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ADCDDC" w14:textId="30BCCD7A" w:rsidR="00707A2E" w:rsidRDefault="00ED4614" w:rsidP="008777AD">
      <w:pPr>
        <w:pStyle w:val="NoSpacing"/>
        <w:jc w:val="center"/>
        <w:rPr>
          <w:rFonts w:ascii="Arial" w:hAnsi="Arial" w:cs="Arial"/>
          <w:b/>
          <w:bCs/>
          <w:i/>
          <w:iCs/>
          <w:sz w:val="28"/>
          <w:szCs w:val="28"/>
        </w:rPr>
      </w:pPr>
      <w:commentRangeStart w:id="0"/>
      <w:commentRangeStart w:id="1"/>
      <w:r>
        <w:rPr>
          <w:rFonts w:ascii="Arial" w:hAnsi="Arial" w:cs="Arial"/>
          <w:b/>
          <w:bCs/>
          <w:i/>
          <w:iCs/>
          <w:sz w:val="28"/>
          <w:szCs w:val="28"/>
        </w:rPr>
        <w:t>Elevated</w:t>
      </w:r>
      <w:r w:rsidR="00F1494C">
        <w:rPr>
          <w:rFonts w:ascii="Arial" w:hAnsi="Arial" w:cs="Arial"/>
          <w:b/>
          <w:bCs/>
          <w:i/>
          <w:iCs/>
          <w:sz w:val="28"/>
          <w:szCs w:val="28"/>
        </w:rPr>
        <w:t xml:space="preserve"> TA condition</w:t>
      </w:r>
      <w:r w:rsidR="00907B9F">
        <w:rPr>
          <w:rFonts w:ascii="Arial" w:hAnsi="Arial" w:cs="Arial"/>
          <w:b/>
          <w:bCs/>
          <w:i/>
          <w:iCs/>
          <w:sz w:val="28"/>
          <w:szCs w:val="28"/>
        </w:rPr>
        <w:t>s</w:t>
      </w:r>
      <w:r w:rsidR="00AD5D3A">
        <w:rPr>
          <w:rFonts w:ascii="Arial" w:hAnsi="Arial" w:cs="Arial"/>
          <w:b/>
          <w:bCs/>
          <w:i/>
          <w:iCs/>
          <w:sz w:val="28"/>
          <w:szCs w:val="28"/>
        </w:rPr>
        <w:t xml:space="preserve"> influence</w:t>
      </w:r>
      <w:r w:rsidR="00907B9F">
        <w:rPr>
          <w:rFonts w:ascii="Arial" w:hAnsi="Arial" w:cs="Arial"/>
          <w:b/>
          <w:bCs/>
          <w:i/>
          <w:iCs/>
          <w:sz w:val="28"/>
          <w:szCs w:val="28"/>
        </w:rPr>
        <w:t xml:space="preserve"> juvenile</w:t>
      </w:r>
      <w:r w:rsidR="00AD5D3A">
        <w:rPr>
          <w:rFonts w:ascii="Arial" w:hAnsi="Arial" w:cs="Arial"/>
          <w:b/>
          <w:bCs/>
          <w:i/>
          <w:iCs/>
          <w:sz w:val="28"/>
          <w:szCs w:val="28"/>
        </w:rPr>
        <w:t xml:space="preserve"> oyster growth </w:t>
      </w:r>
      <w:r w:rsidR="00A11F9E">
        <w:rPr>
          <w:rFonts w:ascii="Arial" w:hAnsi="Arial" w:cs="Arial"/>
          <w:b/>
          <w:bCs/>
          <w:i/>
          <w:iCs/>
          <w:sz w:val="28"/>
          <w:szCs w:val="28"/>
        </w:rPr>
        <w:t>when combined with</w:t>
      </w:r>
      <w:r w:rsidR="00AD5D3A">
        <w:rPr>
          <w:rFonts w:ascii="Arial" w:hAnsi="Arial" w:cs="Arial"/>
          <w:b/>
          <w:bCs/>
          <w:i/>
          <w:iCs/>
          <w:sz w:val="28"/>
          <w:szCs w:val="28"/>
        </w:rPr>
        <w:t xml:space="preserve"> </w:t>
      </w:r>
      <w:r w:rsidR="00A11F9E">
        <w:rPr>
          <w:rFonts w:ascii="Arial" w:hAnsi="Arial" w:cs="Arial"/>
          <w:b/>
          <w:bCs/>
          <w:i/>
          <w:iCs/>
          <w:sz w:val="28"/>
          <w:szCs w:val="28"/>
        </w:rPr>
        <w:t xml:space="preserve">a </w:t>
      </w:r>
      <w:r w:rsidR="00AD5D3A">
        <w:rPr>
          <w:rFonts w:ascii="Arial" w:hAnsi="Arial" w:cs="Arial"/>
          <w:b/>
          <w:bCs/>
          <w:i/>
          <w:iCs/>
          <w:sz w:val="28"/>
          <w:szCs w:val="28"/>
        </w:rPr>
        <w:t>lower salinity</w:t>
      </w:r>
      <w:commentRangeEnd w:id="0"/>
      <w:r w:rsidR="00BB4801">
        <w:rPr>
          <w:rStyle w:val="CommentReference"/>
        </w:rPr>
        <w:commentReference w:id="0"/>
      </w:r>
      <w:commentRangeEnd w:id="1"/>
      <w:r w:rsidR="000752E5">
        <w:rPr>
          <w:rStyle w:val="CommentReference"/>
        </w:rPr>
        <w:commentReference w:id="1"/>
      </w:r>
    </w:p>
    <w:p w14:paraId="28C323EE" w14:textId="61463035" w:rsidR="00A1657F" w:rsidRDefault="00A1657F" w:rsidP="001E12B1">
      <w:pPr>
        <w:pStyle w:val="NoSpacing"/>
        <w:rPr>
          <w:rFonts w:ascii="Arial" w:hAnsi="Arial" w:cs="Arial"/>
          <w:b/>
          <w:bCs/>
          <w:i/>
          <w:iCs/>
          <w:sz w:val="28"/>
          <w:szCs w:val="28"/>
        </w:rPr>
      </w:pPr>
    </w:p>
    <w:p w14:paraId="5CB45DC9" w14:textId="77777777" w:rsidR="00A1657F" w:rsidRDefault="00A1657F" w:rsidP="001E12B1">
      <w:pPr>
        <w:pStyle w:val="NoSpacing"/>
        <w:rPr>
          <w:rFonts w:ascii="Arial" w:hAnsi="Arial" w:cs="Arial"/>
          <w:b/>
          <w:bCs/>
          <w:i/>
          <w:iCs/>
          <w:sz w:val="28"/>
          <w:szCs w:val="28"/>
        </w:rPr>
      </w:pPr>
    </w:p>
    <w:p w14:paraId="0E2E0C01" w14:textId="410DE378" w:rsidR="00A1657F" w:rsidRDefault="00A1657F" w:rsidP="00A1657F">
      <w:pPr>
        <w:spacing w:line="480" w:lineRule="auto"/>
        <w:jc w:val="both"/>
        <w:rPr>
          <w:rFonts w:ascii="Arial" w:hAnsi="Arial" w:cs="Arial"/>
          <w:vertAlign w:val="superscript"/>
        </w:rPr>
      </w:pPr>
      <w:r w:rsidRPr="00042720">
        <w:rPr>
          <w:rFonts w:ascii="Arial" w:hAnsi="Arial" w:cs="Arial"/>
          <w:sz w:val="26"/>
          <w:szCs w:val="26"/>
          <w:vertAlign w:val="superscript"/>
        </w:rPr>
        <w:t>1,</w:t>
      </w:r>
      <w:commentRangeStart w:id="2"/>
      <w:r>
        <w:rPr>
          <w:rFonts w:ascii="Arial" w:hAnsi="Arial" w:cs="Arial"/>
          <w:sz w:val="26"/>
          <w:szCs w:val="26"/>
          <w:vertAlign w:val="superscript"/>
        </w:rPr>
        <w:t>2</w:t>
      </w:r>
      <w:r w:rsidRPr="00042720">
        <w:rPr>
          <w:rFonts w:ascii="Arial" w:hAnsi="Arial" w:cs="Arial"/>
          <w:sz w:val="26"/>
          <w:szCs w:val="26"/>
        </w:rPr>
        <w:t>Saley</w:t>
      </w:r>
      <w:commentRangeEnd w:id="2"/>
      <w:r w:rsidR="00EF623E">
        <w:rPr>
          <w:rStyle w:val="CommentReference"/>
        </w:rPr>
        <w:commentReference w:id="2"/>
      </w:r>
      <w:r w:rsidRPr="00042720">
        <w:rPr>
          <w:rFonts w:ascii="Arial" w:hAnsi="Arial" w:cs="Arial"/>
          <w:sz w:val="26"/>
          <w:szCs w:val="26"/>
        </w:rPr>
        <w:t>, Alisha M.,</w:t>
      </w:r>
      <w:r>
        <w:rPr>
          <w:rFonts w:ascii="Arial" w:hAnsi="Arial" w:cs="Arial"/>
          <w:sz w:val="26"/>
          <w:szCs w:val="26"/>
        </w:rPr>
        <w:t xml:space="preserve"> </w:t>
      </w:r>
      <w:r w:rsidR="00FA03EC" w:rsidRPr="00B75257">
        <w:rPr>
          <w:rFonts w:ascii="Arial" w:hAnsi="Arial" w:cs="Arial"/>
          <w:vertAlign w:val="superscript"/>
        </w:rPr>
        <w:t>2</w:t>
      </w:r>
      <w:r>
        <w:rPr>
          <w:rFonts w:ascii="Arial" w:hAnsi="Arial" w:cs="Arial"/>
          <w:sz w:val="26"/>
          <w:szCs w:val="26"/>
        </w:rPr>
        <w:t>Kimball, Zoe</w:t>
      </w:r>
      <w:r w:rsidRPr="00042720">
        <w:rPr>
          <w:rFonts w:ascii="Arial" w:hAnsi="Arial" w:cs="Arial"/>
          <w:sz w:val="26"/>
          <w:szCs w:val="26"/>
        </w:rPr>
        <w:t xml:space="preserve"> &amp; </w:t>
      </w:r>
      <w:r w:rsidRPr="00042720">
        <w:rPr>
          <w:rFonts w:ascii="Arial" w:hAnsi="Arial" w:cs="Arial"/>
          <w:sz w:val="26"/>
          <w:szCs w:val="26"/>
          <w:vertAlign w:val="superscript"/>
        </w:rPr>
        <w:t>1,</w:t>
      </w:r>
      <w:r>
        <w:rPr>
          <w:rFonts w:ascii="Arial" w:hAnsi="Arial" w:cs="Arial"/>
          <w:sz w:val="26"/>
          <w:szCs w:val="26"/>
          <w:vertAlign w:val="superscript"/>
        </w:rPr>
        <w:t>2</w:t>
      </w:r>
      <w:r w:rsidRPr="00042720">
        <w:rPr>
          <w:rFonts w:ascii="Arial" w:hAnsi="Arial" w:cs="Arial"/>
          <w:sz w:val="26"/>
          <w:szCs w:val="26"/>
        </w:rPr>
        <w:t>Brian Gaylord</w:t>
      </w:r>
    </w:p>
    <w:p w14:paraId="178F37B7" w14:textId="46F09928" w:rsidR="00A1657F" w:rsidRPr="00042720" w:rsidRDefault="00A1657F" w:rsidP="00A1657F">
      <w:pPr>
        <w:spacing w:line="480" w:lineRule="auto"/>
        <w:jc w:val="both"/>
        <w:rPr>
          <w:rFonts w:ascii="Arial" w:hAnsi="Arial" w:cs="Arial"/>
        </w:rPr>
      </w:pPr>
      <w:r w:rsidRPr="00042720">
        <w:rPr>
          <w:rFonts w:ascii="Arial" w:hAnsi="Arial" w:cs="Arial"/>
          <w:vertAlign w:val="superscript"/>
        </w:rPr>
        <w:t>1</w:t>
      </w:r>
      <w:r w:rsidR="00380FE4">
        <w:rPr>
          <w:rFonts w:ascii="Arial" w:hAnsi="Arial" w:cs="Arial"/>
          <w:vertAlign w:val="superscript"/>
        </w:rPr>
        <w:t xml:space="preserve"> </w:t>
      </w:r>
      <w:r w:rsidRPr="00042720">
        <w:rPr>
          <w:rFonts w:ascii="Arial" w:hAnsi="Arial" w:cs="Arial"/>
        </w:rPr>
        <w:t>Bodega Marine Laboratory, University of California Davis</w:t>
      </w:r>
    </w:p>
    <w:p w14:paraId="200F8355" w14:textId="7D49D8A9" w:rsidR="00A1657F" w:rsidRPr="00FA03EC" w:rsidRDefault="00A1657F" w:rsidP="00FA03EC">
      <w:pPr>
        <w:spacing w:line="480" w:lineRule="auto"/>
        <w:jc w:val="both"/>
        <w:rPr>
          <w:rFonts w:ascii="Arial" w:hAnsi="Arial" w:cs="Arial"/>
        </w:rPr>
      </w:pPr>
      <w:r w:rsidRPr="00B75257">
        <w:rPr>
          <w:rFonts w:ascii="Arial" w:hAnsi="Arial" w:cs="Arial"/>
          <w:vertAlign w:val="superscript"/>
        </w:rPr>
        <w:t>2</w:t>
      </w:r>
      <w:r w:rsidRPr="006574CA">
        <w:rPr>
          <w:rFonts w:ascii="Arial" w:hAnsi="Arial" w:cs="Arial"/>
        </w:rPr>
        <w:t xml:space="preserve"> </w:t>
      </w:r>
      <w:r w:rsidRPr="00042720">
        <w:rPr>
          <w:rFonts w:ascii="Arial" w:hAnsi="Arial" w:cs="Arial"/>
        </w:rPr>
        <w:t xml:space="preserve">Dept. of Ecology and Evolution, University of California </w:t>
      </w:r>
      <w:r>
        <w:rPr>
          <w:rFonts w:ascii="Arial" w:hAnsi="Arial" w:cs="Arial"/>
        </w:rPr>
        <w:t xml:space="preserve">at </w:t>
      </w:r>
      <w:r w:rsidRPr="00042720">
        <w:rPr>
          <w:rFonts w:ascii="Arial" w:hAnsi="Arial" w:cs="Arial"/>
        </w:rPr>
        <w:t>Davis</w:t>
      </w:r>
    </w:p>
    <w:p w14:paraId="77A5C778" w14:textId="77777777" w:rsidR="00707A2E" w:rsidRDefault="00707A2E" w:rsidP="001E12B1">
      <w:pPr>
        <w:pStyle w:val="NoSpacing"/>
        <w:rPr>
          <w:rFonts w:ascii="Arial" w:hAnsi="Arial" w:cs="Arial"/>
          <w:b/>
          <w:bCs/>
          <w:i/>
          <w:iCs/>
          <w:sz w:val="28"/>
          <w:szCs w:val="28"/>
        </w:rPr>
      </w:pPr>
    </w:p>
    <w:p w14:paraId="77A5314C" w14:textId="4AD575A5" w:rsidR="00676B81" w:rsidRDefault="00676B81" w:rsidP="001E12B1">
      <w:pPr>
        <w:pStyle w:val="NoSpacing"/>
        <w:rPr>
          <w:rFonts w:ascii="Arial" w:hAnsi="Arial" w:cs="Arial"/>
          <w:b/>
          <w:bCs/>
          <w:i/>
          <w:iCs/>
          <w:sz w:val="28"/>
          <w:szCs w:val="28"/>
        </w:rPr>
      </w:pPr>
      <w:r w:rsidRPr="001E12B1">
        <w:rPr>
          <w:rFonts w:ascii="Arial" w:hAnsi="Arial" w:cs="Arial"/>
          <w:b/>
          <w:bCs/>
          <w:i/>
          <w:iCs/>
          <w:sz w:val="28"/>
          <w:szCs w:val="28"/>
        </w:rPr>
        <w:t>Abstract—</w:t>
      </w:r>
    </w:p>
    <w:p w14:paraId="7A0F209E" w14:textId="316339E5" w:rsidR="00AF2BDD" w:rsidRDefault="00AF2BDD" w:rsidP="001E12B1">
      <w:pPr>
        <w:pStyle w:val="NoSpacing"/>
        <w:rPr>
          <w:rFonts w:ascii="Arial" w:hAnsi="Arial" w:cs="Arial"/>
          <w:b/>
          <w:bCs/>
          <w:i/>
          <w:iCs/>
          <w:sz w:val="28"/>
          <w:szCs w:val="28"/>
        </w:rPr>
      </w:pPr>
    </w:p>
    <w:p w14:paraId="0AA6638C" w14:textId="1ED1ACB3" w:rsidR="00AF2BDD" w:rsidRDefault="00AF2BDD" w:rsidP="00AF2BDD">
      <w:pPr>
        <w:pStyle w:val="NoSpacing"/>
        <w:rPr>
          <w:rFonts w:ascii="Arial" w:hAnsi="Arial" w:cs="Arial"/>
          <w:color w:val="000000" w:themeColor="text1"/>
          <w:sz w:val="24"/>
          <w:szCs w:val="24"/>
        </w:rPr>
      </w:pPr>
      <w:r>
        <w:rPr>
          <w:rFonts w:ascii="Arial" w:hAnsi="Arial" w:cs="Arial"/>
          <w:color w:val="000000" w:themeColor="text1"/>
          <w:sz w:val="24"/>
          <w:szCs w:val="24"/>
        </w:rPr>
        <w:t>Response trajectory—do effects change over time, bigger/small and in what direction</w:t>
      </w:r>
    </w:p>
    <w:p w14:paraId="2C45AA48" w14:textId="77777777" w:rsidR="00AF2BDD" w:rsidRDefault="00AF2BDD" w:rsidP="00AF2BDD">
      <w:pPr>
        <w:pStyle w:val="NoSpacing"/>
        <w:rPr>
          <w:rFonts w:ascii="Arial" w:hAnsi="Arial" w:cs="Arial"/>
          <w:color w:val="000000" w:themeColor="text1"/>
          <w:sz w:val="24"/>
          <w:szCs w:val="24"/>
        </w:rPr>
      </w:pPr>
    </w:p>
    <w:p w14:paraId="46B0E0A1" w14:textId="54A68AEC" w:rsidR="00AF2BDD" w:rsidRPr="006B4F8D" w:rsidRDefault="00AF2BDD" w:rsidP="001E12B1">
      <w:pPr>
        <w:pStyle w:val="NoSpacing"/>
        <w:rPr>
          <w:rFonts w:ascii="Arial" w:hAnsi="Arial" w:cs="Arial"/>
          <w:color w:val="000000" w:themeColor="text1"/>
          <w:sz w:val="24"/>
          <w:szCs w:val="24"/>
        </w:rPr>
      </w:pPr>
      <w:r>
        <w:rPr>
          <w:rFonts w:ascii="Arial" w:hAnsi="Arial" w:cs="Arial"/>
          <w:color w:val="000000" w:themeColor="text1"/>
          <w:sz w:val="24"/>
          <w:szCs w:val="24"/>
        </w:rPr>
        <w:t>Reasonable expectations; which one plays out</w:t>
      </w:r>
    </w:p>
    <w:p w14:paraId="46E08819" w14:textId="77777777" w:rsidR="00AC068B" w:rsidRPr="001E12B1" w:rsidRDefault="00AC068B" w:rsidP="001E12B1">
      <w:pPr>
        <w:pStyle w:val="NoSpacing"/>
        <w:rPr>
          <w:rFonts w:ascii="Arial" w:hAnsi="Arial" w:cs="Arial"/>
          <w:b/>
          <w:bCs/>
          <w:i/>
          <w:iCs/>
          <w:sz w:val="28"/>
          <w:szCs w:val="28"/>
        </w:rPr>
      </w:pPr>
    </w:p>
    <w:p w14:paraId="04070887" w14:textId="454A5031" w:rsidR="001E12B1" w:rsidRDefault="00D4097F" w:rsidP="001E12B1">
      <w:pPr>
        <w:pStyle w:val="NoSpacing"/>
        <w:rPr>
          <w:ins w:id="3" w:author="Brian P Gaylord" w:date="2023-10-25T09:00:00Z"/>
          <w:rFonts w:ascii="Arial" w:hAnsi="Arial" w:cs="Arial"/>
          <w:sz w:val="24"/>
          <w:szCs w:val="24"/>
        </w:rPr>
      </w:pPr>
      <w:r w:rsidRPr="001E12B1">
        <w:rPr>
          <w:rFonts w:ascii="Arial" w:hAnsi="Arial" w:cs="Arial"/>
          <w:b/>
          <w:bCs/>
          <w:i/>
          <w:iCs/>
          <w:sz w:val="28"/>
          <w:szCs w:val="28"/>
        </w:rPr>
        <w:t>Introduction—</w:t>
      </w:r>
      <w:r w:rsidR="00751C9F" w:rsidRPr="001E12B1">
        <w:rPr>
          <w:rFonts w:ascii="Arial" w:hAnsi="Arial" w:cs="Arial"/>
        </w:rPr>
        <w:t xml:space="preserve"> </w:t>
      </w:r>
      <w:commentRangeStart w:id="4"/>
      <w:commentRangeStart w:id="5"/>
      <w:r w:rsidR="00751C9F" w:rsidRPr="001E12B1">
        <w:rPr>
          <w:rFonts w:ascii="Arial" w:hAnsi="Arial" w:cs="Arial"/>
          <w:sz w:val="24"/>
          <w:szCs w:val="24"/>
        </w:rPr>
        <w:t>Coastal estuaries exhibit variability in the seawater carbonate system, with implications for</w:t>
      </w:r>
      <w:r w:rsidR="00D64AEE" w:rsidRPr="001E12B1">
        <w:rPr>
          <w:rFonts w:ascii="Arial" w:hAnsi="Arial" w:cs="Arial"/>
          <w:sz w:val="24"/>
          <w:szCs w:val="24"/>
        </w:rPr>
        <w:t xml:space="preserve"> calcifying</w:t>
      </w:r>
      <w:r w:rsidR="00751C9F" w:rsidRPr="001E12B1">
        <w:rPr>
          <w:rFonts w:ascii="Arial" w:hAnsi="Arial" w:cs="Arial"/>
          <w:sz w:val="24"/>
          <w:szCs w:val="24"/>
        </w:rPr>
        <w:t xml:space="preserve"> </w:t>
      </w:r>
      <w:r w:rsidR="001642F2" w:rsidRPr="001E12B1">
        <w:rPr>
          <w:rFonts w:ascii="Arial" w:hAnsi="Arial" w:cs="Arial"/>
          <w:sz w:val="24"/>
          <w:szCs w:val="24"/>
        </w:rPr>
        <w:t>inhabi</w:t>
      </w:r>
      <w:r w:rsidR="00D64AEE" w:rsidRPr="001E12B1">
        <w:rPr>
          <w:rFonts w:ascii="Arial" w:hAnsi="Arial" w:cs="Arial"/>
          <w:sz w:val="24"/>
          <w:szCs w:val="24"/>
        </w:rPr>
        <w:t>tants</w:t>
      </w:r>
      <w:commentRangeEnd w:id="4"/>
      <w:r w:rsidR="000752E5">
        <w:rPr>
          <w:rStyle w:val="CommentReference"/>
        </w:rPr>
        <w:commentReference w:id="4"/>
      </w:r>
      <w:commentRangeEnd w:id="5"/>
      <w:r w:rsidR="000752E5">
        <w:rPr>
          <w:rStyle w:val="CommentReference"/>
        </w:rPr>
        <w:commentReference w:id="5"/>
      </w:r>
      <w:r w:rsidR="00751C9F" w:rsidRPr="001E12B1">
        <w:rPr>
          <w:rFonts w:ascii="Arial" w:hAnsi="Arial" w:cs="Arial"/>
          <w:sz w:val="24"/>
          <w:szCs w:val="24"/>
        </w:rPr>
        <w:t xml:space="preserve">. </w:t>
      </w:r>
      <w:r w:rsidR="0074618A" w:rsidRPr="001E12B1">
        <w:rPr>
          <w:rFonts w:ascii="Arial" w:hAnsi="Arial" w:cs="Arial"/>
          <w:sz w:val="24"/>
          <w:szCs w:val="24"/>
        </w:rPr>
        <w:t>For example,</w:t>
      </w:r>
      <w:r w:rsidR="00751C9F" w:rsidRPr="001E12B1">
        <w:rPr>
          <w:rFonts w:ascii="Arial" w:hAnsi="Arial" w:cs="Arial"/>
          <w:sz w:val="24"/>
          <w:szCs w:val="24"/>
        </w:rPr>
        <w:t xml:space="preserve"> bio</w:t>
      </w:r>
      <w:r w:rsidR="00FC6D10">
        <w:rPr>
          <w:rFonts w:ascii="Arial" w:hAnsi="Arial" w:cs="Arial"/>
          <w:sz w:val="24"/>
          <w:szCs w:val="24"/>
        </w:rPr>
        <w:t>geo</w:t>
      </w:r>
      <w:r w:rsidR="00751C9F" w:rsidRPr="001E12B1">
        <w:rPr>
          <w:rFonts w:ascii="Arial" w:hAnsi="Arial" w:cs="Arial"/>
          <w:sz w:val="24"/>
          <w:szCs w:val="24"/>
        </w:rPr>
        <w:t xml:space="preserve">chemical processing and river inflows </w:t>
      </w:r>
      <w:r w:rsidR="00107139" w:rsidRPr="001E12B1">
        <w:rPr>
          <w:rFonts w:ascii="Arial" w:hAnsi="Arial" w:cs="Arial"/>
          <w:sz w:val="24"/>
          <w:szCs w:val="24"/>
        </w:rPr>
        <w:t xml:space="preserve">can </w:t>
      </w:r>
      <w:r w:rsidR="00FC6D10">
        <w:rPr>
          <w:rFonts w:ascii="Arial" w:hAnsi="Arial" w:cs="Arial"/>
          <w:sz w:val="24"/>
          <w:szCs w:val="24"/>
        </w:rPr>
        <w:t>create deviations in</w:t>
      </w:r>
      <w:r w:rsidR="00751C9F" w:rsidRPr="001E12B1">
        <w:rPr>
          <w:rFonts w:ascii="Arial" w:hAnsi="Arial" w:cs="Arial"/>
          <w:sz w:val="24"/>
          <w:szCs w:val="24"/>
        </w:rPr>
        <w:t xml:space="preserve"> total alkalinity (TA) </w:t>
      </w:r>
      <w:r w:rsidR="00FC6D10">
        <w:rPr>
          <w:rFonts w:ascii="Arial" w:hAnsi="Arial" w:cs="Arial"/>
          <w:sz w:val="24"/>
          <w:szCs w:val="24"/>
        </w:rPr>
        <w:t>from open-ocean values</w:t>
      </w:r>
      <w:r w:rsidR="008517CC" w:rsidRPr="001E12B1">
        <w:rPr>
          <w:rFonts w:ascii="Arial" w:hAnsi="Arial" w:cs="Arial"/>
          <w:sz w:val="24"/>
          <w:szCs w:val="24"/>
        </w:rPr>
        <w:t xml:space="preserve"> (</w:t>
      </w:r>
      <w:commentRangeStart w:id="6"/>
      <w:proofErr w:type="spellStart"/>
      <w:r w:rsidR="004F119E">
        <w:rPr>
          <w:rFonts w:ascii="Arial" w:hAnsi="Arial" w:cs="Arial"/>
          <w:sz w:val="24"/>
          <w:szCs w:val="24"/>
        </w:rPr>
        <w:t>Fassenberger</w:t>
      </w:r>
      <w:commentRangeEnd w:id="6"/>
      <w:proofErr w:type="spellEnd"/>
      <w:r w:rsidR="000752E5">
        <w:rPr>
          <w:rStyle w:val="CommentReference"/>
        </w:rPr>
        <w:commentReference w:id="6"/>
      </w:r>
      <w:r w:rsidR="004F119E">
        <w:rPr>
          <w:rFonts w:ascii="Arial" w:hAnsi="Arial" w:cs="Arial"/>
          <w:sz w:val="24"/>
          <w:szCs w:val="24"/>
        </w:rPr>
        <w:t xml:space="preserve"> et al. 2016, Montagna et al. 2018, Hunt</w:t>
      </w:r>
      <w:r w:rsidR="00753D8E" w:rsidRPr="001E12B1">
        <w:rPr>
          <w:rFonts w:ascii="Arial" w:hAnsi="Arial" w:cs="Arial"/>
          <w:sz w:val="24"/>
          <w:szCs w:val="24"/>
        </w:rPr>
        <w:t>)</w:t>
      </w:r>
      <w:r w:rsidR="00751C9F" w:rsidRPr="001E12B1">
        <w:rPr>
          <w:rFonts w:ascii="Arial" w:hAnsi="Arial" w:cs="Arial"/>
          <w:sz w:val="24"/>
          <w:szCs w:val="24"/>
        </w:rPr>
        <w:t xml:space="preserve">. </w:t>
      </w:r>
      <w:r w:rsidR="00FC6D10">
        <w:rPr>
          <w:rFonts w:ascii="Arial" w:hAnsi="Arial" w:cs="Arial"/>
          <w:sz w:val="24"/>
          <w:szCs w:val="24"/>
        </w:rPr>
        <w:t xml:space="preserve">Likewise, salinities </w:t>
      </w:r>
      <w:r w:rsidR="00A90D4C">
        <w:rPr>
          <w:rFonts w:ascii="Arial" w:hAnsi="Arial" w:cs="Arial"/>
          <w:sz w:val="24"/>
          <w:szCs w:val="24"/>
        </w:rPr>
        <w:t xml:space="preserve">(S) </w:t>
      </w:r>
      <w:r w:rsidR="00FC6D10">
        <w:rPr>
          <w:rFonts w:ascii="Arial" w:hAnsi="Arial" w:cs="Arial"/>
          <w:sz w:val="24"/>
          <w:szCs w:val="24"/>
        </w:rPr>
        <w:t>can be modulated</w:t>
      </w:r>
      <w:r w:rsidR="004F119E">
        <w:rPr>
          <w:rFonts w:ascii="Arial" w:hAnsi="Arial" w:cs="Arial"/>
          <w:sz w:val="24"/>
          <w:szCs w:val="24"/>
        </w:rPr>
        <w:t xml:space="preserve"> (ref.)</w:t>
      </w:r>
      <w:r w:rsidR="00FC6D10">
        <w:rPr>
          <w:rFonts w:ascii="Arial" w:hAnsi="Arial" w:cs="Arial"/>
          <w:sz w:val="24"/>
          <w:szCs w:val="24"/>
        </w:rPr>
        <w:t xml:space="preserve">. </w:t>
      </w:r>
      <w:r w:rsidR="008E711B" w:rsidRPr="001E12B1">
        <w:rPr>
          <w:rFonts w:ascii="Arial" w:hAnsi="Arial" w:cs="Arial"/>
          <w:sz w:val="24"/>
          <w:szCs w:val="24"/>
        </w:rPr>
        <w:t>Estuarine conditions</w:t>
      </w:r>
      <w:r w:rsidR="00957032" w:rsidRPr="001E12B1">
        <w:rPr>
          <w:rFonts w:ascii="Arial" w:hAnsi="Arial" w:cs="Arial"/>
          <w:sz w:val="24"/>
          <w:szCs w:val="24"/>
        </w:rPr>
        <w:t xml:space="preserve"> are </w:t>
      </w:r>
      <w:r w:rsidR="00FC6D10">
        <w:rPr>
          <w:rFonts w:ascii="Arial" w:hAnsi="Arial" w:cs="Arial"/>
          <w:sz w:val="24"/>
          <w:szCs w:val="24"/>
        </w:rPr>
        <w:t xml:space="preserve">also </w:t>
      </w:r>
      <w:r w:rsidR="00957032" w:rsidRPr="001E12B1">
        <w:rPr>
          <w:rFonts w:ascii="Arial" w:hAnsi="Arial" w:cs="Arial"/>
          <w:sz w:val="24"/>
          <w:szCs w:val="24"/>
        </w:rPr>
        <w:t xml:space="preserve">temporally complex, </w:t>
      </w:r>
      <w:r w:rsidR="00FC6D10">
        <w:rPr>
          <w:rFonts w:ascii="Arial" w:hAnsi="Arial" w:cs="Arial"/>
          <w:sz w:val="24"/>
          <w:szCs w:val="24"/>
        </w:rPr>
        <w:t>with</w:t>
      </w:r>
      <w:r w:rsidR="00FC6D10" w:rsidRPr="001E12B1">
        <w:rPr>
          <w:rFonts w:ascii="Arial" w:hAnsi="Arial" w:cs="Arial"/>
          <w:sz w:val="24"/>
          <w:szCs w:val="24"/>
        </w:rPr>
        <w:t xml:space="preserve"> </w:t>
      </w:r>
      <w:r w:rsidR="00A82DEF">
        <w:rPr>
          <w:rFonts w:ascii="Arial" w:hAnsi="Arial" w:cs="Arial"/>
          <w:sz w:val="24"/>
          <w:szCs w:val="24"/>
        </w:rPr>
        <w:t>TA and salinity</w:t>
      </w:r>
      <w:r w:rsidR="00A82DEF" w:rsidRPr="001E12B1">
        <w:rPr>
          <w:rFonts w:ascii="Arial" w:hAnsi="Arial" w:cs="Arial"/>
          <w:sz w:val="24"/>
          <w:szCs w:val="24"/>
        </w:rPr>
        <w:t xml:space="preserve"> </w:t>
      </w:r>
      <w:r w:rsidR="008E711B" w:rsidRPr="001E12B1">
        <w:rPr>
          <w:rFonts w:ascii="Arial" w:hAnsi="Arial" w:cs="Arial"/>
          <w:sz w:val="24"/>
          <w:szCs w:val="24"/>
        </w:rPr>
        <w:t>chang</w:t>
      </w:r>
      <w:r w:rsidR="00FC6D10">
        <w:rPr>
          <w:rFonts w:ascii="Arial" w:hAnsi="Arial" w:cs="Arial"/>
          <w:sz w:val="24"/>
          <w:szCs w:val="24"/>
        </w:rPr>
        <w:t>ing</w:t>
      </w:r>
      <w:r w:rsidR="00751C9F" w:rsidRPr="001E12B1">
        <w:rPr>
          <w:rFonts w:ascii="Arial" w:hAnsi="Arial" w:cs="Arial"/>
          <w:sz w:val="24"/>
          <w:szCs w:val="24"/>
        </w:rPr>
        <w:t xml:space="preserve"> abruptly</w:t>
      </w:r>
      <w:r w:rsidR="00FC6D10">
        <w:rPr>
          <w:rFonts w:ascii="Arial" w:hAnsi="Arial" w:cs="Arial"/>
          <w:sz w:val="24"/>
          <w:szCs w:val="24"/>
        </w:rPr>
        <w:t xml:space="preserve">, often in conjunction </w:t>
      </w:r>
      <w:r w:rsidR="006B45CF">
        <w:rPr>
          <w:rFonts w:ascii="Arial" w:hAnsi="Arial" w:cs="Arial"/>
          <w:sz w:val="24"/>
          <w:szCs w:val="24"/>
        </w:rPr>
        <w:t xml:space="preserve">with </w:t>
      </w:r>
      <w:r w:rsidR="00A82DEF">
        <w:rPr>
          <w:rFonts w:ascii="Arial" w:hAnsi="Arial" w:cs="Arial"/>
          <w:sz w:val="24"/>
          <w:szCs w:val="24"/>
        </w:rPr>
        <w:t xml:space="preserve">storms or </w:t>
      </w:r>
      <w:r w:rsidR="00FC6D10">
        <w:rPr>
          <w:rFonts w:ascii="Arial" w:hAnsi="Arial" w:cs="Arial"/>
          <w:sz w:val="24"/>
          <w:szCs w:val="24"/>
        </w:rPr>
        <w:t>seasonal shifts,</w:t>
      </w:r>
      <w:r w:rsidR="0034758C">
        <w:rPr>
          <w:rFonts w:ascii="Arial" w:hAnsi="Arial" w:cs="Arial"/>
          <w:sz w:val="24"/>
          <w:szCs w:val="24"/>
        </w:rPr>
        <w:t xml:space="preserve"> </w:t>
      </w:r>
      <w:r w:rsidR="007A210E" w:rsidRPr="001E12B1">
        <w:rPr>
          <w:rFonts w:ascii="Arial" w:hAnsi="Arial" w:cs="Arial"/>
          <w:sz w:val="24"/>
          <w:szCs w:val="24"/>
        </w:rPr>
        <w:t xml:space="preserve">and </w:t>
      </w:r>
      <w:r w:rsidR="00FC6D10">
        <w:rPr>
          <w:rFonts w:ascii="Arial" w:hAnsi="Arial" w:cs="Arial"/>
          <w:sz w:val="24"/>
          <w:szCs w:val="24"/>
        </w:rPr>
        <w:t xml:space="preserve">then </w:t>
      </w:r>
      <w:r w:rsidR="007A210E" w:rsidRPr="001E12B1">
        <w:rPr>
          <w:rFonts w:ascii="Arial" w:hAnsi="Arial" w:cs="Arial"/>
          <w:sz w:val="24"/>
          <w:szCs w:val="24"/>
        </w:rPr>
        <w:t>persist</w:t>
      </w:r>
      <w:r w:rsidR="00FC6D10">
        <w:rPr>
          <w:rFonts w:ascii="Arial" w:hAnsi="Arial" w:cs="Arial"/>
          <w:sz w:val="24"/>
          <w:szCs w:val="24"/>
        </w:rPr>
        <w:t>ing</w:t>
      </w:r>
      <w:r w:rsidR="007A210E" w:rsidRPr="001E12B1">
        <w:rPr>
          <w:rFonts w:ascii="Arial" w:hAnsi="Arial" w:cs="Arial"/>
          <w:sz w:val="24"/>
          <w:szCs w:val="24"/>
        </w:rPr>
        <w:t xml:space="preserve"> for </w:t>
      </w:r>
      <w:r w:rsidR="00A82DEF">
        <w:rPr>
          <w:rFonts w:ascii="Arial" w:hAnsi="Arial" w:cs="Arial"/>
          <w:sz w:val="24"/>
          <w:szCs w:val="24"/>
        </w:rPr>
        <w:t xml:space="preserve">days </w:t>
      </w:r>
      <w:r w:rsidR="00B360D9" w:rsidRPr="001E12B1">
        <w:rPr>
          <w:rFonts w:ascii="Arial" w:hAnsi="Arial" w:cs="Arial"/>
          <w:sz w:val="24"/>
          <w:szCs w:val="24"/>
        </w:rPr>
        <w:t>to months</w:t>
      </w:r>
      <w:r w:rsidR="004F119E">
        <w:rPr>
          <w:rFonts w:ascii="Arial" w:hAnsi="Arial" w:cs="Arial"/>
          <w:sz w:val="24"/>
          <w:szCs w:val="24"/>
        </w:rPr>
        <w:t xml:space="preserve"> (Ricart et al. 2021, others)</w:t>
      </w:r>
      <w:r w:rsidR="00FC6D10">
        <w:rPr>
          <w:rFonts w:ascii="Arial" w:hAnsi="Arial" w:cs="Arial"/>
          <w:sz w:val="24"/>
          <w:szCs w:val="24"/>
        </w:rPr>
        <w:t>. Such dynamics</w:t>
      </w:r>
      <w:r w:rsidR="007A210E" w:rsidRPr="001E12B1">
        <w:rPr>
          <w:rFonts w:ascii="Arial" w:hAnsi="Arial" w:cs="Arial"/>
          <w:sz w:val="24"/>
          <w:szCs w:val="24"/>
        </w:rPr>
        <w:t xml:space="preserve"> </w:t>
      </w:r>
      <w:r w:rsidR="001D0AFA">
        <w:rPr>
          <w:rFonts w:ascii="Arial" w:hAnsi="Arial" w:cs="Arial"/>
          <w:sz w:val="24"/>
          <w:szCs w:val="24"/>
        </w:rPr>
        <w:t>requir</w:t>
      </w:r>
      <w:r w:rsidR="00FC6D10">
        <w:rPr>
          <w:rFonts w:ascii="Arial" w:hAnsi="Arial" w:cs="Arial"/>
          <w:sz w:val="24"/>
          <w:szCs w:val="24"/>
        </w:rPr>
        <w:t>e</w:t>
      </w:r>
      <w:r w:rsidR="00751C9F" w:rsidRPr="001E12B1">
        <w:rPr>
          <w:rFonts w:ascii="Arial" w:hAnsi="Arial" w:cs="Arial"/>
          <w:sz w:val="24"/>
          <w:szCs w:val="24"/>
        </w:rPr>
        <w:t xml:space="preserve"> </w:t>
      </w:r>
      <w:r w:rsidR="00FC6D10">
        <w:rPr>
          <w:rFonts w:ascii="Arial" w:hAnsi="Arial" w:cs="Arial"/>
          <w:sz w:val="24"/>
          <w:szCs w:val="24"/>
        </w:rPr>
        <w:t xml:space="preserve">that </w:t>
      </w:r>
      <w:r w:rsidR="00751C9F" w:rsidRPr="001E12B1">
        <w:rPr>
          <w:rFonts w:ascii="Arial" w:hAnsi="Arial" w:cs="Arial"/>
          <w:sz w:val="24"/>
          <w:szCs w:val="24"/>
        </w:rPr>
        <w:t>sessile calcifiers</w:t>
      </w:r>
      <w:r w:rsidR="001A7E99">
        <w:rPr>
          <w:rFonts w:ascii="Arial" w:hAnsi="Arial" w:cs="Arial"/>
          <w:sz w:val="24"/>
          <w:szCs w:val="24"/>
        </w:rPr>
        <w:t xml:space="preserve"> </w:t>
      </w:r>
      <w:r w:rsidR="00FC6D10">
        <w:rPr>
          <w:rFonts w:ascii="Arial" w:hAnsi="Arial" w:cs="Arial"/>
          <w:sz w:val="24"/>
          <w:szCs w:val="24"/>
        </w:rPr>
        <w:t xml:space="preserve">conform </w:t>
      </w:r>
      <w:r w:rsidR="001A7E99">
        <w:rPr>
          <w:rFonts w:ascii="Arial" w:hAnsi="Arial" w:cs="Arial"/>
          <w:sz w:val="24"/>
          <w:szCs w:val="24"/>
        </w:rPr>
        <w:t>to new</w:t>
      </w:r>
      <w:r w:rsidR="001D0AFA">
        <w:rPr>
          <w:rFonts w:ascii="Arial" w:hAnsi="Arial" w:cs="Arial"/>
          <w:sz w:val="24"/>
          <w:szCs w:val="24"/>
        </w:rPr>
        <w:t xml:space="preserve"> </w:t>
      </w:r>
      <w:r w:rsidR="001A7E99">
        <w:rPr>
          <w:rFonts w:ascii="Arial" w:hAnsi="Arial" w:cs="Arial"/>
          <w:sz w:val="24"/>
          <w:szCs w:val="24"/>
        </w:rPr>
        <w:t>conditions</w:t>
      </w:r>
      <w:r w:rsidR="00FC6D10">
        <w:rPr>
          <w:rFonts w:ascii="Arial" w:hAnsi="Arial" w:cs="Arial"/>
          <w:sz w:val="24"/>
          <w:szCs w:val="24"/>
        </w:rPr>
        <w:t xml:space="preserve"> and then endure them for sometimes extended durations</w:t>
      </w:r>
      <w:r w:rsidR="00751C9F" w:rsidRPr="001E12B1">
        <w:rPr>
          <w:rFonts w:ascii="Arial" w:hAnsi="Arial" w:cs="Arial"/>
          <w:sz w:val="24"/>
          <w:szCs w:val="24"/>
        </w:rPr>
        <w:t xml:space="preserve">. Given the </w:t>
      </w:r>
      <w:r w:rsidR="00365DAD">
        <w:rPr>
          <w:rFonts w:ascii="Arial" w:hAnsi="Arial" w:cs="Arial"/>
          <w:sz w:val="24"/>
          <w:szCs w:val="24"/>
        </w:rPr>
        <w:t xml:space="preserve">multi-faceted </w:t>
      </w:r>
      <w:r w:rsidR="00751C9F" w:rsidRPr="001E12B1">
        <w:rPr>
          <w:rFonts w:ascii="Arial" w:hAnsi="Arial" w:cs="Arial"/>
          <w:sz w:val="24"/>
          <w:szCs w:val="24"/>
        </w:rPr>
        <w:t xml:space="preserve">extent to which seawater conditions dictate </w:t>
      </w:r>
      <w:r w:rsidR="00FC6D10">
        <w:rPr>
          <w:rFonts w:ascii="Arial" w:hAnsi="Arial" w:cs="Arial"/>
          <w:sz w:val="24"/>
          <w:szCs w:val="24"/>
        </w:rPr>
        <w:t xml:space="preserve">physiological and ecological </w:t>
      </w:r>
      <w:r w:rsidR="00751C9F" w:rsidRPr="001E12B1">
        <w:rPr>
          <w:rFonts w:ascii="Arial" w:hAnsi="Arial" w:cs="Arial"/>
          <w:sz w:val="24"/>
          <w:szCs w:val="24"/>
        </w:rPr>
        <w:t xml:space="preserve">performance </w:t>
      </w:r>
      <w:r w:rsidR="00FC6D10">
        <w:rPr>
          <w:rFonts w:ascii="Arial" w:hAnsi="Arial" w:cs="Arial"/>
          <w:sz w:val="24"/>
          <w:szCs w:val="24"/>
        </w:rPr>
        <w:t>of</w:t>
      </w:r>
      <w:r w:rsidR="00FC6D10" w:rsidRPr="001E12B1">
        <w:rPr>
          <w:rFonts w:ascii="Arial" w:hAnsi="Arial" w:cs="Arial"/>
          <w:sz w:val="24"/>
          <w:szCs w:val="24"/>
        </w:rPr>
        <w:t xml:space="preserve"> </w:t>
      </w:r>
      <w:r w:rsidR="00751C9F" w:rsidRPr="001E12B1">
        <w:rPr>
          <w:rFonts w:ascii="Arial" w:hAnsi="Arial" w:cs="Arial"/>
          <w:sz w:val="24"/>
          <w:szCs w:val="24"/>
        </w:rPr>
        <w:t>marine calcifiers</w:t>
      </w:r>
      <w:r w:rsidR="006B45CF">
        <w:rPr>
          <w:rFonts w:ascii="Arial" w:hAnsi="Arial" w:cs="Arial"/>
          <w:sz w:val="24"/>
          <w:szCs w:val="24"/>
        </w:rPr>
        <w:t xml:space="preserve"> (Hofmann and </w:t>
      </w:r>
      <w:proofErr w:type="spellStart"/>
      <w:r w:rsidR="006B45CF">
        <w:rPr>
          <w:rFonts w:ascii="Arial" w:hAnsi="Arial" w:cs="Arial"/>
          <w:sz w:val="24"/>
          <w:szCs w:val="24"/>
        </w:rPr>
        <w:t>Todgham</w:t>
      </w:r>
      <w:proofErr w:type="spellEnd"/>
      <w:r w:rsidR="006B45CF">
        <w:rPr>
          <w:rFonts w:ascii="Arial" w:hAnsi="Arial" w:cs="Arial"/>
          <w:sz w:val="24"/>
          <w:szCs w:val="24"/>
        </w:rPr>
        <w:t xml:space="preserve"> 2010, Gaylord et al. 2015)</w:t>
      </w:r>
      <w:r w:rsidR="00751C9F" w:rsidRPr="001E12B1">
        <w:rPr>
          <w:rFonts w:ascii="Arial" w:hAnsi="Arial" w:cs="Arial"/>
          <w:sz w:val="24"/>
          <w:szCs w:val="24"/>
        </w:rPr>
        <w:t>, investigating responses to variation in TA</w:t>
      </w:r>
      <w:r w:rsidR="00FC6D10">
        <w:rPr>
          <w:rFonts w:ascii="Arial" w:hAnsi="Arial" w:cs="Arial"/>
          <w:sz w:val="24"/>
          <w:szCs w:val="24"/>
        </w:rPr>
        <w:t xml:space="preserve"> and salinity</w:t>
      </w:r>
      <w:r w:rsidR="00751C9F" w:rsidRPr="001E12B1">
        <w:rPr>
          <w:rFonts w:ascii="Arial" w:hAnsi="Arial" w:cs="Arial"/>
          <w:sz w:val="24"/>
          <w:szCs w:val="24"/>
        </w:rPr>
        <w:t xml:space="preserve"> </w:t>
      </w:r>
      <w:r w:rsidR="00FB3A3E" w:rsidRPr="001E12B1">
        <w:rPr>
          <w:rFonts w:ascii="Arial" w:hAnsi="Arial" w:cs="Arial"/>
          <w:sz w:val="24"/>
          <w:szCs w:val="24"/>
        </w:rPr>
        <w:t>deserves</w:t>
      </w:r>
      <w:r w:rsidR="00751C9F" w:rsidRPr="001E12B1">
        <w:rPr>
          <w:rFonts w:ascii="Arial" w:hAnsi="Arial" w:cs="Arial"/>
          <w:sz w:val="24"/>
          <w:szCs w:val="24"/>
        </w:rPr>
        <w:t xml:space="preserve"> </w:t>
      </w:r>
      <w:r w:rsidR="006B45CF">
        <w:rPr>
          <w:rFonts w:ascii="Arial" w:hAnsi="Arial" w:cs="Arial"/>
          <w:sz w:val="24"/>
          <w:szCs w:val="24"/>
        </w:rPr>
        <w:t>detailed</w:t>
      </w:r>
      <w:r w:rsidR="006B45CF" w:rsidRPr="001E12B1">
        <w:rPr>
          <w:rFonts w:ascii="Arial" w:hAnsi="Arial" w:cs="Arial"/>
          <w:sz w:val="24"/>
          <w:szCs w:val="24"/>
        </w:rPr>
        <w:t xml:space="preserve"> </w:t>
      </w:r>
      <w:r w:rsidR="0029714F" w:rsidRPr="001E12B1">
        <w:rPr>
          <w:rFonts w:ascii="Arial" w:hAnsi="Arial" w:cs="Arial"/>
          <w:sz w:val="24"/>
          <w:szCs w:val="24"/>
        </w:rPr>
        <w:t>attention</w:t>
      </w:r>
      <w:r w:rsidR="00751C9F" w:rsidRPr="001E12B1">
        <w:rPr>
          <w:rFonts w:ascii="Arial" w:hAnsi="Arial" w:cs="Arial"/>
          <w:sz w:val="24"/>
          <w:szCs w:val="24"/>
        </w:rPr>
        <w:t xml:space="preserve">. </w:t>
      </w:r>
    </w:p>
    <w:p w14:paraId="08610030" w14:textId="270D7CF2" w:rsidR="00A82DEF" w:rsidRDefault="00A82DEF" w:rsidP="001E12B1">
      <w:pPr>
        <w:pStyle w:val="NoSpacing"/>
        <w:rPr>
          <w:rFonts w:ascii="Arial" w:hAnsi="Arial" w:cs="Arial"/>
          <w:sz w:val="24"/>
          <w:szCs w:val="24"/>
        </w:rPr>
      </w:pPr>
      <w:ins w:id="7" w:author="Brian P Gaylord" w:date="2023-10-25T09:00:00Z">
        <w:r>
          <w:rPr>
            <w:rFonts w:ascii="Arial" w:hAnsi="Arial" w:cs="Arial"/>
            <w:sz w:val="24"/>
            <w:szCs w:val="24"/>
          </w:rPr>
          <w:tab/>
        </w:r>
        <w:commentRangeStart w:id="8"/>
        <w:r>
          <w:rPr>
            <w:rFonts w:ascii="Arial" w:hAnsi="Arial" w:cs="Arial"/>
            <w:sz w:val="24"/>
            <w:szCs w:val="24"/>
          </w:rPr>
          <w:t>Effects of variation in total alkalinity and salinity</w:t>
        </w:r>
      </w:ins>
      <w:ins w:id="9" w:author="Brian P Gaylord" w:date="2023-10-25T09:01:00Z">
        <w:r>
          <w:rPr>
            <w:rFonts w:ascii="Arial" w:hAnsi="Arial" w:cs="Arial"/>
            <w:sz w:val="24"/>
            <w:szCs w:val="24"/>
          </w:rPr>
          <w:t xml:space="preserve"> at scales local to individual estuaries </w:t>
        </w:r>
      </w:ins>
      <w:ins w:id="10" w:author="Brian P Gaylord" w:date="2023-10-25T09:38:00Z">
        <w:r w:rsidR="004F119E">
          <w:rPr>
            <w:rFonts w:ascii="Arial" w:hAnsi="Arial" w:cs="Arial"/>
            <w:sz w:val="24"/>
            <w:szCs w:val="24"/>
          </w:rPr>
          <w:t xml:space="preserve">also </w:t>
        </w:r>
      </w:ins>
      <w:ins w:id="11" w:author="Brian P Gaylord" w:date="2023-10-25T09:36:00Z">
        <w:r w:rsidR="004F119E">
          <w:rPr>
            <w:rFonts w:ascii="Arial" w:hAnsi="Arial" w:cs="Arial"/>
            <w:sz w:val="24"/>
            <w:szCs w:val="24"/>
          </w:rPr>
          <w:t>intersect with</w:t>
        </w:r>
      </w:ins>
      <w:ins w:id="12" w:author="Brian P Gaylord" w:date="2023-10-25T09:38:00Z">
        <w:r w:rsidR="004F119E">
          <w:rPr>
            <w:rFonts w:ascii="Arial" w:hAnsi="Arial" w:cs="Arial"/>
            <w:sz w:val="24"/>
            <w:szCs w:val="24"/>
          </w:rPr>
          <w:t xml:space="preserve"> global perturbations</w:t>
        </w:r>
      </w:ins>
      <w:ins w:id="13" w:author="Brian P Gaylord" w:date="2023-10-25T09:02:00Z">
        <w:r>
          <w:rPr>
            <w:rFonts w:ascii="Arial" w:hAnsi="Arial" w:cs="Arial"/>
            <w:sz w:val="24"/>
            <w:szCs w:val="24"/>
          </w:rPr>
          <w:t xml:space="preserve">. </w:t>
        </w:r>
      </w:ins>
      <w:commentRangeEnd w:id="8"/>
      <w:r w:rsidR="000752E5">
        <w:rPr>
          <w:rStyle w:val="CommentReference"/>
        </w:rPr>
        <w:commentReference w:id="8"/>
      </w:r>
      <w:ins w:id="14" w:author="Brian P Gaylord" w:date="2023-10-25T09:07:00Z">
        <w:r w:rsidR="00A90D4C">
          <w:rPr>
            <w:rFonts w:ascii="Arial" w:hAnsi="Arial" w:cs="Arial"/>
            <w:sz w:val="24"/>
            <w:szCs w:val="24"/>
          </w:rPr>
          <w:t xml:space="preserve">Approximately a third of </w:t>
        </w:r>
      </w:ins>
      <w:ins w:id="15" w:author="Brian P Gaylord" w:date="2023-10-25T09:16:00Z">
        <w:r w:rsidR="00D1009C">
          <w:rPr>
            <w:rFonts w:ascii="Arial" w:hAnsi="Arial" w:cs="Arial"/>
            <w:sz w:val="24"/>
            <w:szCs w:val="24"/>
          </w:rPr>
          <w:t>human-produced</w:t>
        </w:r>
      </w:ins>
      <w:ins w:id="16" w:author="Brian P Gaylord" w:date="2023-10-25T09:07:00Z">
        <w:r w:rsidR="00A90D4C">
          <w:rPr>
            <w:rFonts w:ascii="Arial" w:hAnsi="Arial" w:cs="Arial"/>
            <w:sz w:val="24"/>
            <w:szCs w:val="24"/>
          </w:rPr>
          <w:t xml:space="preserve"> c</w:t>
        </w:r>
      </w:ins>
      <w:ins w:id="17" w:author="Brian P Gaylord" w:date="2023-10-25T09:02:00Z">
        <w:r>
          <w:rPr>
            <w:rFonts w:ascii="Arial" w:hAnsi="Arial" w:cs="Arial"/>
            <w:sz w:val="24"/>
            <w:szCs w:val="24"/>
          </w:rPr>
          <w:t xml:space="preserve">arbon dioxide emitted to the atmosphere absorbs into </w:t>
        </w:r>
      </w:ins>
      <w:ins w:id="18" w:author="Brian P Gaylord" w:date="2023-10-25T09:03:00Z">
        <w:r>
          <w:rPr>
            <w:rFonts w:ascii="Arial" w:hAnsi="Arial" w:cs="Arial"/>
            <w:sz w:val="24"/>
            <w:szCs w:val="24"/>
          </w:rPr>
          <w:t>the oceans</w:t>
        </w:r>
      </w:ins>
      <w:ins w:id="19" w:author="Brian P Gaylord" w:date="2023-10-25T10:25:00Z">
        <w:r w:rsidR="006D58EB">
          <w:rPr>
            <w:rFonts w:ascii="Arial" w:hAnsi="Arial" w:cs="Arial"/>
            <w:sz w:val="24"/>
            <w:szCs w:val="24"/>
          </w:rPr>
          <w:t xml:space="preserve"> (Sabine et al. 2004)</w:t>
        </w:r>
      </w:ins>
      <w:ins w:id="20" w:author="Brian P Gaylord" w:date="2023-10-25T09:02:00Z">
        <w:r>
          <w:rPr>
            <w:rFonts w:ascii="Arial" w:hAnsi="Arial" w:cs="Arial"/>
            <w:sz w:val="24"/>
            <w:szCs w:val="24"/>
          </w:rPr>
          <w:t xml:space="preserve">. </w:t>
        </w:r>
      </w:ins>
      <w:ins w:id="21" w:author="Brian P Gaylord" w:date="2023-10-25T09:04:00Z">
        <w:r>
          <w:rPr>
            <w:rFonts w:ascii="Arial" w:hAnsi="Arial" w:cs="Arial"/>
            <w:sz w:val="24"/>
            <w:szCs w:val="24"/>
          </w:rPr>
          <w:t>C</w:t>
        </w:r>
      </w:ins>
      <w:ins w:id="22" w:author="Brian P Gaylord" w:date="2023-10-25T09:03:00Z">
        <w:r>
          <w:rPr>
            <w:rFonts w:ascii="Arial" w:hAnsi="Arial" w:cs="Arial"/>
            <w:sz w:val="24"/>
            <w:szCs w:val="24"/>
          </w:rPr>
          <w:t xml:space="preserve">hanges to </w:t>
        </w:r>
      </w:ins>
      <w:ins w:id="23" w:author="Brian P Gaylord" w:date="2023-10-25T09:04:00Z">
        <w:r>
          <w:rPr>
            <w:rFonts w:ascii="Arial" w:hAnsi="Arial" w:cs="Arial"/>
            <w:sz w:val="24"/>
            <w:szCs w:val="24"/>
          </w:rPr>
          <w:t xml:space="preserve">multiple components of </w:t>
        </w:r>
      </w:ins>
      <w:ins w:id="24" w:author="Brian P Gaylord" w:date="2023-10-25T09:03:00Z">
        <w:r>
          <w:rPr>
            <w:rFonts w:ascii="Arial" w:hAnsi="Arial" w:cs="Arial"/>
            <w:sz w:val="24"/>
            <w:szCs w:val="24"/>
          </w:rPr>
          <w:t>the carbonate system of seawater</w:t>
        </w:r>
      </w:ins>
      <w:ins w:id="25" w:author="Brian P Gaylord" w:date="2023-10-25T09:01:00Z">
        <w:r>
          <w:rPr>
            <w:rFonts w:ascii="Arial" w:hAnsi="Arial" w:cs="Arial"/>
            <w:sz w:val="24"/>
            <w:szCs w:val="24"/>
          </w:rPr>
          <w:t xml:space="preserve"> </w:t>
        </w:r>
      </w:ins>
      <w:ins w:id="26" w:author="Brian P Gaylord" w:date="2023-10-25T09:04:00Z">
        <w:r>
          <w:rPr>
            <w:rFonts w:ascii="Arial" w:hAnsi="Arial" w:cs="Arial"/>
            <w:sz w:val="24"/>
            <w:szCs w:val="24"/>
          </w:rPr>
          <w:t>ensue</w:t>
        </w:r>
      </w:ins>
      <w:ins w:id="27" w:author="Brian P Gaylord" w:date="2023-10-25T09:50:00Z">
        <w:r w:rsidR="00F81B7D">
          <w:rPr>
            <w:rFonts w:ascii="Arial" w:hAnsi="Arial" w:cs="Arial"/>
            <w:sz w:val="24"/>
            <w:szCs w:val="24"/>
          </w:rPr>
          <w:t xml:space="preserve"> (causing ‘ocean acidification;’ Caldeira and Wickett 2003)</w:t>
        </w:r>
      </w:ins>
      <w:ins w:id="28" w:author="Brian P Gaylord" w:date="2023-10-25T09:04:00Z">
        <w:r>
          <w:rPr>
            <w:rFonts w:ascii="Arial" w:hAnsi="Arial" w:cs="Arial"/>
            <w:sz w:val="24"/>
            <w:szCs w:val="24"/>
          </w:rPr>
          <w:t>.</w:t>
        </w:r>
      </w:ins>
      <w:ins w:id="29" w:author="Brian P Gaylord" w:date="2023-10-25T09:08:00Z">
        <w:r w:rsidR="00A90D4C">
          <w:rPr>
            <w:rFonts w:ascii="Arial" w:hAnsi="Arial" w:cs="Arial"/>
            <w:sz w:val="24"/>
            <w:szCs w:val="24"/>
          </w:rPr>
          <w:t xml:space="preserve"> Thus, </w:t>
        </w:r>
      </w:ins>
      <w:ins w:id="30" w:author="Brian P Gaylord" w:date="2023-10-25T09:09:00Z">
        <w:r w:rsidR="00A90D4C">
          <w:rPr>
            <w:rFonts w:ascii="Arial" w:hAnsi="Arial" w:cs="Arial"/>
            <w:sz w:val="24"/>
            <w:szCs w:val="24"/>
          </w:rPr>
          <w:t xml:space="preserve">both </w:t>
        </w:r>
      </w:ins>
      <w:ins w:id="31" w:author="Brian P Gaylord" w:date="2023-10-25T09:16:00Z">
        <w:r w:rsidR="00B43B9E">
          <w:rPr>
            <w:rFonts w:ascii="Arial" w:hAnsi="Arial" w:cs="Arial"/>
            <w:sz w:val="24"/>
            <w:szCs w:val="24"/>
          </w:rPr>
          <w:t>small- and large-scale</w:t>
        </w:r>
      </w:ins>
      <w:ins w:id="32" w:author="Brian P Gaylord" w:date="2023-10-25T09:09:00Z">
        <w:r w:rsidR="00A90D4C">
          <w:rPr>
            <w:rFonts w:ascii="Arial" w:hAnsi="Arial" w:cs="Arial"/>
            <w:sz w:val="24"/>
            <w:szCs w:val="24"/>
          </w:rPr>
          <w:t xml:space="preserve"> processes governing variation in TA and S operate within estuaries and can impact the ability of shell-forming taxa to precipitate </w:t>
        </w:r>
      </w:ins>
      <w:ins w:id="33" w:author="Brian P Gaylord" w:date="2023-10-25T09:17:00Z">
        <w:r w:rsidR="00B43B9E">
          <w:rPr>
            <w:rFonts w:ascii="Arial" w:hAnsi="Arial" w:cs="Arial"/>
            <w:sz w:val="24"/>
            <w:szCs w:val="24"/>
          </w:rPr>
          <w:t xml:space="preserve">their </w:t>
        </w:r>
      </w:ins>
      <w:ins w:id="34" w:author="Brian P Gaylord" w:date="2023-10-25T09:09:00Z">
        <w:r w:rsidR="00A90D4C">
          <w:rPr>
            <w:rFonts w:ascii="Arial" w:hAnsi="Arial" w:cs="Arial"/>
            <w:sz w:val="24"/>
            <w:szCs w:val="24"/>
          </w:rPr>
          <w:t>calcium carbonate structures.</w:t>
        </w:r>
      </w:ins>
    </w:p>
    <w:p w14:paraId="475A6535" w14:textId="3F2EAE06" w:rsidR="001E12B1" w:rsidRDefault="008B0F82" w:rsidP="00AF1DFA">
      <w:pPr>
        <w:pStyle w:val="NoSpacing"/>
        <w:ind w:firstLine="720"/>
        <w:rPr>
          <w:rFonts w:ascii="Arial" w:hAnsi="Arial" w:cs="Arial"/>
          <w:sz w:val="24"/>
          <w:szCs w:val="24"/>
        </w:rPr>
      </w:pPr>
      <w:commentRangeStart w:id="35"/>
      <w:r w:rsidRPr="001E12B1">
        <w:rPr>
          <w:rFonts w:ascii="Arial" w:hAnsi="Arial" w:cs="Arial"/>
          <w:sz w:val="24"/>
          <w:szCs w:val="24"/>
        </w:rPr>
        <w:t>Substantial</w:t>
      </w:r>
      <w:r w:rsidR="00B56F69" w:rsidRPr="001E12B1">
        <w:rPr>
          <w:rFonts w:ascii="Arial" w:hAnsi="Arial" w:cs="Arial"/>
          <w:sz w:val="24"/>
          <w:szCs w:val="24"/>
        </w:rPr>
        <w:t xml:space="preserve"> </w:t>
      </w:r>
      <w:commentRangeEnd w:id="35"/>
      <w:r w:rsidR="00E635EB">
        <w:rPr>
          <w:rStyle w:val="CommentReference"/>
        </w:rPr>
        <w:commentReference w:id="35"/>
      </w:r>
      <w:r w:rsidR="00E05B40" w:rsidRPr="001E12B1">
        <w:rPr>
          <w:rFonts w:ascii="Arial" w:hAnsi="Arial" w:cs="Arial"/>
          <w:sz w:val="24"/>
          <w:szCs w:val="24"/>
        </w:rPr>
        <w:t>effort has</w:t>
      </w:r>
      <w:r w:rsidRPr="001E12B1">
        <w:rPr>
          <w:rFonts w:ascii="Arial" w:hAnsi="Arial" w:cs="Arial"/>
          <w:sz w:val="24"/>
          <w:szCs w:val="24"/>
        </w:rPr>
        <w:t xml:space="preserve"> documented</w:t>
      </w:r>
      <w:r w:rsidR="00B56F69" w:rsidRPr="001E12B1">
        <w:rPr>
          <w:rFonts w:ascii="Arial" w:hAnsi="Arial" w:cs="Arial"/>
          <w:sz w:val="24"/>
          <w:szCs w:val="24"/>
        </w:rPr>
        <w:t xml:space="preserve"> </w:t>
      </w:r>
      <w:r w:rsidR="00F574BE" w:rsidRPr="001E12B1">
        <w:rPr>
          <w:rFonts w:ascii="Arial" w:hAnsi="Arial" w:cs="Arial"/>
          <w:sz w:val="24"/>
          <w:szCs w:val="24"/>
        </w:rPr>
        <w:t xml:space="preserve">how </w:t>
      </w:r>
      <w:r w:rsidR="00D517C5">
        <w:rPr>
          <w:rFonts w:ascii="Arial" w:hAnsi="Arial" w:cs="Arial"/>
          <w:sz w:val="24"/>
          <w:szCs w:val="24"/>
        </w:rPr>
        <w:t xml:space="preserve">calcifier </w:t>
      </w:r>
      <w:r w:rsidR="00920FFF" w:rsidRPr="001E12B1">
        <w:rPr>
          <w:rFonts w:ascii="Arial" w:hAnsi="Arial" w:cs="Arial"/>
          <w:sz w:val="24"/>
          <w:szCs w:val="24"/>
        </w:rPr>
        <w:t xml:space="preserve">growth </w:t>
      </w:r>
      <w:r w:rsidR="005F05DE">
        <w:rPr>
          <w:rFonts w:ascii="Arial" w:hAnsi="Arial" w:cs="Arial"/>
          <w:sz w:val="24"/>
          <w:szCs w:val="24"/>
        </w:rPr>
        <w:t>can be disrupted</w:t>
      </w:r>
      <w:r w:rsidR="000B0789" w:rsidRPr="001E12B1">
        <w:rPr>
          <w:rFonts w:ascii="Arial" w:hAnsi="Arial" w:cs="Arial"/>
          <w:sz w:val="24"/>
          <w:szCs w:val="24"/>
        </w:rPr>
        <w:t xml:space="preserve"> by </w:t>
      </w:r>
      <w:r w:rsidR="00B43B9E">
        <w:rPr>
          <w:rFonts w:ascii="Arial" w:hAnsi="Arial" w:cs="Arial"/>
          <w:sz w:val="24"/>
          <w:szCs w:val="24"/>
        </w:rPr>
        <w:t xml:space="preserve">an altered </w:t>
      </w:r>
      <w:r w:rsidR="00F574BE" w:rsidRPr="001E12B1">
        <w:rPr>
          <w:rFonts w:ascii="Arial" w:hAnsi="Arial" w:cs="Arial"/>
          <w:sz w:val="24"/>
          <w:szCs w:val="24"/>
        </w:rPr>
        <w:t>carbonate system</w:t>
      </w:r>
      <w:r w:rsidR="00383060" w:rsidRPr="001E12B1">
        <w:rPr>
          <w:rFonts w:ascii="Arial" w:hAnsi="Arial" w:cs="Arial"/>
          <w:sz w:val="24"/>
          <w:szCs w:val="24"/>
        </w:rPr>
        <w:t xml:space="preserve">. </w:t>
      </w:r>
      <w:r w:rsidR="00B43B9E">
        <w:rPr>
          <w:rFonts w:ascii="Arial" w:hAnsi="Arial" w:cs="Arial"/>
          <w:sz w:val="24"/>
          <w:szCs w:val="24"/>
        </w:rPr>
        <w:t>A subset of this work has</w:t>
      </w:r>
      <w:r w:rsidR="00597963">
        <w:rPr>
          <w:rFonts w:ascii="Arial" w:hAnsi="Arial" w:cs="Arial"/>
          <w:sz w:val="24"/>
          <w:szCs w:val="24"/>
        </w:rPr>
        <w:t xml:space="preserve"> </w:t>
      </w:r>
      <w:r w:rsidR="00F83777" w:rsidRPr="001E12B1">
        <w:rPr>
          <w:rFonts w:ascii="Arial" w:hAnsi="Arial" w:cs="Arial"/>
          <w:sz w:val="24"/>
          <w:szCs w:val="24"/>
        </w:rPr>
        <w:t>emphasi</w:t>
      </w:r>
      <w:r w:rsidR="00C77583" w:rsidRPr="001E12B1">
        <w:rPr>
          <w:rFonts w:ascii="Arial" w:hAnsi="Arial" w:cs="Arial"/>
          <w:sz w:val="24"/>
          <w:szCs w:val="24"/>
        </w:rPr>
        <w:t>z</w:t>
      </w:r>
      <w:r w:rsidR="00F83777" w:rsidRPr="001E12B1">
        <w:rPr>
          <w:rFonts w:ascii="Arial" w:hAnsi="Arial" w:cs="Arial"/>
          <w:sz w:val="24"/>
          <w:szCs w:val="24"/>
        </w:rPr>
        <w:t>e</w:t>
      </w:r>
      <w:r w:rsidR="00F24FA9">
        <w:rPr>
          <w:rFonts w:ascii="Arial" w:hAnsi="Arial" w:cs="Arial"/>
          <w:sz w:val="24"/>
          <w:szCs w:val="24"/>
        </w:rPr>
        <w:t>d</w:t>
      </w:r>
      <w:r w:rsidR="00A41B74" w:rsidRPr="001E12B1">
        <w:rPr>
          <w:rFonts w:ascii="Arial" w:hAnsi="Arial" w:cs="Arial"/>
          <w:sz w:val="24"/>
          <w:szCs w:val="24"/>
        </w:rPr>
        <w:t xml:space="preserve"> </w:t>
      </w:r>
      <w:r w:rsidR="00B43B9E">
        <w:rPr>
          <w:rFonts w:ascii="Arial" w:hAnsi="Arial" w:cs="Arial"/>
          <w:sz w:val="24"/>
          <w:szCs w:val="24"/>
        </w:rPr>
        <w:t>effects of</w:t>
      </w:r>
      <w:r w:rsidR="00B43B9E" w:rsidRPr="001E12B1">
        <w:rPr>
          <w:rFonts w:ascii="Arial" w:hAnsi="Arial" w:cs="Arial"/>
          <w:sz w:val="24"/>
          <w:szCs w:val="24"/>
        </w:rPr>
        <w:t xml:space="preserve"> </w:t>
      </w:r>
      <w:r w:rsidR="00A41B74" w:rsidRPr="001E12B1">
        <w:rPr>
          <w:rFonts w:ascii="Arial" w:hAnsi="Arial" w:cs="Arial"/>
          <w:sz w:val="24"/>
          <w:szCs w:val="24"/>
        </w:rPr>
        <w:t xml:space="preserve">temporal </w:t>
      </w:r>
      <w:r w:rsidR="00B43B9E">
        <w:rPr>
          <w:rFonts w:ascii="Arial" w:hAnsi="Arial" w:cs="Arial"/>
          <w:sz w:val="24"/>
          <w:szCs w:val="24"/>
        </w:rPr>
        <w:t>characteristics of exposure (e.g., static versus fluctuating conditions, often of pH or CO</w:t>
      </w:r>
      <w:r w:rsidR="00B43B9E">
        <w:rPr>
          <w:rFonts w:ascii="Arial" w:hAnsi="Arial" w:cs="Arial"/>
          <w:sz w:val="24"/>
          <w:szCs w:val="24"/>
          <w:vertAlign w:val="subscript"/>
        </w:rPr>
        <w:t>2</w:t>
      </w:r>
      <w:r w:rsidR="00B43B9E">
        <w:rPr>
          <w:rFonts w:ascii="Arial" w:hAnsi="Arial" w:cs="Arial"/>
          <w:sz w:val="24"/>
          <w:szCs w:val="24"/>
        </w:rPr>
        <w:t>)</w:t>
      </w:r>
      <w:r w:rsidR="001D1027">
        <w:rPr>
          <w:rFonts w:ascii="Arial" w:hAnsi="Arial" w:cs="Arial"/>
          <w:sz w:val="24"/>
          <w:szCs w:val="24"/>
        </w:rPr>
        <w:t>, both within and across life stages</w:t>
      </w:r>
      <w:r w:rsidR="00B43B9E">
        <w:rPr>
          <w:rFonts w:ascii="Arial" w:hAnsi="Arial" w:cs="Arial"/>
          <w:sz w:val="24"/>
          <w:szCs w:val="24"/>
        </w:rPr>
        <w:t xml:space="preserve">. </w:t>
      </w:r>
      <w:ins w:id="36" w:author="alisha saley" w:date="2023-10-25T13:53:00Z">
        <w:r w:rsidR="00C40CCA">
          <w:rPr>
            <w:rFonts w:ascii="Arial" w:hAnsi="Arial" w:cs="Arial"/>
            <w:sz w:val="24"/>
            <w:szCs w:val="24"/>
          </w:rPr>
          <w:t>SUGGEST POTENTIAL RESPONSE PATTERNS</w:t>
        </w:r>
        <w:r w:rsidR="009B4FDE">
          <w:rPr>
            <w:rFonts w:ascii="Arial" w:hAnsi="Arial" w:cs="Arial"/>
            <w:sz w:val="24"/>
            <w:szCs w:val="24"/>
          </w:rPr>
          <w:t xml:space="preserve"> </w:t>
        </w:r>
      </w:ins>
      <w:commentRangeStart w:id="37"/>
      <w:r w:rsidR="00B43B9E">
        <w:rPr>
          <w:rFonts w:ascii="Arial" w:hAnsi="Arial" w:cs="Arial"/>
          <w:sz w:val="24"/>
          <w:szCs w:val="24"/>
        </w:rPr>
        <w:t xml:space="preserve">These efforts have shown that the time course of </w:t>
      </w:r>
      <w:r w:rsidR="00480098">
        <w:rPr>
          <w:rFonts w:ascii="Arial" w:hAnsi="Arial" w:cs="Arial"/>
          <w:sz w:val="24"/>
          <w:szCs w:val="24"/>
        </w:rPr>
        <w:t>exposure</w:t>
      </w:r>
      <w:r w:rsidR="00F6124C">
        <w:rPr>
          <w:rFonts w:ascii="Arial" w:hAnsi="Arial" w:cs="Arial"/>
          <w:sz w:val="24"/>
          <w:szCs w:val="24"/>
        </w:rPr>
        <w:t xml:space="preserve"> </w:t>
      </w:r>
      <w:r w:rsidR="004F119E">
        <w:rPr>
          <w:rFonts w:ascii="Arial" w:hAnsi="Arial" w:cs="Arial"/>
          <w:sz w:val="24"/>
          <w:szCs w:val="24"/>
        </w:rPr>
        <w:t xml:space="preserve">indeed </w:t>
      </w:r>
      <w:r w:rsidR="00C03F63">
        <w:rPr>
          <w:rFonts w:ascii="Arial" w:hAnsi="Arial" w:cs="Arial"/>
          <w:sz w:val="24"/>
          <w:szCs w:val="24"/>
        </w:rPr>
        <w:t>influence</w:t>
      </w:r>
      <w:r w:rsidR="00480098">
        <w:rPr>
          <w:rFonts w:ascii="Arial" w:hAnsi="Arial" w:cs="Arial"/>
          <w:sz w:val="24"/>
          <w:szCs w:val="24"/>
        </w:rPr>
        <w:t>s</w:t>
      </w:r>
      <w:r w:rsidR="00F6124C">
        <w:rPr>
          <w:rFonts w:ascii="Arial" w:hAnsi="Arial" w:cs="Arial"/>
          <w:sz w:val="24"/>
          <w:szCs w:val="24"/>
        </w:rPr>
        <w:t xml:space="preserve"> growth </w:t>
      </w:r>
      <w:r w:rsidR="00B43B9E">
        <w:rPr>
          <w:rFonts w:ascii="Arial" w:hAnsi="Arial" w:cs="Arial"/>
          <w:sz w:val="24"/>
          <w:szCs w:val="24"/>
        </w:rPr>
        <w:t xml:space="preserve">and other aspects of </w:t>
      </w:r>
      <w:r w:rsidR="00F6124C">
        <w:rPr>
          <w:rFonts w:ascii="Arial" w:hAnsi="Arial" w:cs="Arial"/>
          <w:sz w:val="24"/>
          <w:szCs w:val="24"/>
        </w:rPr>
        <w:t>performance</w:t>
      </w:r>
      <w:r w:rsidR="005A380E">
        <w:rPr>
          <w:rFonts w:ascii="Arial" w:hAnsi="Arial" w:cs="Arial"/>
          <w:sz w:val="24"/>
          <w:szCs w:val="24"/>
        </w:rPr>
        <w:t xml:space="preserve"> (cite)</w:t>
      </w:r>
      <w:r w:rsidR="00F6124C">
        <w:rPr>
          <w:rFonts w:ascii="Arial" w:hAnsi="Arial" w:cs="Arial"/>
          <w:sz w:val="24"/>
          <w:szCs w:val="24"/>
        </w:rPr>
        <w:t>.</w:t>
      </w:r>
      <w:r w:rsidR="00C33270" w:rsidRPr="001E12B1">
        <w:rPr>
          <w:rFonts w:ascii="Arial" w:hAnsi="Arial" w:cs="Arial"/>
          <w:sz w:val="24"/>
          <w:szCs w:val="24"/>
        </w:rPr>
        <w:t xml:space="preserve"> </w:t>
      </w:r>
      <w:commentRangeEnd w:id="37"/>
      <w:r w:rsidR="004F119E">
        <w:rPr>
          <w:rStyle w:val="CommentReference"/>
        </w:rPr>
        <w:commentReference w:id="37"/>
      </w:r>
      <w:commentRangeStart w:id="38"/>
      <w:r w:rsidR="00B43B9E">
        <w:rPr>
          <w:rFonts w:ascii="Arial" w:hAnsi="Arial" w:cs="Arial"/>
          <w:sz w:val="24"/>
          <w:szCs w:val="24"/>
        </w:rPr>
        <w:t xml:space="preserve">However, </w:t>
      </w:r>
      <w:r w:rsidR="00AF1DFA">
        <w:rPr>
          <w:rFonts w:ascii="Arial" w:hAnsi="Arial" w:cs="Arial"/>
          <w:sz w:val="24"/>
          <w:szCs w:val="24"/>
        </w:rPr>
        <w:t>gap</w:t>
      </w:r>
      <w:r w:rsidR="00B43B9E">
        <w:rPr>
          <w:rFonts w:ascii="Arial" w:hAnsi="Arial" w:cs="Arial"/>
          <w:sz w:val="24"/>
          <w:szCs w:val="24"/>
        </w:rPr>
        <w:t>s</w:t>
      </w:r>
      <w:r w:rsidR="00AF1DFA">
        <w:rPr>
          <w:rFonts w:ascii="Arial" w:hAnsi="Arial" w:cs="Arial"/>
          <w:sz w:val="24"/>
          <w:szCs w:val="24"/>
        </w:rPr>
        <w:t xml:space="preserve"> remain in our understanding of</w:t>
      </w:r>
      <w:r w:rsidR="00786213">
        <w:rPr>
          <w:rFonts w:ascii="Arial" w:hAnsi="Arial" w:cs="Arial"/>
          <w:sz w:val="24"/>
          <w:szCs w:val="24"/>
        </w:rPr>
        <w:t xml:space="preserve"> </w:t>
      </w:r>
      <w:r w:rsidR="00480098">
        <w:rPr>
          <w:rFonts w:ascii="Arial" w:hAnsi="Arial" w:cs="Arial"/>
          <w:sz w:val="24"/>
          <w:szCs w:val="24"/>
        </w:rPr>
        <w:t>whether</w:t>
      </w:r>
      <w:r w:rsidR="00B43B9E">
        <w:rPr>
          <w:rFonts w:ascii="Arial" w:hAnsi="Arial" w:cs="Arial"/>
          <w:sz w:val="24"/>
          <w:szCs w:val="24"/>
        </w:rPr>
        <w:t xml:space="preserve"> responses to sudden changes in </w:t>
      </w:r>
      <w:r w:rsidR="00480098">
        <w:rPr>
          <w:rFonts w:ascii="Arial" w:hAnsi="Arial" w:cs="Arial"/>
          <w:sz w:val="24"/>
          <w:szCs w:val="24"/>
        </w:rPr>
        <w:t xml:space="preserve">the </w:t>
      </w:r>
      <w:r w:rsidR="00B43B9E">
        <w:rPr>
          <w:rFonts w:ascii="Arial" w:hAnsi="Arial" w:cs="Arial"/>
          <w:sz w:val="24"/>
          <w:szCs w:val="24"/>
        </w:rPr>
        <w:t xml:space="preserve">carbonate system </w:t>
      </w:r>
      <w:r w:rsidR="00B43B9E">
        <w:rPr>
          <w:rFonts w:ascii="Arial" w:hAnsi="Arial" w:cs="Arial"/>
          <w:sz w:val="24"/>
          <w:szCs w:val="24"/>
        </w:rPr>
        <w:lastRenderedPageBreak/>
        <w:t xml:space="preserve">manifest </w:t>
      </w:r>
      <w:r w:rsidR="00480098">
        <w:rPr>
          <w:rFonts w:ascii="Arial" w:hAnsi="Arial" w:cs="Arial"/>
          <w:sz w:val="24"/>
          <w:szCs w:val="24"/>
        </w:rPr>
        <w:t>quickly</w:t>
      </w:r>
      <w:r w:rsidR="00B43B9E">
        <w:rPr>
          <w:rFonts w:ascii="Arial" w:hAnsi="Arial" w:cs="Arial"/>
          <w:sz w:val="24"/>
          <w:szCs w:val="24"/>
        </w:rPr>
        <w:t xml:space="preserve"> or build up </w:t>
      </w:r>
      <w:r w:rsidR="00480098">
        <w:rPr>
          <w:rFonts w:ascii="Arial" w:hAnsi="Arial" w:cs="Arial"/>
          <w:sz w:val="24"/>
          <w:szCs w:val="24"/>
        </w:rPr>
        <w:t>more slowly</w:t>
      </w:r>
      <w:r w:rsidR="00B43B9E">
        <w:rPr>
          <w:rFonts w:ascii="Arial" w:hAnsi="Arial" w:cs="Arial"/>
          <w:sz w:val="24"/>
          <w:szCs w:val="24"/>
        </w:rPr>
        <w:t xml:space="preserve">, and whether </w:t>
      </w:r>
      <w:r w:rsidR="00480098">
        <w:rPr>
          <w:rFonts w:ascii="Arial" w:hAnsi="Arial" w:cs="Arial"/>
          <w:sz w:val="24"/>
          <w:szCs w:val="24"/>
        </w:rPr>
        <w:t>responses</w:t>
      </w:r>
      <w:r w:rsidR="00B43B9E">
        <w:rPr>
          <w:rFonts w:ascii="Arial" w:hAnsi="Arial" w:cs="Arial"/>
          <w:sz w:val="24"/>
          <w:szCs w:val="24"/>
        </w:rPr>
        <w:t xml:space="preserve"> continue to hold </w:t>
      </w:r>
      <w:r w:rsidR="00480098">
        <w:rPr>
          <w:rFonts w:ascii="Arial" w:hAnsi="Arial" w:cs="Arial"/>
          <w:sz w:val="24"/>
          <w:szCs w:val="24"/>
        </w:rPr>
        <w:t xml:space="preserve">or abate as perturbed </w:t>
      </w:r>
      <w:r w:rsidR="00B43B9E">
        <w:rPr>
          <w:rFonts w:ascii="Arial" w:hAnsi="Arial" w:cs="Arial"/>
          <w:sz w:val="24"/>
          <w:szCs w:val="24"/>
        </w:rPr>
        <w:t xml:space="preserve">conditions </w:t>
      </w:r>
      <w:del w:id="39" w:author="alisha saley" w:date="2023-10-25T13:54:00Z">
        <w:r w:rsidR="00B43B9E" w:rsidDel="009B4FDE">
          <w:rPr>
            <w:rFonts w:ascii="Arial" w:hAnsi="Arial" w:cs="Arial"/>
            <w:sz w:val="24"/>
            <w:szCs w:val="24"/>
          </w:rPr>
          <w:delText xml:space="preserve">remain </w:delText>
        </w:r>
      </w:del>
      <w:ins w:id="40" w:author="alisha saley" w:date="2023-10-25T13:54:00Z">
        <w:r w:rsidR="009B4FDE">
          <w:rPr>
            <w:rFonts w:ascii="Arial" w:hAnsi="Arial" w:cs="Arial"/>
            <w:sz w:val="24"/>
            <w:szCs w:val="24"/>
          </w:rPr>
          <w:t>persist</w:t>
        </w:r>
      </w:ins>
      <w:commentRangeEnd w:id="38"/>
      <w:r w:rsidR="000752E5">
        <w:rPr>
          <w:rStyle w:val="CommentReference"/>
        </w:rPr>
        <w:commentReference w:id="38"/>
      </w:r>
      <w:del w:id="41" w:author="alisha saley" w:date="2023-10-25T13:54:00Z">
        <w:r w:rsidR="00B43B9E" w:rsidDel="009B4FDE">
          <w:rPr>
            <w:rFonts w:ascii="Arial" w:hAnsi="Arial" w:cs="Arial"/>
            <w:sz w:val="24"/>
            <w:szCs w:val="24"/>
          </w:rPr>
          <w:delText>in place</w:delText>
        </w:r>
      </w:del>
      <w:r w:rsidR="00B43B9E">
        <w:rPr>
          <w:rFonts w:ascii="Arial" w:hAnsi="Arial" w:cs="Arial"/>
          <w:sz w:val="24"/>
          <w:szCs w:val="24"/>
        </w:rPr>
        <w:t>. Such “step change” exposures are not uncommon in nature, and their durations can differ across systems and localities</w:t>
      </w:r>
      <w:r w:rsidR="00DF45DC">
        <w:rPr>
          <w:rFonts w:ascii="Arial" w:hAnsi="Arial" w:cs="Arial"/>
          <w:sz w:val="24"/>
          <w:szCs w:val="24"/>
        </w:rPr>
        <w:t>. Therefore,</w:t>
      </w:r>
      <w:r w:rsidR="00B43B9E">
        <w:rPr>
          <w:rFonts w:ascii="Arial" w:hAnsi="Arial" w:cs="Arial"/>
          <w:sz w:val="24"/>
          <w:szCs w:val="24"/>
        </w:rPr>
        <w:t xml:space="preserve"> information regarding the trajectory of calcifier response</w:t>
      </w:r>
      <w:r w:rsidR="00DF45DC">
        <w:rPr>
          <w:rFonts w:ascii="Arial" w:hAnsi="Arial" w:cs="Arial"/>
          <w:sz w:val="24"/>
          <w:szCs w:val="24"/>
        </w:rPr>
        <w:t>s</w:t>
      </w:r>
      <w:r w:rsidR="00B43B9E">
        <w:rPr>
          <w:rFonts w:ascii="Arial" w:hAnsi="Arial" w:cs="Arial"/>
          <w:sz w:val="24"/>
          <w:szCs w:val="24"/>
        </w:rPr>
        <w:t xml:space="preserve"> </w:t>
      </w:r>
      <w:r w:rsidR="00DF45DC">
        <w:rPr>
          <w:rFonts w:ascii="Arial" w:hAnsi="Arial" w:cs="Arial"/>
          <w:sz w:val="24"/>
          <w:szCs w:val="24"/>
        </w:rPr>
        <w:t xml:space="preserve">across time </w:t>
      </w:r>
      <w:r w:rsidR="00B43B9E">
        <w:rPr>
          <w:rFonts w:ascii="Arial" w:hAnsi="Arial" w:cs="Arial"/>
          <w:sz w:val="24"/>
          <w:szCs w:val="24"/>
        </w:rPr>
        <w:t xml:space="preserve">is valuable. </w:t>
      </w:r>
      <w:r w:rsidR="00DF45DC">
        <w:rPr>
          <w:rFonts w:ascii="Arial" w:hAnsi="Arial" w:cs="Arial"/>
          <w:sz w:val="24"/>
          <w:szCs w:val="24"/>
        </w:rPr>
        <w:t>The</w:t>
      </w:r>
      <w:r w:rsidR="004F119E">
        <w:rPr>
          <w:rFonts w:ascii="Arial" w:hAnsi="Arial" w:cs="Arial"/>
          <w:sz w:val="24"/>
          <w:szCs w:val="24"/>
        </w:rPr>
        <w:t>se points become</w:t>
      </w:r>
      <w:r w:rsidR="00DF45DC">
        <w:rPr>
          <w:rFonts w:ascii="Arial" w:hAnsi="Arial" w:cs="Arial"/>
          <w:sz w:val="24"/>
          <w:szCs w:val="24"/>
        </w:rPr>
        <w:t xml:space="preserve"> especially relevant to dissecting potential </w:t>
      </w:r>
      <w:r w:rsidR="00060A63" w:rsidRPr="001E12B1">
        <w:rPr>
          <w:rFonts w:ascii="Arial" w:hAnsi="Arial" w:cs="Arial"/>
          <w:sz w:val="24"/>
          <w:szCs w:val="24"/>
        </w:rPr>
        <w:t>physiological trade-offs</w:t>
      </w:r>
      <w:r w:rsidR="00B96352" w:rsidRPr="001E12B1">
        <w:rPr>
          <w:rFonts w:ascii="Arial" w:hAnsi="Arial" w:cs="Arial"/>
          <w:sz w:val="24"/>
          <w:szCs w:val="24"/>
        </w:rPr>
        <w:t xml:space="preserve"> </w:t>
      </w:r>
      <w:r w:rsidR="00DF45DC">
        <w:rPr>
          <w:rFonts w:ascii="Arial" w:hAnsi="Arial" w:cs="Arial"/>
          <w:sz w:val="24"/>
          <w:szCs w:val="24"/>
        </w:rPr>
        <w:t>in</w:t>
      </w:r>
      <w:r w:rsidR="00B96352" w:rsidRPr="001E12B1">
        <w:rPr>
          <w:rFonts w:ascii="Arial" w:hAnsi="Arial" w:cs="Arial"/>
          <w:sz w:val="24"/>
          <w:szCs w:val="24"/>
        </w:rPr>
        <w:t xml:space="preserve"> energy </w:t>
      </w:r>
      <w:r w:rsidR="004F119E">
        <w:rPr>
          <w:rFonts w:ascii="Arial" w:hAnsi="Arial" w:cs="Arial"/>
          <w:sz w:val="24"/>
          <w:szCs w:val="24"/>
        </w:rPr>
        <w:t xml:space="preserve">allocation – for </w:t>
      </w:r>
      <w:r w:rsidR="00DF45DC">
        <w:rPr>
          <w:rFonts w:ascii="Arial" w:hAnsi="Arial" w:cs="Arial"/>
          <w:sz w:val="24"/>
          <w:szCs w:val="24"/>
        </w:rPr>
        <w:t xml:space="preserve">example among </w:t>
      </w:r>
      <w:r w:rsidR="00B96352" w:rsidRPr="001E12B1">
        <w:rPr>
          <w:rFonts w:ascii="Arial" w:hAnsi="Arial" w:cs="Arial"/>
          <w:sz w:val="24"/>
          <w:szCs w:val="24"/>
        </w:rPr>
        <w:t>growth (shell or tissue)</w:t>
      </w:r>
      <w:r w:rsidR="00DF45DC">
        <w:rPr>
          <w:rFonts w:ascii="Arial" w:hAnsi="Arial" w:cs="Arial"/>
          <w:sz w:val="24"/>
          <w:szCs w:val="24"/>
        </w:rPr>
        <w:t>, reproduction, movement, and maintenance</w:t>
      </w:r>
      <w:r w:rsidR="004F119E">
        <w:rPr>
          <w:rFonts w:ascii="Arial" w:hAnsi="Arial" w:cs="Arial"/>
          <w:sz w:val="24"/>
          <w:szCs w:val="24"/>
        </w:rPr>
        <w:t xml:space="preserve"> – each of which has its own time course and metabolic pathway</w:t>
      </w:r>
      <w:r w:rsidR="00B96352" w:rsidRPr="001E12B1">
        <w:rPr>
          <w:rFonts w:ascii="Arial" w:hAnsi="Arial" w:cs="Arial"/>
          <w:sz w:val="24"/>
          <w:szCs w:val="24"/>
        </w:rPr>
        <w:t xml:space="preserve">. </w:t>
      </w:r>
      <w:del w:id="42" w:author="Brian P Gaylord" w:date="2023-10-25T09:33:00Z">
        <w:r w:rsidR="00FD6BBB" w:rsidRPr="001E12B1" w:rsidDel="00DF45DC">
          <w:rPr>
            <w:rFonts w:ascii="Arial" w:hAnsi="Arial" w:cs="Arial"/>
            <w:sz w:val="24"/>
            <w:szCs w:val="24"/>
          </w:rPr>
          <w:delText>As such, overall patterns of</w:delText>
        </w:r>
        <w:r w:rsidR="003C4365" w:rsidRPr="001E12B1" w:rsidDel="00DF45DC">
          <w:rPr>
            <w:rFonts w:ascii="Arial" w:hAnsi="Arial" w:cs="Arial"/>
            <w:sz w:val="24"/>
            <w:szCs w:val="24"/>
          </w:rPr>
          <w:delText xml:space="preserve"> </w:delText>
        </w:r>
        <w:r w:rsidR="00B14B4C" w:rsidRPr="001E12B1" w:rsidDel="00DF45DC">
          <w:rPr>
            <w:rFonts w:ascii="Arial" w:hAnsi="Arial" w:cs="Arial"/>
            <w:sz w:val="24"/>
            <w:szCs w:val="24"/>
          </w:rPr>
          <w:delText xml:space="preserve">net </w:delText>
        </w:r>
        <w:r w:rsidR="003C4365" w:rsidRPr="001E12B1" w:rsidDel="00DF45DC">
          <w:rPr>
            <w:rFonts w:ascii="Arial" w:hAnsi="Arial" w:cs="Arial"/>
            <w:sz w:val="24"/>
            <w:szCs w:val="24"/>
          </w:rPr>
          <w:delText>growth</w:delText>
        </w:r>
        <w:r w:rsidR="00FD6BBB" w:rsidRPr="001E12B1" w:rsidDel="00DF45DC">
          <w:rPr>
            <w:rFonts w:ascii="Arial" w:hAnsi="Arial" w:cs="Arial"/>
            <w:sz w:val="24"/>
            <w:szCs w:val="24"/>
          </w:rPr>
          <w:delText xml:space="preserve"> to variable conditions</w:delText>
        </w:r>
        <w:r w:rsidR="00B14B4C" w:rsidRPr="001E12B1" w:rsidDel="00DF45DC">
          <w:rPr>
            <w:rFonts w:ascii="Arial" w:hAnsi="Arial" w:cs="Arial"/>
            <w:sz w:val="24"/>
            <w:szCs w:val="24"/>
          </w:rPr>
          <w:delText xml:space="preserve"> could </w:delText>
        </w:r>
        <w:r w:rsidR="00C00022" w:rsidRPr="001E12B1" w:rsidDel="00DF45DC">
          <w:rPr>
            <w:rFonts w:ascii="Arial" w:hAnsi="Arial" w:cs="Arial"/>
            <w:sz w:val="24"/>
            <w:szCs w:val="24"/>
          </w:rPr>
          <w:delText>look</w:delText>
        </w:r>
        <w:r w:rsidR="00B14B4C" w:rsidRPr="001E12B1" w:rsidDel="00DF45DC">
          <w:rPr>
            <w:rFonts w:ascii="Arial" w:hAnsi="Arial" w:cs="Arial"/>
            <w:sz w:val="24"/>
            <w:szCs w:val="24"/>
          </w:rPr>
          <w:delText xml:space="preserve"> similar in individuals that</w:delText>
        </w:r>
        <w:r w:rsidR="00C00022" w:rsidRPr="001E12B1" w:rsidDel="00DF45DC">
          <w:rPr>
            <w:rFonts w:ascii="Arial" w:hAnsi="Arial" w:cs="Arial"/>
            <w:sz w:val="24"/>
            <w:szCs w:val="24"/>
          </w:rPr>
          <w:delText>, in fact,</w:delText>
        </w:r>
        <w:r w:rsidR="00B14B4C" w:rsidRPr="001E12B1" w:rsidDel="00DF45DC">
          <w:rPr>
            <w:rFonts w:ascii="Arial" w:hAnsi="Arial" w:cs="Arial"/>
            <w:sz w:val="24"/>
            <w:szCs w:val="24"/>
          </w:rPr>
          <w:delText xml:space="preserve"> </w:delText>
        </w:r>
        <w:r w:rsidR="003C4365" w:rsidRPr="001E12B1" w:rsidDel="00DF45DC">
          <w:rPr>
            <w:rFonts w:ascii="Arial" w:hAnsi="Arial" w:cs="Arial"/>
            <w:sz w:val="24"/>
            <w:szCs w:val="24"/>
          </w:rPr>
          <w:delText>ex</w:delText>
        </w:r>
        <w:r w:rsidR="00B14B4C" w:rsidRPr="001E12B1" w:rsidDel="00DF45DC">
          <w:rPr>
            <w:rFonts w:ascii="Arial" w:hAnsi="Arial" w:cs="Arial"/>
            <w:sz w:val="24"/>
            <w:szCs w:val="24"/>
          </w:rPr>
          <w:delText>hibit</w:delText>
        </w:r>
        <w:r w:rsidR="00C00022" w:rsidRPr="001E12B1" w:rsidDel="00DF45DC">
          <w:rPr>
            <w:rFonts w:ascii="Arial" w:hAnsi="Arial" w:cs="Arial"/>
            <w:sz w:val="24"/>
            <w:szCs w:val="24"/>
          </w:rPr>
          <w:delText>ed</w:delText>
        </w:r>
        <w:r w:rsidR="00AF4A26" w:rsidRPr="001E12B1" w:rsidDel="00DF45DC">
          <w:rPr>
            <w:rFonts w:ascii="Arial" w:hAnsi="Arial" w:cs="Arial"/>
            <w:sz w:val="24"/>
            <w:szCs w:val="24"/>
          </w:rPr>
          <w:delText xml:space="preserve"> very different growth </w:delText>
        </w:r>
        <w:r w:rsidR="0075229B" w:rsidDel="00DF45DC">
          <w:rPr>
            <w:rFonts w:ascii="Arial" w:hAnsi="Arial" w:cs="Arial"/>
            <w:sz w:val="24"/>
            <w:szCs w:val="24"/>
          </w:rPr>
          <w:delText>patterns</w:delText>
        </w:r>
        <w:r w:rsidR="00570CB9" w:rsidRPr="001E12B1" w:rsidDel="00DF45DC">
          <w:rPr>
            <w:rFonts w:ascii="Arial" w:hAnsi="Arial" w:cs="Arial"/>
            <w:sz w:val="24"/>
            <w:szCs w:val="24"/>
          </w:rPr>
          <w:delText xml:space="preserve"> throu</w:delText>
        </w:r>
        <w:r w:rsidR="00C0012F" w:rsidRPr="001E12B1" w:rsidDel="00DF45DC">
          <w:rPr>
            <w:rFonts w:ascii="Arial" w:hAnsi="Arial" w:cs="Arial"/>
            <w:sz w:val="24"/>
            <w:szCs w:val="24"/>
          </w:rPr>
          <w:delText>gh time</w:delText>
        </w:r>
        <w:r w:rsidR="009025CD" w:rsidRPr="001E12B1" w:rsidDel="00DF45DC">
          <w:rPr>
            <w:rFonts w:ascii="Arial" w:hAnsi="Arial" w:cs="Arial"/>
            <w:sz w:val="24"/>
            <w:szCs w:val="24"/>
          </w:rPr>
          <w:delText>.</w:delText>
        </w:r>
      </w:del>
    </w:p>
    <w:p w14:paraId="2FB9BF2B" w14:textId="1D731B74" w:rsidR="00161A30" w:rsidRDefault="00F81B7D" w:rsidP="00C531CA">
      <w:pPr>
        <w:pStyle w:val="NoSpacing"/>
        <w:ind w:firstLine="720"/>
        <w:rPr>
          <w:rFonts w:ascii="Arial" w:hAnsi="Arial" w:cs="Arial"/>
          <w:sz w:val="24"/>
          <w:szCs w:val="24"/>
        </w:rPr>
      </w:pPr>
      <w:commentRangeStart w:id="43"/>
      <w:commentRangeStart w:id="44"/>
      <w:r w:rsidRPr="001E12B1">
        <w:rPr>
          <w:rFonts w:ascii="Arial" w:hAnsi="Arial" w:cs="Arial"/>
          <w:sz w:val="24"/>
          <w:szCs w:val="24"/>
        </w:rPr>
        <w:t>Explor</w:t>
      </w:r>
      <w:r>
        <w:rPr>
          <w:rFonts w:ascii="Arial" w:hAnsi="Arial" w:cs="Arial"/>
          <w:sz w:val="24"/>
          <w:szCs w:val="24"/>
        </w:rPr>
        <w:t>ations</w:t>
      </w:r>
      <w:r w:rsidRPr="001E12B1">
        <w:rPr>
          <w:rFonts w:ascii="Arial" w:hAnsi="Arial" w:cs="Arial"/>
          <w:sz w:val="24"/>
          <w:szCs w:val="24"/>
        </w:rPr>
        <w:t xml:space="preserve"> </w:t>
      </w:r>
      <w:commentRangeEnd w:id="43"/>
      <w:r w:rsidR="00E635EB">
        <w:rPr>
          <w:rStyle w:val="CommentReference"/>
        </w:rPr>
        <w:commentReference w:id="43"/>
      </w:r>
      <w:r>
        <w:rPr>
          <w:rFonts w:ascii="Arial" w:hAnsi="Arial" w:cs="Arial"/>
          <w:sz w:val="24"/>
          <w:szCs w:val="24"/>
        </w:rPr>
        <w:t xml:space="preserve">of how </w:t>
      </w:r>
      <w:r w:rsidR="00DC68D9">
        <w:rPr>
          <w:rFonts w:ascii="Arial" w:hAnsi="Arial" w:cs="Arial"/>
          <w:sz w:val="24"/>
          <w:szCs w:val="24"/>
        </w:rPr>
        <w:t>growth</w:t>
      </w:r>
      <w:r w:rsidR="00B70A52">
        <w:rPr>
          <w:rFonts w:ascii="Arial" w:hAnsi="Arial" w:cs="Arial"/>
          <w:sz w:val="24"/>
          <w:szCs w:val="24"/>
        </w:rPr>
        <w:t xml:space="preserve"> rate</w:t>
      </w:r>
      <w:r w:rsidR="00237C49" w:rsidRPr="001E12B1">
        <w:rPr>
          <w:rFonts w:ascii="Arial" w:hAnsi="Arial" w:cs="Arial"/>
          <w:sz w:val="24"/>
          <w:szCs w:val="24"/>
        </w:rPr>
        <w:t xml:space="preserve"> respon</w:t>
      </w:r>
      <w:r w:rsidR="00B70A52">
        <w:rPr>
          <w:rFonts w:ascii="Arial" w:hAnsi="Arial" w:cs="Arial"/>
          <w:sz w:val="24"/>
          <w:szCs w:val="24"/>
        </w:rPr>
        <w:t>ds</w:t>
      </w:r>
      <w:r w:rsidR="00237C49" w:rsidRPr="001E12B1">
        <w:rPr>
          <w:rFonts w:ascii="Arial" w:hAnsi="Arial" w:cs="Arial"/>
          <w:sz w:val="24"/>
          <w:szCs w:val="24"/>
        </w:rPr>
        <w:t xml:space="preserve"> </w:t>
      </w:r>
      <w:r w:rsidR="000D0AEC">
        <w:rPr>
          <w:rFonts w:ascii="Arial" w:hAnsi="Arial" w:cs="Arial"/>
          <w:sz w:val="24"/>
          <w:szCs w:val="24"/>
        </w:rPr>
        <w:t>to altered</w:t>
      </w:r>
      <w:r w:rsidR="00237C49" w:rsidRPr="001E12B1">
        <w:rPr>
          <w:rFonts w:ascii="Arial" w:hAnsi="Arial" w:cs="Arial"/>
          <w:sz w:val="24"/>
          <w:szCs w:val="24"/>
        </w:rPr>
        <w:t xml:space="preserve"> TA </w:t>
      </w:r>
      <w:r>
        <w:rPr>
          <w:rFonts w:ascii="Arial" w:hAnsi="Arial" w:cs="Arial"/>
          <w:sz w:val="24"/>
          <w:szCs w:val="24"/>
        </w:rPr>
        <w:t>and S are especially suited to extending</w:t>
      </w:r>
      <w:r w:rsidR="00237C49" w:rsidRPr="001E12B1">
        <w:rPr>
          <w:rFonts w:ascii="Arial" w:hAnsi="Arial" w:cs="Arial"/>
          <w:sz w:val="24"/>
          <w:szCs w:val="24"/>
        </w:rPr>
        <w:t xml:space="preserve"> prior work. </w:t>
      </w:r>
      <w:r>
        <w:rPr>
          <w:rFonts w:ascii="Arial" w:hAnsi="Arial" w:cs="Arial"/>
          <w:sz w:val="24"/>
          <w:szCs w:val="24"/>
        </w:rPr>
        <w:t xml:space="preserve">For </w:t>
      </w:r>
      <w:commentRangeEnd w:id="44"/>
      <w:r w:rsidR="004373A3">
        <w:rPr>
          <w:rStyle w:val="CommentReference"/>
        </w:rPr>
        <w:commentReference w:id="44"/>
      </w:r>
      <w:r>
        <w:rPr>
          <w:rFonts w:ascii="Arial" w:hAnsi="Arial" w:cs="Arial"/>
          <w:sz w:val="24"/>
          <w:szCs w:val="24"/>
        </w:rPr>
        <w:t>example</w:t>
      </w:r>
      <w:r w:rsidR="006D4655">
        <w:rPr>
          <w:rFonts w:ascii="Arial" w:hAnsi="Arial" w:cs="Arial"/>
          <w:sz w:val="24"/>
          <w:szCs w:val="24"/>
        </w:rPr>
        <w:t>,</w:t>
      </w:r>
      <w:r>
        <w:rPr>
          <w:rFonts w:ascii="Arial" w:hAnsi="Arial" w:cs="Arial"/>
          <w:sz w:val="24"/>
          <w:szCs w:val="24"/>
        </w:rPr>
        <w:t xml:space="preserve"> extensive research has documented</w:t>
      </w:r>
      <w:r w:rsidR="005929E2">
        <w:rPr>
          <w:rFonts w:ascii="Arial" w:hAnsi="Arial" w:cs="Arial"/>
          <w:sz w:val="24"/>
          <w:szCs w:val="24"/>
        </w:rPr>
        <w:t xml:space="preserve"> </w:t>
      </w:r>
      <w:r w:rsidR="00237C49" w:rsidRPr="001E12B1">
        <w:rPr>
          <w:rFonts w:ascii="Arial" w:hAnsi="Arial" w:cs="Arial"/>
          <w:sz w:val="24"/>
          <w:szCs w:val="24"/>
        </w:rPr>
        <w:t xml:space="preserve">disrupted growth </w:t>
      </w:r>
      <w:r w:rsidR="005929E2">
        <w:rPr>
          <w:rFonts w:ascii="Arial" w:hAnsi="Arial" w:cs="Arial"/>
          <w:sz w:val="24"/>
          <w:szCs w:val="24"/>
        </w:rPr>
        <w:t>in</w:t>
      </w:r>
      <w:r w:rsidR="00237C49" w:rsidRPr="001E12B1">
        <w:rPr>
          <w:rFonts w:ascii="Arial" w:hAnsi="Arial" w:cs="Arial"/>
          <w:sz w:val="24"/>
          <w:szCs w:val="24"/>
        </w:rPr>
        <w:t xml:space="preserve"> </w:t>
      </w:r>
      <w:r>
        <w:rPr>
          <w:rFonts w:ascii="Arial" w:hAnsi="Arial" w:cs="Arial"/>
          <w:sz w:val="24"/>
          <w:szCs w:val="24"/>
        </w:rPr>
        <w:t>bivalves under ocean acidification</w:t>
      </w:r>
      <w:r w:rsidR="000946E1">
        <w:rPr>
          <w:rFonts w:ascii="Arial" w:hAnsi="Arial" w:cs="Arial"/>
          <w:sz w:val="24"/>
          <w:szCs w:val="24"/>
        </w:rPr>
        <w:t xml:space="preserve"> </w:t>
      </w:r>
      <w:r w:rsidR="00237C49" w:rsidRPr="001E12B1">
        <w:rPr>
          <w:rFonts w:ascii="Arial" w:hAnsi="Arial" w:cs="Arial"/>
          <w:sz w:val="24"/>
          <w:szCs w:val="24"/>
        </w:rPr>
        <w:t xml:space="preserve">(for review see </w:t>
      </w:r>
      <w:proofErr w:type="spellStart"/>
      <w:r w:rsidR="00237C49" w:rsidRPr="001E12B1">
        <w:rPr>
          <w:rFonts w:ascii="Arial" w:hAnsi="Arial" w:cs="Arial"/>
          <w:sz w:val="24"/>
          <w:szCs w:val="24"/>
        </w:rPr>
        <w:t>Gazeau</w:t>
      </w:r>
      <w:proofErr w:type="spellEnd"/>
      <w:r w:rsidR="00237C49" w:rsidRPr="001E12B1">
        <w:rPr>
          <w:rFonts w:ascii="Arial" w:hAnsi="Arial" w:cs="Arial"/>
          <w:sz w:val="24"/>
          <w:szCs w:val="24"/>
        </w:rPr>
        <w:t xml:space="preserve"> et al</w:t>
      </w:r>
      <w:r w:rsidR="006D4655">
        <w:rPr>
          <w:rFonts w:ascii="Arial" w:hAnsi="Arial" w:cs="Arial"/>
          <w:sz w:val="24"/>
          <w:szCs w:val="24"/>
        </w:rPr>
        <w:t>.</w:t>
      </w:r>
      <w:r w:rsidR="00237C49" w:rsidRPr="001E12B1">
        <w:rPr>
          <w:rFonts w:ascii="Arial" w:hAnsi="Arial" w:cs="Arial"/>
          <w:sz w:val="24"/>
          <w:szCs w:val="24"/>
        </w:rPr>
        <w:t xml:space="preserve"> 2013)</w:t>
      </w:r>
      <w:r>
        <w:rPr>
          <w:rFonts w:ascii="Arial" w:hAnsi="Arial" w:cs="Arial"/>
          <w:sz w:val="24"/>
          <w:szCs w:val="24"/>
        </w:rPr>
        <w:t>, but few if any of these studies have deliberately examined effects of modifying TA</w:t>
      </w:r>
      <w:r w:rsidR="00237C49" w:rsidRPr="001E12B1">
        <w:rPr>
          <w:rFonts w:ascii="Arial" w:hAnsi="Arial" w:cs="Arial"/>
          <w:sz w:val="24"/>
          <w:szCs w:val="24"/>
        </w:rPr>
        <w:t xml:space="preserve">. </w:t>
      </w:r>
      <w:ins w:id="45" w:author="Brian P Gaylord" w:date="2023-10-25T10:00:00Z">
        <w:r w:rsidR="006D4655">
          <w:rPr>
            <w:rFonts w:ascii="Arial" w:hAnsi="Arial" w:cs="Arial"/>
            <w:sz w:val="24"/>
            <w:szCs w:val="24"/>
          </w:rPr>
          <w:t xml:space="preserve">Similar limitations </w:t>
        </w:r>
      </w:ins>
      <w:ins w:id="46" w:author="Brian P Gaylord" w:date="2023-10-25T10:02:00Z">
        <w:r w:rsidR="006D4655">
          <w:rPr>
            <w:rFonts w:ascii="Arial" w:hAnsi="Arial" w:cs="Arial"/>
            <w:sz w:val="24"/>
            <w:szCs w:val="24"/>
          </w:rPr>
          <w:t>in</w:t>
        </w:r>
      </w:ins>
      <w:ins w:id="47" w:author="Brian P Gaylord" w:date="2023-10-25T10:01:00Z">
        <w:r w:rsidR="006D4655">
          <w:rPr>
            <w:rFonts w:ascii="Arial" w:hAnsi="Arial" w:cs="Arial"/>
            <w:sz w:val="24"/>
            <w:szCs w:val="24"/>
          </w:rPr>
          <w:t xml:space="preserve"> experimental </w:t>
        </w:r>
      </w:ins>
      <w:ins w:id="48" w:author="Brian P Gaylord" w:date="2023-10-25T10:02:00Z">
        <w:r w:rsidR="006D4655">
          <w:rPr>
            <w:rFonts w:ascii="Arial" w:hAnsi="Arial" w:cs="Arial"/>
            <w:sz w:val="24"/>
            <w:szCs w:val="24"/>
          </w:rPr>
          <w:t>manipulation of TA</w:t>
        </w:r>
      </w:ins>
      <w:ins w:id="49" w:author="Brian P Gaylord" w:date="2023-10-25T10:01:00Z">
        <w:r w:rsidR="006D4655">
          <w:rPr>
            <w:rFonts w:ascii="Arial" w:hAnsi="Arial" w:cs="Arial"/>
            <w:sz w:val="24"/>
            <w:szCs w:val="24"/>
          </w:rPr>
          <w:t xml:space="preserve"> </w:t>
        </w:r>
      </w:ins>
      <w:ins w:id="50" w:author="Brian P Gaylord" w:date="2023-10-25T10:00:00Z">
        <w:r w:rsidR="006D4655">
          <w:rPr>
            <w:rFonts w:ascii="Arial" w:hAnsi="Arial" w:cs="Arial"/>
            <w:sz w:val="24"/>
            <w:szCs w:val="24"/>
          </w:rPr>
          <w:t xml:space="preserve">apply to X, Y, Z [could insert other </w:t>
        </w:r>
      </w:ins>
      <w:ins w:id="51" w:author="Brian P Gaylord" w:date="2023-10-25T10:01:00Z">
        <w:r w:rsidR="006D4655">
          <w:rPr>
            <w:rFonts w:ascii="Arial" w:hAnsi="Arial" w:cs="Arial"/>
            <w:sz w:val="24"/>
            <w:szCs w:val="24"/>
          </w:rPr>
          <w:t xml:space="preserve">taxonomic </w:t>
        </w:r>
      </w:ins>
      <w:ins w:id="52" w:author="Brian P Gaylord" w:date="2023-10-25T10:00:00Z">
        <w:r w:rsidR="006D4655">
          <w:rPr>
            <w:rFonts w:ascii="Arial" w:hAnsi="Arial" w:cs="Arial"/>
            <w:sz w:val="24"/>
            <w:szCs w:val="24"/>
          </w:rPr>
          <w:t xml:space="preserve">groups where there are reviews]. </w:t>
        </w:r>
      </w:ins>
      <w:ins w:id="53" w:author="Brian P Gaylord" w:date="2023-10-25T10:01:00Z">
        <w:r w:rsidR="006D4655">
          <w:rPr>
            <w:rFonts w:ascii="Arial" w:hAnsi="Arial" w:cs="Arial"/>
            <w:sz w:val="24"/>
            <w:szCs w:val="24"/>
          </w:rPr>
          <w:t>S</w:t>
        </w:r>
      </w:ins>
      <w:ins w:id="54" w:author="Brian P Gaylord" w:date="2023-10-25T09:53:00Z">
        <w:r>
          <w:rPr>
            <w:rFonts w:ascii="Arial" w:hAnsi="Arial" w:cs="Arial"/>
            <w:sz w:val="24"/>
            <w:szCs w:val="24"/>
          </w:rPr>
          <w:t xml:space="preserve">trong </w:t>
        </w:r>
      </w:ins>
      <w:r w:rsidR="00FD5DFD">
        <w:rPr>
          <w:rFonts w:ascii="Arial" w:hAnsi="Arial" w:cs="Arial"/>
          <w:sz w:val="24"/>
          <w:szCs w:val="24"/>
        </w:rPr>
        <w:t xml:space="preserve">drops in salinity </w:t>
      </w:r>
      <w:r>
        <w:rPr>
          <w:rFonts w:ascii="Arial" w:hAnsi="Arial" w:cs="Arial"/>
          <w:sz w:val="24"/>
          <w:szCs w:val="24"/>
        </w:rPr>
        <w:t xml:space="preserve">are </w:t>
      </w:r>
      <w:r w:rsidR="006D4655">
        <w:rPr>
          <w:rFonts w:ascii="Arial" w:hAnsi="Arial" w:cs="Arial"/>
          <w:sz w:val="24"/>
          <w:szCs w:val="24"/>
        </w:rPr>
        <w:t xml:space="preserve">likewise </w:t>
      </w:r>
      <w:r>
        <w:rPr>
          <w:rFonts w:ascii="Arial" w:hAnsi="Arial" w:cs="Arial"/>
          <w:sz w:val="24"/>
          <w:szCs w:val="24"/>
        </w:rPr>
        <w:t>known to</w:t>
      </w:r>
      <w:r w:rsidR="003F6B77">
        <w:rPr>
          <w:rFonts w:ascii="Arial" w:hAnsi="Arial" w:cs="Arial"/>
          <w:sz w:val="24"/>
          <w:szCs w:val="24"/>
        </w:rPr>
        <w:t xml:space="preserve"> </w:t>
      </w:r>
      <w:r>
        <w:rPr>
          <w:rFonts w:ascii="Arial" w:hAnsi="Arial" w:cs="Arial"/>
          <w:sz w:val="24"/>
          <w:szCs w:val="24"/>
        </w:rPr>
        <w:t>affect</w:t>
      </w:r>
      <w:r w:rsidR="003F6B77">
        <w:rPr>
          <w:rFonts w:ascii="Arial" w:hAnsi="Arial" w:cs="Arial"/>
          <w:sz w:val="24"/>
          <w:szCs w:val="24"/>
        </w:rPr>
        <w:t xml:space="preserve"> growth (cite)</w:t>
      </w:r>
      <w:r w:rsidR="006D4655">
        <w:rPr>
          <w:rFonts w:ascii="Arial" w:hAnsi="Arial" w:cs="Arial"/>
          <w:sz w:val="24"/>
          <w:szCs w:val="24"/>
        </w:rPr>
        <w:t>. However,</w:t>
      </w:r>
      <w:r w:rsidR="003F6B77">
        <w:rPr>
          <w:rFonts w:ascii="Arial" w:hAnsi="Arial" w:cs="Arial"/>
          <w:sz w:val="24"/>
          <w:szCs w:val="24"/>
        </w:rPr>
        <w:t xml:space="preserve"> </w:t>
      </w:r>
      <w:r>
        <w:rPr>
          <w:rFonts w:ascii="Arial" w:hAnsi="Arial" w:cs="Arial"/>
          <w:sz w:val="24"/>
          <w:szCs w:val="24"/>
        </w:rPr>
        <w:t xml:space="preserve">potential correlations between decreased S and </w:t>
      </w:r>
      <w:r w:rsidR="00674C2E">
        <w:rPr>
          <w:rFonts w:ascii="Arial" w:hAnsi="Arial" w:cs="Arial"/>
          <w:sz w:val="24"/>
          <w:szCs w:val="24"/>
        </w:rPr>
        <w:t xml:space="preserve">TA </w:t>
      </w:r>
      <w:r w:rsidR="00B93A31">
        <w:rPr>
          <w:rFonts w:ascii="Arial" w:hAnsi="Arial" w:cs="Arial"/>
          <w:sz w:val="24"/>
          <w:szCs w:val="24"/>
        </w:rPr>
        <w:t xml:space="preserve">may </w:t>
      </w:r>
      <w:r w:rsidR="006D4655">
        <w:rPr>
          <w:rFonts w:ascii="Arial" w:hAnsi="Arial" w:cs="Arial"/>
          <w:sz w:val="24"/>
          <w:szCs w:val="24"/>
        </w:rPr>
        <w:t>have</w:t>
      </w:r>
      <w:ins w:id="55" w:author="alisha saley" w:date="2023-10-25T13:01:00Z">
        <w:r w:rsidR="00085FF7">
          <w:rPr>
            <w:rFonts w:ascii="Arial" w:hAnsi="Arial" w:cs="Arial"/>
            <w:sz w:val="24"/>
            <w:szCs w:val="24"/>
          </w:rPr>
          <w:t xml:space="preserve"> </w:t>
        </w:r>
        <w:commentRangeStart w:id="56"/>
        <w:commentRangeStart w:id="57"/>
        <w:r w:rsidR="00085FF7">
          <w:rPr>
            <w:rFonts w:ascii="Arial" w:hAnsi="Arial" w:cs="Arial"/>
            <w:sz w:val="24"/>
            <w:szCs w:val="24"/>
          </w:rPr>
          <w:t>unintentionally</w:t>
        </w:r>
      </w:ins>
      <w:r w:rsidR="006D4655">
        <w:rPr>
          <w:rFonts w:ascii="Arial" w:hAnsi="Arial" w:cs="Arial"/>
          <w:sz w:val="24"/>
          <w:szCs w:val="24"/>
        </w:rPr>
        <w:t xml:space="preserve"> </w:t>
      </w:r>
      <w:commentRangeEnd w:id="56"/>
      <w:r w:rsidR="00085FF7">
        <w:rPr>
          <w:rStyle w:val="CommentReference"/>
        </w:rPr>
        <w:commentReference w:id="56"/>
      </w:r>
      <w:commentRangeEnd w:id="57"/>
      <w:r w:rsidR="004373A3">
        <w:rPr>
          <w:rStyle w:val="CommentReference"/>
        </w:rPr>
        <w:commentReference w:id="57"/>
      </w:r>
      <w:r>
        <w:rPr>
          <w:rFonts w:ascii="Arial" w:hAnsi="Arial" w:cs="Arial"/>
          <w:sz w:val="24"/>
          <w:szCs w:val="24"/>
        </w:rPr>
        <w:t>b</w:t>
      </w:r>
      <w:r w:rsidR="006D4655">
        <w:rPr>
          <w:rFonts w:ascii="Arial" w:hAnsi="Arial" w:cs="Arial"/>
          <w:sz w:val="24"/>
          <w:szCs w:val="24"/>
        </w:rPr>
        <w:t xml:space="preserve">lurred </w:t>
      </w:r>
      <w:r>
        <w:rPr>
          <w:rFonts w:ascii="Arial" w:hAnsi="Arial" w:cs="Arial"/>
          <w:sz w:val="24"/>
          <w:szCs w:val="24"/>
        </w:rPr>
        <w:t xml:space="preserve">the relative importance of </w:t>
      </w:r>
      <w:r w:rsidR="006D4655">
        <w:rPr>
          <w:rFonts w:ascii="Arial" w:hAnsi="Arial" w:cs="Arial"/>
          <w:sz w:val="24"/>
          <w:szCs w:val="24"/>
        </w:rPr>
        <w:t>these two factors in many such studies</w:t>
      </w:r>
      <w:r w:rsidR="00C531CA">
        <w:rPr>
          <w:rFonts w:ascii="Arial" w:hAnsi="Arial" w:cs="Arial"/>
          <w:sz w:val="24"/>
          <w:szCs w:val="24"/>
        </w:rPr>
        <w:t xml:space="preserve">. </w:t>
      </w:r>
      <w:r w:rsidR="006D4655">
        <w:rPr>
          <w:rFonts w:ascii="Arial" w:hAnsi="Arial" w:cs="Arial"/>
          <w:sz w:val="24"/>
          <w:szCs w:val="24"/>
        </w:rPr>
        <w:t xml:space="preserve">Therefore, explicit tests of effects of TA and </w:t>
      </w:r>
      <w:proofErr w:type="spellStart"/>
      <w:r w:rsidR="006D4655">
        <w:rPr>
          <w:rFonts w:ascii="Arial" w:hAnsi="Arial" w:cs="Arial"/>
          <w:sz w:val="24"/>
          <w:szCs w:val="24"/>
        </w:rPr>
        <w:t>S on</w:t>
      </w:r>
      <w:proofErr w:type="spellEnd"/>
      <w:r w:rsidR="006D4655">
        <w:rPr>
          <w:rFonts w:ascii="Arial" w:hAnsi="Arial" w:cs="Arial"/>
          <w:sz w:val="24"/>
          <w:szCs w:val="24"/>
        </w:rPr>
        <w:t xml:space="preserve"> calcification abilities of coastal and estuarine taxa </w:t>
      </w:r>
      <w:r w:rsidR="006D58EB">
        <w:rPr>
          <w:rFonts w:ascii="Arial" w:hAnsi="Arial" w:cs="Arial"/>
          <w:sz w:val="24"/>
          <w:szCs w:val="24"/>
        </w:rPr>
        <w:t>are</w:t>
      </w:r>
      <w:r w:rsidR="006D4655">
        <w:rPr>
          <w:rFonts w:ascii="Arial" w:hAnsi="Arial" w:cs="Arial"/>
          <w:sz w:val="24"/>
          <w:szCs w:val="24"/>
        </w:rPr>
        <w:t xml:space="preserve"> needed.</w:t>
      </w:r>
      <w:ins w:id="58" w:author="alisha saley" w:date="2023-10-25T13:55:00Z">
        <w:r w:rsidR="009B4FDE">
          <w:rPr>
            <w:rFonts w:ascii="Arial" w:hAnsi="Arial" w:cs="Arial"/>
            <w:sz w:val="24"/>
            <w:szCs w:val="24"/>
          </w:rPr>
          <w:t xml:space="preserve"> </w:t>
        </w:r>
      </w:ins>
      <w:del w:id="59" w:author="Brian P Gaylord" w:date="2023-10-25T10:00:00Z">
        <w:r w:rsidR="00237C49" w:rsidRPr="001E12B1" w:rsidDel="006D4655">
          <w:rPr>
            <w:rFonts w:ascii="Arial" w:hAnsi="Arial" w:cs="Arial"/>
            <w:sz w:val="24"/>
            <w:szCs w:val="24"/>
          </w:rPr>
          <w:delText xml:space="preserve">Observed declines in growth can signify metabolic downregulation (cite) </w:delText>
        </w:r>
        <w:r w:rsidR="00FD24E9" w:rsidDel="006D4655">
          <w:rPr>
            <w:rFonts w:ascii="Arial" w:hAnsi="Arial" w:cs="Arial"/>
            <w:sz w:val="24"/>
            <w:szCs w:val="24"/>
          </w:rPr>
          <w:delText>and</w:delText>
        </w:r>
        <w:r w:rsidR="00237C49" w:rsidRPr="001E12B1" w:rsidDel="006D4655">
          <w:rPr>
            <w:rFonts w:ascii="Arial" w:hAnsi="Arial" w:cs="Arial"/>
            <w:sz w:val="24"/>
            <w:szCs w:val="24"/>
          </w:rPr>
          <w:delText xml:space="preserve"> an unmet increase in energetic demand (cite), which could result in trade-offs </w:delText>
        </w:r>
        <w:r w:rsidR="007625B0" w:rsidDel="006D4655">
          <w:rPr>
            <w:rFonts w:ascii="Arial" w:hAnsi="Arial" w:cs="Arial"/>
            <w:sz w:val="24"/>
            <w:szCs w:val="24"/>
          </w:rPr>
          <w:delText>between</w:delText>
        </w:r>
        <w:r w:rsidR="00237C49" w:rsidRPr="001E12B1" w:rsidDel="006D4655">
          <w:rPr>
            <w:rFonts w:ascii="Arial" w:hAnsi="Arial" w:cs="Arial"/>
            <w:sz w:val="24"/>
            <w:szCs w:val="24"/>
          </w:rPr>
          <w:delText xml:space="preserve"> shell </w:delText>
        </w:r>
        <w:r w:rsidR="007625B0" w:rsidDel="006D4655">
          <w:rPr>
            <w:rFonts w:ascii="Arial" w:hAnsi="Arial" w:cs="Arial"/>
            <w:sz w:val="24"/>
            <w:szCs w:val="24"/>
          </w:rPr>
          <w:delText>and</w:delText>
        </w:r>
        <w:r w:rsidR="00237C49" w:rsidRPr="001E12B1" w:rsidDel="006D4655">
          <w:rPr>
            <w:rFonts w:ascii="Arial" w:hAnsi="Arial" w:cs="Arial"/>
            <w:sz w:val="24"/>
            <w:szCs w:val="24"/>
          </w:rPr>
          <w:delText xml:space="preserve"> tissue growth (cite). What remains unexplored is how growth may change over time in response to variable TA conditions,</w:delText>
        </w:r>
        <w:r w:rsidR="00942101" w:rsidDel="006D4655">
          <w:rPr>
            <w:rFonts w:ascii="Arial" w:hAnsi="Arial" w:cs="Arial"/>
            <w:sz w:val="24"/>
            <w:szCs w:val="24"/>
          </w:rPr>
          <w:delText xml:space="preserve"> specifically in </w:delText>
        </w:r>
        <w:r w:rsidR="006E4151" w:rsidDel="006D4655">
          <w:rPr>
            <w:rFonts w:ascii="Arial" w:hAnsi="Arial" w:cs="Arial"/>
            <w:sz w:val="24"/>
            <w:szCs w:val="24"/>
          </w:rPr>
          <w:delText>calcifiers known to experience, and tolerate, a wide range of conditions.</w:delText>
        </w:r>
      </w:del>
    </w:p>
    <w:p w14:paraId="016B6DDF" w14:textId="6590B45F" w:rsidR="00857CEC" w:rsidRDefault="006D4655" w:rsidP="00904EF5">
      <w:pPr>
        <w:pStyle w:val="NoSpacing"/>
        <w:ind w:firstLine="720"/>
        <w:rPr>
          <w:rFonts w:ascii="Arial" w:hAnsi="Arial" w:cs="Arial"/>
          <w:sz w:val="24"/>
          <w:szCs w:val="24"/>
        </w:rPr>
      </w:pPr>
      <w:commentRangeStart w:id="60"/>
      <w:r>
        <w:rPr>
          <w:rFonts w:ascii="Arial" w:hAnsi="Arial" w:cs="Arial"/>
          <w:sz w:val="24"/>
          <w:szCs w:val="24"/>
        </w:rPr>
        <w:t>O</w:t>
      </w:r>
      <w:r w:rsidR="005420A2" w:rsidRPr="001E12B1">
        <w:rPr>
          <w:rFonts w:ascii="Arial" w:hAnsi="Arial" w:cs="Arial"/>
          <w:sz w:val="24"/>
          <w:szCs w:val="24"/>
        </w:rPr>
        <w:t>ysters</w:t>
      </w:r>
      <w:commentRangeEnd w:id="60"/>
      <w:r w:rsidR="004373A3">
        <w:rPr>
          <w:rStyle w:val="CommentReference"/>
        </w:rPr>
        <w:commentReference w:id="60"/>
      </w:r>
      <w:r w:rsidR="005420A2" w:rsidRPr="001E12B1">
        <w:rPr>
          <w:rFonts w:ascii="Arial" w:hAnsi="Arial" w:cs="Arial"/>
          <w:sz w:val="24"/>
          <w:szCs w:val="24"/>
        </w:rPr>
        <w:t xml:space="preserve"> have significant economic and ecological value</w:t>
      </w:r>
      <w:r w:rsidR="00CD74C2" w:rsidRPr="001E12B1">
        <w:rPr>
          <w:rFonts w:ascii="Arial" w:hAnsi="Arial" w:cs="Arial"/>
          <w:sz w:val="24"/>
          <w:szCs w:val="24"/>
        </w:rPr>
        <w:t xml:space="preserve"> to </w:t>
      </w:r>
      <w:r>
        <w:rPr>
          <w:rFonts w:ascii="Arial" w:hAnsi="Arial" w:cs="Arial"/>
          <w:sz w:val="24"/>
          <w:szCs w:val="24"/>
        </w:rPr>
        <w:t>coastal populations of humans and wild organisms alike</w:t>
      </w:r>
      <w:r w:rsidR="005420A2" w:rsidRPr="001E12B1">
        <w:rPr>
          <w:rFonts w:ascii="Arial" w:hAnsi="Arial" w:cs="Arial"/>
          <w:sz w:val="24"/>
          <w:szCs w:val="24"/>
        </w:rPr>
        <w:t xml:space="preserve">. </w:t>
      </w:r>
      <w:r>
        <w:rPr>
          <w:rFonts w:ascii="Arial" w:hAnsi="Arial" w:cs="Arial"/>
          <w:sz w:val="24"/>
          <w:szCs w:val="24"/>
        </w:rPr>
        <w:t>Because many</w:t>
      </w:r>
      <w:r w:rsidRPr="001E12B1">
        <w:rPr>
          <w:rFonts w:ascii="Arial" w:hAnsi="Arial" w:cs="Arial"/>
          <w:sz w:val="24"/>
          <w:szCs w:val="24"/>
        </w:rPr>
        <w:t xml:space="preserve"> </w:t>
      </w:r>
      <w:r w:rsidR="005420A2" w:rsidRPr="001E12B1">
        <w:rPr>
          <w:rFonts w:ascii="Arial" w:hAnsi="Arial" w:cs="Arial"/>
          <w:sz w:val="24"/>
          <w:szCs w:val="24"/>
        </w:rPr>
        <w:t>oyster</w:t>
      </w:r>
      <w:r>
        <w:rPr>
          <w:rFonts w:ascii="Arial" w:hAnsi="Arial" w:cs="Arial"/>
          <w:sz w:val="24"/>
          <w:szCs w:val="24"/>
        </w:rPr>
        <w:t xml:space="preserve"> species</w:t>
      </w:r>
      <w:r w:rsidR="005420A2" w:rsidRPr="001E12B1">
        <w:rPr>
          <w:rFonts w:ascii="Arial" w:hAnsi="Arial" w:cs="Arial"/>
          <w:sz w:val="24"/>
          <w:szCs w:val="24"/>
        </w:rPr>
        <w:t xml:space="preserve"> </w:t>
      </w:r>
      <w:r>
        <w:rPr>
          <w:rFonts w:ascii="Arial" w:hAnsi="Arial" w:cs="Arial"/>
          <w:sz w:val="24"/>
          <w:szCs w:val="24"/>
        </w:rPr>
        <w:t>create structure-</w:t>
      </w:r>
      <w:r w:rsidR="00B176D6" w:rsidRPr="001E12B1">
        <w:rPr>
          <w:rFonts w:ascii="Arial" w:hAnsi="Arial" w:cs="Arial"/>
          <w:sz w:val="24"/>
          <w:szCs w:val="24"/>
        </w:rPr>
        <w:t>form</w:t>
      </w:r>
      <w:r>
        <w:rPr>
          <w:rFonts w:ascii="Arial" w:hAnsi="Arial" w:cs="Arial"/>
          <w:sz w:val="24"/>
          <w:szCs w:val="24"/>
        </w:rPr>
        <w:t>ing</w:t>
      </w:r>
      <w:r w:rsidR="00B176D6" w:rsidRPr="001E12B1">
        <w:rPr>
          <w:rFonts w:ascii="Arial" w:hAnsi="Arial" w:cs="Arial"/>
          <w:sz w:val="24"/>
          <w:szCs w:val="24"/>
        </w:rPr>
        <w:t xml:space="preserve"> </w:t>
      </w:r>
      <w:r w:rsidR="005420A2" w:rsidRPr="001E12B1">
        <w:rPr>
          <w:rFonts w:ascii="Arial" w:hAnsi="Arial" w:cs="Arial"/>
          <w:sz w:val="24"/>
          <w:szCs w:val="24"/>
        </w:rPr>
        <w:t xml:space="preserve">reefs, they </w:t>
      </w:r>
      <w:r w:rsidR="00466763">
        <w:rPr>
          <w:rFonts w:ascii="Arial" w:hAnsi="Arial" w:cs="Arial"/>
          <w:sz w:val="24"/>
          <w:szCs w:val="24"/>
        </w:rPr>
        <w:t xml:space="preserve">often </w:t>
      </w:r>
      <w:r w:rsidR="005420A2" w:rsidRPr="001E12B1">
        <w:rPr>
          <w:rFonts w:ascii="Arial" w:hAnsi="Arial" w:cs="Arial"/>
          <w:sz w:val="24"/>
          <w:szCs w:val="24"/>
        </w:rPr>
        <w:t xml:space="preserve">provide habitat for other estuarine </w:t>
      </w:r>
      <w:r w:rsidR="00466763">
        <w:rPr>
          <w:rFonts w:ascii="Arial" w:hAnsi="Arial" w:cs="Arial"/>
          <w:sz w:val="24"/>
          <w:szCs w:val="24"/>
        </w:rPr>
        <w:t>taxa</w:t>
      </w:r>
      <w:r w:rsidR="00466763" w:rsidRPr="001E12B1">
        <w:rPr>
          <w:rFonts w:ascii="Arial" w:hAnsi="Arial" w:cs="Arial"/>
          <w:sz w:val="24"/>
          <w:szCs w:val="24"/>
        </w:rPr>
        <w:t xml:space="preserve"> </w:t>
      </w:r>
      <w:r w:rsidR="00A22A67" w:rsidRPr="001E12B1">
        <w:rPr>
          <w:rFonts w:ascii="Arial" w:hAnsi="Arial" w:cs="Arial"/>
          <w:sz w:val="24"/>
          <w:szCs w:val="24"/>
        </w:rPr>
        <w:t>(cite)</w:t>
      </w:r>
      <w:r>
        <w:rPr>
          <w:rFonts w:ascii="Arial" w:hAnsi="Arial" w:cs="Arial"/>
          <w:sz w:val="24"/>
          <w:szCs w:val="24"/>
        </w:rPr>
        <w:t>. They also help</w:t>
      </w:r>
      <w:r w:rsidR="003C1A11" w:rsidRPr="001E12B1">
        <w:rPr>
          <w:rFonts w:ascii="Arial" w:hAnsi="Arial" w:cs="Arial"/>
          <w:sz w:val="24"/>
          <w:szCs w:val="24"/>
        </w:rPr>
        <w:t xml:space="preserve"> protect </w:t>
      </w:r>
      <w:r>
        <w:rPr>
          <w:rFonts w:ascii="Arial" w:hAnsi="Arial" w:cs="Arial"/>
          <w:sz w:val="24"/>
          <w:szCs w:val="24"/>
        </w:rPr>
        <w:t xml:space="preserve">against </w:t>
      </w:r>
      <w:r w:rsidR="003C1A11" w:rsidRPr="001E12B1">
        <w:rPr>
          <w:rFonts w:ascii="Arial" w:hAnsi="Arial" w:cs="Arial"/>
          <w:sz w:val="24"/>
          <w:szCs w:val="24"/>
        </w:rPr>
        <w:t xml:space="preserve">shoreline </w:t>
      </w:r>
      <w:r>
        <w:rPr>
          <w:rFonts w:ascii="Arial" w:hAnsi="Arial" w:cs="Arial"/>
          <w:sz w:val="24"/>
          <w:szCs w:val="24"/>
        </w:rPr>
        <w:t xml:space="preserve">erosion </w:t>
      </w:r>
      <w:r w:rsidR="003C1A11" w:rsidRPr="001E12B1">
        <w:rPr>
          <w:rFonts w:ascii="Arial" w:hAnsi="Arial" w:cs="Arial"/>
          <w:sz w:val="24"/>
          <w:szCs w:val="24"/>
        </w:rPr>
        <w:t xml:space="preserve">from </w:t>
      </w:r>
      <w:r>
        <w:rPr>
          <w:rFonts w:ascii="Arial" w:hAnsi="Arial" w:cs="Arial"/>
          <w:sz w:val="24"/>
          <w:szCs w:val="24"/>
        </w:rPr>
        <w:t xml:space="preserve">waves </w:t>
      </w:r>
      <w:r w:rsidR="003C1A11" w:rsidRPr="001E12B1">
        <w:rPr>
          <w:rFonts w:ascii="Arial" w:hAnsi="Arial" w:cs="Arial"/>
          <w:sz w:val="24"/>
          <w:szCs w:val="24"/>
        </w:rPr>
        <w:t>(</w:t>
      </w:r>
      <w:commentRangeStart w:id="61"/>
      <w:r>
        <w:rPr>
          <w:rFonts w:ascii="Arial" w:hAnsi="Arial" w:cs="Arial"/>
          <w:sz w:val="24"/>
          <w:szCs w:val="24"/>
        </w:rPr>
        <w:t>Reidenbach</w:t>
      </w:r>
      <w:commentRangeEnd w:id="61"/>
      <w:r w:rsidR="004373A3">
        <w:rPr>
          <w:rStyle w:val="CommentReference"/>
        </w:rPr>
        <w:commentReference w:id="61"/>
      </w:r>
      <w:r w:rsidR="003C1A11" w:rsidRPr="001E12B1">
        <w:rPr>
          <w:rFonts w:ascii="Arial" w:hAnsi="Arial" w:cs="Arial"/>
          <w:sz w:val="24"/>
          <w:szCs w:val="24"/>
        </w:rPr>
        <w:t xml:space="preserve">). Commercially, </w:t>
      </w:r>
      <w:r w:rsidR="00466763">
        <w:rPr>
          <w:rFonts w:ascii="Arial" w:hAnsi="Arial" w:cs="Arial"/>
          <w:sz w:val="24"/>
          <w:szCs w:val="24"/>
        </w:rPr>
        <w:t>when</w:t>
      </w:r>
      <w:r w:rsidR="003C1A11" w:rsidRPr="001E12B1">
        <w:rPr>
          <w:rFonts w:ascii="Arial" w:hAnsi="Arial" w:cs="Arial"/>
          <w:sz w:val="24"/>
          <w:szCs w:val="24"/>
        </w:rPr>
        <w:t xml:space="preserve"> </w:t>
      </w:r>
      <w:r w:rsidR="00B04E57">
        <w:rPr>
          <w:rFonts w:ascii="Arial" w:hAnsi="Arial" w:cs="Arial"/>
          <w:sz w:val="24"/>
          <w:szCs w:val="24"/>
        </w:rPr>
        <w:t>reared</w:t>
      </w:r>
      <w:r w:rsidR="00B04E57" w:rsidRPr="001E12B1">
        <w:rPr>
          <w:rFonts w:ascii="Arial" w:hAnsi="Arial" w:cs="Arial"/>
          <w:sz w:val="24"/>
          <w:szCs w:val="24"/>
        </w:rPr>
        <w:t xml:space="preserve"> </w:t>
      </w:r>
      <w:r w:rsidR="00F31DE7">
        <w:rPr>
          <w:rFonts w:ascii="Arial" w:hAnsi="Arial" w:cs="Arial"/>
          <w:sz w:val="24"/>
          <w:szCs w:val="24"/>
        </w:rPr>
        <w:t xml:space="preserve">and harvested </w:t>
      </w:r>
      <w:r w:rsidR="00D567C4" w:rsidRPr="001E12B1">
        <w:rPr>
          <w:rFonts w:ascii="Arial" w:hAnsi="Arial" w:cs="Arial"/>
          <w:sz w:val="24"/>
          <w:szCs w:val="24"/>
        </w:rPr>
        <w:t xml:space="preserve">for </w:t>
      </w:r>
      <w:r w:rsidR="00466763">
        <w:rPr>
          <w:rFonts w:ascii="Arial" w:hAnsi="Arial" w:cs="Arial"/>
          <w:sz w:val="24"/>
          <w:szCs w:val="24"/>
        </w:rPr>
        <w:t xml:space="preserve">human </w:t>
      </w:r>
      <w:r w:rsidR="00D567C4" w:rsidRPr="001E12B1">
        <w:rPr>
          <w:rFonts w:ascii="Arial" w:hAnsi="Arial" w:cs="Arial"/>
          <w:sz w:val="24"/>
          <w:szCs w:val="24"/>
        </w:rPr>
        <w:t xml:space="preserve">consumption, </w:t>
      </w:r>
      <w:r w:rsidR="00466763">
        <w:rPr>
          <w:rFonts w:ascii="Arial" w:hAnsi="Arial" w:cs="Arial"/>
          <w:sz w:val="24"/>
          <w:szCs w:val="24"/>
        </w:rPr>
        <w:t xml:space="preserve">they </w:t>
      </w:r>
      <w:r w:rsidR="00027839" w:rsidRPr="001E12B1">
        <w:rPr>
          <w:rFonts w:ascii="Arial" w:hAnsi="Arial" w:cs="Arial"/>
          <w:sz w:val="24"/>
          <w:szCs w:val="24"/>
        </w:rPr>
        <w:t>contribut</w:t>
      </w:r>
      <w:r w:rsidR="00466763">
        <w:rPr>
          <w:rFonts w:ascii="Arial" w:hAnsi="Arial" w:cs="Arial"/>
          <w:sz w:val="24"/>
          <w:szCs w:val="24"/>
        </w:rPr>
        <w:t>e</w:t>
      </w:r>
      <w:r w:rsidR="00027839" w:rsidRPr="001E12B1">
        <w:rPr>
          <w:rFonts w:ascii="Arial" w:hAnsi="Arial" w:cs="Arial"/>
          <w:sz w:val="24"/>
          <w:szCs w:val="24"/>
        </w:rPr>
        <w:t xml:space="preserve"> to </w:t>
      </w:r>
      <w:r w:rsidR="00466763">
        <w:rPr>
          <w:rFonts w:ascii="Arial" w:hAnsi="Arial" w:cs="Arial"/>
          <w:sz w:val="24"/>
          <w:szCs w:val="24"/>
        </w:rPr>
        <w:t>a</w:t>
      </w:r>
      <w:ins w:id="62" w:author="alisha saley" w:date="2023-10-25T13:03:00Z">
        <w:r w:rsidR="00085FF7">
          <w:rPr>
            <w:rFonts w:ascii="Arial" w:hAnsi="Arial" w:cs="Arial"/>
            <w:sz w:val="24"/>
            <w:szCs w:val="24"/>
          </w:rPr>
          <w:t xml:space="preserve"> globally-</w:t>
        </w:r>
      </w:ins>
      <w:r w:rsidR="00466763">
        <w:rPr>
          <w:rFonts w:ascii="Arial" w:hAnsi="Arial" w:cs="Arial"/>
          <w:sz w:val="24"/>
          <w:szCs w:val="24"/>
        </w:rPr>
        <w:t>expanding</w:t>
      </w:r>
      <w:r w:rsidR="00027839" w:rsidRPr="001E12B1">
        <w:rPr>
          <w:rFonts w:ascii="Arial" w:hAnsi="Arial" w:cs="Arial"/>
          <w:sz w:val="24"/>
          <w:szCs w:val="24"/>
        </w:rPr>
        <w:t xml:space="preserve"> shellfish diet (cite).</w:t>
      </w:r>
      <w:r w:rsidR="005420A2" w:rsidRPr="001E12B1">
        <w:rPr>
          <w:rFonts w:ascii="Arial" w:hAnsi="Arial" w:cs="Arial"/>
          <w:sz w:val="24"/>
          <w:szCs w:val="24"/>
        </w:rPr>
        <w:t xml:space="preserve"> </w:t>
      </w:r>
      <w:r w:rsidR="00466763">
        <w:rPr>
          <w:rFonts w:ascii="Arial" w:hAnsi="Arial" w:cs="Arial"/>
          <w:sz w:val="24"/>
          <w:szCs w:val="24"/>
        </w:rPr>
        <w:t>In the latter context, relative and absolute amounts of</w:t>
      </w:r>
      <w:r w:rsidR="00BC5C38">
        <w:rPr>
          <w:rFonts w:ascii="Arial" w:hAnsi="Arial" w:cs="Arial"/>
          <w:sz w:val="24"/>
          <w:szCs w:val="24"/>
        </w:rPr>
        <w:t xml:space="preserve"> shell and</w:t>
      </w:r>
      <w:r w:rsidR="00647E57">
        <w:rPr>
          <w:rFonts w:ascii="Arial" w:hAnsi="Arial" w:cs="Arial"/>
          <w:sz w:val="24"/>
          <w:szCs w:val="24"/>
        </w:rPr>
        <w:t xml:space="preserve"> </w:t>
      </w:r>
      <w:r w:rsidR="00BC5C38">
        <w:rPr>
          <w:rFonts w:ascii="Arial" w:hAnsi="Arial" w:cs="Arial"/>
          <w:sz w:val="24"/>
          <w:szCs w:val="24"/>
        </w:rPr>
        <w:t>tissue</w:t>
      </w:r>
      <w:r w:rsidR="00852F3C">
        <w:rPr>
          <w:rFonts w:ascii="Arial" w:hAnsi="Arial" w:cs="Arial"/>
          <w:sz w:val="24"/>
          <w:szCs w:val="24"/>
        </w:rPr>
        <w:t xml:space="preserve"> </w:t>
      </w:r>
      <w:r w:rsidR="00647E57">
        <w:rPr>
          <w:rFonts w:ascii="Arial" w:hAnsi="Arial" w:cs="Arial"/>
          <w:sz w:val="24"/>
          <w:szCs w:val="24"/>
        </w:rPr>
        <w:t>mass</w:t>
      </w:r>
      <w:r w:rsidR="00466763">
        <w:rPr>
          <w:rFonts w:ascii="Arial" w:hAnsi="Arial" w:cs="Arial"/>
          <w:sz w:val="24"/>
          <w:szCs w:val="24"/>
        </w:rPr>
        <w:t xml:space="preserve"> become relevant</w:t>
      </w:r>
      <w:r w:rsidR="00852F3C">
        <w:rPr>
          <w:rFonts w:ascii="Arial" w:hAnsi="Arial" w:cs="Arial"/>
          <w:sz w:val="24"/>
          <w:szCs w:val="24"/>
        </w:rPr>
        <w:t>.</w:t>
      </w:r>
    </w:p>
    <w:p w14:paraId="59375428" w14:textId="722E8CDB" w:rsidR="00FE7E0E" w:rsidRDefault="009E3A33" w:rsidP="00054A80">
      <w:pPr>
        <w:pStyle w:val="NoSpacing"/>
        <w:ind w:firstLine="720"/>
        <w:rPr>
          <w:rFonts w:ascii="Arial" w:hAnsi="Arial" w:cs="Arial"/>
          <w:sz w:val="24"/>
          <w:szCs w:val="24"/>
        </w:rPr>
      </w:pPr>
      <w:bookmarkStart w:id="63" w:name="_Hlk149204194"/>
      <w:r w:rsidRPr="001E12B1">
        <w:rPr>
          <w:rFonts w:ascii="Arial" w:hAnsi="Arial" w:cs="Arial"/>
          <w:sz w:val="24"/>
          <w:szCs w:val="24"/>
        </w:rPr>
        <w:t>Here we</w:t>
      </w:r>
      <w:r w:rsidR="00006D58" w:rsidRPr="001E12B1">
        <w:rPr>
          <w:rFonts w:ascii="Arial" w:hAnsi="Arial" w:cs="Arial"/>
          <w:sz w:val="24"/>
          <w:szCs w:val="24"/>
        </w:rPr>
        <w:t xml:space="preserve"> explore </w:t>
      </w:r>
      <w:r w:rsidR="002B701F">
        <w:rPr>
          <w:rFonts w:ascii="Arial" w:hAnsi="Arial" w:cs="Arial"/>
          <w:sz w:val="24"/>
          <w:szCs w:val="24"/>
        </w:rPr>
        <w:t>how</w:t>
      </w:r>
      <w:r w:rsidR="00006D58" w:rsidRPr="001E12B1">
        <w:rPr>
          <w:rFonts w:ascii="Arial" w:hAnsi="Arial" w:cs="Arial"/>
          <w:sz w:val="24"/>
          <w:szCs w:val="24"/>
        </w:rPr>
        <w:t xml:space="preserve"> </w:t>
      </w:r>
      <w:r w:rsidR="00466763">
        <w:rPr>
          <w:rFonts w:ascii="Arial" w:hAnsi="Arial" w:cs="Arial"/>
          <w:sz w:val="24"/>
          <w:szCs w:val="24"/>
        </w:rPr>
        <w:t>total alkalinity</w:t>
      </w:r>
      <w:r w:rsidR="00006D58" w:rsidRPr="001E12B1">
        <w:rPr>
          <w:rFonts w:ascii="Arial" w:hAnsi="Arial" w:cs="Arial"/>
          <w:sz w:val="24"/>
          <w:szCs w:val="24"/>
        </w:rPr>
        <w:t xml:space="preserve"> </w:t>
      </w:r>
      <w:r w:rsidR="00466763">
        <w:rPr>
          <w:rFonts w:ascii="Arial" w:hAnsi="Arial" w:cs="Arial"/>
          <w:sz w:val="24"/>
          <w:szCs w:val="24"/>
        </w:rPr>
        <w:t>and salinity affect growth of</w:t>
      </w:r>
      <w:r w:rsidR="007E3700" w:rsidRPr="001E12B1">
        <w:rPr>
          <w:rFonts w:ascii="Arial" w:hAnsi="Arial" w:cs="Arial"/>
          <w:sz w:val="24"/>
          <w:szCs w:val="24"/>
        </w:rPr>
        <w:t xml:space="preserve"> juvenile Eastern oyster</w:t>
      </w:r>
      <w:r w:rsidR="00466763">
        <w:rPr>
          <w:rFonts w:ascii="Arial" w:hAnsi="Arial" w:cs="Arial"/>
          <w:sz w:val="24"/>
          <w:szCs w:val="24"/>
        </w:rPr>
        <w:t>s</w:t>
      </w:r>
      <w:r w:rsidR="007E3700" w:rsidRPr="001E12B1">
        <w:rPr>
          <w:rFonts w:ascii="Arial" w:hAnsi="Arial" w:cs="Arial"/>
          <w:sz w:val="24"/>
          <w:szCs w:val="24"/>
        </w:rPr>
        <w:t xml:space="preserve"> (</w:t>
      </w:r>
      <w:r w:rsidR="007E3700" w:rsidRPr="00736780">
        <w:rPr>
          <w:rFonts w:ascii="Arial" w:hAnsi="Arial" w:cs="Arial"/>
          <w:i/>
          <w:iCs/>
          <w:sz w:val="24"/>
          <w:szCs w:val="24"/>
        </w:rPr>
        <w:t>Crassostrea virginica</w:t>
      </w:r>
      <w:r w:rsidR="007E3700" w:rsidRPr="001E12B1">
        <w:rPr>
          <w:rFonts w:ascii="Arial" w:hAnsi="Arial" w:cs="Arial"/>
          <w:sz w:val="24"/>
          <w:szCs w:val="24"/>
        </w:rPr>
        <w:t>)</w:t>
      </w:r>
      <w:r w:rsidR="00855BF6">
        <w:rPr>
          <w:rFonts w:ascii="Arial" w:hAnsi="Arial" w:cs="Arial"/>
          <w:sz w:val="24"/>
          <w:szCs w:val="24"/>
        </w:rPr>
        <w:t xml:space="preserve">, </w:t>
      </w:r>
      <w:r w:rsidR="00466763">
        <w:rPr>
          <w:rFonts w:ascii="Arial" w:hAnsi="Arial" w:cs="Arial"/>
          <w:sz w:val="24"/>
          <w:szCs w:val="24"/>
        </w:rPr>
        <w:t xml:space="preserve">with special attention to </w:t>
      </w:r>
      <w:commentRangeStart w:id="64"/>
      <w:r w:rsidR="00466763">
        <w:rPr>
          <w:rFonts w:ascii="Arial" w:hAnsi="Arial" w:cs="Arial"/>
          <w:sz w:val="24"/>
          <w:szCs w:val="24"/>
        </w:rPr>
        <w:t xml:space="preserve">the </w:t>
      </w:r>
      <w:r w:rsidR="00B04E57">
        <w:rPr>
          <w:rFonts w:ascii="Arial" w:hAnsi="Arial" w:cs="Arial"/>
          <w:sz w:val="24"/>
          <w:szCs w:val="24"/>
        </w:rPr>
        <w:t>temporal trajectory of response</w:t>
      </w:r>
      <w:r w:rsidR="00466763">
        <w:rPr>
          <w:rFonts w:ascii="Arial" w:hAnsi="Arial" w:cs="Arial"/>
          <w:sz w:val="24"/>
          <w:szCs w:val="24"/>
        </w:rPr>
        <w:t xml:space="preserve"> to step changes in seawater TA and S</w:t>
      </w:r>
      <w:commentRangeEnd w:id="64"/>
      <w:r w:rsidR="000F2A9A">
        <w:rPr>
          <w:rStyle w:val="CommentReference"/>
        </w:rPr>
        <w:commentReference w:id="64"/>
      </w:r>
      <w:r w:rsidR="00466763">
        <w:rPr>
          <w:rFonts w:ascii="Arial" w:hAnsi="Arial" w:cs="Arial"/>
          <w:sz w:val="24"/>
          <w:szCs w:val="24"/>
        </w:rPr>
        <w:t>.</w:t>
      </w:r>
      <w:r w:rsidR="00855BF6">
        <w:rPr>
          <w:rFonts w:ascii="Arial" w:hAnsi="Arial" w:cs="Arial"/>
          <w:sz w:val="24"/>
          <w:szCs w:val="24"/>
        </w:rPr>
        <w:t xml:space="preserve"> </w:t>
      </w:r>
      <w:bookmarkEnd w:id="63"/>
      <w:r w:rsidR="00466763">
        <w:rPr>
          <w:rFonts w:ascii="Arial" w:hAnsi="Arial" w:cs="Arial"/>
          <w:sz w:val="24"/>
          <w:szCs w:val="24"/>
        </w:rPr>
        <w:t xml:space="preserve">In particular, </w:t>
      </w:r>
      <w:commentRangeStart w:id="65"/>
      <w:commentRangeStart w:id="66"/>
      <w:commentRangeStart w:id="67"/>
      <w:commentRangeStart w:id="68"/>
      <w:r w:rsidR="00466763">
        <w:rPr>
          <w:rFonts w:ascii="Arial" w:hAnsi="Arial" w:cs="Arial"/>
          <w:sz w:val="24"/>
          <w:szCs w:val="24"/>
        </w:rPr>
        <w:t>w</w:t>
      </w:r>
      <w:r w:rsidR="00D33C5D" w:rsidRPr="001E12B1">
        <w:rPr>
          <w:rFonts w:ascii="Arial" w:hAnsi="Arial" w:cs="Arial"/>
          <w:sz w:val="24"/>
          <w:szCs w:val="24"/>
        </w:rPr>
        <w:t xml:space="preserve">e </w:t>
      </w:r>
      <w:r w:rsidR="00466763">
        <w:rPr>
          <w:rFonts w:ascii="Arial" w:hAnsi="Arial" w:cs="Arial"/>
          <w:sz w:val="24"/>
          <w:szCs w:val="24"/>
        </w:rPr>
        <w:t>examine how growth in shell area</w:t>
      </w:r>
      <w:r w:rsidR="00625CF9" w:rsidRPr="001E12B1">
        <w:rPr>
          <w:rFonts w:ascii="Arial" w:hAnsi="Arial" w:cs="Arial"/>
          <w:sz w:val="24"/>
          <w:szCs w:val="24"/>
        </w:rPr>
        <w:t xml:space="preserve"> </w:t>
      </w:r>
      <w:r w:rsidR="00B04E57">
        <w:rPr>
          <w:rFonts w:ascii="Arial" w:hAnsi="Arial" w:cs="Arial"/>
          <w:sz w:val="24"/>
          <w:szCs w:val="24"/>
        </w:rPr>
        <w:t>differs</w:t>
      </w:r>
      <w:r w:rsidR="00466763">
        <w:rPr>
          <w:rFonts w:ascii="Arial" w:hAnsi="Arial" w:cs="Arial"/>
          <w:sz w:val="24"/>
          <w:szCs w:val="24"/>
        </w:rPr>
        <w:t xml:space="preserve"> between a</w:t>
      </w:r>
      <w:ins w:id="69" w:author="alisha saley" w:date="2023-10-25T13:04:00Z">
        <w:r w:rsidR="00085FF7">
          <w:rPr>
            <w:rFonts w:ascii="Arial" w:hAnsi="Arial" w:cs="Arial"/>
            <w:sz w:val="24"/>
            <w:szCs w:val="24"/>
          </w:rPr>
          <w:t>n earlier</w:t>
        </w:r>
      </w:ins>
      <w:del w:id="70" w:author="alisha saley" w:date="2023-10-25T13:04:00Z">
        <w:r w:rsidR="00466763" w:rsidDel="00085FF7">
          <w:rPr>
            <w:rFonts w:ascii="Arial" w:hAnsi="Arial" w:cs="Arial"/>
            <w:sz w:val="24"/>
            <w:szCs w:val="24"/>
          </w:rPr>
          <w:delText xml:space="preserve"> first</w:delText>
        </w:r>
      </w:del>
      <w:r w:rsidR="00466763">
        <w:rPr>
          <w:rFonts w:ascii="Arial" w:hAnsi="Arial" w:cs="Arial"/>
          <w:sz w:val="24"/>
          <w:szCs w:val="24"/>
        </w:rPr>
        <w:t xml:space="preserve"> time window</w:t>
      </w:r>
      <w:ins w:id="71" w:author="alisha saley" w:date="2023-10-25T13:04:00Z">
        <w:r w:rsidR="00085FF7">
          <w:rPr>
            <w:rFonts w:ascii="Arial" w:hAnsi="Arial" w:cs="Arial"/>
            <w:sz w:val="24"/>
            <w:szCs w:val="24"/>
          </w:rPr>
          <w:t>,</w:t>
        </w:r>
      </w:ins>
      <w:r w:rsidR="00466763">
        <w:rPr>
          <w:rFonts w:ascii="Arial" w:hAnsi="Arial" w:cs="Arial"/>
          <w:sz w:val="24"/>
          <w:szCs w:val="24"/>
        </w:rPr>
        <w:t xml:space="preserve"> starting immediately after treatment conditions are implemented, and a </w:t>
      </w:r>
      <w:del w:id="72" w:author="alisha saley" w:date="2023-10-25T13:04:00Z">
        <w:r w:rsidR="00466763" w:rsidDel="00085FF7">
          <w:rPr>
            <w:rFonts w:ascii="Arial" w:hAnsi="Arial" w:cs="Arial"/>
            <w:sz w:val="24"/>
            <w:szCs w:val="24"/>
          </w:rPr>
          <w:delText xml:space="preserve">second </w:delText>
        </w:r>
      </w:del>
      <w:ins w:id="73" w:author="alisha saley" w:date="2023-10-25T13:04:00Z">
        <w:r w:rsidR="00085FF7">
          <w:rPr>
            <w:rFonts w:ascii="Arial" w:hAnsi="Arial" w:cs="Arial"/>
            <w:sz w:val="24"/>
            <w:szCs w:val="24"/>
          </w:rPr>
          <w:t xml:space="preserve">later </w:t>
        </w:r>
      </w:ins>
      <w:r w:rsidR="00466763">
        <w:rPr>
          <w:rFonts w:ascii="Arial" w:hAnsi="Arial" w:cs="Arial"/>
          <w:sz w:val="24"/>
          <w:szCs w:val="24"/>
        </w:rPr>
        <w:t xml:space="preserve">time window two weeks later. In these efforts we also </w:t>
      </w:r>
      <w:r w:rsidR="003B1D4B">
        <w:rPr>
          <w:rFonts w:ascii="Arial" w:hAnsi="Arial" w:cs="Arial"/>
          <w:sz w:val="24"/>
          <w:szCs w:val="24"/>
        </w:rPr>
        <w:t xml:space="preserve">account for </w:t>
      </w:r>
      <w:r w:rsidR="00466763">
        <w:rPr>
          <w:rFonts w:ascii="Arial" w:hAnsi="Arial" w:cs="Arial"/>
          <w:sz w:val="24"/>
          <w:szCs w:val="24"/>
        </w:rPr>
        <w:t>the size of</w:t>
      </w:r>
      <w:r w:rsidR="00F921D9">
        <w:rPr>
          <w:rFonts w:ascii="Arial" w:hAnsi="Arial" w:cs="Arial"/>
          <w:sz w:val="24"/>
          <w:szCs w:val="24"/>
        </w:rPr>
        <w:t xml:space="preserve"> </w:t>
      </w:r>
      <w:r w:rsidR="003B1D4B">
        <w:rPr>
          <w:rFonts w:ascii="Arial" w:hAnsi="Arial" w:cs="Arial"/>
          <w:sz w:val="24"/>
          <w:szCs w:val="24"/>
        </w:rPr>
        <w:t>oyster</w:t>
      </w:r>
      <w:r w:rsidR="00466763">
        <w:rPr>
          <w:rFonts w:ascii="Arial" w:hAnsi="Arial" w:cs="Arial"/>
          <w:sz w:val="24"/>
          <w:szCs w:val="24"/>
        </w:rPr>
        <w:t xml:space="preserve">s </w:t>
      </w:r>
      <w:r w:rsidR="003B1D4B">
        <w:rPr>
          <w:rFonts w:ascii="Arial" w:hAnsi="Arial" w:cs="Arial"/>
          <w:sz w:val="24"/>
          <w:szCs w:val="24"/>
        </w:rPr>
        <w:t xml:space="preserve">at the </w:t>
      </w:r>
      <w:r w:rsidR="00466763">
        <w:rPr>
          <w:rFonts w:ascii="Arial" w:hAnsi="Arial" w:cs="Arial"/>
          <w:sz w:val="24"/>
          <w:szCs w:val="24"/>
        </w:rPr>
        <w:t xml:space="preserve">beginning </w:t>
      </w:r>
      <w:r w:rsidR="003B1D4B">
        <w:rPr>
          <w:rFonts w:ascii="Arial" w:hAnsi="Arial" w:cs="Arial"/>
          <w:sz w:val="24"/>
          <w:szCs w:val="24"/>
        </w:rPr>
        <w:t xml:space="preserve">of </w:t>
      </w:r>
      <w:r w:rsidR="00466763">
        <w:rPr>
          <w:rFonts w:ascii="Arial" w:hAnsi="Arial" w:cs="Arial"/>
          <w:sz w:val="24"/>
          <w:szCs w:val="24"/>
        </w:rPr>
        <w:t>each time window</w:t>
      </w:r>
      <w:commentRangeEnd w:id="65"/>
      <w:r w:rsidR="000F2A9A">
        <w:rPr>
          <w:rStyle w:val="CommentReference"/>
        </w:rPr>
        <w:commentReference w:id="65"/>
      </w:r>
      <w:commentRangeEnd w:id="66"/>
      <w:r w:rsidR="000F2A9A">
        <w:rPr>
          <w:rStyle w:val="CommentReference"/>
        </w:rPr>
        <w:commentReference w:id="66"/>
      </w:r>
      <w:commentRangeEnd w:id="67"/>
      <w:r w:rsidR="000F2A9A">
        <w:rPr>
          <w:rStyle w:val="CommentReference"/>
        </w:rPr>
        <w:commentReference w:id="67"/>
      </w:r>
      <w:commentRangeEnd w:id="68"/>
      <w:r w:rsidR="000F2A9A">
        <w:rPr>
          <w:rStyle w:val="CommentReference"/>
        </w:rPr>
        <w:commentReference w:id="68"/>
      </w:r>
      <w:r w:rsidR="0055697C">
        <w:rPr>
          <w:rFonts w:ascii="Arial" w:hAnsi="Arial" w:cs="Arial"/>
          <w:sz w:val="24"/>
          <w:szCs w:val="24"/>
        </w:rPr>
        <w:t>. At the end of the experiment</w:t>
      </w:r>
      <w:ins w:id="74" w:author="alisha saley" w:date="2023-10-25T13:05:00Z">
        <w:r w:rsidR="00085FF7">
          <w:rPr>
            <w:rFonts w:ascii="Arial" w:hAnsi="Arial" w:cs="Arial"/>
            <w:sz w:val="24"/>
            <w:szCs w:val="24"/>
          </w:rPr>
          <w:t>,</w:t>
        </w:r>
      </w:ins>
      <w:r w:rsidR="00454323">
        <w:rPr>
          <w:rFonts w:ascii="Arial" w:hAnsi="Arial" w:cs="Arial"/>
          <w:sz w:val="24"/>
          <w:szCs w:val="24"/>
        </w:rPr>
        <w:t xml:space="preserve"> </w:t>
      </w:r>
      <w:r w:rsidR="00377D7E">
        <w:rPr>
          <w:rFonts w:ascii="Arial" w:hAnsi="Arial" w:cs="Arial"/>
          <w:sz w:val="24"/>
          <w:szCs w:val="24"/>
        </w:rPr>
        <w:t xml:space="preserve">we </w:t>
      </w:r>
      <w:r w:rsidR="0055697C">
        <w:rPr>
          <w:rFonts w:ascii="Arial" w:hAnsi="Arial" w:cs="Arial"/>
          <w:sz w:val="24"/>
          <w:szCs w:val="24"/>
        </w:rPr>
        <w:t xml:space="preserve">additionally </w:t>
      </w:r>
      <w:r w:rsidR="00EA0516">
        <w:rPr>
          <w:rFonts w:ascii="Arial" w:hAnsi="Arial" w:cs="Arial"/>
          <w:sz w:val="24"/>
          <w:szCs w:val="24"/>
        </w:rPr>
        <w:t>compare</w:t>
      </w:r>
      <w:r w:rsidR="00377D7E">
        <w:rPr>
          <w:rFonts w:ascii="Arial" w:hAnsi="Arial" w:cs="Arial"/>
          <w:sz w:val="24"/>
          <w:szCs w:val="24"/>
        </w:rPr>
        <w:t xml:space="preserve"> </w:t>
      </w:r>
      <w:r w:rsidR="0055697C">
        <w:rPr>
          <w:rFonts w:ascii="Arial" w:hAnsi="Arial" w:cs="Arial"/>
          <w:sz w:val="24"/>
          <w:szCs w:val="24"/>
        </w:rPr>
        <w:t xml:space="preserve">a metric of </w:t>
      </w:r>
      <w:r w:rsidR="00377D7E">
        <w:rPr>
          <w:rFonts w:ascii="Arial" w:hAnsi="Arial" w:cs="Arial"/>
          <w:sz w:val="24"/>
          <w:szCs w:val="24"/>
        </w:rPr>
        <w:t>oyster shell thickness</w:t>
      </w:r>
      <w:r w:rsidR="00EA0516">
        <w:rPr>
          <w:rFonts w:ascii="Arial" w:hAnsi="Arial" w:cs="Arial"/>
          <w:sz w:val="24"/>
          <w:szCs w:val="24"/>
        </w:rPr>
        <w:t xml:space="preserve"> (</w:t>
      </w:r>
      <w:r w:rsidR="00EA0516" w:rsidRPr="001E12B1">
        <w:rPr>
          <w:rFonts w:ascii="Arial" w:hAnsi="Arial" w:cs="Arial"/>
          <w:sz w:val="24"/>
          <w:szCs w:val="24"/>
        </w:rPr>
        <w:t>shell mass per area</w:t>
      </w:r>
      <w:r w:rsidR="00EA0516">
        <w:rPr>
          <w:rFonts w:ascii="Arial" w:hAnsi="Arial" w:cs="Arial"/>
          <w:sz w:val="24"/>
          <w:szCs w:val="24"/>
        </w:rPr>
        <w:t>)</w:t>
      </w:r>
      <w:r w:rsidR="00377D7E">
        <w:rPr>
          <w:rFonts w:ascii="Arial" w:hAnsi="Arial" w:cs="Arial"/>
          <w:sz w:val="24"/>
          <w:szCs w:val="24"/>
        </w:rPr>
        <w:t xml:space="preserve"> and condition index</w:t>
      </w:r>
      <w:r w:rsidR="00EA0516">
        <w:rPr>
          <w:rFonts w:ascii="Arial" w:hAnsi="Arial" w:cs="Arial"/>
          <w:sz w:val="24"/>
          <w:szCs w:val="24"/>
        </w:rPr>
        <w:t xml:space="preserve"> (</w:t>
      </w:r>
      <w:r w:rsidR="00EA0516" w:rsidRPr="001E12B1">
        <w:rPr>
          <w:rFonts w:ascii="Arial" w:hAnsi="Arial" w:cs="Arial"/>
          <w:sz w:val="24"/>
          <w:szCs w:val="24"/>
        </w:rPr>
        <w:t>tissue mass per shell mass</w:t>
      </w:r>
      <w:r w:rsidR="00EA0516">
        <w:rPr>
          <w:rFonts w:ascii="Arial" w:hAnsi="Arial" w:cs="Arial"/>
          <w:sz w:val="24"/>
          <w:szCs w:val="24"/>
        </w:rPr>
        <w:t>)</w:t>
      </w:r>
      <w:r w:rsidR="00F60A7A">
        <w:rPr>
          <w:rFonts w:ascii="Arial" w:hAnsi="Arial" w:cs="Arial"/>
          <w:sz w:val="24"/>
          <w:szCs w:val="24"/>
        </w:rPr>
        <w:t xml:space="preserve"> </w:t>
      </w:r>
      <w:r w:rsidR="0055697C">
        <w:rPr>
          <w:rFonts w:ascii="Arial" w:hAnsi="Arial" w:cs="Arial"/>
          <w:sz w:val="24"/>
          <w:szCs w:val="24"/>
        </w:rPr>
        <w:t>across different</w:t>
      </w:r>
      <w:r w:rsidR="00F60A7A">
        <w:rPr>
          <w:rFonts w:ascii="Arial" w:hAnsi="Arial" w:cs="Arial"/>
          <w:sz w:val="24"/>
          <w:szCs w:val="24"/>
        </w:rPr>
        <w:t xml:space="preserve"> TA </w:t>
      </w:r>
      <w:r w:rsidR="0055697C">
        <w:rPr>
          <w:rFonts w:ascii="Arial" w:hAnsi="Arial" w:cs="Arial"/>
          <w:sz w:val="24"/>
          <w:szCs w:val="24"/>
        </w:rPr>
        <w:t xml:space="preserve">and salinity </w:t>
      </w:r>
      <w:r w:rsidR="00B04E57">
        <w:rPr>
          <w:rFonts w:ascii="Arial" w:hAnsi="Arial" w:cs="Arial"/>
          <w:sz w:val="24"/>
          <w:szCs w:val="24"/>
        </w:rPr>
        <w:t>exposures</w:t>
      </w:r>
      <w:r w:rsidR="002D1438">
        <w:rPr>
          <w:rFonts w:ascii="Arial" w:hAnsi="Arial" w:cs="Arial"/>
          <w:sz w:val="24"/>
          <w:szCs w:val="24"/>
        </w:rPr>
        <w:t xml:space="preserve">. </w:t>
      </w:r>
      <w:r w:rsidR="002E7099">
        <w:rPr>
          <w:rFonts w:ascii="Arial" w:hAnsi="Arial" w:cs="Arial"/>
          <w:sz w:val="24"/>
          <w:szCs w:val="24"/>
        </w:rPr>
        <w:t>E</w:t>
      </w:r>
      <w:r w:rsidR="00307841" w:rsidRPr="001E12B1">
        <w:rPr>
          <w:rFonts w:ascii="Arial" w:hAnsi="Arial" w:cs="Arial"/>
          <w:sz w:val="24"/>
          <w:szCs w:val="24"/>
        </w:rPr>
        <w:t xml:space="preserve">xaminations such as these lend insights into </w:t>
      </w:r>
      <w:r w:rsidR="0055697C">
        <w:rPr>
          <w:rFonts w:ascii="Arial" w:hAnsi="Arial" w:cs="Arial"/>
          <w:sz w:val="24"/>
          <w:szCs w:val="24"/>
        </w:rPr>
        <w:t xml:space="preserve">ways in which calcifying estuarine species </w:t>
      </w:r>
      <w:r w:rsidR="002D40C2">
        <w:rPr>
          <w:rFonts w:ascii="Arial" w:hAnsi="Arial" w:cs="Arial"/>
          <w:sz w:val="24"/>
          <w:szCs w:val="24"/>
        </w:rPr>
        <w:t xml:space="preserve">may respond </w:t>
      </w:r>
      <w:r w:rsidR="0055697C">
        <w:rPr>
          <w:rFonts w:ascii="Arial" w:hAnsi="Arial" w:cs="Arial"/>
          <w:sz w:val="24"/>
          <w:szCs w:val="24"/>
        </w:rPr>
        <w:t xml:space="preserve">across time </w:t>
      </w:r>
      <w:commentRangeStart w:id="75"/>
      <w:r w:rsidR="002D40C2">
        <w:rPr>
          <w:rFonts w:ascii="Arial" w:hAnsi="Arial" w:cs="Arial"/>
          <w:sz w:val="24"/>
          <w:szCs w:val="24"/>
        </w:rPr>
        <w:t>to abrupt</w:t>
      </w:r>
      <w:r w:rsidR="00087337" w:rsidRPr="001E12B1">
        <w:rPr>
          <w:rFonts w:ascii="Arial" w:hAnsi="Arial" w:cs="Arial"/>
          <w:sz w:val="24"/>
          <w:szCs w:val="24"/>
        </w:rPr>
        <w:t xml:space="preserve"> </w:t>
      </w:r>
      <w:r w:rsidR="00B04E57">
        <w:rPr>
          <w:rFonts w:ascii="Arial" w:hAnsi="Arial" w:cs="Arial"/>
          <w:sz w:val="24"/>
          <w:szCs w:val="24"/>
        </w:rPr>
        <w:t xml:space="preserve">and then persisting </w:t>
      </w:r>
      <w:commentRangeEnd w:id="75"/>
      <w:r w:rsidR="004373A3">
        <w:rPr>
          <w:rStyle w:val="CommentReference"/>
        </w:rPr>
        <w:commentReference w:id="75"/>
      </w:r>
      <w:r w:rsidR="00B04E57">
        <w:rPr>
          <w:rFonts w:ascii="Arial" w:hAnsi="Arial" w:cs="Arial"/>
          <w:sz w:val="24"/>
          <w:szCs w:val="24"/>
        </w:rPr>
        <w:t>shifts</w:t>
      </w:r>
      <w:r w:rsidR="00D6477A">
        <w:rPr>
          <w:rFonts w:ascii="Arial" w:hAnsi="Arial" w:cs="Arial"/>
          <w:sz w:val="24"/>
          <w:szCs w:val="24"/>
        </w:rPr>
        <w:t xml:space="preserve"> in </w:t>
      </w:r>
      <w:r w:rsidR="0055697C">
        <w:rPr>
          <w:rFonts w:ascii="Arial" w:hAnsi="Arial" w:cs="Arial"/>
          <w:sz w:val="24"/>
          <w:szCs w:val="24"/>
        </w:rPr>
        <w:t>seawater</w:t>
      </w:r>
      <w:r w:rsidR="0055697C" w:rsidRPr="001E12B1">
        <w:rPr>
          <w:rFonts w:ascii="Arial" w:hAnsi="Arial" w:cs="Arial"/>
          <w:sz w:val="24"/>
          <w:szCs w:val="24"/>
        </w:rPr>
        <w:t xml:space="preserve"> </w:t>
      </w:r>
      <w:r w:rsidR="009C39D8">
        <w:rPr>
          <w:rFonts w:ascii="Arial" w:hAnsi="Arial" w:cs="Arial"/>
          <w:sz w:val="24"/>
          <w:szCs w:val="24"/>
        </w:rPr>
        <w:t xml:space="preserve">carbonate </w:t>
      </w:r>
      <w:r w:rsidR="0055697C">
        <w:rPr>
          <w:rFonts w:ascii="Arial" w:hAnsi="Arial" w:cs="Arial"/>
          <w:sz w:val="24"/>
          <w:szCs w:val="24"/>
        </w:rPr>
        <w:t>chemistry</w:t>
      </w:r>
      <w:r w:rsidR="00054A80">
        <w:rPr>
          <w:rFonts w:ascii="Arial" w:hAnsi="Arial" w:cs="Arial"/>
          <w:sz w:val="24"/>
          <w:szCs w:val="24"/>
        </w:rPr>
        <w:t>.</w:t>
      </w:r>
      <w:r w:rsidR="00894C01" w:rsidRPr="001E12B1">
        <w:rPr>
          <w:rFonts w:ascii="Arial" w:hAnsi="Arial" w:cs="Arial"/>
          <w:sz w:val="24"/>
          <w:szCs w:val="24"/>
        </w:rPr>
        <w:t xml:space="preserve"> </w:t>
      </w:r>
    </w:p>
    <w:p w14:paraId="42B806C5" w14:textId="46F7D6A2" w:rsidR="0010067C" w:rsidRPr="00FE7E0E" w:rsidRDefault="0010067C" w:rsidP="0010067C">
      <w:pPr>
        <w:pStyle w:val="NoSpacing"/>
        <w:ind w:firstLine="720"/>
        <w:rPr>
          <w:rFonts w:ascii="Arial" w:hAnsi="Arial" w:cs="Arial"/>
          <w:sz w:val="24"/>
          <w:szCs w:val="24"/>
        </w:rPr>
      </w:pPr>
    </w:p>
    <w:p w14:paraId="53F14B9A" w14:textId="5ED1DEF4" w:rsidR="00ED41B1" w:rsidRPr="00102217" w:rsidRDefault="007F1212" w:rsidP="00CF711D">
      <w:pPr>
        <w:pStyle w:val="NoSpacing"/>
        <w:rPr>
          <w:rFonts w:ascii="Arial" w:hAnsi="Arial" w:cs="Arial"/>
          <w:b/>
          <w:bCs/>
          <w:i/>
          <w:iCs/>
          <w:sz w:val="28"/>
          <w:szCs w:val="28"/>
        </w:rPr>
      </w:pPr>
      <w:commentRangeStart w:id="76"/>
      <w:commentRangeEnd w:id="76"/>
      <w:r>
        <w:rPr>
          <w:rStyle w:val="CommentReference"/>
        </w:rPr>
        <w:commentReference w:id="76"/>
      </w:r>
      <w:r w:rsidR="00ED41B1" w:rsidRPr="00102217">
        <w:rPr>
          <w:rFonts w:ascii="Arial" w:hAnsi="Arial" w:cs="Arial"/>
          <w:b/>
          <w:bCs/>
          <w:i/>
          <w:iCs/>
          <w:sz w:val="28"/>
          <w:szCs w:val="28"/>
        </w:rPr>
        <w:t>Methods—</w:t>
      </w:r>
    </w:p>
    <w:p w14:paraId="24FC145E" w14:textId="42E182E6" w:rsidR="004A3462" w:rsidRPr="00102217" w:rsidRDefault="004A3462" w:rsidP="005F494A">
      <w:pPr>
        <w:pStyle w:val="NoSpacing"/>
        <w:rPr>
          <w:rFonts w:ascii="Arial" w:hAnsi="Arial" w:cs="Arial"/>
          <w:b/>
          <w:bCs/>
          <w:i/>
          <w:iCs/>
          <w:sz w:val="24"/>
          <w:szCs w:val="24"/>
        </w:rPr>
      </w:pPr>
    </w:p>
    <w:p w14:paraId="4D129FE6" w14:textId="326A0995" w:rsidR="00415246" w:rsidRDefault="00ED41B1" w:rsidP="005F494A">
      <w:pPr>
        <w:pStyle w:val="NoSpacing"/>
        <w:rPr>
          <w:rFonts w:ascii="Arial" w:hAnsi="Arial" w:cs="Arial"/>
          <w:sz w:val="24"/>
          <w:szCs w:val="24"/>
        </w:rPr>
      </w:pPr>
      <w:commentRangeStart w:id="77"/>
      <w:r w:rsidRPr="00102217">
        <w:rPr>
          <w:rFonts w:ascii="Arial" w:hAnsi="Arial" w:cs="Arial"/>
          <w:b/>
          <w:bCs/>
          <w:sz w:val="24"/>
          <w:szCs w:val="24"/>
        </w:rPr>
        <w:lastRenderedPageBreak/>
        <w:t>Study species</w:t>
      </w:r>
      <w:commentRangeEnd w:id="77"/>
      <w:r w:rsidR="006A254A">
        <w:rPr>
          <w:rStyle w:val="CommentReference"/>
        </w:rPr>
        <w:commentReference w:id="77"/>
      </w:r>
      <w:r w:rsidR="003C1804" w:rsidRPr="00102217">
        <w:rPr>
          <w:rFonts w:ascii="Arial" w:hAnsi="Arial" w:cs="Arial"/>
          <w:b/>
          <w:bCs/>
          <w:sz w:val="24"/>
          <w:szCs w:val="24"/>
        </w:rPr>
        <w:t>—</w:t>
      </w:r>
      <w:r w:rsidR="003C1804" w:rsidRPr="00102217">
        <w:rPr>
          <w:rFonts w:ascii="Arial" w:hAnsi="Arial" w:cs="Arial"/>
          <w:sz w:val="24"/>
          <w:szCs w:val="24"/>
        </w:rPr>
        <w:t xml:space="preserve"> </w:t>
      </w:r>
      <w:r w:rsidR="00651FEE" w:rsidRPr="00102217">
        <w:rPr>
          <w:rFonts w:ascii="Arial" w:hAnsi="Arial" w:cs="Arial"/>
          <w:sz w:val="24"/>
          <w:szCs w:val="24"/>
        </w:rPr>
        <w:t xml:space="preserve">The Eastern oyster, </w:t>
      </w:r>
      <w:r w:rsidR="00651FEE" w:rsidRPr="00102217">
        <w:rPr>
          <w:rFonts w:ascii="Arial" w:hAnsi="Arial" w:cs="Arial"/>
          <w:i/>
          <w:iCs/>
          <w:sz w:val="24"/>
          <w:szCs w:val="24"/>
        </w:rPr>
        <w:t>Crassostrea virginica</w:t>
      </w:r>
      <w:r w:rsidR="00651FEE" w:rsidRPr="00102217">
        <w:rPr>
          <w:rFonts w:ascii="Arial" w:hAnsi="Arial" w:cs="Arial"/>
          <w:sz w:val="24"/>
          <w:szCs w:val="24"/>
        </w:rPr>
        <w:t>,</w:t>
      </w:r>
      <w:r w:rsidR="00700BEA" w:rsidRPr="00102217">
        <w:rPr>
          <w:rFonts w:ascii="Arial" w:hAnsi="Arial" w:cs="Arial"/>
          <w:sz w:val="24"/>
          <w:szCs w:val="24"/>
        </w:rPr>
        <w:t xml:space="preserve"> </w:t>
      </w:r>
      <w:r w:rsidR="00BD70C1">
        <w:rPr>
          <w:rFonts w:ascii="Arial" w:hAnsi="Arial" w:cs="Arial"/>
          <w:sz w:val="24"/>
          <w:szCs w:val="24"/>
        </w:rPr>
        <w:t>is</w:t>
      </w:r>
      <w:r w:rsidR="00BD70C1" w:rsidRPr="00102217">
        <w:rPr>
          <w:rFonts w:ascii="Arial" w:hAnsi="Arial" w:cs="Arial"/>
          <w:sz w:val="24"/>
          <w:szCs w:val="24"/>
        </w:rPr>
        <w:t xml:space="preserve"> </w:t>
      </w:r>
      <w:r w:rsidR="001F382E" w:rsidRPr="00102217">
        <w:rPr>
          <w:rFonts w:ascii="Arial" w:hAnsi="Arial" w:cs="Arial"/>
          <w:sz w:val="24"/>
          <w:szCs w:val="24"/>
        </w:rPr>
        <w:t>native</w:t>
      </w:r>
      <w:r w:rsidR="00BD70C1">
        <w:rPr>
          <w:rFonts w:ascii="Arial" w:hAnsi="Arial" w:cs="Arial"/>
          <w:sz w:val="24"/>
          <w:szCs w:val="24"/>
        </w:rPr>
        <w:t xml:space="preserve"> to estuaries of</w:t>
      </w:r>
      <w:r w:rsidR="00BD70C1" w:rsidRPr="00102217">
        <w:rPr>
          <w:rFonts w:ascii="Arial" w:hAnsi="Arial" w:cs="Arial"/>
          <w:sz w:val="24"/>
          <w:szCs w:val="24"/>
        </w:rPr>
        <w:t xml:space="preserve"> </w:t>
      </w:r>
      <w:r w:rsidR="00CD1CD7" w:rsidRPr="00102217">
        <w:rPr>
          <w:rFonts w:ascii="Arial" w:hAnsi="Arial" w:cs="Arial"/>
          <w:sz w:val="24"/>
          <w:szCs w:val="24"/>
        </w:rPr>
        <w:t>eastern North America</w:t>
      </w:r>
      <w:r w:rsidR="00BD70C1">
        <w:rPr>
          <w:rFonts w:ascii="Arial" w:hAnsi="Arial" w:cs="Arial"/>
          <w:sz w:val="24"/>
          <w:szCs w:val="24"/>
        </w:rPr>
        <w:t xml:space="preserve">, from the </w:t>
      </w:r>
      <w:r w:rsidR="00363485" w:rsidRPr="00102217">
        <w:rPr>
          <w:rFonts w:ascii="Arial" w:hAnsi="Arial" w:cs="Arial"/>
          <w:sz w:val="24"/>
          <w:szCs w:val="24"/>
        </w:rPr>
        <w:t>Gulf of St</w:t>
      </w:r>
      <w:r w:rsidR="00BD70C1">
        <w:rPr>
          <w:rFonts w:ascii="Arial" w:hAnsi="Arial" w:cs="Arial"/>
          <w:sz w:val="24"/>
          <w:szCs w:val="24"/>
        </w:rPr>
        <w:t>.</w:t>
      </w:r>
      <w:r w:rsidR="00363485" w:rsidRPr="00102217">
        <w:rPr>
          <w:rFonts w:ascii="Arial" w:hAnsi="Arial" w:cs="Arial"/>
          <w:sz w:val="24"/>
          <w:szCs w:val="24"/>
        </w:rPr>
        <w:t xml:space="preserve"> Lawrence to the Gulf of Mexico</w:t>
      </w:r>
      <w:r w:rsidR="00BD70C1">
        <w:rPr>
          <w:rFonts w:ascii="Arial" w:hAnsi="Arial" w:cs="Arial"/>
          <w:sz w:val="24"/>
          <w:szCs w:val="24"/>
        </w:rPr>
        <w:t xml:space="preserve">. </w:t>
      </w:r>
      <w:r w:rsidR="00363485" w:rsidRPr="00102217">
        <w:rPr>
          <w:rFonts w:ascii="Arial" w:hAnsi="Arial" w:cs="Arial"/>
          <w:sz w:val="24"/>
          <w:szCs w:val="24"/>
        </w:rPr>
        <w:t xml:space="preserve"> (cite</w:t>
      </w:r>
      <w:r w:rsidR="00ED53E2" w:rsidRPr="00102217">
        <w:rPr>
          <w:rFonts w:ascii="Arial" w:hAnsi="Arial" w:cs="Arial"/>
          <w:sz w:val="24"/>
          <w:szCs w:val="24"/>
        </w:rPr>
        <w:t>)</w:t>
      </w:r>
      <w:r w:rsidR="00ED53E2">
        <w:rPr>
          <w:rFonts w:ascii="Arial" w:hAnsi="Arial" w:cs="Arial"/>
          <w:sz w:val="24"/>
          <w:szCs w:val="24"/>
        </w:rPr>
        <w:t xml:space="preserve"> </w:t>
      </w:r>
      <w:r w:rsidR="00BD70C1">
        <w:rPr>
          <w:rFonts w:ascii="Arial" w:hAnsi="Arial" w:cs="Arial"/>
          <w:sz w:val="24"/>
          <w:szCs w:val="24"/>
        </w:rPr>
        <w:t xml:space="preserve">Due </w:t>
      </w:r>
      <w:r w:rsidR="00B61984">
        <w:rPr>
          <w:rFonts w:ascii="Arial" w:hAnsi="Arial" w:cs="Arial"/>
          <w:sz w:val="24"/>
          <w:szCs w:val="24"/>
        </w:rPr>
        <w:t xml:space="preserve">in part </w:t>
      </w:r>
      <w:r w:rsidR="00BD70C1">
        <w:rPr>
          <w:rFonts w:ascii="Arial" w:hAnsi="Arial" w:cs="Arial"/>
          <w:sz w:val="24"/>
          <w:szCs w:val="24"/>
        </w:rPr>
        <w:t>to its wide salinity and thermal tolerance, this species is also</w:t>
      </w:r>
      <w:r w:rsidR="00CF7DCB">
        <w:rPr>
          <w:rFonts w:ascii="Arial" w:hAnsi="Arial" w:cs="Arial"/>
          <w:sz w:val="24"/>
          <w:szCs w:val="24"/>
        </w:rPr>
        <w:t xml:space="preserve"> grown commercially elsewhere</w:t>
      </w:r>
      <w:r w:rsidR="00BD70C1">
        <w:rPr>
          <w:rFonts w:ascii="Arial" w:hAnsi="Arial" w:cs="Arial"/>
          <w:sz w:val="24"/>
          <w:szCs w:val="24"/>
        </w:rPr>
        <w:t>, including X</w:t>
      </w:r>
      <w:r w:rsidR="00CF7DCB">
        <w:rPr>
          <w:rFonts w:ascii="Arial" w:hAnsi="Arial" w:cs="Arial"/>
          <w:sz w:val="24"/>
          <w:szCs w:val="24"/>
        </w:rPr>
        <w:t xml:space="preserve"> (cite), </w:t>
      </w:r>
      <w:r w:rsidR="00BD70C1">
        <w:rPr>
          <w:rFonts w:ascii="Arial" w:hAnsi="Arial" w:cs="Arial"/>
          <w:sz w:val="24"/>
          <w:szCs w:val="24"/>
        </w:rPr>
        <w:t>For our experiments, we sourced</w:t>
      </w:r>
      <w:r w:rsidR="00BD70C1" w:rsidRPr="00102217">
        <w:rPr>
          <w:rFonts w:ascii="Arial" w:hAnsi="Arial" w:cs="Arial"/>
          <w:sz w:val="24"/>
          <w:szCs w:val="24"/>
        </w:rPr>
        <w:t xml:space="preserve"> </w:t>
      </w:r>
      <w:r w:rsidR="003D1BDD" w:rsidRPr="00102217">
        <w:rPr>
          <w:rFonts w:ascii="Arial" w:hAnsi="Arial" w:cs="Arial"/>
          <w:sz w:val="24"/>
          <w:szCs w:val="24"/>
        </w:rPr>
        <w:t>juvenile oysters from</w:t>
      </w:r>
      <w:r w:rsidR="00327377">
        <w:rPr>
          <w:rFonts w:ascii="Arial" w:hAnsi="Arial" w:cs="Arial"/>
          <w:sz w:val="24"/>
          <w:szCs w:val="24"/>
        </w:rPr>
        <w:t xml:space="preserve"> a</w:t>
      </w:r>
      <w:r w:rsidR="00BD70C1">
        <w:rPr>
          <w:rFonts w:ascii="Arial" w:hAnsi="Arial" w:cs="Arial"/>
          <w:sz w:val="24"/>
          <w:szCs w:val="24"/>
        </w:rPr>
        <w:t xml:space="preserve"> local aquaculture </w:t>
      </w:r>
      <w:r w:rsidR="00327377">
        <w:rPr>
          <w:rFonts w:ascii="Arial" w:hAnsi="Arial" w:cs="Arial"/>
          <w:sz w:val="24"/>
          <w:szCs w:val="24"/>
        </w:rPr>
        <w:t>farm</w:t>
      </w:r>
      <w:r w:rsidR="003D1BDD" w:rsidRPr="00102217">
        <w:rPr>
          <w:rFonts w:ascii="Arial" w:hAnsi="Arial" w:cs="Arial"/>
          <w:sz w:val="24"/>
          <w:szCs w:val="24"/>
        </w:rPr>
        <w:t xml:space="preserve"> </w:t>
      </w:r>
      <w:r w:rsidR="004950DB" w:rsidRPr="00102217">
        <w:rPr>
          <w:rFonts w:ascii="Arial" w:hAnsi="Arial" w:cs="Arial"/>
          <w:sz w:val="24"/>
          <w:szCs w:val="24"/>
        </w:rPr>
        <w:t xml:space="preserve">in Tomales Bay, </w:t>
      </w:r>
      <w:r w:rsidR="00BD70C1" w:rsidRPr="00102217">
        <w:rPr>
          <w:rFonts w:ascii="Arial" w:hAnsi="Arial" w:cs="Arial"/>
          <w:sz w:val="24"/>
          <w:szCs w:val="24"/>
        </w:rPr>
        <w:t>C</w:t>
      </w:r>
      <w:r w:rsidR="00BD70C1">
        <w:rPr>
          <w:rFonts w:ascii="Arial" w:hAnsi="Arial" w:cs="Arial"/>
          <w:sz w:val="24"/>
          <w:szCs w:val="24"/>
        </w:rPr>
        <w:t xml:space="preserve">alifornia, USA </w:t>
      </w:r>
      <w:r w:rsidR="00327377">
        <w:rPr>
          <w:rFonts w:ascii="Arial" w:hAnsi="Arial" w:cs="Arial"/>
          <w:sz w:val="24"/>
          <w:szCs w:val="24"/>
        </w:rPr>
        <w:t>(</w:t>
      </w:r>
      <w:r w:rsidR="00327377" w:rsidRPr="00102217">
        <w:rPr>
          <w:rFonts w:ascii="Arial" w:hAnsi="Arial" w:cs="Arial"/>
          <w:sz w:val="24"/>
          <w:szCs w:val="24"/>
        </w:rPr>
        <w:t>Hog Island Oyster Company</w:t>
      </w:r>
      <w:r w:rsidR="00327377">
        <w:rPr>
          <w:rFonts w:ascii="Arial" w:hAnsi="Arial" w:cs="Arial"/>
          <w:sz w:val="24"/>
          <w:szCs w:val="24"/>
        </w:rPr>
        <w:t xml:space="preserve">; </w:t>
      </w:r>
      <w:r w:rsidR="004950DB" w:rsidRPr="00102217">
        <w:rPr>
          <w:rFonts w:ascii="Arial" w:hAnsi="Arial" w:cs="Arial"/>
          <w:sz w:val="24"/>
          <w:szCs w:val="24"/>
        </w:rPr>
        <w:t>coordinates)</w:t>
      </w:r>
      <w:r w:rsidR="000922DE" w:rsidRPr="00102217">
        <w:rPr>
          <w:rFonts w:ascii="Arial" w:hAnsi="Arial" w:cs="Arial"/>
          <w:sz w:val="24"/>
          <w:szCs w:val="24"/>
        </w:rPr>
        <w:t xml:space="preserve">. </w:t>
      </w:r>
      <w:r w:rsidR="00153617" w:rsidRPr="00102217">
        <w:rPr>
          <w:rFonts w:ascii="Arial" w:hAnsi="Arial" w:cs="Arial"/>
          <w:sz w:val="24"/>
          <w:szCs w:val="24"/>
        </w:rPr>
        <w:t xml:space="preserve">On 22 July 2022, </w:t>
      </w:r>
      <w:r w:rsidR="00BD70C1">
        <w:rPr>
          <w:rFonts w:ascii="Arial" w:hAnsi="Arial" w:cs="Arial"/>
          <w:sz w:val="24"/>
          <w:szCs w:val="24"/>
        </w:rPr>
        <w:t xml:space="preserve">we transported </w:t>
      </w:r>
      <w:r w:rsidR="00153617" w:rsidRPr="00102217">
        <w:rPr>
          <w:rFonts w:ascii="Arial" w:hAnsi="Arial" w:cs="Arial"/>
          <w:sz w:val="24"/>
          <w:szCs w:val="24"/>
        </w:rPr>
        <w:t xml:space="preserve">oysters in </w:t>
      </w:r>
      <w:r w:rsidR="00BD70C1">
        <w:rPr>
          <w:rFonts w:ascii="Arial" w:hAnsi="Arial" w:cs="Arial"/>
          <w:sz w:val="24"/>
          <w:szCs w:val="24"/>
        </w:rPr>
        <w:t xml:space="preserve">cool </w:t>
      </w:r>
      <w:r w:rsidR="004401D7">
        <w:rPr>
          <w:rFonts w:ascii="Arial" w:hAnsi="Arial" w:cs="Arial"/>
          <w:sz w:val="24"/>
          <w:szCs w:val="24"/>
        </w:rPr>
        <w:t>seawater</w:t>
      </w:r>
      <w:r w:rsidR="00153617" w:rsidRPr="00102217">
        <w:rPr>
          <w:rFonts w:ascii="Arial" w:hAnsi="Arial" w:cs="Arial"/>
          <w:sz w:val="24"/>
          <w:szCs w:val="24"/>
        </w:rPr>
        <w:t xml:space="preserve"> </w:t>
      </w:r>
      <w:r w:rsidR="00BD70C1">
        <w:rPr>
          <w:rFonts w:ascii="Arial" w:hAnsi="Arial" w:cs="Arial"/>
          <w:sz w:val="24"/>
          <w:szCs w:val="24"/>
        </w:rPr>
        <w:t xml:space="preserve">from Tomales Bay </w:t>
      </w:r>
      <w:r w:rsidR="00BF3579" w:rsidRPr="00102217">
        <w:rPr>
          <w:rFonts w:ascii="Arial" w:hAnsi="Arial" w:cs="Arial"/>
          <w:sz w:val="24"/>
          <w:szCs w:val="24"/>
        </w:rPr>
        <w:t>to Bodega Marine Laboratory (</w:t>
      </w:r>
      <w:r w:rsidR="00BB115C" w:rsidRPr="00102217">
        <w:rPr>
          <w:rFonts w:ascii="Arial" w:hAnsi="Arial" w:cs="Arial"/>
          <w:sz w:val="24"/>
          <w:szCs w:val="24"/>
        </w:rPr>
        <w:t xml:space="preserve">BML; Bodega Bay, </w:t>
      </w:r>
      <w:r w:rsidR="00BD70C1" w:rsidRPr="00102217">
        <w:rPr>
          <w:rFonts w:ascii="Arial" w:hAnsi="Arial" w:cs="Arial"/>
          <w:sz w:val="24"/>
          <w:szCs w:val="24"/>
        </w:rPr>
        <w:t>C</w:t>
      </w:r>
      <w:r w:rsidR="00BD70C1">
        <w:rPr>
          <w:rFonts w:ascii="Arial" w:hAnsi="Arial" w:cs="Arial"/>
          <w:sz w:val="24"/>
          <w:szCs w:val="24"/>
        </w:rPr>
        <w:t>alifornia</w:t>
      </w:r>
      <w:r w:rsidR="00B644A2">
        <w:rPr>
          <w:rFonts w:ascii="Arial" w:hAnsi="Arial" w:cs="Arial"/>
          <w:sz w:val="24"/>
          <w:szCs w:val="24"/>
        </w:rPr>
        <w:t xml:space="preserve">, </w:t>
      </w:r>
      <w:r w:rsidR="00B644A2" w:rsidRPr="00102217">
        <w:rPr>
          <w:rFonts w:ascii="Arial" w:hAnsi="Arial" w:cs="Arial"/>
          <w:sz w:val="24"/>
          <w:szCs w:val="24"/>
        </w:rPr>
        <w:t>60 min</w:t>
      </w:r>
      <w:r w:rsidR="00B644A2">
        <w:rPr>
          <w:rFonts w:ascii="Arial" w:hAnsi="Arial" w:cs="Arial"/>
          <w:sz w:val="24"/>
          <w:szCs w:val="24"/>
        </w:rPr>
        <w:t xml:space="preserve"> transit time</w:t>
      </w:r>
      <w:r w:rsidR="00BF3579" w:rsidRPr="00102217">
        <w:rPr>
          <w:rFonts w:ascii="Arial" w:hAnsi="Arial" w:cs="Arial"/>
          <w:sz w:val="24"/>
          <w:szCs w:val="24"/>
        </w:rPr>
        <w:t xml:space="preserve">), </w:t>
      </w:r>
      <w:r w:rsidR="000C2617">
        <w:rPr>
          <w:rFonts w:ascii="Arial" w:hAnsi="Arial" w:cs="Arial"/>
          <w:sz w:val="24"/>
          <w:szCs w:val="24"/>
        </w:rPr>
        <w:t>and</w:t>
      </w:r>
      <w:r w:rsidR="004401D7">
        <w:rPr>
          <w:rFonts w:ascii="Arial" w:hAnsi="Arial" w:cs="Arial"/>
          <w:sz w:val="24"/>
          <w:szCs w:val="24"/>
        </w:rPr>
        <w:t xml:space="preserve"> placed</w:t>
      </w:r>
      <w:r w:rsidR="00263F10">
        <w:rPr>
          <w:rFonts w:ascii="Arial" w:hAnsi="Arial" w:cs="Arial"/>
          <w:sz w:val="24"/>
          <w:szCs w:val="24"/>
        </w:rPr>
        <w:t xml:space="preserve"> </w:t>
      </w:r>
      <w:r w:rsidR="000C2617">
        <w:rPr>
          <w:rFonts w:ascii="Arial" w:hAnsi="Arial" w:cs="Arial"/>
          <w:sz w:val="24"/>
          <w:szCs w:val="24"/>
        </w:rPr>
        <w:t xml:space="preserve">them immediately into </w:t>
      </w:r>
      <w:r w:rsidR="00263F10">
        <w:rPr>
          <w:rFonts w:ascii="Arial" w:hAnsi="Arial" w:cs="Arial"/>
          <w:sz w:val="24"/>
          <w:szCs w:val="24"/>
        </w:rPr>
        <w:t>flow-through</w:t>
      </w:r>
      <w:r w:rsidR="000C2617">
        <w:rPr>
          <w:rFonts w:ascii="Arial" w:hAnsi="Arial" w:cs="Arial"/>
          <w:sz w:val="24"/>
          <w:szCs w:val="24"/>
        </w:rPr>
        <w:t>, continuously bubbled</w:t>
      </w:r>
      <w:r w:rsidR="00263F10">
        <w:rPr>
          <w:rFonts w:ascii="Arial" w:hAnsi="Arial" w:cs="Arial"/>
          <w:sz w:val="24"/>
          <w:szCs w:val="24"/>
        </w:rPr>
        <w:t xml:space="preserve"> seawater</w:t>
      </w:r>
      <w:r w:rsidR="006A3815">
        <w:rPr>
          <w:rFonts w:ascii="Arial" w:hAnsi="Arial" w:cs="Arial"/>
          <w:sz w:val="24"/>
          <w:szCs w:val="24"/>
        </w:rPr>
        <w:t xml:space="preserve"> </w:t>
      </w:r>
      <w:r w:rsidR="000C2617">
        <w:rPr>
          <w:rFonts w:ascii="Arial" w:hAnsi="Arial" w:cs="Arial"/>
          <w:sz w:val="24"/>
          <w:szCs w:val="24"/>
        </w:rPr>
        <w:t xml:space="preserve">drawn </w:t>
      </w:r>
      <w:r w:rsidR="006A3815">
        <w:rPr>
          <w:rFonts w:ascii="Arial" w:hAnsi="Arial" w:cs="Arial"/>
          <w:sz w:val="24"/>
          <w:szCs w:val="24"/>
        </w:rPr>
        <w:t xml:space="preserve">from </w:t>
      </w:r>
      <w:r w:rsidR="004179A8">
        <w:rPr>
          <w:rFonts w:ascii="Arial" w:hAnsi="Arial" w:cs="Arial"/>
          <w:sz w:val="24"/>
          <w:szCs w:val="24"/>
        </w:rPr>
        <w:t xml:space="preserve">the </w:t>
      </w:r>
      <w:r w:rsidR="006A3815">
        <w:rPr>
          <w:rFonts w:ascii="Arial" w:hAnsi="Arial" w:cs="Arial"/>
          <w:sz w:val="24"/>
          <w:szCs w:val="24"/>
        </w:rPr>
        <w:t>adjacent ocean</w:t>
      </w:r>
      <w:r w:rsidR="003A0652">
        <w:rPr>
          <w:rFonts w:ascii="Arial" w:hAnsi="Arial" w:cs="Arial"/>
          <w:sz w:val="24"/>
          <w:szCs w:val="24"/>
        </w:rPr>
        <w:t xml:space="preserve">. </w:t>
      </w:r>
      <w:r w:rsidR="000C2617">
        <w:rPr>
          <w:rFonts w:ascii="Arial" w:hAnsi="Arial" w:cs="Arial"/>
          <w:sz w:val="24"/>
          <w:szCs w:val="24"/>
        </w:rPr>
        <w:t xml:space="preserve">We fed </w:t>
      </w:r>
      <w:r w:rsidR="00B644A2">
        <w:rPr>
          <w:rFonts w:ascii="Arial" w:hAnsi="Arial" w:cs="Arial"/>
          <w:sz w:val="24"/>
          <w:szCs w:val="24"/>
        </w:rPr>
        <w:t xml:space="preserve">the </w:t>
      </w:r>
      <w:r w:rsidR="000C2617">
        <w:rPr>
          <w:rFonts w:ascii="Arial" w:hAnsi="Arial" w:cs="Arial"/>
          <w:sz w:val="24"/>
          <w:szCs w:val="24"/>
        </w:rPr>
        <w:t xml:space="preserve">oysters with </w:t>
      </w:r>
      <w:r w:rsidR="00E27618">
        <w:rPr>
          <w:rFonts w:ascii="Arial" w:hAnsi="Arial" w:cs="Arial"/>
          <w:sz w:val="24"/>
          <w:szCs w:val="24"/>
        </w:rPr>
        <w:t xml:space="preserve">slow-release </w:t>
      </w:r>
      <w:r w:rsidR="00E05843">
        <w:rPr>
          <w:rFonts w:ascii="Arial" w:hAnsi="Arial" w:cs="Arial"/>
          <w:sz w:val="24"/>
          <w:szCs w:val="24"/>
        </w:rPr>
        <w:t xml:space="preserve">mixed </w:t>
      </w:r>
      <w:r w:rsidR="00E27618">
        <w:rPr>
          <w:rFonts w:ascii="Arial" w:hAnsi="Arial" w:cs="Arial"/>
          <w:sz w:val="24"/>
          <w:szCs w:val="24"/>
        </w:rPr>
        <w:t>alga</w:t>
      </w:r>
      <w:r w:rsidR="00E05843">
        <w:rPr>
          <w:rFonts w:ascii="Arial" w:hAnsi="Arial" w:cs="Arial"/>
          <w:sz w:val="24"/>
          <w:szCs w:val="24"/>
        </w:rPr>
        <w:t>l diet</w:t>
      </w:r>
      <w:r w:rsidR="0064343F">
        <w:rPr>
          <w:rFonts w:ascii="Arial" w:hAnsi="Arial" w:cs="Arial"/>
          <w:sz w:val="24"/>
          <w:szCs w:val="24"/>
        </w:rPr>
        <w:t xml:space="preserve"> (X% of their wet mass</w:t>
      </w:r>
      <w:r w:rsidR="00B644A2">
        <w:rPr>
          <w:rFonts w:ascii="Arial" w:hAnsi="Arial" w:cs="Arial"/>
          <w:sz w:val="24"/>
          <w:szCs w:val="24"/>
        </w:rPr>
        <w:t>; [</w:t>
      </w:r>
      <w:r w:rsidR="00B644A2" w:rsidRPr="002B6C93">
        <w:rPr>
          <w:rFonts w:ascii="Arial" w:hAnsi="Arial" w:cs="Arial"/>
          <w:b/>
          <w:bCs/>
          <w:sz w:val="24"/>
          <w:szCs w:val="24"/>
        </w:rPr>
        <w:t>provide supplier</w:t>
      </w:r>
      <w:r w:rsidR="00B644A2">
        <w:rPr>
          <w:rFonts w:ascii="Arial" w:hAnsi="Arial" w:cs="Arial"/>
          <w:sz w:val="24"/>
          <w:szCs w:val="24"/>
        </w:rPr>
        <w:t>]</w:t>
      </w:r>
      <w:r w:rsidR="0064343F">
        <w:rPr>
          <w:rFonts w:ascii="Arial" w:hAnsi="Arial" w:cs="Arial"/>
          <w:sz w:val="24"/>
          <w:szCs w:val="24"/>
        </w:rPr>
        <w:t xml:space="preserve">) </w:t>
      </w:r>
      <w:r w:rsidR="00475539">
        <w:rPr>
          <w:rFonts w:ascii="Arial" w:hAnsi="Arial" w:cs="Arial"/>
          <w:sz w:val="24"/>
          <w:szCs w:val="24"/>
        </w:rPr>
        <w:t xml:space="preserve">once </w:t>
      </w:r>
      <w:r w:rsidR="0064343F">
        <w:rPr>
          <w:rFonts w:ascii="Arial" w:hAnsi="Arial" w:cs="Arial"/>
          <w:sz w:val="24"/>
          <w:szCs w:val="24"/>
        </w:rPr>
        <w:t xml:space="preserve">every </w:t>
      </w:r>
      <w:r w:rsidR="00475539">
        <w:rPr>
          <w:rFonts w:ascii="Arial" w:hAnsi="Arial" w:cs="Arial"/>
          <w:sz w:val="24"/>
          <w:szCs w:val="24"/>
        </w:rPr>
        <w:t xml:space="preserve">two </w:t>
      </w:r>
      <w:r w:rsidR="0064343F">
        <w:rPr>
          <w:rFonts w:ascii="Arial" w:hAnsi="Arial" w:cs="Arial"/>
          <w:sz w:val="24"/>
          <w:szCs w:val="24"/>
        </w:rPr>
        <w:t>day</w:t>
      </w:r>
      <w:r w:rsidR="00475539">
        <w:rPr>
          <w:rFonts w:ascii="Arial" w:hAnsi="Arial" w:cs="Arial"/>
          <w:sz w:val="24"/>
          <w:szCs w:val="24"/>
        </w:rPr>
        <w:t>s</w:t>
      </w:r>
      <w:r w:rsidR="009B0E1E">
        <w:rPr>
          <w:rFonts w:ascii="Arial" w:hAnsi="Arial" w:cs="Arial"/>
          <w:sz w:val="24"/>
          <w:szCs w:val="24"/>
        </w:rPr>
        <w:t xml:space="preserve">, </w:t>
      </w:r>
      <w:r w:rsidR="000C2617">
        <w:rPr>
          <w:rFonts w:ascii="Arial" w:hAnsi="Arial" w:cs="Arial"/>
          <w:sz w:val="24"/>
          <w:szCs w:val="24"/>
        </w:rPr>
        <w:t>throughout a</w:t>
      </w:r>
      <w:r w:rsidR="009B0E1E">
        <w:rPr>
          <w:rFonts w:ascii="Arial" w:hAnsi="Arial" w:cs="Arial"/>
          <w:sz w:val="24"/>
          <w:szCs w:val="24"/>
        </w:rPr>
        <w:t xml:space="preserve"> 30</w:t>
      </w:r>
      <w:r w:rsidR="000C2617">
        <w:rPr>
          <w:rFonts w:ascii="Arial" w:hAnsi="Arial" w:cs="Arial"/>
          <w:sz w:val="24"/>
          <w:szCs w:val="24"/>
        </w:rPr>
        <w:t>-</w:t>
      </w:r>
      <w:r w:rsidR="009B0E1E">
        <w:rPr>
          <w:rFonts w:ascii="Arial" w:hAnsi="Arial" w:cs="Arial"/>
          <w:sz w:val="24"/>
          <w:szCs w:val="24"/>
        </w:rPr>
        <w:t xml:space="preserve">d </w:t>
      </w:r>
      <w:r w:rsidR="000C2617">
        <w:rPr>
          <w:rFonts w:ascii="Arial" w:hAnsi="Arial" w:cs="Arial"/>
          <w:sz w:val="24"/>
          <w:szCs w:val="24"/>
        </w:rPr>
        <w:t xml:space="preserve">lab </w:t>
      </w:r>
      <w:r w:rsidR="009B0E1E">
        <w:rPr>
          <w:rFonts w:ascii="Arial" w:hAnsi="Arial" w:cs="Arial"/>
          <w:sz w:val="24"/>
          <w:szCs w:val="24"/>
        </w:rPr>
        <w:t xml:space="preserve">acclimation </w:t>
      </w:r>
      <w:r w:rsidR="000C2617">
        <w:rPr>
          <w:rFonts w:ascii="Arial" w:hAnsi="Arial" w:cs="Arial"/>
          <w:sz w:val="24"/>
          <w:szCs w:val="24"/>
        </w:rPr>
        <w:t>period</w:t>
      </w:r>
      <w:r w:rsidR="009B0E1E">
        <w:rPr>
          <w:rFonts w:ascii="Arial" w:hAnsi="Arial" w:cs="Arial"/>
          <w:sz w:val="24"/>
          <w:szCs w:val="24"/>
        </w:rPr>
        <w:t>.</w:t>
      </w:r>
      <w:r w:rsidR="00E05843">
        <w:rPr>
          <w:rFonts w:ascii="Arial" w:hAnsi="Arial" w:cs="Arial"/>
          <w:sz w:val="24"/>
          <w:szCs w:val="24"/>
        </w:rPr>
        <w:t xml:space="preserve"> </w:t>
      </w:r>
      <w:r w:rsidR="00B644A2">
        <w:rPr>
          <w:rFonts w:ascii="Arial" w:hAnsi="Arial" w:cs="Arial"/>
          <w:sz w:val="24"/>
          <w:szCs w:val="24"/>
        </w:rPr>
        <w:t>At the end of the acclimation period,</w:t>
      </w:r>
      <w:r w:rsidR="00CA4E01" w:rsidRPr="00102217">
        <w:rPr>
          <w:rFonts w:ascii="Arial" w:hAnsi="Arial" w:cs="Arial"/>
          <w:sz w:val="24"/>
          <w:szCs w:val="24"/>
        </w:rPr>
        <w:t xml:space="preserve"> we </w:t>
      </w:r>
      <w:r w:rsidR="000C2617">
        <w:rPr>
          <w:rFonts w:ascii="Arial" w:hAnsi="Arial" w:cs="Arial"/>
          <w:sz w:val="24"/>
          <w:szCs w:val="24"/>
        </w:rPr>
        <w:t>glued</w:t>
      </w:r>
      <w:r w:rsidR="000C2617" w:rsidRPr="00102217">
        <w:rPr>
          <w:rFonts w:ascii="Arial" w:hAnsi="Arial" w:cs="Arial"/>
          <w:sz w:val="24"/>
          <w:szCs w:val="24"/>
        </w:rPr>
        <w:t xml:space="preserve"> </w:t>
      </w:r>
      <w:r w:rsidR="00CA4E01" w:rsidRPr="00102217">
        <w:rPr>
          <w:rFonts w:ascii="Arial" w:hAnsi="Arial" w:cs="Arial"/>
          <w:sz w:val="24"/>
          <w:szCs w:val="24"/>
        </w:rPr>
        <w:t xml:space="preserve">the </w:t>
      </w:r>
      <w:r w:rsidR="00F4311A">
        <w:rPr>
          <w:rFonts w:ascii="Arial" w:hAnsi="Arial" w:cs="Arial"/>
          <w:sz w:val="24"/>
          <w:szCs w:val="24"/>
        </w:rPr>
        <w:t>oysters</w:t>
      </w:r>
      <w:r w:rsidR="00516BCD">
        <w:rPr>
          <w:rFonts w:ascii="Arial" w:hAnsi="Arial" w:cs="Arial"/>
          <w:sz w:val="24"/>
          <w:szCs w:val="24"/>
        </w:rPr>
        <w:t xml:space="preserve"> (left valve)</w:t>
      </w:r>
      <w:r w:rsidR="00683F85" w:rsidRPr="00102217">
        <w:rPr>
          <w:rFonts w:ascii="Arial" w:hAnsi="Arial" w:cs="Arial"/>
          <w:sz w:val="24"/>
          <w:szCs w:val="24"/>
        </w:rPr>
        <w:t xml:space="preserve"> to</w:t>
      </w:r>
      <w:r w:rsidR="00670CE2">
        <w:rPr>
          <w:rFonts w:ascii="Arial" w:hAnsi="Arial" w:cs="Arial"/>
          <w:sz w:val="24"/>
          <w:szCs w:val="24"/>
        </w:rPr>
        <w:t xml:space="preserve"> </w:t>
      </w:r>
      <w:r w:rsidR="00683F85" w:rsidRPr="00102217">
        <w:rPr>
          <w:rFonts w:ascii="Arial" w:hAnsi="Arial" w:cs="Arial"/>
          <w:sz w:val="24"/>
          <w:szCs w:val="24"/>
        </w:rPr>
        <w:t>plastic plate</w:t>
      </w:r>
      <w:r w:rsidR="00670CE2">
        <w:rPr>
          <w:rFonts w:ascii="Arial" w:hAnsi="Arial" w:cs="Arial"/>
          <w:sz w:val="24"/>
          <w:szCs w:val="24"/>
        </w:rPr>
        <w:t>s</w:t>
      </w:r>
      <w:r w:rsidR="00683F85" w:rsidRPr="00102217">
        <w:rPr>
          <w:rFonts w:ascii="Arial" w:hAnsi="Arial" w:cs="Arial"/>
          <w:sz w:val="24"/>
          <w:szCs w:val="24"/>
        </w:rPr>
        <w:t xml:space="preserve"> using X marine epoxy (n = 49 per plate, n = 12 plates)</w:t>
      </w:r>
      <w:r w:rsidR="00C12947">
        <w:rPr>
          <w:rFonts w:ascii="Arial" w:hAnsi="Arial" w:cs="Arial"/>
          <w:sz w:val="24"/>
          <w:szCs w:val="24"/>
        </w:rPr>
        <w:t xml:space="preserve"> following X et al (cite year).</w:t>
      </w:r>
      <w:r w:rsidR="000F7C93">
        <w:rPr>
          <w:rFonts w:ascii="Arial" w:hAnsi="Arial" w:cs="Arial"/>
          <w:sz w:val="24"/>
          <w:szCs w:val="24"/>
        </w:rPr>
        <w:t xml:space="preserve"> </w:t>
      </w:r>
      <w:r w:rsidR="000C2617">
        <w:rPr>
          <w:rFonts w:ascii="Arial" w:hAnsi="Arial" w:cs="Arial"/>
          <w:sz w:val="24"/>
          <w:szCs w:val="24"/>
        </w:rPr>
        <w:t>We then returned the p</w:t>
      </w:r>
      <w:r w:rsidR="000F7C93">
        <w:rPr>
          <w:rFonts w:ascii="Arial" w:hAnsi="Arial" w:cs="Arial"/>
          <w:sz w:val="24"/>
          <w:szCs w:val="24"/>
        </w:rPr>
        <w:t xml:space="preserve">lates </w:t>
      </w:r>
      <w:r w:rsidR="000C2617">
        <w:rPr>
          <w:rFonts w:ascii="Arial" w:hAnsi="Arial" w:cs="Arial"/>
          <w:sz w:val="24"/>
          <w:szCs w:val="24"/>
        </w:rPr>
        <w:t xml:space="preserve">with attached oysters </w:t>
      </w:r>
      <w:r w:rsidR="000F7C93">
        <w:rPr>
          <w:rFonts w:ascii="Arial" w:hAnsi="Arial" w:cs="Arial"/>
          <w:sz w:val="24"/>
          <w:szCs w:val="24"/>
        </w:rPr>
        <w:t xml:space="preserve">to </w:t>
      </w:r>
      <w:r w:rsidR="000C2617">
        <w:rPr>
          <w:rFonts w:ascii="Arial" w:hAnsi="Arial" w:cs="Arial"/>
          <w:sz w:val="24"/>
          <w:szCs w:val="24"/>
        </w:rPr>
        <w:t xml:space="preserve">the </w:t>
      </w:r>
      <w:r w:rsidR="00B60CE9">
        <w:rPr>
          <w:rFonts w:ascii="Arial" w:hAnsi="Arial" w:cs="Arial"/>
          <w:sz w:val="24"/>
          <w:szCs w:val="24"/>
        </w:rPr>
        <w:t xml:space="preserve">acclimation </w:t>
      </w:r>
      <w:r w:rsidR="000C2617">
        <w:rPr>
          <w:rFonts w:ascii="Arial" w:hAnsi="Arial" w:cs="Arial"/>
          <w:sz w:val="24"/>
          <w:szCs w:val="24"/>
        </w:rPr>
        <w:t>tanks</w:t>
      </w:r>
      <w:r w:rsidR="00B644A2">
        <w:rPr>
          <w:rFonts w:ascii="Arial" w:hAnsi="Arial" w:cs="Arial"/>
          <w:sz w:val="24"/>
          <w:szCs w:val="24"/>
        </w:rPr>
        <w:t>, and three days hence began a</w:t>
      </w:r>
      <w:r w:rsidR="000C2617">
        <w:rPr>
          <w:rFonts w:ascii="Arial" w:hAnsi="Arial" w:cs="Arial"/>
          <w:sz w:val="24"/>
          <w:szCs w:val="24"/>
        </w:rPr>
        <w:t xml:space="preserve"> </w:t>
      </w:r>
      <w:r w:rsidR="00B644A2">
        <w:rPr>
          <w:rFonts w:ascii="Arial" w:hAnsi="Arial" w:cs="Arial"/>
          <w:sz w:val="24"/>
          <w:szCs w:val="24"/>
        </w:rPr>
        <w:t xml:space="preserve">36-d growth </w:t>
      </w:r>
      <w:r w:rsidR="00AB052E">
        <w:rPr>
          <w:rFonts w:ascii="Arial" w:hAnsi="Arial" w:cs="Arial"/>
          <w:sz w:val="24"/>
          <w:szCs w:val="24"/>
        </w:rPr>
        <w:t>experiment</w:t>
      </w:r>
      <w:r w:rsidR="004A5C19">
        <w:rPr>
          <w:rFonts w:ascii="Arial" w:hAnsi="Arial" w:cs="Arial"/>
          <w:sz w:val="24"/>
          <w:szCs w:val="24"/>
        </w:rPr>
        <w:t xml:space="preserve"> (Fig. 1)</w:t>
      </w:r>
      <w:r w:rsidR="00B60CE9">
        <w:rPr>
          <w:rFonts w:ascii="Arial" w:hAnsi="Arial" w:cs="Arial"/>
          <w:sz w:val="24"/>
          <w:szCs w:val="24"/>
        </w:rPr>
        <w:t>.</w:t>
      </w:r>
    </w:p>
    <w:p w14:paraId="2DDBE3E8" w14:textId="68FD2907" w:rsidR="00451878" w:rsidRDefault="00962E70" w:rsidP="005F494A">
      <w:pPr>
        <w:pStyle w:val="NoSpacing"/>
        <w:rPr>
          <w:rFonts w:ascii="Arial" w:hAnsi="Arial" w:cs="Arial"/>
          <w:sz w:val="24"/>
          <w:szCs w:val="24"/>
        </w:rPr>
      </w:pPr>
      <w:r>
        <w:rPr>
          <w:rFonts w:ascii="Arial" w:hAnsi="Arial" w:cs="Arial"/>
          <w:noProof/>
          <w:sz w:val="24"/>
          <w:szCs w:val="24"/>
        </w:rPr>
        <w:lastRenderedPageBreak/>
        <mc:AlternateContent>
          <mc:Choice Requires="wpg">
            <w:drawing>
              <wp:anchor distT="0" distB="0" distL="114300" distR="114300" simplePos="0" relativeHeight="251657223" behindDoc="0" locked="0" layoutInCell="1" allowOverlap="1" wp14:anchorId="656FEE65" wp14:editId="75CA1408">
                <wp:simplePos x="0" y="0"/>
                <wp:positionH relativeFrom="column">
                  <wp:posOffset>356235</wp:posOffset>
                </wp:positionH>
                <wp:positionV relativeFrom="paragraph">
                  <wp:posOffset>0</wp:posOffset>
                </wp:positionV>
                <wp:extent cx="5043805" cy="6742430"/>
                <wp:effectExtent l="0" t="0" r="4445" b="1270"/>
                <wp:wrapTopAndBottom/>
                <wp:docPr id="215" name="Group 215"/>
                <wp:cNvGraphicFramePr/>
                <a:graphic xmlns:a="http://schemas.openxmlformats.org/drawingml/2006/main">
                  <a:graphicData uri="http://schemas.microsoft.com/office/word/2010/wordprocessingGroup">
                    <wpg:wgp>
                      <wpg:cNvGrpSpPr/>
                      <wpg:grpSpPr>
                        <a:xfrm>
                          <a:off x="0" y="0"/>
                          <a:ext cx="5043805" cy="6742430"/>
                          <a:chOff x="0" y="0"/>
                          <a:chExt cx="5043805" cy="6743969"/>
                        </a:xfrm>
                      </wpg:grpSpPr>
                      <wpg:grpSp>
                        <wpg:cNvPr id="2" name="Group 8"/>
                        <wpg:cNvGrpSpPr/>
                        <wpg:grpSpPr>
                          <a:xfrm>
                            <a:off x="0" y="0"/>
                            <a:ext cx="5043805" cy="6743969"/>
                            <a:chOff x="-51691" y="1020985"/>
                            <a:chExt cx="5044368" cy="6759527"/>
                          </a:xfrm>
                        </wpg:grpSpPr>
                        <pic:pic xmlns:pic="http://schemas.openxmlformats.org/drawingml/2006/picture">
                          <pic:nvPicPr>
                            <pic:cNvPr id="4" name="Picture 7"/>
                            <pic:cNvPicPr>
                              <a:picLocks noChangeAspect="1"/>
                            </pic:cNvPicPr>
                          </pic:nvPicPr>
                          <pic:blipFill rotWithShape="1">
                            <a:blip r:embed="rId12" cstate="print">
                              <a:extLst>
                                <a:ext uri="{28A0092B-C50C-407E-A947-70E740481C1C}">
                                  <a14:useLocalDpi xmlns:a14="http://schemas.microsoft.com/office/drawing/2010/main" val="0"/>
                                </a:ext>
                              </a:extLst>
                            </a:blip>
                            <a:srcRect l="6616" t="42834" r="1951" b="3841"/>
                            <a:stretch/>
                          </pic:blipFill>
                          <pic:spPr bwMode="auto">
                            <a:xfrm>
                              <a:off x="-9" y="1020985"/>
                              <a:ext cx="4866855" cy="2727309"/>
                            </a:xfrm>
                            <a:prstGeom prst="rect">
                              <a:avLst/>
                            </a:prstGeom>
                            <a:noFill/>
                            <a:ln>
                              <a:noFill/>
                            </a:ln>
                            <a:extLst>
                              <a:ext uri="{53640926-AAD7-44D8-BBD7-CCE9431645EC}">
                                <a14:shadowObscured xmlns:a14="http://schemas.microsoft.com/office/drawing/2010/main"/>
                              </a:ext>
                            </a:extLst>
                          </pic:spPr>
                        </pic:pic>
                        <wps:wsp>
                          <wps:cNvPr id="5" name="Text Box 2"/>
                          <wps:cNvSpPr txBox="1">
                            <a:spLocks noChangeArrowheads="1"/>
                          </wps:cNvSpPr>
                          <wps:spPr bwMode="auto">
                            <a:xfrm>
                              <a:off x="-51691" y="6243780"/>
                              <a:ext cx="5044368" cy="1536732"/>
                            </a:xfrm>
                            <a:prstGeom prst="rect">
                              <a:avLst/>
                            </a:prstGeom>
                            <a:solidFill>
                              <a:srgbClr val="FFFFFF"/>
                            </a:solidFill>
                            <a:ln w="9525">
                              <a:noFill/>
                              <a:miter lim="800000"/>
                              <a:headEnd/>
                              <a:tailEnd/>
                            </a:ln>
                          </wps:spPr>
                          <wps:txbx>
                            <w:txbxContent>
                              <w:p w14:paraId="78DEA3F5" w14:textId="32A86257" w:rsidR="0034758C" w:rsidRPr="0054286D" w:rsidRDefault="0034758C" w:rsidP="003C393B">
                                <w:pPr>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w:t>
                                </w:r>
                                <w:r>
                                  <w:rPr>
                                    <w:rFonts w:ascii="Arial" w:hAnsi="Arial" w:cs="Arial"/>
                                  </w:rPr>
                                  <w:t xml:space="preserve">1. Schematic of A) experimental culture conditions and B) measured growth responses as a function of exposure window. We conducted growth experiments of C virginica oysters across 6 TA conditions within 2 salinities. Oysters on plates were positioned horizontally, facing toward continuous seawater circulation in the bins. We measured </w:t>
                                </w:r>
                                <w:r w:rsidRPr="00E2550B">
                                  <w:rPr>
                                    <w:rFonts w:ascii="Arial" w:hAnsi="Arial" w:cs="Arial"/>
                                    <w:i/>
                                    <w:iCs/>
                                  </w:rPr>
                                  <w:t>growth in shell area</w:t>
                                </w:r>
                                <w:r>
                                  <w:rPr>
                                    <w:rFonts w:ascii="Arial" w:hAnsi="Arial" w:cs="Arial"/>
                                  </w:rPr>
                                  <w:t xml:space="preserve"> in an early (0-18 days) and later (18-36 days) window. We measured </w:t>
                                </w:r>
                                <w:r w:rsidRPr="0013677B">
                                  <w:rPr>
                                    <w:rFonts w:ascii="Arial" w:hAnsi="Arial" w:cs="Arial"/>
                                    <w:i/>
                                    <w:iCs/>
                                  </w:rPr>
                                  <w:t>relative shell growth</w:t>
                                </w:r>
                                <w:r>
                                  <w:rPr>
                                    <w:rFonts w:ascii="Arial" w:hAnsi="Arial" w:cs="Arial"/>
                                  </w:rPr>
                                  <w:t xml:space="preserve"> (per 36 days), shell thickness (mg mm</w:t>
                                </w:r>
                                <w:r>
                                  <w:rPr>
                                    <w:rFonts w:ascii="Arial" w:hAnsi="Arial" w:cs="Arial"/>
                                    <w:vertAlign w:val="superscript"/>
                                  </w:rPr>
                                  <w:t>-</w:t>
                                </w:r>
                                <w:r w:rsidRPr="00A761FA">
                                  <w:rPr>
                                    <w:rFonts w:ascii="Arial" w:hAnsi="Arial" w:cs="Arial"/>
                                    <w:vertAlign w:val="superscript"/>
                                  </w:rPr>
                                  <w:t>2</w:t>
                                </w:r>
                                <w:r>
                                  <w:rPr>
                                    <w:rFonts w:ascii="Arial" w:hAnsi="Arial" w:cs="Arial"/>
                                  </w:rPr>
                                  <w:t>), and the condition index (mg mg</w:t>
                                </w:r>
                                <w:r>
                                  <w:rPr>
                                    <w:rFonts w:ascii="Arial" w:hAnsi="Arial" w:cs="Arial"/>
                                    <w:vertAlign w:val="superscript"/>
                                  </w:rPr>
                                  <w:t>-2</w:t>
                                </w:r>
                                <w:r>
                                  <w:rPr>
                                    <w:rFonts w:ascii="Arial" w:hAnsi="Arial" w:cs="Arial"/>
                                  </w:rPr>
                                  <w:t>) only at the end of the experiment.</w:t>
                                </w:r>
                              </w:p>
                            </w:txbxContent>
                          </wps:txbx>
                          <wps:bodyPr rot="0" vert="horz" wrap="square" lIns="91440" tIns="45720" rIns="91440" bIns="45720" anchor="t" anchorCtr="0">
                            <a:noAutofit/>
                          </wps:bodyPr>
                        </wps:wsp>
                      </wpg:grpSp>
                      <wps:wsp>
                        <wps:cNvPr id="6" name="Text Box 213"/>
                        <wps:cNvSpPr txBox="1">
                          <a:spLocks noChangeArrowheads="1"/>
                        </wps:cNvSpPr>
                        <wps:spPr bwMode="auto">
                          <a:xfrm>
                            <a:off x="257577" y="180304"/>
                            <a:ext cx="354747" cy="294199"/>
                          </a:xfrm>
                          <a:prstGeom prst="rect">
                            <a:avLst/>
                          </a:prstGeom>
                          <a:noFill/>
                          <a:ln w="9525">
                            <a:solidFill>
                              <a:schemeClr val="bg1"/>
                            </a:solidFill>
                            <a:miter lim="800000"/>
                            <a:headEnd/>
                            <a:tailEnd/>
                          </a:ln>
                        </wps:spPr>
                        <wps:txbx>
                          <w:txbxContent>
                            <w:p w14:paraId="36E990C3" w14:textId="77777777" w:rsidR="0034758C" w:rsidRPr="00E54548" w:rsidRDefault="0034758C" w:rsidP="00AA704B">
                              <w:pPr>
                                <w:rPr>
                                  <w:b/>
                                  <w:bCs/>
                                  <w:sz w:val="32"/>
                                  <w:szCs w:val="32"/>
                                </w:rPr>
                              </w:pPr>
                              <w:r>
                                <w:rPr>
                                  <w:b/>
                                  <w:bCs/>
                                  <w:sz w:val="32"/>
                                  <w:szCs w:val="32"/>
                                </w:rPr>
                                <w:t>A</w:t>
                              </w:r>
                            </w:p>
                          </w:txbxContent>
                        </wps:txbx>
                        <wps:bodyPr rot="0" vert="horz" wrap="square" lIns="91440" tIns="45720" rIns="91440" bIns="45720" anchor="t" anchorCtr="0">
                          <a:noAutofit/>
                        </wps:bodyPr>
                      </wps:wsp>
                      <wps:wsp>
                        <wps:cNvPr id="9" name="Text Box 214"/>
                        <wps:cNvSpPr txBox="1">
                          <a:spLocks noChangeArrowheads="1"/>
                        </wps:cNvSpPr>
                        <wps:spPr bwMode="auto">
                          <a:xfrm>
                            <a:off x="218943" y="2788266"/>
                            <a:ext cx="354330" cy="294005"/>
                          </a:xfrm>
                          <a:prstGeom prst="rect">
                            <a:avLst/>
                          </a:prstGeom>
                          <a:noFill/>
                          <a:ln w="9525">
                            <a:solidFill>
                              <a:schemeClr val="bg1"/>
                            </a:solidFill>
                            <a:miter lim="800000"/>
                            <a:headEnd/>
                            <a:tailEnd/>
                          </a:ln>
                        </wps:spPr>
                        <wps:txbx>
                          <w:txbxContent>
                            <w:p w14:paraId="4EF2D727" w14:textId="77777777" w:rsidR="0034758C" w:rsidRPr="00E54548" w:rsidRDefault="0034758C" w:rsidP="00AA704B">
                              <w:pPr>
                                <w:rPr>
                                  <w:b/>
                                  <w:bCs/>
                                  <w:sz w:val="32"/>
                                  <w:szCs w:val="32"/>
                                </w:rPr>
                              </w:pPr>
                              <w:r>
                                <w:rPr>
                                  <w:b/>
                                  <w:bCs/>
                                  <w:sz w:val="32"/>
                                  <w:szCs w:val="32"/>
                                </w:rPr>
                                <w:t>B</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656FEE65" id="Group 215" o:spid="_x0000_s1026" style="position:absolute;margin-left:28.05pt;margin-top:0;width:397.15pt;height:530.9pt;z-index:251657223;mso-height-relative:margin" coordsize="50438,674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SWfhQAQAAB0OAAAOAAAAZHJzL2Uyb0RvYy54bWzMV9tu4zYQfS/QfyD4&#10;nlj3ixFnsU02wQLbNuhu0WeKoixiJVIl6djp13dISrZl97IbpOkaiEKK5HDOzJlD6urNru/QI1Oa&#10;S7HC4WWAERNU1lysV/jXT3cXBUbaEFGTTgq2wk9M4zfX3393tR2WLJKt7GqmEBgRerkdVrg1Zlgu&#10;Fpq2rCf6Ug5MwGAjVU8MdNV6USuyBet9t4iCIFtspaoHJSnTGt7e+kF87ew3DaPm56bRzKBuhcE3&#10;457KPSv7XFxfkeVakaHldHSDPMOLnnABm+5N3RJD0EbxM1M9p0pq2ZhLKvuFbBpOmcMAaMLgBM29&#10;kpvBYVkvt+thHyYI7Umcnm2W/vR4r4aPw4OCSGyHNcTC9SyWXaN6+x+8RDsXsqd9yNjOIAov0yCJ&#10;iyDFiMJYlidREo9BpS1E/mwdbd/9zcq4zEqbjsW08WLmzr7j3QS/HxTi9QpHGAnSA7VctFBhbdjJ&#10;L41s8o8s98gu0jArQ4wAehhEQVmknk8zkEmcQQ348KRlGuX/AHLgdAl/Y6KhdZbofy8IWGU2iuHR&#10;SP9FNnqiPm+GC+DkQAyveMfNk6svYJ91Sjw+cPqgfOcQ+2SKPYzaTZEDZxfYOX4FsYg+SPpZIyFv&#10;WiLW7K0eoDAhaC4U8+kL251tV3V8uONdh5Q0v3HTfmzJAOkOXb3ZwREpVPVJVfxFsHzF3Uq66Zkw&#10;XkIU6wC0FLrlg8ZILVlfMWCWel9DcinIl4H9BsWF8fnViv4CAKymZFmYOVlJoiKGcIATYZnCMlCX&#10;uEgcQrLURjFDW8tuC29C5MOpofhQtf1R1rAL2RjpgJ0U30V5TrOpBpMiy4p0rMEoj/I4mFcSpEBp&#10;c89kj2wDkIH3bhfy+EEbX3TTFFvxQtqAw3uy7MTsBVSnfeNgWMfHJqCyVQcarqd0QO8sIV8lUy7P&#10;4KU1e6AcwPTl/snC/0HuUGSTMk6yQobMDl5PBNHDCfeUktuWkRq88/w7WurtfFlCDrWfgejlxSh7&#10;U1JAGA+VH6ZxlsfO0b28fXVStOx4bfNiE6LVurrpFHokQMI79xt1ZTatE2i7wqA6qUv3UV57buDg&#10;7Xi/wkVgf57aNjLvRO1SbwjvfHvKug2Vz7ptmV21G0NfyfoJIg8V6s4JuBBAo5XqD4y2cLiusP59&#10;Q6wode8FBL4Mk8Sexq6TpHkEHXU8Uh2PEEHB1AobjHzzxkAvGBG9hYppuCOxdcp7ArS0HWCja43H&#10;2itRFAThlKJh/L+QNErzNM+9chRBHCQ+yRNH4zTJExi2h1NUJmH5krIxI96MlO5yx/bsrda+DoHU&#10;xwx/IYK6O4Lb4MCOb5OnI2H3t7z/RD7hGDnjpmOF3R1U9vUENAqLMokdN6O8KKIsOyNnDHfJiZwB&#10;XDJBbJ4vn0fad6KKM9q9Pjn359c3L6LwDeIyMH4v2Y+c476T2sNX3fWfAAAA//8DAFBLAwQKAAAA&#10;AAAAACEAs8U9JSePBQAnjwUAFAAAAGRycy9tZWRpYS9pbWFnZTEucG5niVBORw0KGgoAAAANSUhE&#10;UgAABP8AAATNCAYAAAAzLPH9AAAAAXNSR0IArs4c6QAAAARnQU1BAACxjwv8YQUAAAAJcEhZcwAA&#10;IdUAACHVAQSctJ0AAP+lSURBVHhe7N0FdOPG4rbxf5mZmZm7ZWZm3sItM98yMzMzMzMzM2xhy8zc&#10;3jLO9z2zmlRW7MROnMRxnt85c9qVZFmWHXv0auD/giRJkiRJkqSmZPgnSZIkSZIkNSnDP0mSJEmS&#10;JKlJGf5JkiRJkiRJTcrwT5IkSZIkSWpShn+SJEmSJElSkzL8kyRJkiRJkpqU4Z8kSZIkSZLUpAz/&#10;JEmSJEmSpCZl+CdJkiRJkiQ1KcM/SZIkSZIkqUkZ/kmSJEmSJElNyvBPkiRJkiRJalKGf5IkSZIk&#10;SVKTMvyTJEmSJEmSmpThnyRJkiRJktSkDP8kSZIkSZKkJmX4J0mSJEmSJDUpwz9JkiRJkiSpSRn+&#10;SZIkSZIkSU3K8E+SJEmSJElqUoZ/kiRJkiRJUpMy/JMkSZIkSZKalOGfJPUhjz76aNhkk00sFovF&#10;0svKr7/+mn2TS5Ik1cbwT5L6kAsuuCD83//9n8VisVh6Wfnxxx+zb3JJkqTaGP5JUh+Swr/vvvsu&#10;WyJJamTnnHOO4Z8kSeoUwz9J6kMM/ySpdzH8kyRJnWX4J0l9iOGfJPUuhn+SJKmzDP8kqQ8x/JOk&#10;3sXwT5IkdZbhnyT1IYZ/ktS7GP5JkqTOMvyTpD7E8E+SehfDP0mS1FmGf5LUhxj+SVLvYvgnSZI6&#10;y/BPkvoQwz9J6l0M/yRJUmcZ/klSH2L4J0m9i+GfJEnqLMM/SepDDP8kqXcx/JMkSZ1l+CdJfYjh&#10;nyT1LoZ/kiSpswz/JKkPMfyTpN7F8E+SJHWW4Z8k9SGGf5LUuxj+SZKkzjL8k6Q+xPBPknoXwz9J&#10;ktRZhn+S1IcY/klS72L4J0mSOsvwT5L6EMM/SepdDP8kSVJnGf5JUh9i+CdJvYvhnyRJ6izDP0nq&#10;Qwz/JKl3MfyTJEmdZfgnSX1IT4Z///zzT/jqq6/CCy+80FLeeOON8Pvvv2dblPr555/DwIEDS7an&#10;/PLLL9kWrb388ssl237xxRfhhx9+KFn+2muvhb///jt7RM/48MMPS47zo48+ytaoq3z//ffx8/bU&#10;U0+FBx98MDz99NPx8/Xll19mW0iNyfBPkiR1luGfJPUhPR3+3XDDDWHqqacOE088cSwLLrhgePvt&#10;t7MtSj3yyCNhrrnmatk2lfvuuy/bohThzpRTTlmy7VVXXRUeeuihMOuss7YsW2KJJdoMELvDHnvs&#10;UXKc+++/f7ZGXeHFF18M66+/fphtttnCaKONFv8GRh999DD99NOH448/PttKakyGf5IkqbMM/ySp&#10;D+npbr8EepNOOmk8BsqQQw4ZHnvssWxtqTPPPDMMN9xwLdumsvvuu2dblLr33ntbbfvSSy+Fu+66&#10;K4w11lgty2aYYYYeD/+22GKLkuPcfvvtszWqt88//zzMPffcJec7XwhWpEZm+CdJkjrL8E+S+pCe&#10;Dv/o7jr//POXhC8nn3xytvZfhHM77rhjyXap0Brwr7/+yrb81wEHHFCy3ZhjjhmXG/71bTfffHNL&#10;az/K4IMPHkYdddQw9thjhzHGGCM8//zz2ZZSYzL8kyRJnWX4J0l9SE+Hf3/88UfYYIMNWoIYyrrr&#10;rput/Rdj4NElOL9dKnSTZdy+PMbwoztvfrvNN988rnv22WfDmmuuGZZaaqlYWP7bb7/FdT3F8K/7&#10;nHLKKSUtSPv16xfHgOQzQ6vAnv4sSO0x/JMkSZ1l+CdJfUhPh3846qijwhBDDNESxkw00UTZmn8R&#10;ztAqK22TL7Tauvrqq7MtB/nss89KuhNTbrvttriOcIdJHQh6KF9//XWPT/hh+Nd9jjjiiDD00EO3&#10;nOutt966bMtRqVEZ/kmSpM4y/JOkPqQRwj/G5htmmGFawhgK3YHzLr744pL14403Xsv/021zv/32&#10;y7YchNlb6eabthl++OHDr7/+Gtd9++234YknnojjDVJoCVgMf959992W9RQCwuS5556LAdIJJ5xQ&#10;cbKRSphdlgt3zvs777yTLa09/GPG4scffzwce+yx4ZhjjgnXX399nMm4kldeeaXk9fz000/Zmn+l&#10;faZtmPm2XCg2YMCAkn3lzw2YwZnlp556ajxPRx99dLj11lvDBx98kG1RH59++mk8/zzHSSedFLtz&#10;p/e4nHTcG2+8cUnYvMYaa8RJYFj31ltv1RwE/vnnny3vK0E2Y1Yy2Uw5hDV83tK5ozAOJZPf5PFv&#10;/gby21H+97//xfXsn9mJ0/LXX389Hge++eabcOGFF8bzwvlJj6nWe++9F4NyHn/66afHc1NLa0iC&#10;dY6JFpbp/b/99ttb/U0XEfCn18PnkGC+HGZnTttReL0J5yB/fvl/WheDv3mOh0mGKr0eZhRn/8cd&#10;d1w499xz48QwxfemERj+SZKkzjL8k6Q+pBHCPy7emWk1hTEULm7z6Aqc1g011FBx/L/8Y+jGS6iX&#10;FLt2Lrrooi2hTjVj/u22224t6ynXXXddDBMWWWSRkuWUkUceOQZwxRAs4QL9pptuKgksU1looYVi&#10;WLTZZpuVLC8X/tE6kWBm5513jq0j89unMvnkk8fnIsjLhxZ77713yXYEc0VXXnllyTaMpUiolUdo&#10;OMIII7RsQwu6Tz75JD4Xgelee+0VW2Lm95MvK6+8crjnnntaApla8R4SyKy33nphlFFGKfscdOXm&#10;nBafY+GFFy67fb5sueWWVQcqfN44Z+OOO27Zfa2zzjrhzTffbAnlwPuy3XbbxYlt0nYEkXfffXe2&#10;xSAEpfPMM0/LNgTcK664YmzRCl4f73Va/5///Ce8//77cdbo4vnn80k4nh5bDsdICL/CCiuUtIpM&#10;hXB+o402iiFyuVayvP+E2Uy+U+n9H2ywwcKqq64a7r///pJzkiy55JIt24444ogxwCxnwgknLNkv&#10;wXJC0DnddNO1rOP/CfP4O8s/ZppppskeMcjHH38cz9FII41Usl0qBx54YAwje7qFcGL4J0mSOsvw&#10;T5L6kEYI/7DsssuWXGyvv/762ZpBwUT+gp9wgVY8+XBkttlmaxn3j9Bnhx12iIFJWk8oki7cOxL+&#10;EdhMO+20JcvyhaDxkEMOyR79L/ZL67xKXZYp7HfWWWctWVYM/zh2WjPON998JduVK4SiPD4fRj78&#10;8MMl23C+i7bddtuSbQi1ii0bCVry2zCuImgxR8CaX1epTDHFFC1dsGvB+8rndbLJJiu733yZcsop&#10;w+GHH14SMtUz/KPVIQH0sMMOW3Y/qcw444yxVebvv/+ePXLQuZpzzjlLtptkkknicnDMxZagvGbe&#10;//QZLoZ/hNIEovnH5At/C8stt1xsIVjEsR155JFh/PHHL/vYfOFzetZZZ7VqHUlIXGlMzmKZaqqp&#10;4t9gUVeEf3yGCTTzLT0ptP5MaMm7+OKLl3xfFAvhJ8F1cWzRnmL4J0mSOsvwT5L6kEYJ/0488cSS&#10;i23G60stt2hxR6uhtI7gihZotKxKy2ixQ/dE0O1wpZVWalnHRf0VV1zR0hKuI+EfYQT/5XkIUQi9&#10;8i3gKMwWW2z9x8yx+e7HFP7N8a299tplWwNSiuEfLcEIV/LngcLr4PjzrRwptI6kFVZCN0cCprSe&#10;0CrfXRIzzzxzyT44bwQ9+dZO22yzTck2l1xySdz3wQcf3NJijKBlgQUWiF0naWFIsDTLLLOUPI5j&#10;zgdi1bjjjjvKtnhkGUFYMeAhsDn77LOzR9cv/COcozts/v3nfC622GKxdVw+fKLwWoszCNMaja7o&#10;+e0IpPgcEuwUW9/xPuRbMhbDP15rev2Ea7R04/OY1qdCiF087zxfsds97z37n2CCCUqWUwiyb7nl&#10;luzRgz5b++67b/zMsZ7j4PnpFp/ef0LQ/D5mmmmmVsfRFeEfr6N4Ljk+vlPA38Bqq61Wsp4Wpauv&#10;vnos+dbF/O0tv/zyNXWB7iqGf5IkqbMM/ySpD2mU8I/xvtJFNoWLf5aBVnv5dWeccUZcTqiQv7BP&#10;XVnpmki4kJYTYNBSMOlI+Jcu/GnxlZx55pmtWn7RPTghbOzfv3/JelpOMQ5ZQrfQci2miuHfnnvu&#10;WbJ+tNFGC6eddlpLIMR4f7T8KoaDtBZLCGjy6y6//PJszaDANL8ulfxMyASb+RCPcInHEaCstdZa&#10;LctpyZh/jaBLMC02CSkJUOeff/44Zl216LLK+U/PQSEgTiEO3n777dgCNL8NweCrr76abTHI/vvv&#10;X9LtlhZ8tXTnZExDPjPp8bwe3ovUypDzsckmm5S0JMsHsQld0/OBJZ9JPtPMXp2WURiTsKgY/lEI&#10;32jtmDD+ITNp54+Dc8ZnIgXhjDeYfy0U/s14jwnb0E02vw1BJ11lwfnIB2gEfXTNzqNLMO8/gSfn&#10;i8988TPSFeEfhdfP55PAkkILXbpscw7ots3fUtqWFqP5zwt/n7RUze/vmmuuydb2HMM/SZLUWYZ/&#10;ktSHNEr4h/xFPaEaF+a0Dsp3iWU5Y8yBscPy44vREpAL+gceeKCkxQ5BA2PlJR0J/zg2Apc8Jgco&#10;ziicD18Iy4qt0fItppI777yzVYiYD/8INPIt3tgnQV6+JRgIexjvLr8fupemSTAIMvItvAhEkpNP&#10;Prnkcalw7lPAQBfgfNdQWkaxjgAwH8ylMeaeeeaZGEqmYO3RRx+NEznkx2asFt2W8yENwePNN9/c&#10;KrQjeMt/XjhXBG/57r+dDf9ohZceS1lmmWVahTB0rx1nnHFatimOMQf+5vjM5j8jBHj5AJdxF8uN&#10;JVkM/3gMn9kiwmqCuvx2dEPnfNB1l9eSb4FI0FWuaystFfPdrfkcXXrppfG88RxLL710yzpazh10&#10;0EHx/eezkX//CeErfdd0VfjH6//oo4+yLf7FpCn5rtIE0/wd5D8rICzNvyd0I+5phn+SJKmzDP8k&#10;qQ9ppPAvfyFOax1CG1odESal5YQhCUFPPhQjFCD8O++880ou1umKSVCXdCT8m3feeVuFAiiGbYQe&#10;Ca3S8ut4HeW6DLKsOJ5gPvwjHMyvI6ypNHMqwU0+TOKc5CftmHvuuVvW0cIstWTMT4iQDzQJeWi1&#10;RYBDaJRaWhKe0dqNAIlwkUlI0mPS46aeeurYRZvXQvfgzsz2y4yx+f3T9brcZ5bjpGVo/v0npOSz&#10;knQ2/Nt6661bHkspN9Yj5phjjpZtOJ58q1HwWaX14/TTT1+yv1Tops3YiOWOrRj+EYwSrBbxmeX4&#10;8q3/GA+TvweCo+LYgvzNlfuM8vdR7PK9zz77xACafRXHi+T9J/Dk/ef5CArbe/+7Ivzjb4HjLPe3&#10;S2vSfFdw9stkNOXkx+wkAO/p70vDP0mS1FmGf5LUhzRS+JcuaFNZZZVVYkucfGu1XXfdNdt6UHjC&#10;xCBpHQELYWE+nOGxzMTLtklHwj9atpVDl8z8dvnwj/Hm8uv69euXrWmN1kT5bfPhXzH4outtJQQ3&#10;+dlnGV8wP2kHQVBaRwstwiW6beZbfzGeHeFL+jevg1ZSzCiblhEcpi7FnFtmii03PhyF4In9cyy0&#10;kqMFWHHCiPbkZ0Pmfd5pp52yNa0RltK1NG1fbPnZ2fCvOHMsz8U5L5biWHPlWn1yHoqfEwotAAmt&#10;ygVxKIZ/BF7lJvMAYXh+fEJm3OXvnRaF+Yl2aPl2/vnnZ49qjb+j/GtiBm6CX95/znml8Svz7z9/&#10;R7T+K3e+uyL843XTPb8cPhOMj5i2JSikxXC59zIfnrLNCy+8kO2lZxj+SZKkzjL8k6Q+pJHCP7oW&#10;5ru/EpbRsi614iKwueGGG7KtB7nssstatqcw8QStA9O/uVC/++67s60H6Uj4l58dNK+t8I+QKb+O&#10;EKqSYgusfPhH0JVfRxfLSugmnW9JRmtDzlFCy6YUjHE+CZgIpVIYxvaMmZh/XUxOQpfh/DiKTHjy&#10;+eefZ3sd5OKLL46tBvNBYrlCIMv5Td2Rq5GfwIWQ5sADD8zWtEYoSWCTtuf95TUlnQ3/8vuupVQK&#10;s2iBVuz2TRBHCFuuxRqK4R9dndNswUW8/wS9aVvCS7rj8ry0aE3L6UJPV/tK6CKcDxGZYZiJdxK+&#10;S2itWJx8plh4//faa69W738+/ON52F85tYR/vKb82JZ5tIjNtyqutrBPAuyeZPgnSZI6y/BPkvqQ&#10;Rgr/igETIVW+BRetdPIhDgig8sEJj88HFIRRxZCqI+Ef4Vw5bYV/xbHheJ5KmPk3v20+/CuOx8eE&#10;CpXQUizfAo/uirTKSpgUY7755mtZT6i21VZbtQSshEGMj0ZgkrYhOGIik3SeU5fscoEZLS+ZuZnX&#10;QwiTbzGVLwR4tEirVr7LKfukK2klhL35sIvXxOtOOhv+zT777C2PpcwzzzxxYpf2SpqNOu+HH35o&#10;1WU2FT7LTIqRb7WaFMM/xuMr/m0kxZZ/fGZpyUlX6Hyoyvt77rnnZo9q7fjjjy9phct+in83AwYM&#10;iNvx/tOVva33vxiG5sM/AsQ0gU9R/m+X0lb4x+f/xhtvzNaWojt7ftgAgkCC9XLvXb5suummFVtZ&#10;dhfDP0mS1FmGf5LUhzRS+Ec3xPysscVC11haKxXRAiltk0KsVBZffPFWwU53hX8ENPl1BCeEPUWM&#10;m8Yso/lt8+HfVVddVbKOYKvceQDjyuWDLVpJ5YMKWlsR9qX1BIX57pp0ryVQYEzBfICWn5GYkCgf&#10;KBZxvpnUg1lTCeLotlycqZdCCFktJhDJP3bllVcuey4JyhhfMB86MRMtXZuTzoZ/xaCW1qb8/bRX&#10;aJWZR5ffK664omQ8uXwhIKNrbfFxKIZ/dJNlWRGv66ijjio5H7xePu8EgMVu87QELfd8fEZ32WWX&#10;kr8vWu8VJ50Br4tgMf/+M0Zjelwq/N3mrbjiii3r+Iwdd9xx2Zp/cWycl/x+2gr/mHSl2PI3Ybbi&#10;/LiMdGVnX+Xeu3zhvFVqkdldDP8kSVJnGf5JUh/SSOEfQQXBTDHAS4XwodxF92GHHVZ2e8qhhx6a&#10;bfWv7gr/6FpZfC10W8635OL/WZYPoyj58I/ALt+6kfDjiCOOaBVYEboUQ5aZZ565ZLIT0D23XHdH&#10;noOupiDgyM8Smy90e80HRAQunNMjjzwybLLJJmG77bYrO0Nt+qylQthSPLZK6MqbP0eElnRhLraK&#10;oxtqcaINuk3nQ6rOhn88Pj2WwtiUxbH5CL+YBIVx8pjUg/NZPFZaWOZnJuZY+VwWxwo85ZRTWj22&#10;GP5RaB1ZfB20ei1+JgjV+Kyw7UknnVQSDNJl/N13380e/S/GuGMm4LQdn0HeT/bBa+P9Z6Zrusdz&#10;vsvN6Fwc05OWvPm/u/yEP7w/BL7Fv5Xi5DeUtsI/PquVJvEgEM6H0nRX5xg5N3m8T7TO5PUSpPNe&#10;F9+P7mb4J0mSOsvwT5L6kEYK/8D4ZIyplS7IU2FZfuy6PGbVLQYmqRC8FHVX+Id8yyoKk3Xw/ASD&#10;hCbM0JpvVZdKPvwDk5jkg0SCH1q4EdQQ8Lz88svhgAMOKNkHrcFuuummbA//YkZggrf8thRaCabJ&#10;QQg4aNlV3IZCqJVHV9/8+aTFIIFVfkw3Qjm6lOb3w2QT1aIlYjGMXHTRRcMDDzwQ19GK67nnnotd&#10;MvPbMOMwXWfzOhv+cc7zrSVpuUcXb/6GCIUIlWgNmA9sadmZD0z5vG244YYt6ymMcUnX4GJYRyiV&#10;JldJyoV/PB9dZenOyjEwoQXhd/44GJOPc5Ywziaz8ub3Q+vbZ555Jp5Tzu2TTz5Z0iqPzyFjcaZJ&#10;VDi/TOaR1vO3yiQb+UCUkIpZmNM2FLoc5+27774l6+ecc874OjlvnFuOu3islI6Gf4R8zFidH6OS&#10;2bD5PuHYCYzff//92Mo0rafQNdiWf5Ikqbcz/JOkPqTRwj/CiHLBFGP3VZph84MPPigZKzCVYgu1&#10;pDvDvxdffLFkXDGCE14LXZh5bBoXr62Wf2A/s802W8k2hE4LLLBADIsIFfMhD/skTCm2YgLBRT7M&#10;SYVWaLRyAiEW3Y3zYy5SaPHFuG55dL/dfPPNS1qQ8R4yOzBdTgnCCEHz3VvZz7XXXpvtoX0EMYxD&#10;mA+ZKJxbunYzXlwxGOKc8vkunoPOhn8EQ3w+8mEs3UvpXsznhHObf635FpUJre/y54tCuM1x8Dkv&#10;Tiqy8MILl4xbWC78ozBLMJ8JjoGJPfh3fj1dvvOfdQJa3qP8NhTCSs4pgSvjCebXEe7dfvvtLeeM&#10;Vn4bbbRRyfngM064mX//mXwnref8X3/99fHxCZ+H/PHyGeEzz745txwT5yz/Oad0NPwDQW6+pSiF&#10;x3PstGLkvOfXEWwTjPY0wz9JktRZhn+S1Ic0WvjHxXu+K2QqXKAXA7qEY893GUxlnXXWybYo1Z3h&#10;H0HRscceG1vh5bfLF8KMYqu9YvhHgEWXx+JMp+UKrSA5XrqeVnL++ee3etzqq69eEoLRootJG/Lb&#10;EMYUgzKCQmaapdVUflsK4xwWAygKgVC58eLawrmkpVZxX+UK55uJR8qFv50N/9LrLddis1h4Hlpt&#10;5rvB3n///SUtBylbbrlly7Gyf4JOwq/8fmiJmT6nxfCPbtDlwsB8oRVkuRmB2WdxTMVKheCPGYHz&#10;Ld84XmbOpeVicftK7z9dhIvvPyE+rTmL2+YLYyASNOeXdSb8433n+6BSy+F8oas8r53X29MM/yRJ&#10;UmcZ/klSH9Jo4R8Yu4yWU/my9957Z2tbIxhjRtyxxx675DHF2UQTwhdaiaXt5p9//lbhH2Fcfl/F&#10;rq4JrYPy2zG5QRFBCePsEdDQki6FOvw/Y/Jdc8014dFHHy3Zz5577pk9uhQhC10uCY/yM7gSsow2&#10;2mixxR1dLsuFXnkEg7RWyz8nXVfz6Jq86qqrlmxzyCGHZGtbo4skLcsIKDm2FKjQIoyAk9dLMEOX&#10;4EpBbjUIvpjBl1aAqcsmLcKYIZZlhJC8x5UCPcYmzL92Plu1hH8JLfE4P3zu8rPg8v7y+nm/Cf7y&#10;f1uMhUhLNo4zPT/BdnHsQ0IsWp/lt6PlGy1jUQz/aPnJMlrI8RjOBcvTOSEcLzdBSh4tPQl3+Ryl&#10;1nW8Fs4xYTndtPn8VUIrOkJnXne595/wjKCd7r/5LsF5vAbOBy3s0t8J4SGvgbEkOZe0aE3nhEJ4&#10;l3De+GykdXzeil2my3niiSfiBDS0Tsy3yOQ1ECQzFiLfle39XXUXwz9JktRZhn+S1Ic0YvhH66Q7&#10;7rijpNAqqC2MT8asnvnHlJt0AoyHxth2abuHH364VddQBvbP74sx9cp5/vnnS7Yr17IqYduLLroo&#10;zqj63//+N/5/mlyBMC6/H2ZKrYRjpevh2WefHfdDYWIJJg5hPL9q8brzz0nYV0QX1Pw2nOe20CqK&#10;Y+fYmJSEVnW0oqT1Y/71dhahB+83Y9zxHISlBMC0jkxdlyt5880343bpNXG8HW3NRes1wiXOPxNd&#10;cCy8vwSw5T4z/J2xff6cDhw4sNXz828+8/njpKT3t1z4x+siaCYMYyIPAmtaP3KeCMWqweeQ7rgn&#10;nHBCy2uhyzJhan7G5EoIUV955ZVW7z/dnAnACYjbw/PQBZqQj8czbiGviXEjwTnIn5MvvvgiLgev&#10;P/+55u+8muPmfLMdY2QSBvO8FIJixqps73Pf3Qz/JElSZxn+SVIf0ojhn6S2VQr/1DcY/kmSpM4y&#10;/JOkPsTwT+p9DP/6NsM/SZLUWYZ/ktSHGP5JvY/hX99m+CdJkjrL8E+S+hDDP6n3Mfzr2wz/JElS&#10;Zxn+SVIfYvgn9T6Gf32b4Z8kSeoswz9J6kMM/ySpdzH8kyRJnWX4J0l9iOGfJPUuhn+SJKmzDP8k&#10;qQ8x/JOk3sXwT5IkdZbhnyT1IYZ/ktS7GP5JkqTOMvyTpD7E8E+SehfDP0mS1FmGf5LUhxj+SVLv&#10;YvgnSZI6y/BPkvoQwz9J6l0M/yRJUmcZ/klSH2L4J0m9i+GfJEnqLMM/SepDDP8kqXcx/JMkSZ1l&#10;+CdJfYjhnyT1LoZ/kiSpswz/JKkPMfyTpN7F8E+SJHWW4Z8k9SGGf5LUuxj+SZKkzjL8k6Q+xPBP&#10;knoXwz9JktRZhn+S1Iek8K9fv35hrrnmslgsFkuDl8kmm8zwT5IkdYrhnyT1IZdddlkYbbTRLBaL&#10;xdLLiuGfJEnqKMM/SZIkSZIkqUkZ/kmSJEmSJElNyvBPkiRJkiRJalKGf5IkSZIkSVKTMvyTJEmS&#10;JEmSmpThnyRJkiRJktSkDP8kSZIkSZKkJmX4J0mSJEmSJDUpwz9JkiRJkiSpSRn+SZIkSZIkSU3K&#10;8E+SJEmSJElqUoZ/kiRJkiRJUpMy/JMkSZIkSZKalOGfJEmSJEmS1KQM/yRJkiRJkqQmZfgnSZIk&#10;SZIkNSnDP0mSJEmSJKlJGf5JdfZ///d/FovF0qkiNZOff/op/PTjjxaLxdKh8ueff2bfJpKkjvIK&#10;Q6qzchfyFovFUkuRmsldt90WbrjmGovFYulQ+fyzz7JvE0lSR3mFIdVZunjfddddw80332yxWCxV&#10;lZ122snwT03J8M9isXSmGP5JUud5hSHVWbp4v/zyy7MlktS+iy66yPBPTSmFfwOefz78/fffFovF&#10;UlUx/JOk+vEKQ6ozwz9JHWH4p2aVwr+XXnghWyJJ7TP8k6T68QpDqjPDP0kdYfinZmX4J6kjDP8k&#10;qX68wpDqzPBPUkcY/qlZGf5J6gjDP0mqH68wpDoz/JPUEYZ/alaGf5I6wvBPkurHKwypzgz/JHWE&#10;4Z+aleGfpI4w/JOk+vEKQ6ozwz9JHWH4p2Zl+CepIwz/JKl+vMKQ6szwT1JHGP6pWRn+SeoIwz9J&#10;qh+vMKQ6M/yT1BGGf2pWhn+SOsLwT5LqxysMqc4M/xrXN998E+6///7w+eefZ0vUV7388svh8ccf&#10;D//73/+yJT3P8E/NyvBPUkcY/klS/XiFIdVZT4d/f/75ZwwR+vXrV1NZffXVsz10nZ9//jlsttlm&#10;8fkeeOCBbGn32WWXXcJ8880XnnvuuWzJv3788cdw1FFHhSWWWCIe35ZbbhkuueSS8O2332ZbNIaj&#10;jz46LLbYYuGxxx7LlpT3yy+/xNez3nrrhbnmmisss8wyYfvttw8vdNHF95VXXhnP7XLLLRe+++67&#10;bGnjuu+++8KUU04Z3+O///47W9qzDP/UrLoj/HvrrbfCs88+G958883wxx9/ZEv14IMPhm233baq&#10;735+l88666z4W92e33//PTz11FPh1ltvDU8++WSsezSKn376KR7TjTfeGF599dWaju2ff/6J5+ye&#10;e+4JAwcOzJbWF8/xxRdfxM/ra6+9li1tXJy/0047LWyxxRbhq6++ypZ2D8M/SaofrzCkOmuE8I+A&#10;KB3HUEMNVVWZccYZsz10HQK2BRdcMB7XDTfckC3telS0qcgPNthgYeutt47BWELw8/zzz4cxxxwz&#10;rh9mmGHCiCOOGIYeeuh4nGuttVY87p72119/hTvuuCOMNtpoYYwxxoj/Xw6vlVZtBHHp/R9hhBHC&#10;8MMPH18fjz377LPrfqF28sknh+GGGy5MNNFE4euvv86WNjaC3nnmmSe8++672ZKeZfinZtUd4d+q&#10;q64a/3aWX3758FkXBwX8bhAwES7xfduI+C34+OOP4/fcJJNMEn777bdsTWtsO2DAgFgP4By2df54&#10;3WeccUYYddRRW76vKPxmnnLKKeGHH36I++sJ3Hg65phjwiijjFJybJNNNlm49NJLw6+//pptWYr3&#10;k9B4tdVWK3kcZe65544hHb/B9cLznX766XH//Ab1BldffXUYfPDB403E7gx6Df8kqX68wpDqLFUY&#10;GyX8O/TQQ6sqVOa7Wk+Ff++//36swI899tgx6MujVQDrCMYWWGCBeHebrsHHHntsmGWWWeLyJZdc&#10;Mnz55ZfZI7ofrViuu+66MN1008Vz11b49/3334c111wzHjfb81mgldvNN98c1l9//RhsctHGa6yn&#10;3hj+3XTTTfFc7LnnntmSnmX4p2bVbOEfNwzWWWedeGPloYceypY2FuoCxx9/fLyxdcstt2RLy+P1&#10;EHwR7nAOK50/ArC99torDDnkkPG7kxbl6667bvyN5Fxws4nWYT3RYp7QsX///vH4xx9//LDKKqvE&#10;Y6OlPDe/+H3ab7/9yt7M4+bgnHPOGY+flv+0mOfzNNVUU8X9TT311LFVZL1Czd4Y/vF5IkiecMIJ&#10;Y/2D19AdDP8kqX68wpDqjMocpVHCv0bSE+FfOh/DDjts2HXXXUvu3tMS4sADD4wtFqjc0/0mVWh5&#10;HKHZ5JNPHi+IuIjqCbTc2HHHHWOolt7TtsI/ugPzWmkhSLenPFpFbLjhhnEfdAWup94Y/jH244or&#10;rhhGGmmkLusOXQvDPzWrZgv/+G0gYGrk8I8uqwQ1K620UgzGKiH4WnzxxcMQQwzR8v1T6fzde++9&#10;sVUdwR83yviu5zeTLqwXXnhhPB8jjzxyHAaiu+2///7xt5rf8mv+/2eNFooc26effhpOOumk+PrG&#10;GWec2KU376OPPgrTTDNNDDQJLlNXXx5Pt+aFFloo3kzjphr1gnrojeEfaB3KDcQVVlghvufdwfBP&#10;kurHKwypzlLl2fCvtZ4I/z744IOw6KKLxuf88MMPs6WD8G9a+7GOrrBFBIXbbbddXL/wwgt360Qh&#10;PDcXWnTD4oKGgJJj5eKqrfCPkJLjXXbZZeOYTHm0WqDrE12buZipZ3fm3hj+cT5o4cn54Hz1NMM/&#10;NSvDv+7HEBf8bhDKlWuxRus8boil7rv8zvC7wP9XOn/bbLNNXE8QVvyeJ9DaYYcd4vqNNtooW9o9&#10;aPE++uijx9dLT4bimI/Ui1I9gBt+eZwDljNUxhtvvJEt/Re9BbihRmkrRK1Fbw3/+BzRKpLfzEce&#10;eSRb2rUM/ySpfrzCkOqMyhylt4d/VPKoUHORQ1cZujjRLYYuMVRWDzrooPDKK6+UtKQj0Nt8883D&#10;+eefH+8Qc/HB9iuvvHK8214M/zjW66+/Pt5t33nnnUvG4svjOXhNbMed+FrQtZNKO+Fd0YsvvhiD&#10;NO74VwqsaMHA8U4xxRRxdtjuwrni9XJsjFd06qmnxq66dOFqK/w77LDD4vHSWqFc+HfxxRfHCyRa&#10;QdQ6MQefB46ByVB4XxdZZJHYZZbzctxxx5UN/3hOZlm+6667wj777BMnlpljjjni4wkzmZSECy4u&#10;hhiPicHm+QzxOiqNUcX+Dj744Hh+GKeJ7Xgv991339jFi33TPYkLVbq78TrLXfyCY6d1TCO0/jP8&#10;U7Nq9PCP7x8mMuC7iAmhuPFy5513xu8VvmPyN0poKUagNtZYY8XvPCYNev3111t1dWWfbPvSSy/F&#10;LqO0sOP/aYlWxHc1++CGFL93PCfftU888US8gZX/na0Gr4MurLRoe/rpp7Ol/+K3l4CO88VrYKIm&#10;QjECNJZVOn/pZhk3xcpNCsJNINaX+73tSpw7uvjSgpH3rpz0ejfeeONsSYi/VYyHSJh1xBFHlD3P&#10;/O4xliFhXa2t3TjPvN+MGXj77bfHehDvLeeurfCPx/Ee8Lp4//i95zNEveqdd95pqStxvPQOYDv+&#10;WwmfRbbhuXksv4fMdE8d7plnngmXXXZZ/NwzDEp7E3pcddVV8bNF6z/229UM/ySpfrzCkOqMyhyl&#10;t4d/XMgQyNGFh/1QQZ511lljN1jCI1oIzDDDDDHUSQh32JaKf7rLnsohhxxStuUfFcl0x57KcTlc&#10;QNGNddxxx6159j1CS56Pbj9FDNbOOsK1SugKzDaEbgSJ3YUuRwRqnNM0TiFBVXvhH91+CbIoXGzm&#10;cRHDXXteD60casGYh7vttlts6UILEUI+Zsvl3/x36aWXju9hMfzjwoewkAtMHjfppJOG2WabLX6e&#10;uIBgGf9OrWdouchy9sOFbzmPPvpofH0TTzxxbIlBQMt7yOtiv3RpHm+88eK/6aK01VZbVQx3Oc8E&#10;pYShu+++e7dczFRi+Kdm1ejh323///gYI47vMm64pL9DvmfoRspNjhTaESLxW8R3Br+D/D/fPxdc&#10;cEFcD25I8PfMdwu/XeyLbfnu5sYEv3/5mzPvvfde3AcBFr9LPCf7p9AquZrZdxO+w/jO4zl5TYQ8&#10;RdQT2O/8888fv3P5frz22mvbDf+4McN6vu/LbUOwxnp+d3sCr6vcTSNuLHFTiGPjxlFCwMr7w3jA&#10;hGv1xLHwXnKueB95bkJG3lvGTeQGKsuK4R/BHPVHHkd9Kz2WQpfrmWaaKQaVvK+8Ll4Pnx225znL&#10;YVIatuGGHcEwITO/y3x207753Z1gggni2I/c9C3ePEzYF+MJ83tPYNjVDP8kqX68wpDqLFWkenv4&#10;R0szAhsqxnQVpcUCd42p+HGRQAWU/c8888wtXWxS+EdLO0JDLkA4ls022yzeYS4X/nG3mok1WMb2&#10;5SqvtA5jPRcUtbZWY4wfKszceS8688wz4345pkqoALMNA4bTwqO7cEefADZfAa8m/OMikZCOiwxa&#10;tHGBwUUNM/Vxccx7SivGWirtXEyed955MejjAoF90gKBVgKEdrTkSxcoxfDv8MMPj8fCMRPS8fl5&#10;66234ueJVoi0TEnvAZ8j1tENjQsL3vdyYVzqpkUXM84TIXTanv3SMoJWfHxuuXhnHZ/ZSg444IC4&#10;Py6GK4WE3cHwT82qkcM/bpikmwWzzz57OOGEE2ILNsaQS7Pf8r1Jq2S+b7gpQ9DCshTOEXqlmy38&#10;hhEW8rvD9yU3whhegO6ofM8RLtJqkN/G9HvH9x7PM+2008ZAhqCQGxfsn9+9ci3SKvnkk0/ijTqe&#10;h2Mth+9VbqIQOqZ9VxP+cSOK183vYT5E47ubScP4vuV3ggmmGgW/o9QteC+4OZS/qZTGKSQYI9yl&#10;PsL7Qqs2JjH573//G89TR9ACka7h6XPFZ4LfGm68cSzpM1cM/7ihyu886wiP+SxSeDw3z1jOeaZl&#10;KkEhN1D5zeSzUqlnROquzYQoTIDGa+PGG58TXi/753d9+umnj9tRJ6vU04GbiITUbMcN4q5m+CdJ&#10;9eMVhlRnVIgojRL+VVuKaI1FZTJfwc+jmwgXJzyWUBAp/OPCZY899mg17k658A877bRTXEaLLYKb&#10;PC5MuFAiUOTiq5aWWdzVZ7/cpX777bezpf868cQT4/r2xntjG87FOeecky3pGdWEf1wMEAASbFK5&#10;59jzhfPPnf9K3WDLoZsQF6U8nguEIoJEWsywvhj+cfHMuePiohxaZPLecjHDjJOgazD7ogVCcZZl&#10;Pg9coHLBxsU27yvbchHDRW8RASEXq7SAqYQLQPbBhU93tGSoxPBPzapRwz9+T/ie4XHMXFvuO4Sg&#10;hPXzzjtvSwu8SmP+8b3KOm688L3HkBn5lmi01OLmBb+RfKfS5ZLHpPCPQmjH7O78ltNVs9xvV1v4&#10;3eP5uemSb5nfnmrCP3ATh99ktuM18JvCf3lN3GwjjCp3E6+70a2WUJbfS46V/3LDKV+HOOaYY+LN&#10;IWb1vfXWW2M4yO8m7wHvH4/j94M6VeouWw1+p9Ls/Hx+iq0vCc04X6zPh38cGzfTWL7JJpuUbbXJ&#10;9qxfaqml4r+pfzEkC8tovV48Rn6PuYnL6+CcMBQG23IDl5t4eXweed28flqEVnofeR6On9/MWupk&#10;HWH4J0n14xWGVGdUqiiNEv5RSa+mFNFqitYKKZApopsUFX2eI42VlsI/AqByg0FXCv94PJVNKucs&#10;z1deU0WVSmatY7LRNYbH0s2q3DhLtOxgfTXhH4XZDXtSNeEf3VgJNVP3NUIxLj7oik1LAwJbuv5y&#10;UVktWkrw+nleWooUcUHM+I5cNBXDPwItLrAqjZXE54wWMoR/tCQELXG4AGFfxRabtL7kWHg9tGDg&#10;feUil4tW/ua4eM9fjNBSlC5ObV2MppCY11ep63l3MPxTs2rU8I/vKiavoHUeN7TKoYUV+yUYSmP/&#10;VQr/+P5Nrazmnnvulu3zuClGF1TCE7p/Egjmwz/Cwc5g8iqOi7CHltbVqjb8IyAimCI04zXQ6ozf&#10;Gh5HIEVLOV5TT+P7nN+GdBOM1pq8V/mxhTn//Nbwu0gvBlrW7bLLLjEkoyU5dQdeJy0dadlYbdDF&#10;ueQ5qVsRKhYDOY6BG6xskw//+D2jtR9BNL9L5XAcPI5W8yBo3HbbbeN7weeqWNch8OQGG3UCPg/c&#10;iOPxhIwMo1I8tiOPPDKeA4Lj4g3chBalnFteXy11iY4w/JOk+vEKQ6ozKlWURgn/qHhWU9pC5ZDw&#10;hi4lhHNMxkCgRIWS5yiGf3QZoftlUaXwj8orEzWwnAufdOFAxXODDTaIy9daa62SSns10syDtOwo&#10;N4h1mhyjmvCPi5tqWv5x7HT3YXzAYiGwqzSJRTWqCf8YmJyLMQp37gnU6PbEBQHBFgO7c5FA16Nq&#10;L5Dpuss5IHCr1C2Wc8MFZzH8y+PCieMgTKRlC60I2SddoPLhH59hLpw5zvxYjZy7/Ph8dInms8MF&#10;J8fHhSufyx133DFcccUVMRysRrrw5mKG7tE9xfBPzaqRu/3y28a4suVaWXHjIM2gTtDRXvjHftJv&#10;XLkZ5JP0G73iiivGCYzy4V+l7pbV4vua706Orb3JG/KqCf8IQmnRxnclE3mde+65cdIu/rvSSivF&#10;56ULLa3/ehq/SdxcIizjWDk2xonl30kK/3jNtP7jdymP36s04z/r+TxUI425yO8bn4kifuOYYIVt&#10;it1+uYFF9+Ny4zzSM4JhPXgcn7+EiURSGJevWxFGr7/++vG101WX38wnn3wyPp5Akxbx/O6k3hvV&#10;SjftqGdUCinrxfBPkurHKwypzqhUUXr7mH+g1R9BCoNA08qPCwNCGu6Ep/1TiuEfAU25FmKVwj8Q&#10;QLKcrijpgoW70nQbpeLK3etapYtBuv4wMUQRLflYX034R9BJJbk9XEhyR5/zVCy0KqjlYqyovfCP&#10;i1cq4xwvM98WB+wmxKVVHQOOsw0XH9VgVl22pzsu4/2Uw8DmPHe58I9JUxgoPn2O6ILE+SD0Y78U&#10;/p3CP6SZEAkBE8JnXjvnILXQ4zWx/xQeU2jpQUsOBnFn7CZaorTVYoMAMT22O8d1LDL8U7Nq9Ak/&#10;wHc34T+tmtZYY404lijfIYRo7Lea8I8QJX2/8l3Fd165kiYBofUVx5oP/2q9yZXHDTOG3EjPX0uX&#10;zPbCP1pR8/3Oem7K5bfhe5jf2HTDjZCt2tZ//F5wvssVxrnrLM4Bx5ZCPH6nUkv0FP7xW0QX7XIt&#10;xKkHEfzxWLo8V4Owke258VjuPHC+CEjZphj+JczyTL2Hm5Tsj88Vn0FadPK4fPjH+07diboSN8bS&#10;TUa69dKike3TbyavkdfNMn4r+QzzOSeo5GZbOjdtufvuu+OxMLZzV4/vaPgnSfXjFYZUZ1SoKL09&#10;/ONubhpcmsoyXZ64409LBSrJjAWYLmCK4R9hWrkKZFvhH3e500UTz02FndkTqVxyh7lS6NSWNHYc&#10;szOWe3yqfHORVwkVcLbhOKqp+PO6qcxTmS4WxkXqyvCPkItjZcD4hx9+OFtaiguRdF4IzKq5OGRW&#10;QLan9WW5EBWEt3weiuEfrUK42OWihAtLPlN04eZCnRmguVDh4qMY/hHoMW4Vz8v/c5y0FOQijXA1&#10;XYQn/JuLV14b3Zs4T6krGhcpbYXH7JvtOEZaNPQUwz81q0YO//hO5mZJGsaCQITvI/7NdwmtpFle&#10;Tfj34osvxseyPd/T5X4H8oWbG7QuS+Efy8oFUNUi9GGSCvbV1u9aOe2Ff3yHEpQxfAQtAMthPNk0&#10;aQSt0KtByzi2L1cYB7heCGaZPZf9EqiBugyviToOr78cWs5T7+FxjE9cDd5XtmeyFoK+cgjjuElV&#10;DP9Sa8N0I4/jo/7B7zp1pDRBWj78A60vWc7+qLfwu8ZvCjdred35m4F8xrj5STDI5zR/I47CTV9a&#10;H1aqHzz99NPx+Wk9WM1N0c4w/JOk+vEKQ6qzVHnqzeEfF0OENIQhdKMk9KIVXr4bCt1j0oVCPcI/&#10;7lxzl591a6+9dmzFRmsx/t3RMZAYt4bH0x2p3PHQkoy76JRK4SIVdPZBV6Zy4xgWcfHFdoyXUyyE&#10;msXWeLVoL/xL4yNS0a806x8I83hvGSS8mm7IjNnHfhdZZJGKXXoJzbjozYd/nHMCPJ6L94CLK8YH&#10;yreEoGsWF0DF8I9WJnRX4nkZT/Dzzz+P4yDxbz7flXCxQrcpwkgCal4jz8/FExdx5fBc7JfjKH4u&#10;u5Phn5pVo4Z//NYxBiqPI+wjrCEIZHZzhm9IwxSwvprwjxsVqXUcky6V+x3IF34r+D6sV/jHY1Or&#10;Ln7Da9Fe+Mf3KcEo4V6lbqJM0JTeh//85z/Z0rbxe8Fvfrmy9957Z1u1jy6uHHelwIp1aYgIflNw&#10;/vnnxwCL183QHOVwwyvNbsuNxGowvAbb0622UktOno9gLh/+8XlbfPHF42N5/zbccMPYQp/gla69&#10;nKs07m0x/KPORDBLLwU+W9TX0meb8Y/L4fk4Dm7E8dlnjGC258YZXZfLdYUHn1vCSH5XqXd0JcM/&#10;SaofrzCkOqPiROnN4R9dn3gsFzFUOIuoXDOeUbpbXI/wj7vjtCYg3CKEYcxA7kpTka12nJ2iU089&#10;NT4XlelyszjSnWf22WeP21TqukLLANZzJ7/aMeS6SnvhH+MBcaycv0otMwhZuahiOwK5ShdKec8/&#10;/3zcnguLct256TbLBQqfh3z4l8KsKaaYIraIKeK5Dz300NiyoRj+pc8Yr4WLcroZEcByocYFS8JF&#10;OBeIXByV617FjMCpBes1//8CohyCbdZz4c3z9BTDPzWrRg3/GK6AFsuEeEyEwA2CYkstQkD2W034&#10;x29EmnmVcUcr4Tsy/5tUr/AP/P6n1mJ831ervfCPiSAI/+gCm37zi/jdJ/BiH3QBrgbf9Zz3cqVS&#10;S/MiAiwmbeE3rVIwSUu2BRZYIB4b4yIiDSVBPYOxHcthTEYmC+Fx1HGqwWy+bE/r+nLnktfMjS+2&#10;yYd//OaxjNby1CHLhW9pm2L4h9S1mRufHDf74T0t/m7zW5n/HU3vATfn0kRodN2uVPfipih1Ef52&#10;OjtGZXsM/ySpfrzCkOqMShOlUcI/KnXVlnTRkwY4p5tvuYk7qDTSHSc9BwNIozPhH6hoUoFnPRcO&#10;XMDQ3aajCH7YF91tubgq4njSeHZUwLlDn84B/+V4CAdpOVZtd5+u1F74ByrsvJ7NNtus7Jh/hLkp&#10;DCN4qwatAxl7kccQtPFZSdjn22+/Heaff/64Ph/+0VKEZZxDuiEV0UomjUfERXTxgvKVV16JMxrS&#10;CoEWDFx4MtZUXhobkAvu/MVMwuc3dUOr1LKD5aznc8JMlj3F8E/NqlHDP74DuWlBkFLuO4rvujTB&#10;At+9KYwhNGIoDFqNM/N9QkvCNKwCN4zy35UJ35mMRco2/N7RWq6e4d9ZZ50Vv0+5UUKL6Wq1F/5x&#10;g4xzxTYMmZF+K/Po9kt3Y/ZRnDyjK/G7xntB4Mn3aLljo6sqQ4hwbGlYDMLR9NtGqz5aDxbxmnhf&#10;2IZ9VIObSGxP+EZ4XDwewjfqSWyTD/8Yn5hl/J6Wq0PxeUrbcDOuiNfFe089gM8l23GzL99rg4CU&#10;5fymlguH+b1nPYXf9nKo33IuCcSd7VeSeg+vMKQ6S5WmRgn/GNummkK3kNTyigouFWlCF7oQ0TKK&#10;iwjCGrquMgYSFwFpTLU0W3Bnwz9akNHliv1SeA4q8h1F+EWlnbv6le5OExBSUSZYopsSr50WgYyf&#10;t+aaa8blrOe197Rqwj+CrDQW47bbbhu751CBpzUE71Mav4oLU1oGVIMLDrrB0TqP94X36LnnnouV&#10;fs4TA7Mz0yAhaT78Y3IRzj3vI58vtueiks8ZF0T9+vWLjyPk5UKVZXl8HtJsz2zDtsWWqFxsp7EB&#10;N91009hFj+eh8F7SbYr3kCCb7r3lpNadfG7ZX08x/FOz6s7wj4kL+F5K3wOVCpjggN86xlfjNykf&#10;vDEUBK0B0+8cXTRT+EdraG6isIxt+N7g5hHflbQw5nua7yy6U/J9mMIfWrIxRAL74/uM32oCmHqG&#10;f3xH8p3I/ovfqW1pL/xjWWopz+8I37X58IiW52moDiafoCVZd+G9YixYnpv3/9lnn83WDKoTcROI&#10;ichYz3/zN8Z4P3gfCc0Y4iJ/3NQF0ueKYS+qbUlJ2JZuiNGdNn3eQD2IVn98PlifD//SUCWMNUmQ&#10;lw+P+RzxeUqP43NbxPiJqdswdS0+A4ydnN8Pn9f0HASE+c8b4WfqMUELT1pLFrEvbuzxu845r2bo&#10;kM4w/JOk+vEKQ6ozKk2URgn/qi1c4KQJLdgH4+xRcaRQ4ac1BWENwdI000wTDjjggJY7/KkLTWfD&#10;P9CKMIVX7J/WX52Rxo0744wzsiWlqOwy7g8tP6jMUuHlGOliSiWbf+dbdvSkasI/LkBPOOGE2OKA&#10;1824PFyocYHBnXpeI+MRVeq2VQkXt3TtTaEwA4/T2o7zRrdcAkC66ObDPz5HjBvEhRWfI7bnuRlX&#10;iBYaDFzORQThKsfFRUdRar1JmXfeeVv2nXBRzcUbz8s27IvnofAeEvxx0VZpAhQuAml9w3tN0J2/&#10;SOpuhn9qVt0Z/vE9x3dM+h4oV9JEEoRCfMdz44JWyHzH8f3Jbyg3g/ieokUw37nsO7Ugpxslv4Ms&#10;I0RhNtY0qRBB1Pbbb99yLHSD5XuOYImbEakVGa3/CJdQz/CPmzq8Pr7TjjrqqGxp+9oL/0DLaFo8&#10;sg3nmJbzPActwgm7+L6lRVqlVtZdicCP3wFeN+8x3+e8j/QiIIzkmHkvi2P3cr5p3cl7RQhMy026&#10;vnJTKNVXGEeXcfTKtSishJtPfDY4J/wG8xzUlfgMcLOL8JjfvXz4x288N9l4DTyGm2Z8HvkvNyPT&#10;by+fS46LVqN5/J5RN2O/rOd1F4fcoLt5el3cFOP88BzMcs0NNM4Bv+U8Z7mhNAiwU72Kc9zVDP8k&#10;qX68wpDqjAoRpafCP1pLcbefi49aCrO70ZoroYLHxcwSSywRK4JUjAluaPVF5ZG7vcwux2MJ1qhA&#10;M/Bz+ne5sWp4DJVMthkwYEC2tBR31gkZOYebbLJJ2W44tUiBCoFkJRw7rRt5PirrXAhS2aerL8t7&#10;MhDK40KRyjYTo3BclXCeufCggk6AysUHF5WMd8R7QyvOWi5iEloz0JqPIJj9caHVv3//OG4WLWH2&#10;2GOPeMFEyJtwIcpz0hqDzxHhJV25uUDhApNjPfHEE+MFCJ83Pr95XMxwMcl7SKuHci0v2IaLeN4/&#10;gmpacLA9wSSBdJr5sBwex3vNY3pyvD8Y/qlZdWf4V03hOx58L9AimnFJWc6NClorc7OC7ysmhqDV&#10;NN95rOc7CHxP0aIqv09ugCT8fl522WUtMwgTxrBPnpcAh66bfC+l7+F6hn/sk98u9kfXzmr3V034&#10;B77rmXyJ3xW25XURVvH/BIKdndiqM6jDUGfh2DimdM45NuovfN+XOx/pJmAKZnmPKPw/4TA3oapt&#10;9Zfw2eKmE0Ek++GY+Hzx/xzjhRdeGH938uEfnyvqjqk1O8fP55HHUQfjt58u5zyG9eVuanL++e1j&#10;PS3ny7XMoy7B7zCfS84Pz0Hh/ykE1YTY5eoJPDaNndgdw2QY/klS/XiFIdUZFSJKT4V/vR1hEa23&#10;uLOdWlJ0BuP10KKDSm5qtaHegxakvHe0ZOQCrJ64OEvd/riY6qkL1sTwT82qO8I/vutpOV5tyePG&#10;BuPY0eKLgO/6669vmZCD7wmCOh6Tn5QI/F4RHhIcFW9oEZzQDZN90YqKll8Mn8BxFtHCiv3Teq0j&#10;N2aKCIgIjGhd/fLLL2dL28ZrIczhONr7LuR4aT3O+MAEUvyXrtb5Gz89hSCPY+GYuFlGQFZs7VcJ&#10;Q0PQwo+hULhBlXpDdAafLYJg9knLv3QsdC/mJl253g206KP+Q4tKJlrhxirvDwghCaR5n8pNbkIX&#10;Y8JsftfamnSGoJHP7GmnnRZbpvI8TGRTLizMY7IPgsLUerarGf5JUv14hSHVmeFfx1EZpcLL3XBa&#10;rHHh1FlUZLmg40Joyy23zJaqN6CFxrHHHhv/nmi5Wezi1Fnsb7XVVosXMg888EC2tOcY/qlZdUf4&#10;p1JMYEH3UgLHYotqNSeCY4Joug7TiyEFhvVEq1XqaLT47w6Gf5JUP15hSHVm+Fc7usbQiuDMM8+M&#10;LRXodsIsjJW6ataK1hqMz0QXrFrHulP3o2UBLSII/hi3j+5XZ599dt0+Dwndoxhfct11122Ii2PD&#10;PzUrw7/uxwQcdGNda621yg7DoebDDdMll1wy/oYwhl+98ZliTEC6wdf7Zlwlhn+SVD9eYUh1ZvhX&#10;O1p1MR5OGpuHMdiYuKJeuBvO+ITsnzGcbAXR2NIg6enzQCDcXlekjmAMKAZdb2v8xO5k+KdmZfjX&#10;/egeyhis3DwpdnNW8/jwww/jOMpMJJLG+mPolHrWoRImQyH8ozt0PbqnV8PwT5LqxysMqc7Sxbvh&#10;X/UYC4fAj5nnmAGRMWu6AoNfM1B5o4Q9Ko8LGT4PM844Y+yWywQl9UbLQlqDMh5UZwfYrxfDPzUr&#10;w7+ewW8pkzPMMcccnZ48S42JsSkXWmih+LtB0MtswLSerzdaynNDjpCxOz9Lhn+SVD9eYUh1ZvhX&#10;Owa+ZhZZZuJjcOyuwuQRjz/+ePjqq6+yJWpEdCfi80BI2xUt/vD+++/Hwe0Z4L1RGP6pWRn+9QyG&#10;Srjt/5/77bbbLs7SqubD5CvX/P+/LWbMP+GEE6qasKVWaTxmek68/fbb2dLuYfgnSfXjFYZUZ4Z/&#10;kjrC8E/NyvCv59CymZZadANW8+LGab3HxU3o4ks34p5oPWr4J0n14xWGVGeGf5I6wvBPzcrwT1JH&#10;GP5JUv14hSHVmeGfpI4w/FOzMvyT1BGGf5JUP15hSHVm+CepIwz/1KwM/yR1hOGfJNWPVxhSnRn+&#10;SeoIwz81K8M/SR1h+CdJ9eMVhlRn6eLdYrFYOlqkZpLCP4vFYulIMfyTpM7zCkOqs3IX8haLxVJL&#10;kZqJ4Z/FYulMMfyTpM7zCkOqs+eee85isVg6VaRm8sP334fvvv3WYrFYOlT++OOP7NtEktRRhn+S&#10;JEmSJElSkzL8kyRJkiRJkpqU4Z8kSZIkSZLUpAz/JEmSJEmSpCZl+CdJkiRJkiQ1KcM/SZIkSZIk&#10;qUkZ/kmSJEmSJElNyvBP3eqff/4JP//8c/j+++8tFovFYql7+fHHH8Nff/2V/eo0rt9//z388ssv&#10;FovFYrHUvfz222/h77//zn5xJMnwT92Mi50111wz/N///Z/FYrFYLHUv88wzT3j77bezX53GdcWl&#10;l4bdd97ZYrFYLJa6lxOPPTZ8/tln2S+OJBn+qZsZ/lksFoulK4vhn8VisVj6ejH8k1Rk+KduZfhn&#10;sVgslq4shn8Wi8Vi6evF8E9SkeGfupXhn8VisVi6shj+WSwWi6WvF8M/SUWGf+pWhn8Wi8Vi6cpi&#10;+GexWCyWvl4M/yQVGf6pWxn+WSwWi6Uri+GfxWKxWPp6MfyTVGT4p25F+Ne/f/8w9NBDWywWi8VS&#10;97Lgggv2ivDvqssvD3vtuqvFYrFYLHUvp5xwguGfpBKGf5IkSZIkSVKTMvyTJEmSJEmSmpThnyRJ&#10;kiRJktSkDP8kSZIkSZKkJmX4J0mSJEmSJDUpwz9JkiRJkiSpSRn+SZIkSZIkSU3K8E+SJEmSJElq&#10;UoZ/kiRJkiRJUpMy/JMkSZIkSZKalOGfJEmSJEmS1KQM/yRJkiRJkqQmZfgnSVKNrr/++rDyyitb&#10;LJYGKpIkSSrP8E+SpBodffTR4f/+7/8sFksDFUmSJJVnTUmSpBql8E9Sz/vPf/7j36MkSVIbrClJ&#10;klQjwz+pcRj+SZIktc2akiRJNTL8kxqH4Z8kSVLbrClJklQjwz+pcRj+SZIktc2akiRJNTL8kxqH&#10;4Z8kSVLbrClJklQjwz+pcRj+SZIktc2akiRJNTL8kxqH4Z8kSVLbrClJklQjwz+pcRj+SZIktc2a&#10;kiRJNTL8kxqH4Z8kSVLbrClJklQjwz+pcRj+SZIktc2akiRJNTL8kxqH4Z8kSVLbrClJklQjwz+p&#10;cRj+SZIktc2akiRJNTL8kxqH4Z8kSVLbrClJklQjwz+pcRj+SZIktc2akiRJNTL8kxqH4Z8kSVLb&#10;rClJklQjwz+pcRj+SZIktc2akiRJNTL8kxqH4Z8kSVLbrClJklQjwz+pcRj+SZIktc2akiRJNTL8&#10;kxqH4Z8kSVLbrClJklQjwz+pcRj+SZIktc2akiRJNTL8kxqH4Z8kSVLbrClJklSjRgv//vrrr/Dd&#10;d9+FL774Inz00Ufh/fffj////fffx3XN6pdffgk//fRT+P3338M///yTLa2f3377Le7/119/7ZL9&#10;dxbHlM5Bd7zPnAeei/OSzgfP+/PPP8flf//9d1zW3Qz/JEmS2mZNSZKkGjVK+EcA8+KLL4ZTTjkl&#10;9O/fPyyxxBJhlllmCVNPPXVYcsklwwYbbBBOOOGE8NJLL2WP6J0I9959993wxx9/ZEsGOe6448LW&#10;W28d7rjjji4Jvy677LK4/zPPPDMGX42GEO7ggw+Ox8j56Wqnn356fK6rrrqq5b14/fXXwx577BGX&#10;E0D3BMM/SZKktllTkiSpRo0Q/hG+EPpNN910Ydhhh43HU64MM8wwYfrppw9nnXVW9sje5ccffwyH&#10;HHJI2HDDDcP//ve/bOkgCy64YHyNhx9+ePjzzz+zpfWzxRZbxP2vssoq8TgaDa3teG85xieffDJb&#10;2nVWWGGF+Fw77LBDSxh63333hXHHHTcu/+STT+Ky7mb4J0mS1DZrSpIk1ainwz+Cvy233DIeA4Xw&#10;Zddddw333HNP+Pzzz8M333wTHnjggbD55puHUUYZJW4zwggjhEsuuaQhu6+25aabborHv8ACC4Qf&#10;fvghWzpIV4d/nOPBBhssrLrqqoZ//5/hnyRJUu9kTUmSpBr1ZPhHyHXhhReG0UcfPQZTyy67bHjq&#10;qafKdntl27vvvjt2BeZ4Ccu6o3toPfVk+NfoDP8GMfyTJElqmzUlSZJq1JPhHxN6zD333PH5Z5pp&#10;pji5R3vuvffeMMQQQ4Thhx8+XH311e1OzMBEIW0haPz666+zf3WtjoR/tHzsCV999VX2f51HS8P2&#10;xtBrK/yjBWiteL62PhuGf5IkSb2TNSVJkmrUk+HfrbfeGoO8IYccMrb4qwbB2NJLLx0WWWSRGATm&#10;A55zzjknhidMbkG34aWWWipMPvnkYdFFFw233XZbttUgL7/8cthoo41iS8LJJpssTDPNNGGbbbYJ&#10;zzzzTEt34ueffz4uW3/99cPbb78dl+U99NBD8fmYIILHFb322mvxsZtuumncbuGFF47neqyxxgpr&#10;rbVW7IqbXnc+/GPG2d122y3MP//88dj69esX9tprrzBw4MC4bUecd9558ViYNCWFXQRcO+20U9h2&#10;223ja2b//HuGGWYIk046aXz+Y445Jm5bKyY2oWv2nHPOGd8DXsess84att9++zBgwIBWXbaL4d+H&#10;H34Yttpqq/iYSSaZJCy++OLhyCOPbDVWYh7Hv84664S55porPt9UU00Vz/Gjjz7aKgg0/JMkSeqd&#10;rClJklSjngz/mPiC5yasqQdCtsEHHzwst9xyYfbZZ4/7JlikS/G5554bt6HF3b777huGHnroGDzS&#10;5ZjAZ7TRRgtDDTVUGGOMMWKIyOyzr776agzC2M/JJ58cH58QXhH6sY59sb4YMPE8rJ9jjjliAMZY&#10;hfyb52X8QgKqG2+8MW6bwj/OCYEXx8IxERQON9xwcd0EE0xQNmSsRrkJP5jdlmMYe+yx434nnHDC&#10;eIw8J8fHcfKYlVZaqabZb9l24403jued/XF+xxlnnDDSSCPF94f9E9Dm5cO/448/Ph4Lk7+MOeaY&#10;sXCOWcekMF988UX2qEEIGi+99NJ4vth/ek95L5kkhn/z/rBdYvgnSZLUO1lTkiSpRj0Z/tEyi+fe&#10;c889syWdQ/hH4DTyyCOH8ccfP6y33noxgKOF31tvvRW7+BICEhKNOOKIMRC76667Ysh3++23x1Z+&#10;BEUc09lnnx0DKSbI4N+0KMuHR19++WVLSz7KJptsUtKVl9Z7tCakezIt1miluN9++8VtCbnossxz&#10;f/rpp3H7FP5RCLsOOOCAcOedd8aWgQRXU045ZVxHa8aOaCv8IyAjKFtooYXi66bl3TXXXBPWXnvt&#10;GMBxTmkxWA1C0SuvvDK+BwR4559/fnjllVdia7+LL744Pj+hIuf/s88+yx5VGv5Rpp122nDcccfF&#10;VnuU3XffPYaGrNtuu+2yRw3CeSK041jz7ylhHu8/nwWek/ElE8M/SZKk3smakiRJNerJ8I/Qiec+&#10;/fTTsyWdQ/jH/giBDjnkkBhy0RqPrqJ0FyZsmmKKKeI2hEn58QAJrWixRldTgiKCOwIrgje2pyXh&#10;O++8k20dYiDFvlKwROu+Dz74IFsbwhNPPBFb7NF9No1hV82Yf6OOOmpsxZaf9ITXcMYZZ8RWjLy2&#10;9sYxLKet8I/lhF50U863XsyPybj88svHQLM9BGnM1sxjOJd5nGPOCy0bCfoIRJN8+MexPPzwwyXH&#10;wvnaYIMNYhBJa8z8sSy55JLxcXTxZT95bMdngRCWsJkQGIZ/kiRJvZM1JUmSatRT4R9juvG8lGIX&#10;0OS9994Lm222WVhiiSXKFsK+fGu8FP7RNfTZZ59tNa7ctddeG9fTBZeWe+U899xzseUdIduJJ54Y&#10;3nzzzfiY8cYbL7YOTBjPjnCP1oIzzzxz3J5xBBPG7iMUJNT7448/4rJqwj+6LBe72PI6GF+Q1nls&#10;U278wfa0F/4dddRRrc4X/2YMQNYvtthirY65HN6Pgw46KD6GALU4iQv75HxQ8uFePvzjOcsdy6GH&#10;Hhq7QzMGYJoE5MUXX4yPoVUg71U5BH4EtYTNKWg2/JMkSeqdrClJklSjnmz5R0s2nptjKIeum8wC&#10;zDblCi3AGJsvSeHfPPPM09LCKy+Nwde/f/+WAKwcWojRwmyXXXaJARUTbjCWHJNf0CKP1mQpFKOL&#10;KQEg/0+XWRBkEbKx7OCDD47LUE3499///rcljMqjxRxj/rEN/1+r9sK/NPZgEcfD+mrDPxCSEpby&#10;OP7LOIZ0uX366afDxx9/3BKG5uXDP7ocl0PXY0JWuhOnoI9uxTyGoPGqq66KAV6xcDy8TsJYWnzC&#10;8E+SJKl3sqYkSVKNejL8S8HTzjvvnC0p9dVXX8Vwh1Zp+ULrOB5XKfxjPY8tWnHFFeN6grtyAVuS&#10;9s+YgXQZPuuss+K/GfePVnm0Gpxvvvni2IEEYrRcJCxkPegunELLl156KS5DNeEfAWW+NWPS1eFf&#10;/jjzOhL+sX8mTUljOqZCsEYXXcY+fPfdd7OtB8mHf3fffXe2tFS58I/wLv8c7RW6DhM+Gv5JkiT1&#10;TtaUJEmqUU+Gf0wowXPTsq4WtMDjcZXCv9VWW61sy75lllkmrifQyj+uKI0ht/7668fAiyCRLr5T&#10;Tz11HNeP4Il/sx1BEi3aCI2YNRfXX399nPBittlmi2MNJtWEf3QXzj8m6erwr9g9N+lI+AcCTMZI&#10;ZPIPArc0kQqFrrtM6MF5S/LhXxojsahc+JdeFxOiMMMw4wy2VQhyee8N/yRJknona0qSJNWoJ8O/&#10;W265JXan5fkrBT7ltBf+rb766jFMKmKWWNbToq/cetDNN4VQTCDB/hlvjjEGWcZEH3Rh5f+ZxZft&#10;Cc6YKZdlvI699947/v8RRxyR7XWQvhT+EYoWx+1jVt511103jDTSSHGfiy++eEvw1tHw75RTTomP&#10;WWSRRVrGASyn2JrS8E+SJKl3sqYkSVKNejL8oxUds+Ty/AR5hFHV2HPPPVseU0v4R1dU1s8444wV&#10;w51XXnklTh7B5BBpLEJCLAJHuvYS7NG9d4QRRgi33XZbXEd4tO2228Z9M9Mt4R6zyxa7tjI+INsw&#10;JmFxxt5mCf84F4wfeNhhh5XdJ+u33377GPrS+i+do46Gf48//nh8DLMuv/DCC3FZ0bfffhu7i593&#10;3nlxIhgY/kmSJPVO1pQkSapRT4Z/hFyXXnppDNs4hoUXXji2Dis3IQQIk5hAY+KJJ47b1xr+ETQx&#10;0y8h3gEHHJAt/RePIexiIhJCIIIlEPA98MADcbZdgkO69/LczDSbnHbaaTHw49gIBmmJ9ssvv2Rr&#10;ByF44viYnOKbb77Jlg7SLOEfoeZKK60UH7P11ltnS//FhCl77LFHDP84l6m1XkfDPx4355xzxveU&#10;iUWKeL4LLrggjDLKKLGrNp83GP5JkiT1TtaUJEmqUU+GfyDoItDjGCi0uGMyjSuuuCI8/PDDLYXx&#10;3MYZZ5w4YyvbEeYcf/zxMdxJ2gv/2PbEE0+MwRMBH630UkDHOlr18fzsg3X5fb/33nsxnCRkYj3h&#10;0RdffJGtDeGhhx5qmeGWctBBB7UKMRkDj3Xs48ADD4zhYpqYpFnCP46dkI7zy3t17LHHtjwfXaSZ&#10;eZcAln0y8UrqGtzR8A+MK0iwx/u6xhprlHT/JfhL540xGJmpGYZ/kiRJvZM1JUmSatTT4V/CeHh0&#10;ASbU43jKFcIkArall1463H///SXhHNoL//DRRx/F7UYdddS4LePP0QKNSSgI5ZjBl6CxOEYcAREt&#10;2diG4yiGg8wAnGb4ZXILuvgWMXPwvPPO2xIgEmSddNJJcV0zjfn36aefhv79+8eWkDyWlpKzzDJL&#10;PD+cO95jJgHJd33uTPhHK8q99torhsM8niCQLsWphSgtMTn+zz77LHuE4Z8kSVJvZU1JkqQaNUr4&#10;RwswWtddcsklcfw8JthgbDwCI7rQMoMvrenoFpzCmqLzzz8/Bnd0wc13By4ihKP7J0ELQeLMM88c&#10;n4Nuo5dffnmr7roJgR4hGrPG0hqxiCCP599vv/3Chx9+mC39Fy3fnnrqqbDjjjuG5ZdfPs4+zPh4&#10;YHIQHnvrrbe2CjXx1ltvhZ133jlu8/bbb2dLq8ckJTyWCTLS+SOk22233eLy1AKxiBaYrOdzUum8&#10;lPPxxx+HM888M86YzLnlfWSCD97biy66qKUFXsL7tc8++7T5+tL5J5DMB3ng8QTIBLsEezwfLTX5&#10;3Jx88snxtebRApTnuuyyy1paaA4cODC2RmQ54wT2BMM/SZKktllTkiSpRo0S/uXRCoyWV7RGIwgi&#10;SCKcKtciLo9witZp/Dd1J20LLc8IkdJzfPfdd20+jpCI4JBS7ljS83P8BH2VsB1dUwmkUhDHY3gs&#10;IVa5Y+D5eF62KRcOticdG6Fb2j/7oRUgyysdL8dXfFwtOKecW84x72ml/bAsHUul18e54RywXaVt&#10;WE937PY+NxwHz8XrS8eTP8dtvX9dyfBPkiSpbdaUJEmqUSOGf1JfZfgnSZLUNmtKkiTVyPBPahyG&#10;f5IkSW2zpiRJUo0M/6TGYfgnSZLUNmtKkiTVyPBPahyGf5IkSW2zpiRJUo0M/6TGYfgnSZLUNmtK&#10;kiTVyPBPahyGf5IkSW2zpiRJUo0M/6TGYfgnSZLUNmtKkiTVyPBPahyGf5IkSW2zpiRJUo0M/6TG&#10;YfgnSZLUNmtKkiTVyPBPnfHNN9+E008/PWy55ZZh0003DUcccUT44IMPsrWqleGfJElS26wpSZJU&#10;I8M/ddQXX3wRpptuujDccMPFzxBl6KGHDosvvnh44403sq1UC8M/SZKktllTkiSpRoZ/Peuvv/4K&#10;1113XZh77rnDFVdckS1tfH/88UfYfffdw7DDDhvOOeec+O8///wznHrqqWG00UYLBx54YPy3amP4&#10;J0mS1DZrSpIk1cjwr2cNHDgwzD777GH66aePLel6i19++SWcd9554fjjj4/BX/Lzzz+HrbfeOiy1&#10;1FLht99+y5aqWoZ/kiRJbbOmJElSjQz/es6PP/4YdttttzD88MOHBx98MFvau/30009h8803Dyus&#10;sILhXwcY/kmSJLXNmpIkSTUy/Os5Tz/9dBhhhBHCmmuumS3p/T7++OMwyyyzhKOOOip2aVZtDP8k&#10;SardDz/8EN56663w+++/x/rH33//Hf75559srZqNNSVJkmrUyOHfr7/+GlvH1VJ5oztqe9gvlcJa&#10;0LX1f//7X82Pa8v2228fhhpqqDjmXzWozLbXmo6Wd7WoZp+8B9V45513wjLLLBPmnXfe8Morr2RL&#10;O4dKfL5bcbX4HNTyuWHbRmipaPgnSVLtnnnmmTDKKKOE8ccfPw49wrjEl156aXj00UfDa6+9Fr76&#10;6itvSjYRa0qSJNWokcI/Qp4nn3wyThqxxx57hI033jist956Ydtttw1nnHFGbFWW9/jjj4eTTjop&#10;3H777eHNN9+Mrc023HDDsNdee4VHHnmkpJL3ySefhBNOOKFlv4xLd/rpp4eXX365bKDHY1966aVw&#10;5plnhj333DNsttlmoX///vFxjHPH3eXOeP/998Ooo44ax/pj3L8iJv/g+HjNVFgvuuii8N///jce&#10;+xFHHBEefvjhGGKCsQIvueSSsPPOO4f1118/diV+6KGHWr2uq6++Opx22mnx2L/55ptYKaZyzD4P&#10;PfTQcO+998Yx+/Dtt9+Gyy+/PO5r3XXXDbvssku46667ygZxPM+LL74Yll566TDttNOG+++/v+YK&#10;Nvu9+OKL4/nmGN599934fm211Vbx3B9wwAGxpWRbk4h89NFH8b3hNfE52GabbeL+qPQXz8VNN90U&#10;TjnllPDcc8/Fz9y+++4bNtlkk3DwwQfH7XuK4Z8kSbVL4R+/ofky7rjjhn79+oVVVlkl7LDDDrHe&#10;+MADD4RPP/20rjd01b2sKUmSVKNGCf+ogJ144olhvPHGC8MNN1wYfPDBSypvjIs3zzzzhAEDBmSP&#10;CHFGWZYvt9xyYYMNNgjDDDNM3HaIIYYomW2WcGeOOeaIM9Pm98tjCauuvfbauF0e4duEE04Yt2F/&#10;6TEU9jPzzDOHe+65p8NdSnbddde4LwJFgraiBRZYIIw99tjhxhtvjC3pRhpppJZjH3roocOkk04a&#10;wzgCQMbXY/1ggw0W17PdmGOOGe68885sb4MsuuiiYYwxxggXXHBBDOp4THpt7JPXe9VVV8V9rrba&#10;amHkkUdueU72Pfroo8f1Rc8++2yYddZZw1RTTRXefvvtDlWmabE422yzhQkmmCAGt9NMM008z+k1&#10;DTnkkGGcccaJYV45hJ28J+Xe4xlnnDHccsst2ZaDpNe33Xbbhbnmmivun+1piXn99ddnW3U/wz9J&#10;kmpXKfzLF+oU1DGpI0000URh/vnnDzvttFPsgcGNVvUe1pQkSapRo4R/d9xxRzwOKmW0wCJYI7Qj&#10;wKL1F63kWL/66qtnjwixtVYKuqjwEV7R7XTqqaeO+wMt+6abbrq4Ha3saE1HqzlamREA8XwEPvfd&#10;d1/cHnQR4bkIxNZYY41w9913x2PhmGgBR4DG+iWWWKJDXVJ5zGSTTRbDyuOOOy5bWmrOOeeMz0/g&#10;RYC1zjrrhLPPPju2hptyyinj8/N6FlxwwdjFhbvZBJZ77713mGSSSeJ6zgPdZhMquYRchIqMNcjr&#10;p0XlySefHENQHsO+2edYY40Vttxyy9g6kNZwU0wxRVzPf9M+CT5pfcn+ll122diasaMI/3g9hJEj&#10;jjhifH5eC60iaUnI+57CXd67fMD41FNPxePmPWa8wbPOOiu+x4ScK620UgwEeY8JCBMCU84Fnx1C&#10;0Mknnzy+bo6hJy8ADP8kSapdNeFfe4X64kYbbRRvNNZr+BJ1DWtKkiTVqBHCP7qIEtpwHHTxLDfG&#10;HAEVYQ2hFWPvIYV/BEaEQ++9914Mhb788suWfdCyi/3S6o3usXkMDk1X2dSS77PPPovHQpDFYwiI&#10;6BZSRMswwiSCQ56rVi+88EJsdUZLumuuuSZbWorwj2PgOQj88p544okw2mijtazneFI3W/5LF2D2&#10;zXpa5SWEfyzj9R5yyCHZ0kHeeOONGISl9ZdddlnLPgn5aDlHEMl6Aj/QCpPnWXvtteN4f52Rwj/2&#10;z3t6/vnntzw/eO/ofsw6gkq6BSd8ZngcY/wU3w+6NxMeE6TSgjJ9BnhveQzLaYXJZ4FQk+7hbXUt&#10;7mqGf5Ik1e75559vqafUq6hx+e5IklSjRgj/COwI9wikaGFXristrfFSi7sPP/wwLkvhHy3P6LJR&#10;fBxhIK3mCNqKXWATAixayLGf8847Lx4LLcYYA++2224reyyMLUf3VI7l9ddfz5ZWj5ZrhHZ0OeH1&#10;lpPCP7rnFlsXElLOPvvscT0tHfOt+0BrxxSm5rvppvBvoYUWatXVmAky0vrFFlus1T4J92gZx/oL&#10;L7wwhnUpdOO5ll9++ZJC600CtWrlw79yrwmPPfZYS0s9ziE4Lt5j7vbzGSmH1gCca845oSZS+DfD&#10;DDOEV199NS5rBIZ/kiTVjhvD9OLghiljGTOUCL/7/KZ2tKhx+e5IklSjRun2S8hG8FYubGMCBiZx&#10;IMTjWIvhH1026fpZxFh+bE84VWmCDkKv+eabL44DQytAtHUshE1HHnlkS8u6joR/jG1IizO6qjJG&#10;Xjkp/COELKL12txzzx3XF1vwgVZ8jHHI+nPPPTdb+m/4R0u34sy2jPO3yCKLxPVMilLEOV988cXj&#10;egbLpoUcLen4d7lCt+avv/46e3T78uFfuXEFQSBIl2beKyY/AV2deQyvtzghTMIEIoz7R8tRPjNI&#10;4d+SSy4ZX0ujMPyTJKnjUh2O3gPff/99HDqEOkMa3qSWosbluyNJUo0aKfwjhGEWVmbrZSIMwipa&#10;eXF8dLNNlbFi+Ee498EHH8RleYxVlx5TTVlrrbVauprSfZTWgswyywy6tJZLLQ85ljQRRUfCPyYj&#10;IYhiUotKgVUK/4pdfpEP/84555xs6b/aC//233//Vq0J8+FfuXEIi+FfveXDv7bG2UktHhmPkNfA&#10;uID8u9pCi0Te4xT+EbZxcdAoDP8kSeoa9AhhLGPqmNwUzNctKfQkoF6Z/q3G5bsjSVKNGiX8o6sq&#10;3UVT6z7CMe7SEjhtv/328a5t6r5RDP+YrbXcjLnbbLNN3J5uwQsvvHBs5dVWIUiiJSCtBBlDMIV9&#10;FFrpEY4xftxhhx0Wxx5keUfCP8JNxilkYOniOIRJCv/oglzU2fDvmGOOaTWuXSOFf221xEutDTff&#10;fPPYepGuPfx73HHHjeM6lntf84VAOM2QzOMYE5L3vFEY/kmS1LW4eciEYtTnGBaE310KQ7rQC2SL&#10;LbaIdQo1LmtKkiTVqBHCP1pepeCHLryMvcc4bMwe+/nnn8dum8zUWqnbL0FYudZbtJpj+3nmmScO&#10;BE1o1lb57rvv4jh1hFy07BtvvPHCscceG1uicbeYsfaYSITn70y3X8I17jZPNdVUJRNX5KXwL41t&#10;l8exdib8O/7440sm00AjhX/5SUqKCGF5b5h1mdaidMHmMYS7fGaK72mx8DmhO1AK/5glmdfeKAz/&#10;JEnqHoSAjBM46aSTxt9ebswy7jFDyVD/VOOypiRJUo0aIfy7+eab4zEwmQPdfsu5/fbb4zh5bFdt&#10;+PfAAw/E7anUvfjii9nSUlT87r333rhPWg8SMhLs0crw1FNPzbYq9eabb4Zhhhkm7rsj4R8TZjCj&#10;7sQTTxwnoyinL4d/Z511Vra0FGHw+OOPH7vlnHHGGXHZPffcEx8zxRRTVBw/kff4jjvuiK8hfU4M&#10;/yRJEjcE6Qo86qijxt9fChOPNdJ4wGrNmpIkSTVqhPCPCTA4BsbAe/rpp7Ol/2IGtw033LClUpZC&#10;nvbCPyacoCUh29Clt4gKH8EfXT7YhnPBbLAjjjhi7PJLYFREyz9anaVjeemll7I11SOwotswXVV5&#10;/nL6cvjHf4uThTDZB92VCU0nnHDClvP+1VdfxUlAeP/o0lvEe8yszXT9JrA95ZRT4nLDP0mSBHp9&#10;rLjiivH3N5Udd9wxW6tGZE1JkqQaNUL4d8MNN8RjIBAjwCHsSxh/b4MNNmhpaUdJAWF74R9oRUZg&#10;xB1dJrrIh0oPPvhg7C5KNw9alDFpCK0FRxtttNgtd9ttt40TfyQfffRRDIvYXzoWZpGrFccwzjjj&#10;tNm6sC+HfxTG8kuTuBDgcR6YQZh1zFZMa76E10OrUN43xu/Jj/949913x9mc+ZxMPfXU8T2E4Z8k&#10;SUqOOuqoljoIhQnnGE5EjcmakiRJNWqE8I8gKgVTTPRBt066XMw000wxaGOMN8IsJgBhG7pnoJrw&#10;j/BuvfXWi9tR6Fq8wAILhH79+sVAkX3TKozuu4whx7GsscYa8XkIBQnoOBYmFeH/2QczxKVwLrUk&#10;qwXPk56DiUyKk2+gL4d/TITC+zLKKKPEY2bsxTQjH+8FrS/z6Jqz2mqrxcfwno011lhhwQUXDLPN&#10;NltLV3HCVs4L5x6Gf5IkKTn77LPj72++dKSOp+5hTUmSpBo1QvgHWmRtuummcRIMWuER1jC5AyEX&#10;YRPdO5kll0CQmdhApWyWWWYJ6667bklrwSImDCHQmnnmmeM+CYfoOspz8dhi110GeWaGYcJGZn4j&#10;HKT7MIHcoYceGicG4bk5lvXXXz97VG2uueaaGFYxA21qjZa3zjrrxP0zHmIRLQc5btZfe+212dJ/&#10;MTlJevx1112XLQ2xBSXLCBSL4R8z526yySZx/UUXXZQt/ReTnWy22WZxfQpf6ykf/j388MNhn332&#10;iSErXaN5r/h/llV6n3n84YcfHt9jxv/jPaY7N6396DJeHJuRVp28liOOOCK+9kZh+CdJUvdjCBpu&#10;Oqbgj7Lffvtla9VorClJklSjRgn/QAssJuagq+att94aZ+j95ptvWlpr8f9M+pDCMkI4/v3pp5/G&#10;rqHt4XHPPfdcuPHGG2N3XZ7rl19+ydaWojXewIED45h8BHB0NaYVYXoeQiiem9IRhFW0TGNyEbof&#10;F/Ga2HexlRsI7tL6cmEYXWLLrU/LGNsmndOEfxPwpfVFnI+21ndWPvx78skn4/O98847caIX3qvX&#10;XnutbAvJIlooMlswXck5rwS75Vr20XqS15L/fDUCwz9JkuqDOh51Am5a0q2X8Z8ZP5jxnRnm5d13&#10;3822HNSLgJuja6+9dhxGhN9i6otqTNaUJEmqUSOFf33NFVdcEbupMoZdX1cM//oqwz9JkjqHG7VP&#10;PfVUWH311eOkYIz7nIYPYTgQ/k0vE3oHbLPNNnF8aXAzkJuCjzzySOxhkR9DWI3FmpIkSTUy/Os5&#10;H3/8cRxnj27Ffb2Cafg3iOGfJEkd9/vvv4dLLrkkjtPM72k1ZYwxxggHHXRQ7C3RSL0BVJk1JUmS&#10;amT413Poxsr4enQv2XrrrVuNw9eXGP4NYvgnSVLHMMYz3XpTqFdrWWihhcIzzzxT1VAy6lnWlCRJ&#10;qpHhX89iluKNNtoojDTSSOG+++7LlvY9VNiZgZeZfgcMGJAt7XsM/yRJ6pibbropThiXD/RqLfPN&#10;N18cH1qNzZqSJEk1MvzreUw+QYX15Zdfzpb0PXSzYXITwtBqJvZoVoZ/kiTVjrH6+vfvXxLkpcJ4&#10;f9NMM00YccQRy67Pl8EGGyxsvPHGZSdUU+OwpiRJUo0M/6TGYfgnSVLtmNV3vPHGawnxBh988Nib&#10;4Lzzzovrv/vuuzDnnHO2rKeF3yqrrBIn/Rh22GFbllOGGWaYcOutt8bHqTFZU5IkqUaGf1LjMPyT&#10;JKl2l112WWy1lwI8xhFm1t40fl8x/Ntll13Cr7/+Gt58882w1157xcnX0jrKMsssEx+nxmRNSZKk&#10;Ghn+SY3D8E+SpNodcMABLcEdrf522GGH8Mcff2RrK4d/YNKxww8/vGUdhdZ/H330UVyvxmNNSZKk&#10;Ghn+SY3D8E+SpNrtvffeLcHd0EMPHU455ZRszSBthX/4/fffY2vBtJ5y9dVXZ2vVaKwpSZJUI8M/&#10;qXEY/kmSVLtUn6UMOeSQ4cgjj8zWDNJe+If99tuvZT2FfaoxWVOSJKlGhn9S4zD8kySpdtddd11J&#10;cLfmmmuG77//PltbXfh33HHHlexjzz33zNao0VhTkiSpRoZ/Xevnn38OzzzzTHjsscdaVTK7At1W&#10;nnrqqfh8f/75Z7a0Zz3++ONhww03DPfee2+2RJUY/kmSVLsnnngiDDfccC3B3aijjhquuuqqdif8&#10;yFthhRVa1lOOOOKIbI0ajTUlSZJqZPjXtV5++eUwySSTxHP8wQcfZEu7zmeffRbGGGOM+Hz/+9//&#10;sqU968svvwzzzjtvmHzyycN7772XLVU5hn+SJNXu888/DyuuuGL8DU1lzDHHDGeccUa8GdpW+MeN&#10;2uuvv77ksZS77rorrlfjsaYkSVKNDP+6luHfILfeemucOW+nnXYKP/74Y7ZURYZ/kiTVjoDvxBNP&#10;DMMPP3z8HU1liCGGiLP5FsO/ddZZJ9x0003h0ksvDbvttlsYf/zxSx7HjMGffPJJtnc1GmtKkiTV&#10;yPCvaxF00QX3vvvu65Zuv40a/tEdmTvyY489drj99tvDP//8k61RnuGfJEkdQx1o+eWXbwnwKPQ6&#10;QDH8G3nkkcO4444b/8sEIfnHUJZZZpmWLsNqPNaUJEmqkeFfYyEUqzUYy29fS/jXkefqDEJQjmuH&#10;HXYIv/32W7ZUeYZ/kiR1HHWfySabLP6WUlZdddW4vBj+tVVGGGGEOH5yTyN8pEXjhx9+GO6+++5w&#10;5ZVXhn333TfOZMy/n3vuuXiT+Y8//ojbdmedrqdZU5IkqUaGf629/fbb4dFHHw0DBw6MFaqit956&#10;K64fMGBAq7vC/Jtx7Vj/zjvvxK4mTPjBv/Mt/1577bU4EcbHH38c/vrrr/jv+++/P1xwwQVxxjrW&#10;ffXVV9nWpXgOxtF76KGHYpeVM888M06m8f7777cb/hG68boYx+byyy8PF198cXjwwQfj8+dfyyuv&#10;vBKPmQpnEeeE7sys53FFtPJ76aWX4vpPP/00Wzqo4j3ddNPFMXjKPU6Gf5Ikddabb74Z+vfvHyf9&#10;OPzww+OyasM/WgqeffbZsS7TU3hu6pjHHHNMmH/++eOwKeWOlUK35vnmmy8cdNBBsZdJdwwx0wis&#10;KUmSVCPDv9ao9DH2y8orrxwDtSLuIrOeSSyKlUMGjd5uu+3i+osuuiiGXHPNNVf890cffZRtFcIm&#10;m2wSxwI86aSTwnnnnRf69esXRhtttJbK3IQTThi22GKLspU4KrVrr7127EKbth9llFHCIossEu8K&#10;Vwr/vv3227D//vuH2WefPd7VTo8ljJtjjjnicaTH7LXXXvGYGRC7iEBvoYUWiuuXWmqpbOm/3njj&#10;jbDkkkvG9VREE4JHxvzjObfeeutsqfIM/yRJ6rxvvvkmnHvuueHJJ5+M/24v/GOmYH6DH3744W4Z&#10;pqUS6mqEfjPOOGPZ42yrUJ9bdNFFw+mnnx6+/vrrbI/NyZqSJEk1MvxrjfCKc8JYME888US2dBDC&#10;saGGGiquZzBoWtHl0VpviimmCMMOO2wM7ipN+LHKKqvEu7VTTTVVGH300eNz7bnnnmGfffYJs802&#10;W9ye52EQ6jwCNNbz3OOMM04M5wjtttpqqzDSSCPFu9ys4/HF8G+DDTYIQw89dBzbhjvip556ajju&#10;uONiaMj2I444YjjiiCPic9x4441xGS31ip5//vl47KxnX7RezKM1Iq+J4/nhhx+ypYO6GV999dXx&#10;eRhjx66/rRn+SZJUH3SZpYCbs4Rq3KBddtllw9xzzx0WX3zx8N///jeGZfS4KNdjojvRE2SbbbaJ&#10;QSR1gY4WJj0hBHz66adb9VBpFtaUJEmqkeFfeVQKOS9nnXVWtmQQZoVjeQq/6GaR98ADD8TltIj7&#10;5Zdf2gz/WDbYYIOFNddcs1UQRss+1tOKL3U9Jjzbfffd4/JJJ500Pld+fBe6AY811lhxPSVVYqn4&#10;0Z2YZYRyZ5xxRkl3ZlovHnDAATHII4Skyy5dlgkxecyrr76abTkI2xIwppDxsssuy9YM2teBBx4Y&#10;l2+++ebZ0n898sgj8dhZT7dglTL8kySpPgj8vv/+++xfjY16IL0iqAPUq3Aj+tBDD43jAjYba0qS&#10;JNXI8K88WsBxXtZbb71sySAbbbRRrEzRlZc7s3ShzaMFHoEeY8xwt7m98I9BqWlJV0TglroBM4Yg&#10;Pv/88zgWDSEdLf4IF4tOPvnk+Pw8LoV/X3zxRZh55pnj8nXXXTd2KSmii8sSSywRH0cLQbZZZ511&#10;4r+LASdjy0w88cRhhhlmiOu5S53QrYbgk2CQsQSLXnjhhZbHHXvssdlSJYZ/kiR1DvUvbjDSqo8J&#10;MnqDdHO5rUKviQkmmCAWbtam+l57Zdddd604jnRvZU1JkqQaGf6VxwxqdE8db7zxsiUhTrIx7bTT&#10;xtZ4Rx11VAzuCOI++eSTuJ5Wb3TFZcwVJtSgVV574d9yyy1XMilGQuCXWt6l8O+WW26JgSDj+117&#10;7bVxWRHPkVr/pfCPbh8cA6HlJZdcEpcV0TrwnHPOiY/jNdD1hC7BdD2eZpppsq1CHAORgacXW2yx&#10;2EWZ7Rn/j9APHCvHx7GXu9NMi0LCQx63/fbbZ0uVGP5JktQ5jN1MHY1eGtysbXSMz0e9it//YqHO&#10;yRAwt912W+zxwRiGFLop33HHHeH8888Pq622WknPj2KhGzC9Nnq6W3M9WVOSJKlGhn/lMWvuggsu&#10;GM8NlS3wXypXE000UZx0gwk/WH/NNdfE9Uxuwb+ZmY2QC+2Ff5Va4pUL/wjuGEePcJFKXzkElKll&#10;XarkMQYfx02Y+dhjj8Vl5dx6660tE4Fwh5jXw8QjtOKjKzCoZLJ+s802C88++2y86zz11FPH/0cK&#10;EGkNWJwMBbRCZDIQtqG7s0oZ/kmS1HEM18LvaCq0lmt0t99+e7zZnD9uCvWrF198Md5Mzg/zkpfW&#10;/fTTT7EOliZ9KxaCUMY2bBbWlCRJqpHhX3l0qaWbBOHWtttuGytWRx55ZJwwg8kyaBm3/vrrx3O3&#10;ww47xMfQvYTtCcbSGH7thX+EZOVmlSsX/p1yyimxq3Eal68cgsTUsi6Ff4z3R2hIBfiVV16Jy8oh&#10;7EszCNM9l27GKeBknEBaB66wwgqxBSGzFDNuIJVVJhm54oor4j5oycg5uvzyy8sOMk1rQGZRZp/8&#10;V6UM/yRJ6hh6XVBH4nc0X+i1kEddhInNGOaEic2ob6211lrxJmt3z5JL/ZIJ2OhVkT9menowTnKt&#10;uPnMEDTcKM7vjzL++OOX1EV7M2tKkiTVyPCvPCpjTGRBF1YqklQGUzBz5ZVXxm0YX49WcXR7Zcbb&#10;OeecM4ZzF154YVyPeoZ/F110UUvLv0oVQlrszTLLLPFxKfy77rrr4p1gWv61NckG3YrTDHO8HsI7&#10;gk/+TeDJMibrICBMLQgJOgk8meSD9TwHXaPpNl3ON998E2fZY5+Epypl+CdJUu2Y3GPnnXdumZAt&#10;X6jfJNy43H///VtuduYLQ7lsuOGGrSY660rcLKZbb/FY9thjj2yL2tHzgpu05boCE3I2A2tKkiTV&#10;yPCvMlrXTT/99PH80LWX7ryMgZdmjqMVHRVFumVQyaIVHCHbhx9+GNejnuHf/fffH4M/AkkCvXLo&#10;rpwqtCn8I6ij+y4t9lILvSKCvtSll66/DJYNugKzjDFzzjvvvDhbMGMA0r0EDz/8cFy/+uqrxzEC&#10;+f9VV121ZQzAIgLCRRddNG7XmYptszL8kySpdm+88UbLzc9UqKMRdqWxmZG/0VmuEB4yJEuleky9&#10;UafceOONWx0H4/p1Bj1YmOyEc5DfL71AKvUe6U2sKUmSVCPDv8oI5VZcccV4flZaaaXYAnCBBRbI&#10;1g7C+H90zSAYJFxjPLu8eoZ/hHm0qmMZXVVSuJd3/PHHx/WUtJ7nTRVigrkUXub98MMPLYNNE0Al&#10;hHy0NiTY5LXRLYVKah7dfgkE55hjjhiOHnzwwdma1qic00KS56Ebs0oZ/kmSVLuHHnoo/n6mwo1M&#10;6hnpZiZoEUd9Jb9dpZJvLdiVGK6FgDL/3NzkLXZV7gjqe0x8kt83YSB1/97OmpIkSTUy/Gtbas3G&#10;ndLUvTVvu+22i8spbEdX4bx6hn+gIktXY8K40047LXZfAZVbWgbmB4zOh4N0ReZxtBzkPc/PxPvR&#10;Rx+FPffcM65npt8HH3wwWzMIYR+hHrPFsd9i60HGAeSxrCMIpTVgJVTOJ5544rg94wqqlOGfJEm1&#10;u+qqq1rqPxRu2jIUSh7j/OW3SYU6Hjdw88sY0qU7lAv/GGKFnhJFjDed6n3Vol6a6mip8Hzl6p69&#10;iTUlSZJqZPjXtoEDB7ZUlqg8FYOte++9t2U9wVdx5t56h3+EdhtttFE8FroYE7wxMQnj59EKkfCO&#10;AZ15XD78o/sHIR7dWWipt/TSS8eJSrbeeuvYapH9Ufk96qijWiYrSRgnkP1RuGPMRCB5TISS1s80&#10;00wtXYKLGEeRwbQJEulOXWsFti8w/JMkqXaMw5zqItR1GNePekdCq78111yzZZtUZpxxxjiUCjdJ&#10;aXGXllPfyQ/j0lVonZd++1OhPlau5d/rr78etthii7D77ruHq6++Orz22mvxdbWFOmaqh6ZCL5Z8&#10;nbQ3sqYkSVKNDP/aRsWRQItzNMMMM8RWcnmMlZfG2FtnnXWypf+qd/gHQj3Gy0t3qVOrQ1r9Pf30&#10;0y0z9Ba7BfM8zNpLaJgelx7LMsb8465yvrIMKpbpNdA1uLieloJ0DWb9fvvtly1tjf3svffecbuD&#10;DjooW6o8wz9JkmqX6heUoYceOpx77rnZmkEGDBgQpppqqpZtUqFeRL2G+hy9O/LrLr/88uzRXYe6&#10;GoFe/nkp5cb8o47HGM7U3QgneZ2HHXZYrLu1JU20lsqss84ax63uzawpSZJUI8O/9nH39fnnnw9v&#10;v/12ydgxCXdeWf/pp59mS/5FizsqWKzPt6h755134jLuKlPhLGLbco/Le+aZZ2Jgd+ihh4Y777wz&#10;jtvH8TGuHo8rd6zg9bA9d8mPOeaYcO2111Z8DlApfvPNN+M+i+EnmGEvHWux5WNemomY2ed4/WrN&#10;8E+SpNodcMABLeEWoRh1nIR6FmFgulGZCjdRv/zyy2yr1uMGUkfuamn24fzzUi666KJsi3+l8C+/&#10;HTdT2wv/6OWRfww3s6mz9WbWlCRJqpHhn7oLY+3QvXinnXZqM2zsywz/JEmq3cUXX9wSbtEybttt&#10;t20ZXoSbo5tuumnL+lSWX375uD4hXMuvp3ttdyCYTOMqp0J9oKij4R/DvOQfQ48WWkL2ZtaUJEmq&#10;keGfusuCCy4YxyS84447WnUd1iCGf5Ik1Y5We/mJLejaytAreOmll1qNe0dhHOK84qQh3RX+MWEb&#10;4zbnn5vZiou9KToa/i233HIlj5lnnnl6fQ8Ma0qSJNXI8E9djaCPwbSplG+55ZaxK7TKM/yTJKl2&#10;L774Yhz7OB9yLbHEEuHss88OM888c8lyCjcjP/nkk+zRg2bSZYbg/Db5rsNdiSCOYVHyz0058cQT&#10;sy0G6Uj4x3jPxccw6ds333yTbdE7WVOSJKlGhn/qalSu55xzzjDttNPGmepUmeGfJEm1++KLL8Lq&#10;q6/eMpFZe2WDDTYIP/74Y3ws3YLpNswkGvltGBO5OxDebb755iXPTWEmYiYdoWUgYyszXnMt4R/d&#10;nhkXOr89Ze21127pEt1bWVOSJKlGhn/qakwWcuSRR4Z77rknW6JKDP8kSaodvQyuv/76MOaYY5YE&#10;XeXKqKOOGkM1JgJhcrTzzjsvjDHGGK22ozVhd7n33ntbPT+FyUsI/OjGzI3U4YYbrmR9pfCP13XB&#10;BRe0Oh/0wth3332zrXova0qSJNXI8E9dLVWuHeevfYZ/kiR1DMOKLLvssiVhV7my5JJLhs8//zw+&#10;hrrJcccd16rF4MILL9xmd9p647lo6Zc/hmpKufCPrr4HHnhg2SCUsQTfeOONbMvey5qSJEk1MvyT&#10;GofhnyRJHffll1+GpZZaqtXsuRRavc0wwwzhkUceybYehFaAo4wySst2ww47bLjiiiuytd2H1n/D&#10;DDNMyTG3V4rhH70saNlYblvKrrvumm3Zu1lTkiSpRoZ/UuMw/JMkqXOYzOKYY44Jiy++eJhsssli&#10;mXvuucO2225bduxhwsBJJ500/v4SGrId4wB2N3pJrLjiii1BXTWlGP4xPmC57SiMvZxaPPZ21pQk&#10;SaqR4Z/UOAz/JEnqvN9//z18/PHH4dVXX43lvffea5ngo4ixiWeaaabY6m733XePk4f0xFAlPOcH&#10;H3wQrrvuurD33nvH2YrHGmuskgCvWIrhH116y23Xr1+/Vi0eezNrSpIk1cjwT2ochn+SJJX32Wef&#10;xRZ5jO3HbLX1Cuh++umncNlll4Xvv/8+W9JYXn755XD88ceHNddcM0wyySRhxBFHjEHlEEMM0Sr8&#10;++2330rGL6Sr8+yzzx4GDBiQbdEcrClJklQjwz+pcRj+SZJU3myzzRYmnnjisMIKK8SWcRdddFG4&#10;7777wiuvvBK7+jLBWLOjRSOt+xiTcL/99gs33XRTq9dNF2ZmL15wwQXDLrvsEt55551sTfOwpiRJ&#10;Uo0M/6TGYfgnSVJ5s8wyS/yNTGXIIYcM4447bgwFCQS33377cNppp4UHHnggthLsq84444xw6623&#10;hg8//LBpA1FrSpIk1cjwT2ochn+SJJVXDP+KhS6uzNQ78sgjhzHHHDNO8rHnnnvG1nFfffVVtpfG&#10;Q1BZz+OjS3Szs6YkSVKNDP+kxmH4J0lSee2Ff20VgkFmu91qq63CueeeG5566qnw9ttvx9lvGUOw&#10;Jyb4SM4666wYWk4zzTRhvfXWCyeeeGJ48sknW46PMQl78vgakTUlSZJqZPgnNQ7DP0mSyptjjjlK&#10;Ar3OFCbMmHrqqcMyyywTdtppp3DyySeHG2+8MU6M8b///S97xu6Rwr/iMU411VRh6aWXDttss004&#10;7rjj4izAHF+jTkzSnawpSZJUI8M/qXEY/kmSVN7TTz8dLrjggrDlllvGGWyHH374krCsM4UwcOyx&#10;x46t7+add96w6aabZs/a9SqFf/nCzL50Zeb46M5MC8FjjjkmPPTQQ7HlYl9jTUmSpBoZ/kmNw/BP&#10;kqTq0ELvwQcfDIceemgM7AgDhxpqqNjFNx+cdbR0l2rCv/YKr5/xDe+4447w66+/ZntuXtaUJEmq&#10;keGf1DgM/yRJ6hi6w15//fV16x7cXc4///wwwggjlD2GjpSxxhor23PzsqYkSVKNDP+kxmH4J0lS&#10;x3zwwQdhgw02aNXyj+68s802Wxzfr1+/fmG88cYrWV+pdJd33nkndmfeeeedw/LLLx+mmGKKTrVe&#10;NPyTJEmtGP5JjcPwT5Kk2jHuHd1ehxxyyJYQjK60u+66a/j444/Dl19+Gb799tv43w8//DDcfvvt&#10;Yf3112/ZtlzpbnTX/e6778Jnn30WXnnllRgIrrvuujG8LHd8lYrhnyRJaiWFfwMHDrRYLD1cVlpp&#10;pfj3KEmSqvfqq6/GyTBSAMb4f2eccUb4888/sy3Ke/nll8Mqq6wSJ/zgccMNN1xYbbXVwpprrplt&#10;0RheeOGFcPjhh8fJPggDBxtssJbXSmGsw7TM8E+SJLWSwj+LxdI4RZIkVe+aa64pCcQWWWSR2OKv&#10;Gmy3+eabtzx28cUXD59//nm2trH89NNP4YEHHojdm0cdddSWY55xxhnjshVXXDEstthi2dbNy5qS&#10;JEk1evfdd8Odd95psVgaqEiSpOox428KwigMo9Feq788utpONtlk8bFDDDFEOOWUU7I1jYnJTbiB&#10;nwJA/rvNNtuE1157Lbz55pvZVs3L8E+SJEmSJKkP2XvvvUvCv9VXXz389ttv2drq7L777i2PH2OM&#10;McI///yTrWlMhJs77rhjSYvH//73vw1/3PVg+CdJkiRJktSHHHbYYS0BGGX66acPTz/9dE1B2Gmn&#10;nVayjxdffDFb07hosVicvfiss87K1jYvwz9JkiRJkqQ+5Nprr43ddVMAxv+vtdZa4euvv862aN9G&#10;G21UEqKdc8452ZrGtvHGG5cc95RTTln1eIe9leGfJEmSJElSH8JYdzPMMENJCDbkkEPGiT8efvjh&#10;bKvK2IYZgvOP32uvvbK1jW2fffYpOW5exy233JKtbU6Gf5IkSZIkSX0Is+Ay3l2+9V8qQw01VFhu&#10;ueXijMAffvhh+PLLL8O3334byyeffBJbDU4xxRStHnfuuedme29sm2yySRh66KFbjnvYYYcN5513&#10;Xra2ORn+SZIkSZIk9TEDBgwIs88+e0mAVyxjjjlmmGeeeWIYSJluuulatfhLhf31lN9//z28/PLL&#10;4c477ww33nhjS7nrrrvCwIEDw88//5xtGcKrr74aDjjggDDvvPPGEHCkkUYKDz30ULa2ORn+SZIk&#10;SZIk9TF///137L478cQTlw3zaikEhLXOFlwPhH533HFHWHvttcNMM80UJ/Ng5uFUxh9//DDrrLPG&#10;4PLoo48OX3zxRXwcM/++9dZb4eKLLw4rr7xybNXYzAz/JEmSJEmS+iBm96Vl3Iwzzlg21KumjD32&#10;2LE1XXcjvDz++ONjy71yx1Usgw8+eAwD8+P78fr/+OOPmmY57o0M/yRJkiRJkvqw9957L2y22WZh&#10;ookmCoMNNljZ8KxcYaZcxssjQOtOtDLce++9yx5TNWW33XZraQXYFxj+SZIkSZIk9XGMi3fffffF&#10;YGyBBRao2KJuuOGGC9NOO23Yddddw5NPPhm73na3Sy+9tOxkJdUWJvnYYYcdwnfffZftsbkZ/kmS&#10;JEmSJCn69ddf46y+dOVlTDxm8U3lnnvuCa+88kp4991343Y94dNPPw3zzz9/2VCvlsLEJSeeeGK2&#10;1+Zm+CdJkiRJkqSGx9h8N910UxxnMB/kDTnkkGHyyScPBx98cJzx97HHHgtXX3112GmnncIUU0wR&#10;WzGW68482mijhW+++Sbbe/My/JMkSZIkSVLDY5beww47LE7ekQI8gr8tt9wytlYsh/EIb7zxxrD6&#10;6quHkUceuST8o+y+++7Zls3L8E+SJEmSJKmPoxvvI488ErvCHnjggS3lyCOPjDPkNsIEGYxLuP32&#10;25eEd4suumj4+OOPsy3Ko8XgV199FY4++uhWYwXSYvCnn37KtmxOhn+SJEmSJEl91N9//x3uvvvu&#10;MPvss8fJPGhJR0CWCv8eZphhwogjjhiWXHLJ8Oyzz2aP7H7ffvttWGuttUrCO1ruVTv+IC0H+/fv&#10;X/J4ugQ/+uij2RbNyfBPktQn5H/gLRaLpdbyv//9L/s2kSSpeTDb7VFHHRVGGGGEsr9/5QoTZdD6&#10;7v3338/20n0I/9ZZZ52S4zn00ENj195qff311zHITI8n8GR8wGZm+CdJ6hPyFQSLxWKptRj+SZKa&#10;zS+//BJ22223sr971ZQFFlggPPjgg9neuge/x5tvvnnJcay33nrhhx9+yLaoTr9+/VoeP+yww8aZ&#10;jJuZ4Z8kqU9IP+6HH354eOqppywWi6XdwvhG6bvD8E+S1Gxo7TbGGGO0/NZ1pMw555zh+eefz/bY&#10;9X777bew1157lRzDRBNNFF5//fVsi+osuOCCLY8n/Dv77LOzNc3J8E+S1CekH/drrrkmWyJJbWPw&#10;8PTdYfgnSWomdJ8tjn2XCuP70Q2YsfDoHsu/BxtssLLbUtZcc83Yfbi7XHzxxfHY8sdAS75vvvkm&#10;jl/YHroITzDBBC2PJfy78MILs7XNyfBPktQnpB93wz9J1TL8kyQ1qwEDBoRJJ5205XeOwlh+iy++&#10;eDjvvPPCY489Fl599dXYEp5gbJtttglzzTVXGHrooUseQyE8u/3227M9d70XXnghTDPNNK2Og1l/&#10;qeszph+z+5bDbMEHH3xwyeMIOB944IFsi+Zk+CdJ6hPSj7vhn6RqGf5JkpoVQ1sMPvjgLb9zQw01&#10;VJzE49NPP822KEWLujfeeCOcdtppYbrppmt5XCpLLbVUtmXXY6zCLbbYotUxUOjGvOqqq4ZLLrkk&#10;PPLII/H1cOzM8kvgufPOO7ea3GScccaJgWEzM/yTJPUJ6cfd8E9StQz/JEnN6tRTT235jaPQbXbg&#10;wIEVW8wlf/31V3j88cfD1FNPXfL4IYYYInz11VfZVl3vo48+KtsKMRVm8KVr8Oijjx7GGmusWEYZ&#10;ZZQw5JBDttqW7s/tve7ezvBPktQnpB93wz9J1TL8kyQ1q7333rvlN46y/PLL1zRu35lnntlqHMDL&#10;L788W9s9HnrooTD++OOXHEOtZdRRRw1vvfVWtsfmZfgnSeoT0g+84Z+kahn+SZKa1QEHHNDyG0ch&#10;/Pv++++zte1j7Lxi8HbEEUdka7sH3XmvuuqqMO2005YcR7WFloEnnHBCtrfmZvgnSeoT0o+84Z+k&#10;ahn+SZKaVbHb7+yzzx4n+KjFCiusULKPPfbYI1vTfX7//ffwzDPPhKWXXrrkWNorI488cjj88MP7&#10;zO+74Z8kqU9IP/SGf5KqZfgnSWpWN998c8tvHIWZfpnllzH9qlUM/3bfffdsTc+44YYbwowzzhiG&#10;GWaYOAZhsVsyE5wwTiCzHF933XXZo/oGwz9JUp+QfvQN/yRVy/BPktSsXnnllTD55JO3/M5RJphg&#10;gjgLMLPptuebb75p1e33sMMOy9b2HH6vH3300XDkkUeGrbfeOqy22mqxrLHGGmG33Xar+vU1G8M/&#10;SVKfkColXR3+/fbbb2HAgAHhpptuiuWee+6Jlas//vgj26I5vf/+++H1118PX3zxRbZk0Fgwb775&#10;ZlxeL7/++mt47LHHwiOPPJItKe+dd96JldJG8u2338Zz0ZHZ5D7//PPw5ZdfZv/qOm+88UY8Ro61&#10;0fE3dffdd8cuSoz50xUM/yRJzYqZeQnE0u9cKhNOOGHYdtttw3PPPVexFeCPP/4Y9t1331aPvfXW&#10;W7Mt1GgM/yRJfUKqlHRl+EeFZ5555gljjjlmHEeEwgxi/Ltfv37hiiuuiIFYM2KQ6LHGGitWBBPu&#10;uk422WRxeb0Q+lEpPffcc7Ml/+LcHnfccWGaaaYJY489dphoooni+C/nn39+tkX3I6C66KKL4kDU&#10;4403XjwXHD/dYj744INsq/KoWO+zzz5h/vnnD+OOO258/PTTTx/OPvvsLrtjzbFx159uP42OIHiT&#10;TTaJf3NdFVYa/kmSmhU3zqijjDLKKC2/danQZZZ6ByHgJZdcEl5++eV4gxsvvPBC2HDDDWM34fxj&#10;hhpqKH8rG5jhnySpT0gVk3qHf1ScaPW25pprxv0zlgiVKLpBMJ4IAdRoo43WMubIKqusEt59990u&#10;a6nUUwioeH077bRTtiSEBx54IM6ixvJ6IAybb775wpxzzhneeuutbOkg3333XVh99dXjcxG6cu4J&#10;soYbbri4bO+99+7WCimt+2ipt95668XPBMcx8cQTx+MimOSYZplllvD8889nj/gXd9lfeumlsOCC&#10;C8bt+DzxOaKk17PRRhuFn376KXtE/Qw77LBxnJzTTjstW9LY7r///hiM7rrrruHPP//MltaP4Z8k&#10;qZlRl1hppZVajY3XkbLWWmtle+1dqD806835PMM/SVKfkCom9Qz/CHgIoRjsmDukhCaEgJdeeml4&#10;6qmn4jq6/DKg8JZbbhnvoHIMM888c3j66aezvTSHrg7/CMRoBUf4dcIJJ5QEPdyJZkwXnodWf7SM&#10;49y/+OKL4eCDDw5jjDFGfNxRRx3Vcte6qxHuHnPMMTFMo7Ufxzxw4MB4XPfee29YYoklYkWbFqE/&#10;/PBD9qhB2Cadz0UWWSRcdtllsSs5d90PPfTQlvF19t9//+wR9dPbwj9C33XXXTe+v13R1cjwT5LU&#10;7N57772w5JJLtvzedaRQN2n0ui31LYaF4TgZlufyyy+PMx4fdNBBcSzAZmf4J0nqE1LlpJ7hH4HU&#10;jjvuGGcNI3y48MIL45h35cZ0o5smoSCttziOZZZZJo7j1iy6Ovxj3Bm6T0811VSx5WQeQSvreK7T&#10;Tz89/P7779maQef9lFNOiccw22yzxfHhugPh5NRTTx2f9/jjj2/V0pPuy2mQbbrT5B1yyCFhyCGH&#10;jCExFfI87kzTyo2wmddc7+6uvS38A7MVjjjiiLFV6Ndff50trQ/DP0lSX0Ao1r9//1i/SL971ZYR&#10;Rhgh3mBlOI6eRt2cHjnUs+jSnCb9WHbZZcMCCywQZp111liXpHcIPSvoqsxrqOcQNY3K8E+S1Cek&#10;Cko9wz8qF4Q07PfEE0/MlraNYIduoIQsZ5xxRgwKKYRDVFja6g7MdmxDyQeM+cenwr/z2yT558nv&#10;j8K/29svpdy+uzL847lo9UeF9D//+U+2dBDWMc4g66accsqKk3xwHJz366+/Ph5/V6PSyfMR9n74&#10;4YfZ0n8RKi211FLx3Pz3v//Nlg56PdNNN138XFVqyfbEE0/ELs4EyLQs7Yji+5re0/bCv2o+D/x/&#10;WpdfXpS2yz++mv0XEfZynglDCQLb2rZWhn+SpL6CG6b0mKAekH772ivUdXhMVwy90RZ+kx9//PF4&#10;Y51xlFdeeeU4LnK5Y6ymGP5JktQk0o97PcM/xl1jn4Q1n3zySba0bXRTZNw3HkcXYcIquqLSnXOm&#10;mWaKExhUQhBB6zVaOD377LNxGS3Bbr/99rDxxhvHLq+0QuRuJsEQreCKLREPPPDA+DyEkARhhHZU&#10;3GaYYYZw7bXXtoQttK7bb7/94oQZTNpBGMVYenRTZfBnJvPI68rwj9lnGeeP/RDu5DEO4DrrrBPX&#10;UfGrZLXVVovbUEHkNXYHKqbcSS830zNde5mogmM67LDDsqUhjvXHMiqwbFNvBGUPP/xwDFFTN/QZ&#10;Z5wx7LLLLuG1116LFf5y4R+vgdCRzyfv9eijjx4fSzefxRZbLBx++OEtLTI5bsYz5D274YYb4uep&#10;iPeArjZ8nvk74HNM1+Y99tgjfhZpSctnjjv0DCrO321bLQoIhzke/iaL3ag7w/BPktTX0Etiu+22&#10;i7/j1ClTXS4VJvqg9dyKK64YbrzxxuxR3euss86KNyzzx9WZYvgnSVKTSD/u9Qr/COxoacQ+t9hi&#10;ixhCVWuHHXaIj6Pb55tvvhnDEWYCJlwj9Ch2a03oUsHjGAeOVocEKISGVMxYPvvss8cWYYwnR0WN&#10;bhh04fj000+zPYR4rIw1t/DCC5fcIaUCdcEFF8RjefLJJ8Oiiy4au0JQGaKFGmEi+00zu9GllaAq&#10;6arwj+CSAIn90LqreJ5pVUf4xHMQAFXCeWIbzk93hX9tYVZiZoLmPc+fR1qDcpzLLbdc7BZOt15a&#10;EZ5zzjnhpJNOCrfcckvVQXMRAR6VZT63BL58/nhv+SzQ9YX3nOXF8I/BwAnqOP+0sCScIxTmM0F4&#10;l7rMMJkNnzXObwo2+byVm5iE7Xg82xxxxBFx5sAU8BKOr7HGGrHQmpNlHN+xxx6bPbo1gsvU+pOx&#10;EevF8E+S1BfRko+6JmPjMfbwySef3FLoTktdsSd/Fw3/amf4J0nqE9KPe73CP7pbsj8CB4KScq2b&#10;KrnrrrviYwla0myv+dZtRx99dFyWR1cMWhjyfHRzJWChBRdhIWENwSCBCi0Lv/rqqxim0BKQ7ffa&#10;a69sL/+Gf7QQJPxhcgzCEv6bQkfCNLYhZGTMOfbHWGr897777ovhD8fJ7HBJV4V/BFa0VmQfxS6/&#10;IPShNSLrqZBWQkWVbRZffPFu75oCWtwxbuF5550XQzbOCy3vii3jttlmm3ictGDj/PHaqJAS5PJe&#10;M3M0Y9YwmUmtqKhPO+20cf/crefOPu8prUOp2KcQuRj+cRzMVMw63l8CMT4PFP6fVqQ8htd0/vnn&#10;x8fwd8b2k0wySdmwkkCTiVgIDj/77LM42DZ/D5wbAl0+xxQ+fzwnn0eC50pjHHIOaaHK5/3OO+/M&#10;lnae4Z8kSY2nI+EfdQ5ulHPzkfoWE6cx7jJ1EnpqNDvDP0lSn5B++OsV/j3zzDNxfwQyBEu1eOON&#10;N1qOJwUVhHkMSEzIQZBWbC1F117ClXHHHTcGcLQ8JNwjMKFrRrnWVffff39sXUZlJ1VqUvhHmETA&#10;U2wFRxA09thjx7CH11hEyEI3VY6d40m6KvyjOyizKbOPcuMq0mqObsysv/jii7OlrTEmDNvQUq0n&#10;wj8CMLrCcgwUgiwC2+IYheutt15cT/BKSzveJ14fLRbnmGOO2N2W94/We5VaiJZDiErrx/Tecze/&#10;iG7erM+Hf3w+CIYJ6gify82WzL7TDMR77713XMZ2BH8su/rqq+OyvPQZWn/99WM33bXWWiv+m8lR&#10;imP2EWTT6nSuueaKAWYlqQVoPWdBNvyTJDUrbkxS7+P3jd/y3qSt8G+CCSaIE/KdcMIJsc7MTe5y&#10;9Ze+xvBPktQnpApBvcK/e++9N+4vdZetRT78u+2227KlgwI+wkSCFIKzhAoZY7LRqmnBBReMlTTW&#10;83haj1Vq6URwkSaVoHUWUvhHt91yrcdoYcgAyg8++GDZrsxUFNkXLQcJiZKuCv++//77lq6fhJlF&#10;jH2YZtVlDMNKUvjH+HY9Ef7Rwo6JPRgvce21147BHu81oR5j3SWpKyyhLpXXc889NwagCZOApBCR&#10;meuqHd+OVnopRKVCXA6t7Agl8+EfYS8tSvm8P/3003FZEa3xUhdyxuwDoSGvl2VLLrlkXJZw/nkN&#10;PA+tYKmQ8zi2pWUiY09+8MEHNb9PtAxlH4whWC+Gf5KkZsUNVG6c8fvJpB3Ulaj/8RtMfa+RXXXV&#10;VS3D7xQL9Qt6ejCUCr0ceqLe14gM/yRJfUKqENQr/KM1EvsjpDnllFNq6vZ79913txwPkygktN4j&#10;RKGlHhMopFZ5tNpjkg+2T11bmcyDf9MSjC6ie+65Z6uy8847t4QyTIqBFP4xkcJHH30Ul7Vl4MCB&#10;MXTj+WjVRThF98rUQizpqvCPrp/jjDNO3Ee5loi8D+k1VhP+0WW2mkogwShdYYuFsRk5J7XivSRY&#10;BYEmoS+tEDkmKqip5WYK6PhcMcZfEcdOIEiLToJnKunV4L1O5+m6667LlrbGeHv58K+IIJKLBfbB&#10;uIW0VmXMQFoTsu8U/tF6jzCbzydBMYF3wueJIHvuueeOwSLbEmATdrIPKvO08qMVJHf2eWyxhWo5&#10;BxxwQHw8x1Mvhn+SpGZFvYoxddPv3Igjjhhb7fMbTH2EuuTll19e17F064WbmjfddFMcxoR6S3oN&#10;+UL9g7oWw9+U6/HQ1xj+SZL6hFQRqFf4R2iR9knlqJbuBMccc0x8HBWu/GQPIFBhHRM+MBYaCFHY&#10;lkoMYRiYtTY9P4Uwrljy62nxhhT+ESamMKqI10JYRhBESEMQVW6f3RH+0S02PR8TYBRxRzeFaG11&#10;v07hX7Vj/qUusMXCa25r4olqEXideeaZMTTjHKXgcvPNN4/HSeDJuJLl8JmhNSQhMV1yq0GrPrpz&#10;s+9K+wWt9MqFf19++WUMk2mtyOchfSbYX76k8A9UtAniWJ4fd5IWiyxj7MrUsoDzQSvAFCKmwnPw&#10;nFyEpL+HSggKeQzBdr0Y/kmSmlUx/CtX+L2nLsj4w/Rc4LeW8ZYbAXUH6nRPPfVU7BlTrl5CYTmv&#10;gZ4P1N/7KsM/SVKfkCoA9Qr/kCboWG211VpCufbQhXfllVeOj5t33nnj5AZ5dKGkgkVQQzdLwhG6&#10;/LI9Y/slqZvkVFNNFcc0Ifhqq9CVEin8q9Q66tdff40hD5W9NN4cgRmhFMEkk4wQXhIQUdIYMV0V&#10;/nE+0j7eeuutbOm/6JrCJBGsZ9KISgho2Yax5appRUZLRwaFLhZaq7U1tmAelVLOT6VWoXSvpts2&#10;oW6a5CW1Xpt55pkrjulHCMZ6KrJtveY8grg0aQfPWwmfi3z4x2ugFWT6rNMqj7EHCad33XXXOIEJ&#10;LfMI3FjPsvR6Oc98TjlOPke8l7RiJbRk7EpC7SI+7wShDMRNK01amXJ+2DctAx966KFsy9ZSa1ha&#10;LNSL4Z8kqVlVE/5VKvyO0+qOSdmoYzIm75tvvpntufsRAlKv4GYhw+dQjy133NSvqecSGFaaRKxZ&#10;Gf5JkvqE9KNfz/CPsf7Y58gjjxy7HlSD7o101ySAI9Qr1/puq622ivtlggvG3WNiD8ZiY3y7hNCF&#10;bZiEgVlkq9Ve+HfHHXfEcIbKIGP7MQsxgWBCsMNEFVSqCGUYyw5dOeYfARD7KDfmH+eHO9GsJ4St&#10;JAWETHpRTRdtnpdgtlypZpy9Rx99NAaOdN2tFBrxvhFocR45p2BMP46TymmlFnpvv/12fN+HHHLI&#10;GMhWgzvdKcBjZrtKmAE6H/7x3jN2H+83swHz98PkJfkAlf+nlSj7phtw/vPCZ4Cuv0wYwmeL88F2&#10;fF7KteTMo0sP55FxiBgjkcetscYaFcPbNInIqquumi3pPMM/SVKz6kz4ly/c5KPHAvWMnsYwKtS1&#10;qY9wM73c8VKofzHpGPWacpPmNSPDP0lSn5B+7OsZ/hEC0RKM/TJRQbkJMvKYUY0WU2yfJuqgZVUR&#10;kyvQ1ZGWTwReBC+0viOQSrjDyn4I1+jSWi7QIvDZZJNNwtJLLx1bRaG98G+zzTaL+2UA6HJjAvIa&#10;2QfbEFrxmtBV4R+BSxrvkMGdi3jdBHoEllNMMUUMa4roOkygReh68803lz3n9caYfpxnWtsRGJbD&#10;nfLRRhstnqMbb7wxLmNMPcJkHptaaxbx+aDSymsiUKsG5zG9t8wkXA4Tj/C5y4d/tGidZ5554uPo&#10;plvuc0ZATMDHNgTX+fCPLuS0FCSopOtvavW6zz77tOyLkI/x/ei+TbBYxD6YKIVzQgtDuiCXQ2vB&#10;dAz1YvgnSWpW3MBlKJPll1++5Xe8s6VRUF+lJSI32qlrlTtW6hWso55Tro7ZbAz/JEl9Qvqhr2f4&#10;R4hES61UYSIApFssdxBTsMF/CUPo7kjwQUWDMG+33XaL68shLGLsEvZJCMf2tPAqjlWXZvJdaKGF&#10;YmuwfKhF66gbbrghHhuPTzMCtxf+pRlTCYjoUpvH89NlNI0d1x3hHy0juTPLPiqdM7pHc8eZ4IpK&#10;bH6GOsI0jonH85oZ+6478BlId9OZKKU4JiTdcNPkHsXQMr1HtLSj628+cKOivuGGG8bH0douPxNw&#10;W9jH+eefH1uQ8lg+G6nLNp8bzvOWW24Z1xXDP8I7lhPe5Y+Fx/H8tAzkrj/bFMM/MLYh6+iiTjch&#10;Po/5maYJ//gMsw3vcf7xPAcVeLprs55AvLj/JLXupBt8vRj+SZL6An7fGcuPScX69+8f6xgM9UE9&#10;jhus6bewvdIIeC3UBal7UR+jzsHEd9Styh0zhVaCzc7wT5LUJ6Qf93qGfyAQoHsuLfnYP+HGpptu&#10;Grs3MjssMwHvsMMOYeqpp47rCeMYP6+tMQKprNAyKgUqdHt95JFHsrX/IvBL+2WcswsvvDDcd999&#10;cTZhAhBmbGMfVOJS0NNe+HfllVfG8IcgjdCK2YhpZUi3Zsal4/l4DVQECf9Sq7auCv+owDG4NC3H&#10;aBlWDqEkXWw5Jipv+++/fzwPBJ60BuO1MIMd71M6D12N4yawpRUf7wHHd88998T3kTHtmPSC10TF&#10;ujj2Hd19CdwIyRjbj9dPqExrQrqx8HroRksrxlowViBdo3k/+GxwfJwnWh3yGSVAJbDMh3+Eezwn&#10;r4G744wfyTg5vA4+34R9jK2Tutbw2S92n6HlJev53FEItvOooB9//PHxs8I5YZxAPm8EzfyXsXl4&#10;bs4lz18OASHHznZtjWlYK8M/SVJfRH1p4MCBsc7CMDCrr756bH1PHST9LpYr3YVeAM8//3wcEod6&#10;Lzfjab13zjnnhFNPPTXWoxmHmB4wjE1IvYseIOWOmWL4J0lSk0g/7vUO/0BLJAIcWvblKxb8PwEO&#10;/89/6VZAF91qxhahIkOowmPZb77Lb0LARMBGC0DCGUIbWosRRPJ8TNhBpSfffbe98I/XQksuWoix&#10;T2aVzQd+dL+kYpVmAk5dU7sq/APBF2EVwRBBUjm0Hjv88MNj+MNxcR4IYvl/joEwtJqx+uqJgaSP&#10;PPLIMOqoo8b3g666BLmEVLwH/fr1i5Xq4hh2hJmMw7PMMsvEc0fIyuNoccnjGJeP8SYrjX3XFu7q&#10;r7vuuvG88PnkPBEk8lmhawzvYz78o+XdCy+8ED8vPDfbMQYlx8MFAMdC0M2551hpwUerxiI+N6yn&#10;lOuqTItGQj+em2Pj88Znj2Pj3PE8l19+ecUZqukez745zmKL1c4w/JMk9XXUBahDcXOSegu9UtJv&#10;I4UbmdS5qCd0F4I+wkjGQE43Iamj5I+rlmL4J0lSk0g/7l0R/oGKES32CEq4Q7rEEkvEFk50n91x&#10;xx1jSymCCwK7ahAQnnzyybH1HSEa+y+H5bR6ohsnLaSWXHLJ+Ly0NGNsOFpV5R9LpY3um2effXa2&#10;pDVeB2EKQSH7InxkQgpeG3eCaQ1GOMR+0lh1Z5xxRvz3LbfcEv8Nujozey3LO4NgL42VSPBYCcdG&#10;F+D99tsvHjfjJO6+++6xq29HgrJ6IMhjNlwC1fTeEL7RCpEJL9p6XwliOb90x6VLK4/l88C4eNV+&#10;jsrhM0GgynGwT1r2EcjxOWIiGcb2o8VnwrFQ6ec9Z8INHkPrVT5DBG2cW94j3mdmHy43xuFjjz0W&#10;3z+C5ErHzvtHa1b2s9JKK8XnIcxjnwSKbb1mQm72T4BZz9adhn+SJP2LOgE3N+kxwM06fh8J4Gh1&#10;zxjA3YVeEW215Ku1GP5JktQk0o97V4V/6lpMWEKrMMZ8q3acOzUOut7w90ewWG8Eg7QUpGXlQw89&#10;lC2tD8M/SZJao8U+NwT5faTF30YbbdStPSyqDf/oyUKPi1RoJTjRRBPFQq8SgssZZ5wx9lxodoZ/&#10;kqQ+IVUCDP96J2YuZkIVupUwdp56DyYtoZJNhZsWgPVEa0DGLqRrNBOhFCdW6SzDP0mSynv55Zdj&#10;vYzfSIZYoRdKd2kr/KO+sfHGG4eDDz44bnfxxRfHwtA7DKvDjUIKdRJmBOYmYrleC83G8E+S1Cek&#10;CoHhX+/F+C50Mdluu+1iF1U1Lrrv0k2YineaLXiDDTaoe6sAunTTNZhxfhjPsN4M/yRJzSoN5dJR&#10;3IBjaJL0OznLLLNka7peW+Efrf0YZoShZ/LjXvd1hn+SpD4hVQgM/3q39ddfP47LUs8ZXVV/3EnP&#10;V8TpkssYlPXERQez/xL8MeZkVzD8kyQ1KyYXo5XcvPPOG8eKplXcZ599Fm/UMU41Y/pWGps44fc3&#10;/3vfFTfiymE85VVXXTWMOOKIsdtx/hjyhYngCAH5Pa9374DexvBPktQnpEqA4V/vRouyNddcM852&#10;q8bFpCLLL798nIn6P//5T7jpppuyNfXDhCi77bZbnOSjmhm0O8LwT5LUrAj/GAcv/c5RCNNosc/N&#10;1qOPPjpOFEf3WIbwKM64T8tBJiTLP54xmrsTk+Ix3uDEE0/cZgg43njjxYnx2P77779vN9RsRoZ/&#10;kqQ+If34G/71btyF/uabb+JMc2pcVKp5n7744osum2mZln9ffvllDOW6qhJv+CdJalblwr9iIQyc&#10;fPLJw/zzzx9WW221sPfee4dzzjknXHvttWGPPfYIQw01VMn2++23X7b37sMNwIcffjjsuOOOsaVf&#10;/njyhXBwwgknDGuvvXa48sorW4WZzc7wT5LUJ6QffsM/SdUy/JMkNatqwr9iYezlYYYZJgw33HDx&#10;/4vru2JW/2rRrZfJO2gJ2NZMwISAHP/MM88cQ8y+0h3Y8E+S1CekH3zDP0nVMvyTJDWrZ599ts2W&#10;ch0pl19+ebb3nvXkk0+GlVZaKXb3HXzwwcseaypzzz13n7g+MPyTJPUJ6Qfe8E9StQz/JEnNisk9&#10;DjnkkDgbP916qwnK2ioTTTRR+PDDD7O9N4Z77rknbL311vG1lTvmVJhMrtkZ/kmS+oT04274J6la&#10;hn+SpGbGuLxMgEF32RdffDHcdtttMRBcffXV2w3M8mXooYcOF198cbbXxsLvN69thx12CCOPPHLZ&#10;4zf8kySpSZT7obdYLJZqi+GfJKmveeutt8JZZ50VWwcyo+7www8fx/xjog8KoR/Lr7jiivDnn39m&#10;j2pcb7zxRlh11VXjmH/52YEN/yRJahL5i3iLxWKptRj+SZL6unfeeSfcfvvt4bzzzgunn356uPrq&#10;q2Mr+d7mwQcfDOuvv34MLgkBDf8kSWoS5557rsVisXS4/P7779m3iSRJ6u1+/vnn8MADD8TuwNNM&#10;M022tHkZ/kmSJEmSJPVxTzzxRLjqqquyf/UNv/zyS/jiiy+yfzUvwz9JkiRJkqQ+igk/NtlkkzgW&#10;3rLLLpstbWzffvttOOecc0L//v3DHHPMEZZffvmw4447hksvvTQ888wz4d133w1fffVVDPf++eef&#10;7FGD8HoZv3CxxRYLe+21V7jpppuyNc3L8E+SJEmSJKkPYibchRdeuGWMW8bBa3QEf9tuu23J2Lz5&#10;wmQkU089dVhxxRXDzjvvHE499dQY8L300kvhxx9/DO+9917J9o75J0mSJEmSpKbz2muvhYUWWqgk&#10;CBtiiCHC999/n23xr88//zxcdNFFYbvttgtbbLFFbHX32WefZWu71w033BDGHHPMkuNuqzAr8dhj&#10;jx2mm266MP/884e11lqrZL3hnyRJkiRJkpoKXWGPP/74MMwww5QEYZRHH30022rQdgMGDAizzTZb&#10;q+3oJnzHHXeEv//+O9u66/32229hzz33bHUsnSm8jqOPPjo8/PDD4ddff+3W19NdDP8kSZIkSZL6&#10;kE8//TSO75cPwQYbbLAwySSThHvvvTfbKsSx82gxl98uX0YZZZTYrba7ZsX/4Ycfwqabblr2WOpR&#10;hhxyyHDCCSeEP//8M3vG5mD4J0mSJEmS1IcwKcaoo47aEnoNPvjgYbXVVgv33XdfSZC34YYbloRj&#10;5QrjBDKeXndgvL+111675PlHGmmksPjii4ellloqTDrppLHrcn59rWWqqaYKTz/9dPaMzcHwT5Ik&#10;SZIkqQ+55ZZbSgKvueaaK7z66qslM+O+8sorcfKM/HaVCmMBdofvvvsubLDBBiXPTUvAjz/+OHzz&#10;zTfxv88//3w444wzwn/+858YBtKiMb99e4UglNfD5CDNwvBPkiRJkiSpDzn33HNbwi7CMcKuv/76&#10;K1sb4rh3e++9d0koRhlhhBHCYostFuaYY46SFnYsZzy+rvbzzz+H7bffvuSY6Kbb1jh9H374Ybj+&#10;+uvjWIGEnBNMMEHJ48uVMcYYIzz00EPZHno/wz9JkiRJkqQ+5NBDD20Jumjdd9JJJ2VrBmFMwH79&#10;+pUEYpQtt9wy/PTTT7GV3ZJLLlmy7sEHH8we3XUYi+/aa68Nq6yySphzzjnjTL0nnnhiTZN0PPXU&#10;UyXHzTh/M888c6sZhJdYYokYNjYDwz9JkiRJkqQ+JN+qjxl/zzrrrGzNIDfffHMYe+yxS8IwCl1q&#10;k2uuuaZk3emnn56t6Vp//PFH+Oqrr8Ibb7wRHnnkkTgpSS3h3/vvv19y3KONNlrs4sy+LrvssthC&#10;kDEECRaPO+647FG9m+GfJEmSJElSH0JLvxR+0fLtkEMOydYMCtf22WefVmPlTT755CVjAjLJR379&#10;7rvvnq1pbMXwj5Av4fVRCBMp7733XramdzP8a0K//PJLnKUn/2G2WCwWi8VisVgsFoulJ8rmm2+e&#10;Xa2qUdx+++0l79Gyyy4bvvzyy7iOMfIWWmihkvWUgw46KK5P7r777pL13RX+ffHFF+G1116L/+3I&#10;OINM5LHzzjuH5ZZbLo5dSGl2hn9NyPDPYrFYLBaLxWKxWCyNUgz/Gs/TTz8dRh555Jb3iK6vjAP4&#10;wgsvhD322CMMO+ywJe/h8MMPH5577rns0YPQPTa/DY/vDpdeemkc72/FFVcM2267beyay+zFtNL7&#10;/fffs63ax7YEnZyLZmf414QM/ywWi8VisVgsFovF0ijF8K/xvPXWW2HWWWcteZ9GHHHEOBNuMfij&#10;LLzwwnGSj+STTz6JM+Lmt7nooouytV2L8QnTMdI1mf/nWCaddNI4my+Tklx44YWxdaAGMfxrQoZ/&#10;FovFYrFYLBaLxWJplGL413gYz+6YY44JQw89dNn3LF8GH3zwcOSRR8axABkPj9aB5WYCvu+++7K9&#10;d618+NdeYdIS8pGjjz46PPHEE3EW42+//TbmJrVMEtLbGf41IcM/i8VisVgsFovFYrE0SjH8a0xv&#10;vvlmmGWWWcq+Z/kywwwztHT5/fPPP2P33uI2tBhkDL7uUEv4VyzjjTdeWGqppcJ2220XTj755HDT&#10;TTfF18Z4h3/99Vf2DM3H8K8JGf5ZLBaLxWKxWCwWi6VRiuFfY6LlG2PlFbvv5gszAZ944oklE2uc&#10;c845rcI3ZgfuLp0J//KFFo289ummmy4suuiiYYMNNogtBG+77bbYrbmZWgYa/jUhwz+LxWKxWCwW&#10;i8VisTRKMfxrXARcL7/8cphxxhlbvW8jjDBCuOaaa1q1iLvrrrvC+OOP37LdNNNMEz744INsbddj&#10;ko6TTjopztY7yiijlBxzZ8sQQwwRhhpqqBguzjTTTGHrrbcODz30UPbMvZfhnyRJkiRJUh/GZB7M&#10;orvzzjvHQrhWacKMF198MQZ+tJxj7L8HH3ywx1rJ0SLxlVdeCeeff37YaqutwgILLBBb8tG9d7jh&#10;hisb8NVSmFCEGYV7O8M/SZIkSZIkVYWx/QjEDj744PDMM880VPfYn3/+Obz66qvhjjvuCGeccUbY&#10;fvvtYyBIK8Zy4V57xfBPkiRJkiRJfQrdgL/++us4+UcjY2ZiwsCPP/44dlWeb775ygZ8bRXDP0mS&#10;JEmSJKkXYEbftddeO3ZXJtibbbbZwrXXXhsOO+ywsMwyy4QJJ5wwjiFId2HG/jP8kyRJkiRJUtP4&#10;/fffw5tvvhnuv//+ONHHhRdeGMMx/j1gwIDw2WefZVv2XgSAq6yySkvLPib0SBOa/PDDD+H5558P&#10;F110Udhtt93CqquuGlsL0r25tzP8kyRJkiRJ6qPSjL877bRTmGuuuWILuOGHHz6GY4yVx79nnnnm&#10;sNhii8VWcsy225vRDXicccaJr49ZfekSXA5h4Ntvv92tMxl3FcM/SZIkSZKkPur2228PY401Vkt3&#10;2LbKkEMOGSabbLJw6qmnZo/ufsxM/NNPP2X/6pj111+/5TXNO++82dLmZfgnSZIkSZLUx9DNl669&#10;+XCvlrLiiiuGd955J06s0Z3OOuus2GKvX79+sdvuueeeG5544onwxhtvhM8//zz8+uuv7R4TswCn&#10;18E4fwMHDszWNCfDP0mSJEmSpD7mvvvuCxNNNFFJoFdrWXbZZcPrr7+e7bF7pPAvfxxDDz10mHba&#10;acMKK6wQdtxxx3DCCSeEm2++Obz00ksx5MwjHJx++ulbHssEH1dddVW2tjkZ/qmieeaZx2KxNFC5&#10;7rrrsr9O9bRLL7207HtksVh6rqhxlHt/LBZLz5TNN988+8uUSn3//fdh0003LdvVN3XtTeP+tVWG&#10;GmqoGLZ1thtuLcqFf8VCGDj22GOHKaecMo5juMkmm4QTTzwxnHPOOWG55ZYred3si+XNzPBPFaU/&#10;mJFHHtlisfRw4e/x9NNPz/461dOOPvro+J6Ue68sFkv3Fi46+HtU4+D94H0p935ZLJbuK/wtMlOp&#10;VM6LL77YqtXf6KOPHo455pi4/rvvvgtzzjlny7pZZpklzDrrrDEQLAaGhGcPP/xwfFx3qCb8q6XQ&#10;8u+yyy7L9t6crCmpIv4Ittlmm+xfknrKb7/9Fv8eDf8aRwr/JPW8//znP/49Nhjej7XWWiv7l6Se&#10;MuKIIxr+qaJrrrkmDDbYYPE7mzLppJOGO+64I878i2L4t8suu8TusoSGG220URwnL62jrL766vFx&#10;3YEx/qpplVhtGWmkkbo1vOwJ1pRUEX8Ehn9SzzP8azyGf1LjMPxrPLwfhn9SzzP8U1sOOeSQ+H1N&#10;IQTccsstY7iXVAr/8PXXX4fddtutZR2Fz9sXX3wR13e1t99+OwaAO+20U1hiiSXCBBNMUBJk1loW&#10;XXTR+HqbmTUlVcQfgeGf1PMM/xqP4Z/UOAz/Gg/vh+Gf1PMM/9SWvffeO35fUxiqgfHw8toK/8CY&#10;gVNMMUXLesqNN96Yre16tFDkeDiOL7/8Mjz33HPxeql///5hrLHGKjmutgotCN96661sr83LmpIq&#10;4g/B8E/qeYZ/jcfwT2ochn+Nh/fD8E/qeYZ/asthhx0Wv68phH/HHXdctmaQ9sI/7L777i3rKcV9&#10;9KR33303XH311WHXXXcNc889d5hqqqliC8Fxxhknloknnjgss8wyYcCAAdkjmps1JVXEH6/hn9Tz&#10;DP8aj+Gf1DgM/xoP74fhn9TzDP/UFoIxvq8pdJndYIMNwo8//pitrS78o7VgWk/Za6+9sjWN58MP&#10;PwyPPfZYuOeee2KhpSCtBvsKa0qqiD9ewz+p5xn+NR7DP6lxGP41Ht4Pwz+p5xn+qS2PPvpoyYy5&#10;4403Xrj11lvbnfAjb80112xZT6E1oRqTNSVVxB+v4Z/U8wz/Go/hn9Q4DP8aD++H4Z/U8wz/1JZP&#10;PvkkLLXUUvE7O5Vxxx033HLLLeGff/5pM/wjIKQVXf6xFMJDNSZrSqqIP17DP6nnGf41HsM/qXEY&#10;/jUe3g/DP6nnGf6pLX/88Uc44ogjwjDDDBO/t1MZfPDBww8//NAq/Nt4443DE088ER566KFw0kkn&#10;hckmm6zkcXQdfu+997K9q9FYU1JF/AEb/kk9z/Cv8Rj+SY3D8K/x8H4Y/kk9z/BP7Xn77bfDIoss&#10;Er+3U5lwwgnjumL4xyQZ00wzTfzv0EMPXfIYyvzzzx/++uuv+Fg1HmtKqog/YMM/qecZ/jUewz+p&#10;cRj+NR7eD8M/qecZ/qk9dO+ltR7j/fHdTVl++eXjumL411ah9SCTaKhxWVNSRfwRG/5JPc/wr/EY&#10;/kmNw/Cv8fB+GP5JPc/wT9V6+eWXw8ILLxwnADnwwAPjsmrDv9FHHz0ceeSR8ZpFjcuakiriD9nw&#10;T+p5hn+Nx/BPahyGf42H98PwT+p5hn+qxaeffhoOPvjgcP/998d/txf+0dqPCUOuvfba8PPPP8fH&#10;qHFZU1JF/EEb/kk9z/Cv8Rj+SY3D8K/x8H4Y/kk9z/BPtWI23zSj708//RT23Xff0L9//7DggguG&#10;mWeeOcwzzzzxd5flV1xxRfj444/jtmp81pRUkeGf1BgM/xqP4Z/UOAz/Go/hn9QYDP8kJdaUVJHh&#10;n9QYDP8aj+Gf1DgM/xqP4Z/UGAz/VK2///47vP766+G4446L4/ep+VhTUkWGf1JjMPxrPIZ/UuMw&#10;/Gs8hn9SYzD8U7Wuv/76MMccc4QhhxwyzD///NlSNRNrSqrI8E9qDIZ/jcfwT2ochn+Nx/BPagyG&#10;f6rGlVdeGWfs5bubwv+r+VhTUkX84Rv+ST3P8K/xGP5JjcPwr/Hwfhj+ST3P8E/teeihh8KEE04Y&#10;v7fzhZl/837//ffw9NNPh5122inMNttsYfrppw9bbbVVeOSRR8Ivv/ySbaVGZk1JFfFHb/gn9TzD&#10;v8Zj+Cc1DsO/xsP7Yfgn9TzDP7WFa4y99tordvXleztf7rjjjmyrEP78889w2mmnhYkmmqjVdkMN&#10;NVTYY489wvvvv59trUZlTUkV8cds+Cf1PMO/xmP4JzUOw7/Gw/th+Cf1PMM/teWdd94Jc801V/zO&#10;TmWIIYYISy+9dHjzzTezrUJ44IEHSroFF8swwwwTc4P//e9/2SPUiKwpqSL+kA3/pJ5n+Nd4DP+k&#10;xmH413h4Pwz/pJ5n+Ke2PProo2GwwQaL39kUWgAedthhsRvvP//8k20VwqyzztqyTaXCfh588MHs&#10;EWpE1pRUEX/Ehn9SzzP8azyNEv59//334ZVXXonjtdx///2xMPbKa6+9Fn766adsq9beeuut8Pzz&#10;z4ePP/44/P3339nSrvHll1+GF198Mbz88sux20jCMXIMP/zwQ7ak8/hbefXVV+N++f9q/fHHHy2P&#10;6+y4Nd9++20YMGBAeOGFF+J+1fUM/xoP70dPhn98r3322WfxbzF9P3KR+9xzz8XlvQXfY3wvvfTS&#10;SyXf1ek7/IMPPsiWtI3vNc4Fj+kt3njjjXi8H330Ubaka9HKqZZz2lsY/qkt1157bfy+TmWZZZZp&#10;9R15zz33lGyTynDDDRe7/OaXLbfcctmj1IisKaki/oAN/6SeZ/jXeHo6/OMzcdttt4X11lsvTDvt&#10;tGHooYduqXhRGZt55pnDpptuGi94ywVQPI5xW7i7ywDOXemCCy4IU001VexW8s0332RLQ+xSwjFw&#10;jB1B6Mk5yPvwww/DAgssEPfL/1fr66+/Dossskh83Ouvv54t7Zibb745zDjjjGHSSSeNwae6nuFf&#10;4+H96Knwj7DoyCOPDMsvv3yYfPLJW74fCUEY1J7lfC/lv48a1XvvvRe/l2h1k/8uT9/hu+22W7Zk&#10;kL/++iuGnNwEyhs4cGCYYYYZ4mN6i9VWWy0e7/77758t6VprrrlmmHjiiePYZc3E8E9tOfXUU1vq&#10;j3T3Zfy//I0Gvnc23HDDlm1SmWKKKcKJJ54YDj744PgZS8v5vv3888+zR6vRWFNSRfwBG/5JPc/w&#10;r/H0ZPjHxd2FF15YMjPb+OOPH2afffYY+g0//PAty6mcXXPNNfExeUsttVRcv/vuu3d5+HfyySfH&#10;QJLjJWRLZplllngMt99+e7akOhzvJZdc0jLLXB4Xyrxm9sv/V4uQbppppomPo4ViZ1x55ZVhtNFG&#10;i5VoK8Ddw/Cv8fB+9ET4x0yU888/f0ngR3A2xxxzhCmnnLJlUPuRRx45fv/9/PPP2SMb09tvvx2P&#10;d+yxxy4J/9J3ODd5El7LscceGyaZZJL4G5VHq79RRx01Pqa34EYOx7vDDjtkS7rWwgsvHLstbr75&#10;5tmS5mD4p7bst99+8e+MwvfmWWedla0ZhF4a0003Xcs2qfAdQ28O6mQ77rhjybrrrrsue7QajTUl&#10;VcQfr+Gf1PMM/xpPT4Z/dIWiJR0XKfyX8CzfnZYLwHPOOSeMNdZY8RgJtd59991s7SC9OfxjMGku&#10;eHnsFltskS0dpKPhH92nt9tuu9jSpLNdvgz/up/hX+Ph/eju8I/WwNwA4bkJuvbee+/wxRdfZGsH&#10;eeKJJ2IrX/4+2Y7vp/y4Vo2mUvh30EEHxe8rZt9M+L5ZccUV4/ZHHXVUtnQQZuHcYIMN4mN6i332&#10;2Sce77nnnpst6VqGf+qL9t133/idQSH8y3+n8N148cUXh1FGGaVlGwrfn59++mm2VYg9OPLrjz/+&#10;+GyNGo01JVXEH6/hn9TzDP8aT0+Gf+edd158brpDtRVUURkjhGLbiy66KFs6iOFf1zH8636Gf42H&#10;96M7wz++x+gKy/PyHXDrrbdma1rjBsnaa68dBh988DDSSCPFLrGNqlL4V05b4Z/aZ/invijVKSl8&#10;J/73v/9tuaH8448/hq233rplfSrcQMl79tlnS9ZTt1RjsqakivjjNfyTep7hX+PpyfAvda+oZlBl&#10;xrZi20022SRbMkgx/KNbMBfAN910U6zEVTvpBV1kGXfv3nvvDZ988km2tFQ9wz9a6D311FOxNQiP&#10;XWONNWJrn3feeSdWVsuFf999910cA+uGG26ILSDzrSQTljHYO/v69ddfs6WlmEDlySefDFdffXUM&#10;Fip1D24v/KMFDs9DVxpeDzh+zj/BJvibZ5KU66+/Pr4f1U6KwiQjjDnIBAfFFk9FBCDpOTg3nK9q&#10;gmBant5xxx3xPHDMbU0s010M/xoP70d3hn933XVXbLUyzDDDxGEB2kJrFsbEo3ssx7nllltma1rj&#10;8813Dt9TxUmL8vhbYLzQ9LfKmFn8jfP9SJfbar5T+Rtk+wceeCB+b6FS+Me2fI+k712GLuDvnoty&#10;tucCPq3nWPhe43hYVgmvjfV33nlnePzxxyv+bTMZANvlJwXgeZgU4OGHH67bWIp8X/M8+RZGhBEs&#10;y9/44neFGUY57vR628LvHe8p5zof/FYT/vEd/dhjj8XfSt5vvqvzeJ/5juQY+a4v93nh+ZmwhW34&#10;7u9qhn9qCzeK+dzzvUGZe+6542cY/H2kIVHy5eyzz47rE+oR+fWGf43LmpIq4o/X8E/qeYZ/jacn&#10;w78DDjggPjcTSlQKqhICLS4Si+Na5cM/Zr9k/LwRRhghDDvssHHMwHHGGSccfvjhZS/+uLCissjg&#10;8ekxhHtcYKywwgrxgievnuEfgRPHl8bt4r8cw6KLLhr3zWtN4R8XjnQXG2+88eLzEwpwjDPNNFOr&#10;GS+5cGZcMPbFBVker5ewi9fLc7MfXjPbLrvssiUXj2gr/OO8TT311PGxhLcpoOOCnYt7AgzCPo45&#10;PRf/5TUR0JW7qOVCkvF1GPeRbdP7QYumjTfeuGwAyUV6v379Wp4jnRsq+QSl5TDbKGFyes95DP/P&#10;85500kld3oK0LYZ/jYf3ozvDv5VXXjk+J+PEVdN1n+82vk/4Wyj3PUeAteuuu8axAdPfFZ/3CSaY&#10;IJxyyimtvnv5ziRMvOWWW+L3BdulvxUeP9lkk4Ubb7yx7N8wM4TTipnvjfzfL117K4V/K620Utw/&#10;rXLAbxLPk7ozE4Syftttt43Hyt8vf6ssK+Jv9/LLL49jIqZj5hh47euss06rGwl77rln3I7/8hvD&#10;7KB8f+SPna6Enf1OWGKJJeLz8D4kvF8so+UmQSDjAY4++ujxeXl+joPuzZV+Gwnt+D7Nv6d87xF2&#10;thX+8VwbbbRRfG3puXhsamWauo7zW0vrS9bxm8ENoyJultEtnW2KrfK7AufE8E+VUB9Kw8RQaP23&#10;+uqrx0CP79N8MEjhe6r4HbvuuuuWbHPCCSdka9RorCmpIv54Df+knmf413h6MvzjIiUN3E5oRGBE&#10;4MbFSbVS+EcQNuaYY4Zxxx03zlDLjLzMjknlj4tIgrsiPoc8PxeXhIaLLbZYLFwEUUlkn4yrldQz&#10;/Lv77rvDnHPOGS+EeSz/nWeeeeLFGq3o8uEfMzdygUdIymD/hF28VtYNNdRQMWRLKk34QbDGHW4u&#10;0ngMwd1CCy0Uzx/nie15HVSe08VfpfCP943zxbmdd95544ykCa+Bc0R3Zp6L4GC22WaLgST/z3ll&#10;OeFhHhfXBx54YFxHGMd7yLEtuOCC8XXzOP6fViYJ55v3jnPDe0Vgy8zLjB/JPnhNvGf5kIJWABwj&#10;++McLL744vFxPF/6LPIecL56guFf4+H96K7wj79fQhmek66/qdVcR/B3TEs9Wr+wvzHGGCP+LfL5&#10;5/PO8/D3Q2vB/Hcuy/lb4LPI92maoZfvh/R9xfdC8fuOY+f7k/VcgPM9xfdwmsV9ySWXjOuK4V/6&#10;Dk8TfjAJFI/lOVjOrLUc8xFHHBHrEJUm/KClGi3D+b7ie4TXyON4zRwPf/NMoJL/jqNVIftZddVV&#10;43cB54igi+9mAlBuyrA/gsfijadalJvwg9Z9LOOGDzc30k0LjpnvML7XWM85JFRN+K5kLFzOD68p&#10;zUDPOSMU5XuN3wfW5cO/9Hnge5T98t7ye8Lz8X3O+04QyE251LqT71tu4LD9+uuvXxIu01qQ95Jz&#10;REhZqXVlPRn+qS0ff/xxrAPwea2m0OMitXDmM08gT/0ov81VV10V16vxWFNSRfzxGv5JPc/wr/H0&#10;ZPhHpWuvvfZqudjlgo2KPRcs3G3l4ojKXLpQKyddOFK4QKWlCo+hixIXebRKYx0XVXnPPPNMvNDj&#10;uXfZZZeWVn5clNKFlAtvwi0qkulCtZ7hH6od84+y4YYbxiCSC1AushjbhuNgXX6m4ErhH5VaLiY5&#10;x1zsp1aBnCfCQy52eQytb9JFbrnwj9Z06WK+f//+rbpIcyHJRSf7omJNyEeA8dVXX8Vwl5mcWcfF&#10;ar4bGS1IGIib5zvkkEPiewgudGlxQkDHftknj+McpPeWc8hx8DkhtON1052a7Xm+dGefdQwAzush&#10;EHn11VdbQj6e79BDD42fB9bTirQnGP41Ht6P7gr/CGdS6LPHHnuUhGS14u+BUIm/A76jrr322pYQ&#10;icCe71iCdZ6LYC39LfA3wGO4COZvnC64fN/x3UJrwDRbJi3WEh6bxtPie+vSSy+NgSJ/qwTuKWSj&#10;tBf+ge+bSmP+VQr/+H7mO5uwiteTbkrwmmmpmEIv3svUxTUdF99nTLBy2WWX/T/2zgPOiur643Zs&#10;qGBH7BTpvfelw9J77016772rgIoNa+wao9FYEv9Ro1ETSzRGo0mssJW+fZfq+d/vfe8us8M8WJDd&#10;feD58jnMvulzZ+bO3N+cc66tL/C24yOHSzfBMf+SOuFI4h/b5ng4H4Qzc96ow5iX5w3Xw7PPPhte&#10;KhS+iEDJspwD5qU8qRPx3EPQYxrn0Cv+8bwdOXKkLSPmYftO5OP5x7sAgiD1H3W/g172qZf5oMJz&#10;Bwhf7tq1q90Ozw7OyZGe0ycKFf+UI8E1SN3j6ocjGdcS1zN1F8Z17t6pvMa7ohKd6JuSEhFuXhX/&#10;FKXoUfEv+ihK8Q8Qhp588knrXeJetjAaGjREaOQgxJHXKgjXcMTjgVxJft5++23bgKLB4/I60SDF&#10;y4PlCAVDmPKDxwMeIzSEaBBCUYl/NNRoeHuhcYoQxnQ8+JznTpD4x/G6hjThYDT0/A01ypfplKMr&#10;J7/4h/CHhwi/OSdBwiziH+vBG8UvDOKBR/gy3iU0TF0IHgIfDW/GTZ069TAPG7ZBbipC+fAyIRcg&#10;5YOnC9vivPihoU6Zrly5Mnc/KDPX2PfnjgQatAiPNLoJLSwKVPyLPjgfhSX+kWeOOoZ7JOi6PhYQ&#10;d1gP4hHivx+ex4sWLbLiE/f9J598Yse7jzHUa/5UAOCS6lM/O6hr+M26Fi5ceFiYLPUTgj/LFYT4&#10;x8cMniHUTRMnTgz0QuP48ADk2eK8eVx9QBnhTecEUAcfgpjORxMExOPlSOIfRr3nLzPqaeo8nl18&#10;oHLceeeddhzH6392sf/UsXxI8Yt/fHzh3GJ47flBCEQsZn8QSt0HGMaTVoP18cGMc3377bfnXqek&#10;avCXW0Gh4p9yNBD78aZ191Yk4xp3HwZ5N+Ga5hr3zoOwHSnsXil69E1JiQg3sIp/ilL0qPgXfRS1&#10;+Ofg5QuvEsQ4Gmg0xlw+PIzfNCr9IcGu4UhobFBydhoq7msujUYgtxOiFusk5xUNUb+xHdcwpBEK&#10;RSX+PfHEE+GxeaFByMsqL6jOMy9I/CPXFmIcnjyc7yBovNGA9gpvTvyjoUnDETGU9SIgRkqE78Q/&#10;GpGUox/W40IHnSjnGtjku6KB7T8XGOXtxE7KirqE/Fz8xhMRkZfyZHxQLjJg/AMPPGDLDJECL0C8&#10;YXi5L6zG69FQ8S/64HwUlvjHBwzqGMQmfyL6Y4X8cuw7OfUi3a/ce4TVIohxP4AT/7iHXUicFzyF&#10;me69ThGcXN1IZz1B4JXGMgUh/pHzkDIjXyGdjARB/UCuO5YjDxi4Op5njusYwA/TMfcR6Hg4mvjn&#10;TS/hxT1b8Px2uHqPDxVB8FGFD0Z+8Q8Bj+Xw2PPXr87Ix4qASsgzQrSDZwgh0yzPBzk8RnkueHMY&#10;FgYq/in5gQ95eOtyLXPN+o33Gu4/L7xncX25ebi++SCgRC/6pqREhJtYxT9FKXpU/Is+okX880KD&#10;kwbcmjVrrKhHgnn2ES8DxDovruFIKGuQtwehnS60zXkPItLxkkdjlfXPnz//MJs3b15u/ioatFBU&#10;4l+kjisImaaBhyjnvmAHiX8ICuTbo/y84VxHw4l/rMuFmWE0RP0irMOJfwi13rBeR5D4R6Oa3zTo&#10;WXfQ+eBYCetmPr7YAy/rbl0Im+T44jp49NFHbcheUL40QsHJU0i5YQgfhM7R0Qehx3i7RBIPCwMV&#10;/6IPzkdhiX8I8IhYfPjwi17Hire3XBfe6Yf6ghxxNHQJMwYn/iEWIQj5CRL/yNfJPpM/1O/x66Dj&#10;IuqgghD/eI4h6FNn+hP4O/Cso/MOlmM+cOIfno/Ux0EwHStI8c/7PPESJP7hDcg4POYjQbiyX/xz&#10;Pcsj4gXVsRge0SyHGIoQ6IXfdJzCOpgHEdHvrVjQqPin5BciGCZPnmzvIT4KYNR1dKgUFMLPexLv&#10;A1zffAzhveBE9fatFAz6pqREhBtZxT9FKXpU/Is+olH884Kgh/hFb4nsJ6FlXm8U13CkERcUnhEk&#10;/pFQHhGPcfkxGsZ0wlFU4l8kj5T8in94VNLgRlQICv+LhFf8o9FO/jyGiAMIb0EimRP/ENOCvOmC&#10;xD93DebX8GKk7BAQ8Caip2InWGAIgYgQiAcff/yx3YaDfSKHD41pGgPe9XJtES5EGFtRoeJf9MH5&#10;KCzxj3oFD1i2ScOVZ2Z+YDm/2O7Wg3gWSdBmGSfskw8O3L1ED71BBIl/CId42eCFG0kQiouLs43r&#10;ghD/ENWoC0lLEKnMKIP169fb5agjwIl/7gNPEEzHClL8i0SQ+Oc64AhKc+HgeeIX/ygbt72jGV7x&#10;eHN64flKx0pMZ92RPNILEhX/lGOBjx6k8OC9A+N9ICjNC5Bvk7qQuoG6kI8VhZHHUjl+9E1JiQgP&#10;KhX/FKXoUfEv+igq8Y+XMDwH6KwCoeto4HWAZwf76g1Hcg1HvFSCGp1B4h8JoRHx8Pag113CpI5m&#10;NByLSvyLVD75Ff/wouRY2feXXnrJjssPXvGPcDm84py4h/cc4dN+3HTu8SDBIUj8cw1yPPsIfwsq&#10;f6/x8u7Wzcs5XojsC2GShMQhULI+DKGQkGAvLEN4M9unPBDcvOIhIin7VBSo+Bd9cD4KS/zj2nR1&#10;Gp7HLu/akUDQpv7jvqIe4R4B5yFG761BHnzAveM68HBC0fGIf3iNIf5xv3l7pvVCHYXAXhDiH3Uh&#10;26fui7R9hE5ygLIczxI4GcU/5510pByE1CN+8Y86m+XwqPfXqUHm9xbF09Bbt3J9FXY+NBX/lIKC&#10;9zHeW8j3zPuBCn/Rj74pKRHhIaXin6IUPSr+RR9FJf7RgGO7eNXlx9OKZO2u0eMV2Y5H/GNI+BKe&#10;MfSAGQQvfngYIqa5cLCTVfzDc5CGGqEsmzZtsuP80DBGYMUz0B2vE/9oVLueMzlvThCkzP3efccj&#10;/r3++uv2N+fJnSM/rItGPcIf3qCIB/wmt49/Hwj3QbjAe4X10uCmIcs6OKcIC34xhN80bp13DGXI&#10;ugsbFf+iD85HYYl/8Mwzz9j7ms4V6Gn3SFBP0VhFEGE/Cel0ggwpDRhH7j53T/tBNCetAvc4Ah4c&#10;j/hH3YgwRN1IHREEnUywnYIQ/6hv2D7PiEjbp94YP368XQ7BE05G8c/l3lu1alV4TF6oDxGO/eKf&#10;e9Z4x/nhGUq9h6e7O0dcY4Sjuw6WCCd39Tw5eoPSbRQUKv4piuLQNyUlIjygVPxTlKJHxb/oo6jE&#10;PzxOnJhHfqKg/GxeCEEiHAPxzZvT6XjEPwQytk2OKnpZDGq8sH8rVqywyfIpIzjR4p+3MUrvuV5O&#10;pPhH2dLTJkIrz8Kg/F94eiA2cHyu8ewV/2iMO+htEs8ZBNQ//vGP4bEhjkf8w7sJoY7G+x133HGY&#10;MAfsHx2c4C2Khx+dChCaQyOXcB0/iJmuxz8au4gflDe5HPEODOoUgP1dtmyZvS4oe8J+ChsV/6IP&#10;zkdhin9cq3Tiw3ap37j2I8F1vnr16lzBzitQrVu3zo4jF2aQly7X++OPP27vY7xdnVfw8Yh/fJzh&#10;YwrL0htw0L1PhyIsUxDiH/UKx4E4xAcOysUPYcfUlSznhM6TUfyjow/G0fFS0HEishK+6Bf/SMXA&#10;cuQ9i/S85RlGig32E8EPqDf5OEW9yLOFj0kvvPCCXHbZZfY5QCdKQXV2QaDin6IoDn1TUiLCwy5a&#10;xT++0BF2xoM2kvECRsOXlzRCok6kmz0NXMKb2M4333wTHnviofHKcbCdoIbayQ4vUnREwPHxElzQ&#10;PPbYY3Zb5PJyL3/ktaBhSwPZNaqjDRX/oo+iEv8AEQlhCVGvQ4cOtudJPzQq6MnRCXg0grwNy+MR&#10;/1jeNaDoCCPI85BxJD1nHjqQgBMt/nE/uB4569WrFx4b4kSKf66Rzzi8fGh0+hvnhF8zHa8Sl+Q6&#10;kviH951LHk9ZePfveMQ/5psyZYodxzH7OzhhOuu7+OKL7Tw0PLlWnJcey1KWXhBM3HmnXuTaIJRn&#10;4MCBdhwhcN6ejYFGLgIEZco5xfulsFHxL/rgfBSm+Ac82xHTEOwReUiT4Pdw5fpErHa5/egN23tN&#10;UxcgArEOrmt//YggyLpZFkHI3ffHI/5x//ERh3F4hvnFRn5T1zI9P+IfXr14lTF+4sSJ4bEhgsQ/&#10;BFM+1DCODx3U+144dj70UJchIG3evNmOPxnFP94xKUvEOJ6h3rLkww5h3nxI8Yt/iHZVq1a14xHz&#10;/PUfZdK6dWu7PZ5HzvOZHLmIwxjtFWA7rIN5ed5E6q34RKPin6IoDn1TUiLCwylaxT/31ZZ9zK/R&#10;OCLnVVDD6lihEefygPAi8kvhJYSXVl4+vPBi4Bqy7uXhVIJGrPMyIXSsoHEvxXy9di9+r7zyin2p&#10;RpxwX2yjDRX/oo+iFP9ovNK7II1T9gEjNx3hajNnzrSNORdiSoOFZON4b3g5HvHPwfpYL+Ij26Oe&#10;omGLIMc4piFKOk60+EcdTugW23HbYht8lDmR4p/D9XKLhwwffRAUKJNu3brZ+RHXEPxcrptI4h8g&#10;4rnGPIKaE9+OR/wDjpnQZPYPb5JFixZZ7z6EQIRJGrpMo+4Dnp2IAowjnJnriDoQAYOcji4Mko4/&#10;XOgkx0VoMx6OTGNfn332WdvIpeMQ1kGjmW3hpVQUqPgXfXA+Clv8437i3RDBhe1zjeP1yrsVHyPo&#10;1dp1/MA90LRp08MS2XO9cy+wLPPhTUgdRZjw888/n1tPUNd5xZvjEf+A1ACIM4xHTOReo15if8n1&#10;x33FtPyIf9QHCFeMZ/+oYzgW6vgg8Q+826du4oMHXnDvvPNOrqhFXcYzz9VxJ6P4x7XhOljh2ck0&#10;Pt5Tn9PWof5kPNeFV/yjzrz99ttzrwdEWvKhIrTyQcV5m3Ke3HOA8mN9rAvx1HveeAa6ZwD3B+es&#10;oFHxT1EUh74pKRHhwXSyiH80woKMRiFfM53nAw/AP/zhD79YADzR4h8hbP4XDqB3xdq1a9swgaBw&#10;q5MdFf/yh4p/0UdRin9AfjZELELTXMPNa9QnNDDwNKPR6a/zfon4hzfKoEGDchvRXsPrj/uMxo/j&#10;RIt/gLiFl4VrGFNHEgZbEOIf9RR1s2uwOWMdeNERcusNCT6S+IcHOmXO8pQVecp4nh2v+Me8rhMY&#10;53HpNfYZccAbAonHNYIdIdxeARkjjJhnm7+zD44PbxmuN47LuwwiA+VA2GJRoeJf9MH5KGzxD6jP&#10;qHO4p5zY5TfqNu5pnvlO0PKCN+v999+fGwbqXZb6FlGKD7Zejlf8g7feesu+qyIYuXmo2+gIBEEd&#10;L8X8iH9AhxaI92493M94+EUS/4D6lPW5fJ/O2Ad6IqbDD2+HICej+AfUgxMmTLCiqlsHxocdrgfe&#10;R4PexTl2OvxAnPXXf3z4oNMlRFagfvZ6Avq9KYFnHttkXUS/+L1TTzQq/imK4tA3JSUiPLhOFvEv&#10;Erjn//DDD3LPPffIlVdeaeclb5G/QXasnGjxjxCSSC8cNMIQLGmcnmqo+Jc/VPyLPopa/AOuYRp0&#10;NK7w+KJB5mzDhg22QRkp7xWdRZDj6aOPPgpseFD3IEwxD0KjHzzFEKTIW7RgwQK7TcQhPMFcGJwD&#10;MY0UDDSOvOkX6DSE9TsB7lhA9Prss8+sdwzPAup4PCho5OKVxnr5OwjEMqazfed1gbiFaMd4//4D&#10;HV5QnuTNQ7yjDuF+ZB/85ff999/bkC/m9YeIAfUe28FodPM8w9uH3zQUg8QIvHOeeOIJOw/ChB/O&#10;EWIE5UC4LueDv+mIhH33Q53CByUanhwP87McqRFcaJ8frrfPP//cHpe73kiXwDqCyqEwUfEv+uB8&#10;FIX450D8Jx8fue/wSuZ6XbhwoRXT8Gr1CvZBcF8SKso9t2TJErs8Rj3Ge6VfpKcuYl5EviB4h2M6&#10;5od7By806m22MWfOHFu/UD9Tj1GfcP97t+nq8HfffTc8JgT3NnUVueq4T6kPEUT58ML9HbR91kt5&#10;UefzbHPHSh1CGfg/EP3tb3+z63GCVxDuWPGYPF54P2MdH374YXhMKAehW3ck3LMl6KM55UnZUYdz&#10;jOSoJUUG9TLlxnJBHcZwjjgf3voPT0LOjbfednU18xFtxHXkh/LEa5Btse2CrjtV/FMUxaFvSkpE&#10;eHE72cU/B40Wl5uJL6LeF4njobDEv1MdFf/yh4p/0Uc0iH8OGh00JhDWnBWWEOPdtr8xXBiwfZ4H&#10;hblt7keOOUikK2rYJ/aP85Gf/aPc3PwM81OO3nNemNfakVDxL/rgfBSl+OegfnDX6vHct8zP+4Jb&#10;x7Eufyy4fc3vvXgkWP54jpf72R1rYdarhYm3DnPvgvnFuyznqSCvhxOFin+Kojj0TUmJCC9up4r4&#10;B3gnMC+hUUFhZjzA+TKLVwjhSyRD54seX3H9nhNHEv9YD54jJAnm6yLbxTsCDxm+AhKaxv4DXzD5&#10;EuvCzRAB+Y33DLA/fMFkHMuB+wqMtw/jIr140JEF85GA37v/vOjgacO+8JUZrx2+QBKmF+Slciyw&#10;bnp6xIuFHDuUIftJmQZ5LnrFP76Usp+UN+VPmVEO7FeQp4sDzx28n/h6Sm4V91Ufjyd/2aj4p5wo&#10;okn8U5RfOyr+RR+cj2gQ/xTl146Kf4qiOPRNSYkIL26nkvjnPP/otdHfKyJf8RDq2rdvf1g+D3Kw&#10;DB061IY+uK+gRxL/mI88W+Tz8K4Hw7uPHH4IcohPbNM/D0auGgjq8INjJwcL60KACPoyyxfJkSNH&#10;2nlatmyZK/4hlBGK4Hp79BovBwiBhHwdz5dMjofQPnLk+NdN3pi2bdseJrp6xT8S+JOM2yXqdkaS&#10;eXIi+sVDyoGypuc0b54cjHPYqlWrPL36gop/yolCxT9FiR5U/Is+OB8q/ilK0aPin6IoDn1TUiLC&#10;i9upIP4RwkBuKpe8HrGJnBxe6MGN5PUkLkekwovsj3/8o0347ISyJk2aWG86iCT+ISKSEJ3x9ACG&#10;Nxvbxsid4vaB5MDk1ELQYhq9ZzIe8ZHf5BWBSL394rHHOJIhs00/iFgks2cePA8dJG0m4TNJnREH&#10;8axDIGM840hcjAB3PL2PsX/XXnutFeIIX0ZU41iWLVuWe3wcizeflFf8IzE9Sa1J0Iw4ircjHba4&#10;hP7kZfFC7qlGjRrZaRUqVLDHyTkjvw29nSIAktSZfIkOFf+UE4WKf4oSPaj4F31wPlT8U5SiR8U/&#10;RVEc+qakRIQXt5NF/KNTjEiG1xjeY8yHMOXveYxE6XjjMb1Pnz6Hhb7SOQjCIF50hLIixEQS/8hb&#10;xzjEKBKg+6GXTNfzsLenuEg5/yKJf4QLI5Qx/j//+U94bAi89hAzEbOKFSuW27sm4bPMj8CH958/&#10;TxPrQRhENPN7Rh4NtonXIMdAL2d+8HCkwxX2h/Bnh1f8Y7sk1fZ66hHui+ci05s2bZqbiB/PRtdj&#10;JgKfP0E/odEIfewPLzyulzoV/5QThYp/ihI9qPgXfXA+VPxTlKJHxT9FURz6pqREhBe3k0X8O5Ih&#10;ACH+1apVy4pzTvRx0FsZIbp4/QUJdvDOO+/YdZGbj3x5kcQ/envDW40QVgQbP4hZdP3PcngCOo5V&#10;/COMt3///nY8nnpeEC/x6mOad31uHGKbyx/ohTJFfGMehLZjgWOdNGmSPQbKJSkpKTwlBPv0+OOP&#10;W+GVHu0cXvEPT0lEPT9OZKlWrVrusnhuEr7N9hAWg8BLE7ERQZMe7EDFP+VEoeKfokQPKv5FH5wP&#10;Ff8UpehR8U9RFIe+KSkR4cXtZBH/2rVrl2tt2rTJDa/FyP1Gpxk//PBDeOlDIADRZT/zXXfdddb7&#10;De88vyE6FS9e3IpJCERHyvkXBN53n376qc2J58S8O++8Mzz12MU/vPZYF6G6iFvefHgIbxwLHn5s&#10;E/CEw7uRbQwYMMB6AfqPkQ5KCHPGO5K8e36R9Gg89NBD9gUDETU2NlbuuusueffddyU1NTU8x+F4&#10;xT8EuSAQVJnuFf8oF44F78evvvrqsGPBOJelSpWSM844Q9asWWNzI6r4p5woVPxTlOhBxb/og/Oh&#10;4p+iFD0q/imK4tA3JSUivLidLOIf4pozhDmEn0GDBlnhh95977jjDsnOzg4vfQhEMecRh+hF3rlI&#10;5joCQSw6mvhHXru7777bNkgQrRAjCXtFQGSfWO6XiH+A6FW1alU7DYHMQQ+/rIvwW9dL7vfff287&#10;CWFe9iHo+LDLLrvMLst8CGjHAqG1riwxxDTKnu1yXEGhxF7xjxx/QeAxyHSv+McxMo58gEHH4Qwh&#10;kvnwSuT8q/innChU/FOU6EHFv+iD86Hin6IUPSr+KYri0DclJSK8uJ3MHX4QatqjRw8rZvHgw/vP&#10;D7nieDllHXi74Sl2NCOfXiTxj23SMQXbYxredyVKlLA5A8uVK2fL80R4/gFlQOcYTOvUqZMVs/AI&#10;JKwYgZEOMFxev3/+859y00032XnxFAw6Lr/RocbxQDgzLxmInZSpExOx4cOH2xyKDq/4R0h2EEHi&#10;39q1a+04PDEp26D999q0adNsJyYq/iknChX/FCV6UPEv+uB8qPinKEWPin+Kojj0TUmJCC9uJ7P4&#10;B4h7rkfY0qVLy9/+9rfwlBB4/o0ePdpOJ1SV0NejGfn2gsQ/hDaXM49OPXr16iXr1q2TN954w4pW&#10;CDiIgwh9zPNLxT9AuMIjsUyZMvKPf/zDinzMy2/XYzD8+OOP1gMPTzmEr6Dj8luQp2R+IXcf+0LH&#10;IhMmTJD69etbLzxESX5TFnC84h95GhlHHke8PIP232t06sL5UfFPOVGo+Kco0YOKf9EH50PFP0Up&#10;elT8UxTFoW9KSkR4cTvZxT946623rHcY81WsWDFPZxcIQsuWLbPTENmcIBTEa6+9ZgUtPMiCxD+E&#10;LHr5RcQjrx7CI73gekFsdOG3J0L8Y18IKcbD7pFHHpE5c+bYefF4TElJCc8VEo8QytgG59R5BPqh&#10;Iw06N/nXv/51xLLwg6iJCPfiiy/acvDCuSKEuGvXrnbfKDeXf/F4xb8vvvjCjiOsmG1H4qWXXrKd&#10;uJAHUXP+KScSFf8UJXpQ8S/64Hyo+KcoRY+Kf4qiOPRNSYkIL26ngviHcILYg9cZNnnyZLu8gx5o&#10;8dRj2rPPPhsem5eXX37ZTidkllx7QeLf+++/b/PMkTtww4YNdpyfP//5z7n77BX/eEE+HvEP6MyC&#10;6fT+e/3119tQ2Hvvvfcw4XHs2LF2vipVqlgR0w9lMnv2bOtJeNVVV+V65+WHn376yQqYlBHnJQhy&#10;ILJ9RDzKEI5X/EOkxLuR8YsXL7bj/Hz88cdW0CP0mpyPKv4pJxIV/xQlelDxL/rgfKj4pyhFj4p/&#10;iqI49E1JiQgvbqeC+Af0bovnG/MikCGkIQYBHVWQM49p1atXt56CiHtMpwMR5iV/HaIYOfbwqAsS&#10;/+hUo3z58lbE69OnjxW2EODYV/7+7W9/az303D7jpedAuGNc8+bNrdfdli1b7Pj8iH94GF566aX2&#10;4c4+kuMuqGfjuLg4K06yfzSUELoIYd67d6/1jCOUFhEU8dArTOYHxKmZM2fa7eONRxlSdhw/4cOI&#10;dvS6zLa7d+9u9xmOV/xjnxFfEPYIJ0bAZV14NOJdSS/H9Prslvvyyy/tcir+KSeKohT/uM7JPUq9&#10;tGrVqvDY44NcqNRliPfUhQUJvZJT13JP8sHAgYDPuOnTpx/Rk1dRIqHiX/TB+Shs8e/tt9+Wa6+9&#10;VtavXx8eE4I6k3c0fx3HR8kaNWpIly5dwmOUXwO8+/LMwXifL2gQ3mrXrm3fsx2vv/663T7vqgWN&#10;in+Kojj0TUmJCC9up4r4B3j1IU4xPw1QHv6OTz75JDcXH+IgAtXUqVOlZ8+eVkxjPOIhefQQBYPE&#10;P8SkpUuX2nHnn3++zSFIY5aeZtu1ayclS5a04qATpVi3wwkJeA0SmowIyDHmR/yDYcOG2XmwESNG&#10;hMceDh6MrJ/5eOEdOHCgjB8/Xtq3b2/3GSGNccfzMoTA5hVYOT6On5yKvPSwbjojeffdd8NLHL/4&#10;B/So7HoXvuiii2wZ49VJI7BSpUr2XOOpyXmnLEHFP+VEUZTiHx8HmjZtanNpuh69j5dNmzbZhgE9&#10;fRd0I4iPDGXLlrXlxgcZB3UW46gzfunxKL9OVPyLPjgfhSn+8eGP9zhEDt4PHAh+1Nd8gOTDpJe5&#10;c+fadwXSsSi/HviIz/WJkRO6oClevLj9sH7XXXeFx4Sijtg+YnVBo+KfoigOfVNSIsJD6VQS//AW&#10;c2IRQhRffB0IeghR9ArLQ9qtF0NYwqvtu+++y82VFyT+ATn4eLjTkPauA3GJl0w63sBjB6EJsc19&#10;hU5NTbUiHAKhW4bt5Vf8e/XVV+06mc95uQXB/iN0IkwSouu2heFFRJnQG68/ZDg/sAy5/TgOr4cj&#10;hmciXpOE6zqPS/gl4h/bw4Pw/vvvt/vu3R4vWXS4QicoTuQDFf+UE0VRin/UJdRT5LT8paj4p5wK&#10;qPgXfXA+ClP8o17kver222/P/eAHvEfxDkI6E1KveCFFSt26dfN8jFVOfVT8UxTl14q+KSkR4aEU&#10;reJfQUNOug8//NCG4B5Pr7d4FSI8sY6gENxIIEghkHkFq4KE8Fj2EaHxRIKY6Y7/SGLkiYRyozdn&#10;vDNdWPGpgop/0UdRiX+Ey/Lxom3btnk6LzpeVPxTTgVU/Is+OB+FJf7xYZCPjkQ2+N9n/vrXv9qP&#10;uEHin/LrRMU/RVF+reibkhIRHkq/VvFPUaIJFf+ij6IQ//CaxbP2rLPOsikGvN4tXvhgQWgwPV3j&#10;zYqHsdfj1kuQ+Id4T+/dCHR4M+cHGlPMT0/ceA8H7VtBiH/kFqXx5j7SkDOQDw7u2Ll3vOAB7soG&#10;8ZTfR4LpzMcHIZZh3YQXRoLjxqOZD0fMT57D/HzMYT4EDJZh+ZycnPCUY4eyoEy2bdsWHhMqJzp6&#10;Yhvsf368u/mI9b///c8ux7kLOg6uK/adc45nOcfPBy/KPr/XzolAxb/og/NRGOIf9zhpWgjf9b6z&#10;cm3yIfD3v/+9rePIR/zcc8/Za9nlFuUa5zfXcBDcQ0Q0cN+TNzk/9w33F1Een3/+uR0eKY8p9Sbb&#10;5/6MBNO5n/11mRfqeOrsr7/+2q4zUn2fH9z2XJ3KPU2+ROoO7vP8Qr1JPUAZRKrP3PG7OpXjcPXm&#10;8RwDH4HZJmVxpH0NEv84XvaVZY9Ux3uhbPggx/VBvR2prlfxT1GUaEHflJSI8FBS8U9Rih4V/6KP&#10;ohD/aNhdffXVthH7xz/+MTw2L++9954MHz5cGjVqZL1gXELxcePGBXohe8U/Gnh09kMO0Jo1a9oc&#10;nh07dpR58+blEZK80GAizA5PROavXLmyDeUnxQLCkRcaeSda/Js4caI9Pjx6aPQR7l+1atXcYyfv&#10;KI0yoDFOTlNXNuQHW7hwYWDDHwGUkED2ifyKrItlWHePHj3kD3/4w2GNcQTCKVOm2PnpVZ35W7Zs&#10;KUOHDrXpFoKggUyP7cxHmbMMy7PdZ555JrcBfixQFpy3AQMG2GNbsmSJzXfGuWEb3bp1k0cffTRi&#10;QxXB010H5GslhyplxXXl9+RG2EB469y5s71G6MiKXJR0nkVuXW+qhoJExb/og/NRGOIf1yT3Jdt7&#10;5513wmPFCk4LFiyw1yLCIB7TzMe17NK1PPjgg7a+GjRokP3tQBzauHGjtG7dWurUqWOXa9y4sb0v&#10;H3jggYj3JSlYqB9IC8O9zL1AmpVZs2blyTPt4DnC/lBPRYLp3ItEavhB4OKeow7k3iaXM3Ux9RDH&#10;cDywPe5dPCafeOIJW1+Qr5n1U1bLli2L6HXOBwDOAXUe9RhlTxlQP5BWxl9u1H1sjzIljQVlRblR&#10;7ohjR/s440Cg5VnQpEkTu023r9RZRIT4hUS/+EfnG+T6Zl9ZlvqTMHInDPqh7qcOpWw411wfHC+d&#10;93Ft+T9+qfinKEq0oG9KSkR4KKn4pyhFj4p/0UdRiH+IbHQKVKFChcCG3ccff2wbGfSq7RoVdHrD&#10;34yj86K//OUv4blDOPGPXFldu3a162d+r5EflEY8gpgXPGFoaOGJ6Oalsx+GbI91vvjii+G5C0b8&#10;o7HHduhY6cYbb8zdD2fsG+Il3muIpv7piAJM90OP7d7j8hvb9PbciNBZpkyZ3FyqbMttj7KgZ3J/&#10;XlO8kmgku+0QtkhootsG58LbK3x+QTTkvN90001W9OUYWR8CJvvB3wghixYtOqyRSqOeBrD32FkP&#10;Q46D3Kje48a7j8Y64vGMGTPy5JJlG67n+oJGxb/og/NR0OIfnniPPfaYvcZLly6dm5cZEJoQdNz1&#10;6DVELQjq8IN1IhpGuv+5hyZMmHBYfYiHIQJP0DLcF9xXeJV5cXmoEbsiwXTqdX/IMqIn9ak/fzPG&#10;OKaRBuVYYXlyJHLuXB5qnh0XX3yx/ZvyQqQL+mhCuZJD2e2H1ygbOqfzejm6zur4KEM94ual7Hnf&#10;8Z7PSPDRig867rnnNcZxDOTa9uIV//CmDzpvlCEfTPwfeViWzuVcnm2/UU58PPGi4p+iKNGCvikp&#10;EeGhpOKfohQ9Kv5FH4Ut/uHFQgOJbY4aNSo89hBcI3gf0GhCCCH8iUYsYhq9fCNMsSyeCd6QJif+&#10;MQ1Bi8bo22+/bdeHJ12XLl3sNESpN998M7xUKLQNsY5prBsvCJahscZyiGc0vMqVK2c9VtiXghL/&#10;2A4NtWuuucYKAfT0SSiWE75oeGF4xdAIxAMHL0C8BCkvzHkHAg039ocGL55B3sYfHS/R0GQ65Y1H&#10;CQIaz0r2gwY+oc+UA8f8wQcfWK8c9o9y8npQvvHGG7ZByHbw5HRCHDnL6HyKaezbseSNBSf+sY+c&#10;U/bNNbjZPj2wsz90lIQ467xiKHvXGEfExfMRzz6mI27SaRP7Q2P1/ffft8fnxD/KGbGSMsYzCNGS&#10;RnVhoeJf9MH5KGjxj3oRIYZt0TFbEEfK+Rck/vGhgHHUJy+88IIdhwca9RgfChDpub+8nnjUN4zj&#10;fmMe6hjuG8JIqU+41xDDly9fnkdwP17xD1Gde437mPqIXozZHvcr9b3rkC4mJuaYBXiWc4b45T4Y&#10;4SnMBwxEVqZR3q7uAPI8s588T/iowcchoN6nDKg32F+8/RyuvuH88LGEZxv1ztixY+15OBqcFz5i&#10;UPfycYO6FyiH1157zXrmUe7ss/fZ4hX/MDyvqY+ZB1GT68I9F/no5qDOY/+om/nggVe1q1upt/G4&#10;LFGihK0nWZ9DxT9FUaIFfVNSIsJDScU/RSl6VPyLPgpb/MO7gZd3tkk4mh/ENBqYeB24BqsXPDJo&#10;CNJg8+ZCcuIfjV3CRP15khDSaOzSaKNnbRp7GNug8UODxisgOcjdRJgcy5GPi0ZVQYl/LIunCj13&#10;e+G+KV++vJ1Ow5KwXC8IgIiTTCeMF2hM0nCmPPBkCwrve/fdd3MbhuRJRFAjLI/fK1asCM91CBrP&#10;eMr069cvTxisu4YY7wcPvDFjxtgQPsTYY8Er/iHe+kO2OTeEqDGdc44HE41aGquElXPsNEz955QG&#10;c7t27ew5pZGOwOHEP9ZFI5bQ9KJAxb/og/NR0OIf1y4h7WwLUSaIYxX/1q1bZ9fHxxa/dx/wUYFt&#10;8iHAgdCE+I3AT75PP4h+hLciJHnruOMR/6jXVq5caT3PrrvuukCRDLEeDzzqKeptv4fvkWB72M03&#10;32wFPT+PP/64FTlZN+G2gBezq+8JtQ3yTOfDC8vwscN1yuLEP9a3du3aY851yvlxH6EeeeSR8NhD&#10;sP8IgNRbPEMdXvGPkGbEWy/Uv+66wiPewUcinhmca0KV/fBRjPBjxD/SYLiwYRX/FEWJFvRNSYkI&#10;DyUV/xSl6FHxL/oobPGPnHFOOAsSg2h84d1AQ5bGEJ5/XriGaLgwnzeUyol/mNdTwQv569guDVi8&#10;P/CqwMMBbwtywkXKy0TjmOWYh20XpPiHuOZvcCJekfeJ6eSc8kMZ0ehmugvTomwQ6Gg0RkoYz3Qa&#10;3SyHOMo+4+nIb7xx/Pn9KDMagXiUePPsET7LMjTS/WFp7AfniuWOtUHsxD8a4ngBBYEgwrYJ6aXh&#10;yzkk/yHnNCjUzYGQyXJcEzT8veIfYmVRoeJf9MH5KGjxD/HdhaWTty2IYxX/+IjA+hBlgtbJNqnL&#10;qAcdeAEixvGhBG8wf2c31E0ISgy9ovrxiH+sx9VbpDvwi/QOProwT9++ffPs69FgGWz27NmBdQ/e&#10;jAh9zEPHU0Bdj4cddRl1Dh8T/OAJ6D46uPrWiX88u+jo41jhuGinsA7ENn9YNfUYdSjmfU55xb/f&#10;/va34bGHoP7F+5Dp1HWOhx56yI7jmcZ5CIKcf5QD58w9U1X8UxQlWtA3JSUiPJRU/FOUokfFv+ij&#10;sMU/BD88+9hmUOJ3QETD44B58KTA2+Hhhx+2jTUao17Rz+HEP0KV/A0nh2vo0RikAYWIhZjGOEQ3&#10;GntB9uyzz9p58BAkdLUgxT/CZP0NVRrFhHMxff78+eGxh0CQpIyYfscdd4THhqDxyrHi3YYIx/4T&#10;mkvDvm7dulYwYDnEPyCZPeXIOLxCaGixToRC1hHUuQaehy4cG6Ns8MwkdyONU+77oEb00XDiH9cC&#10;5z4SCH1slzBt9hGRgN+EKQedT4zeUpmH64X994p/lEFRoeJf9MH5KGjxD69Wl5fO38GQ41jFP7x9&#10;qWvd/cE9yscOPH6pC6hn/PcldQUd47hlWB7PQUR96hlEqiCR7njEP+pOcq0ynnot6D7FqBOZh7Bg&#10;7u/8wjLUHTw7gqBuIn0E81H/A+kRKEdCpfFMD9ofxC4n/rnUFU78w5suKIfg0eA8/OY3v7GiK+uh&#10;7uV4V69ebZ9nru71ny+v+OfvxMhB+Lb/2iCVAcvwUYl6Nug477nnHiv+kRuScgEV/xRFiRb0TUmJ&#10;CA8lFf8UpehR8S/6KGzxD+HJJVx3IVN+aLQiHtFYdSIgRsOXECbEGQQ4L078I2w2kieDX/zDY86F&#10;IOfH8EBDKCpI8Y9GvN9bzSv+efNMOY4k/tFrMmVJT59OdMVowOH1xzHx24l/bJtwQbxEvIngmZ+w&#10;MjxkvGFnQCge4YKEA7pz64xyolOBv//97+G5848T//DEOZLXoDuuDz/80Oatcl6S+TFEDnr19Ip/&#10;kXqgLgxU/Is+OB8FLf7h0cV2uM8QdII4VvEPoYh7AkHOhc87Q6hBAMID1utJBngEEkZPWKurHzDX&#10;eQYfQ/z7eDziH57FbMOt/2hGR0iE+ucXlqE+CvKIA46b0GfmI0UCIJQ54TM/Rp0HTvzjg8qxhCZ7&#10;4bnHs42613VohHEOqL/xWPfnTfWKf1xDQQSJfy7fa36MZzAfi0DFP0VRogV9U1IiwkNJxT9FKXpU&#10;/Is+Clv8I6yKRiTbjOShBzSEEIwQ9fCuwBvFCYF4RQwaNChXsAIn/uGdR+M1CL/4R/gWHVswjlDP&#10;J5988qhGA6sgxb9Vq1Yd1ng8XvHvd7/7nW0w05il8U9DlX3EmwRPHsJ1acyxnLcs8awk4TzHi6cQ&#10;oh8NPubDyLnoF/PYR0RBegolcT05/pwHIUbDk0biseAV/47UoHaCI8Is4p/zyiFnl//8BRkdCXjF&#10;P3+4c2Gi4l/0wfkoDPEPgQZP5xMl/gH3Jff2q6++au9L6gl3z1Mv8IHFH6oP7AOiOB8C8KRF2GEZ&#10;jHuS0HpvHkEn/lHHRoLpkcQ/6qSge9NriHj+DyNHgvUeSfzjGcOzhfn4YABO/Lvhhhus51vQfniN&#10;cgUn/lG+vwTqOXIfUjcTCo2YyHoxzi+iHfWc45eKfx06dLCdXAUdmzP2xYUyq/inKEq0oG9KSkR4&#10;KKn4pyhFj4p/0Udhi394otCwYpv8fTRovOL1RUOT+QnPYlkaM1xHTIfjEf+8Yb+Myy8ng/hHg9+J&#10;rIS/sp8kcacsWT9eQST0dx5BXvHPwXa5Zwk5Q6jFS4aGH41jGrv+fGDAeglPYxpCHOIBIXRsA9Ei&#10;UgM1CK/4F8mbk+Nh3TTyyd3nDful99T8ouKfEgnOR2GG/Ua6R45H/PPi7kvWTxinE964PyPBhwBC&#10;falT8e6lZ3CW4b4krN/hxD8+0gRBHcV0r/jnDfs91g8D+YH1Hinsl2Pq0aOHnY/wX3Bhv9Tv+eml&#10;13GixD8H9aire/moQucbLiS4e/fu4bmOX/xzYb/keI0kNgeh4p+iKNGCvikpEeGhpOKfcrKB2MEL&#10;lsulxQsXvWlGyutyMqDiX/RR2OIfDSoaiGwzyCOD6fQ0ixgXJOIh2jmRhjAol//veMQ/GrWuww86&#10;h0AcC4J7jtBVrlsaYyeD+EfPxXhIkrPJ9QDs56WXXrLLYIh/CGzUOXhB+jtaAfarY8eOdn56nkTc&#10;A3pgphyDRDP2naT4hLEh0B3J29OPE/+O1OEHPaOyP5QfjV/Oq+vwg7qT8xUEvfkiZhJmx/Wi4p8S&#10;Cc5HQYt/3EuuTol0/R2L+IfQ99hjj9l7AW9r7kM/dAjivKn5EML9TU5W6iB68/XXQ8B+upBU7z1J&#10;ncE4eiUPqvvoPILpXvHP2+HH0KFDA/OJAqIjef94XnB/5xfWi1HfB6UNII8pHRsxD3UYuA4/EGIJ&#10;bw4qN97NqNOWLVtm8yfCLxX/yMGIp+H06dMDn0Psv+uMqWbNmrkfXo5X/HMdfvAs9ocSO/iYQk/x&#10;HKvr3V3FP0VRogV9U1IiwkNJxb/o4f3337cvWoUlYhGugPdJUGM2WuGFkzAYclkNGTLEJsNGfCCE&#10;jzAQb76zr776StauXXtMX6mLChX/oo/CFv8IsWzevLndJuKdH4QqRCIauY8//vhhnXuQ84kGJuLO&#10;L/X8Y1lEsssvv9wKTJSFa1Q5vMJa+/bt7bpPBvGP5PE07K+++mrb8PZDvUEjimUwOsvAXGOYBqO/&#10;MU7Z4EXIdEQqV1bkB2Nc165dD2tksw72GcGAcxOpgRqEE/9Yd6dOnfLUe4CAx/HRWKeOJIwPjxmO&#10;13k1kaPQLwDS+zHeM0wnFJrwbxX/lEhwPgpa/ENQIpyebT3yyCPhsXmhgyTqRu4jvxge5PmHQO/2&#10;Pci7i05vuHeoN919S/3Beuh5mJ7C/XCvkAsUAYh8gY6VK1fadbFv/pyZ3G/OY9sr/vE+wHKsDy/l&#10;N99887D6ns5PXF2LJy/L5BeWwW6++eY8XopAHUvdwD5ff/31uR8yEOHcc4I6h+P1QzoFjpNnBgIq&#10;/FLxD89P5wWJCOiH+onnCtMJUXZ18/GKfzwz6JyEY1iwYMFh5YoAOWvWLHueOTfuWlDxT1GUaEHf&#10;lJSI8FBS8a/woZHPV2c/hIfwAosgV9DwwsRXUl7IeNk5WeBlmRdSPFMQO2jQ8nLOSydf/R944IHw&#10;nGK/2BNGSY987gU2WlHxL/oobPGPRtfYsWOteEdeOD9c767xReOEax0BHwGHxiENIJalQfjRRx/Z&#10;ewOOR/wDb6OKZWlgks+O7ZHPiZxIbI9piFE0Tk8G8Y+8UDSqEQA5Brz8OCY6WSEMjqTyzE+jkCEf&#10;ZfCEJM8U42jwUX9TFpQxXkdMIycZDUDERSe8IkQg0uFpiBBIrjDOIx8k8BrhowXb4Dnsb9wfCa/4&#10;x7EQosd+0CB/4YUXcsVLGrVsy10LHIdrjLM81xvHxzlBmED4o1x4DhHmR3mr+KdEgvNR0OIfYs7i&#10;xYvttghbDwIPLXqn5v6kPqA3WvfRL0j8o95EdOee5SMi9zLXOUITXnQVKlSw2+OdzEGv2ngLc38g&#10;jJPDE0GM5fAKdJ3pcO/99NNP4aXEikN4y1FX1qpVy3qWsX28D/EWZh+437ziH/CeiNe1q9O5H12v&#10;7oiTLicr0z744IPcezw/sJwzniWIVHgbUmbk+nN1FjntvHAsTuAkfyjb5ZnCfvGh1eU/RFx1z5Ff&#10;Kv7xbsT55xxSjgiTeElTN1Fnk6/RpXG4//77w0sdv/hHOSIycp55bhJVwjODupMhH5u51lgvIqB7&#10;Jqn4pyhKtKBvSkpEeCip+Fe40CinwVe6dOnwmEM4LxEauQUJjUzypLiG6qkAL5+8BBMi4wUhlZc4&#10;wlSiGRX/oo/CFv+ABOM0rmiQBTVYaKARskmDhX3zGo1EPGJff/318Nwhjlf8Axq3eHngBcL6/duj&#10;AU3DzDWATgbxDzi3NG4Z7zXKlfInvNp5wCEeAGVHOVEW/uUoCxp+/vsXjzs871xOKr+xLnJMHSve&#10;sF+EP+o473oZz3QEQT+Ij7169bLHH3ROOQ5C7JwHjYp/SiQ4HwUt/gFCGx7P1GFOWPeD9zHXvbuW&#10;3X0VJP4h8GzYsMHe625+Z9wD3BvUWX6vQMQu9sO7HWdso1q1atZz2A/rCqpDEf0Q8ug4yC/+AVEg&#10;CIBB9T37gAgVKez/SLh14GlOmXrXi1FfIbJRf/lBEMR72H8sGPUQ4creaJITkfOP5wrL++s5jP3g&#10;+YY3vJfjFf+AZQmnZr3ebTnj+uAd2ouKf4qiRAv6pqREhIeSin+FCy+xlHtRin+EfvHS2aBBg6j3&#10;iMsPvMjz5Z3k3HxN94InDOIBHoD+0LhoQsW/6KMoxD8EM8I1aZBFykeH9ytCF6GkeF9grVq1sh4J&#10;hKf6IVcTdQuNsEh53hCoEJGefPLJw0Ja+VhAA5UeYvFIZHuEuOJ96w8ZQ1hiP1gXQqWD65pxCHBB&#10;OaaOBKFXLEsYst87DiFgyZIldjp1qx/ES4Q8prswNAfrQ7jAYwdPHgQxhEzOAdtBYGM57zMS4RLP&#10;HeZlOcqCIWX73nvvhefKC/c2giweyJSbO2eIi6R5OFYxFJz4h6CAFwyeTqzPnRvKjA8iR4Ljx8uH&#10;RjXL0WgnPxmegF4QAPD6pCzwtCkqVPyLPjgfhSH+EeKKQMb2XC45P3j6T5061V7PhNKSdw4Qq7hf&#10;8c71wn2JxzS9oxNW7O4B6jm87PzCn4Mcb4jjri5kWbzDEMu8dZ4XPqjwARIvQ+anzuBv6gXq2zlz&#10;5tj6gY6G/BD2TH3P/Uc9xTbZ9syZM48pT6gXyhHDw413J/aFZwjrxhuRSIpI9TR1Lh6AiKuUM8tg&#10;Xbp0sd7MPJ+8sA32nXr4l0A58BxhO4iWbl+pmwiz9j8bqFfZLsZzKQjEuaBrA/jQxDODZ6c71xjn&#10;Ce9qvzDKeDxTvR/f+PjC9qlXCxoV/xRFceibkhIRHv4q/hUuRS3+8ULLSwpfS08Vrz9CdXh5pbc9&#10;v2cTL3C8dNJIxqspWlHxL/ooCvGPhhWNGbwR6CiCUKNI0DhD0MYQ8f2Nn4KABhjbox6J5IFzMkGj&#10;nPoDzxC/6HkkmJflKAuGXm/JSFBelJs7Z0c6t0fDK/65xjb7cDznhhxWLIdQGs3nVMW/6IPzURji&#10;H89xxDw8v/Cii1TX8SGQDxxBHmtHgvcG7gFEovyGz7q6ENExv3UHx8H81BnHCttgexjbzu9+BsF5&#10;w1wOPe577n/WfSz1EuXs9ulY6s9fAtuhzmObeCUXNJSNO9dYYTxnjwcV/xRFceibkhIRHv4ng/hH&#10;CAH5iAiJc186aejg5fK3v/0tj0s/X4gZ5xpEfKXl615QKAbQaOarIeGhLOf/QsjDnvHk+gjy0OBF&#10;k+l8CQ16aWIZpjujswrKnUT6bjnXg5lf/OPFikTW7BvhH/6Qt+OB3DZ4wfGi4O85je3x5Zn9QowC&#10;9h9PQXqOpAz8L3gIEOT/woOF6X5YjztP7ksy2+FrM71JEkbmtuXgtzvfHP/RXnK5hglD8Yc7Ogil&#10;YTohMuTRiUZU/Is+ikL8A+okhB06mPCGziqKI0j8O9VR8S/64HwUhvgHvIuR241OjY7X400JwXnD&#10;gjrQUE5OVPxTFMWhb0pKRHj4R6v4x9c2kiaTV8OfX4UcKITE4YLPb0I0HP3797fjEKtIxutdzuWE&#10;4svd999/L6NHj7Y5OrzzkMsDjxvCN9gHRCsaWIThESbl5/bbb7fLMU9QfiWSRzMdrzTvdpzhAehC&#10;55z4RzJ5ktATxuqdl31APDyeMDHguAmRY12Eqfn59ttvbY+5TEdsZF7y23j3gTALvlojUBAq6M9F&#10;Q9iDtxc4cm65RNj0QImQ6ZIlOyNnFwIuX1c5PhJge6eTc8wfwoYgyLoJ0SFMknwvkb48s24SbbOv&#10;JKX+JV/MCwoV/6KPohL/gJ4eqZu8dZuiOFT8U6IBzkdhiX9AvUg+Ot67TsTH0F8rnDdMxb9TBxX/&#10;FEVx6JuSEhEe/tEq/iEukdsDwQaxCGFsxowZVtxDBEMYw3uOYwgS/xCUEJGYhy/FvDDiZQd4m5E0&#10;n9BXEusTRsK6CR3FK47lya1Cz2d4GLoE+0EJ55mP+THEAj+E2DKNl1a2wTHxmwc1v5cvX57rjebE&#10;P5JGI7rh+YNASW6tRo0a2YYe0483LBjPO5c3x59YGrziHy/0iGrkgSEMkf2mpzWmIcbRSyS97pLA&#10;n9wv5LEh+T9CLb+dQOkV/2i80VsevxF1ybXiziG5dkiwzDrZFtPJXUU5MZ2ycfnKEGU5l0yvVKmS&#10;9ew8WigGOV1YDzlqIuU9K0pU/Is+ilL8Q7DmnqDuOZ4QMeXURsU/JRrgfBSm+Ee0AvVi7dq1izT/&#10;5MkO5w1T8e/UQcU/RVEc+qakRISHf7SKf+R3QXBDDCJhPV5hQD4jQkIrVKiQ+wITJP6xLEmB6V0X&#10;LzaSmCMQkdsFQQ6RqmbNmnY64bp4g/FiSTgqPX+xPMnQEYpIxsw6EasQJR14JtIAc/vRoUOH8JQQ&#10;CIeEqSB4EW4L+cn5h5FgGE85QmQRhghnRmhj2nXXXZdnP/ILIgICHcJiUPirV/xjPnpCI+SaciNP&#10;DUmuaWxSNvTo+eSTT9r94Djx9nNlz4u5C1f0in/k66EzALaNlx7LIn460ZDjuv/+++1+IrLifYnI&#10;yLKItC6smPAftsF6v/jii6MKf+DKPVJvfEWNin/RR1GKf1zTb7zxhq3DHn744fBYRQmBRzpJ5Ond&#10;3D0bT3VU/Is+OB+FKf4BERY333xzgXeMdipDJydY0Edg5eRExT9FURz6pqREhBe3aBT/8Oyi23z2&#10;j94h/eIO0wnrdeHAQeLfeeedd1i+LAQ+hETnTRbpxYcQUqbjlUY+wM2bN9vfCI6ECzsI6SU0D9EK&#10;wRDvQm9I6WuvvWaXwwsREQ3yI/6x3SDvNDzcEBvpqdffI2N+oLc51o+QFuQt4hX/6tSpc1gOQ4TR&#10;K6+80k6nIebvDY6yYhov5k7s9Ip/N91002Ehy4ivzM90xFP/dBq5nGdy9tEzH+WLp2b16tWt8IeI&#10;6DVEw6CwXo6NbeA1ynmJNlT8iz6KUvxTFCUvKv5FH5yPwhb/FEU5HBX/FEVx6JuSEhFe3KJR/Hvr&#10;rbfsvhGCi/gTBGGfCG7MFyT+kWPP7x2HaPjII4/Y6YhHkUBEQmxivscee8wux/x4vTnBkHEzZ860&#10;whTebO3atbPzI4A52BemE96LdxzkR/xjuSDweMSL8HjFP3q9Zf28IAR5DnrFP/IO+iFcmnBr8iIG&#10;hThzTlgWke/DDz+047ziH+HDfvDCq1ixop0+d2Oz4lYAAP/0SURBVO7c8NhD4LVJGRKCjCcU4qs/&#10;J6DX2BZCWhBMR6xFRI02VPyLPlT8U5ToQcW/6IPzoeKfohQ9Kv4piuLQNyUlIry4RaP4h1cf+0ZY&#10;LqGvQZDvxQlVQeIfHVP4w6HwIHSdgNBRxJEgNxzz0ekFyy1YsMD+ppMLIHyY0FzG4RFHvjr+dgIX&#10;YbLXXnutzVf4/PPP23GQH/EvSHgDvBbxvDte8c+F0Hbv3j0wVMwr/iF6+nHiHx6OQQLa0cS/IGHL&#10;iX/kX9y0aVN47CH84h/lSp6aSEb5RgoDdh2NcL0EeQcWJSr+RR8q/ilK9KDiX/TB+VDxT1GKHhX/&#10;FEVx6JuSEhFe3KJR/CPfH/vGg8wbZuuFMFrX2UaQ+EfnHf4QUkQhN50OOI4E+ZSYj44nCCXFo49Q&#10;YnLNAUIXYcCIUnj1IZYRqkwIML9ff/11K5IR0upNTJ0f8S9SLptfKv65zkdoRJHf0I9X/HvhhRfC&#10;Yw/hxD+O8+WXXw6PPcTRxL8nn3zSjvPiFf+CBEW/+PdL4NywH4g60dZToIp/0YeKf4oSPaj4F31w&#10;PlT8U5SiR8U/RVEc+qakRIQXt2gU/5566im7b4TaRuqcAaGKvHTMFyT+4dnnz1mH+EdPtEynB90j&#10;4cJ4CdlFKKLDDTwRGUeHE4hjiHvDhg2z83/66ady44032pDUzz77TGbPnm07xujWrZud7ihK8c8J&#10;moiAvzbxjzBtwrbZDqHf0YaKf9GHin+KEj2o+Bd9cD5U/FOUokfFP0VRHPqmpESEF7doFP8Qz9g3&#10;BJ933nknMEQT8YucgMyXX/EPAWjdunV2+pEekvSwSy/DCEV33nmnFQ0Ry1gny27YsCE3f96LL75o&#10;l6GDDoQzBCa8Cum8gulPPPGEne4oSvHPiRkImykpKeGxhziVxT/CnNkHxNnnnnsuPDZ6UPEv+lDx&#10;T/k1gIc8qSuoe+6++2778Y2e1qMNFf+iD86Hin/KrwHaBfQ0ff/999t6ko4Bf/rpp/DUokfFP0VR&#10;HPqmpESEF7doFP/oRbZGjRpW9CFHnz9Ekw45CA0+66yz7DHkV/xDRCQcF/GKEN7PP/88PCUviFRs&#10;m55h6eCD5TByESIeEfqLR99FF11kvQAd5PtDxGLfy5QpY7dBjjovCFiMLwrxD6GS9eMxSc5CP6ey&#10;+Pfvf//b7gPnlGsg2lDxL/pQ8U851eGjFt7w5KelnuV6pxFJztx//etf4bmiAxX/og/Oh4p/yqkO&#10;bQlyceNwQEQP1z1tgSZNmkTslLCwUfFPURSHvikpEeEBFo3iHyDQsH+E1vo9tehA45JLLrHTsfyK&#10;f7B169Zcr7yYmBj72wtf8sqXL2+nt27dOo8HBKG9NJIQqtyDPyMjIzxV5NVXX83dJ4yXYr/X4ptv&#10;vmnFM3qdRfDxUtDiHz38IpheeumlgZ4dp7L4xzXEPtALNOuMNlT8iz5U/FNOZXg2kauWj1jktuV5&#10;uXfvXlsHUR+TJsKlh8Abv3Llyna+okLFv+iD86Hin3IqQz3Juz3v3oMGDbKe0tSTvM9y/Xft2tW+&#10;WwPvs6T/WbRokf1dmKj4pyiKQ9+UlIjw4IpW8Y9GB/tGw4T9rFWrlvTr10/q1atnxSC+wCFCMe2h&#10;hx4KL3V08Q9eeeUVKVeunJ2vSpUqsnz5civK0aNv2bJl7Xim//GPfwwvEYL1NWrUyE7H+BKIF6KD&#10;FwC8+phG4ykovJSvhAiIzFOpUiWbM9CJUQUt/uFR2bRpU7uNICHtVBb/JkyYYPehR48eEa+LokTF&#10;v+hDxT/lVIY6hxC2kSNH2meDF56J9evXzw1rY156uufjEakrSKFR2Kj4F31wPlT8U05liDziXZ53&#10;de/HfuB9jfd4F0VEaPDcuXOlZMmS8sEHH9hxhYWKf4qiOPRNSYkIL27RKv4BYtodd9whLVu2zBWd&#10;8NzCI+HZZ5+1nggcw29/+9vwEvkT/xDs6L23U6dOuWKdsxIlSkivXr3sdHL9+aFRxHwsx3b9nn3O&#10;q5D9DfKuI9ceXwWvuuqq3G2SOwQKWvzjJWbJkiV2G1OmTAmPPcSpKv6Rj7Fx48a24cr1FI2o+Bd9&#10;qPin/FpZs2aNTW/xww8/hMeI7XmfHtPp+Oo///lPeGzhoeJf9MH5UPFP+bXy8MMP20ghooIcX3/9&#10;tR2HwwLvv4WFin+Kojj0TUmJCC9u0Sz+AR4JhObS8Pjvf/8rcXFx1iuQh60Lz8Ul3xEfH2/zuyG8&#10;Hc07gbx3NGLIhffoo49acQqBa/fu3eE5DodprJ/lXEiUFx72TP/uu+8Oy1XoYDmmI+C99957smvX&#10;Ljve7bs/T6CDr46UwTfffGNDD44VhEo6UEFII/SX0AUvCFA09tgHOsjww1dNt30ENT9MZ1l6RnbC&#10;K0Ir3iOMR/j0w/mlLI40nWlsN6i888O7775rcywi2LKuaETFv+hDxT/l1wjPrbZt28qQIUPy1Mk8&#10;P/gwxUcUvOS9Xu+FgYp/0QfnQ8U/5dcI9SS5v9u3by/JycnhsWKdBvD+o56M9CG/IFDxT1EUh74p&#10;KRHhxS1axb85c+ZYQW7Lli2Hedfxm9AjBCy8wrzeCcqRQdTr27evPfeU76mO83bkOhk1alR4bPSh&#10;4l/0UZTiH3Uc4goiP/cshhDurwuBawfjYwfTEd4RyiN9fGC9fEhAwGe5oHV6YTrrYr1uX/i7IEM/&#10;+TDhPSb2mf1l2+y7f9s0uNgnd0xH2zfmYV7KyYlYLMN4yvlYjs0thwH7y4eQI503ypPjwIJEtKB1&#10;sh63TtYfaZ0cE+Xnn54fKEPy+uGZ/tJLL4XHHoIyIw8vnUbx0aYwUfEv+uB8FIb4x/3N9e+9V9z1&#10;Hul+ddO5pvn7SHCvsG5Xx3GdH+0eYjr1M/MG3Y9BsB9uG/nZr18C5UL94cqG/WMc+xwU1cJ8HEd+&#10;61CO39Vhbn0sw3i2cyywHMt4y5x1sq+UU9C+MN1tn3N3tPJn/dSNHKPDXVeuns0vrIO0P0TB4P3n&#10;h86SeOckTVFh1ZMq/imK4tA3JSUivLhFq/jnwk9Hjx59WOMID7nmzZvb6Q0aNAiPVfIL+Ut4USAc&#10;93i96U4W8BQl5JfGLNdNtMLLJ9ezin/RQ1GJf3jKkgpg6dKlMnToUImNjZXOnTvb3sQRZGicebn9&#10;9tutJxYe0kwfO3asbZCvWLEiT+oBGjnkMUUMHzhwoHTv3l1mz55tt7Vt27bwXHlhecLx8WAgNxyp&#10;EjC28cwzzwR6654I1q9fL/PmzZPNmzfLjz/+KCtXrrReFpQFIhBpB2gU0uDDC3vjxo1W3Cf5Oj3E&#10;02FUkKhGfUf6BDwzyP/JhxDSMPzhD3+w5U5ZTps2zdYb+YXlOFcY28SjGwHNnbcZM2bk5oTiHLz1&#10;1luyevVqm6ICo+d6OtTwNsg5l5w/zhUN348//tjulyt/roW///3vdl4azH/961/t9cp55ZgWL14s&#10;H330Ue468SbftGlTHvNeG5Qj1wD7evnll8tdd90VsUHMtXXOOefII488Eh5TOKj4F31wPgpD/CMi&#10;g+uf6AwEoT/96U82NJ1UKVOnTrV5n909S/342muv2fuH+4t6Yd26dbYe8cO9RWoRBBxSujAv9y11&#10;AzkuqWcQl7xwD3O/If6QXoZ56TH73nvvlbffftvej0EQDkq9Rt3JNtgWx/C73/0ujyB1oqC8OCai&#10;ZkivwjFSb5C7jrqCepA6FIjWeOCBB2x7gHqWupcyDqoDWIYIEuomOsDAqDdJlUMdQlmz7WOB5ViG&#10;faAuonw3bNhgn3+UF2XLMTDNlT8pXNz2eT4xPQi88kjRw/qpGzlGOgkkCoR6FUcDzgMQheOvJ3kG&#10;eeGZR51NChzKN9K5I+yXaBPKPUi8PNGo+KcoikPflJSI8OIWreIfL3k8OMlvN2LECCtYYSQob9as&#10;me1uH0GHsFnl2OCrc8+ePW3Z0oA/lUHY4KWIl91oRsW/6KMoxD8aUHTKc+6559pt+w1vZxpEpCxw&#10;kAeVXKU0wC677LI889PgBMQk6lFvrlFEHobUs23atLENIS8IVohXTHfLeI0e18lx6g15OlHQcKJ+&#10;or6nV3Xqe++2aXiRroGGLR+ACLEKmu6FRuPatWulVKlSeebFKDeEBHpq5Df5S/MLnTixPYxcqXQW&#10;RQ5Tt27+rl69uk1d8NRTT8n111+fO81Nr1GjRp5tklqBTq04X+Q6Jam8d50Y41gnHVjRUZV/m+wH&#10;+wYuH6vXECEdNHo5fvK1cgyRBAygXPFqKeyGpop/0QfnozDEP3qlZluIeYg+pC7xXu+I0dRV1IsI&#10;61dccUXuNIz6AcEtKSkpvMaQ1xcpY8ht6a8/nFEv0FmY10OPd1PuTf/9iJETk/3zf6ChbqUOOPvs&#10;sw9bhnqODyuuc50TBeumruG5gAcaZeTdLsdA3UE9z3TvvnFsHIu/0ztgfXRa5z9+5p80aZLN4czv&#10;Y4F6jGVatWpl83lTD3vrfP7mOUDaHd5Zb7755jzbZzrl648CInKIesN1Dug16i+EUJ5vt9xyi50f&#10;AdE/Hx+GHNSLiLbUkwiDR/IY5NnF8nyQ8gvIBYGKf4qiOPRNSYkID6ZoFf/4msaXRR7MPOR5OcPc&#10;CwEvH7y4eb0llPzDSzIv0F26dIno9XOyQ2OfDlIQKAoz8fLxoOJf9FHY4h+eKzExMXabNEYQAvFU&#10;w9OCxhGNCOo/GjJeryvEP+pGwjFp4NFhEfc1oZnO4wBhh3qU3tPxoqNxyrr//Oc/5/Zwjje1856h&#10;keWWQXCkAcQy7Av3Eh4vxYoVs8vhYXOiQfzjWGmQcmx4duCdQg+KdDjBdhHbaOTzLKChRQdRNBxd&#10;LlgaQ95GF2KX22fKB49BjocGLo05jtU1KI9H/KPs2V+EPM4PHkp4JDmxsUyZMvbc0YEVXjeUI95F&#10;rmFKI9WJbk78c+tEyOMYEek4RqaxDOcOERYBlHNEvc755ZwxvWPHjrYe5DrgWL3mnp2Itxw/+8d+&#10;Hc1LhWuRHKqUVUF5fgah4l/0wfkoTPGPjxx8GOG65r7lo4a7h7geufe5Z/jQgWcsdQaeYdQl3Pt4&#10;3jmYhujFeqtVq2Y9dt29gVjXqFEjOw1xjnoSEJPOP/98uy5ERublHnjzzTetByDz81HFW39wTzpx&#10;nnkQ+agbvvjiC9vxGutjn090Pcq+sF7Wj4iJRx73Lvvq6nzuY54bvAu6NDuk1KE+YzofGLwg/Lt3&#10;cJ4BHAvPETyt+VDBRwFXhx4LTvzjPFLfU//zsR+xlnrPiblVqlSxx0ROUo6DuovzT13PdMQ8B3Up&#10;5ev2B1GW64Xzhac4x83+Ms2Jf0H1pBN+8Z6mPDhOPAmPFrLNeaf9Qv3Ps6mgUfFPURSHvikpEeGh&#10;F63in4NwKMI6+NpGmBr7y8tAQXib/NrAo6Rdu3bH1NA9mSBkh0YCoTjRjop/0Udhin+EM3E/lixZ&#10;0jZuCNn0QwOiQoUKdp8IhXJhrYh/jOPlnwaRF9aLKETjj0Ygdaf/gwmCH14bbJdwTxo1hETRIER4&#10;Crp/EAJJdM528dY4kgfE8UDjj3XTQEPs8oIw5rwWOWbn3QY03p5//nlbjkx3obHsHw03GnukkvB7&#10;tiHEIdqxDHY84h/LIaARouigrBHjKFsaodRH3g8RlDWNaJYlDYMLxXXiH+P5gEGYm4NjJDzOeWTi&#10;EeP1eGGdhLgxjWM6Uk5cPvzQYOS6yq8XPdeLS8vxxBNPhMcWPCr+RR+cj8IU/zDqHa8HH2IOoapM&#10;o77i2kdcczCdDyFMHzdunL33qRcJt2V+6hJvCLyDOgBxDLGL0FAghJP18CEmqGM2vA/xtsM70MFH&#10;HERLRCBv3eBgf/mAwb6dSDHdlRfH58RLB8KjE/GoX7799tvwlBC8O7mPEkSKgPtgTB2Kp6Ib76Be&#10;oLzcdo8FJ/5hePV58+RxvnAEcCIewp+37BHoqEOZjhcnHzuAOpTnB0KtP8KFOpR0FnwMY51O/IsE&#10;H124xjhPPKfzA+XDsbB+b2/ABYWKf4qiOPRNSYkID6VoF/8U5deAin/RR2GLfzSA8Ey5++67w2MP&#10;h3xv7BOhvzR6wIl/NEj94EFN/jkaRghqkcKPEAVZB0IejRYa1wiBd955Z3iOwyHPFcuQhsEf5vZL&#10;ceIfHnp+yN3pvP9obPv55z//mRt6hvcIIGzxm8YpjXHK2wuCGeXuPAOPV/wjf6AfGpl4D+GxFHRu&#10;mc6yCHUuTNsr/vHxyw9e7zTaOa/knfKD9w7L4uETqeGJeMz5pYGM8EgeRK/hbek8Qb0gGDrhFw+r&#10;wkLFv+iD81HY4h+56PyQuxQxC4HNK5Q7+FjCsuR8Q2Dj/kcAI4SV+y8I6k7qEdY7c+ZMO87dq9S5&#10;QWI5YaN4EHrFyQ8//NCKf9QB5K5z9baDXITvvvuu9UQMylN6vLjyQqjzb5PtOKGOe90PZeO8A/kb&#10;ENDwyqOM/R+ZHByf2+6x4BX/vMKpw+WpZrqr073w3ETI5QOPE3I5Z8zvnml+EBAJBWeeI4l/fMDh&#10;vONNjbjmryfJ/0d97X+m8Kx13qPkLyxoVPxTFMWhb0pKRHgoqfinKEWPin/RR1Hk/AuCxiHed3Ti&#10;gIce+xQk/jHdDx7ShL0znUY6QlCQObEIz4YgjxYHYhCht4S8OYGtIMU/l4jdC40758kTNJ2GGGF8&#10;TP/Nb35jx9FA4zeNI/IEBkESeyfiHa/4h7DoB89FQnNp/Ad5jeCZybKcR3qJBK/4F9TQ9obZkaPP&#10;D+G7CIN4nng9I71wzriO2EaQsX5/HkhAPCGUknnwHC8sVPyLPjgfhS3+BQnSeNci/iBY+TtogOnT&#10;p9tlyXWMF9eRoL4lpBhhB9HOK/7hfY3HLfcddTEfHxDQEe0jhcsjAjkhDQGJ9ArU1YiUBdHRh8OV&#10;F2XjFxX52IFQxvSg+gPPbzfd1R/k86NO4SOFV9z0Qv5A6jqWOxa84h8iqB9yE7pUBuybH96b8K7G&#10;g9nlTkTQY368BoNEVcQ6zjHn90jiH56EiMtu//yGlzl1uF/84/nsQsHphKqgUfFPURSHvikpEeGh&#10;pOKfohQ9Kv5FH0Uh/tHQQPghVxEhTC60E6Nx43IUBYl/QSGYCF0ur1V+DM8O5zlBuBXhVzSQWIcL&#10;kcJoaLuwsYIU/4I85bzinxP3vASJf2PGjLG/8ViLlOOUhqtr8B6v+BcU1ufEPxqJCKd+jib+BS3j&#10;xD/OgbfjDkd+xL/jhWvUhRWTi7CwUPEv+uB8FLb4FwReqtRJfJAgX6mfIPEPsYZrGc82rmfqW+dd&#10;hrlQfa/4B4jxfCShrnTzYghI1FeE9fuFQOos9o11epfhHmbdJ9rrD9w2CFX2g/hXuXJlOx2vQz9B&#10;4h85YPmNNxvLB4GIR+oD5jsWvOKfX0QDl7qC6UHCY5D4555X9OwbtE7gfOGRfbSw3+OBdzrncdqn&#10;T5/w2IJDxT9FURz6pqREhIeSin+KUvSo+Bd9FLb4R6N1wYIF9iWeRidJzklwTk+8/fr1s/tDQnv2&#10;KUj88+d1AhpVTggjNxweW0czcsSxbjxaXKJ1vC5oDNJZBR2K4EnnQpoKUvwLCvE6HvHPNcJat24d&#10;0WuF/LLOm/F4xT9Ckv38UvEvyJOpKMU/RGE8Wdg3ronCQsW/6IPzcbKKf3wEmDFjRm6ncoTRU99S&#10;RwwZMsSGkiLy8cGF5R2EgfKhYOHChdarmnvAfaRhPQgwQSHBdDZBnUr9idDo8pJibJvOgby5Cn8p&#10;bt0nSvxzXsL0Rh9JqIwm8Y/5OR+UaySvzIIU/6gnXegxz++CRsU/RVEc+qakRISHkop/ilL0qPgX&#10;fRSm+EfjBM89QkPZ5uTJk62AgxhEo9GFhzVu3NhOz6/4R++NiHNMp7fD/EKYsRP+Ro4cacPgyKVH&#10;w8ttF6GQ6SeD+EdDnt80jrzJ5L0QhkeyfuZT8S8ynH/eG9g38mkVFir+RR+cj5NR/ENgQoijEyTE&#10;H3J1Un/iBUiqBMQtl/OP5egkKAjCgBEC6f0Vb20nUNEhTiToHZeexl977TX7EcWFBCM0ug6KTgSs&#10;EztR4h/hswih1M10/hEEZeE6CjkWCkL8I7ya+bk2IomVhPNyTAUh/uFVyrOTfQjK23qiUfFPURSH&#10;vikpEeGhpOKfohQ9Kv5FH4Up/nH+hw0bZrdHaCpeA34QXZwglF/xj0TnLlyLXhIjQR4tvCBIps+2&#10;XY4jvAVpxPhhHF6AzHMyiH+IYfxG3CMBvx/E1yeffDLXg0fFv8hwTQ0cONDuG71sFhYq/kUfnI+T&#10;VfyjPmQc78BB4hAe0DfddJOdh7qZepF7ic4f/CId62M6uVO5J7n38CzESxChj/H+tAwsgwjHdth3&#10;tsM8QeLX8cD6sBMl/nHcHNuNN94YUaR0HaJgx0JBiH/unBNyG9TRFc8srl3mKQjxD/HY5fzTDj8U&#10;RSlM9E1JiQgPJRX/FKXoUfEv+ihM8Y+GAl5UbM8bYubg+qBh6PIY4XXnGjRHEv8QtfB6Q9SicfDy&#10;yy8f1tDFE8V5KCDkIe7QSOY3jV4/NBzxWnGdjyAQugY30xDnsF8SwnaixT+IiYmx4/DQ8QsEeAPW&#10;r1/fTsdU/IsMnqiERrJveE8VFir+RR+cj5NV/CNfJePICeeH+vaee+7JrW9dPejqaH4HffDg/qau&#10;ZV+oV4HOkRCm+PAQ1NkQ9Tge33ig0fmGE7+ou5nGdvjQc6yiIPuJnSjxj/1wXorkUMXr0cG+4mVO&#10;ZyBuu8dCQYh/DElXQR350ksv5fmghij7u9/9Tq6++mq7zoIQ/zj/5MqlHg7qofpEo+KfoigOfVNS&#10;IsJDT8U/RSl6VPyLPgpT/KNhQm+KbI+cSa+++qoVkhDQvvzyS7n33nutx4Xr8MObu+pI4h/g1Yew&#10;RSOEeWlI423Cuunpl4YxDSQEqk2bNtmGIY1p1onA9+KLL9oeMJkfL5annnrKNhzdvtDAQZADGmaE&#10;W2Ecw/FSEOIfYb2XX365DfMbMWKEDdVDOKM8nDDoTMW/yCCU4hGFwBEphLogUPEv+uB8nKzin/vA&#10;QYgu4aoIQohthP5u3LjRhuG6beI9TR1Nb91sByEKUY+OOvCCRuihsx/n6eUNh2d9pUqVsuIU1/BH&#10;H31kt8P6uM9d/kyENW+9wzxz5syxXt68F/COcCy4fT9R4h/wLEAQRWgaNWqUrUOpa8irh/DE/NQ7&#10;DI+FghD/KF/KtlixYrbeJ8SaZxIfrtatW2efs25fC0L8I3wcUZf0Gfxd0Kj4pyiKQ9+UlIjw0FPx&#10;T1GKHhX/oo/CFP9o8JAk3nlWuOTzJIZnHOIRjVQXjstLvvMiOZr4Bx9//LHUrFnTzocIRSMZAQ0R&#10;h0YTItLEiRMlJSXFzo/I5wQ4Gl1ufjocwZuCxpJrUONBg4gIiISMw4I8avJLQYh/eDw++eSTUrp0&#10;advo4zholJOjikYa3o+UDcvRYM8vvzbxD7GA7XIN4vFTWKj4F31wPk5W8Q8RiLrN3Sd8IKG+RRQq&#10;UaKE9Wju37+/XY4UB/Tii6BEJw58+LjgggtsPUi9TH3FxxnuCz58kB/VgdCG1za9A1PXcl+zHT6a&#10;UJ8iTiEQ4fXnTbHAfjrvREJXj9WT2pXXiRT/OP5HH33UPp8oA28dSpnRM3y05PxjPZwzvBRd2bPf&#10;GB+AqL86duxoj6MgxD/qaPa3c+fOVsgtaFT8UxTFoW9KSkR4MKn4pyhFj4p/0Udhin8ORDRCp3iR&#10;Jxk9Q8S/5cuX2zArQq9oXNGAcY22Bg0a2HHvvPOO/R0JQosXL15sw89ouLJ+htWrVw8MS0IAJLzT&#10;7Qvz0sClIU2jigYN26UBSOMcaHgxHw2qXyL+0aMk6yY0yw/bpoHNdHJM+aEhSSMo0nSEtTVr1th1&#10;0ACnwYqQ+uabb+Z2csI28gvCKo14tuc8IL3QqMeLCC/KoFxZeBOxLOfxq6++suM4BhrnjCeczg/7&#10;ikiBqPiXv/wlPPYQdNiChw4iKPt3IqFHasqIDgAKExX/og/OR2GIf3gbcy9gQdCZEeI6HwWCxL95&#10;8+bZZUmX4Dym8fSjIyPuM299yMcBxETSH1DHshyiort3Eej4iICI512ODym8T0fy8qJuJ62CWwYj&#10;7BQBirrWD/vJswDh6njEP1dejz/+eHjMIRD/qPuY/v7774fHHoI6ElGT6UH1B2VBJxbMg3A6YcIE&#10;+5ECD0o+pCCoHgvffvtt7v4GiX/UkZQ304PKF89DnkOIqkEfSxAs8aDkWUov9XgBcp3gWcmzCtHw&#10;RMIx4F1OOfAeQXkXNCr+KYri0DclJSK8uKn4pyhFj4p/0UdRiH8OksXjfRGpV8VfCuIW66chdTTv&#10;LRqh+Z0XCGujkYVnTbTA/eWOISi5P4018iEimNHYdgKBkhfCG52Q6bw9CwsV/6KPwhL/ChrSIFA/&#10;4FUWJD5Fwi2HQJ9fL1jqIJZB8HKdNh0JPsDwnl6YXrZB8LGH/d6+fXvE3nPxOOaaQKgravhYRlg2&#10;Im5Q2fFMGDJkiN3f2NjY8NgTA6k2eJYgGn/22WfhsQWLin+Kojj0TUmJCA89Ff8UpehR8S/6KErx&#10;72SFRuFdd91lG39B4VlFBV4eeNHgZUMYm7+BjzfP6NGjracGHjFKMIRR4ykzduzYQgll86LiX/TB&#10;+TgVxL9oBeGIfHXkfC1qECvxrCR0OshbELp3726viS5duoTHFB14bVKX45XoOl/xQmg24hz7u2jR&#10;ovDYEwPvDoSAT5s2zb7bFQYq/imK4tA3JSUiPPRU/FOUokfFv+hDxb9jh/BZ8t8RVkVYXbSA5wfh&#10;zpzPvn37HtYge/75521OKKa7EGYlL663T0LOyTN4LB5SJwIV/6IPzoeKfwUDH09IycAHC2/PukUF&#10;9z+58vhAQgcofu9oOtFA8OLjwDPPPBMeW3TwLOL6xJObjqy88JFq4MCB9lio94N6YT5e6A2dD02E&#10;KBM+XVio+KcoikPflJSI8GBU8U9Rih4V/6IPFf+OHfIKkvfpWPNTFQbk93IJ/uksAxFw2LBhtqHG&#10;eaZhS16o/ITi/dpAyKVuOu+882yv1JHC/goSFf+iD86Hin8FRyQPu6ICUY+cfpx3PqZQf5JHkbyJ&#10;1KuuJ/WCSldxLNA5CXkJ6VCF/aWep1MnPBfJtcg4ngcPPPBAeIlfDrn97r//fpuLlTy9hYmKf4qi&#10;OPRNSYkIDz8V/xSl6FHxL/pQ8e/UgsYgef0Q/ehFk9x1GCHK7dq1s52ABCWTV8T2YkynA23atCmy&#10;fIgq/kUfnA8V/35dEPrfo0cP29EHXsB4uFGHUjfg/Ue+2miBDpjovCUmJsZ25IJwyT7TOUu/fv3k&#10;97//vX0unCjo7Z5eo8khyIewwkTFP0VRHPqmpERExT9FiQ5U/Is+VPw79SD8lxA6etXFQxH74osv&#10;bIhdUXiznSzgyfn111/bRPZFhYp/0YeKf78+qEPx7PvXv/5lO/358MMPbf48hLai7pQkCLzxqLfI&#10;n0i+108++cTuOx8xTvT+kgf1gw8+KJJ6UsU/RVEc+qakRETFP0WJDlT8iz5U/FOU6EHFv+hDxT9F&#10;iQ5U/FMUxaFvSkpEVPxTlOhAxb/oQ8U/RYkeVPyLPlT8U5ToQMU/RVEc+qakRETFP0WJDlT8iz5U&#10;/FOU6EHFv+hDxT9FiQ5U/FMUxaFvSkpEVPxTlOhAxb/oQ8U/RYkeVPyLPlT8U5ToQMU/RVEc+qak&#10;RETFP0WJDlT8iz5U/FOU6EHFv+hDxT9FiQ5U/FMUxaFvSkpEVPxTlOhAxb/oQ8U/RYkeVPyLPlT8&#10;U5ToQMU/RVEc+qakRETFP0WJDlT8iz5U/FOU6EHFv+hDxT9FiQ5U/FMUxaFvSkpEVPxTlOhAxb/o&#10;Q8U/RYkeVPyLPlT8U5ToQMU/RVEc+qakRETFP0WJDlT8iz5U/FOU6EHFv+hDxT9FiQ5U/FMUxaFv&#10;SkpEVPxTlOhAxb/oQ8U/RYkeVPyLPlT8U5ToQMU/RVEc+qakRETFP0WJDlT8iz5U/FOU6EHFv+hD&#10;xT9FiQ5U/FMUxaFvSkpEVPxTlOhAxb/oQ8U/RYkeVPyLPlT8U5ToQMU/RVEc+qakRETFP0WJDlT8&#10;iz5U/FOU6EHFv+hDxT9FiQ5U/FMUxaFvSkpEVPxTlOhAxb/oQ8U/RYkeVPyLPlT8U5ToQMU/RVEc&#10;+qakRETFP0WJDlT8iz5U/FOU6EHFv+hDxT9FiQ5U/FMUxaFvSkpEeHFTU1OLHlPxL3pw4p+amlr0&#10;mBI9BJ0fNTW1ojEV/xRFAX1TUiKyevVqNTW1KLLPPvssfHcqRc1HH30UeI7U1NSKzpToIej8qKmp&#10;FY098cQT4TtTUZRfMyr+KYqiKIqiKIqiKIqiKMopiop/iqIoiqIoiqIoiqIoinKKouKfoiiKoiiK&#10;oiiKoiiKopyiqPinKIqiKIqiKIqiKIqiKKcoKv4piqIoiqIoiqIoiqIoyimKin+KoiiKoiiKoiiK&#10;oiiKcoqi4p+iKIqiKIqiKIqiKIqinKKo+KcoiqIoiqIoiqIoiqIopygq/imKoiiKoiiKoiiKoijK&#10;KYqKf4qiKIqiKIqiKIqiKIpyiqLin6IoiqIoiqIoiqIoiqKcoqj4pyiKoiiKoiiKoiiKoiinKCr+&#10;KYqiKMqvkJ9/Pig/H9xjLNtYjrWDB7Nk374tsnfP18b+bW3fnq9k3968tt/YgX0hO+ixA/v/bexL&#10;2b/vSzN0vzEzPY8x7mtrBz22f5/Z7l6zXWP78tjXYfvGTMP+K3v3/c/s6092n3/+2ew/5o7FHJui&#10;KIqiKIqiKCFU/FMURVGUU5Wff5aDB9Jl/97Nxn4y9qMc2Pu9GX4vOZmfSPruRyV9132Stvt+Y5sk&#10;ddc9sj1ppGxL7ibbkjrJjqT2snNrG9llLGVbW2NtZLextO1tJGNHG8nchbWWzN1YK8lMaSkZu1tI&#10;xq4YydrdUnJS20h2SiszbGv/9lp2SjuzbAczb0fJ2NlRMnfGStqOjrJre0ezjVhjnSRlexdJ29lV&#10;Und2M7+7yQ5j27f1kB07+siunf1l946RkpayUTJSN0lGyn1mH+419pDszfrQHufB/YeM3wdMGRw0&#10;ZcHwgCmLgwdSTBmpUKgoiqIoiqKc2qj4pyiKoignKT///LMcOJBhLN2KfD8fxNKMpcrPB1Jlb9an&#10;kr7jHklNHC+7E4Ya6yupSd2MdZUdcS1ld2IN83dVSTGWllzN2q6E8ma+cpKaXNb8LicZ28pJ5vay&#10;kuW1HWUkG9tpbNfNkrOrjLGbZc/uMmEra21vrpXLHee1nJ3ljd1irKKxSrmWvaNi2CpLjjUzbnt5&#10;yTL7krWd/TF/b68QtmqSvQ2rKllbq0rm1urmmFpI+tauZr6uZv+7ScZWc8yJ3SQlvr+kxY+Q9PjR&#10;xsaZ9d4rB/ZsNuWXFjbKkfLMsB6EKgwqiqIoiqIopwIq/imKoihK1PKzFfh+/vlAHjuIsLfnP5KR&#10;/rrs2DpXtiZNkt07xkj6rlGSunugpKf0Nb/7yY7EmrIr8QZJ33qTZG67SbK23SzZ28rIHmz7jZKz&#10;o7Tk7LxW9uy6LmzXy95dZWTf7rLGyhkrb41xe3ZeL3t2XG+WMbb90DB7+3Uh2xayrK3XGisdsm3h&#10;IZbs+Zvx5nfmVua/PsBuOGzcHrPufTuuk/25dm3Idpq/w7bPHM9eM27fjrKyd2dFs7+3mH0sa485&#10;M/kmyUgKWXpCOcmIrySp8VVlZ2JHSd0xRFJ2DJId20bL9uTJsi1pvqTsvEeyM/8m+/Z+KwcOZPrO&#10;wUFjP9vzEzJFURRFURRFiV5U/FMURVGUKCEkLJGHb48cPJgmB/b9IHuzP5PMlIclY/c6ydx1m2Ts&#10;XC8pW2fKroQusi2+sWxPqCg7k2+U3dtLS9rOa4xda+a5zsx7rWTtvlYyzd9ZO26UnO2IfuVl39aK&#10;sn9rFdlr/s7ZWVpydl1thqXCdo3k7LhGsrdfI1nbS0nGVmPJV0tm8hWSva2kZG8tKVnJl5jfIeN3&#10;9tYSZhzGuIut8be1reGh97cz8zvTLJ+ZfKmxy/JYRlLJwy2hRKBlJV2aa9l2yDovl8xtV0rm9ivN&#10;cVxljv9qycZMGWVvv95s90azzjLGbjLzXCUZ2y+VjG2XS9rWqyUl+XrZmVRWtsdVkh3xdUxZtpL0&#10;nRMkPWWF7N69SlJTb5P09MdlT84Xsn/vd3Jg/1brJfjzz3tD584O1WNQURRFURRFiR5U/FMURVGU&#10;IubgwQzZv2+L5GS9LRlp90layiZJ271cdm3rKTsSW0rG1sqSiViVeKOxmyTTDPdsvUH2bHd2neRs&#10;u1ZytuKNV0GyjeVsLydZ226UbMZvLyV7t19p7HKz3KXGSoRFuIvNPIhwF5ttGEu+xGMXS3qSsUTs&#10;QslIKma2W8xs/xw7dH/7LT3x7MDxbplDyxYz855r7Dxj5/uMcX67wJTBhYdZVlLxXMtOxi6STDPM&#10;MMN0My7dzJORfKEdpiVdEBqHSBkWHrMSrpSchFKyJ2w5CVcbu0r2JIUsJ+kKyU662myrlOww825L&#10;Ki07zPnYmdxWdiX3kJQd0yUj9SHJTHtMsjMfN+fwadm394vwmVUURVEURVGUokfFP0VRFEUpNA7I&#10;vn3xkpP9tmRn/p8Z/snYG5Keuli2b+smSfG1ZOfW62X3thskffsNkrnjeive7dlaUvZvvUQObr9U&#10;ft5xubX92y6XfduukH1br5C91i6XPeZ3zo6Skr39ErPcRZK59QJj50hm0pnGTpcsLPk08/dpkmHt&#10;bGPnSlriOSFLOEdS4s+2lhq2tHgz3gzT48/MtYyEsyQz8axD4xIOjYtkWWZbfstMYt/OlczkvJae&#10;VMxniIqHC4rpZn/tviWELDTerCPxErP+y8y6Sxq72Bji5XlmPWY+UwbpW0+XjK3m+E1ZZMUXk5y4&#10;iyR7y8XGSkjOTyVkz0+Xyb4tV8v+uFJyMO5aORh/vexPuFayzXozEosbu8jsTwlTZldIWtJ1krat&#10;vKRsu0VSt1WW9J3VJW13T8nJek722vP7RyvqZme8Z4YfyQE6GdFQYUVRFEVRFKUQUfFPURRFUQoA&#10;m5vvYLbs379V9u35t+zJ+adkpD4iO7cPku1JNWRbUlnZsfU62bntBtm17XLJ2F1S0ndeIhnb8ci7&#10;QnK2lpa9STfJ3uQbZX/yVcauMHa57Nt6qbGSkpN0kWQlXmjsAslKOl+yks+3Qlo6XnUJ2LnGzgtZ&#10;nPnbWbwbniPpucLZWWELC3mJZ+UxOy0eM/N6LCvx3GBLOi9flmmN/T6aMV8xs4xPPDT75reMRPbf&#10;iZvG+DvxDLO/5njjzjN2YdguMlZcMuPNvpjycpbtzJRTjrE9YcuJL2aGF8jehAtlT0JxyUksbuYr&#10;bo7XrMManobG8DjcepGkmPOUuvVy2b31StmZfIPsSKhuLEZSdyyXvTZk+Gtj38j+fT/YMG9FURRF&#10;URRFKShU/FMURVGUE8TPB7PlwL4fZf/ebyU7601JS10vu3aOkR1bm8uu5CaSklBB0hOvl8zkUpKx&#10;40LJ2Hm+ZO4g7PZyIaw0y1g2oabJJSVn63mSs+1syU5G1CJsFo+2cwXPNhsyi9ebGeax+HMlbUtx&#10;Sd9ysbFLwlbCWsaWiyQjrrix80Nm5s2IP1sy8JhLOCtsePCdabaDnXHIzDyZCWb7CeflsazE83+R&#10;ZdpQ3vwYAmD+xL/Qvp8WttPNfprfHCPHa4/9Ao+dJ+nxZ0hawmm5lo6ZZbOSwoZ3IGb+zjG2x6wT&#10;yzHlkmPWm2POQ078eZIdf6FkxV1s7BJjF5nzeK45d+eYZc2522rOF6HH5rymmPOfurWBpG9tIpnb&#10;W0n6jj6Slfas7NvznRzcv0NCHYkoiqIoiqIoyolDxT9FURRF+QX8fHCfHDyQJgf2b5Os1N9ISlJP&#10;2ZXYXrYnVZfUnaUkdftFkr79fMnaiiB0pWTH3WjsJslOvEKyk0uaccaSL5GcpIvFefIhrFnvvbhi&#10;kh5fTFLN36kJ50qaGYYsFKKblnhWyJKwM804MzTLpMVdIGlbLpS0zRcbu9TY5ZK+5TJjl4atpLGL&#10;zfrPlUwzf2b8OcbONnaWtSyznqyEM62FBEBENXL1hQTIE2qE/ebLEP/OyWOZiQiAPrNC5dk2nDdk&#10;5xo7z3r4ZZrfoWNEEDxdMuJPlzTzd1qcKcs4QpzN39bMNMKDk0+T9K3GGBrLSDjDrCu0fJax7Pgz&#10;jJ0uOdbOkD2mvLAcY9mJp1vLMtuhDDmf6XHnm3Wb6yGBPIolzPnCrpK05IaSmtRfMrYvkX05X8sB&#10;rqcDqdZzVFEURVEURVF+KSr+KYqiKMoxgGfWgf1psi/7v7In6yvJ2HWf7N4+XHbt6CYpW26UvYlX&#10;GrvU2CWSmXCBZOEhl1RMMvHgM5a19VzJ3nah5MSXsJYdzzwIbadLRgICE95n5NI7V9LiLpQUM313&#10;wtmSknCWpJphqhX3mHZBKHx1y0VWyMPLj/nT4s+StIQzQsN4Ny+i03mh32YdCIaE7WbGmX0z07LM&#10;PCGh7JyQJWBnGzP7jEcg8ycdbhleM8fGMD3J7HuQJXrM/A6F5yIu5tOsIMl+mf3Ml5ljcmbKMiRw&#10;mvXEn2bW5TwDjZnfiIDp1ggPNvsXR0g0XoHnGzNlHLY0cy7TzboRZDFCpxFNs+POlhxje7ecZW2P&#10;sZDQaKabc8l2CEFOt4awSL7Ci8x5KSGpW0pKTuJlsif5CslKLmWmNwpdT9smSequ9bJvX6K95pwp&#10;iqIoiqIoyrGi4p+iKIqi5IOff94vB/bvkuzUVyQtabakbuks6fEtJDXhJknbeolkbi8ue5KLy94E&#10;7CJr5IbLjL9AMhCKEhHHzjB2uqQnni4ZW84zFg49jTvb2JlmfdhZxkLiU5pZNjX+fGPnhDvgMEMr&#10;5plpVvwjxNeF+RqzuezCufwYWsPjrJgV/ux6E8z62ZcEhCu84c4PDzFEMmM2xLeYMcSrc8y8Zn0J&#10;Z4QsMTw05gQ8ax5Bzyvy5f7tlg+vAy+6yGbWE2AIgM6zL38W2n97DKZMMkzZIvRleITWvMZ4s69m&#10;XrwBQzkCTTnHmzJGADTlQrnlMQQ+U75ZxrK3nGMtawvCoDm/nHfEU9YdFgAJIeY6IGwbT0DOWbaZ&#10;LxtvQjM9e+tpkrnVlHfyZbI7voKkJI+QnN0bZG/qJjmw5wsbWm7+C1+ViqIoiqIoinJ0VPxTFEVR&#10;lCNw4MAu2bf3R8lO/5OkJC+R1PiWkhFXTrLir5AcOn5IuECy44sbowMOctmRC++QWQHIWkgocpa2&#10;5VxjiHgYgl7IDnmchSw0Pdi881ljXATLMNMx641IJyE2vJjfkey8sDnBK0CMs+HA+bOg5QvW2OaR&#10;zM3nFxwRX88y5+ZMU24hETUkhjpBNK/5z2vIyKPo1ufdhtfceEKITzcW9kjMFSLNehIvkdS4UpIZ&#10;X0FyEutKZvIgyUn7jezd8x8rRiuKoiiKoihKflDxT1EURVECOHBgl2RmvSk7dk2Xrdt6yrak+rIz&#10;6QZJSyopWUnnSnYiud3o9OGcUOhuPD2/Hkn8y2tBYh7mF/SC5nHmnzdI9HOWV/wjt+CF5m+/4Bdk&#10;ZtmTTvzzC21HM++yYfEPT8zDxD9nIVEUC3WcEnCO86zzyJYZf4YxOicJewjaIeVL2Zcw6ysl6Vtu&#10;NPtUXnYn15Sd20ZKVuarNs+koiiKoiiKohwNFf8URVEUJczP5t/Bg1mSs+cz2bVzgSRvrSY7dl1p&#10;/r5Edm47T3Ynk9Mu3PNr4mmSbY3ecBHHgkWgQ+G3eS1IzMP8gl7QPM7882JO5ItkxyX+2WNxPQMf&#10;slAvxH5j/C8T/0K59w63oHmDLVJYb5B512v204ZMny1pW0LCHxYS+sLlEX9BHsvtPTmPUWaHl1dE&#10;IxzZs9/0Nhwys2+J5wr5AdPjS0qqsV3xF8ruxMskZWsVSds5QfbmfCwHD6RoPkBFURRFURQlIir+&#10;KYqiKL96DhzYKfv2/SR7930pKbtWyM6tTWRncmlJ2XqJ7E4qLinG0o1lJl4o2YnnS07CuZITT4cY&#10;5KE7Q9ITTpc0hBsb8onwc8hczj2/BYl5mF/MC5rHmX9eLEjw85oT/xjmz1gOYfNw0SqqxT886I5m&#10;ueKf57jMObTirBX/OFde4Q8zZWeNfI7FJSPuQmOIgF6jzBCEPes9ktnrBuGRfQkJf2lhIz9kKE8i&#10;5VpM6JiFTkayks+V9OTLJW1bjGSkrJB9e76UA/sS5OeDOeGrWlEURVEURVFCqPinKIqi/Hr5+aDs&#10;2/udpOxeLjt39ZSdO+tLyvbLJC35PMlIulAyEy+SDNtpRyinX/YWY5svtpa15QLJtDn66F33SOKf&#10;mSfAgsQ8zC/mBc3jzD8vFiTg+cW/Y7PI4l+wHZvQF2RBwh+W3/noufeQZ9/RzCP+cYxh8c97rkLn&#10;0pSDFfa4Hi6SrIRLJDuxhB1mxpvrIeGQWVHwGMS/UO/BZpvmWgoJfV7xL2SIlfQavNcc2564s8y1&#10;SKj5JeY6LSlpW6+V1O0tJGP3OMnJ/IMcPJAVvsAVRVEURVEURcU/RVEU5VfKwYMZkp31nuzcOVR2&#10;7bpSUnaeI2nbTw/1UEtnDk7wSzxDchJPl5yE0yUb0SXuXMnacr61zDgEt3MlzcyPhUSyvOJfJAsS&#10;7k6EBQt4AWbDVp0X25GM+clxl7eji+DOLhCzfrn4l18LFv4wxD9EvfyYWVeeY4h0Hr3iX3HJSrhI&#10;cpIQAJ2VML9L2GF24kWmfPAYPLzMgsxdP2kJ55hr7+yQAGiut3TEybDwd0j8M7blbNmz2Wxz8xWS&#10;Za7RzGRzDDvMMjuukvRtbSU77TdycP9P4StdURRFURRF+bWj4p+iKIryq4JeUvfu+V52b10o27Y0&#10;lZSt10jqtmKSgudewllCaGd2XHFjFxorJjnk90s+TbLNkBx/WYl0zECnEHhqhQS3tPgLrHk97I5m&#10;XsHuRFqg0BdkVvwLCVlHtgvN/Kw31MGF17y5DUN2jilDBMC8Il1BWbDwh5np1osvP+YEP68FCH+Y&#10;J69fZsKFkoVXqBlmWIEUo6zMdRChvIKMXJFppszSEs/JFQFDnoDsB/sX8mJ0PQFnJ5xhQ85ztpwn&#10;e+IukL1m//YYy7YC7cWSmXStZCRVlfRt3SUn8xU5cCBN8wEqiqIoiqL8ylHxT1EURfnVcPDgXsnK&#10;+ER2JAyVlKQbJS2hlKRuKSnpm4tLVtx5khOPIf6dJ1nx5wj5/LLizpbM+GKSGXeOZNARRLwxcsLh&#10;8WfmxZzw5hX3jmZewe5EWh6B70h2Sot/iGbsX37MfwyM8wl/TvTj7/D43DyAxkJin7FEytb9Pry8&#10;MH9v0PTom5p4tqRY8Q8hEK/QCyTdkzswM/5Mcz0SoowH4FnGQrkmc0wZ7DP7vHfz+caKy974S8y4&#10;iyQ7ySxLPsAd7SQr/VHbc7WiKIqiKIry60XFP0VRFOVXwb69CZK++3nZ+lN/SUkoI6kJIeHOemvF&#10;FZeszRdKTtwFkhNPpwr04BsKC03fcp6x4mG7SNLiLjR2gTGWd/n3yM2H99+Fku6z0Pzm7zh6bMUu&#10;tpZm/j7cGH+Jmb+EGRqzw5Ieu/TIFldSMsxyIbskbBdbC23bHEOCMTPMMPt2uDlRkHDfkFnBy4lb&#10;1hC+Qna4eIYXHQJggFlBzmN2PMOjhQl7wnPt/BHWacVZZ2bfcsU6rzlBz2ve/fcKf57lWJddn3e5&#10;kADo/dtZ6Hf+xb+0xGIhM8uFRFyuF8Q/vEnNPGbfMm2HIKdLRmLYTJlkm7LbY8o7Z0vYzN/Zpiyy&#10;zboyEs11l1RaUrfWkfSU1XJg/7bwnaAoiqIoiqL82lDxT1EURTmF+dmG+eZkfym7EsdLypYqkrH5&#10;WsnYgiAWEnwOCTLnhsUl7JDwZDtcYGg9si4yy1xih4e87S4wVjwk1CVcEbbLw3aZpMZfauwys/zV&#10;kpFY2th1Zr3XS0aS+TvpmtAw0fxOvMHYjcZuMtNvNsMyZljWLFfeWLnw8MjG/JkJN0lWwg0hM+vN&#10;SrzWjLvGWCljV0tmorMrjJUM26XhYQnJdKJh3MWSbixXvEQ4jEM45HidUSbnWsMbMnXLWZJqhras&#10;MFOuuX+HO89I8xjL2fI35yErwRmeboRfnxm2M8KGAGbmj0MMMxZ3ftgu8BhCrrEtxSVry0XGGIaM&#10;8Vnxzugs43xrdp1WmEOwC9khr0B+m/kS6SHZrN8zz9EsK5Hl8mdByx/aB68heiL8OXPXKT0qn2PW&#10;ZSzJlKG5lslJmBVnzmvShZKafKWk75os+/d+a+6Hg/a+UBQlLwcPHpQdO3ZIYmKimpq1pKQkSUlJ&#10;ka1btwZOV/v1GtdGVpZ2rqWcXKj4pyiKopyyHDyYLVnp78j2+FGy7YcqkrrlesnYcpmk4xnmFf+S&#10;MPP7MPGPzj/OENsLazxeWHjWXWoti55eEy8JDRMuM+u5SjKTbpDM5BtDw6TrraUnXisIfllJN0t2&#10;cjnJTrrFWmZiWWPljJUPmxmXUNFYJWNVQxYfHlqrkg+rbNZj1pFrbMeY2V5WstfKm/0pLzlmWsgq&#10;5P6dFW+mxZv9slbWHOvNxkqbckDAvNQcT0kzLGHNeiomXCSpCRdKqimflLjzjZ1nfp97mDkhkNDW&#10;VFPuKXHFJNUKgE5APSQohsTBYh4jzNrlwguLiVZ4xJwIGzI89QhXzjL7FrKLrB0KYUbEwxDdMCf+&#10;+S10bfg75zh8vmDze/gdyYKWd9dnXuPaxAsyWPyzAmBY/GMdlFeaOe7UxIslZWtpydg9Qvbt+UR+&#10;/nlf+A5RFAXRj8b8M888I2XKlJHTTjtNTc3aueeeK02bNpXLLrsscLrar9eKFSsma9askf3794dr&#10;EkWJflT8UxRFUU5Z9mR/LruSBsmu+EqyO+5GSY27WlLizjVDQihDggoiyRHFPzNPKAyzpGTElZLM&#10;+GuMMbzSLHu5GV5h7GrJjLtWshLKGCtnrGz475vNMjdaQ0gLCWsVrWXEm/Hx1xu7Ifw389wcXpZ1&#10;MO8tZlwFM62yGYbFwCNYRnwVSU+obPbXDM3vvFbtMMuMr3mYZSfWkpyk2nksO7Gm2Z/qkpVYzVjV&#10;XMtIqGSsotlmBbO+WyQtrryxGyQ14SpjV+axjKSrJT3xaklLNNNM2aXEXWHOw+VmfmeXhUKX8ZSM&#10;K+GzS8wyxSUt4YJ8Gp6ZJcKGp2Yo1DrDem4WN/vszBvqjGjovPAQz5zYd7bHyAOZV6SLZEEiXyQL&#10;Wj6v6Ocssvjnrl0rApr9Trd5BM8wZX+hseKSvvUcyd5trtldvc198bb8fDA7fJcoyq+XzMxMefjh&#10;h6VVq1Zy8cUX20b9VZddKD3bVTJWWbq3qSjdW98i3bA2Fax1aVVeOrcsJ51jsPLStRXjbrG/Y5uX&#10;CVs56disrHRoWsYMy9lh+yZmfNOydpnQsqHlO5l5Q1b20PLNGIbmjTXrqVPpKil3wyXStnEZu/2+&#10;sTVkaK+G0qNdRbtPDHt1qCJ9YquZadWlX+eadti7QzVjVe2x9AofT8uGN0nNyqWkbtXS0s6sj+l9&#10;OlaXnu3N9LbmeI31MMfP+np3DE2zZtYXWncN6duphvQ2f3c2xxVbp5R0bnCddDX72r0t6zDWror0&#10;aF/VDju3qiixLUJl0LbRTbnWpuENZniDdGhykznGm82xlpWYejdIxZtKSvM610nfDpWkf2xlU763&#10;SPVbrjTHX1LqVr7a/H25lL+xhNxQ+mK58rLz5IZrLpSGNW+Qnh1rysq5fWXjqpGyan4/mT+1s2xY&#10;Plgeu3ui/ObuSdYe3zhJHr1rgtx/x1i5Z81o2bhmlB1aWzta7r1trNxnpt13G+OGS4kSJXLFnkb1&#10;a1tr2rCuNGlQxwzrSPPG9YzVl5imDaV5o3p2HNMbm/ka16tlh034u36t0LBeTalfu7rUq1XNDpmn&#10;YZ0a1uqbcQ3r1pS6NapKjcoVzTmqKPVqVsudp4GZ3y5bs6qZt7o0rF3TTq9fu5odV6d6FY9VldpV&#10;K+da3RqMM39Xq2TMDHP/riQ1q1SQmlXN9tzQY9Urm7I3VoNhpZAxn/1d0fwdnq+Gb/7qlcpLtYrl&#10;paqxaua3W8Yu55kHc+ND2zdWhWnlQvPa9ZQzVtZsr6wZV06q3lLGGuOrVigjVcrfLJV9VrHcjVKp&#10;3E1SpYJZju2YsszdbuUKUq1SBalc4RapYo6hilkXVtkN7fI3SUUzdL/ZDlax7I3GzDVqppcsWVKG&#10;DRsm2dn6LFVOHlT8UxRFUU5J9u2Nkx3Jo2Rn3FWSFne1pG25RlLjikta0umSnnhGrqCC0BJR/MPj&#10;L+58YyUkw6wnM+46yYq/0dh15u+rJTPejMPirpHMLTeYv8uE7WZjNxm7wSwXspCwV84KelnxFczf&#10;HouvFLKEypKdWMVYNclOMBZfzYyvJpmJlYx5Pfr8VsFahpkvwyyfgTBnxblqxqqHraaxWuaYahur&#10;I+nxNYwhEiIWOkM8rCKZSWabYctOqm72p75kJcaY/Wtthq3MMGSZCS2NxZj1tjDrbG7KqZlZR0Pz&#10;u47Zvs8SaptptSQNM/uRFl8ztE0XtpxIaDNhzmXNtJvNPF67UVLjS0tIVHTmFRevyDUbdh1/hVn3&#10;5T67zNilYQt7L5Ib0ZzbzLhLzPnxeAfGh8J8Q8IcobZYWFyzAuDRLSsRD7z8WdDyefIZei3f4t85&#10;sjvxTElNOkvSzDDDXPM528+Wvbsul7TkGNmX81dzlxACrCi/Pvbu3Ssvv/yylC9fXs4++2wpVaqU&#10;bNy40Yo8N19XUhZNaCGLJsbI/HHNjDUx1lQW3NpM5pm/54xpLLNHN5aZIxrKrJGNZO6YpuZ3E5kx&#10;ooFMG1Y/ZEMbyNQh9WXK4Hpm2MAM68ukgXVlqvk9a0SjsJnljc0Y1iBs9WX6UGf17JDpLNO5RVlp&#10;XPMamTigntlWI1k5o4NsXNpXFk5obvbJ7Nv45rJkcitZPq2trJjeTlbN7CirZ3W0vxm/2BwLNmtU&#10;E+nepoI0qHm9NKt/kwztVsOMbyPLp7aTxZNamvW0sOtaaI6f30untJZlU9saa2fW1S60brNttr/U&#10;/J45qI7M6FFR5g2oKfNMWSy41ZTZeGMTWsm88S1lzrjmMmNk4/Dx17E2dUg9mTyotjmWmjJhQA2Z&#10;PLC2TBtSR2YOry8DO1aUprWvkZE9qsryyc1l5ZQYmW3KAKGwQfVS0rUFAuIN0qhmKalR4Yqw8He5&#10;LJjYTpbO7CLvv7JUvv/oPvnbG8vkzednyH//tl5Svn9K0r5/2lr6D8/Irm+flLh/PSw//OMBaz8y&#10;/GyTtZ/++ZBsNtO2fPGgbP78XntdOPGvb49O0r9XF2sDe3eVwX26ytD+PUJ/9+1mfw8yf2MDzDwM&#10;BzKvsQE9zbI9Okrfbh2lV+d20qNTWzvs07WD9DXWu0t76WnGMb17hzbSMaaZxLZqIT1i29p5mNar&#10;Szvp2bmtdOvQWrq1b2WMYWs7jWFXM85aO6y1dG7TUjq1iTHWQrq0bSmxrVtIx1ZNjTU3Ztbfurmd&#10;xrjY1s3ssENME+nQMmSM62D2o0PLptI+prG0axEyO938bt8itFynNs2lHdPNsu0xM71di0bStnkj&#10;adUsNGSZts0aSOum9aV1k/rSsnFdadGwtjRvUEua1q9ph83MEGtar4Y0rlNNGtWuaodN6lY342pJ&#10;ozo1pEl9M3+DOtKiUT1p2bShxDRpKC2amO20aC5tYppL21YxxlpK65YxEtvRlHffPjJ85HAZN3GS&#10;jJ8wWSZOmCgjx4yVYSPHS8uuI6VpxyHSMqa1tGxi1mf2qQ37aIx9s/tqLKZRHTMNq23G1zL7WtP+&#10;vuaaa1T8U046VPxTFEVRTiHI8bdXcrL/ITsSh8v2LXh8FZP0Hy+VtB9KSOqWcyR962mSTocJecQ/&#10;M0w8JPAcEv/M/PF4h10uWfHXSnZCGckxlp1wo7HSkp14jRli10u2FfuuM1bamPMOvEqyEq+S7KSr&#10;jZn5Es06Es28hAEnljpkZh2Yzc1nl8VYT2mz7WvMPmClDzezDxi5BDOTrpWMpOuM3WjsZmNlJHNr&#10;ecnaWkGykisaq2KsmjnW6sZqGKtq5qlorIJZxy2SFl/eWnqCGYeImFTZDCub9SIm1jTj6xtraMou&#10;ZBmJjcywQcgSvNbEHEeMMcTBQ5YR7zOEw8TG5vjrhK222SesVthqeiy0v6FjqGyOCatkLXubMXOM&#10;WNbWW4wR0nyTKe8bci0nmeH1Zj9MOblytjkQTdnHX23MnKf4K41dYcyc64RLzTkqYexiM0/IOzDU&#10;sYdXID6yZSURgpvXrDCXTwtaZ+i6DIl/6fHYGZIWd7oxhniphkTAkPh3nqQknyupW818Zhl6sM5J&#10;OE/2bDV/7ygumbumycH9SeaW0fx/yq8DwnuTk5PlT3/6k7Rp00aKFy8ut9xyi8yfP1/i4+PtPFb8&#10;u76kLJ4UY8WvheNjwmJYjCya2MIKgXPHNJaZIxvLrBH83dQKhHMQ/4Y3MNZQZo5oZIfThzWUaUMZ&#10;NrKGCDh9aAOZa+adO7qpzB3VWGYbcyLgrBENrADGkOUxREKExC4xZaRZnWtl8uCGdplVs2Ll3hUD&#10;rKA3/9aQ+Ld4Uquw8NdB1syOlbVzOlkBkHGIeIiAc8Y0k+5tKkmtyqWlVpXS0rt9FbP/rWTZlHay&#10;ZFJrc4wtreiJcfzLpoSEweVT28uKaR3sulbOaG+3sWxaO5k+oJbM7FFRFg6uJfPNfs0b11zmjG0h&#10;s0y5zBjVVKaPbCLThnP85tgQPM08HNe0YfVkyuA6VgScOqSOTB9e1xxnPenSooy0qFNaxvaqKovG&#10;NZLlE5tbAbW5OfZGNUqb6eWkdcMbpGGNUlLtlsvluqvPl7ZNSstDq4fI+iV95S8vLpRv/75RPnht&#10;qbz94mz5/pO7rfiX+gMC4FPmXeBp2fXtE1bc+/7TB4zdbwXA78P24+cPymYzLe5fD0nClw/kEf/6&#10;9exszYmAQ/v3lCF9u4cEv74hMXBg784yqA+CX2c7DRvcp5uZp4sM6NFR+nRtb4U+RL7e5m+Eu96I&#10;gbFt7N99zDTEvh4d21gRr7sZIgB2ah0jndvF5Ap+Vuxr19LOw9/dO/A7LP6Z352Zv02MdDHzxOaK&#10;fS2kQ0xT6dCiqRXu2jVHrDO/EfdahoS7ts0bhqxZQyuEub9bIY4huDWqL83xeGxQx/zdUFo2bSSt&#10;mjaWmCaNpHXzZtI2poW0bxUjbcLDzuxnbHuJbddaOrRrK7Ht20q3TrHSvXNn6dGtu3Tu2lM6duol&#10;Xbr2lt59Bkr3Hv2lU9c+0rFLL2kf21Niu/WTbn0HS49+Q6V91/7WevQbLl37j5bO/cZKn6ETpdug&#10;8dJt8BTpO2K6jJ66WAaOmydDJi6QKQvWypjZa2TgtNUyZv6dMnHx3TJi5m0yedF6mb3yHmkxZLlU&#10;6bJYmnYaLW1MecQ0rietmyIC1pFWjeua8mlof8c0QvRDqKxpxT8EQcpFxT/lZETFP0VRFOWU4eCB&#10;bMlI/z9JThgk2zbfIClbLpT0n86TzJ8ulKzNhHYWk4zEMyXN9pwaFv4IvYwo/p0toVx/l1nhLifp&#10;ZslJJJz3erOuq83yYc+/sFiXlXClWd9lxkqaaZcYu8hs7yKzbjNMCIWd0okGlrL5/MNs14/nys4f&#10;AozxP57ns/Nl50/YBbLLHNvuLQyLG7tYdsWVkN1xJUNecAlXS3rCNULuwXTbsQg5CW8yx1xWspMr&#10;S3ZSFfN3FbOPIQuF9hLii7dgDbPPNczyVc16KklaYiVJTayca2lmucMssZbZBuJg4zyWmXS4ZSU1&#10;MttvaIyh+7uB2TaehvXyWGZCHbN/WK2w1TRWw1j1kOGluLW6sarmPN0ie8y5wnLMseYk3WjsBvPb&#10;WPL1HrvOjLtW9iaVDts1sjcZu8qMv8LY5Wa5S815Ja9juJOY3GvkyGZz7/nML/Adu5Hb70xjkcU/&#10;DPEvw8yfkWz2BdEx7gLZE3eJ7I2/0BzbmZK94zRJ31lRcjKeNPdMRvjuUZRTFzryePTRRyU2Ntbm&#10;catTp46sXr1a/vOf/4TnCIHIU+b6S61QtnSyE8Namt+IZ62tyIbX36yRCF0hb8D5xuaMaWo9Aa3A&#10;NbKJHYZEQDPERjS2Q8S8+WObyiIExVubywI8C8c2sTbXrHfOqIZ2OG9ME/M3v822zHLdWpaV5vWu&#10;lanDGskcs/yaed3kobXDZNnU0D4h1iHwIcytmdVRbpvTKVf8Wz0LTz0899rIogkxMrxXbWlU+wap&#10;X+M66depmswdi1dgKzOtZUjktEIn4h9l0PaQ8GcMT0LMin9T2siEXtVkYmxZmd23mswY2kBmjg6J&#10;ftjM0ZQL3pItQja2mcw1xzVrlCmXEQ2sIDh1aF2ZNqyOzBxZXyYOrGOFPTz7bu1dVeaNqifLJjaT&#10;W/vVlMa1SktMveula0w5adngeqlfvZRUKXeZXFfqAunRvpw8f8+tct+qgfKXFxfI//6+Ud5/dYn8&#10;9Q8L5MdPN8r2/zwmSV89KPFfPCDJ/37I/P2IfP/pPfLtx/fId5/ca+w++dbYdwiBn4XEv/gvH5bE&#10;rx7KI/4h+DkBEBvgPPzw+OvbVYb16269/Pg9tF8387uH/d2vZycZ3AeR0PzdLVZ6d2wvfWPbSv/O&#10;HaRvJ2NdOkrfrngGdpH+PbvIkH69ZHDfXjKgZzczDu/B7mY7PaSfmc64Qebv4QP6ysDePaVv9x7S&#10;q4tZb48eZn/6SG8z7N2jp/Tp3ksG9u0rQwb0l6EDB0jvbma+7r2lT68B0qNrH+nZrbf07DlA+vUd&#10;IgP6D5E+vQea3/2lT59BMmToKBk4aIT5e7AMGjxcho8aL6PGTpLBjB92qwwaMUnGT54jtxobOHK6&#10;9Bs2RUaOmyUjxi+QMVOWyJSZi2TwmJkyYtwMmTx9vkyZtUSG3TpXxk9fIrPmr5KxUxbLqElLZeLM&#10;ldJ//GrpMWa1TJm3Xhasvl+GTVklA8cvl763Lpe2Q+ZLz9FLZe6a+2TI9DXSov88adFvjnQYukCa&#10;D1ggvSeukpkr7pXOIxZL/e6zpWGPORIzYJE06jNPek1YJuPmrrXLVOk4U2p1mS31zfTa3WZLz7HL&#10;ZahZX6O+i6Vyl4XSpNtUadOqpRU1WxhrhheiseYNQ96ITevXkEZhD0TEP8TAGPX8U05SVPxTFEVR&#10;Thmys/4hyUl9JW5LKdm2paSk/HSpZPx0gWRtPkuythiLD+V1S4/zeP0dUfxDUCH/Gh5gV0pWAgIf&#10;uf0I+aWTD0Q+Y/Hk/rs8JOyRHzD+PKGDirT4s60okxp3hqRsOUN2bz5Ddv1k7MezjJ1jxb6QFbO2&#10;84ezA+ws2fnjGYfZjh9PD5v5zTo3n2mGZ8n2H84IG7/PNtsz6//pvJBAuLm4pG6hB18667ja7G9Z&#10;YxXMvleSULgxwlk1M6xhrJZkJxhLrG2OsYakm+npSVUkNaGSpJr5U+MrS5oVBbFqZn3VjZlhQhVj&#10;FSQtMa9lJlc+3PDos15/dcPDkAdgSNhz4l7YzD5kmWFImMSDsapZnnVUCltFCXk53mLOD2HWeF6W&#10;suHaGVuutJYZZ8zmaHRmzmGcOX829NdjnO+4i6xl0MMxIvIWrhuuEbzrjm7Bnn+E5f4SQ/w7w9jR&#10;xT9EwuwkY/HFzfVfUvaYazPHXJdZSWbftp8uGbsulIztLWVP6nMiB1UAVE5NaJg//vjjUrduXZvT&#10;r1y5crJp0yb56aefbOivHyf+LZvSVpYbQ1BbSjjt1DZW9FowoYUVsBDwCI3FG5DQ2wXjEbaayhxE&#10;O4ajzXB0Y5k9spHMHtVI5o1pbD3+EPmWTIwx624tK1j3pJb2N8OQINjMDhkXEgebWi/B3u1ukRb1&#10;r7NedPPGNZM7FvSSxzeMteG3iJPsJ/uH2Hfb7M5y+1xjczrL2tmxud5/y8wxcCzThjWSnu0rSZ/Y&#10;qjJ5mNmvcTFm35sbaybzxjaX+eNayPxbzXGND4mCSyaznCkLY3gDWo9Asy62O7JzZRnQ7AYZE1tJ&#10;pg6uL3PMstgCM20hguIkY2a4cDwhxSEvyrmmDGaNaigzR2INzN8NTFk1klG9qkuLutdKr9blZOrA&#10;mrJwTANZOrGZDO9RTRrXLG1zA3ZtUU6a171e6lU7JP4N6VFdfvfARNl02xB57/eL5X9/w/Nvibz/&#10;6kL57983yI+f3Stff3CHfPrmcvnXX9bKv99fJ5+9tUq++us6+c/fN8o3Zv7//P0e+d/HiID3y0+f&#10;b5KErx6RxK8eziP+WbHPmAv9tSIgYl9vQn4xM75Hp3CYb+eQ2Ne9owzu31tmzV0oc+YuljnT58v4&#10;oeNk+qCRsmjkJFkxcY6snL5Yls5cKivmLZf1a9bJhnX3yvrbNsrtazfI2tUb5O67Nsm9dz8kt992&#10;t9y5fpM88uAT8vxzL8n9Dz0ry25/UBau3CgLVt0vy9c9KgtX3SeT5q6XKQvMuDUPyPyV98nYWXfI&#10;jMUbZJ6ZZ8yce2To1PUyduYdMnjyHXLrvHtkxfpHZOTUNdJnzErpN3aljJt7t/Qdv1bGzFwnc5dv&#10;lP4TbpOeY9fI8Ol3SPfRa6TziJUyd8UmGT9vo7QfvEJaD1gu/W693fy9UvpPXC/L1z8q/cevkW6j&#10;V0rvcaul961rzd+rZP6aB2XOqoek1cCV0rj3cmnaZ5k06LFM6nVfIkOmbpApSzZJ77GrJXbgHGnc&#10;c65Ubj9NarSbJB2HLjDzzZAqHadLtVhsqlRqP1VqdJ4uDc34yu0mS6V2U+38lc34yh2mSvXYaVKr&#10;y3Sp0n6KVGw7xQynSZUO2FSp2pHp06Vq7Ay5pe0MadBhnDRt3FjqVK8UzotI/kLyGZKLsLzNG1ip&#10;XBmpVaWC1K9ZWeqaeepWr6jin3JSouKfoiiKctLz888/y749P0ly4kz58duykhh3gSRvPlt2bj5f&#10;UrcUk/S4M634l73lQsnZfIlkmvFB4p8TTxBVci3hbEmLP1/SEM22lJTUn0pIyk8XGTtPUjafY6yY&#10;+ft8YxdIyo/8fY7s/vFMY6fLrh9Pk90/nWbmCQ0xxu36wfzNtABLYX6P2WVyzawzbDvNvCEL/d69&#10;OWQ7zXwY8+9mu2bcDrM9bOcPzGv27aezjJ1vrKSxy8z+XSFpm682VkrSt1ybm6MwO6Gs7Em6RXKS&#10;K0lWMmG35AFEdDN/WyMc14XmhsJ1bZhwUjljZfOY7WHYGaG5iHRJFYxVNGbWb4cY+QtdD8jGkjCz&#10;vsSbzfAmY4d6U85IwpvxGgl1InK5pMRdai11szlXmy+U9M0XSJo5zlRzrlJ/Ojck4G05z2OMM+c9&#10;zm9n51raFgRc7KywwOa5No5guQKyz0IC3i+x/Il/2Wa43+z33i0XyZ7NJSWLTk2SzHyEvW8z8yWX&#10;MPOVlz0JHWRfylNy8EBm+G5SlJMbngcZGRny5ptvSu3atXNz+q1cuVJSU1PDcwWDyFP2hstkxbT2&#10;smo63m7ku2sjK6e1k9UzO1pvN5c/bwnCXVgMW0hI8PjmxkKegIhoIU+3plYsxMMPQ9xbZuZfZda7&#10;ZibbaGdtzcwOZhttc8XA5XgamuGi8YQaN5f+HStJi3rXWuFu/q0xcsfCPvLU3eNl7ZxYs0+t7X7i&#10;jYe33x3zuso6Y3fM7yq3z+tixT/mYd1WZJyIANhY5oxpbnP5LZ7Y2uwroib5DVvYvH0Ygt0iM43p&#10;zlxI8JLJLe1+De9URXo3ulFGxVY1y5v9NuW2wpQb+QGXTg2Lp8ZCnpMIgWY5UwYIgHPHsg8YQmkT&#10;e4wt610no3vXkAVm/OJbm8iiW5ua8RWlaa1rpWvLctKpWRlpVvs6qVftGqlc/lK5sfSFMm5AA3ny&#10;rjHy6PoR8vfXV8p/P7g75Pn36gL5/J1V8q/3bpNP31ppfi+UD15bLB+8vlj+8vJ8+fjNlfLFe+vl&#10;H2/fIV+8u06+/vBuKwL+gPj370ck+Zu84l9/vP2MIfz16R4bEv96dDLjQmG+GHn9GOdy/RHeO2rE&#10;UNn0zMvy4PN/NMPXZP7ax2XKssdk5Z3PylNPviprlj8i8+bcK0sW3i+rVz4iC5c/JPdvfFI2rP+N&#10;TJp1t8xYgIj3iMxa8qDMWbJJNt73jNz5wAty10N/kFlrn5Y+EzdIzMBVMnTmRpm89EFpO3SttBl2&#10;m3QcuVY6DF8rDbsvlEmLNsmoOfdL474rpWm/1dJuyFpp1meFdB+3Tuatfkw6D1slLfoul5i+K6Rl&#10;/xXSvO8y6TZ6rQyafIe0HmjGDTDTGd9vubTqv1wGTrhDOg9fLU17L5UmPZdIo+6LzXCxWX6pxA5d&#10;ZpZZKq0GLJGW/Rab9S0xyy2SRj3mmn2ZJ9U6zpdqHRZIzY4LpUrb2TJg4jq56+HfyuPPvSRPPPui&#10;zF9+hzTuPlWqtZ8kw6Ysl1HTl0mfsQulcruJ0nPkHBkyaZFUbXOr1OwwwaxjgtTtMlGqtrtVyjQZ&#10;Ljc3HhK2YVK22UhjI6Q81nyklDO/y5m/bzbzMa1iy7FSscVYqd9+uLRt21ZimjYIhTE3ayStYxpL&#10;G/Iftm4u7Vs1lzYtmtmOXRrUqiaN6tLpS30V/5STEhX/FEVRlJMaGnoH9u2SHQkrJO4/5SX+vzdI&#10;0g+XyNa402RnwmmSEn+6pMYVk8wt50nWlgsle/MlkuUX/8KdLhwu/p0u6QmECZ9tRb5dP5wrO74/&#10;xxgeeR4Bjr9/OEN2/2jmQ1j7kb/zin9OADwk/jHf2eHhIWN5r+3+6Uyx3oJ+s+s/3Uw328I2h7wL&#10;U7ecdpjlERh/Ot2sl/kRC826MbsNjO2dI6mbzzN2obHikhZ3kTE6yLhS0hOvMkPCiEtJBrkKk641&#10;dv0hS7xBMhNvMlbWlGc5MzTGkI5OzN+5lsSwrGSTmy/5OjM0xjD5WmsZZhsZCVcZuzJsV9h9SN1y&#10;kTGzX3HYBZISd74Zmn015zIl/hzz+2zz29gWcw43nyUZ2JYzw3aGZMY5Oz1sp5nrwJi5Tg4Zotpp&#10;oXNvLJRjL2SHroujW0YEy0xAnPNZoMgXwcx+YEcT/3LizpX9W86VvcZyuPbNtZ6x1Vwf206TtK0I&#10;kVeZe6KM7Eu6RbK3TTT30BZzM2kHIMrJCzn9EhMT5fnnn7fhvRdddJHUrFlTFi5cKD/88EN4riNj&#10;xb/rL5XlU9tawW/ppFY2FBaPOUJqV05vL8sm4w0YEtKYjqjFPIhaeLZhCH9W/Asboh+efIuMLZ0Y&#10;Y8W/1eTOCwt/a2d1lFXmN+u1ocCEFI8PeQGy3oGdKkuT2qVlwsD6NoT29gW95am7J1oPP8RJPPtW&#10;mH2znn94/RljiBiIKMh6EROtYGn2F/HShvbinYdNCIX4rpoZChtG6MTWzIy1w1AnH2b95u+1szvZ&#10;9a+c1l7GdK8pA5qXkwk9a5nl28jauS7cONasyyxnto2xf3gmhjwGY3K9JUPH2dyGUXdvVV66tChr&#10;O1FZMqGFLKUzk9GNrOjXsv4N0qt1eWnX+Ebb8UmdKqWkYtmSUvaGi6z34t3L+svT990q/3z7Nvnm&#10;/TvlL68skvf+gMC3VD758wr57C9r5csP75T/ffqAfPf5w/LNJ5vkPx8/IP/95EH5x182yEdvrpV/&#10;vbtB/vvRvTbsN+mbR2Xrfx7L6/nXs7P07tZR+mDdY23uP34zxMOvTzc67mgnvcI5/WznHp3aysAB&#10;fWXRXc/K2gd/L/PXPSNdJmyU9mPvkb4zHpTJq56QATPuk77TN0n/mY/IwFnGzPjxix6R4TPvl+4T&#10;7pGut94tncZukG7jN0jvSXfKsFlm2al3y4g5m6Tf5Hukab+l0rD3Umk/dJV0HL5aWg5YIa0HrZIW&#10;/ZZL875LpVmvsADXe7E06L5IGvYw1n2hNDJ/N+q+QBp1nSuNu82Txj3mSxPzu3F3hvPtODut+1xp&#10;2nO+NGN6t7nSoPNsqdtxltSLnSkNO88yNlMadJop9TrOkLodpkn92GlSu8NkM32qNO85U2J6zzHb&#10;niVNe8w0650pNc2y1dvPkrqxs2X0jPXy9PMvypPP/Vbue+hxeerZ5+TFF56SectWS++Rc+WT916Q&#10;P7/xhLz4u0dl4733yJuv/kbe/uPjcuc9G+SppzbJfZvukUefeFiGTFklHYYslraDF0uHoUuk0/Bl&#10;0nnkCokZsNiUzXwrPsb0my/1uk6TVv3mSoeRq6XpoNXSaOBa6TR6rYwcO1GGDh4gI4cNkeFDBlkb&#10;ZmzE8MEyavgQM36w9O3ZXTq1byO9enSVQQP6qfinnJSo+KcoiqKcxPwsB/anStrO5yTx27aS+PVl&#10;kvifSyX5uwtkO2JW3GmSknC6pBJ+G3+upMddYIxQzlAHDpkJ2LlWLLE9rCYQ8uvEP0SV04TOEtLj&#10;z5TULXjznREW+sIins8Q1kLmhLZgY94UK8Llz1I3H25pnmHalpClWzP7bO3Q32mbMeYN/c24VDNk&#10;+RREw1zDK9AMTdnltbPMtGJmfp9tOdfYeR7D0/ICs40LjRXPa1v8ZuYxy6TFFTNDYwzjzrGWugUB&#10;z2tnGQudg1QrcB4yRK80RLCwHRLfzgzb4QLcIaPjl9MlM9DOOMyyEs6ULLPOzDxmxpthlrluso0x&#10;DM1z+PIh8y+PEJd/C4mX5u/D7CyzLrZ/jmQnFpMcc11nx+MBeI4ZRw5CM22rOeZkc8zmbzoyyUoo&#10;KTlJJWTP1tqyJ2WjHDywgy5zwveWopw8ZGVlycMPP2w9eBD9qlSpIhs2bJBvvvlGDhw4EJ7r6CDy&#10;0NvvglvJURcKhSUHnhUDZ7S3AhZ/482Gx9+SsPhH78CIewvHh8JlbQjw6FAvwBjhu3jxMc9iM++K&#10;qa2NtbHmvP/w3kOUm0M47PD61jOO5ehQZEjXqraTi5E9a8rsUU1l7bye8uTdE+S2OZ3NMgh6Ie86&#10;euYlFNiKbdNDPf+S6w/B0YUXW/HPDBEVWbf18JvQyhxXOyvckS/wdmxuZ+tFeMe8LnIbHYgYw6Pw&#10;zoU95K5FPa0QOLpbdRnQorxM7VfHCqN4GzpDfPR2PGLFUwRO6wmI6BgKmV5synfiwHrSqXkZGWqO&#10;k7KkjPD6mzSgls0B2L7JTdKjVTmJqVda6la9SqqWv0LK3nCJ3HLTJTJuQD1ZMbOLvPKb6fLvd9fL&#10;v965Xf784lz5y8tz5e9/XCKfvr1avvvsAdm5+UXJ3vWO7M34SPYYy055XzK3vW3eGZ6Xz/5yp3z1&#10;wZ3y0z8ftF5/CH9JXz+aR/wb2Keb9fZD8OvdLeT5RxgwHX/Q6+8wY0P7GTPD4QMYh3WXkSNHydBZ&#10;98rA6fdJvyn3Sqexd0mH0XdJu1F3SpuR68zfG8y4OyV2zJ3ScewG6TBqnbQdtkZaD1ktbYatNn+v&#10;lVbm75gha6TFoDXSuN8yadBrkdTvucgMF0udrvOkVpd5Uq/bQqnfbYE06blAmvVaYAW7puZvxLk6&#10;sbOkbtcl0rDrAqkXO0PqdJoj9bvMl0bdF0pjawukkVm2UTczzqyvsRk2771QYvouMbZYWpphm/7L&#10;JXbQCukyZLl0GbxcegxbIQPGrJLB41bJQDPsM3K19ByxRvqOWSv9x6+TAeZYR855SEbNf1iGz33I&#10;2qi5D0uvyZuk45j7pPv4e+TdDz+R1fc+K8///g15/c9vydL1j8mCVffJy688J9MWr5cnn3lMbr/7&#10;Xnnq2Sfk9defl1dfe16efuZReeixh+WZ538j9zzykKy//yEZNO0O6TlxnfSctF56T7lT2pr9aDV8&#10;jTQauFLq9TfWb4XU6jpD+oxdIL9/7WW57+lXpNmwdVKz323SauTt0mvgWInt2EU6de4mXemExPzd&#10;rn2ssY7SoUOsdIrtZKZ3kNatWknH9h2kc6dOKv4pJyUq/imKoignL4T75nwvST+MMS/wVc1L+0WS&#10;9J8LZOt3xWT7j2eZl/3TQ55/CWcaIwffBcaKC514ZCacb8yJf2EBMNypglf8C3l9hcI9EcwOCX2/&#10;zJw3YH7skLB3yDIijDu6mWNCEDR/p20509hZYeNvhD7EP2ceATJXfDtRhnjHeg+3kDdbkDlPt0Pm&#10;xD6/+UWzYAsJclmBFhL6ggyRL9fC4/YknSN7k4tJDrn5zH76lzmSBe9bsCH8ZSL0+Swr/mxrOQh/&#10;xhAAEbStmWs6m44+jGUlYWbeRLxeLzTzXSR7t14vmVv7yP49/7aetIpyskDevt/97ndSvnx525HH&#10;ddddJ/fee6+kpKTI/v37w3PlH0SeG64pITOGE4ra3HrGke/Pea4tnRrKAYgHnQuBRRxEpLOGoHYr&#10;nYI0sR1/zBge6t2WnHbkCaQjD4YIXk4MZOg6AGH6zOENZNqQejJjRH2zDnr3bSLDulWTetWulr7t&#10;KsrUoQ1kzdzuVvzDu27OaMKL8TZsbsN16bjDeSAisIX2MSSo5Xr+WfHPLYP419qGNDsPQoQ8vP0Q&#10;7/AEtJ5/ZtptszvJhoXd5c5FPW15jOhURfo1KytT+9ax86xb0E3Wm+kYIccIgJhX/At5AIbEU/YP&#10;T8fBXapInw6VZPGUtrJuYTe5bV5Xs+1OMqp3TYltUVZG9a0nYwfUl75dq0uX9lWkQ8uK0rJJWYlp&#10;dLMM7F5Tls/sIu/+frF8/d56+fz/VsnbL82Xv/9xsXzx3mr53z82yvYfnpPsHW/Iwaz3RfZ/JnLg&#10;n/Lzvs/lQMaHZtqL8uUHG+Xrv90tcXT08e+Q/fjZ/XnEvyWzJ8j86WNl9uTRMm/6rbJ47mRZsWCK&#10;bFg5Tzaumi/337ZQ7ly9UG5bMUfWLpsra5cvkDvXLpa1a++QQTM2Sa8p2IPSfdJD0mn8Q9J+7EPS&#10;dtyD0s5Y27EPSgcz7DRhk3Se8IB0GX+vtB11t7QdeZd0uvU+6Tj2Hmkz+l5pOvweaTz0LmkwYJ00&#10;HnyXNB1ypzQauN7YBmk0iOEd0mrIOmkz9HZpN2yddBhxpzTruVCaD90oMZP/ILGTnpQ2Q26Tpv3X&#10;SnMzf4vBd0rM4A3Sdpgxlhm5UZqZaW2GrpPYERuk65i7jd1lh52N9RyzXgaOvcPY7TJo7FoZPHaN&#10;DL11jQwZu1q6DVosHfoulJ5DlkqPEaultVk+Zvjd0tLsQ4th66XVqLuk47h7pBn73/8OaT9inXz6&#10;z3/J+IUPyvsf/k2++PdnMvu230ivW9fKM88/I6NmkndwhQyeslJa9pstQ6YslWEz1lgPviZ95knr&#10;IYul46hlMmXxBll1571yz8OPyPMvPC13PvC4dByxRGLMflTuPNfYfLmp5WRp3Xey/PntP8in//iL&#10;TFz6kFTuskgqdV0qjQeukPY9hknbDl2lXfvO0jG2u3Tp1k+6dOktbdvESquW7aV9u1jp3ClWWsa0&#10;kObNmtqei1X8U05GVPxTFEVRTloQKvbu+VGSfhwtcV9fJwn/Pl+SvjlXtn5Lxxeh/HcpcadJavwZ&#10;kopHWRyeZhdIejzCnxP9MCeSYPTwGxKQnLiE6OJ+H494F2RB4bmRLFjE+2WGWOgV0ZwFbR8LmjfY&#10;KKcz82lBy0cW9I7F/KJZJMPzLkiQC7KjiXrW8y9g/NEsaL8iWZDwhyH8ZeP1Fza8/bzhwtnJxqzo&#10;Vywk/CVcYOxiM29JM/5ayUxuIdlpj8qB/SncWaEbTFGiEMJ7t23bZnP6tWrVSi688EIpU6aMzJ8/&#10;34b9/hIQea69+mKZPqyJLJlERxeIfXiqhXL72ZDV8S2ssDbP5q2jl95GMmdEbZk9soGQ34/egOnp&#10;d/qwhjJ1SH1j9WTGsPq2p9+ZIxqYYUPbi+9shD16CB7eQGYMr2/nmTG0nkwbUlemDKojkwfVMlbH&#10;rmN4j+pW/Gvf5GYZ06e2rJjVRZ6861ZZNrW9TBva0GyLXoXphdhsf1RTY2b99BZs9sfuI7kH6WUY&#10;EdAeB+Jf2LtxXIzMczn+JoRs8SSOuY2Eevo1ZoZ4PBLCi6iHyLfUzDOsYyXpY/ZpstknhD08/pwA&#10;yJB58fxjGsIiQ7wTMesBaPZl9uimcuvAhrJp3Th57w+3y/uvrpMP39ggb724VlbP6SUbV4+QP/52&#10;hfzfS6vltedXyMtPL5ffP71EXnxisdy/DkGum7z42Az59qMHZfM/H5PvP31I/vvJAxL/70dl54/P&#10;SNaOV2Rf+ltyIP0d2Z/2luzb/Zbs3fVnydr2J9mx+SX5/ovH5KsP75Gv/7ZR/vvRRvn203vlO2Pf&#10;fLghj/i3Zv54WTJ7jCydNU5WL5omaxdPl8XTR8qy2WPN+Rgry43NnTxcJo4eKCMG95bRw/rJyEE9&#10;pf+gkdJ69EapN3Cd1B1wu9Ttd4fU6bde6vRfLzX73Ca1rK2V2n1vk9pmWMcM6/ZdIzV6LJcq3ZZK&#10;la7LpEa3ZdJh9O0yYNa9EjtunYxZuEnaj75DBky/x/z9oPSdYv6edqfU6rZQqsXOkUY9FkmTHkuk&#10;QdcFUrfDVGk2ZJ20Hv+kNB96l9TvOl/qmHkamnkbdVssDbvjLbhQmnabI62H3in1zDIt+y2T1n0X&#10;SftBy6TdwOXSdtAKadZniR3XbdAi6Tl4ofQaslj6DlkkPQYvko5950lMt5nSud986T18mbQZvFrq&#10;9VstjQfeJg37m7/7rpb6/VZKu2ErpOXgFVKn13Jp1n+5vPXOu7Jg9Sb5zdO/k6V33G+2O09GTFsr&#10;v3niURk5dbl89uEr8tqrT8vGTZvkiScelpdfeUYe+c0jcsfG++Ql8/dLLz0h//nsdXnrj0/IZ3/7&#10;nXz+txfk7TeflT+8/LRMWnSXVDbHWbHjPCnfbpZ0Hr1M5t++SXpPut2U5xKpStl2Xy6NB62Sjr1H&#10;SYeO3SS2U3fpaIYdYntIbGxPadu6gzRt0lyaNW0mse3bSPs2LaVe7WrSoonm/FNOTlT8UxRFUU5a&#10;rPiX8z9J+KGPxH9zmST8+2xJ+uYs2frt6bL9+9M84p8xmw/uXEmLO18OiX94RzmPv0NGmC8CkhOi&#10;nPDC30HCWEFbhg31PLGWYY/ttMMsaPtY0LzBhvgWyj13dMsr2Dnzil1HsqBlnQXNH2SRPf+CLCQA&#10;YlnG8PbDEP2cqMq0YxUBg/YrkuVH+Dsk/pn5rSH8FTOGt9/5ZtqFZplLjJU0814h2YlXS2ZyWUnd&#10;1kn2ZP2fubPyHyapKIUJ4t6DDz4onTp1kvPPP1/q1KljO/L43//+F57jl4HIc/GFxaRNw5tkZM/a&#10;MmsUefda2tBaequdb3P5IaTh2ddQZg2vLzOH1pbpA6vIjME1ZcawBlaMmzK4gUwcWF8mDKhrbfLA&#10;ujJ1UD2ZMrCeGdaXqYMZhn5PHFBHJvSvZW2isfH9asq4PjWMVbfD8f1qyaieNaR5nWttr7eDOlWV&#10;pdM7y+N33ipLJrcz6zfbGdhAJg9uJFOGNJKpQxAdG5r9QFRsKNOHNzLWRGaMQAg0+z8uJPrNGdNM&#10;Zo5qKjNHN5NZo/lNT7yh3n5dKPCSSXTYQahzSPxDvLM5Bed1seLf8NhK0repE/865Ib8Ivx5Q39t&#10;uLQxBEDb6/CUNtYDkZDkGSObyoZlg+Srvz4syV+/aG3nty/L/z56Ql57ep78+68PmN+vyM7vX5Pt&#10;32Gvys4fXpNd5u9P/3y/vPT4HPn+H49LdvLbkrP9Xcne/o7k7HhH9u1+Vw6mvSc/53woP+/7u0jO&#10;3+VAxl9lX8q7snf3XyRn1zuSse3Pkpr4J0mJ/6PsjntNdmx+1dgfZKexHT+9kkf8mzthqIwf0Vem&#10;jO4v04zNunWwTB8zQGaOHySzJgyR6eOGyMiBPWSQ7RW4m3Tv1E66d2wp3Xv3t/nl6vZbK7V7r5Q6&#10;xmr2XCk1eqyQat2WS/Uey+3fNbqbv7stldo9V0jN7suketclUjl2vrEFUrXTQmk+cLl0H79OWg5a&#10;KT3H325+L5M2w1ZJ5zFrpfWQZdJy8DKp1GGOVGg7Uxp0Xygtei2WVn0WSOPO06W++V2/xxJp1HOR&#10;1O00W+rEzrXCYIOuCyWm92JpSh7ALnOkjVl36wFLpeOQ5dK850Jp1ovcgGY+s3xtMz+hwJ37L5Bu&#10;AxZIzyGLpFv/+dKh73xp3XO2dOo3X/qPWC69x94hLUdslCZDN0rzYXdL06EbpPHg9dJ40B3Sdjhh&#10;zCulcf8V0qTfMpm5dKO8/uqL8sLvnpMV6x+Q2cs2yBNPPiZLb7tL+oxdJB+89Vv5y5vPyN/efUme&#10;e/Yx+dMbz8uf33xeHnnsQfnw3d/L7174jbz44tOy8YGN8uhvHpZ7H7xfNj36kDz86CMyfMZtUqXz&#10;PKnUeb4ZLpaKphzLd5wrlUxZVjflW8NY1e4rpGH/5dKh53Bp366jtGsXK21at5UWzVpI8yaNpUmD&#10;BlKnZg0zrCPtWzaRdjGNpWHtKtK8QS0V/5STEhX/FEVRlJOWkPj3tST/GCsJ/y0pCV+dIQn/Pl22&#10;/ve0kPhHeC6edghYcWd6xD+P8JeQV/gLiX8hcQrvNK+QxN9BwlhB2y8V/7wef85sqHCAeEeoc5AF&#10;zRtsToCjvI5mbt685hW7jmRByzoLmj/IMhNOl6x82yHxLyfhLNm/7TzZu/VccWJfUXn+uXDfyOLf&#10;2ZKdaPYz8QLJSrzYTCthlrnM2JVm3lKSnXS1pCdfJruSK0lOxnPmzjr2cElFKUjS09Plnnvusb33&#10;Fi9e3Ib53n///fL999/b0N8TBSLPJcWLSY0KV0qVspdJ6wY3yZBuNa2g5/L34VE3y5j12BtWT6YP&#10;riVT+1eSaQOr23DdkPBXT8b1rytj+tQxVlfG9a0tt/atJbf2qSm39q4pY3tXtzamZ3UZ1b2ajOxe&#10;1VgVGd2ziozqUU1GdKsaMjNtVI8aZnwN6dysnNSucqXENi8jC6fEym/uGi+LJrWV0b1rGast4/rV&#10;l1v715PxxiYOqCeTERit52FDmTK0sUwd1kRmjkLway4zRjaT6SOMmXHTRzS1NmskeQoRN1sIPQrT&#10;iUkon2CrsLdeGyv+2byAcztbr71RnarIwOZlZWq/urJ65iHxD7t9Xkj4YxnWsXQKYl8o5Je/GTdv&#10;XDOZZrb93EMz5LtPnpDNnz8pcf94SBL/uUk+fGWRvPrYWPnxk02S8t3vJeXHP8juH1+V1J9eM3XX&#10;G7Lz29/L2y+tkNefXSg7vntF9u96X/bt+sDY+7J/919DlmL+Tv1ADqZ9KAcz/i4HMz+SnzM/lp+z&#10;PpWfc/5h7HNj/8y1g3u/kIP7vpSD+7829l0e8W/x9NEya8pomTFhmEwe2Uemje4rU8cOlIkj+8mt&#10;w/rKqCG9ZGi/bjKob3cZPqivzQ3Yq0s76dN3oMQMXin1B6yVxgNukxaDb5daPZdb8al6t2VS0yP8&#10;hcS/5VKNkNSO86Vql4VW+EMErNB+jpRvO9vYLCnXZqZU6DBPbmk3V8q3m21+z5KyrWZIudaz5RYz&#10;T70u86TTwMXSdeACie1Hxx2zpWb7mVKr4yyp3XG21Ok0V+p3WWDmmy8Nu82XBmb+ht0WSIteC6R5&#10;z/nSpMcCqd1pntSMnSs1sM7zjM2XmF7zpbtZZw9jCIBd+s2Xzmb93QbMl95DF0ufUaulzYg7pckw&#10;wpM3Wmsy9G5pPGS9NBq8TpoPuUNaDl1jymGVNBmwwpTLCpm57G55+eXfyutvvCQvvfyCLLlto7Qf&#10;tkRaD14ko6avlEGTlsrgicukx+iFEjtsoXQZvVi6jDTDEQul7aCF0sZYqwHz7N8tByySmP4LpK1Z&#10;tqXZv1s6zJQybWfaMiljrCzWeobU7W7mH7JUGvVeIlXbT5EmrbpIowb1pWG9BlLX1DHVK1WUahXL&#10;S/XKFaVyhVukCnZLWSlzwzVSs3IZqV+zqop/ykmJin+KoijKSQvi374938m2zYMk6b+lJOHLMyXu&#10;X6dJ0tenybb/nS47vj/N9qxLjr5QLjk69ChmjM49zgobIonr7MNYPGZ+x5v5zDBIWMIQYhjiHehC&#10;eb2hq0HmxLz8zJtrHsHOawhQfhEpktCHOdHKGYKi/5gwKzB5wkUxJzz5LWj5Y7Wg9RaU+Y8Ly0rA&#10;Uy+/ljffnyt377gjmfdceS1oXyOZy+3n9/Zzuf4O5fw7R7KsEeJrLP4CY4T5XmbsCsmOv8pYKdmT&#10;eK3s3VpKsraWkF1JV0t22oPcWaEbTFGKEOp3OvJ46aWXpFy5cnLmmWdaMeaOO+6QjIyM8FwnFkSe&#10;G64pKWMHNpEubatKi0ZlpGv7yjJxaDNZPrOr7WV33cK+sm5RP1m/OGR3LOwtt83rboZ9ZP2SAWZa&#10;f1m7oK+sntdHVs/FesvK2b1k5awesmx6Z1k4qYPMGdtKpg1var32EPaGdakiQzpVNFZJhnWqLIM7&#10;VjRWSYZ2qiJDu1SV4d2qSf8OVaRe1aukYbVSMmdce3ninomyYEJrGWKWpaMMOgMZ1aumjO5VwwqN&#10;4/vVlokDsHoycVADmTS4od3mtOHNZOqwpjJ1aGOZMsSYFQYJUyYsORQ2TEcn88aFcgiS95CefAkX&#10;RgAkf9/aObE2V+HI2MoysEU5mda/ru2tGGHQiYNe4c/lHwyJfgiKobyEI3tWl0VTO8k7L98m//7w&#10;Efn4j+vlzd+Mlhfv6iqLR1WRe2bVl89fXyQ/fPKI/PT5U8aelLgvnzHP+Wfkry+vlQfvGCVvv7hK&#10;kv7zkuz8AY/AkO348Q/muf+qpPz0mnnmviHpCX+SrKQ/mbrvdclJeE32JL0h+7b9n+zb/pZkJ//Z&#10;TPuzZCa9JVnb/iJ7dn0gBzL/IT/v/SaP+LdizlhZMmOULJszUaaPGyBjB9OxR1cZM7S3jDY2tH83&#10;2+nHgN6dZeiAXlYE7NWlg/Ts1V9aD10lTQatlRaD10qzgWulZq8VUttYzZ4rpEZPPAHN3z2WWyGw&#10;aucFZvpqqdV7tTTos0qqhMW/Gl0XmmkLpWLH+VKh3Vyp0H6eFQArEdbaBmFwjtzSzgzbzZbanedK&#10;7ICF0n3wAuk6cJ607DHHevzVjp0Tsk5zpY7ZTt0uC6VeF4bzpH6XuVYIbNwjJApWjZ0n1TrOlWpm&#10;SEcibfoukM4D5ktXYx36zJVOfefLgBHLZNDIpdJ3+GLpPWyJdBm2Sur1xqsRMXOZVDWGsFmr+1Jp&#10;1G+FdB67TloPWiYNupttdKeTkjlSpys9/06Shp3GS7XWY6Rx16nSpNt0qd7W/G41VurHjpcGsbdK&#10;jdYjpUqL4dKy50TpOWyGVG85VG5uMFDKNhwoNVoNN/PdKlVjhpl5hkrttiOlaedxcn29/lKuyRAp&#10;XXuglK47UG6oP0iuNX/XaDPalMl4adFzutxUv79UrdlUalStLNUrVbJWtWIFqVQO8a+yVK5YUW6+&#10;8SYpd/NNUqnsjVKl/M1WGFTxTzkZUfFPURRFOYn5WQ4ezJLUnY9J4n8ry7ZvLrACYOK/z5Ct/z1D&#10;tn97muzEA/AHBDfENwQrvPpCwlWoM4+QAHhI/HPCnxP/gkUuhBiGCHTHIug5AdC/vojmE+285heR&#10;GBdJ+DtsXmOHwm8PGWWQmwMxbHnKx2NByx/Joy/I/OJWQVqw+Bcs1BWE+c+Bs6B9jWT5F//I7Xee&#10;MXL7FTfzX2zsUsm23n5XW+EvJ6G0Ff/2IPoll5TdiTdJTtqj5r7SsF+l6KB33i1btsjTTz8tMTEx&#10;1tOvbt26smrVKklKSgrPVTAg8lSvfIP87vG58uIT8+W3j82V5x6dKy89tVje+O1K+fPv14btNnnr&#10;5dvM8Hb5v5duk/97kXG3y1t/WC/vvLpB3n71TvN3aPiX1+6Ud8z4t14x85r5Xntuhbz05GJ57qHZ&#10;8tjdk+XeNSPl9kUDZOn0rlYUnDS4kYzsWUMGx1aUQYiAsYiAlWVY56rSuv4NUrPi5TJhaHN58p6J&#10;Mn9CKxnQoYIM6FjJioDDuoY8Bkf3qCpje9cwVkvG9qkt4/rWkVv717UiIGLf5CGNZNLA+sbqySQz&#10;jvGTCUce0sDmKpw5gpyBTWX+2Ba54b/kO0TIo+OPVTPby9zRTWVQm/LSlw4/+tPbb7tQByHGXA+/&#10;hPkunBDqWdiJf4snxVjhb8IAs18D6snT902Rf763Sb786yb53cNTZHSvKtKx4ZUSU7OkjO96rfzx&#10;kZHy9fv3yf8+ely+/eRJ+d8nT8h7r9wm96waIo/cOU4+/vPd8sPnT8vmfz2Xa1u+fNZa3FfPSeI3&#10;L0jSf56X7/92j3z2ynT55Ldj5PPfT5Iv35gl37+30noZbv/f72QHwuFPb0hawluyd8eHcjDt0zzi&#10;35LpI2XO+MEy7dahMmJAdxnUu5P06dFehvbrKqOG9JE+3WOlfctm0i22jQzqS+hvF+v517lzD2k1&#10;aJE07rdUmvZbInV6LJKa3RdL7R7Gui+RGt0YLpIaXRdJnZ7LpWK7WVKv9wrpOPJ2adF/uVTrONuG&#10;7dbqPFuqdpwpNTrNsVah7Sy5pc0MqdR2utSMnSnVO5rfraZI2ZZTpFq7qdKw4xRp3X2KdOozVXoO&#10;nCXt+s6R2u2nSO12U6RWm8lmOFVqtJ4kNY3VbjNRmneZLPXaTpR67SZKHfO7VttJUqn5GKnecpzE&#10;dJkkg0bMlZ79pkpsj0nSrst4ie0+QXr3nyIduoyRjl3NPJ0nSpPOk6VSi9FSOWa0lGkw3Kx/nFRs&#10;PtqMGyUNYidJ7IBZ0rb3dKnfcbzUaz9W6rYdKx36TTfbHy3Nu06UBh3GSouut0r7vlOlSewYadJp&#10;jPl7sjTrMloadRwjbXuNl4YdRkjv4TPMvCOlfodR0rz7eLOeIdJj+Bzp2H+itOo5TgbeusBsa5p0&#10;HjJH+o5eIA27TpXOwxdJ52FzpEHX6dLz1tUS02+e9Jpwp82RGBPbX2LbtJLYtq2kU9uW0jW2vXTt&#10;3Fm6dOos7dq0kVYtYqR9q+bSuW0Ladu8gXRp01TFP+WkRMU/RVEU5aTm558PyJ6sT2X7T11l1/8u&#10;leSvz5fEr86WxH+fKVv/e7rs+O406wFIJx2Ibk6EyytAnSWHPP6c+HduaMi0ABEGY1mvsHcs5t3+&#10;Ec0j9vktSEiKZIcLURyvO06P2VyI9IIcwRIP/X3YsnZ9CIOn59NU/MOC9jWS+YU/v+jnLBvhj9x+&#10;CYh+JSQr7jJjVxorJdnx10hOAlbaDrMTrjTzX2UavbVkbxphvyr+KUVDamqq3H333dKiRQs577zz&#10;pEGDBnLffffZ8F48AQsaRJ4GdSvIJ+/eI5++e5988t4m+cdfH5TPPnxEvvj74/LlR0/Jlx8/be1f&#10;Hz8r//z78/L535+z9s+Pn5d//eMF+frz38nXn70o/zb29ecvyv++eFG++/IF+fZfv5X/ffacfP3p&#10;0/LVx0/KPz98TP7x3oPy4Z/vlXdfv1P+9OIa+f3Ti+XJ+6fK3SuHyrLpXWTq8GYyqmfNkBBorFer&#10;ctK09jUydmBjG/Y7b3yr/2fvLcCsOtaEa9zd3aEFaHd3d3eabtzd3d3dSSAJJASCRogRB4K7tbt7&#10;AyHrr9qnO0jInTvf3Jl/cue8yXqqdu3acvbZDfR63qoiwk2DKHetVyThQOL9BlYNJVYNG5ZzBg4N&#10;0mN4qAEjw00ZEWbCiBADhgfrK3JQLiIyPFRmDBooGYPjo02ZPNiM6UOslAxAOQR47hjVysELxwnG&#10;OyqiMNC2NwFWvRgfZsSi8c4snaISg8unyaw/T2UFYSn/lFWIxbEy408umDI+2oS4QF1Wzg5RFvi4&#10;9f0efvlsHWvmBmFl0BEj7bbYGHZgdIgGXx4ez90fdnH/l4M8uPQOP3+2kV1rh7FlaQxfHl/OnZ/2&#10;8uTqe6/IvyMCuS15n5RbH5Dwy2bO7YhkwRBdpsfoMDvOkLnDTFg3xYKLx0aReecwOU9Ok5d4juK0&#10;L3maK+Xfxdfk38ThUQR5u+BgZYGtuSl2VmY4Wpvj4WiLq70NjraW2FmINhsr3J3s8XRVCSNvLx9C&#10;YycTMmQ23tFT8Bk0C0O3UQywH04/y3jMvMZh5D4GfefRom0kuo4jRTkUQ5eR6DsOw8R9NHYBE+lj&#10;EYuWTRy6DkMwcRtBT9MYtKzj6GsRg73/GKy8RzPQNg4NsW3uOQxduxhMHGPw8BuKl388QRHjcfAc&#10;grXzICydB+PgNZz+puFYuA7FzDkeB+9hWLkNw85DXNs+Fs+QsTj5jMAneDSD4iczbMQ04odNZuSY&#10;WQwfOY1hI6czdeYSogZPYcjYxQTEzcclbAaeg+YSOXoJ9kFTCBq6gODhi3ALn0r0mMX4x84kYMgC&#10;Bk9cKfrPURb3GD97LYFD5hI3YTkx45bjGT2DEVNWEjliPhEjFjBi+lr84+cQPnoZ8ZNXiPPPZtSM&#10;daLvEkJGLWT4jLU4hU1m3NzNYv9KosYuYun63USI642atYHxczfgM3wFYxfsZOScjfgOW87ERXvx&#10;G7aMqGk7lUVSXP0GEejjRaC3O36eLni7OeHj4YqPq6P4Pi2xNjXA0coYN3sL3OzM8XK0Uss/dfwt&#10;Qy3/1KEOdahDHX/z+J3fnhdRkLGAgvudyLnTgrRr9Ui7UUf8g74WOfdrkvuwBvly6K/MzlMEoIo/&#10;BFtqtfyT8qpaiFXJLbnvLRKmmtdE3Vv4K+H3tnO9lbfIor/ibYJQIhenKBf7X0Ul/+RnbPQapamN&#10;VNlif6LJn1Ad/yryuanl31/xtu9M8rZ7/Sv+Ubbfq5SnSvnXTCDn92st3oEOVXQW37/M+FNRoWQB&#10;ymzAXuL8TlQWfyR+ptTyTx3/syGH9+7du5cePXrQoEEDNDU1ee+998jLy+P58/+5OSil5LE0H8id&#10;K4d5fPMjku+fJuPJp2Qlnyc35Svy074hL+UbcgSZSd+SliD5mpQnX5Eqefyl6P8laaJMefil2D5P&#10;5pPzZCd+TnbCZ2Q+Okvq/VMk3v6YR9ePcO/K+9y8+C5Xf9yvyEDJle/38tP5rXz28XKO7J2uZAbO&#10;G+/JsDATIt018bHtyegYa/atH8HM0c6K/Iv20GKQV38GeQ9QBGC8n8BfUiUB/XUVhgbqMSzYUCHe&#10;T0cZbhwfoE+8aJdzDg4N1GF4sC4jQw0YH23EpFhTpg21VBY4mT3SVmHWMEuFUWH6BNj0JsimD2PC&#10;jJg/xkEZFqws7iEX9hClzBSUi4fMHe3APLFfrjI8Jc6ScHG/cUF67F83jB9OruTSp2s5d2gGoyKN&#10;MdRsg7V+J5xNOzNzmDkXjs3j9oXt3Pl+D9e+3s7hbeOUodbn3p/P9W+3c//ifhKuvUfSDZnxV531&#10;d5jkG4dIuXlY/FtgD3dOj2brRF1ifbSIDTAQ1zZiUKARIwI1+XpfBFl3DpGbcIaC5E8pzfiaZ3k/&#10;8qLwdfk3NDqIIF9X/L3cCJCSSJT+nq5Kdl+Ap5OywEegaAv28SBI4O/lSqCPO1EREUTGjWfEpEWM&#10;nrSQ2GHTcQudgFPwZAxcRuEVMQ0PgXPIZNzDZ+EdORMLrzGKSHMNm46F91j8B83E1n8iLiGT8I6a&#10;gXfEJOz9xjJo1Dw8Q8YREDmRyKEz8I+YgHvAaAaNmIpf+GiCoycwZsIsogaNYdzEOUycNIe4YRMZ&#10;PX4mU6bPY8iIyUycsZCps5cxbfZylq/Zxqo1W1i8ciNbt+9h37697Nm7hw+PvsdHR9/n+DG54MZp&#10;vj5/jp9+/JZLl35g0fKNxE9cw6hZGwkasZjhMzcwceFWQkctZtScLUxYuIOgofOZOH8LseOXEz91&#10;PZMXbldE35SF25i7YgfRoj5q1nqGzViPX9x8Js3fzNDJq5T+Y+dtJWTUEobN3Myo2RvEeZcxft5m&#10;4iatJmrCCsaL83rEzmHKkt3ET1lL2NjlTFywSRyziOEz1jFqxiq84xYxVtxLzPhl+A9dKPbvIGD4&#10;UobO3qNkArq4eRHs74mPm72S3eftYoeXkzW+onS0MsXSWB9nG1McLI1wsjbB19VOLf/U8bcMtfxT&#10;hzrUoQ51/O3jxW8lFOUcIC/BjowHPUi/3YT0q3XJv9WQ/Nu1yX9QQ+yrQU5SDbIS6pAvKEqUi17U&#10;UpBDYEuS6wjqKpQmNxA0VFAyAVOlAPyPeVXu/SPeJnX+EaVVSBFYIs8hReJbUCSjFJxvIocZv9FX&#10;+dzKZ633H1IiUeZKfIM/MiVfIbUuZel1/sRffa4yKeDeRDzLNykVvHrsP3yW4jnJ7/RN3nZeydtE&#10;3Z+R4k3O+1fzlfIfkFLjDaSAfZuElfdWU3y+VxD9VPes+tySslS5iIfM6JMLd1SR3kiUjVWkNhHI&#10;Of0EKc2pSG5BRVJbygVS+pWkdBXPq7f43nuJ77Q7FWkdeJrSlmcJ7ShLEPtSTSnLmcmzynviJ0o9&#10;5586/vtDDu/NysrixIkTyrDexo0b07t3b1avXq1Iv/8/QkoeGytdHslssdvHSLxzjKS7x0m9f4LU&#10;B58IRCnqyXdPiH3HSVD4mMe3P1Jk3oOr73H/ynvcvfwudy69w61LB7j50z5u/Lhb4dqPu7j87Xa+&#10;/2wDX56Sw4RXcf6TlYIVor6S7z7dwNUf9nHv1/e5/+t7XP9xP99/voWT7y9m94axLJ4RxKhoSyYP&#10;c2Ln6qFMjLfBz643kW4aynyBg7y0VXhrEeujzWDf/sT5qrIBJXG+MhtQjyH+esR69VeGFcvhwgo+&#10;/UUfgd8AhgQOVCSgXIF4QowJkwabKdJuSpw5EwcZCQyV8/pb9ybYXoMRQfrMGmmjZPcpWYKj7ZVS&#10;Cj+Z9TdnlD2zR9oxOd6CaO+B+Dn0Y2iwobJq8I4lIWxb6K+IPgejdpj0b4OjSReczLowNGAAe1dE&#10;cGLXOM4cmMKeVYOVVYzXz/Ln7MGpfHl0Dr+cXc61L9dy6+sN3PlmHfcurObBhRU8urCMJ98vIeGr&#10;iXy7xYY5kX0YJD+buO7QECNiA/SZFNaPX48NJ/veB+LfCGcoSv2M8qxv+a3gZ35/Y9jvoDBfIoM8&#10;GTtyMHt2bePA3p3s3rGVvbu3snP7Jnbt2ML+PTs5/M4BPnj3AO+/u5/DB/Zw7Oj7fPzxKU6fPs/F&#10;Hy9y9pNzfHL8LEc/PM3hwyc5cuSU2H+GD46e5MTJz/lE7P/giKr+8fFPOfrRWdH2mfg5kcec4fSZ&#10;r8T2p3z26Zf88P1PfPvVd3x65nO++OxLzp7+VNQ/5ZvzX/DVF1+IfV/zy08/iX7fcfGXn/n18i9c&#10;vvgLN65f4t6dq9y/c53HD2+RlHCfzPQk8nMyKSrIpqwkj4rSfCrKC6ksK6KstEBFSQGlRfmUSArz&#10;yM5KZdma7USOWqJk44WMWMLo2RuZuGALISMXM37eVibM30LA0LlMmLuZsJELGD59HVMWbCNi1GIm&#10;zFnPzIUbCR+xkCGTVxA7bhm+g2YwdvoqwofOJnTIdGLHzsMrfDThw2cSNWwq3mEjiRwyEZ+wYbgH&#10;xRM6aDR23tFEDh6Ld2Aszt7h+AZH4ugegG9gBAFBYTi5BRAUGoWvfyieXgGER8biFxTNoMGj8fEN&#10;wtvFHk9Ha1Ha4O/uqMg/ue3lZIO7vSVO1qY4WpvgYGmsZAB6OFiq5Z86/pahln/qUIc61KGOv338&#10;/vsLnj9NIS9jLSmPTclKaE7uvdrkX29E/jXBnVrK3H+ZCTVJe9yAnMf1KXxSi6KE2hQn1lYy41RZ&#10;crUFdQT1RVtDgcyGUwmtf4ZXBd+rvFVQ/SeozlKTdXm+V7MJ/xkKk2v8CSkES6UA/CcoEbz5mf7q&#10;PmR79f2+ypvHKv1SalMhntufSPszZZJ0uTjL6xLwzetI/nmh95+hFuVpkpr/FGUpNd5Atol9ivQT&#10;56tCkX+p4rv4g2r5Vy38qqVfQxVS+FWT1kQgs/taiPO0ErQVyKG9HShP6kRlYldBT8oT+4nzaVCc&#10;2peilF7iGqItpQsViW2pfNycUtGnOCuWp+W/KMPo1aGO/86Qw3dTUlLYuXMnzs7OSqaftbW1spBH&#10;ampqVa//f0JKHkvzAfzw5UZOHJnH0XdncfTQbD4UHDs0h48Pz+HYYVGXiO1jVe0fvTOLIwem8/7e&#10;KRzaPZl3dk7gwI7x7Ns6ll2bRrFjwwh2bRwl6iPZtm44G5YPZuXCSFbMj2CVKFcvimbNkmjRHssH&#10;+6cpmX8PrxwhSWYI3viIGxcP8cNXO/n0kzW8t3cm+7dO5OC2CYyJs8XGuBtulj0JlvPvuWn+Qbi7&#10;FpEe2kR59idC1gWyPshHLi4yQLSJfq79iPDUJkL0C3fTEGgqfaO8tImRwtBfj6FyaHC4ISMjjBkV&#10;bqzUR4QbECWO8bXsRZBdP+J9dZgcZ86MYXLVYCumDrFkmqjPHGmvrB48bagNY6JNCRfX97DtLcoB&#10;yqrIst/YSANCnPtgrdsaM83mmPdviY1uW2z02mExoDUuph0IcOgp7ksDF7PO2Om0IMKpB4O8+jIy&#10;eCBzhlmyYqI9G2c4s3OuE7vn2bF7riX75pry/iIzji7UY/Xg7sR59CZSfO5BfroM8h0gnkU/poT0&#10;4PtDcTz6ZTsJ194h/c5R8p6cFH+3fEZFxpevyb+YMF8CvByZPmUMSYkPKcjPVigszKWwIFepF0sp&#10;VlxIeWkxFeWlVFaU8bSynOfPnvK88hnPKiv57dlzKssqqSyvEPsqxZ+7ol5WRkWppJT8XHG+/AJK&#10;CosoKSiiVJaFUroVKpQIyopFW1ERxQWyrZiykhJKi4uVeqm4fmmJlHXiWFEvLi5Q7quoME+hWJyr&#10;qFC1XVggyJf3nkN+niAnm7zsLIX8rEzysjJEXSLq2ekK+WI7P0uUguz0FFatXo9/2DBCY0bj5B1B&#10;QFgcIZFDcfEMJyBkMH6BMdg5++LtF46jiz8e3sH4+4fh5uGHn28A/r7+ODm6iT8L3HB0dMfGxhFX&#10;JxesrWyxt7PH0cEOG0tL7KxtsLOyFnVzZci1lYUJVuYm2AiszY3/kHM2ZgbYWRgpdXd7K2WYrp25&#10;AS62Fng62eDhIEpHK3xcbBX8XO3wVTL+VNl+sWF+DIkOJjrYV8nw83Ozw9vZWjnGzd5cnMcMVzsz&#10;tfxTx98y1PJPHepQhzrU8W8TT8vukJk2nKyUHuQ8qUP27VrkXG1M7rUm5NxqSPa9OmQ9qk3Oo1oU&#10;PKpJweMaFD6pQXFSDUqqUEnAOlUCsHoY6z+HarGLP/OqrPp/oVpqybqUZq+Ktv8KUjz9MyjZhv8J&#10;3rz/6vv+Uz/B2673NvmmZASmvxSA/4j/Hvkn7+s/I//kZ5FyrxrVXH1/RiX/StIEqVXDodPkM5Of&#10;pZ6CsmKvnMNPkX+NVaQ1E7QQ99SK0pS24n3tQGlSF0E3QXdKE3tRkahFRYIe5QlGlCXqive5j+jf&#10;XRzXXbzr3SlK6ERJYhtxPWMqC1eLX0wT/kfmVVPH/90oKipi8+bNmJqaKgt5GBgYcODAARISEv5H&#10;h/f+VUjJY29jyP1r73P646VsWjOM5QujWbEomlVLBrFmWRzrlsexdulg1kiWCBaLdsHapbGsFuWq&#10;RTGsFMesksfNj2TZvAhB+B/lotkhzJvqz/TxXkwe48G0cd7MmODNrEm+zJnix4IZgWxaNYSzHy7i&#10;zqWDpN0/RcbjT0kS5d3rR7n68ztc+nY3X59dL/oNIzzYHGuz3tia9MDdui9+jpoEOlXhrEWgizb+&#10;oh4gCHbpT6j7AELctMV+DQIc+4k20cdZE1/7vvjY9cXXoR8BYjtItId69CfMayBRUpjJbMFAAwYH&#10;GhIXZEiYqzZ+Fr0IseunrEw8KsKY8TEWjI0yY0ykKeMGWTAxzlpZXCQ+2ABfcS0n8274O/dT5hwc&#10;G2XOkGB9ce2+2Bt3xnpAC5z6N8KgR120u9RHs1sjenZsgEa3JuhrtMZAszV9OzekZ7v69Ghbl86t&#10;69K7Y310ezfFvH8rPEw7EGrfFX/rTuJczdDtUQ/jPg1w1GmKvU5L7A074CKu724psOiCt1VnQm3a&#10;MytmACunubBxgR/vrI/gxJ6hnH1nDF+9P+41+RcR7IWrowXTp44jNyed8rJiFeUlSllWqpJuKgop&#10;kSgiroSszGyuXbnB+S++5QvB40eJpKdlkZ9XSH6upID8nAIKcos4dvQ0n5/5msKcQvIy8wS55Gbk&#10;CLIVstKzeHjvMcmJqeRn51Mkjs1IyxTnyyA3O5ec7CxxfyrycrNVyHo1YvvV/dV1Zbta+GVK0gVp&#10;4pqpCvlV29XkZqaKMpWt61fibGeJi70VzjYWONta4GRtjoOFGQ6Wptibm2BrboSdhYmoyzaJCS7W&#10;4hjR39FKtFsYYWtmgK2pCjtzQwXZZmOqj50sTfSxNNYT6GIlsLcwVJD93B3McbY2xtnSSJQmqnn5&#10;nKSws1Gy9lxszfF0slUy+lxF3dXWTOkjRZ6HzPBzthHnsFBkob+bI1FBMsvTm0AvZwI9HfFztRV9&#10;rP8Qh662pmr5p46/ZajlnzrUoQ51qOPfJmTWUkXZFbJSRpCV3JechAbk3q1L7vUW5FxtQ96NRuTf&#10;r0GeXAVYlLmizH9YQyUBE16VgDUFtRUJ+DbJ9z/LS6lVLdGqxd8/I9j+Ea8Kt3+EzNB781qSV4Xb&#10;q1RLuld52/X/M/JPGfb8xnXfdh1J+RtZg5K3nfM/T61/Evnu1BfI4eMSUU+pp/Aym0/cfzXp4nMr&#10;yLpECj+5Wq+UftVDe5sqlKW1UJHaWjyrdsgFPMqSuwp6UpbUT6Ap0KIssb9oMxAYUZ5oQEWiHk8T&#10;RXtSN4qT21CQ3IrC1N5U5Njxe+lMnpV/xbOKLLX8U8e/POQ7VVFRwUcffUTPnj2pWbOm8ovz7t27&#10;qaysrOr1vyOk5HFyMKYo8yvSHp3hwvnNbFk/nAWzQ1g0J4xlC6JYsTCKZfMjWVIl85bMCWXRrBCW&#10;zg1jsagvFH0XzgoSbcGKyJs/PZB50wKUcv70AEXwzZzow5SxHkwc48b4ka4CFyaOdmH6eE9mTfZl&#10;3vQglorz7906mgufrefxrQ/JS/mSgvSvSX/yKY9vf8z1i+/y3RdbOfLOfGbPiMDHQx8Lo57YmfbG&#10;zVYDLwdNgRYe9lq42moqeDpo4+ekja+jJt72ffGy76fUvew0cLLqi71FHxyt+uBhJ/Y5aODjpIWv&#10;izYBbgMJ8tAhxFuPMB8Dwn0NCBDnl4t9hDn0UzIHBwfqExdsJEqVIIwX9bhgA4LctbE364GlYRfc&#10;rHsxyE+HQf66inT0tu6Kl3k7gqzaEWfTlGiDGtj0qkm/9rXp3r4ePTs1ol+3Zuj2boluz8Zod22I&#10;ZpdGCr3b16eXoG9nsd2tCaZazXEwaIvtwNb0796Ujq0b0LZF3Srq0al1Pbq2qU/3diqkSBzQvQm6&#10;PZowsEdTtHo0wlavFQE2HQi2lbR/Tf5FBnng6WLNgvkzyMlOV2RfeVmRghR+JcVV4q9YZv/lKxl3&#10;JSVF5GbnsWPLXiKDh4hzjCDAaxCTxs5hxZKN3L35hPxcmcVXLo6rFH8GPxfv1Camjl3ItV/vkvwk&#10;jez0HKQEzE3PJi8jlzvX7zNz0mLmzljO1Us3OXfya5Yv2sLWDXu5d/M+OVnZ5GRmkZtVJfWyMsmv&#10;yuZ7VfTlZGcq5MqsPkX6iX5Z6aKUkq+al/JPoWo7R6mnkp+Tzv6dG3G3t8DVzgJ3O0tRl1LPHEdL&#10;MwU7M2OldLAwVaSgREo7OZees+gnM/ScrFVCUIpAuS3rUtpJKSipFoG2opQyUIWe0uZiZ4ank7Ui&#10;/VxtzBS5p5J6luKdNhXHGuHhbK/IP5n55+4g5Z05buJ+5cq97g6Wyr3bi+vK41SZfRY42Zjg5+Go&#10;HCc/n4+rrSL/ZLagh9hWyz91/B1DLf/UoQ51qEMd/1ahrP5bcVv8A3Uu2UkO5D5pR+69euTcrEve&#10;jdoU3K5B7t2a5NyrQU61AHykEoByfjwpAItlKZDDXUtS/v8WgC+lmhRfUpr9b5F/f0X1/b7KW/sJ&#10;3i7Z/kx19qFyXNU53yb+JP9V+fe2Z/ASuf913naO1+dCVH2Pkpf3Kc5VTYbcri9oIGgoaCyejaSJ&#10;oGpYr1y4I7WVoJ2gg/hOOiPn7itN6k1ZkgblSf0FAwW6CmXJuuJYUaaIthSxL7GfMgS4NLk9hckt&#10;KMrUpCQ7isrCPfxW9jPPKpN5/qxcLf/U8S8LOadfUlISR44cwc7OTsn0MzQ0ZNmyZWRkZFT1+t8V&#10;UvI42huJn48vxc/Ht+LvkM/59af9vLt3GovnhjJvRhALZgWzcHaoIvoWzQlRJN+86YHMnebP3OkB&#10;zJ7ix4xJ3syc7CPwZcZEb6aN9/yDqeM8mDLWnUlj3Jg42pWxw50YPdRRQUrAyWKfPG7eTHmtENYs&#10;i+HIwRlcvrCT1AcnKcr4hoKMr0l9fJb7N2Um4AG+/Wwr+3dOY+I4Pzxd9bE27YOtWR+crDRwsdXC&#10;yUYTR2sNXO218HHSxsdRE08p+ATejhq422ngYNkXW4s+ouwjtl+Xf35uAwnw0CHAU5dgLz0FP3sN&#10;Rf6FO/ZV5F+0nx6RvnqEeOgS4DoAX3EdF+veWBp2w1y/K06WvZSMQn/R382yK7HOrVk3uAHvTmjI&#10;+5Mbc2h0bXYPrsHyoJpEm9fCtHd97Ac0wMe4Pp76dXAZUBt7zbrYaNTDsl89THrUxahHPaz6NcR5&#10;QCNcdZrgotMUW+1mmPRtjn7vZugJBvRopsjBPp2a0KNDI7q0bShoQNc2DenWrhG9OzZGu1tT0a8p&#10;7qadiXHpSaRTN8Idur4m/waH++LtZive3/nIzD8p/6oFoEr+5f9RFhflCeRw2wIK84pZuWgTsSFj&#10;+O78NZYt2IqtsQ8e9qF8dup7rl97wOaNe1m7cju7drzH6PiZ+LkMYtSQGcyZtoKFs9awe+u7PLmf&#10;QG56Lp8c+ZxpIxYRHzpRvEuLWTl/K6vn72Bo+ESOf3CKvKwccjKyyMmskntS7EnxVy373iL/FEGY&#10;pRrO+2p2XzXV0u9V+SfJy07j/YO7xWexxNnGTJF/Hg5Wf8g/mfnnaCGwMlMEXnWWnxR8sr/MyJOS&#10;T9adRB9nazOx31iRdvIcylx7VUJQHu8g6tXZgNYmKvnnKPeJ0snSCDcp75RzmSjCTi7SITP7JFLy&#10;ucu6k7VK/lULQEUWirqUluJ4Oaefvbm4B3GsuxwerAz9tRfvvoPob6YIQLX8U8ffNdTyTx3qUIc6&#10;1PFvGC94/iyDsuKvyUsbQnZCG3KfqLL9cm7UJ1uQdbsmWXdqkH23BnnV2X9yReBXKEqQc+NJ6STn&#10;rFPxdkFXRdpbeFs/yT/d93Vx9qq8e7X9zX1v8mbf/9QqwpJXRF41fzpnFW/r+zb+M8Nz/3fIP7lP&#10;XOMNysX39CbKs0gT95sm71ccW5XVV55RTe0qRHtGY7GvmaC5oIWgJaWprQVtxLNvL67RUTyrToLO&#10;gu5iWy7a0ZfSRE1KEgdQqgg/AyqSDRUqUwwpS9OjNEOL0nRBam9xPx3EvTSjMKMt+RnulBVu5Xnl&#10;FV48L1SEuQq1+FPHvyYyMzOV4b2Ojo7Ur18fS0tLtmzZwqNHj6p6/O8MRf7ZGZKf9inFWV9TmvMd&#10;Benf8PDmx5w+tozVSwcxY5IPs6b4MW9GoErQCWZP82e6lHySCV5MHefJFMHU8aIc76FIvgmjXBS5&#10;N26EM2NHOInSSZRS+jkwaoi9iqGOjBnmJPq7iev4MntqAHOmBbF0fhS7No3msxPLuHflENlJn1KU&#10;+a34++0rkh6c4u61D/j1h718+slqtqwfy9A4Vxxt+2Nu3Bsbs744WWviZKOFm702Pi4D8XHWxtO+&#10;nyL/pODzdNTGWZGEGrgIvBy1RD8p/Qbg766SfkFeugR76xHqYyBKffwdNAm26UWkY1/C3foT6jUQ&#10;P9f+uNhqYGfWGyvjnlgYdhdlDxwseuNs1Qdb0+4YDeyAs2FzNsTW4fLqGjzaUYOH22twf1sN7m2p&#10;yY9La7IipBbjXWtxeHwtvphXk7OzanJsck0OjqrJ9viarI+uybKw+swLbsWC0PYsj+jAkuCWzPBs&#10;xHD7hoSYNsRbvxEuOo2x798Ea61mmPdrjlG/Zuj3boFe7+YKhn1bYtJH7OvdBMs+TQk3a8lEt1aM&#10;dW/PUJeOr8u/CD+CfN1YvXopebkZqiw/QbUEVG3Lob4y608l/woLCqgse877B48THTySvTs/JDZ0&#10;LNPGLCUqcDSH959m+5ZDhPoOE888UpF+I6KnMTh4LO/s+JhRg2cyImoKowfN4LOTX5GVmsfmNQfY&#10;tGIvB7YfJz5sEj9/e42zJy4ox6xbvp0rv9wgJy2LbPEzmJ2lIic7owpZzyJHZgUqvJR/crjvX8o/&#10;KfvSU/6QfipSxDGpnDh6CC8nW0XgSfEnh846WEghJ4flysw9Y2xMZcaegSLxZJuUejK7rlr+ScEn&#10;hZ+jpUr0yTa5T87TJ88r91dTfQ4pAFUiUZxPDve1MsZFHmdjqpyrWi5K2SeH6sqMP3cHa/EzYKGg&#10;SD/RR/ar7ivbpTCUEtDdUSU0XezMlTZZl8OFpfiTQ4rV8k8df8dQyz91qEMd6lDHv21IofG04q74&#10;R+to0p90I/tJa7LutSTzdhOybksBWJvsO7WUYcDVw3+r+UMCJspMu9oK1fLvbSJQNT9bfUGD10kV&#10;bW/h9cywl/ypX7VI+i/yqnRTeIv0+iukpPvT8f8C/kr+vSnuJK8O+32b8HuV/75hv/I89d9CgzcQ&#10;36Vyr3LxE3m/UvKJYzPqCUT/V0lvTEVGG0F7KtI7CDoKuohn003Qg7IUuThHH0Ffcd5+lCVrC3RU&#10;Q3oT5Vx+JpQnmVGRbEpFijEVqQZUpupTlmYgrq1PcZom+WntKcxuTkFWR3IzI8XPxDV+f1Ehfj5e&#10;yB+Sqp8Wdajjvx5yTr9169bRrVs3GjVqhLa2Nu+9956yqu//hjn9/qOQksfB1oDspFPi5+YzJfuv&#10;LPcHSnO+JzPhc374ehtb1g1j6gSZxeelSMDZU/2VUkq/SeM8mVSV1VeNHNorhd/oYU6MGGLP8Dg7&#10;hg+2Y2ScPSOHODBssK2CbB8RL9ri7RQBOGG0K1PGeTF9ki/zZ8khxzFsWTOM9/dN45tP1/Hg+hFy&#10;kr+gMPMCWUmf8/j2MW7/+i6Xv9/D2WMrWb44nqAAC6xMe+NkrYW7gy5uDgPxdtXBx00HL+cBgv74&#10;uuvh56En2lT4eugT6G1AsI8hYQHGAhMiAk2IDDL9gzA/IwIc5bDfHgRZ98LHTmYPamJn2RcL417K&#10;8GNr017Ym/fBzrw3Zgbd0O/fEa1+bQVtCLNpxsFRtfhxaQ1urKvB7Q2q8tdVNTk3qyY7Btfk9PSa&#10;JO+uSc67Ncg+WIPMAzVI21eD5L01SBIkHOjIgwPG3DngxJ19DtzaocmVDU35fnkdzs6pwweT6rBj&#10;WF2Whtdjpm9dxrjWJ86uPmEWjQkwbYqPYWO89BrjrNkAq561selZkxGmNVntJa4fUZd5no1ek3+D&#10;wn0J8fdg7Zplf5J/1XWJSv7J7L98Rf6VllRw5sRXBHvFEx04hm1rDvHDN7cYFj2V1Yt2snjuRmKC&#10;xuBmG8rQiCns3fwhE4bO4dh7n4n3YC5jhsxiSOQkvjz9PWmJuaxZsovlczdx4v0vGRk9jbPHv2Hs&#10;kNn4OkQQHzqehTOW8+ReAtkZ2WSnZ1ZJwAxyJFL+ZYpSoIi/apQ5/l6RfQIp+JRsP0G2lH2vyb8U&#10;ce5kcc5UPjt9TLwzjijz+NmaI4fzSuGnEn8Cc5WoUzL3LOWQXlXWX7X8q5ZvitwT+2RZ3aYaJlwl&#10;B0X5Uh6qMghlpqGUeKrsvaohv2Kfs+iruoYc0qvap7q2ySviTyUJq+9B3o/cJzME5TBiuahH9X04&#10;WquyEWVGocwulAuBqOWfOv6OoZZ/6lCHOtShjn/7ePY0naK8I2QkxZP6uD9Z99qQc6cp2bcbCOqS&#10;c7cmufdUQ4BlFmD1UGBJ3hMV+Qk1KEisQWFSrdd4VQq+ujBDNaWpUgD+mZIUKQD/zJ/6KSLpr7Ps&#10;/ln+JN/+JLb+mv9p+fc2quXfn87xPyr/3ib6GojzN3wNuSpvieirQrwDaTKzr6mgBRXprapoLWhD&#10;eXp7cY4ugu6CnoJelKdIyacp0BIMoDxZl4pkfSpSDEXdTGAptm2oTLVVeJomyjRLcV1j8Ux1xLPS&#10;oiRZh6IEE3KfaJKT0ofsVG+KC7bx7NkTdYafOv6lIYf3Srn3/vvvo6Wlpaze26NHD9auXUt+fn5V&#10;r79HSMljb61H+qNj5CSdokDJAPyGstzvKM/7XskCvPPr+xzeN43ZU32ZPM6daRO9lKy/KeM8mDDG&#10;jbEjXRgzwplxMstPMFbURw5VSb8hsTbEx1gTHy3KaGuGxNgwOMqqCtEu9g0dZC36SgkocWD8aDdm&#10;TvZn4Zxw1i0fwqY1w9m6biQfvjePX77bS/LDMxRmfEtuylck3T/JgxtHuf3rYX65sIcPDi1g2qQg&#10;wgPN8HHTx8V+IK4OOng66eLlrCvadAnwMiTU30TpExliTlSoBdFhFsSEWwqsVIQJRHtUsBkRgaaE&#10;+hri7aCFm3kv7E16YW3SGyuTPliKUmJj2kfQG1O9bgzQ7EC/Xm3o27MN/TXaY6zTmSEurdg5pA4f&#10;T6rBsfE12B1XgxWBNVjiX4MtMTU5NbUm19fW4P4mFfdkubkGj7fXIHl3DbLeEX9PH+1E3nFz8k55&#10;UHDKnpJPulJ2vD5lH9eg+MNaFBypSdahuiTub8i9nc25saUJP69vzTerevLFss6cndeQDyfX4MCY&#10;2mwb0ZKtwzvy/oQWfD6jAVeX1OXcxFqvyb/oMB9CAzxYv24FuVXyr6RENdT3TQFYLf+KCmX2XxG/&#10;XrzLxBEL2bXxA7JSS3nyIIvpY5cwb/IaVi/Zhad9BLYmPvg7x7Brw/tMHbWYPVuOMkX0cbYKZsrI&#10;BaQ8zCblSQ47xf5JI+ZxYMcxxg+dw6mjX7Jp2X4+PHCG7WveZUzsNK5fukNmSjYZKRlkpmWSlSHJ&#10;ICsznZz0dHIlYjs3Q2xLxHZOukrwyRV8/xFZacmCJEGiOHcCX356QlkYQ66oKwWdlGVSqKlEoImS&#10;BSiH0TpYqTL6pISr7ieFmzK/ntiWKENuLYxEKbel/KtufykEZaaflHmyn5R4co5BOcRXZh1KpEBU&#10;zSlogpOoOyvHmirzBcp7VOSfXZUwVMTgS2S7FH9eTjZKKYf4yv4y009mNNrKbEaBFIBq+aeOv2Oo&#10;5Z861KEOdajj/0TILMDy8ptkp82gKEmPkscdKHzQkrz7jcm9X4/ce7VU8wBKCVg1F6Ak55EoH6uo&#10;loDVFCTWVARgtfxTZeu9Lu8kbwrBfyQF3+S/Tf4J3hRkf4WUaW+TbG/jbdf5K/5K/r1tyK2UlW89&#10;x1vu4a/ln5xj8K/nGZT3U82bx6toQEVqQ4XyV6hIa/QacoGO0tTm4v5aCFqJe2pLeUYHytM7UZHe&#10;VdBN9Osh6CnoLa7XV9BPoCHQEp93QFV2nxzGKzP6zHmaasmzVCn8HAXOAleepkmcBQ5UpluL98qQ&#10;khRNCpN7UCQofKxNcZIDpZnTeVZ+jRcvnlX9NKhDHf/1ePHiBY8fP2br1q1YWVkp0s/W1pZVq1aR&#10;mppa1evvFVLy2FnrknLvA9IfHiM3USUA5QIgcghwef4PlGRfIPH+ST79ZCUrFkczeby7auGOUa6M&#10;Hu7E8Hg7hsXZMHyInZLpN3Kog6hL+Wcv2gXxjqLdSbS7iP5ujBvlwcSx3kyZEMCMaSHMnx3JskVx&#10;rF4+nHWrRrFt82QO7JnFB4cWcvLYKs6dXMe5Uxs4f24LP367l/s3PiIn+TyF6RcUAZj2+CxP7hzn&#10;4Y0PuXPlfb4/v509O6YwdqQXPh5GuDnq4i5wtR+oyEBPV10CfQyJCDZTxJ9E1sMCTQVmhAeZERpg&#10;SpCPET7ueng664jjB+JgpalIPxODnhjr98TMoBfmhqI07IGhThf6a3SkT8829OreSim1+7ZjoGjT&#10;1eqAt3lbJno2Zpp3fYbY1SfEuC5j7GuyLaYmn8+syaVlNfl1eQ0uCy5VcXmZzAyswfX1Nbi7pRZ3&#10;tzXjzs6e3Nunz+OD/Ug92EBQg/SDNcl4pxZZh2qR+15NCo40oOhYa4qPtaD4eAdKT4s/c0+1pvyk&#10;+HvlRA2KT9Qj/5Q2eWdtyD9jQOFp8efx2Y4Uf9LidfkX4iWekzObN6xS5J/M8KtGEYGvbKvEn8z8&#10;yyM/L4+UhEwWzV7PioXbyM4oIjkhm21rDjJm8Ew2rtiPn/MgRQD6OEaxePZGJg6bx55NH7Bt7SH8&#10;xb739hwnM7WQtIRcTn/4DaFeQxkTN5OpoxZx89JDbl9J5KMPPme8OG7dkp0kP8ogLTFTkE56UgYZ&#10;qVICppORnk5Weho5r5CtkK4q05IVVILvdTJTk16SJkkkLfkR589+XCX/jP4Qf9VST5lDT87jZ64a&#10;squSd6osPokcdiv7yYU/qiWfLKUglPXqbYnsJwWcuyzlvIJVsk5uy7n7PBysletZm+opWYbKcfIc&#10;VeeqzhaU7fJYN7k4iTiP6vqquf7kvH9K5p+jNd7ONor8k6v8ykw/KR1lBqOUiXJhEbX8U8ffMdTy&#10;Tx3qUIc61PF/JqQA/O1pAuV5mynLnEBRijvZj3uSl9ycvMQ6ZD+qQZaUf3fELw13apN/pw55cnXg&#10;h6osQGVI8BOBFH+CwoSaFCbWpjixnqA+pUn1KE2uqyJFVSoru1at3Cozwl7SRKBawbUiXSIXdmiq&#10;oCz0kKKiJKURJcn1BfWqqB5qLKVgdf0VlOHD1ZmEsk8VadWIPoLS16TWP0aRf38gP08VclXaN3mt&#10;73+AuN8358r7K5TnKBfFePX6CrKtCtlHIDP0KhTE/Ssir2oVXqVUyb8y+d0oz6eOeB4veSkWVc/o&#10;JXJYtzi/siiHpBHl6eI7FN9deXpzce4WglaC1uJe2lCa3knQRfTrKuhCeUY3KtO7C3pRmdqHypR+&#10;VCZrCbTFPQ4Q6FCRIrP7TMX9WVCeYitKR9HflaeZblRmufM0y4OnGe48S/fgWYYbz9NdeJbmII61&#10;FO+KEcXJA8U7rUFxel/yU00pzZrC08L9/PYsQbz8L6p+CtShjv965Obmsnz5cmUBj4YNG2JjY6MM&#10;701MTPxbDO/9q5CSx8p8IA+vHSL1/odkJ3xCQco5ClI/pSjjS0pzLigZgGV5PyhDbn++sJsdm8cw&#10;Y6of0+RCH1P9mTk1kDkzQ1g4L4rli+NYs2I4G9aMYevGCezaNp39u+dw6MACjr63nBMfreHsyY2c&#10;P7eNb7/Yw4/f7ufiD+9y7Zf3uXnlQ+5c/5iHt07x5N5pkh+eIz3hCzKTviRLkJ38FVmC3NSvKEz/&#10;VpF/+Wnfkpv2NVkpX5Ly8CwJ907w5PYxrl88JK61gvmzowjyNcXdSRcn2/5YmmpiaaaBo01/PJx1&#10;8XKRYlAHZ1tt7C01sLPSxMVhoEAPW6v+mBn1wdigN8b6vdHr35WBWp0YoNkJHa3O6Gl3Qb9/ZwUd&#10;zQ5o9m5Lr+6t6dmtlaAlPbu2pI/Y1h/YHQdxPR9XXTxddMR5tbDW70CkeX1me9ZkXWhN9sbW5PCw&#10;GhwbU4Mzk2rwxfSafDmzBt8tqMmlFfW4vqEJtza34MbmLlzbZcCt/Ubc292Ohzvq8GBHI+5tb8T9&#10;HU14uKseCXsak3ywNWnvNCDzUH3yP2xIwYe1KPqoBiXHa1Bxpha/fd2D33804PdLGvz+ax9+vya2&#10;r3R6Tf5FBrjh52rDhnXLxfuf/prsK1Hm+MutIo/CwlwKC3LIzxOIn5Wc9FyOvX+OlQu2kfxYZuTl&#10;8fnJ7xkUNJb92z5kzaKdrFuyWxGBqxdt5/ihc1y6cIPvz19l2ujF7Nv6gfhOC0l9ks2dq49ZMn0D&#10;g/xHsXfj+yTez+TC51eYPGIBq+Zt5fovD0hNyCLlSZoo0xQBmJGcKq4pSBWkpQlSyZJUy78MKf5S&#10;quReokJGaoJAlpIkcXxVqZBAesoTEh7e4YvTHxLs64q1ib4i1qTIc7ZRZempBKAFcvEPmcknJdzL&#10;LDuxT/SR9epj5P7qUp6rersaL0drfJxtlcy86uw9icz4Uw3VtcDCWLzbcs6/qutJ4afIxCoJKLMC&#10;ZQag7KsShtXi0Vh1TplFKLP+HC3xFteSyGHEdmb62JjoifMYifMbq+WfOv6WoZZ/6lCHOtShjv9b&#10;8fvv4v8XvHhRybPK2xTnbSQ9zYPUFG2yUxuRm1iLvPt1yLtdj/zrgjs1yH9Qg4KHNSh8XIMiOQ+g&#10;nBNQ1h/XFNSh6FFdQX1KntSmJKGWQmlibcqSVIJJNVxUZog1FmUTQTNBc0FLRRhVpLWhMr2toL2g&#10;g9iWQ0ElHcTxbQWtKE1poVCS3IySlKYCKQdlhlkjUW+oUCxLcf6SVLFfQdYbC0SfNLEvrYFA3KdA&#10;iqxyQcVbqf8asp9KwlV/liqUfW+iOu8/hXK+Kl7Zfts9KedObUB5yutDbsuVTDtJA/Gc6qv4IytP&#10;nq+O2FdTUEu0i+8lRXxHUqAmimeS1EQ8s/oUpdWlOL2eQkm6eEbpDSlNb/RnMgVZTSnLbiYQ3112&#10;W8qzOlKe2ZXyjJ6CPpSn96UsXYOSjP4UZwygNENTHNtXlL1Fe29xP32oSNGkInkAT5P0qEwypDLV&#10;XGAt2h0FnuLz+gtCqUiPoDIrisqcKMpzwynPCeFZth8vsj14nmXF0ww98Zn6is/Qi8LkfuQnGZCT&#10;7EVBegzPSj/l9xdPlXddPcxXHf+qqKioYO/evbRt25aaNWvSq1cvjh8/ztOn8l37+79nUvLo9O/J&#10;5x+v4NG1w4r8K5SZf6nnFIrTv6iaB1CVBVic9R2Pb3/CN19s5/NzW/n2/G5+/OYgl384zLWLR7l9&#10;5WMe3DjJkztnSLp3jrRHn5OZ8JX4Of2GvLQL5Kd/R1HW9+KcgpwfKBPnLC/4voofqSz6hWfFl15S&#10;dFGhsvBncQ8/KpTnyfIHijK/Iz/tG3LTBRnfkiPqqQmf8uTeCRLvH+fhrY/4+rOtzJ0dgYuTDlbm&#10;mpgZ98VQtxeGer0wMeiFsUEP9Ad0Y6BGB7R6t6V/v3YYDJSSr7Mi7zq1a0zXTs3o3qUFHdo0Uujc&#10;oQk9xLZGr7YM6NtBye4boNEezd7tlKw/Kf56dG2hoNu/Cz4epsQP9mbMmDAmTxlMXHwAFhb9xXmb&#10;0LxhTVo1rEHPFjUY0KEmVj1r4K1dgxijGoy2rsEst5psjmrAe+Oac3pGG07O7MA7U3txZJEu36/u&#10;xI2NTbmzvRMPdnbk0e52JO5tQdK+5iQfaEbagdqCGmS8I7MDayj1NFHmHKlDyYkWPDvXiN+/qgXf&#10;1ef3H1vw+4XGr8m/MD9nvJ2tWLtqsbLab0lx1fDe4jxKSl7Kv6LCHAolBdnk52WTl5MjvpNs0hIy&#10;eXAzkeTHmWQm54jvJZVzx7/l2i8PSbibScL9LJIe5pAkyszkAvHd5ZDyOItL393i0oWb4ni5nUna&#10;kyzuXnnEV6e+5/71BJIfiWPvpXPvSoJybMqTTEG6Iv8kSvZfcgoZKckK6SkppKemin/3pJKRnkq2&#10;IgLlcN5X5F+aSv6lV5OSQFryE6WuSEGxnZrwgIe3f+Wr00cJ8rLHRE8bW3M5JFeV9Vct8GQ2nVzJ&#10;V6KaF1A1lFYOxZV9qrPvVG1Vc+xVHasIQltzRd5JUejpYImfi50orXGzk9l75kqGXpivC16ilH3s&#10;LOTiH+I8VfJPZuzJ46uzCVXyT5UZWC3+JPJ+ZNZfkI8rnuJc7g4W+Ls7KCsFS1koVxRWrTAsFxox&#10;UMs/dfwtQy3/1KEOdahDHf+n4/cXlTx/mkJFmfhFLGsouWn65Ka0Je9JXXIfyKHA9QT1yb3bkNw7&#10;jQSybEDe3XoU3qtF4YMaFD6sQVGVHFR4ItrF8YUJDSlMbEpRYnNRNqcoqSWFkuSWFCc1rULKvOaU&#10;prSkPLU1lelSBLZTRODTzA48y+zIs+xOPMvqJLY7UpEh6UBZWtsq2ojjWykUp7YQNKY47VUaiV9Y&#10;JQ1fQ4pA1dBiOQT5dcrEMS8RbWlSGFZnx6kyB/8a2af2P01xNekv62/rV5peVyClpbjndEFVWZYh&#10;7leRdS/LUnHfKuS2ql+J8tmkMBXPKrkdz3M0xHPVoDilPUXKs2st+ovnKZ59eUZ7yjPfpCPlWT2o&#10;yOoj6CvQpDJLi4rM/gIdgS4V6foCA/HdGVGRbEJ5sinlKaJMldl8JpSlmgksBTbiXhxF6SJwF/fn&#10;K64bJI4L52nGIJ5nxPNbxjBeZA5XkTGUF+lxgmh+S/XjaYo1ZSla4p47UCTehfy0geRn+FGct5yn&#10;lTf47VlW1dutDnX810Nm8j158oRDhw5hZGRE06ZNMTY2ZtOmTRQUFFT1+vcIKXn69erI2sWxHHt3&#10;Djd/2UdOwklKMz6nJP0zClPPKsOAC9PPU5rzLRUFPwl+oSz3J0oFZbk/U573M5WirBTl0/xfeFpw&#10;kaeFoiyU5UUq8y9SLim4pPCs6LJK6hWL/SU/U1H8AyWF31BU8KVSVhT/rIi/5yWXeaqIv1/ENX5S&#10;VvstSP9aKaWELM76nsKM71TiL/0bhazUr0hJ+JTEhydJFiTcPc6Xn25m7GhvzE36KtJPX6cnOtrd&#10;6K/Zif79OqLVqx39urdEo0crtHu3YUCftvTt0YIuHRrRsW1DOrYTtBG0bUSndpLGdO3YVBGAvbu3&#10;pl/PNmjJ4zQ6oKfVEf3+nTDS6YKpXlfsTHvh56ZLVJAZgyOsGT7YmdBgK3QHdKGDOFejhnWoXasW&#10;tWrWoGY14jupJahbqwZN69agc7MaaHeshXnfujho18ekVy1M+tVimENdFgc3ZEt8Ow6O68gn01vy&#10;5fxG/Li8KVfXNeHhtjok7VYtGpJxsAZZ7wrk0OAPalPwkfj7+kPxd7eg6ONaFH8s2kT9VfkX4e+K&#10;l6MFa5YvJDcnQ5nvT1nVV8q/6uy/wpwqAVglAfOzKcjNJi8zV5Anvptc8Z3kkJWWI76fPAqyi8lO&#10;zVdkX2ZyriBPkE96Uq5CRpLoK/ZnpeSTlpAltrNFPYfsquPTkrNIfZKukC7q6YkZChlJopQki3qK&#10;JI3M1BQyUqX8SyZNIUkcL4fuJpCa+JjkhIckPb4vuEfCozs8fnibx/dv8vDedR7evcr921e4d+sy&#10;d25d5MaV7/nhm3OcOLqPzavmMHZIjCLULI10FcEnZZpq3j0p3YxwtJRDeU2Vslq6Sckn61L+SfGn&#10;EnCqtldLKewkyhBhcZwyZ58oZZae7CO3fV3scLGzxN/TWRkCLNtlpqEUenK4r2pbhRR51XMCynuT&#10;Ik9VGuHhYIm7o7XSz91BNf+fvNfqzyH7SvlnY6qnln/q+FuGWv6pQx3qUIc61CHi99+f8/xZMk/L&#10;L1NSsIO8NBeykrqRn9SKvCdNyH3YmOy7jci61ZBsQc7tBuTdqUP+nZoU3BG/NNytmidQLhgi5wl8&#10;JH6peFSP3McNyX3SQCDqCXXJTaqjUJBYj8LEhhQlNqI4qTElyU0pFsjMPpnhV5bakoq01oK2VcKv&#10;MxWZXajM7s5TSVZ3nillN6VemdmdiqwulGW1r6LDH5RktBW/uErav0RKw1RxrbdQlvYqTSlNayL6&#10;y6zBfwYpCquGGMtMuur6q1S3V2Xb/YmM+n8mXUpL8azSqmRmVVma0eQPyjIl4n4zmgtaUJouaSmQ&#10;Yq+d+CydxbPtRUmSBs+zzXiaaSqes5bY34eyjL5UZmmIZ6uiMrufQLRVl1n9xHcwgPI0PcrT9QUG&#10;om4ojjcSpbHARGAqMFNkX2WKIU9TjEQps/psqEh1Fvs8xTn8xbVCxH1GUpYdIxhEaWY0FdmDeZ47&#10;nBc5Y/g9ezxkjRUM5/fUGF4kBfJbgrsobcT5dClN0hHvjRXFqV4UZ8+mouQ0zypv8dvzbH4X/6lD&#10;Hf+qSEtLY82aNVhbWyuZfs7OzuzatUtp/3cMKXk0+3Zm9YJYls+NZvemcXz/2QZS7x0Tf159Jv5c&#10;+Vz82fMphWnnKMr4jLLcb3la+BO/lV6G8iv8XvarwovCi/yW9zPPC37heZGoS6TAE1QWXKQ07xcK&#10;s3+mIOsninN+pjz3Jyryf6I8/0ex7wL5OedJTf2ExOQPSU89TV76F+LvpC/JTTmvkJP8OemPzpB4&#10;9xMSBIl3T5Hx5HPR51vy01VZf9mpX5OZ8iUZyedJS/yU1CenSBM8uXOMg3un4+VhgIVZP6wstBio&#10;3ZVe3dvQt0cb+lWh3actelodMB7QGQPtjuhotle25Zx9MjOwf9/29OvVVhF+kr4926LZu72S+WfQ&#10;vzMmet0wN+iBjbFq1V8nyz64WvXFzaoPbubdcDXpgLNROywGtqR/j8b069KIXh0b0qVNA9q3rEeb&#10;ZvVo3bw+LZvWp0mjujSsX5t6dWopclAlCGsqYrBaDjapV4N2TWvQvXVtNDvWxrRXLVz71yDUuBaj&#10;neqyJKQ2u4fW4Oi4Gnw2uwY/rqjDtc1tuL+zJUkHGpLxbh1FCGZKDqnK1+RfgBtejpasWDyHrMwk&#10;8vPSyMtNV+opyQ/ISEsgNyeVpMQ7PLx3mScPr3P3xiVuXvmZa5cvcuWXn7n044/88sP3gh/45XtR&#10;Sr77kYs//CT2/cRPF77n+28u8N1X33Dhy2/45vzXfPnZeT4/8ymfnT6t8PmZc0p59pMTnDlxnNPH&#10;j3H64485c/ITPjt7is8/O8Pnojx76oTgE059cpwTx49w4th7fPzhIT784CDvv7uHdw/s5MC+rezd&#10;tYntW9eycd0y1q5YwIols1m6YBoLZk1i7rRxzJgwgsmj4xgzJIrhg0IYHOFHTIgHob4u+LnbE+jh&#10;QLC3G3LOP1VmnCEOFtXz66kEm2pYrxzuq1qYQyX8LBVkdp+rvbmSaSdln5SHjtaqrEAp3qTMcxTn&#10;cbRRLdzhJHC1rRZ7Ais5pFdmEFrj7eqoXFfeh7WpPrbmUtYZYCW2rYx1ldJYR0ugialef4x1NTHR&#10;1cJMX1vQX7QNwGigloKxjrbSx0RXG4MBGuhra4ifgd5o9+1Onx6d1PJPHX/LUMs/dahDHepQhzpe&#10;jd9/58Vv5TytuEFJ/hbxi5Sz+EVvIPlJvclL6EDu42Zk31dlBebdraEaFnxbcKsGubcak3u7Kbl3&#10;5QIiqsVCch4LnqjIlsjtxzXJf1ybAkHh47oUJdSnWJLYQNBQGZJamtSYsqQmigwsSm1NYWpbUbYT&#10;v3h2oCStI2UZXSjP6kZFdg8qc3ryNKcXz3L6ilJDoKUiW1vQn8pM7SoGUKEwkIoMDUEXUe8kypeU&#10;pYtzv0FpenuBnMfuDdKkVHudEkFx+j9PUTUZr9TfShuBeAaSjJdlaWYHSqskZ3lOR0EnyrO7CXoK&#10;ev1BhZR3WTJLT0+RdRVpllSmWVGZbiieiy6VWbo8zdLjWba+QE88N4loe4XyDBVl6XqUpelRmmog&#10;MKY83UxgLs5rJbChPNWap5lWPMuyEaWLwJenGWGCwaI+QlxnjGAiz3Kn8DxvGs9zpvMibyq/50/g&#10;99wRPMuMEvfmK85jr2QMPk3VoTxZU7wLeuI7GiyOW8zT4k95Xn5FvKuFirgWL67q/VWHOv4FUVhY&#10;yOrVq5VhvXJOPxMTE86cOaOs6itX9/13DSl5evdox5JZ4axbEs+qRYPZsHwoJ48s4tH1w8rQ3/Ks&#10;LxQRWJR2jsL0T8WfQV8oErCi4AcqC3+kMu970ecbSpO/pDjpvOArilNFPe0rCqTAS/6CrMTPSX5w&#10;joe3Tyk8uSMF3gkS7n6syLmHtz7k9rXDXLt8gGuXDnLt5wNc/mEfv/64n5sXDykrDl//+V0ufbef&#10;ixf2KVwV2w9vfkTKwzNkJn5BrhwCrGQBfkVW6uekJ54mPUEKwJOc/3QjEyYGEjfUm2Gj/LC106Fz&#10;pxYqOragU4fmdOrYnO5dWtK3h5R7regjGKjRHh2tjqphwYr8a6cIQI3e7cV2RyVzUEerE7panZX5&#10;AHW1O2Gs0xULox7YmvbC0bw37ta98bXqRrBlW8IsWhFk3gxfo8Z46DXGRacJjgMaY6vdCHONxpj2&#10;a4Jxv6bo9WqKVtcm9OzYmO4dGtOtfWM6t21Eu1aNaN28Ac2b1qdxQykI61CvXh3q1qlNndq1qV2z&#10;FnVr16Rh3Rq0alyTAZ1r4W/alLGebZgb1oEVcd1YN7QL20e05PDEhnw6vyY/rWrAtU31SdjzuvwL&#10;8nLAw8Gc8SMHs3/XRo4dOcg3X37G0ff3sXndYtatXMi+XVtYu3IusybGs2DWOKaMi2PCyFhmThnH&#10;xDHxjIoPZ+QQFcPjwhg+WBAbyghRHzU0miExQQyO8lfK+Ohg4iKDiQkLJCY8gCGiX2xUMOFBvoT6&#10;uRPs64S/pwN+nnYKvp6O+IhtX097fNxt8XSxxNvVHk8nWzycbfB0tlTmsVOwt8BT4OVkJepi20FK&#10;OHOcpVQTuErBJnARKKvlShlnaYy9XDFXSjVTPayMdMX3qoOFwQBMdLQx0ZUyTcoygY4OxgO1FeGm&#10;SDa5X0e1z9xwoCLZzPTFcbraWIo+xnraGA7QwFBHC31RGgzUxFAgRZ3sZyz6GSnnF+cRxyrXEuc0&#10;1xfnEqXRgH6YiXZrEwPMDXTQ1eyDnnY/RdoZDdRQzmEqriHPp6/dF+0+3RSkzDMQxxrr9BXn1FQk&#10;oKHoL4/V0eoj3ude4l3uq/STda2+PenXuxt9e3VRyz91/C1DLf/UoQ51qEMd6vir+L2CirJvKS/+&#10;WPABRdlzyEvRFb/wtaMwrSEFKXXJe1iLnLu1yb5Vn8xrTci62picm/XJvVWHPNGec6+m2C8QZa7k&#10;vjhG8qCmQr6g4JGUgHWqqEvRk/oKxXLYsKAguQn5SdU0UyhIbqEMVy1KaSN+sWxHSZoUdF0EfQQa&#10;lKVrCrQpT5fCayBPFbmlLzAQGAp0eJqpIejLs6x+PM9W8SxLbr+C0laNxms8FW1vomTIKWj8h5SJ&#10;fm+jIlvzLWhRmaP9D3n6Bzo8y9ETpZ5o16UyW0cgS32BobhHE/FMTAVmVGYaC0S7gnw2Bkq9IuN1&#10;5L7yTF2BHuUZop5eLf2sqcxwFLjyLMOL5xl+PM0IoiI3kvLcQVTmDeNZ3mh+y5nAb9mT+D17Kr/n&#10;TOVFrihzJ4v6RF5kjRPHxVGeGii+R0eKUs3E+2VEsbjH3BR7CjKCKc2dRmXpWXieK97LSvlyqt5R&#10;dajjXxRS6smFPOTCHX379lWkX+/evdm3bx9lZWVVvf69QyX/2rNgeihrF8ezfe1YtqwezZY1ozl6&#10;cBY/frGR27/s4d6vB7h/5R0eXH2XR9ff5aEo7195l3ui7a4o714+yN1fBBdFm5R1orxz6V1uXTrM&#10;LbF96+JhbvzyLtd+eodrP77DVcGv3x/g8nf7Rbmfqz8c5PpP73Lz58NKn4vf7uOHr3bx0zc7ufLD&#10;AeUcV77bJ9p3c/HCHsFefvl6Jz+d38iPn6/jyjfbuHf5HZLvHiP9yWkyEk+TmXRGcJrUx5/w8/f7&#10;OHhgKe+8s5J3D65g+Ah/uvdoS4cOLRTatW9Gm7bNaNW6Ka1aNaV584Y0bdaA1q2b0LZtE9q0aUK7&#10;dk3p0L45HdtLYdiSbp1b0aNrK/r0alMlBQW926HRpx0DNFXDf010u2Fj2A0vs05E2rRhuFMrRru2&#10;YKRLC4Y5tGC4Y3OGOzRniH1TYm2aEmPdjGjr5oSat8THuCVehi3xNm6Nl0k7XI3aY6vbHvMBHTDU&#10;aMfAPq3Q7NGCvl1b0Ktzc7q3b0KH1g1p2bwe7Vs1wEyrLaMCddgz35+DCwPYOc2VNaOtWRBrzDhf&#10;TfzNO2Gh1Rhn/QZE2NVnkn/dN4b9OuNsbUSApyOeLraE+nsxPC6a6LAAgn1ccbGzwFhXF3src2V1&#10;WGUhCkdLZXGKQB83fN0dFNnmLbZlm8xUc7Exx1EOQTU3VDLcvJ2slUUt3KuGtso56NzsrXBzsMXb&#10;zQlPJzvkcFaZ3SYz7WRWm42pIVYmhor0kkJMZq2ZGQxQJJu5ga5AD0sjvaq6QF9HwdJQCjx9Ueoq&#10;+y3EPjN91TFmYr+ZOJ+prhR7AzDTHSjqA8X3N7BK8A1Af4AmAzX7oqslZZmG+H41MRDIUr+/FgZi&#10;v6meOKZK/ikCUGbSSXknMFUy7forYs5cYKaIPdFPV1OgJa4rhZ62+Bz9xT0OFPeng4WhuG8jHSWz&#10;z8ZEZvWJzy7uXbbJRT5kVqGc68/OzAgHK2PxnZgrC3VIiSlX6HUUz83RQgpCbfF5NLAyHijOLc5v&#10;pI2dha44XopPObxYLkQihwiL78VeNcRYZjDKIcPyM5gbDVDLP3X8LUMt/9ShDnWoQx3q+IchFwiR&#10;iF+On+dRXvQuJXmLKcldSHHWCIpSjShI6kV+QgeKEhpQ+Fi1YEjunbpk32xA9o2G5FxvRM6NBuTe&#10;rEf+7ToUSCl4twY5MjtQIocMy1WGqwRh3v1a5N+vTf6DuuQ9Eud6XJvcJxJRTxBtgvxEca7EBoKG&#10;4vqNKUxqQmFyU4pSWqrmsEtpTXGalILtkJl7ZRkyi6+zKOXiFN2oSO8u6CPoS2VGP0UEPsvU/IPn&#10;WVoKv2VLBvAiW0+g/xq/5xr+iRc5hjwX5W9/wuhPPBPtb+N5ntGfeCra/0SOwdvJFv0FiujLNqAi&#10;S5eK7IFU5ugopaQ8S5A5QCC25Xx9MvtPCsAsfVGXw3qrh/YaUZEhBaGUhRYCG1F34FmWq3g+PjzP&#10;DBCE8VtmNC8y4vg9c6ioj6Yibwrl+dOoLJjK04JJPM8fy2/5I3iRN5jfcuTcfv6Up7pTkeZMcZIt&#10;Rck2FKfaUpLpS0lOFCX5M8S7toXKknM8f/ZQvHu54h1Ur9irjn99vHjxgkePHrF9+3YsLCxo1KgR&#10;9vb2ypx+eXl5Vb3+b4SUPP36dGbZvEEsmxvNmsXxbFgxgk2CzStHsGP9GPZtmcg726fw4cHZnPto&#10;Kd+eXcNPX2zkly+3cPHrrVz6dju/fruDKxd2cO3CJm5cWM+1bzZw5ZuN/Cr2XxH7bvy4nzuXD3Pn&#10;1/e4LUopBW/8fJBLX23hh5NL+O7YfH46s4rr3+/j5i+HuPbjAX79bieXvtzAxc/X8tO51Zz/aAHf&#10;nlquut53u7n09Ra+P7mIzw+O5siGcA6vi+DMOxP55auN3Pr1HR7eOkLSw+M8uneMn355jy++OMBX&#10;n+3jzMebmTAmmB492tGhfQvat2/+Uv61akKLlo0U8dekaQOaNW8kkCKwIc1aNKJ5i8ZKKWkq94my&#10;pejfpnVT2rZtqpynQ8dmdOvSUln5t1+vNmj3bYehZlvsddvga9qGCJs2DLJrzWD7Vgxzas1I1zaM&#10;UWjFOLfWCqNcWjPcWdKWUW4dGe3emWGu3Yh27E6ofXeCrLvgZ9EBT5MOOOq3x3pAG0w0W2Go0UoR&#10;hLGu/Vgz2oaT6yP5bEc8O2a6sXSICRvHWbNtkj27pzozLcIETXF/DRvVpVmTerRuWf81+Wdvro9e&#10;/76Y6A/AwkhfoIeliR7OdpbYWpgomOrrYmlqoIhAOXzVykRfHGeEvaUxdhaGqvniRJtcNdbeTA8f&#10;J3PCPCwYHGBHXIgL/s7m+LnYEBsWRLCXBzam+lgb66kw0lVKG4GtON7aRFfJwKs+n60obZWsPEMc&#10;rExU1zRXYW8h56yTQ3BlXTW/nWxThuiK/aqsPiPslCG7RgJVf6WP+DwSe3kegY2si3YpxpT7k9dV&#10;JKRE3Iuoy31y2K4cxquav89MOb8i0MRzkMN15TXlsGC5X4pOJcvQRs7PJ1fTFX2sjHARdVcbY9zt&#10;5bBhE2WBDxeZmShKT0drPKVEtbcSWCrSVM79J+Wqt5MtAR6OiqhV5vGTmY3iOvI7tDTURk+rJ327&#10;tsVAoz0RbgMYG2JAjFtvYj00ifI2xdNeru6rWuBDzg8ory3n+5NDhHU0ZLZgX7X8U8ffMtTyTx3q&#10;UIc61KGO/0T8/nul+GW5REEurFBe+B4l2VIETqAw3YjC1J4UpHRTsvGKkptT8KSRku2XfacuWbfq&#10;kX1DCsH65NyuJdpqkH27Bpk3VWTdUm3n3KlFriDvXh3y7tcm+75of/CSnIeCRzUFcl5BwePa5D2p&#10;TX5CLfITa1GQpKIwpTZFktTqsq5CcVo9ilMaU5zYTtCRkqROlCZ3piyli0J5qqQrFWnV9OJpuoZA&#10;8zWeZ2r/iWeZ/XmaNZCn2a/zTMnGe4nMznuqZOT9mWe5f6YyewCVWa9T8ReopJ6kv0Cb8iwtUfar&#10;oq/YfhWtquPekhmYYS6wFJ/HmmdZ9gIvgT/PcwJ5kRPK77lRgkGCeMEwfs8ZCTmjRDmaZ/kjqcwf&#10;SnluNGU5QZTmeIv3xIWSTBtKsiwozbQQ92JBSYYrxdmTFaFclr+KypJTPK+8wYvn6co7phrSqw51&#10;/PeEzPRbvny5Mqy3QYMG2NnZKQt7JCcnK1Lw/1pIydOjW1smjfJismDaGF9mTwph8cwoVs6PZcOy&#10;4WxbM4ad68azd9Mk3tk+jSP7ZnPygwV8dXKVIgCvfr+TGz/u5tYPm7n37TwefDmRW2fGcPHYSC4c&#10;HsH5d0by9dEZXP5qM3cuvsPti+9y+5cD3LiwmR+PTebU+gDenefIocU+fH54Ope/2c61H3Zx7dsN&#10;XDo9h+8/msKXH0zj+K6RnNgzmh8/W8uv327lp3PL+e6jqXx9eBQntsewfZ432xYE8smhOXx+ah3n&#10;Tq7j/NmNnP90E2c/3cmnXx7g7Pl9vHN8A4OnR9HTrB/tNTrTrkc72nZuRet2zWnZWiX/pPCT2X8t&#10;pOhrLiVgQ5q1bCxQCT+F5ioB2LSFSgxKmos+kpatGtO6TRPaSCHYrikdOzSle+dm9OvWHP1+rbDo&#10;3xqrga1x1GuLh1E7/MzaEWbVjhjbdsTZt2WoY1uGObVlpGtHxnp2ZbxPD8b49GK4Zx/i3HoS7dSd&#10;UNsuBFt3xt+qCwGCaLfeTA7XY9UoK3bPcOXYigCOLPdnerQBdnqtsRvYgrlRA9k7w5EPl/qxcowj&#10;/fu0pl692jRsWJdGjeq9Jv9cbKQkkxl6Zvh7OOHv5USAtwtBPi6q0teNUH93QvzcFOnk52aPo7Ux&#10;no7mBIltX3c7UZdDbM0JdjdjXIwr62ZFc3zzOM7unsKZPTN4Z2U8C0f7MnGwL/OmjmNwWAButqZ4&#10;2JvjYWeOu0TUPR0sUIblWpsopasolew2cW9SjkmhJoXXq/PrqbII5Uq8oo+CXJFXroBrrPSXwlDK&#10;PykG5TDfV1fCdbSSsk6imsvv5QIYqpV0q+f2k0JPCjMrYx2VWBT95bGyj9yWklAit6VcUx3/EpX8&#10;k32l3BTnMFWtrmtrrlpkQ15f3pciAOVnFJ9LCkC5MIePqz1+rg6KBPRxsVOev5+bHb4utkpWpczm&#10;szYegKWRFlq92mOs0ZYZsebsWxzMx+tCOLrCjZObozi9eyorp8fgbmuMhdFARbI6Wqmy/uTQZF3N&#10;3hgN7KeWf+r4W4Za/qlDHepQhzrU8f8YqozA3xRB8/uLCp5VXKSy9BzlxXuU7K3CTE/y0wdSnN1e&#10;md8uP7EV+Q/bk/+gPTkyM/AV+ZdxQ0W1CMy8WZOsW7UUIZgl+92toipbsHpbyRy8X0NZbCTvoeCR&#10;4LGKgieCxNcpTKoisTaFMlMxoVHVoiNyfkEVpSnN/qAstTllKS0pS24taPMa5ant3kJ7ytI7CF6f&#10;N7D8DZT2jI6UZnSiNPN1KrK7/ImyzM6CTn8mS7S/hmwX5xWo+si2rpRndq+iB+VZPQW9BH2q5J+O&#10;QM7xJ7MJTUVpxVNlvj4HgQvPstx4nuXJb9mBvMgNVfg9NwzyRZkXzG+5/grPc/x4nu0r8KIy3YbK&#10;NHPx7IwpTjGkKNWQwgwLclMcxTsxmNKc0ZTnT+Zp6XHx/pQLnlXxQvC7fLmq3jJ1qONfH3JOv40b&#10;N9K2bVtq166NhoYGJ0+epKKi4v+k9KsOKXm6dWrN6EGOjBosiHUSuDAu3p3JIz2ZNzWY1Yvi2Lp6&#10;DHs2TeLAlskc3Dye/etG8s6m0RzdNZHT783jq5Nr+PnTFdz7ahqJX4/i7qkYfnnXn882unJ4oT0H&#10;F7lxet9Yrl3YpRKAP+/n1rfruHJyLBf2x3FyUywfro3i/Q2DuHB6Fdd+2M2tH7eLPmu4/91GUq6+&#10;S8Ll/fx4aj6/nFvATydn89neWL7YPYhv3h3NN0dncGzvdPZumsgHB+dz9L0V7N0xhy0rh7N+Xihb&#10;Vgxh98E5bD63kflfbCXo4GzMlsZhODOcgaO90Yiwp4e7IZ3NNWmn3Y3W3drQqkMLWrRqQtPmDWgs&#10;59hrIsomopQLcjRrINob/pH917xlNS/lX0txrKRVa1XZslVThTZtmqkyDtvKsjldOjSnV5cWaPZq&#10;jW7fNphptcFOpx0uBu3wNe9EqG03op16EeXUm2C7XnhadMfOoBN+Vl0ZH9SfxcNN2TzdkSNrgzm3&#10;cxCnN4VzbGUAH63wY+cMZ4b5aBIszjHWX4N9s5w5tTaIE2L/ipF2GGq2oX792jSoX5dGDV+Xfx6O&#10;chiumSKUgnzcCPRxJdDblRBfF4K9Bb6uBPs4E+LnKvrYir4WyuIUzjbG+LjI4b+Wigj0djRm2eQQ&#10;vju6hEtHJnL13VhuHIrj4sEh/PTOCH5+fzaHlkUyIkif+DBnInysCfUwVyRg9Vx8UgJW16UAlEhx&#10;JrPtpFCTmXdOYlsKP5Usq0YlByUqsWemyDU5/FXOzyeHCxvLoblyLj0DKb70FFGnZPqZqagWfioJ&#10;qMomlFgZS+knh+DKuQDlsTIjUDU0+VXkvcljq89TLf5UbQbi2AEYynn4BvbFxrA7bmbd8bDsjZN4&#10;F73t9XC2NlZ9XikuxfFSbvq42uLtYqsMp5byz8/NAV9Xe2Xb09FKkX9SaOpr9aZP1zb079GMceJd&#10;2TnNmcPz7Ph+VzA3PxrLrZOzuHFmCT8fX8byqbGK+FPJP/lcDRX5N7BfL/S1e6vlnzr+lqGWf+pQ&#10;hzrUoQ51/MvjOb89TxekUln2AyV5aylIDaUgxZWCNBsKU/SVbLviJ80pfNyUvAeNyb/fkJy79ci6&#10;VYesG3XIvFGLzOs1ybhei4xrktpKmSm2M2/UVMiqyhbMul1DJRIVmVhHUI+cO/WUhUfy7gnu11OG&#10;EP/Bw7qqeQaf1FQoSqhJcWLtt1KSJKlDaXK9N6hP2R80UCgVlKTUp1iS2uA1Sv6goYo0SSNK0xsL&#10;ZPkGGZKGf1CSLmn0CmJb7ssU/V5Dtknkyr/NBC0pz2pDRWZ7KrM78TSrq0CulNyLp9l9kHMJVmQN&#10;FPv0eJZjxPMcc37LtuW3LAeeZ7rwW6YnLzJ9eJHly7NMd55luYjjnQT24nhrcbwpZVkGlGTqUZwx&#10;gKJ0bYrS+lOeYkl5sgelKT6UpoWI+4mlPHcBT0tP8dvTZF78liXIRp3Zp47/qXj69CmPHz9m9+7d&#10;aGlp0bRpU/T19dm8ebMiA9Whkn8aPduycbYP2xYEsHmuP0snezMiyo7YECsGhVoxLMqBaeMCWbNk&#10;KLvXDOfwuhj2L/Ji6zRXNs/0YMeCYA5uHMfRA7P47uQ87n45ldvnxvDzkXg+2xHCB2sC+WBtJB9s&#10;iOXL40u58u02fv1mK9e/3cSdb9dw68uV3PxK1C/s4cLx5Zz9YLHot4yvPl7IVx/O4YdTy7h5YSeP&#10;Lu3m5hezuX5yGD+9F8bJdS4cnGvL+rFm7J7vy8f7ZnD6ozUc/2gt77+7nO3rJ7JqRiDrZ/iyf1Uc&#10;G1cNZeyS4USuH4//9inEvr+QkWfXECcIO7YC7z1zsF8yFoMh4Wi5u9DLzIrOAwzp1HcgHXpp0bGn&#10;Fl369KejqHfooUGH7n1p17UXbbr0oE3nrrTu2JnWHdrTun072rRrReu2LWndprkoBW2aKvMH/jE8&#10;uF0z2gpku5xjsLWgvWhvK/a3adWY9m0a07l9U3p1boZ2r1aY9O+EpUEPjHW7o6vdBQfDrsyPM+GD&#10;5b6c3hbF53tiOX8gjvP7B3NmuxzqG8GZTcGc2hDM8XUhfLQqkDObw/j+4DC+3i36rA/h4Dwvhnho&#10;MqBXC5o3q0/9+nVek38+ztY4Whkoc8BJ6Rcg8PdyIcDLmUBBqL8HUcHeDIkJJT46CG83O5xFXym8&#10;ZOaYk5I5aMD4OB/Ov7+CXz6cy+drnflihTnfrLLgiyUmXNjowbWjk7j8wSR2TLUl1LEXAa5GhHjK&#10;rD/VyrZS+LnZmqmyAAWyXp1xJ1GGFhvrYmOii1ygQ+6T8kqVwacShNWZelK4WRjKefc0sNTvh41e&#10;D7xMexBsq4W7uZY4t7FyTTncWA4nVs2z9zJ7TyIz4qQ4lHMA6vbvi9HAvtiZ6uBmbawISznnntyv&#10;GiKsp5Sq4wyrRKAcVqu6NysTHUWsmQ7shZ9lDxYMGsC6Ef1ZFNmDce5tmRGmwegQOSxXlWXoJI6R&#10;UlNmNHo52+Lr5qCIP393e4Ejfq52yjyLcoiwFJ7Wxv0ZIH6+/Sw6sWaEARuG9OPghH4cnanFuRWW&#10;fLPJma83O/P9Th++2DOGaD8n5KIm8jpyuLJchERHq7eyKIha/qnj7xhq+acOdahDHepQx39n/P6C&#10;F78V87zyHs8qbvCs8hpPy3+gLGc2JemulKTZU5xiQ3GSFYVPBlD8pDvFj9pT9Kg5RQ8bUXi/MXk3&#10;m5N7vQXZV5uSebUhGVfrCeqSeb02GddfZg3KeubVmoJaZF0TXJfUJvtmbXJuSeqQe1s1H6FcpERZ&#10;jOR+TXIfCB7WVGUOvpE9mC+zBwWFoi4pEhSL7eInNSlOqP0KdZSySFCYWIuiJEFyLUpS6igUi+1i&#10;sV2cLPpWtZWm1KU0tb6gHmUKdQWiPa2WoIaK1CpkPV20C0oUxPUzRJkhzifJlKU4vyS9vigbi32C&#10;zKaUZjZXJGBldhtBOyqz2vE0u4OoS7pSkdVD0IuKTDn/oSaV6To8yzDgWZqhwJTn6eYKz9L1eJox&#10;QOwfQEX6QGXl3+I0YwrTbSlItyFflPnpLuSmBZKTsYai3O8pLbhEWdFVykuuU1GWzLNn5Tx//ozf&#10;fnuuZFjJTL//KGQO4JuoQx3/mXjw4AHLli1ThvdKkeHs7MyOHTvIyMio6qEOGfLZ6Gm04ZO1Pny0&#10;3J2D853ZPseTyfEOxIXZEuZnSqCnERGBVkwbH8ympXEcXh/PodVRHFgRw8k9UzlzcAYf7JzKe7tn&#10;cPb9+fx0ehG/nF7AhY/n8NnhqZw9NJuvPl7Bh7um8M6mkXy0bSiH10Szf1UMH20fyal9kzl5cA6f&#10;HlnOsf3z2b1uDAfXDmLfQm82THZg82xf9q8dxfEDM/jmyCRlOPHPHwzi3LZANkywYri3FqNCTNi8&#10;bATv7l3C3p2L2bpxNsvmDGfWmBCWTIvhg13z2bZ2GkOGRTB8ZBCTJweyYEk4K3ePYO67Uxi2dz5h&#10;mxbhuWAhdqPnYRE5E+OAaZj6TsY9fAYBsbOIH7eQqXNXETlyLm4hU3AImIiR6wgG2A5GyzIGLfNw&#10;NE2D6GfkSx89Z3oPtKWXtjk9NPTo3luLbj1607lrVzp16UDHjq1p36El7ds1FzSjg6Bju6a0VWRg&#10;E1q2aKzQonkjZfhxj66t0R3QHZ2B3bEy6sG0aGOOrPTjzPYoTm+P5MyOaFFGcUrUT28P5+zWYD7d&#10;EsSlIyO5/NEYvt4Xy5d7ojm/M4pzm4P5ckcEZzcEsWuqPdMiDHC36kX7tk1ek39RQZ7KirleLjYE&#10;+3kQ4u+Jn6cTYf5uDI9yZ8pwf2aPi2L1ohls27iClcvmERXqh4O1KdZm+lia6uHrZiW+01VcOrNJ&#10;XDOSE/ON+GKVHWfm6fHRpF4cm6rNN+s9+X6bP+dWubIkTocAB21cbORQXJWIkxlvigC0UQ19lRJM&#10;LohhotsPV+O+hNtrMdRDn1hXfaI8rfF0sFQk2+sZdqq6HEorV7q11ulKqEUXhtt3Y5Jbb+YGD2RB&#10;lBEjPAcS7GGlzMlnIa5RLe+qM/jkPH/mBgPR1+6DmX5/rI20CHYcwOQoW6bH2DI+zIxQd5VoVOYr&#10;lMeK46oFYrWslMOI5Wcz0dUQ9CXEsT9zIzTYOEyD7aM0WRrUjvmeTVgZ2oHVg/oxykcTdxs95Tgp&#10;DaU8lBmAUgBKlGHZigi0F9uqRVTksGiD/r3o06kpo717sH+m+C4W2PPOZH22DG7H3pGdOD5Hk1ML&#10;Nfh8uSbf7fRk9jBvcY+6KlkpPoOlqBvrqRZUUcs/dfwdQy3/1KEOdahDHer4H47fxX+/Pc/mafnP&#10;gu94WqqiIn8PpZnDKE6xoihFm8KULuQntaI8vTnlqXI4rhyi24C8R/XJud+A7Hv1ybpTj/RbgpuC&#10;63UU6Zd9rQZZV2uQeUWF3M69WYOC2zUovKsiR2YLVmUM5lSRK9pzZVldF+TdU1FwX0Xhg5cUP3qd&#10;IoXalDypT7m4z/KkBlQkN6RC3Hd5UkPKRV0itysFTyWpDRWepVXTgKfp9QR1BXV4plCbZ5k1eJ79&#10;kmdZtajMrEdlRn1BY1FvSkVGC0EzyjPE9cS+ikxx/awGlMmMQJlhmNZU0IwSQXFKc/GMW1CY2oqC&#10;1NYUpgnSW1OU0ZrizDaUZremPK+tKNuK7fYUZ3SlKE2DolRd0ddE1O3JSYwi+cFiHt05yP3b73Dv&#10;9ruC97h780Nu3viJ2zducufGbe7cusW9u7d4cO8ODx/c5fHD+yQ+eUhy0hNSkhNJT08mKyuN3Jxs&#10;8nPzKcovpLS0mLLyYiqflfHst2e8kEPL+U3wQkEd6vhnIj09nblz59KnTx9lTj8zMzNleK9sl6v7&#10;quP1kJJnYK/m7JtpxqJB2kyOMGbdrBAWT/Jm4mAHhoZZERVgJjBnRKwLi2ZGs2HJMDYvH87ONWM4&#10;cXA+n32wgI93jeWDzUM5umUIJ3cP4/zhiZw/MpvPjy7i7PuLOS34aN8cDq0fyqEl3myaaM/ScW7s&#10;WhHL+9sms2vNRLavmsjGZePZsHgY+1dGs2u+DyvG2rNyvCtbF0Sxd/1Udq+bwp6149izcgib54Yw&#10;c4gLkV5Wypxzw+MiGT92ODMmDWHptCgWjAtiUpwfw2OCGDM0hujwMIJ8/Vg2KZDDywPZMcuFVWOt&#10;mT3cgfBwX5z9IrH1GYqVz2TMfedi7rcYnyGbWbT2KFt2HefkmS/4/sJ3bNp9jLFz9hE7eTfugzdi&#10;FbIK04DlmPguxdhnCUbeizDxno+5zzysfWdh5zsFO88x2LjGY2oXhoGZNwP0bdHQNqJXb0169OhO&#10;ty4d6NqpDf16d6Rvnw6KFGzZopEi/yQ9urVBX6c35sZ9GBViyAcrA/hiz2DO7BzEJ5vD+WRLGKe2&#10;SfEXyYlNQRxd4c75nRFcOjqar/ZFcWqjHyc3+nNyvR/HV3lyZp0vn6zy4qOlrnyxJZz1Uz2wtej1&#10;mvyLDfcjQM7z5+mkkn8BHoQGuDM+1p2Vo63YNMGabTPcWTvFizWzB7Nr0xIWz5uKr+hva2GAmdEA&#10;YsM8uPrth1w+vZJTaxw5PKUvn61w4P2J2uwd0pXtke15b5wmh8b04t0xvdk2oi+h9j1wtNTH3swA&#10;Z0u5CIZqnj8p/1ysTJQhtgM1e+Nj3pc5wTrsHGvL3kn27J/iwcpYSyKddJUMPHtzA1xsTBRpJ8Wb&#10;FGey1NPqgbVWa2LN2zDBtTtr48zZOsqWA9PcWBmpzRCX/uJ4E2VIr5R9MouvWtrJlXaNdfuj2acb&#10;jua6BDvrMCPChOWDLVgUIep+3Rnv24dB3obi/quPq5Z+L4cBy3uxM9NT5JyFfj/ivQawcbQum4b2&#10;ZbF/BybZNGVZQAfWBHfiwMiBHByrz/xoA0LdpDQ0UrIa5SIgUvzJOQBlKef983ETuMq6rfLcdLR6&#10;0b97M5bE9+fTTZGcWh3CttGGLIvoxrLQzuwe1ZODE7pxbGZvvt/uyJrxduJZi+eurLAsZacepgb9&#10;1fJPHX/bUMs/dahDHepQhzr+l4Qyd+DzdJ6WnKWy+BiVJR9QVriR/Aw38tPNBFbkJdtTkDKQwtR+&#10;FKV2pzCtI4XpbSnMaElJWnMqUptRmdKU8qQmlD5pRMmjRpQ+aETBnebk3+tH/n0NpSy83ZSie/Uo&#10;vFNXIMrb9RWK7jSi+G5jiu80FTQTNFdt369XRV0VD+pQ/rju6zypQ9ljca6HHSh4IK7xSFPUtRQK&#10;HmpQ8EggS0GR2FeUoEGxQJZFiaIuSZJlP0Ff0daXkqTeVfQS9Kiip9jfm6Ik2U9LoC369qcgYaBC&#10;fsIA8kV7fpIm+cnaFKd05Gl2m5fktuFZflueFrSnTJTFBe0oLuwsyp6UFIj7y9EjM9WCnHRD0pNj&#10;SH68kuQH60h5sImUh9sEu0h6tJ8Hd77l/u1bgvvcu3WPuzdfcvvGbcGtKm5w59Y1hZs3rnDz+hVu&#10;XPuVa1cvqbhyUXCJ61d/FVzjhuDm9aui71Vu3bzG7VtXuXf3Og8f3CLhyT2Skx+Tnp5GXl6uMlyz&#10;pKRE+QXk2TOZUfibgswqrM4sVM1N+de5g3+9Rx1/x3j+/LmySu+2bduUX1Cl9Ovfvz9HjhxR/6L6&#10;H4SUPN07NGFcyACinDUIdNJmzSwfPlgbwN75LqydaM+S0fZsmO7J2qleLJwUyMIZg1g4M1Zh+Zxo&#10;9q0M58zmAE6scuGdufbsnunA/iV+HFwbz5HdMzjxzkKOCz7aP4+PdkzmyKYR7Foax3vbZ/HL57v5&#10;6bPd7Nk0hxULxrN87ijWLRjGrmXxrJwaxIzhfsyfEMH8SYOYNWUUY0YMZfxwce3xoayY4M+sIW4M&#10;C3YkxMsJX68AggIjmDM2koOLQzmwMID9y6JYPzeWuIggvL2C8PL0Z8KQYDaI+547KoCx0Z6Mi/Uh&#10;MjgYT88w3D1D8fAKx9MrAkf3GIIip7F2wz4OvHuMb775hh++/45Fa94hdNRGvOLWYhe6AvPAZRj7&#10;LkbfYyH9neeh7TRX1Bdg4bcYh9DleMWsxid2DX6D1+IXuxqv6BW4hy7EyW8atm6jsHSIwdQyADML&#10;N3w8vHBxtEVTQ4OOHTvSvm0r2rVpQa9enTDW702Ely475rjz+e5BgljObIvi+JpAPlzpqwjAk9si&#10;eG+pO0cWO/Ptnii+3hXGmXXunF7txqkVrpxY4cbxZS4cX+7KydVefLs7jIuHhnFk/SDmzo16Tf7J&#10;ufyCfdzw93Qm2Ned8GBvYkOcWT1WfM8znTky04YvNoRwYWccm0ebMyrYnEmjohkxOBRvNxtszPQY&#10;FOLOxc8PcvHj2ZxdbcOBcd3ZMbQ7q4PbsjGsIztje7F3SG+2R3dga3Q79ozqQ7ynJg7mutjJBS8s&#10;DJVhvtXDfZ0sjTDS0UC3bxcmeWuxe5wN+yY7sme8LQdnerF/kiMbhlrjbStXJ9ZRsgTloh4yA09m&#10;/8mVgnU1e2DVrw0hBq0Z6dCd7eNd2DvFlfVxBuwcYc78YB3cLQZiYaijZO/JDEBZlyJMzu9nOFCb&#10;vj07Y6kv7tVjAMuijVgQoMmCwH7M9e3OqohezI/uj6+9jiIOpfCT15YZe9UZiFKsWZsMYGC/ruj0&#10;bcuYQPFZJhuyZ9xAVgR3YZE4z8qQPmyJ0eDYNAtOTDdj3wgt5scZ42qtr8g5F1tTRfx5OForWYCy&#10;9HWzx0fiIiWeKUYDNdHv04qlg/twYKoJS8K1GGbdiqHWLZnk1IY10T3ZP6YPH8814vLBKA4uCsTX&#10;SQ4tlqs3y7kU9THV18ZYV1Mt/9Txtwy1/FOHOtShDnWo439x/P7iGc+fPeRZ5S1l6HBl2VVK8w9S&#10;nLOWopwVgsUU582lJG8WZTnTKFeYToWgPPslFXnbeV5+kWfl13ha8iNlGaspTp5I/pPR5D4aTfaD&#10;UWTfF9wbRcadEaTdHi4YRuotyVDS7gwRxJN2N570e/FkCLIeDhHEk60whJxH8eQ8Hk3mk11kJJ5R&#10;yEz8VPAZmQmfkpZw7nWenFFIfXyGlEenVTw+9QfJD0+S9OATkgVJD1T1xAcnXkFuf0LCvRMKT+6L&#10;+v2TJIi+T+5J5PYJUh6uIUPcV8YT8dkEmQkjxT1JRpMmSE0aS0rSZJITZghmk/h4M4/vnxac5cHd&#10;izy4c1/F3fvcv32P+3cEsvwH3Lt9V3CHe7ckt7l769afuHf79mvcVfrd4c7NW4KbKm7c4PaN69y6&#10;LoWg4JrkqiIQpSy8dkVKxGti/w3u3L7JvTt3eHDvPk8ePSY5KYmMtBRycjIpKMiluKhAySgsLyul&#10;srKiavjxb/wmRaF416pRx98zpPS7I75/uZCHrq4uzZs3V4b3yjn+iouLq3qp4x+FlDxyoYlFY20Y&#10;EmBAlJcOSyfY8slGTw4utGbnLCc2Tfdg22xPNk1zZd4oJxZMjWD+jFhmTh7EjAlRLJ8Ryq4FPuyY&#10;6cb6SS5smB7AjmUj2LJiAisXjGH14vFsWDaBzcvGsnP5CPasGMKWRUPZsGgkezbMZNu6OUyfPIpV&#10;C8dyeNNITm0fwrnt8eyeH8TMYf5EB/sR6BdAaGgUoSGDiAwOY0KkOxun+vOh6H9i50Q2L4xnUEQY&#10;QYHhjBsSwYpJEWwXbV8eWcnnR9cwekgsXp6B+Hj5EhnozaiYAEZH+xMbEkBEUAi+PiG4eYTg6RnM&#10;0IgA5gz3ZGqcK2NiApk0fhKLl67ixPGP+fDjk4yZtQXPQSuwDV6Ome8iTH0XYuS1AB3XuWjYzaSf&#10;7Qz6O87A2G0mVj6zsPOfi33gPByD5uMcsgjX8KW4RizHPWKFYKWCh2jzDFtI8KD5+IRNw9Z1GKY2&#10;Eeib+qBjYI+RsTXujtbMGerO/oVBHF0ZyvGVgXyyOpAPl/lxdIWveG7RnNkZzftL3flgoRMnlrty&#10;fL4NpxfZcGqRHacW2vHJAluOL3Hk+HI3vtgaxC/vxnJ2YxgnD0zgl0tHXpN/wXJVX08n/NwdRd1V&#10;EYBjIp14b1kMH66MY98EC04uchfn9ubEfB/WDLNiZIQd4QHOhAW44OZoQYC7Je9sGMePR6fzxUZX&#10;dg7vwiL/Niz2b8/B8UacXeLF0SnGHJkwgE/mWojzWLFxshvutjJDTh8HcwNF+MksNkcLAxzkPHQ6&#10;mjjod2dRuC67JtqzbZwDu6e68+HyGD5eFs6uMbZ4mWliNFAbW1MDRfzJzDsp3uSKugP6dcOkTysC&#10;9Vsz0VObmYEGxFt3ZahFG9bG6HNAXD/GTQ/jgRpYGknpJ4+Xq++qMvdM9Qai3bcrRlrdGOevx4Lg&#10;/kxx78mySD32TXFmz3gzVkT3JcxJUxyjq2T6yXkC5T1IgahkAZrq4GFvJMqB6Pdrz8xB5hya78Km&#10;YQNZHtqTNRHazPfrx7roAbw3diBHJ+pydJIe64cb4Ougj1wF2NXOQpF/spSrG8u6n4eDMiejrLvZ&#10;qYYua3Zvwyj3NiwLa0mkYQPsetXBW7sBo21bs26wNieWenNmuTs/7wzh8LJIPOyMcJCZf5YyQ1FK&#10;Sh3x7AzU8k8df8tQyz91qEMd6lCHOv5GITO5XryQK3KW8OK3aoqrKHqDQp4/y6eyIofy0iwKC7PI&#10;y0knMy2RlIQbJD28TML9izy++zMPb//Ig1s/ck/wQGxL6fVQ8Pj+ZZ48+JXEx1dIfnKFtOQbgpuk&#10;S1JuvcJNMlNvkZF6h/TUx4JEFcnJglTSklJITUz+g+QniX+Q9FiSQOKjJ6+R8PDxazy+/5BH9x/8&#10;wcN79xWklKvm4T2xT/BHmyLqborPckXw6594ILlTzRWF+3duvDz+DRTxp5zz7n8KlQS8UyX43sYd&#10;0U91bnnPf/DHte+J+xWfT/BIfOZHD+7y8P5tRQZe+/WKwtXL17hy6argV4Wrl38V7Ze4Krj+62Vu&#10;Xv2V2zeuiutc58n9Ozx59IDEBDn0OJncnByKiwqpqJBzEj6vyhRUx98lkpKSmD9/PoaGhjRq1Agv&#10;Ly8++OAD0tLSlAxQdfxzISWPqW5Hjq7zYVioAYHuBgwLM2XJOCvWTrHk5L5x/Hp+E7+cW8/nRxaz&#10;e/Vo5k2JYdbkeCaNG8yEUYMYPzyK8UNCGR8XJAhk8tAQZo4fzJSxwxg9bDCLp8Wyc2E4+xf6c3Ch&#10;D4eXBvDxxjgOrBgi+ocTGTGIsLBo1i8ayYX3x3DxyDA+3xXH+2ti2b1shDj/YPz9IgkMjCEwKBp/&#10;33A8nb2YNDSSLz5cx92fDvHZh+sZPyKWMbHBzB7hy5xhfsweGcqWZZPZsHwmwcGRuLn5ER/oxJIR&#10;TmyY5M7u+SEsGB9CgG8AHh5BeHiFifcolJGxIaydEcq66f5MGORHXPRgJk6cwuZNa9i9fTMTJkwn&#10;KGI89r6TMfWYganPPIyl/HOpkn820+hvNwUj16lYes/AxneWgrXPLKy8VULQ2nc2Nn5zsA2Yh0Pg&#10;AhyDFuIUvAiXsKW4hi3HNXyFqC/HJXgxjgFzcQqYiX/oFPEZJzF7zBgWjB7ClmmD2TUriv3zwzmy&#10;JopTO+I4tyeOk1siObbKl/fn2nF4ugUfzrLixDwbzix14NQyJz5Z46XM+3dhdxRfbg3lwAJPzh2d&#10;TWraN6/Jv/BAT2VhD7nYhxR/cnGJSYNdeHdREBuHm3JoSQzvzfFhU1QvtsYNYP9EW/YtCibEywQf&#10;VyvcHS3wdjZh9ewwvnxnEl9u9mBzbHsmuTRnjm833pvuzPm1oXwy15EPp+hzaq4551d78dn2eEZG&#10;uykLeMjMPyn/JHKYrMxGMzfSwdVci/mR+qyINWBBmA6zQvXZO8OHU+vi2DrGkXA3cywMdBTRpkK3&#10;avitLgYD+mCl1x03vXZEW3Vjoo8+AbptCezflDk+mrw3N4CxIVbYm+sr8qx6zj9VqY+5wQB0NHpg&#10;2L87gxz7MMq+AyEGzRnp0IXt42z5eKk38wK6EmLbU5F9Kumoh5m+tvhZ08LFsj+hHiYMDnFVFlNx&#10;sNRnqJ8Ju2d7smWCPVNd2zDVpRNDbLoww6sXW2J6s3dYfz6eZsahWS6Ee5grC5tI6Scz/qTok8jv&#10;x9fNUZn/T2lztMJRPC9TnT4MdunM6uj2jLZthqd2Qzy0G4t7biGenx5n1w/mo3l2nF/pzHtLI/B2&#10;NMXJ1rwqU1FmTMo5Co3U8k8df8tQyz91qEMd6lCHOv5mIbWM/HX+TT3z4sVvPH1aSXFRLnm56aQm&#10;P+bRwzs8uC+HnV7hxvWL3Lxxmbs3r3HvVhW3r3P/7k2BnJPutsLD+3d4/PAeCY8ekvjoEUlPHpOc&#10;8EQhNTHxD9KSkkhPSX4dRfYlkyr2pSbJfqJ8RfpJUhKS3pB/CX+Sf2+KP8mr4k/yqpT7S94QdW9u&#10;VyOz9KpF3Nv2/4E8/q/OUSX33ravmn8kAJVMQYEiAMW9q+SmlJyqzyufgXw28pmliOeaIr4DmTF4&#10;44ocKnyd66K89qvkKlcvSxkoUKSglIGXuCq5eFFc6xo5mSlkpInnn/iIhw/EPd1WDU2+K96He3du&#10;KnIxLeUJBfmZ4pebYp4/r+TNlYmrMwXVmvD/v8jPz1cW8mjTpg1169bF2NiY8+fPU1paqpZ+/w8h&#10;JY+OZge2zPdhSIQ9vp42+HjY4OtqToCbCQunBnHy0Dy+PbWOU+8tYfnc0cTFDiI+bgij4wYzdXgE&#10;04YGMDLci+jgQEICIwgKjCQ0MJRA/wjCQmNYPSOC42s8+WiJIx8scuHE+hBOb4/n4MpYYoJD8PKN&#10;xsMnivhBMWyYP4xD60eya9lQDm6azaHti5g6YRR+flEEB0YRFxXFiJhwhoUHMm5wCLtWTuSj/StY&#10;s2QKCyeGcGCBNx8sdmb7FFsWxZuzbKwHs0ZH4+0bgZurPyMC7Vg9wop3FgTy40cLOfPeKgbHDMbT&#10;Kwg/n2DxGfwZHe3FwvGBLJ8awvCIQMKCIomPH8aMKWPZuWwMW2cHsXCkO3GhHgT4hWPrORZDt6kM&#10;dJqBht10+tlMVeSfoctULDynYeU9Q8HCczrmHtNEKbdnCmZhLZB1Sy9Vm43vbOz85qiyBQPm4xSy&#10;VLBMGT7sELoSp7AVuIUtxSd8CZGDFjA0fhYTR01n0fSprF8wid3Lx3FwzUgOiWf73uJg3l/kxcdL&#10;3DmxzJWz6z05vTmAT3eF88Ph4VzYF8v7i73Zs8SPL04uJi3ty9fkX3SID0HeroQF+BATLp6Pp6N4&#10;7rZsme7KxlEGrBpmw7ZJTqwf1I+VkRrsnmjPmc0xTBvuqMzZ5+lojpudIdNGeHN65wjOrLZn58iu&#10;zPRqzTjHdqyL1eWL9TH8sH8yp5b78fEMQz5f7sj3+0ewfuEITHQ0sDXRU7L/pARUFrsQpa2pnjKv&#10;3VB/E8a59WCqaxfCzTqyaqQLX+2bx+rxAcSFeyuLVshhuzLzTg6zdbA0xM5MNYefhaEWZjrdsR/Y&#10;Dl+DNoxw1mRhpCXbJ/pwaFEY88aF4+fupIg+VcaeagVfKf/kEGB97V6Y6PZiRIA+g6w64NC3MWHm&#10;HZkfMpBdo41ZETkAX8u+mOr3x9JooLI4iIlOP9zMezF+kCODQ1zwdLJS7lFZXdiwDyEOfVg2woaR&#10;Dm2JNGpBrH0/xrr1Yb5vd/aNEn/OrQzi0Dw/YgIccbYxw8PJGi8nGxVVC38oq/+6O4rnY6dqE/vc&#10;bAzwserBKOcWzHRvxij71jhqNMZVuzGLYk34dv9UPlnkzNlFNhxaGqOssizFnxxGLJ+blH9yfsF/&#10;F/mXmZmpoI7/G6GWf+pQhzrUoQ51/E1CZmPJX+ifP3vK08oyyssKKMgT/3BLSyY54SEP793mzs2r&#10;XL/6C9eu/syNaxe5dfMSt29d/kPq3Ltzi/v3qkTffbkAxetI6SN58ug+CY/lwhQPSHqiEk6KdEr4&#10;s8yrRmb3vS3L702q5d/bsv2qkaLryYNHryEz/17N/ntb5t9LaSbrb5d0b+PlEN2XvK3fX/FXMk/u&#10;e1UsKue9dZc7N25x6/pNbgtuXbvxGrJNHiM/Q/VnrRZ/1c9fedZJqUom4M2r1xWuX7mqiL+3IQWg&#10;istcuXyJx4/ukZeToWSC5mankZuVRrYUgqniexbv0iNFCF7nlpx38PoVce/XxX3cUWRhVkay8t6V&#10;lRVSKd7DZ+J9lMOH1dmC/zPx9OlTEhIS2LVrFxoaGsrwXiMjIw4ePKhIP3X8v4eUPMYGmhzatZCx&#10;I2KJiQwnMiyUID8/fDw98HNzIMLXkaHhHkT4u+LjFYCX7yAiI4ewcGwE26b7sH9RMNvnBrNxbjyj&#10;hw7DJyAO/8BYfP1jRV+50EY488cEsXJiACsnhfDB5sn8eHoLpw+vIH7QIPwDIpXMvKjQUCYOCWH9&#10;jCh2L4pj1+I4di4YwvJpQwgV+0fFhrBtjj+HF3pxYI4H+2Z7sn9BIHPHRjM4IpIlk4LZt9CX3XPd&#10;2DzZma2zfPlw61g2LJlIQNAgPL3D8XX3INTDninDQvhw/wr2bV9B3KBIZeXatdM82TfPnZ1zXFkz&#10;0YGVY61ZOc6NsbEBhARHMDQ2ilWTAtk/35ejq8N5b308S6ZG4ewWhK5lGAMtY9C0GIKm5XAG2I5B&#10;33Espq6TMPeYipnAxG0yJq6TFQkoZd9LGTj9D6oloEoYzlSyBa19ZiulpfdsLLznYO41F3PveVj6&#10;LsTKfxF2gYtxDl2CT+RiQmIWEhc/l3EjZzF7wlSWTR3LxtlD2Tk/lgNLojm8MpoT24bw1cHRnNwU&#10;w/6lAby7KZYfv1hBXuYXf5J/YQGeRAT5EhMeTHRYIGF+NoyNNGbBYF3Ge3Vmw3hnNo935J0FURxb&#10;G88PH85m+dzBOFrq4elkhoO1vrIy8KH1wzm+KZSDMw1YEtSJ8c7tWByhxyer4/hix3g+FvdxfL4D&#10;J+dZ8cXWSPasnYS+Zi9sjHWxN9PHwcJAkWRyHjspAKX8srcQ+wx6YTewI2aabQmz78+IQGv8nY1x&#10;UIar6iqZd9WLbEj5JzPmbEz0lBV7LQ0HYDKgB0YarRjspcfWmeF8vHE4u5dGEBfuhpU4Xso/OfRX&#10;IuvyPFIEGutoiOP7Mj7CkGj7rthrtmKcvyGbx7pxcLo7y6OM8LbWUYb3WhpqY286gCBnXUKctRR5&#10;JzP2pFDzcLTCydoEM31N+vdpg61OG9x1W4jzNcbfoC0zvPuybYSleCbj+XrPNNZOjyA8wE1Z7Vc+&#10;Ayn45JyM3i52qhV/PRyVef+8XVQLgch2N3vxPVhoY6fbhpEOTRli0xx7jUa4DmjKeG8N3p3uxMGx&#10;A/lknjm7FsSIe7PE1sJIGUoshasUlPJa/y7yb9OmTdSuXRstLS3l82zfvp0LFy5w9+5dZWEo+fnU&#10;f7f/+4Ra/qlDHepQhzrU8b84fn/xQpmfrbSkmLycLNKSk3j84A53bqsy+a5fEfyqKm9evczt679y&#10;68YVJYvr3t0bVaLvFo/u3xXcU5VVgu9tPH5wnycPH5Dw+CGJAiXj7xX596bIexUppKrFn5RUf8V/&#10;JP6qeVP+VQvAaiFWzV/LPzlH39tlneRN2VfNP+rzV8e9Kv0kd25W11X75LbSVtUuFwJ5U/pVc/Pa&#10;daWU55WfQ37ut8q/5FQlk/Gl5KvK9FOy/d7kdfl39cqv4vu+J85/l7u3b4p7uiXKW9y/I64pntsf&#10;z1lmHt69x72bt8S7dZ0b4rjr4ni5QMmNa5eV90yuYizflcyMdAoLCpShwy9+U68k+98R9+7dY/ny&#10;5UqGX/369fH29mb//v1KBqA6/ushJU+/3l1YMDmGheND2DgrlDWT/Zk3ypvxg3yIC/En0Msbf08v&#10;/L0C8PWLxtc/nuCQIUwcGs2SSbGcO7yc298d4Kez21k4ewq+AYPw8x+Ej28MHl6ROLuH4ukZQoh/&#10;GIPCopkydhRbVs/l8M557FgWz65lMby7JpbDK0KUTLUPl3hwanUAZ9eHcGpVIO8vDWdYdBjDB4ey&#10;ba4PHyxz4/BCV/bOcmX5WE8GhQbh7x9DZEiwuF9PonztGRbuwbaVk/n65A72bF9FWHg8AQGRhAcF&#10;EOnnzqAgDyYMC2fooDDGxfnx4bpAfj4Uxnf7/DizyYsPljqyeZxcXMOVHUuHMGbkMIYNGcHk0UNY&#10;NGUwR3fO58Lp7axdMQt7lxAMLQMUTKz8MLf2wdHFH3fvcJy8h2DhPgYz93GYuI4XTERmA0rpZ+Yu&#10;marUlW2BqZtkqoKZuxSCM6uYIfZPV9oUPOT2TEwVZmPiMQcTz7kYe87DzHsh1v6LcQhajFvoQvwj&#10;FxARO5/4IbPF55jB3CnT2LpsNluXTmbr8lHs2zCGHz9bTVn2+dfkX3xUEDFh/uK5+jMoIpj4mAiG&#10;x4WzaPZwZd7HUWEGTAzXYU6MjrLy7/Fto9izZjQRgY64OZji6WyJr4cDsZH+jB7kxYxhTqyYYMeS&#10;2IEMtW7F1BAj9swKZOc4C96b6cRH8904OsOCT9aGsGPNdORiHTZGAxX5p2T+yeG/FnIIsFzEQx9r&#10;Y10sjXWwNdHBUl8DC92+Ag3M9bWwMBiArZxvT/STsk7OuScllsxkszWTYlA1D6CUgCZ6GpiKY70c&#10;DIkKsMLTQU+cW0dZ4VYu8FGNmf7AP4b/mhtKeaiJv9MAQhx6EWbTk+3Tgnl3djCHZvkzLdSa6CBv&#10;cU5jfO0H4OeoT7C7OZ72prjamilizc3eQpF/si5X75Wy0UCrCwN7NmFAt7pEWXViy2gHTq6O58Sm&#10;yexcMJSpY2LxcrFVhKEUcj6u9lXST67K7KxsS+kns/acbMxxtRPXEbg7mOFsrYeNXntcdZth3bcR&#10;ztpNmOSnxd7x1hwYq8cH852YPSZQWTFYPqvq5yUF4L+b/Kt+x6uRf7f06tULFxcXxowZw7p16zh2&#10;7BiXxb8f1PPH/r1DLf+DJrxmAAD/9ElEQVTUoQ51qEMd6vhfFr+9+I2y0iKyMtJ4fP8e169e5tdL&#10;P/PrT99z5afvuPLLD1z59SdF/imi7/Z15LBNRfTdlxl9qqG7b5N7sv1t+548uqeQ8OiRIpmSH6tk&#10;36tUi6d/hmrJ91f8v8q/V6Xfq5Lvr3jbEF1lMY63CLv/DNUr+aoW5/gzL1f6fdlPljLbr5q3Zf1J&#10;pPyTmXy3RCmFoWoeQPlZH/BYPgcpAh8+IeVJkpJBWC34rsjhvVW8lH1vp7qPam7Al5JQNX+gSibK&#10;YcTXRSmHFCvZhVJKinuW9RvXVCsWX79ySRz3C79e/JnLv/wk3lPxXl67zKN7d5Vh4CXFRcpwdHX8&#10;10LO3Td79mwl069x48bKL2Xnzp1ThmvJrEt1/GtC/uLbvXNb5o905+BcVz5Y5sMHq0I5tjmOjzYN&#10;ZeGEKGXOu8CASAICYvDzH4yPfzxefnGijCMifCiL5s7k3V2r2blxMTMmjmb+5HhWzxjM0klRzBkd&#10;weSh4YyODcPPKwh39zB8fCKICotmx7Lh3Do1jAdn40j8fAQJZ+O5czSYn3b7cH69J5+u8eLDhU6s&#10;HGlPdJA/QUERxIb6MCTUiSHBjoyM8GZweKhyvpCQaGLCw4gJ8ibYQy5S4cGQQbHMnzWdkSPGKNmF&#10;owf5s3KsMytH2TF3sDXzhzszKdaTYZG+LJ/ixwdrgjm1NYivdvlz6VAA5za58e2Hc7lwZhszp08i&#10;Lm4ksbHxjBw6lKXzZ7Ju1QIGDR6GsbU/+uY+ODu6Ex/owLRYO1ZN9mLdjEBGxYVh7x6FtVsMFq6x&#10;WLiPxMJjPGbuEzB1m4ip+2RRn6KUJgJjlykYVWHsqhKA1ajE4DTMRd1ckX8qTN1nYuI2U/SfIZiO&#10;kagbus/G0G2WQJQe8zDyWIiJ9yLMfJdiF7gMn+jlhA9ZQdyopYwdP48Nq5dx8dv3X5N/Q2NCiYsK&#10;ITrUn9jIYIbHRTNscCRjR8SzY8tG9m5fzowxXgzy0WZEoCZjYxwI8pAyyxQvZxtlvkC5AIW/pxPx&#10;4jxyKO7wGA/CHXswyKYt/oatGWzVmgWBPTg0y4f3ZjhxYKIZp7aPZtHM0crwXhtjHUX+yZV/5fBf&#10;ib3ZK6WFIQ4ys89EB2ujgYq0k0N95T5H2V+RffpK1qCLjYnYNlLkn5R4UmxZSQGoZPXpYKI/ECNd&#10;LUz1ByhDey3l8GBF/OljaSIw0sPaVB8bcay1qUBcy8XWSNybBh6WfZge48jMGHtGBdoxIipQmSdR&#10;3rebjSHudibi+qY4WsuMPXNxnBRzqjn73O0txX4LnEWbzOizMtTAdEAHnAzaEuvWl7nx1mxdPJ5x&#10;w6IU8SeH5Kqy/mwU6adk/3k4infeUZF+ctvRSjV0V2b+eYk2R7mAh5x70HQgZrrdMerXCvv+zRnn&#10;o8UnKwdzek0Um2b5MyTSFU9xXhdbM+Ve5HUkcvGPf2f59yb16tVTppaQQlDOKxsREcH69ev59ttv&#10;1dnmf7NQyz91qEMd6lCHOv5/CDmI4g9+/138Av9cESVJCU/49fIvXPj6C77+4ixffX6WC199wY8X&#10;vuLyT99z88pF7ijC74YyT58UforQk8N235B6cuiuRM7fV9328J7MJhP9lCzAe2LffSVrK+nJI3Ht&#10;RyQnJCji7tUsPsmb9bdRvV9SLf9k+aoIfJvk+yuqhd/bsv2q5d/bhF/1YhlvF39vl35Ssr0p7P4Z&#10;FJH3FoH3j7ipoMruk3WlrBJsf+y/eoMbV28q4u3GtWsCKeHkkG4VSl0Z5vtqVp9K5KmG+VYLPbkA&#10;iKR6W9Xv10tSKF8W7VXla+eo5qUIrJaBN65eq7pPyTWFG9fFPsG1K5e5evEnLv74HT9995V4Z8/z&#10;0w/fcPXKJZKTHlFYWMCzZ8+U9109jOg/Din1CgoK2LJlCx06dFDm9Ovfvz+ffPKJ8hzV8a8P+Ytu&#10;p/btGBLuy6RBvqyaMYyvj2/l/qWPSL39CYd3r2Du9CnMmTKGpTPHMHnkcCLCBuPpOxh371g8RBkQ&#10;GEd42CBGxkazflYk3x+I45cDkXy20Y935jqwfqwVq8c4Eubjjp1TKDbO4Ti4hjNuWARnd8Vw88Rg&#10;Hn86hOTzw0j8VNRPx3D3o3CuvBfF8U2DmTQsAH/fIHz9wvBy88LB2h5HGzul7uHuT2hAEFvmxijD&#10;j7dM9WF2vDMjI70YGhlKTHiMuM9IfH3CxOfzYPUoS7ZPtePI6kg+PTCJTUvHEBgQhrOTL16uboyM&#10;8WTb/GA+3hjOniXhvLdnEXt3rGTY8KGMGBrPhKHhTIr3Z+oQP6YPD8DP2wt9Mw+MLTyJ9bFn8VAr&#10;dk134KO1wby3NprJwyOU4cZevpG4eoVh+/+x9xbgcZ5X2v+1+337LW8xScNgkC3mkUZDGmYmjTSj&#10;EY2YJcuWLTMzxBQ7duLEDjhmZhSbIXE4adqmSXEL/+L2/j/nmRlZdhxom27TdM513dfL77zwTKz5&#10;5T7naH3IUQUhUFUgW12LrIgbkNKBs5gyNW3IULVyEfzL0ozjQI+m2SQCgBwGjufK1nYw0TSsMAAc&#10;jwx1WGmq8UhRdURE8xOQrJyIJJJ6MlJ0M5BlmgmJcxYsgVm3wL9SnwPFBXaEgoUoKQqn/RIE9Nj0&#10;KHRZMGvKZDy1fi3mz+6EWZ3Da8WRzGoxrLp8WDRSUG0+mz4fPqceXrsesyZ1orPRj6DhYcwKZWFZ&#10;tQgvzPBg9+JazPXG4/HaDCyd4oXHokRW4igO9KTZKRyihQEgdQAOdwHmtQD5NA35bBt1A1ZQfT8C&#10;e7RNmAGVmIBfeF+CeeT2IzeglC3TPKXzCrlSIMhIhoDSgdnn0bocWpdO61KQw6Y5bHtuRgpTMoeH&#10;4XOkQJSVjPSEx5AR/xDyMsbyc1JnZt7sg66N7aeOAD8CaeTyI7cfgTpKsdWx9QY2pWWtTMT2YfuK&#10;MyEXxEOR9RD8+rHYuHoe305uPA4MI40+CP7xlN9InT9tZJuGnVPLuwGLYVDROcPwTy3LgYK6+OYm&#10;wadPQnthDlaM92NqkxcNZSa42XPnxzARnAxDyhw2Ffxdwb9Pk0gkQldXF683+6Mf/Qi//OUveXkK&#10;KlMT+7f+ixUx+BeLWMQiFrGIxV8h6A8i+gH/3//933jv22/j4oVzOHX8KI4d3Idjh/bjxJFDbPkI&#10;uk+fRF/vGZwb7MVlts+1qxe5y++Vl8PwL9qgYzj0I9gXhX5R3YR/pHBaJ4nSScmFF4V0pCjgo7TS&#10;4YpCvtvXD9ftEDCqKAAkqBdNYf0kDa/5dyf49xHwF4V9dwB+w3Un+Hcnp95wh94nKgLvPk1RuEci&#10;gBYFaVw0PwyscccdV7iO32Vy2F08x3UpoosXw118KY2XQB1BvOHQLtzxl+Aegb5bYR/p3MDgLeLb&#10;B8Li+/D04PC5ogoDwIv8WqP3wiHg5Yu4eoXS0M/za7twfgDnz3VjsP8s+ntOovf0MXSfDI9luuZ3&#10;3n4DP/7hB/j1r6iWUKwpxe1BP5ouX76MefPmISUlBV/96lehUCiwfv36WMrVXzjoh+zdd90Dk9EJ&#10;g9ELtzOIptp6zJk2Hi88OR3PLq/BU3N82LsyiFNPVmDvihKsm+JDY0kBrDaCf2XQmkqhNhajMliI&#10;J6dacWSFFSfWunBkrR+72f7PLijGyulBFBe4kK9yI1/jCwNAtQeFLjemNLqwaa4T25fYsGmWEc/O&#10;d2PXqmLsWVuJ59eMw+yJJZjU4MCMZgcmVRpQXyDH5BojOsoMcJpMCHos2L7YgxNPuHHkcTdemmvH&#10;5pnUUbgMa2eVYObEMlSWF8NqMEMnl6HKp8eL66ag7+hTWL18DhzOIvi9XjSXe9AecmJKgxuzWtwY&#10;X+VAddCDIp8HlcU2LJtgxbb5Vp5yvLpDgTWT3Sh0W5GRZ0A2k0GhRJFJjia/mt1vGdYtHo+An1Kf&#10;3XC5iuB0FEGjc0KpMMOos8JhK+D1ESW6amQTBNS2IUvbjnQVAUDqFkzgLwzzsjUdTG0QsH0Eunam&#10;ccjRdiBLPQ6ZaoKD4f0yI9CPlK4aj1RlB1KU4zj8S2XrCAAmKzqQRJKPR0J+B+Jl45Cg6ESietKt&#10;ab+FLpQUOlHmd/P03wIXNf5woNRPUNUBn8uGUDCAoM8Fi0oCM5cYZrUUVm0+zFpqQCGDVSeDSS2G&#10;Ripg26XoaKjChHovJoXysWdlIy7umI8ja5qwpkOH6bUS+KxCiLOSIEwbC3FmIk/rJYjGU38J5LGp&#10;VpwNvSQbGnEmdBJSFrTs/Gq2nvbjjkCmfEE6T+3NSk1AVkoCh3vZqYlctJyRNJYrO42tS2di00y2&#10;PpPtn5ORyt2AWXxfJjqOLZNLUJKdzh2F1ECEYCJ1IhZmJCA3gxqEpPAUXt5hWJDKU5WpS3E4VTfs&#10;yCMYF4VrlN6sZstqGcHBXA4KlWJK082BkmonytLgtem4G4+OIXBI59ErqTGPAgallANAjVTIHX8E&#10;F+kzaHrzM8OOQ1ov53X8MqGXZ8JtFMFtYO9HI+bvSJHHnh/bh4sdG015VoqzvjTwj2rHUppvdJz/&#10;ufqXf/kXXoO2rKwMK1aswJ49e9DX14d33nkHv/71ryOfGou/VsTgXyxiEYtYxCIW/8tBjp4PP/wA&#10;169extlTJzjsO8Kh3wGcPnYY3SePoefsGfT19mCwvw/nBwZw8fw5XL1MtfzCjTs4+KP03tuadAyH&#10;ftH1N6FfWG/eeB1vvXazcywpCvY+De59mj4N/pE+LeX308AfKQz9aPoaXn35zrX9eD2+4fO3pPrS&#10;fHj5o+CP6vER2LuT7gz3SGEgdglXyQ3Hwd5F7tgLL9907l26cB6XzhPQu8B1M9U2Os+2s30ICIc1&#10;eKsI+jFdIJ0L6/zgwLB5AnoDYQ32c9H2cyRa109i+3ysCA6GAeH5iMIwka47DACHXIDs3mhckggC&#10;XmHTSxcHuS5eYOOWPru/B/3dp9lYP45Tx45wqH321DF2jwN4771vsx9Pv2Tfiv+JdQ9mQTX9xo8f&#10;j+Tk5KGaflu2bOGF12MOir980I/Xu+++hz13N7SGAmgMRdCbAnA6g5g9qRpHNpbgpdlSrG/PwtqW&#10;HKzvVGLXQhs2TbFiXGUAFnsp1IZSKPUlMFuLUV3sw/hKD2Y0ebF1bSde7n4aN/o24eDWhairCkIi&#10;tyJf7YVM7YNC44NW74WJ3HtWE0pdRlQVGFAXsKO53IumMi9mjQtg5+M+nFlvw/HVJmydIce6cRJs&#10;X+DAkmYNvBYDTEYbmkpNeHK6C7sXF+CF6WZsnqzFkVVuDGwL4fKBdhza3Ix5HV60Bg14fIoPe54a&#10;h82rJ6Ak4EeB24GFnQXYvzqAvSt82DTThie6DFg9Xov2UiPsFhsaytxYP82BbQud2LbIjaPPtOH0&#10;nqWorS1HjkSLHJEKYrECMokCZq0GNWWFqK4IQqUxQaU2wWFzoDLgQluFBfMajXhiopU3K1k10YXm&#10;UBGs7kroXS2Q2zuQa+pEjmkyso1TkG2YBGoEIjK0QGqog0RfA7GOVIs8bT2EmkamFgh1bcjVtnNI&#10;GHb8dSCVKUkxDknyNjZtR7KSLSvZsqIDyQqCgOORmD8O8dJ2JjaVjbvV+VfoQBk5/jw2FLktHHT6&#10;XFaUFHkRZOudFg27VzkMCjEsKhmsmnxY1DIY5CKeampSSbmzjQCXUpTNHXmUKquV5KK5ugKtNT40&#10;BtVYNjmIxZ2FaA9ZochNQFbSKKSOHYn0+KhGID1hFATJ8cgmWJcYByHBuaQxyE6IgyhlLCQZiZBk&#10;JkPEpoKUMewcY5A8dgTiHnsEIx5+EKMfexgjH3kIIx9lYlNa98iDDzDdf4tGPvow2/YwHuPHsGPZ&#10;vo8+9AAeffBBPn2MadQjD2PsY48icdRjYY1+DEljRrDPG4kEtpww6lHEj3wE8aMe4fNJcSPYPmz7&#10;mFFIi49DeiLdQzzSEsYglV1/8thR7Hh2n+z+slKSmBKRnhSPjCSCkwns3scik+2fnUIAk91fWhJb&#10;F4ecjBRIcrKYMiERZCCDHZ8WP5o9r9Hs3HFIZZ+VOpYts8+hz6XlFLacNGY0EuNGsWsaya+J1tG2&#10;JDafyo4lGJoWz55tajy/7rEjHuYA8MsC/9566y0888wzmDRpEqxWK0aPHs3TfKPj/s8VlakYMWIE&#10;pFIpTxemVOFY/PUiBv9iEYtYxCIWsfhfCkqB+OEPPsD58wM4cugADu3dhcP79+Aomz9J0I/9UdTf&#10;3Y3B3l4M9hP46+Xg5sK5AZ5SSe4qcv1x+Bep7xeFfwT7ovBvCPhRKnAkHZg635IInBFcIwgXdfmR&#10;7gTy/hRFAeJw8Ef6vOEf1b977eXXuV69HnX7UUMOalrBxOaHw7+b0C+iq2wd053SfcPw7+P0cQCQ&#10;4N75sC5FpkyXL50bEq3nzj32LrnYPHfz8WUCfrduGw767qSww64/LIJs5/q4zg0yDbCxQ3X4aJ6L&#10;xhKti6zvH65+puFA8FxEw4BgxB34EScgB5zhe45CQKr5N9ytSPdxjl3jAEHAvm709pzB6VPHcIKN&#10;+WNHD7L1Z/Hd73wbv/3d74ZS4f/eguBeW1sbr6tEP7xyc3Nx7Ngx7gym/27E4n8n6Mfq3XffC6st&#10;AKOtDDprKVMZd/QVFJRj4eQKrJ/uwtyqXEwoSMXEklysGG/Gig4LJlS6YTL7ka8pRr62FDJtCVT6&#10;EtisxXDZChEqKcHaZVPw1OpJqCn3QC5TQCJVctAX8lkxrtyGec1OTK21o77YhSKXF153ALWVtWit&#10;b0ZjTT1mdVRi54oiHFxmxIFleuxaZMHzCwvx4uPVaAlRIxEnLBYvChxOVBQ4MD7kRUepFS2Feizr&#10;tGFwVzXePt2JGwfrcPwJM3Yv0uDqniZ8p2cKrh8Yh6lN7Jg6F/Y/GULP5hC6nyrFzsV2bJ5jZrJh&#10;Wr0JRqMdOoObdyOuLfFifH0xXnhqHl56bjm6OsoxodaC1hI5GgplqPRIUWKTImBTwKFXQCqVQ67Q&#10;wuuwYlaLFy8s8ODUkwEcX+fHi3OpeYkJG+aUY1JbNca3NSNU1Yyi0jbYfB3INzdCrA1BpCqDSBmA&#10;XOdnKoKai81riqDU+mE0lcLpqobLVQuLvQEacwPkxnrk6ZqRqWxBan4LkvObkcSmSfJ2JMoJCo5H&#10;snICn0+QjcNYSVjD4Z80OxuyvDyIcgQQC3PYNAu5GekQZmXwVFgCSpkJYyFMTWJKgTA5BXnpachj&#10;+2Qmk8MuiQOpFAJMo0cyjUBKHJuOGQlhWgrMGhWSRj/C9DCS4x5Dwgg2P+oxpkcxhmDdww8h7tGH&#10;MHbEQ4gf+TCSRj6GVHZ82uhRXCmj2TKTMHkMh3+i9ESIqVZfegJy2OeOZfuPZOcZ9ejDHP4RyCOg&#10;FzfiUYyKQEECeo88eB/XYw/dz5YfZFP2uWyf6L40pXMQGBxDsG/MaMRz4Ecwj+BaHDKSCLCNQmYS&#10;gboxfF1awmh2/2ORzrals3VZ7JoEKQnITUtCTipBSnIKpvAagwTaeBORTOpOTDCP6vPdbExCdQZl&#10;wgw+leex95Gdjnw21cnDqcO0jeoRirJSueiclH5M0I66FIvYVMbOR+nKlNYsYvuKs6gRSnidWMDe&#10;XVYKT2UmRyOvk5iXzZuT6OVCWDSSLw38o6D/sUSOc3KW/+AHP+Cdfp977jmEQiEO7v7xH/9x6Hvw&#10;54qah8Tirxcx+BeLWMQiFrGIxV8swiiDUhupW++1K5dxcN8e7N+9k01348iBfThx9BDOnDqJnp6z&#10;6OvtQ38fubMIthCw6ePgJAqJKOWXwF+0qUcU8kUVdftx2Ef73BimV24MpfkSgCMg9+e6/EhR2PdJ&#10;0G84+IvCv08CgFHwdzv848Dvxo2w2P1wyPfydbx6nUTgj02pw/Erl9j6q+EUX57mey0C/aKNN64y&#10;Xebvg+sOqbxXL0ddbbeJ1g1z8t0Uwb1B9p5IEaj3mTUQdsmdj2oQF88NF1s3TBe4k49AX3g6BPho&#10;zDANDvTeVP+tGujrwUB/N5ve1CBbHuzvZ/N9XP1sH65e2p/W92OQjctBAoQRCBhNCSan4mWCnOw+&#10;SFEQeC0KAi8TACUXIzuOXS9d54Xz7HzsM3u7T+HMycM4dZx9B04e407Yn/3sJ9wZ+/cAASkF6u23&#10;38aiRYvwEPuB/V//9V/c8UcuDKqZFIv//aAfp9/61gO8e6/ZGYLWUg6tuRw6azn01gp4PJWoLAmh&#10;vqwEnY1VWDS9HeuWTsHcrkbYTXZIFS6IlQWQqfwcSOn0hdBqPZAp3BDLnDCbvXDZ3FBIdRAKVagK&#10;WLBtWQEOLLNg91wFtk+TYkuXDM9O1WNhow4Vfh9qa1vR1tqJ1tbxaG5oRmXQD7/diAk1Lux6ehoG&#10;jq7Dqf1PoKWpDkqdBzpjARzsM7wONwLuAgS9PpQW+DCpqRBnXmrAt3um4OV9IZxer8eBpQocWWnF&#10;6Y1FuLqzDoefrERnfRG6WssxtcmPaY1ebFpUj3OHH8eN/k14YvlkGKwF7B6dUKjtMBntPFW5vrIc&#10;1aFSrJ5djsEd9eh5xo+Dy/XYNluB1W15mFUhwKJGNabX29Ac8sDjsCDgMqA5aMCCDicen+zBhnll&#10;WDunBnMmVWJaZz1WzJ+IGZNb0VobQEPQhCqvAl6TEjqNDUq1GyqtFxpdAYxGH/QGH3/GORL2/OVu&#10;dl1F8LlKUFZYjtqSKtSV1SLgq4LRVAatoRQWa4i941qY7E2QG5sh1DUjS93KU4yTFe1IkJH7r/0W&#10;+FfAnnnAa4fHboaXGq5YdOydq2FSy6GSCKGVUvdaEQwyIYxyCSyqfDh0Klg0cujllOYbrnGnEgt4&#10;zb38HKqBF6nRl50MWWYSlII0yLNToKTtHEiRey8JwvSEIQlSxyAndSxk2amQ59D+aZBlpfD95Wyq&#10;YutUlOYroBRZAcxyIfTSHA6zqFEHgTBBOjnmEtm6VO6Yo/TdtMQxGDvyEa6E0Y8iJX40kuMeQU5K&#10;HDKTKRU4idf8o1p/QjqO1/+jmoAE2NIgYufm3XDzCNaFU3zp/ni9QUrzFWXx1Ntw2i3NU9fcbF4X&#10;kVKU9QpK4RWG9xNlsueUBY2MPVOFCCaVBCaqvafIg566ArN7ogYf5KY0q2R83qLNh00rZ+9Dwp81&#10;VyQtmJqLaNm5uNiz0OXnwsjOS+en69HRM2Ki/fVUd5B9jpbto2PbjSqq95eDQoceJT4bipxGuAyK&#10;LxX8+7SghlN79+7F1KlTIZfLuTvw3nvv5f9m/bFgkP69i8VfL2LwLxaxiEUsYhGLv1j8Hn/4w+/w&#10;gw++i2OHD2DXtq3Yt2sHDuzZhUP79+HksePoPnMGfT0EWvqYCLRE0jIH+rjjLwr/KJ3y0+Afufxu&#10;gX6vhKEf1ccjeDbc8XcnkPenaDjwux3+RcHfneDfnaBfVEPg77XbXH8c/tE9Ru7z1XDNQ974hINA&#10;SoeOiMO/q+H6iEPw7ypPm75+9RKuX7uEa1cu4tplalpxu4uPQF+4m+1n0XB330fB3mfR4DD4x+aZ&#10;Lp0bxGX2/qO6NNiPS2xMXCT1h3WBACDBPjYdpPHS34vzUcjXT5Av7B4l4BddR8672xXet/ej23qj&#10;0/D4HGDjkyAgOQEpFZjqC3L4F3ErcgBIz4NNeRowe740pXV0nxfYPZLrlbsW2T0RuOztOYXTJ4/g&#10;zMmjOH38MPq7T+Kdd9/Gr3/z60gi8JcvyGVx8eJFTJs2jTfwoB9QNpsNGzZswE9/+tPIXrH4awT9&#10;OH3wwQcRClWioLASeksF1MYK6NhUbwnBZK+E3VkFt4fJHYLHXQp/URmctgKIxAbIZEb4HDa0V9gw&#10;p9GK5W02LGu3o6nYBoXShSyxD3mKQoiZcvM9aKry4sTTQfQ+U4Bd81TYOEGMNePkWN4qx+SSHASd&#10;ani8PjjdfviKKlBaVguHuxwqnQ86vRttzfVYtng65s+ZDI8nAJPJjmKvA6UFVhQ6zfDZrfA5nbBb&#10;3Sgu9GH1vEpcONCBK/vqcO7FIhxaocG6lnTMCY7F0joBNs8wYlYDNe5wQqdlx1nYNdZU4+knFmLn&#10;1nVobWuDXMvuVe6AXKFD0C7HlAo55tXpMClkxNIJDgzubsfbZyfjys4ynFlvxfY5cjzRIeFdk19a&#10;UoTVUwKwGA2QShXQymXwWZSo8+uxrKsIu9aPwzNLG7B6bi2eXTMZj89twvhyJaZXCLC+U46lbUZM&#10;bgxiUlsTusa1o7O1Fe31DWisrkFFcSmKnB72/F3sugkKFsJhD6LCX4n22ia0VjegxFeOIncJ6suq&#10;Mb6uCePqWlBVWg+3KwSjpQwaQzmU+gqIVeXIzK+4Bf5VFrtRHypGTUUA1eUBlBd72bM1wWlSw6aT&#10;w66TwaHLh0MvR6HNiCIHGws2PTxmDRwGBUwqMYxKMWzafA6gVKJM6KjunyIPRjbVsWV1Thq0eRls&#10;nurzpUKSnQJJVhJv7iEVsPlsAoHxkGYmc7hHXX2lbLuCHSfLSoYwZQyyE0dAkhGH/Kwx0FNnXXZe&#10;RS654NixmUkQpCUgm50jJz2Ru+uo/h+BvrjHHsSoR+7HmEcfwJiH70LSY3chffTdyE18AKK0R6AS&#10;xkOQnsBrABIApHRbPp+ezN111BQkPSmOA0Np5mhoRCnQyQgEsvsQpPFafpTuTOCPICE13KCGHdSE&#10;hBpoEGyjmnxhSJjF9wvX6suCLgL8tLIcUK1EvVwEvYIk5qJUa0qtpvXU2IMAK8FYqgvIG33I8yLg&#10;L9xMxMieuUnJjmfnpGOpLqNZJYKRpJRAz7YRmCQQSJ9JIvjnd5lQV+HndTX/nuDf7fH+++/j9OnT&#10;2LhxI08X9ng8EAgEHAj+wz/8w9B35k6Kwb+/bsTgXyxiEYtYxCIWf5Eg39Jv8OEPvoP9+3Zjx9YX&#10;cGDPThzcuwuH9u3B6ePH0Nvdg76eXq7B3r6wu+o2+Hfpj4F/BMWiMGwIiFGdv1c5TCPoFoV0dwJ5&#10;f6w+zu1Huh34DddnhX+3gL8I/ON1CyPwj1Kfh+6Va9i9M9Gz+gj8u36Zgz8O/9jzvHaFTW9z/UXh&#10;32cBgFGHX3T6Ryvyfm9P8b00GAF+wxSFfkPwj4nDv4jD73xfWLfDv49AvU9RXy+5UIeph63rZufp&#10;IUBNEJDGaj93AfJGI3TNkfuIioDfcPgXvT9KVb50PnIMmz9/rjfiADyKsyeP8JqXp08ew5tvvILf&#10;/e434a/SlyjeeOMNNDU1IS4uDv/5n/8Ju92Ow4cP48MPP4yl934Bgn6c3nPvgwiWVaG1uR6VVTWw&#10;u0PQmcugMpRArg1CxtN6mdR+qNQ+aNQFkOV7IMl3oabYiWdn27FnoRrbp0uwY3o+Di4yYc8CE6ZW&#10;maFUeZApC0CQX4wsWRE7pw+t1YWYWOtAXZEWs9sLsWvTdOx5Zg4WTKmG3aJn59YiV6yDWG6DQuuB&#10;WOlBjswFgdgGtc4NtzsAX0ExChwOzKzT45kZFjw93YwlbVrMbdJhfrsTBXYzLFYPGqvLsGZ+HZ5e&#10;UolnFwfx7DwP1k4yY1mHhS2HsHVlLSbX2yCTqZGSrUJungZmvRXlxcWoKK+EWu+DSO6CyezExCot&#10;tkyV4OBiOfYv1uH5GQasapVi8zwXTm0bh7MvNWJgWy1OP1uGMy+04cqJVTi+fR7a64rZvVig0Njh&#10;L/CivaYIM+tNeG6uDf3PVaJvSwWOPVmOw89OwIaFtZgUUqKjOBdPTLVhx5ombF41GS9uXIydW1Zh&#10;+7Mr8OKTS7BlzVysnVaJ9RPZs17iw3Pzq9BUUQKrNcC+Y8UoLqpAfUUd6str0VZVjymt7ZjePh7T&#10;xk1AS3UjSv3lKPIGUcieZaErAK/NB6fFewv8I/BXXxlEVWkRKpnKA9SFVwe7TsEbelh1cjj1CiYl&#10;Cth7K7Dq4DSqOAwk5xpBJ3KckZtMJcpiyoBWmg2DLIcDOh1bR+DPRC41NiXXnyQi6vBLIJAAIHf7&#10;CcgtmMohoDInFZq8TOSljkVmwsNQZ9yPJkcSJhUL0FKQjSJNEtTCRIgyEiBIi0dOBjXziEdmyhim&#10;sUhLjMPIRx5gup9DP4PgQVQaRiKkuRsNlocwsVSEJp8QXlU8u0cRBBnkAEwMnyctCbmZ1OE3BWkJ&#10;oxA/6gGosx5in5uOyRVSTKszoMQh5i5AeW5mBOhF4V8Gh3+0zCEg7/xLDTmyudOOwB3BP1qmBifU&#10;7ESSlcDOlcibiijY8yM4R04/er7k5COXHrkHo64/qq9IwI9EXYTJNUjvQM9kVIpg1lCTEBnvxGyl&#10;KTsXgUBDBAzStjC0FcFpUMBlUiHgNsFn0/5dw7/b48c//jH/t21wcJA3+KD/sWU0GnHPPfcMfX+i&#10;isG/v27E4F8sYhGLWMQiFn+BIHcPdTQ9fGAftm99kU338Pp+h/fvxuljR9DfffYmbOnpxgBv7nGz&#10;Tlu0lls0lZLq/UU7/fJ6f+TsuwMAI+BFCjvgrvNU2eHg704Q70/Rx0E/0ieBP9LHwT9yJpLu1LAk&#10;qij45Pc+7L6HK/oMhuDfMBH84+6/W2r8RaHfHUTuwNv0cVBwCHxFpp8kDsOGAT9q3nGJ6XLE8Xc7&#10;+PtY+BcBfqRzbAyF1c2ng0zk+hsO9j6LCPhRXb7ebiY2vRUEhmE1QUAOAHk9QHY/g+fZfZATMCxK&#10;BY4C1Kjzb/i98/kLYQh44XwPzp45jNPHD+LsiaM4dfQQjh/ej3fffp2nzIfbgPztgjGCej/5yU/4&#10;DyLq3Pt//s//4d0QT548yVOcY/HFCfpx+p9fexC5qioEyuowvqMBtdUhmMyFEMoIuhVBqChFnqoc&#10;Yk0ICl0lVIYqthyCWF2KyU1+nNpQgN6nXDiwSIvnukTY0JaJnTNk2DZDh1qfGUlCN1JEhUgTM0nI&#10;AVgEra4QBkMBLGYv6mqq0N7SCJ+3EPlyMyT5JgjydMjK0UIoVEKUJ0dGVj6SM9XIEpkgVztgs/lR&#10;5CnA45O8vEbfi3N0WN6ci8VNYsytyUWlRwaVxgC/z4O2uhK0VgdQX+JGY8iH9oYQFszqwqnDz6D/&#10;1PMIVVYjOVuHlEwV0jOkEOfKoJaroVLqoVDbIFO7UOBy4/EuB7Yt0OPgKgeOrC3ArmU+bJnvw6Lx&#10;drRUGNFSrsWcDgdWzy3FsR0L8drF7ewznkJtbRVMFhdaGmuwcdVMbFxci5mhbOxZ4cOVXa04u8GL&#10;U2vt6H+uGCefb8ayGVWY0BjEE0umYsfm5Xh+/TzsfW45ju1ah+O7N+Dkvk3YuWEW5lRJ8XhtKk6t&#10;sqJvgx+L230odBfCbg/A7gjA5ShGqa8EC7rG49lVS/Dc+tXYtGo5npg7AetmVmHtzBo8MX8SNi6d&#10;g6eWzsazy2bfAv8aq4OorSxGebEv3OGXUoAtWjiNai4CSA6dnIsafZgUYpiUEu70IzBF0E8jEUBJ&#10;KbBcGdBLsmCQZHPYpxamc2lFmZBlJ/FafXlUu49JkpnE4R9P7Y3APw4ABalQ5KZyAJg+9mEo0+9D&#10;q/EhLA7EY1lZCpZXZWB+eSpCxrGQZY1BFgFCagCSNpbPUw2+xLgReOyh+zDywbtQIH8Ek30jsagy&#10;ATOL7sWi8vvxREsK1o6TY8OsMhTbxRALktnx1CmYAGAyhJkp/Fxxj92P/PT7MaFgDOZXpvG6mGsn&#10;mrCwRQOvNpM3OInCP+quyzvtcugX7sgbnpILMNzFl1JySUr2fHIp3Tl5NHKTH4I0/SEocxOgYM+M&#10;jqFUYLM6Av/IAagUh91/bBsdH3b8Cfm5KYXYplNwp2FU5Dik9fT+6Bw0tWjZu9Szd6lXcCBIchmV&#10;YQDIpl6L+ksJ/+jfo9/+9re8/h+J5nkZjj+j2RSVtti0aROKiopw9913Y8mSJZEtsfhrRAz+xSIW&#10;sYhFLGLxOQf9ofTBhx9gz65t2L71ORzat5t39KVuvkcO7uHdfPt7wvCPaq71951l07MYHOhBuDFD&#10;GP6RS2oI/hFIiTT8+FTYxaYE/wgQUs08gn8E3QjMDQd477/3XXyf6f1h6z6rbgd+w/Vp8I/0cfCP&#10;rvXjwB/ps8C/4bBvuDj4izr/eN2/iC7f1J8D/6IprwS2+DTavOMOikK/m464T4F/A58E/3q4boK/&#10;sAajabt/pKLwr/vsaTYl4DdM5FZl6u/pjTgAyal6DhcIAPIagJeZLnH4d42N1+izGg7/hot3Mz7f&#10;izOnD+Ho4T0c/p05fgTHDu7H/r278OqrV9kPkF+wb9XfHvyjmn7Xrl3DggULMGrUKN7MQ6PR8O69&#10;MbfIFzMI8vzH1x5EYl4lksQlkOmK4fYVo7SsFP5ABQy2ECTaEPLUIYg0YeVpKpGrCkGgrIDJVoKW&#10;ygCmtwbw/OrxGDy4HGd3zsLetXU4sWUiNi5rgtNuh83sgN9bALu1ABKFC0KZC1KlF3KVF2ptAUym&#10;QsiVbu4mLPS40VJiRFepAtPKZZhRmY+uMhkaCqVwGvKRIzYiT+6GWOGGy1GA9pAX48vNmFxrw9b1&#10;Xdi7eSY2PN6FwoAf2bkSqJT5KLRrESrQo9JnQMBlgt1sQVlJEDVV1VBpnHCaTegoU6KzVIKuCgUm&#10;lWswrdaMFVPLUFUehMHsgs9lQVWRHg2lRkyos/Juwcd3r8KKxV1wOZ0w6w1wmLQIurSY2lqIZ1aO&#10;w5OLmzC5wQePw4TKsmIsn9OGJZ1ulNkyMb/DjV3rmrFuigVPT9HiyBMunNvTjmdXtmNCvR8Tq52Y&#10;WW/GlgVBHHuqFceemYQT25fj5L6nsGnlVLQE9Vgzowzb1rRhcUcBOqvcCPq8cLsK4Xb62bMpQlWg&#10;GM8sn46zu9ex97IKu1e346U5Nt5A5fqeJrx7ZhFeP7UOr3Zvw43e3bfAP+r0GyotRKnfi+pyPzu3&#10;Az52H06Thqf+cmiklvIU4GKPGR6rBmaVmAMkuy6fu87U4mwohBlQMmklAugkbDkn7OLLz06COjcJ&#10;BnEyDNJUqITJEGXEc/hHzj8S1fmjfQn80XEKAmq5lP6bhOSRd8Oa/lV0Gu7FgoKRWOgbjeXlaVjf&#10;mIWVNako0cUhLyMO2alh8Eeuv4zkMbwL76hH7oMy/SGUyr6GNv03sCD4MGYW3It5/vsx03M3llfG&#10;YdeyAkytyodOmgIBuyaq95ebmczOl8AbkaTHP4Ra6xjMDo7FBNuDmBVIwPLaHKxqkWFhC3tOGgHk&#10;dO8RAEhwjtx+BAHDDj+qBRiej7r2yPWXm5GA9MRREKU+gkLZfQhp7kWVeRTqvZnwmfKgk+UMuf/I&#10;CUggj+AfgT+9Irysk+Xx9OJwOjE1D6E6heyZcgdhJlRSgogiGKkzs1LEzkfdmcXcrUkuQYJ/BPxK&#10;vBZUFDkQZO/3ywT/fve73+HSpUtobGyEUCjEV77yFf7vFf1PqnHjxmFgYCCy558fv/gF/Xsei79W&#10;xOBfLGIRi1jEIhafc/ziZz/FgX278czTG7Bv706cOnEYp44dwsmjBzkEPHXsMPrOnhoGXM6CmjBQ&#10;+mYU/pEIDEXhH4lACtWrI8j3ybCLnIHU2fdVDtTIaUdAjsDcnUDen6Lbgd9wfRb4dyf3Xxj+vc47&#10;Fv+pzr8br4QBKEG+25/LLfCP6v5dJQfgp7gA/wj4dwvYunAOl8+zd/exYu92CPbdrtvg3zDwR3X9&#10;wrrp+hsO/Ibrz4V/Q+6/W8S2MfV1R1KBhwDg4EeagAx/Trc8m2G6QvBvoAenTx7EiaP7cfbksSH3&#10;3+5d27B37w688/br+P3vfxf5dv1txPXr19HZ2YmUlBT8+7//O9xuN7Zu3co7KcbiixsEeb5+10PI&#10;VVdhdHYAj6T7kSQqhskVQkN9PU8F9vjKkScvgEDmQ468iCmAXEUpcpSVyNOEINWWQWssQXlpLaZO&#10;nIAl87qwYdk4dO+eiiuHO3BwfTGen+fGnhV+bJnrwZwmM/wOPURSEzJF1DTEA4MpALkmwM5TjNlt&#10;BXhhmhIvTRXjua58bJggx+NNQjzemIvGonwIREakihxIF9sgkIZTge22IhQXlWBK10RMm9KFzomd&#10;KCyuQrrQgDSBCmKRHHa9HFUFBtQVOxB0mdg1WOC0OKDX2TC9yY0DK804tFSLg8us2LXQih0L7di+&#10;1I8JTeVwe0tQ6POjLFCA0iI3itw2NNaUYWJHE6qqqtn2IByuQvjcTtQVqjCjSoYXFzix73Evnplu&#10;QlOxFmaDEV6nHcVuPawGFaaOK8fTKydgUpMPraVGzB/PvjPrO3Dg2ZnYuaoeT08zo8ObgLmhbLww&#10;04SjK704t7MT/QdWYc/zqzBncjuWzJ6ApXM6Ma6uAlPba9HVUouGskI0l7sxvtqHeeOCOPjsXAwe&#10;XInjzzbh+ZnsWdYlYhnT4Atl+O6pTrx5dBLePrcVb18+egv8q2bnKSv2IFDgQHGhE36vHcFCFwqc&#10;JtjZ9VP6r1EuhMeiwpxp7Vi/ag7aG4ph0xIUlAzBP2pkQeDPrBBClZcJUXoCTLJUVLoovTYXnaVi&#10;zGgwoKVYioAxHcqceJ7ySim+sqh4g48UqITp0IgyIM6IR/KIb8KR8V9oUHwd7Zp7Mcs1AmtrM/HC&#10;JBmebEjBBNdI5GeOQG56PARpYyNpu/G8uceYR+6DU/IYmvT3oNPwdUx3fBOdxm8w3YVa2X9hgule&#10;LA+NxNrxchTbspFHtQPTkyDMSkZ68mg8fN9d0OU8jClFY9FuvhedlvuwtDwJKyoS8XhFAjay46ZV&#10;q9k9Z/N0XwKAvAkHNeOQ5nLgp5bksPmciGMv3KiD6gWmjh2B1FH3QZd2F8rl30K99m5M9j6KxQ05&#10;mNuoR6FZAg17tia1dCi9mrryUp1ADvQUYg7/6POoYUpq/Agkj3kMqWMeRXbyCMhykngaMW0ndyZP&#10;DWbTaFMQEtVsDHrNqCnxor6iEOWF9i8N/CPwt23bNiQlJQ2N9eGiGn5Um3bFihV832iQoz3mXP/b&#10;ixj8i0UsYhGLWMTicwxy/b35xuvY8szT2P7Sizh29DDv6Eswg+qZkauJ5rtPn7gFuITBXxj6RTXc&#10;+UcimDKU+kugizv9bqa2RoHXjZdfHqrzR1CNYBtBuc+r1h/pduA3XH8+/LvBdSf4N9TJmOAfpTzf&#10;nvb8yp3TfUlR+MfTfiN1/8IA8Cb84wDwT4R/9K6GdCEM+a59gq4yXTk3+BF9EeBfVFHo13P2NHcC&#10;kmi+dxj8ow7BHABSDcBz5zj842Dv8kefTRT6RZevnh9E75ljOHlsH86eOoKeUyeYjvPvyr7d27Fz&#10;51b0dJ/GL37+88g37Isd3/nOd9Da2opvfetb+Ld/+zfu9Otmz4oaecRq+n3xg37sjhgxEg2NndDa&#10;apCWX404US3GiGqQo6pCYaActZVBuJ0OiGU6ZOXqkZ5jQ5rQjTSxH+myIFKlAWRIiiCW+3jTia6W&#10;Uhx+phZvnJmKd850YGCLF4dW2PDSPBOenqLGRqY1E3WYXK6AQSFDukCFHIkFApkXMm0hJjX68cxM&#10;O9Z3GrCqTYeN0zwchm2cF8S8qY3I1/uQKrIjRaBHYqYCqdlK5Io1UKlMMJvd0Bs8yJU5kCVxcikU&#10;FoTcGsyp1WFBqx1T673oKDdjUbsbDaVeGHVm1JVYsbzLgafnuLFplgvrJpuxfroTK6eXo6mhERXV&#10;bahtaEdjYxuqqurg95eh2B9EWXEApUzFgSKUFBdicnMBFrXkoyuQgFXteVg3QYgts1TYNM+NgMcA&#10;YZ4UcqkIMlEOSovMGNdQhCKHChUeDdpCdswcX47F02qxYEIxFnb4MK3BgfntBdiytBZHn2nDic3j&#10;cfj5Weg9tAn7X3gCK+ZOwaLp47Fp5Rzs3bwCmxc1sc/VYnmDFJsmG7BnaSG6n+9C/+7FOLRpPF5a&#10;GsCqCQZMLBfjyel2HHyiFN1bx+O1vpfw+vmDt8C/jpY63uTDZdNz16PDrEWh2wq3RccdZnZlGmod&#10;qQgaE2DXZGD6uHJsWDUL9eVu3lyCp/qKqINtDqxUm06cjZyUsfBo0zCjTsauQ8XesZJDzucX+LFu&#10;oh4LGiQIGFIgyRgLcXoimyYNieAfpQnrxJmQZycjPe4+WDK/ijLp1+HN+jpq5XdjputBPDfVhM2d&#10;+ZjtHwGV4AGkJ43m9fmyksM1/5LHjkTco/fBJLgfa+tTMMd1Lzo0X8ME3dcxyXA3WtX3oEV1F5YG&#10;H8SzU6SoL8zlzUNy2DUQ/EtLHIX77/4KvPJHMb8iETN8o7CsIhXrG3LxZKMAL0zV4en2XGycoERL&#10;iQY6eS53PxIIpfp8BPso7VdD8I/NU7MOWqaUYGpQospLhUM0Cp6cu6FL/C+4M/8LneYHMbUgDktr&#10;szC+RAirVsobgBgVBFnzQA1VOMRjovUGuYh9ZiYSRj6MEfffjZQRdyGgfIQ31Vk+zo6uKj3c+khq&#10;MDuejiWRc5PALTX7qAq6v5Twj2r1ZWVlDY3zjxPVqN2+fXvkKPC04NWrV2Px4sWRNbH4W4gY/ItF&#10;LGIRi1jE4nOM3//+t3j5+hXs3r4Nh/YfQPeZblwYHMBgfzd6zp7EmeNU2yysnjMn0d97Bv19Pejv&#10;7wV1bI2CP572e+5mt18OUy6dx9Wr4dTfmyLgR0CQTamxBbn+XrnB030JqBGM+zyhX1SfVvPv0wDg&#10;J9X94wCQ6c3XqNEHdSq+XTfw2o1X8OrLL0d0KwDkEPDlO9X9o2d1ieumA/Cj8O+W9N87wD8SAcDb&#10;IeDw98Tnyf0X0afBPwJ+l9k4IQ0Hf8O7+w4BwAj0+7zg33DYN6SeMPiLAr/b1XP2DHrPdrN9wk1r&#10;BiL1/84PnuMOQP4cLt+aBn3lIjkC2TMjVyB7RhfZOKcmH8cO78bZU+z7cPoYek+fQPfJozhx5CAO&#10;7tuFfXt24tiRQ/jxj38U+YZ98YLSewn6LVy4kHeKpe69lC61c+dO/gMpFn87QT9yxzx2L7oailEU&#10;qIPZVQ+xvgZJsmqMzClDXIYTUoUVBV43CjwO6A0WZIutGJtpRVy6DWMybGwfNs+mY7McbJsT8yYG&#10;ceVAI97tnY5v903FlT2VOLrGhme75JgfSkeLYyTm1wuxe74Zs0Jy3mQjVWhBltSNLJkHCn0hCgtK&#10;UOT1w2X3oqm2FhvWLsX8uTNR39wOmb4YGRIP0vJsSMnWITVbjqxcGYQiJaQyHfKVVkjVbuTrA9Bb&#10;ijGjzoJtM/Oxc44CO+aZsWmGDWsm6LBtkRdzO0vhcXvgsRnhMMjhNFHzChU8JgVKCmxoaiTw14JQ&#10;TTuHf/X1zQhVVKAi4EV10IHxdT4smFSBUImfn6cp5MS4kAZNARkmVumweWkjBg4tx/anZ6DI50Ge&#10;RIN8mQwqmQhemxqlHi062L6bplmxc6kPO5YU4KkZbnSErPBaTWgIBbFi3iTs27oWz6yZh2ntVVg8&#10;rR77n1+C03ufxJHt63Byz9MYPPocuncswO5lhXiiKRtd7jhM8Y3F8joBtkzTYetcJ156vBHrFk/A&#10;xKYQassC6GysRFdrCC9tXIDXBvd9BP61NlahLAL/ijx2eOxGWPWKcLda0Vi0Ox/D0tJRmF/0GFot&#10;9/M025YKG5bMGQefXc1hl1pCKa25sCrFUOZmIC9tNDpK8rB+khIbOkRY05CFdY0CbJ4ow4ZWAZ5o&#10;F6OrQgKHVgCDPBfC1LHcKUjOP2VOGgd/5vwcGMRZyIh/CJrUb8Aj+DpUY/4DIdk97FpGY0mlAOva&#10;FVhWmwl19oPISB6FzOQ4CFLjeXfelPiRSBz9MOzCB7CtKwdzPA+iVfVNTLHdhwlG9l2wPIiJ+nsx&#10;3foNPNWWgMkVWRBnx/NGH8LsFKQkjsQj938DIcsYLGGfMT8wCrN8cexZpGBpSQJW1+diU4cUW9lz&#10;f3auj91LLq//F3ZBhtN9o405qCZitCagUiRg15gIRc5YVOgTUKcdhdL8EXBmfA1tum+hSfUtdNoe&#10;wuzydFgUGfy5Uo1FkzJcu48cfwT9SLSemo5QR+PR938T/vxHsGmCHAdXlGLHLCNe6srD5skaVNqz&#10;YVCGawhSCjfBP3JuUsovwb9QwIWyQjtP//2ywL/Zs2cPjfFPEzXx+NnPfsaPo/Tdmpoavv6BBx5A&#10;T0/PLc7AWHwxIwb/YhGLWMQiFrH43OIP+J//+S3eeus1HDmwH2dOnMLlC5fwzptv4LUb13D18nkM&#10;DpzF2dPHcfLEEZxiovne7tOg2n+3u/84/DsfrgvHQdLFcxw4RR1+r1wjEfQj0fx1vHr9Fd4VlyAa&#10;QbYokLsTwPtzNRz4DdefCv/omsPwL9ztl9f/e/V1fKTrLxM1Mnn1+o2wXv74+n8fhX9Rhde9fPXK&#10;R+Ef01D67x3A33ANB4AfgX8R3Qn+XR3m9Pvbgn+nImLbzpxFzxlyAPYMpf+eHzjHOwDf6TnQ8uWL&#10;bCyf68MAO8fJIwdx+MBunu576vjBIWcsTQn+HT6wlzfJOXPyGP77pz+JfMe+OEEpT/39/byRx9ix&#10;Y3kzD+reu3nzZvzyl7+M7BWLv6WgH7IJj3wF08ok8PvK4CxshNVTC401BIGiGGMFPozK9CBL6oPN&#10;5oXH5YLBaEOuxIrEbBviMy1IzDIxGZFEytShsMCBQ8/W4cbxcXjr7CS8frIDV/bU4+QGPzZO0WN2&#10;vRILWjV4cWkp2ir9yJJ4kSYp4EAvS+bi3X01hkKmAqi0bt691l9UCaM1CKG8AOliD5MLqXlO5Mqc&#10;7JoKMKW1DNM6QqisDMFRwOSrgauoDp7CECZUGLFhghibJsnw7FQDNnSZsHqCEVuW1WLxwikoDFTB&#10;4y1h9+eDkTch8cHrDqA0WIby8hqUltdxhcrLManWiTn1OsyulmJGeQ7WdmqwY5ELbRVu6HQWGNRy&#10;aPMFsGjFKCswYsnMFmxaOxuTJzTCZi9ArtQGSb4FVpMTzVUVGF9bis4SCZ6ZpsHxtV70PuXDqTVW&#10;vDTXiPZSNRwGDYq9LrZvOSY0VGNeVyuWz+3EmiWT8TQ773MbFuH5p5Zh87rFWDW3DbPbgqjzqlFp&#10;l6KpSIHOcjWWdJjx0oogrp5Yjp5Dz2Dh9IkY31iL+VPasGLuRBzZ9iSudu/FwIntt6b9lge4KO23&#10;pIgAqR4GpRiynFS45HHY0pWPfbO12D4lHxuaM9FpfwhuZRzK/BbUlDph1Uigk7JnwY6xKiVQ5GZA&#10;LojHjFoFnuiQYkV1GtbUCLC8LBmL/aOwxD8aj5ePRacvHkZpPOS5qchLi4coLQz/SNQlmOCfUZKF&#10;7KQRyIm/G+qEr0KX9HVUqe7HvFAOltVIsLY+C3PLk+FUZ0IuyuLQjzr/CtLjkRI/AmlJo2HIfQBP&#10;d2RgmvNBVEu+iRb1/RhvehgT9PehQ3MvplnvxVONozEjlAKDPAvinEwO/6iBiDgnCYW6eHQVJmKy&#10;8yG06B5ElyMOC/xJWB5KxpMtQmyeIMPuxR5UuMTIZ89MTU0+eI2/TO7645KGO/7y2n95WchIGgNp&#10;xkg0O1PQqHoEFbJHUKV+CDPcj2G+fyzmBlIxk31GoS4JRoWQN/uwaPNh0eTzNGyzSsq791o1Ukhz&#10;0xE/8mEIE+7Fyvoc7Jwmw8aWDPacH8Tq4H14aRy7zqY0lNnzuJPTxM5lUoUbgNDx5P4rKbBy11+Z&#10;78vj/PN4PENjPCqq+UepvuT2G75+9OjR6Ovr48eRm93v9w9tS0xMxOnTp2OpwF/wiMG/WMQiFrGI&#10;RSw+t6COaH/Aj3/8Q5w9dQo9Z07j5atXce3KFVBnVEqHvHLpAm9yQHX+zp45xgHgGSZqAtJ39jTO&#10;9fXgwkAfdwteJJ0LN4TgjSIIoFw+z9NWSWHgd5VDvxvXXsZrL1Odv7DjL1rnjxx6n7fzL3rOO4G/&#10;qKIA8JMg4O0A8I+Bf6TXXnk1rBvhVODbU4Cj8O/G9WuR50Si+eHLV9k7ugn9hs9zCHj14q26AwAk&#10;fZwLkHQ7/Lsd/A3X7fCP6w7NPkg34d9Hm31E4d9AVH3DNHz9beofDv8iNf+Gp/wOwT82tgn+kXrP&#10;Rtx/vX1s/JL7LwysL1+KPAM2vcCWz/d3s31P8PFOqe8nDh/AiSOk/by773G2TKJtBAaPsfmDB/ay&#10;sT+I3/zmV+Gv2BckLl++jFAoxBt5/Md//AccDgcOHDiADz74IJbe+zcc9CM2/tGvY06NFhXFZfD6&#10;G+Hw1cPsqoLGVAKRKoCs/FKkSiqgUTthNXqg1HlhsdqhM9p5842ULCWSM6RcSelSCIQK1JW7sX5R&#10;NXY82YJdG9vw/OombFxUi+ee6ELPoXU4d4K0ERM6JyFdVox0SRGTBxliK7Ly9MgVaZCZo0RGjhwi&#10;sQpSqZ6tNyFZ6GT7FyJXGYDF4sO0lgLsXF6A7k2F2LbQhIUdbpRX1MMXbEQBk8sXgsNsgd8sQciR&#10;i1qXEOU2IYJOBbrGN2DCpC44fZVw037uECy2Crg8lSgrr0VrUzM6WltQHqqFt6gSrVUF2DhRiY0d&#10;QswPZWF6MBWrOxTYsqQcgUIvlBoXlCozlPlqaGRyOPUa+G1GFDmtcFhsMJlckCrISemE0VQIr6cU&#10;5YFSzJ0QxL6nO3Dx0FzcOLUQ1w5NxolNIcyqV8Gll7FrNaG22IsZ4xqwYcUcPLFiLhbP7eIQ8IkF&#10;47BxyTg2bcPMjhpUFQdhNrjhshWita4Sj89rR++Blfjeyzvxw7cP48KpF7F7yxpsf3o59j+/Asd2&#10;rMexXc9gx3PrsP7xhbc2/PC7UVkW4HX+QiVF8HvYPWikvClFgWosds024vhyH/bNNWHrZCWWl8dh&#10;SiAZIb8WDoMMDn0+zEoR7OwYm1oCjUiAfMFYTK9T8aYYi8tSsb5JiscrMjCvYAxWV+Xgiao0zC9J&#10;glkaB1FGAkRp8bz2nyI3HYqcVGjz0mGUUsfgLEizEqHKS4R4zFehT/4qqrUPYkZIgSWNZrw0y4mu&#10;UiF3cUpz0pGVGoccdj6Cf5QGTPX/0sfei2r9fajM/yZsqV+FJ+0raFbcg5b8b6BR9k1M1N6NJ+vG&#10;YlIwBaWFVu7WpIYfgrQESHNTYJKNQYnqATRq74Ij/d/gzGDXkP8tPD1BiWcnqrCuMQc759sxscYC&#10;lSgTalE2tFJK8w3X+4vCP572S9tklF6cAnFGHNoKsjDekYHCrHtQpXkMbcaHsKw0AYvY851sfxQh&#10;SyI8JjlMKikcRhXcZjV8dgNcJjWb18BpVHJnIME/neBR7JxlwgsdqVjg+iomaf8Dc+zfwFO1cdg6&#10;LgVzq8SwqvNg0+Xzjr8G9s4MciF3wVIjl5DficqA60sD/9LS0obGOIkg3osvvogr7O/WF154gQO/&#10;6DYqZfHcc8/x46h+LTkBo9v+8R//kS//8Ic/5Ntj8cWMGPyLRSxiEYtYxOJzjg8//AEOHTzEnVCX&#10;zl/ExXPneXdUWh5yR50/B2ru0dtzmjc4ILdTtC5g3+kTON/bjUuDfbh07lb4R+6/61cv4uVrlyIA&#10;8BoHf+T4e/2VV/Hma29wqEZwjcDbneDdn6vPAv+i+mPgX1SfJ/zjKcHXr7PnRCLoN3w+rJevXufQ&#10;j0TbhsO/odqAEd0J/EV1JxfgneDfnaDfcH0W+De85t9NCHgr/IsCQNKd1nH1RBRZJgA43AH4UfgX&#10;0S3wjx0zrPsvwT8CdlcuUSfffvT3nsapk+EmHnfSyaME/W7CPwJ/p48dwvEjB7Bn93ZcujTA0+m/&#10;CEE/bBoaGvCv//qvvBB6dnY2r+lHbgeq9xmLv+2gH7H333svSoqCKCmth7+kEU5fLczOCtjtflQV&#10;OtBYZETIoYEnPx0FOjnEmirkG8thd3pgs1mg0hiQJzMjS2RGhtCMzDwzpEo7HI5CBIqKUVlegdqq&#10;WtSEahEsrkFpRQMmTZ6CJUsWwuiqRrKoCIm5HiTk2JGYpUd6tgoikQoCoRppuSbkyV2QqLxIz3Mj&#10;WViA9PwgnHYfnp7hxOBmH06s0eCZqSJsmCTDyokuDv/cgSa4/HQvNbA4AzCbHDAaLLAwUedhp8PL&#10;3X4OXyVchZUoL61AR20xZrYWojnkg8dTBLe3DEWBargLq2F1l6PQZUK9V4hxgVws7bBj4Tgn9j49&#10;Ba9d3IHOjmrUlnvR2VSMruZiTG4pxriaEhS5CqHRONEUdGDdFC+WtDmwqNWFmc2FqAn64XUXYd60&#10;dvQdXY/vvbYPP/vuabx5ZQ+eXDkdbqsJaqUOXrsT5YEAFkzvxHNPLsPGNYuwct4EbF5Yhl1LitD/&#10;TAiXX6jE4VUBrJhcghJfIexWPwo8ZagpD2HprA5se2ou02ysWdiJDStnYPumZdi9ZQU731LMmTEZ&#10;E8e3Y/r4hlvgX4nPweFfid+DytIiVJeXIFBgh0EthkUWh1meh7F5nBAvdMnxZH0GppnvxoLAWPYM&#10;nRBnJcKopM6zQti1BP+k0FGNO1EaxpWJsbReiommhzj4e6JOivlFSdjYYcDmiQYsq8pAqUPEOwrn&#10;pcZzx58qNw1aYTqHfzpRBu/4K8mKh0mVA2HivTCkfwXj3Y9i7UQjnhhnxUS/EE5tDgdZWSlxyEod&#10;w4Ef1e3L5s0/4pGflwFx2kMwpt0FXcJXYE38dzQr7ka76pvo1N6L+a7H8Hh1BjpD7B04DMjNTGPH&#10;JUOYmQJRZjws8mSoBffDJfgqvIKvQBX/b6jTP4xnuwzYOrsA83yj2bg0YkFXFfTy3HDNP1lOuLkG&#10;E0/7ZaK6iAQAqTGKnF2TVi5EtVeMx9kYq5DeD0PSV2FO+ToWBROwgaBpRTq6agzwOw2waGSwGxQo&#10;sOrgd5kR9Fjhs+thY+v0CjFy0hPhUGdhY6cBu+Za0K67G1Xi/8Is2zewrioOh2cr8dxMOwqtChjV&#10;Elh1+TCrJDz1t9BhRMBjRpnP9qWCfyKRaGiM/9M//ROWL18+9G8Z/bs2f/58/N//+3+H9qHu9bT+&#10;+9//PvLz84fWk2i/3t5efmwsvpgRg3+xiEUsYhGLWHyO8T9/+B+88srLvLNn79leDPaH0yDPDQ7y&#10;mmhRDfaHO6Se6+/HQM9p9Jw5gTMnj+LksYM4xp1QB3hdwF62noDM+cE+XLwwwMHSNepUSzDq6mWQ&#10;s5A7/wj+DUv3Jej2eTv+hutOoG+46PM/CfwN1+3w749x/4V1A6+/+koYAjK9yp7/kCgl+HoYjt6I&#10;QL/o9JNEz/X6lSt/NPyjWnbXCABejCoM/6JdfqnO38c1+ohqeMOPz5L2+0nwb0jdw9QTWUci8Nd9&#10;dmh5YDj4u5Pzj0O/qAj+Ufov24+dp7+nh43lHjZl8+QOPHmcj+ETRw/gFBvX1PGa4Ha45uURns57&#10;hu/Dxv3RQzzVl7sBmY4e3I+D+3Zj966XuDv25z//778aXKMfd+T0o/ReggHf+MY3oFQq8fzzz+NX&#10;v/piORJj8ecF/YC999774C8sQ7CsHqGqRrQ312BSgw+Pd2iwY44W61qFmBFIRrniAZiyR0OmLEaK&#10;sg0CTR00lmKYLHYYjFbINV7k5HuRKXZAIDFDqjBDpTbDYrIiUFCAkkI/3C4/jOZC2OzFcLvLIFL4&#10;kC31sn0dMOlNKLZq0FqowJwaNWbXGdFRHYTJWQGhugwZshKkSkuQoy5nx5ZiVlMB1k114ckuLZa3&#10;yfHs/ADWLByPgmATrAWNsPka4ShshN1XB1dhDbyBWhQG6xEsb0BlVRMqqxtQUhpCa7kTXSV5WFgv&#10;xNb5FiY7ptZaYLW4oDb5oTEHoDYWIl9ugJb9+LeoJCjxaDCh1oqdG+rwWvc0nNtZiQs7SnDjQDle&#10;P1yOVw9W4PyuOmxf14xxDeVo8OZjTX0mDsxRoXutBadXW7BroQ0tpXpYtHK0VBdg7eLx2Pr0Qqxc&#10;2ImpLSVoLrGihampzIfqikosmjMNL2xcyR16U1sqsWF2BV5aVobn55hw9HEHetY7cXhtEHMn1aKy&#10;PASfO4giTxA1JaWYP6UZT62YioXTmrFmehAH19XhxLMT8PzyFqyeyc49uQrTWkK3wD9q9tHSWI2y&#10;YAGfr64I8E6/lNJsVaWgRncv5gVGY12bFCsqkjHX/Simu0djXIUWeRkJMCmE0MsE0Emz2TMT8cYS&#10;pvxcdIS07Fnno8P4KDrNcZhdmIUtM0uwucuDLRNNmF+nQXmhGfm5GbzphyInDXpxBgziTGiE6VDn&#10;pkIhSOHOP3FmHLKTHoI46VsokNyDRutIBNQjkZfyEASpo3mX38zkMchKjUd2WgKHfwQByQHothtR&#10;5LVAnPYI8sZ+Daqx/4kWzX1Y5H0Yy9l9PdWuxJImDaoCRmjkInZ8EnIzUyHMSoU0Jxk2NbsW4Ujk&#10;J98FddJXIRvzn+j0xGPLdAd2r2zHyiYdJpYIUeU38BRdHQd/4cYaVKMvCgG5+4/qAFJ9RCZKC5aw&#10;+/KoxsKddz8ko/4DIeUjWN+iwovzQ1g3swoTWkphouYcGhmMbOq1aBH0Wjn8C7jN8LDvETn5VJJc&#10;CDPGokj+CBaWJWF8QTaKBHdhov4uPN2Qiv0L3XhyXg2KqPs1wUOvDV6rDoV2A5+n81HK75ep4Udd&#10;Xd3QGP+Xf/kXbNmyJbIlHIPsb9cRI0YM7dPc3Mzv+cc//jGqq6t5jdvoNpLX640cGYsvYsTgXyxi&#10;EYtYxCIWn2P86le/xNmzp7B/325cvXQZFwfPY4DgzLl+7uCjbqjUFOHcEPwb5OnA165c5amSBFzO&#10;nD7OQQmlREYdUQRHzpw6hr7eU9wxSI4ygoDkVns1ku779us3030JwN0J2kX1/sfMf1bdDvs+TXeC&#10;flHdDv/uBACH684AkOoARpyAEdFz4br+SkQ3awNSV+CbtQA/qls6An9G+Md1+SJevnQR1y+eH9JV&#10;pqgLkMDfcBfgNTYm7gQASR+p/3cbBLwJ/e6c9vun6I7wb3jtv4jbj4Df2dOn2Fg9wcfladLxw2zc&#10;HubOPRq7NA0DPzZ2Kb39FOkoO/YEO9cpfm7S2TOncOp42BlIY/3wvj04tH8Pjh7ch0Pse3Rg7258&#10;//vv/1Xg38DAAO/eGxcXx91+brebp0L96Edf3AYksfjTg368PsB+1Lc3VeDxeU14cXU9jm0qw+mN&#10;LvRtsqPnKRe2zpZjVnEcGkwPwi1PgkHvQq6mAlmqJuTox0FqqIHa6IXJYoPOYIco34gsgRzpmXlI&#10;TRcgOysHYmEexLm5kIikyJcpoVIZYDQVQGXwo8zvwbQaFVaPy8emiflY05yDVc1CLKvPwrJWHZyu&#10;ILLV1chU1SBDVQ2JsQo6SylUSgt0Kg08ZjVKPDpUlxaguiYM/CzeBlh9DXAXN6Gkuh3VjR2orG9H&#10;sLIJ3pJ6OP3k5gsg4FCjK5CBqYEkzK2TYM1kE56b78aGGV6U+wMw2EPQ2yuhMZdCofVCp3XDoLag&#10;qUiOvSs8uL43hEsvFeDC805cetGB67uceGW3Ha/sceDdExVMzTi/qwMLx7sxvigLi6oEeGaiFFtn&#10;KLBtnhETQmqYFLlw68Qoc2sxq9WD3asr0f1MNfYuceLAMhf2r/Bh3awSrF/axZ1/q5bMRX1lLZoq&#10;Q3hmZRcObJmBI89Nw5mtU3Dw2S6sWTIJHc3VaKkJYUpHM1bM68KWdYuw9ellWDZ7ArqCUjzTKcQ5&#10;9m771ntxao0bh1d58dyiklvgX11lCTraG1FfW46muhCa6yvhL7AzWTChNQC/MQENjnjMr87Di3N8&#10;2NRlxcSCdLSGvJBSgw5hOlTU5VaUAY04C+q8TFg1clT6rWgJyDElmItm01hM8mRi07QgVtUpsaxG&#10;gZoCOVzsnVKzD1lWMtTsHDZFDiyybJikmbDkC2AUsfPlpkOWncj2i4NGlAJp+kPISbgPgqRHkJU8&#10;EjlpY5CdFo+M5Phh8C95CADmZCbB6zDCqMyGIP6bEMZ9FfX6EXiySYq1DRLMbTCi1JUPvUrM9k1B&#10;XnYaUzqE7N4kglRoJOlQiNIgzmKfk/ggtNkPYWWrDBsmaLCmk9KO5Six58CsyOK1DymVlsAfdeY1&#10;yPM4+It22aWuvxq2T3g5FypxBnt+yeyeRkCW9gD86pGYUirGjHorxlW7UejQwEB1+iIAsIjdRzGB&#10;ukIHStg78lq1PBXYopVBKsxk7+MxWHK+AX3KV2FN+g/MKkrGM9NcWDghiIoiOxxGJQocBvjdZi4C&#10;ieWFTpQW2Dj8+zI5/6hcBZWuoDFOzj36n1zDgxp7CIXCoe8B1QiMNv2g1N+ZM2cObSN9/etf59ti&#10;8cWMGPyLRSxiEYtYxOJzDKr3d2D/Xpw5fRLkyKMU38H+fqY+LkoBvnzhIncD0vorFy/hJx/+FL/6&#10;2W/x85/8HB9+730OuK5dPI+BnrM4e+JYGKgQGDlyAMcO7ws7A48d5NCFXFaXzp/nbrV3Xn8T333n&#10;Xbz/ne/ge+9F9d2wvh2GfO9H5r/PpjRPis4Ph3ufpmjq72dNAf4kFyABy6iGA8DboV9UH98EZBj8&#10;uwX8kfOPFIZ/H+0CfGfdEQBe/RgAeDmiS2H49/LFC0Pwj94lpWvzhi0fgX8f7wT87PDvoxDvTxWv&#10;+ze8EQgbg+HmHwT/TuHMyZM4feIETh4/wsYgG5NHD/CGHSePkcIOP4J9p48dQTcbu92njjOd5PUv&#10;zxI8ZOfpIagYEcHDE+xcJ44cwtEDBPv2sCk719HwmD9yYC/27tyOV2+8/L9aS++1115DWVkZ7r33&#10;Xv7DiBp5UDdDcjvEavp9eYN+vI567H68tLYSbxxr5o61a3uL8eqhMrxxJISX91Rg8AU/Tm/y4PTT&#10;Tuxb5cDscX6oTUHkyH1IlQSRIm9AhqYZMkMJzFY77FYzVEoVsgViZApkEOQqkSfWQCjSQJBH0iJb&#10;ZIJA5oHDGcBTc9h5lylxcKkC+xepsG2WCltmGrFuihGdZXKoDUGkq+qQqalDlqYGEkMVFDovxBI1&#10;O7ecd/nNz9dCobbD6g4hGCLYN57X81uwYBpmzJiM0qp6aKwB5Ci9yNMWQWEpY8ul0Kj1UAhT4TYI&#10;sXHleJw8sBKDJ5/CxjWz4PJWwOSshdXbCLOnEXpbDQzmchS6/ZhWJsDqhngce9yEQwvkODxXgEML&#10;hTi+WoLzLxhweasR1/d4cfYpM869WIYlU8tQW1aAUo8BhaZ8lNo1KC+gxh8m9qwMkMs0HGS2Forw&#10;eFMOds4zYO9CI44/bsPAkw6cedKGE5trsfXJWdwB2NHShua6JoxrasKMiR1YNrcLS+d0Yur4elSX&#10;FaLU70JTdRBLZnVgy7p52PHsCuzYvAprl86Gz6yHLjsONaaxmFchxPoJOuxZXoQDT9beAv+6JrRg&#10;xtSJmDWjC1O7JmD8uEZUsnMXFzrw5LrlmDWlFoWWTNQW5GBKRT6mlErhVMTDKM/h4I9gnzovA8b8&#10;HOjI2SbKYuup6Uc6JJmJMEiSUGHLRGexhN2zAaubNShUJSI3dSTy0hMgzkjk8M8oyYRHkwevNg9u&#10;lRBOJqM0G/LsVO4MFKXHQyVKhygzCTnUHZgdR2nHuWx9RvJYpDNlpSYwJfKpID0JIkEah3jUwZcA&#10;nlI4Fimj7oEq/RE0esVwKhMhF6ZAlEuwLxU5GSkQ52TweRH7XElOOmRM+cJMSLLTIGbrNOJUVDgE&#10;CJlS4FYkQi9i95jPngG7fkr5jbr+SAT/ovPDXYA0b1KK2PqciCg9OBOm/AzY1RnwmoSw6/JgYc+D&#10;zkHAkLr0Uoqu32VCqc8Oj1XL3XskSgk2a+Uwqdln5JNjciQMuSMxqcaBcbVB+JxGuMwaDgl5+rCd&#10;0odNKC9yIuixoDroRR175w0V/i8N/KM6tWazeWicO51ODvyGB91ndLtOp8NPfnKzARc1tyI3fHQ7&#10;6ec//3lkayy+aBGDf7GIRSxiEYtYfE5BUODtt97krr/LFynl8xJP7yWnH8G+8wORdF82vXSBGn+Q&#10;E3AAb772ZgQA/gq/+/9+w/XrX/wSP/3hj/Cdd9/Bqzeu4NLFAQz2nkHP6ZPcRUXQhUDg0UN7uY4f&#10;2Y/uE0dxrucMr7f26o2r7Fpew3vvvovvvvcevv+99/DBd0nfwQff+d4n6rM5ASmlOKpbYeCfAv+G&#10;Q7/PA/7ddPtR6m/Y7RcFf3cCfXfSneDfHcEfEwG/V4ZpuPNvuG4Hf6Q7gT/Sx3X+pbTfqKIA8M+C&#10;gJQGTOrtiTj/2DijVPSzp3D69HGcZuON6vJR+u7xQ/u5uLPv2EEuDvyOH8JZtl/PqePoPX0CfWdO&#10;c/WeDbv7CB5S+jABP3ISEvQ7eeIYjh87jCOH9zMdYOOYHIPU6fcwOy/VwTyKY2zdnh3b0ceu5Xe/&#10;+13km/aXiV//+tf43ve+h0mTJuGb3/wmT2cSi8U4ceJErIPh30nQD9f4uAewd2MVXj/Rhnd7JuGd&#10;M51460Qz3jxcidcPMR2uxetH6piqMbijAdM66iE3VUGsLUNOvg9pIjdSJKVIVdRDoKyAXOOEQqmB&#10;Wq2HzuiDwlQBmbESeZoKZOYXI1VcxFSIVEkRlMYgJjUVYUlXAZZ0urCqy4pDm5rxSvcT+OC1XXh2&#10;4yLITOT6q0aeoYFLYWuE1lmPfGMppNogLK4QSkPNaGmbgNlz5mDu/LlYOH8KDj03GQPbG7FtaQFW&#10;TnKiq8YOn9MBhdaJfI2XfXYAcn0RxEo35Co7bHYnqqtDaGpqgMdbBoOtAiZXPWxeSiNugd7eAKO1&#10;AnVBDyb4k9FkvBcrauNwdIkY/U/kY3CDAldeNOOdY6V472QFbuz3oW+zERe2l6KxVAtpjgBaKcEd&#10;qq9mYM/HArHchbx8DzLFXpjNLjS5BXi8QYhtsw3Y3CnC2ZUWXHzahWtbC/Hq4Wbs2jgRMyaPw7iW&#10;FnS0tKK2ohKVxSWoKQ2hhs1XlVchGKxAwF+C8tIyTB3fjKcen4VtzyzDjs0rsWzBTNjtQUilLojy&#10;rFDKbDCw9+X3+NFcU30L/Js2cRxWrliEVcuXYMaUTnSx5c6OVp7621AfwnObn0ZnewUs6kzoJWOh&#10;yR0JadYYyLKToRJlQSvOhpEcb5JsDgI1omzuBJQLUiBKT0J28ljkpI6BXpQMq3gMjKKxSBn9ILIS&#10;RkKSkQQFwTVBKm/wUWySosqhhF8vYftnsvUpkGQmQUr199IS2PmY2DHS7BS+Tcy2CTMSkZE8hgNA&#10;An5RAChIS4I8LwtKiWDICShm15xNdQGpu3BWPO8MnJ2WzN1+lOqbk5EKkSCD1/0jcChm16XIow69&#10;2ZCw9cL0FORlpLDPTEEurwuYCmluJu/ky5t5SMO1/qibLsE9Anc0NcoJ9FFKMMG/HBgVUSiYC0N+&#10;Dnf3Gfn+BAaZeB1Ftk/ERUjzNr2cg74i9l5KvDZ4LBo2b+QQ0GVScbhnVIuhZ8fqKRWbTR0mNdum&#10;QYHdgNJCB/xuEz+e4CGJ0n6LHAbUlvrQGCpGfXngSwP/KA4fPoxHH32Uj3P6d2/NmjX47W9v1tld&#10;tGjR0PcgPT2dO/6Gh1QqHdpOunr1amRLLL5oEYN/sYhFLGIRi1h8TvHb3/4G5wYHcPTIIbx89TLO&#10;DYRBH7n9qPEHpfdGIeC5gT5cvnQeN16+gmtXLuEqQSNy773xJn7w/vfx85/8DL/+xa/xm1/+Gr/6&#10;+c/ww+9/H++9+zbeeP1Vnu57/lwfenvPoJvSLk8c406pY4f24+ihMBAkMEiOLAI3fWdPss/rxuWL&#10;/ewzLuP1V27g3TffxHfefhffe/c9fPDed/Hhd9/HD773Pj5kn/3h9z5g82F9wNaTvv+d73HdCgA/&#10;2S04HAQS/PskAEj6KASk7r8E/F6P6LPAvxtDevXlSKrvMPgX1Z1g3+0i+Pfy9dsA4Mc4/66z98cd&#10;fx/RBbx8Jwh4WxMQ0u0OwOHgj8O/iOMvCv1ub/pxa+pvz7D10XXU3OMs0xkMdJ9Bf/cp9J05xWEd&#10;ufTIZXr6xGGcOBapO3mEXKb7cPzwXpw4EhZv0nHsMBtzR3lNv55TJ7h6T59kovOx8549y3SGwz8C&#10;frxmINt+lu3Px+rxozgREQHA0ydP8pTi0+w8fN2xo+wzjvBagCcOH8K+3TtxaP9u/Oy/KdX280/9&#10;pR85/f39HPo9+OCDuOuuu3hq0/bt22/5ARSLL3/QD9f7738ANRWlmDmuGMunFmHLkmJsX1mM5xY5&#10;sX2ZEwef8DC58MJiI5ZN9cFbUA6luRpycw3kpmpIDeXIkRcgNc+LNGkpBKpaCNUVUBt9sNrdsDr9&#10;UJhDyNWGkK2sQLq8HBnyMgg1lVCYqth+JZAq3MiTWKDTWTClswHPb1qEDesXoqaxAyJdFXK07PNs&#10;jTB6muEtbUdNy0Q0tE/G+EnTMH3mTMyaMwtTp89Ax8TpqG2agDnjfHhqkgRHl2lx7HEd9swT4egS&#10;CfYv02H17CBKSkqhNgchVnmQJ3dApimE1uiH21OOwsIamO2V0FmroXc0wOhu4p+rtdXDZg2ipcKF&#10;tjI1yozxvNvr3Mp47F6iQN8zJryyy4Vvn6rCd7pb8PJ+P/pfdOKFFQF4TDLIc6mpQx4kuWJk5yiQ&#10;KTSxZ+ZEitDFpm5IVQVwGwxoL5RiRigfE/25WNWqwtYFHuxdW4kXV9Vh+exGjG+tRF1lMRqqS9FQ&#10;VYH6UAih0hBKSypREqRpBarKK1AXKsOsjhCeX1KPPWtbsGfjVCybMwU+9v70ena/GkpjLoDZ4IPP&#10;XYLa6vpb4N/4lgYsmDudaQYaaypRHvCh1F+AQrcdRW4rQsUBNFWXQSfNgTI3jafgkqOPQJ9BIeZO&#10;PxWbV+WkcSCXL0jjsI4cfQTrclLGIiNhNDLiRyFt7EgIUuKZ4pCTPAbi9CQIU9k+yXHQCFNRpMtD&#10;gVYIObn7kijNNg7ZCWOQMXYUUkY9itS4EfxcmQlxSGfnS6X1Y0YiacxjGDPiESSw7Qmjw4pnSmbb&#10;UuPj2PqRfDm8bjRS4kcjiR07JLYuMW4UEtk0OX4MW0fT8D5Zyez6UhORxq4jie2TMGokEkeP5OdJ&#10;T2D3ljiW7ROP7JTwfnkZyZCSW5E9A3ILSrLTIc5KQy67V0EaQckEPp/L5oVsKspIYUpmx7F7ZutE&#10;BDozU5mS2T5JkOVm8KYeGilBQAmMKikXAUmVJAcmdXhZx7ap2D5K6irMJBNmQi7MhlomZPvkw6CS&#10;QSsnZ6AIdp0SZrbOoslnywQew8da2fovC/yj/+G1d+9eWK3WobH+ta99DUuWLOHNOz788EPs3Llz&#10;aNs999yD7373u5Gjw5GcnDy0nUTlMmLxxYwY/ItFLGIRi1jE4nOKX/7yxxz89Zzt5qm9A739PO13&#10;OPyjun8Xzw3gHG/gMYi33ryBd958LQyaIrCJYODL16+Amle8+9ab+DH74+vHP/gQ/98vfoKf//eP&#10;8OMffh/vf+9dvPPWa9zJRi7Dwf5e7rCidGMCMwRoThw9iOOH9uEY05GDe3GUxMEgObfIrUVOrRMY&#10;7D3LXWXXLp7DK9ev443XXmef+za+++1v89Th73+H4OD38IPvfR8//P6H+OH7BAY/ZOtIH3C3IKUO&#10;R6Hf+xEoeLsLMAoAh+tOAPAmBHwdb7Nnw/X6G7wO4FAtwFfvBAFf5Y0/onrt1Zfx6qvX2XMMa3g3&#10;YKr5F03/Ha6PAED2Poa/m+g8QcBbdRsQvHw7ELzA9Wnw7+q5QSaaD8O/4e4/ekd8flj3X5q/0M/G&#10;WR+BwG6cZ++S3udANwE4ct8R3CPwRjX5juAk1ZI8SnUk9+PIoT1sXOwO6wDV2Bs2RtiYOcH2OcnG&#10;0CmmM9zZR52oTzKx8/Jzf1QEAHtOkU6i+ySBaWrocYx9LrkHqSbgEZymRh/sPNG6fzy1mF0zOQ1P&#10;sbEbhoNsfzY9fvQIDuzfg53bX8A777zGvmWfb8rtxYsXedHy0aNH4ytf+QqKi4tx5MgRXtMv1r33&#10;7y/ohysBH6/bA6NKCYNMCLsyBw5FFkzSNNjl6fDp0uE3ZKDAJITNqIfeEoTRUQudowFqex0Utlqo&#10;zeVw29yo8dsxsaEcDk8DhPpmKC2VsDq88Bb44PSVQc32zTPUQ2ysh9JWD4UhiByJAUlpeUhNzUVO&#10;jghm9hlBvxeFPj9srjJYfHUoqmxH47jJmDh5KiZPm4Kp0yZi0uRJGD9pMtomTENzxzQ0tU1GVf1E&#10;+Pwh1Pry4JHeh2rDw1hUm4qtM3Nwdl0+Lm014fL+Kjy5vAXOwkYoLFXIN5RCpgtyF6DOXMybkRQW&#10;BNg1lKCstBb2gjp23Q1Qmqqh1blQ5NSjucqNcTV2NJboMK5Cj6WTPdi8uAgvLLFj12onDm4owpGn&#10;A9i4KMjO5YdGXwi5yoMcsRWpOWYkCSxIzbWyZRPyJEZk5ZmQKmDzYjN0ChN0KhNMOguK7HZUFvlQ&#10;HSxBTXkF2hvreO29qnI/yoMelAW88PsK4C8sRqiiGnMm1eO5ZZVYO8WJ+TX5eKZLh9NrinF8hQPH&#10;Hnfh+aUNmD15PJrqGlAWZO/M7kOh242SokKUFAdugX+h4iJMmzQe49ua4LKZoZZKkS8SQpaXC6U4&#10;F5KsDGQljEVmYjyEqcnIjI9DxtjRyCQlEKAbA0HSGOQmj2XrRyJ19AgugnXJTIkjmUY8wpXM5rPZ&#10;vpnxo5DO9s1MGI3k0Y8hbewISDLiIc9MhCAxDulxo5A84lGkjhrB9huNJHae+MceZtNHkBo3Eilx&#10;I/i6hFGPYSzbj8DfaLZ9NJuOYcsJo0diDNsex5bjHnsEox5lU/bZBP845GPnICiYPJZ9Tjy7BgKC&#10;7HNSEuKQEj+GrWefydYlxbF7ZPctSE1k07FIY9sS2DWljGHXT1CSbSM4SPBPkJKIHCZhejLy0lP4&#10;lOBdeD6Jw8GMJPaMkuiYeGSy55XJpgQPM9i50tn1pLP5TLY9lx0rzEhFNvtckSCdvYccKEQ5UEuE&#10;bErNQrIhZOcWZ6exceHicE8jE0EhFoSdimw7pSqT81HFvutGtp1EgI9gIIE/g1ICi0bOG9EQBLTp&#10;VXBb9F8a+PfUU0/h7rvvxj/+4z8OjXUS1f8bNWoUZDIZr3UbXU/70f8si8aVK1fwz//8z7cc++67&#10;70a2xuKLFjH4F4tYxCIWsYjF5xTf/+Db2Ld3Nwb7+rnjj1J8Lwyex8VzFyI6hwvnBnHh/ABeefkq&#10;3nz9BodS1CWWoCB18qVtVy6f56CK4NPlS+fYuXp42u/bb76K73/v2/jpjz7Az37yA/z0xx/ghx9+&#10;F+9/91289+6b7Hyv4Pq1y7h48RwG2B9nBFYI7vGuq8eO4BTVUTtCTRUO4siBfTi8f0+4ocKenTjI&#10;RNP9NN27i+vg/t0cFJ4+eRQ9PSdxbrAHly8Mctj12ivX8c4bb+C9d97m8C/sHPx+GBC+/wGvXcjF&#10;1n/43e8P1ReMQsHoNAoI32P6KAR8A+++/TreeesN7gKMOgKjEDAqgoBDIPC1V4b0+msv47XXruM1&#10;AoARDQHAYSBwuD4RAjJFl29xA0Z0jQDgnXT5Zjow1QIkDS3fCQhGpgQAbzoB2bhgIhhI0I8cfATg&#10;es8QZDuGMwTLKC2XoN5BaphB73HHbWLved9O9s53sXe/O6wDuznwO3ZwPx8bNEbOHmfvm42bPnZu&#10;cggOdJ9GPxN9FnUGHjgbhYthd19UBPvOnjjOroWu5xhP2z11lMYdE6XxEhCkNGCqIRip+RdtLhLV&#10;aTZWOfxj45VcgMfZ9CAbqzu2vYBB9j34wx8+n9Tf999/H7W1tfjP//xP/iNHrVbj0qVL+M1vfhOD&#10;fn/HQT9c773nbhS5zSi0qeHUiuDWCGGVZcMsyYJZmhWGgRoJLHoDdAYvjLYQbJ56WAuaoXE0QGGp&#10;QU2xF0926rBtthrb52gwv8mEfE0hUvPrINA2wGAPoMDrgcPlhcYags7dDL27AWK1B0lpIoxOyEJi&#10;mgR5YhU8bhdqqsrR3t6MWXOmY/7COVi6bC6WLZmB+TNaMG08OdyKYbT7obeVsuuoQ0FpBwKhiSgs&#10;bYPBWgCjimqhZaPMq0VVoRZd1UrMaVVgfFkmZrdpMa4pBEtBE5T2eijsdZBba6E2laI66May8Q5s&#10;X+zGgVUenH6qBKunFcBk8UEgcUEmUcGgEEEqzmHKhU4tgseuRHUp1UfTw6bJhFk2BmXOXNQGDfC4&#10;PDBayqCz1UBmrEZGfhlE+V74bDa0+LVYOd6ENeN1mFatgVKYjczUTNhUChRZjfDbzWgqLUJ1oBhu&#10;VxA2Vwgl5U1obGxHQ30LQqEqBP0BFBX6EQiUoammBpuX1mDLHB0aTPejWnE3Om0PYG19KvbMlqLv&#10;CQ0ubnFi+7o2LJzRiaa6RnZ9fn6NhV43fF7nLfCvs7URq1csxaL5M9FQW4mgzwObQQOHWQuP1QAH&#10;m7eoZLDrVFCLBFCS04/AkiAN+dmpUOVmMmVwJ6BckAppZjKXLJtSdpMhJjcbudxSEpCXmgBpFtuW&#10;lcJFKb2UxpvP9uXLbF5CrkG2P7kHZVmpXNRVWJiewLfTuUXpVO+P0m+TeIMPXuMvI4WL0nfDDTvS&#10;eA0/SvmlNOBsdk4xu2Zal0fnZdctZ9dMzjqSXJgFBXs3KlE21GLBkHRSqseXA41EwLYJ2H7h2n60&#10;TSvLY6LGHWw/Nk8uOkr1tSjF7P1KYddK2ViRwsjWUUovbaOU3/C5MpAvpGYi7PmJsyDLSeNTWqa0&#10;X6dBAadJBZ/DwLv0FrnMKLDpeeqvz2ZgYvM2HapKfCj1ORAsMCPA03qN/BifXc/mDQh4Lbyjb7HX&#10;Gu72S/8NYPtQ4xBKAQ4FXLzeX3N1Cdrqyr408G/58uVDY/zj9A//8A+3LI8ZMwZNTU2YMmUK4uPj&#10;b9n2T//0T7F/Q7/AEYN/sYhFLGIRi1j82UFupN/j3GA/Dh3Yz4HfQG8fB4AXzp3HxfPnuMuPAB+5&#10;+igV9drlSzjP9qfGCoO93bjQ34vrly/g0sVBXh9toOcMLg70YKDvLDsvdfclmNjLuwZfunCOg8JX&#10;X7mKt964EXHHvYrXX3sF165dZvuyz6R6goMDPO2TgA05sTiQiYCZU0ePcthz4vCBcLrwwX28uQLB&#10;oEP7d+HgvrAO7NmBfbu3Y++ubdiz8yXs3rEVe3ZtxV62jsMkAkgEjw7tA+9IfPIoes+ewLne07g4&#10;2I0r5/vx8qVzeOXKRbxy/XIYrr1yjV/rm6+/irfefB1vv/UG3nv7LXz3rZv6zptv4tts+s7b7zDR&#10;9PVhejO87q232X2/hbcpPZjprTff4Od7843XmF7lMJQ+hyDg62z+jdeoK/JreH3IJXgDr9+4gdfY&#10;/Gs0vfEK16s3rvNrDOtlput4hboDR9yCBG5JUSD48vWPgsDr1y7iZXIEUkrw5fP8GVxn7/DqhX5c&#10;Pt+HK+ydXiaoy97vefasBrtPYaD7JHrPHEfPaUrBPcIbZ0SbvBCgu/luCOLtwP4928PazeaZ6D2R&#10;OMyl98f2pf0Pk6uPO0AJDh7EiWOHcerEcZyNpOsS4KOafxd6e3FhoI+N2X5ei5KLjVEaf4P93ey9&#10;krOPoGAYDPacooYeTMOgH035PBOt5+m+Z08NuftI0YYidxJ3r9L45Km/YR09eAC7d7ExyO7tl7+8&#10;WWj8jw36kXbt2jXMmDGD/3Ajt4NGo+EpT3/peoKx+NsI+vF677fuhdfl5DXC3IZ8+M0y+PRSOJQS&#10;mBUyWLVa2Iw2WKxFMDtCsLpqYXPXw+JthLugEuOrvHhmih675miwdZoCT3fk4PHmfLhMFmSKnEiX&#10;FCNH2wS5uRY6kwdGkw0mRwAmdw3U9mroHEHYfeUor2nG5GldWLpsNlatWsC0EGuWdWHtojasn1+J&#10;lZ1GvDDXhMNrfHhhQQGmt/lRFSqH3hqE1lrG3Yf5Wj/yZCaI83KRnZXJa1hKJWIIczIhzEiGPDsJ&#10;ToMKDk8FTN4maFxNUDsbYXBUoLnUhG0Lbeh+qhA9T7nRs9GBwc0udK9XYdM8O8wWO0S5CkhzcpCW&#10;lIKEuAQkxZNrK5E3g9DLMlFozEZDoRS1AQ1sZiNUOh80lgqozJXI01UiQ1aCIr0CEz1J6HSPxLLa&#10;dDw/RYpDS0xY1qpgzzwLpXYlmorNKLFr4bMYoFEZIFc5oTIE4C6sRU19B1op7blpPKprWlFX346m&#10;xna0NLWgta4aIZ8dtW4xyrSjEVI+hEbjg5hfNhqHluXjlR0+XgfxicWdGN/WikAghMKiCvgKS+Dx&#10;+G+BfzOnTsSGdauxbPF8TGhrQl1lKbx2E3wuC3xOM/wuK9xGDcxKKbv3PGglOdAzUW0/dV42nydp&#10;2bKKABrV8Mtm70CQCll2Kqgj8BAQZPO0XZmbwQEizdM6gogE+6hJCME+Sgcm5aUl8BRjcUYCr+9H&#10;acW0v5idi8CfID2R1/LLTqNafwT4aF0yB4BREQQMi5ZT+JQgYLSRB8E8mpJjTiPJ5YAvKiU559h9&#10;RacKtp+UHS9hys9J4yCUQB6BPw17BtFmHmaliEM/Dv/U0nDdPwU1AKEaf0J2rgx2zjSoxWnQiVNh&#10;yk+HS5OFQlMuCox5sKpyYWXHOwwKuC0a+OwGFLJ3Qd9dv8uMQocBBTYdB3wBtxkhvzvcAZgAn9PI&#10;4R6BvpICGwIeK0p8Dl7zjwBgwMPeKzu+0Gniqi71orbMh/oKP1pq/77g3x+jhISEyJn/skGAkcpy&#10;xBpw/XERg3+xiEUsYhGLWPzZ8Qf8+te/wMEDe3HyxHFe1y/q/qN5cvtRKujrr17n6aF9vad5wwNq&#10;hkBQhFxcVI/tKrm/2HZKCSb413/2JM6cPMaBSBTGEACMgpKB/h62TOpln8fEztHPztXTfRrdZ07h&#10;LIGXCIgh9xU1Ujh+6BDTQQ6CotBvuAgAkivwpvZGHIJhHdy7G/v37ML+3TuHgBMHg7teuqkIJNy9&#10;40Xs3hkRm6dtBHD27dmBAwSwCGQd2IXDBynldA+7rr08TfnkkQM4ffwgu+4jOHOKINVxdJ8+ip4z&#10;x9DXfRL97PkN9J5h99zNxJ5fXw/OUdor1cAbiEwHe5gInJ5l025cZMsXzvVymEXQlYDWeS46hk2Z&#10;LtCUAGs/O67/DBdPoeU6zZ4tvbPjERHYOsae8VF2jZTKehinjh/CSXbdJ44d4A1YwinXe3H0wB4c&#10;IQi3n1x3YXB3cM92HNi9Dfvomezayp5ZGKqGp+FnSM91L9uHFAV7pP3k4uPn2cXORym7lK57E+6R&#10;e4/X5Dt1DD2nj3NQN9B9ijeDOU8wme6TPQNKPydXIaUZh2sMRmAfe4Y0pgbYc+UNOnoI4B1j98nu&#10;9TjV4jvM3gm795NHeTpxN3cJsudDYmN6gLv72JTeCzvfIPu86Jj9NPhHOkvpwsfCzkESjdl9e3fh&#10;pa3P4zvfeTvynfvjgtKU2tvbeXovde8NBALYsWNHrCthLG4J+vH60EMPobS0EjZrAXRaExxmO9x2&#10;D0xGL7RUG85YDL2lFCZHCGZXDayeetgLGuH2N6KrpRzPz3Fg+2w1ts1Q4flJMmxqz8FMfzLsOgPE&#10;6iCypR4k5zqRlFeELFUlZIYgVAY7jDYXapvbsXT5AqxeuxjLls/D4iVzMHfeTHRNnYKOCV2YWmfC&#10;2g4xds7X4+hqN06u8+LgMi0OL5Wh92krjj9XhbbmOugc1ey8ZciWeSGQ2iGW6pGeIUVKugTZOWpI&#10;xUoY1DrYzQ443GWweOth9LZA7WyGid1La7UXy1vysG2uDqfWOjH4lAs3dpRhcIsPp5/IR+8WJ9oa&#10;S6DSeKCUm5ArkCA9TYC0pHTkZWRALxXCZ5TAb5PCa1OzZ2mBSu+FylTBrq2ep0jLjDXIyC+HWmHD&#10;lDonXlpdj60ry3HomVbsWVOOl+b7UGqXwayWw2XUQi1XQSJRQyjRQaH1Qm8tg6+4ERXVHWhomIDG&#10;xg60NJITshELp7Vi9uQ2NNQ1wm4vxbiGakxqDGBGiw+Pz6hEV60T44JaTK8zYtHEQkxoCaGyvAJF&#10;/lIES6oQCFaj0F91C/ybO6MLy5YswIwpE1FTHkRpkReFDgv8HoJFDvgcJp4mSk43Al0aMUG+TCip&#10;0UVuFtR51PRDwKfkBpRQrb+0McgXJEGalQAhdealrr7pidy5R/sQ9COF909iIliYBjlbl5eWiIyx&#10;I5Ay8kGkjH4YmQmPISP+UT7NTY2DTJDCr4XgX2byGORlh6FeuNEHdflNZkrhU3L53e4EFGWlcscf&#10;pcZSbTxKjSX4pxTR/eVyiBeGfWHnHzU1oWU5u99cdi9Uw5BcjYpcagbCrjk3HRopO05KXXupq28e&#10;TCSlCBaVCFa1BGaVmLv+qLOvRkLuwgzYtELoxfFwKkejqSgXk6sU6CjJRWdFPppKtPCapNCzY2w6&#10;ORx6goBsnY2gnZFN9Rz+ccjHFHCz90WuPpcZxR4LB4LBAhvK/S4O/UgVATebOlHkisJBMxdBw6qg&#10;B41VxRjXWBmDf3cQpQSvWrUqcua/bPzqV7/C5s2bMXnyZGzatAnd3d2xbvyfIWLwLxaxiEUsYhGL&#10;zyHeffdNbN+2FX093TjfP4jBPqrrdw7U6Zeaf1DnXQKAvWdO4OzJIxxo9UZgCTnzyHl1mTsDL+LK&#10;RXZcXy+oXlv3KXJN9XD3INX2I+BHzREI7NGU3FjR+muUikkpmXTOaEomOf54owXupgqnYFITBeqi&#10;So6qowf2c3g0pP17OVAiyHdgDzn/Pk2UXrqTAymuYU7BOykKCHfv3Mq1a8eLYW1n2vYC186IKNVz&#10;x0vPc23f+hybkqLraBpd9xx2Dpvn2sb22UZTto1pV2S6k63nYp+3c1tUNz/z5nJ0/+g+dFz43PRZ&#10;u4bOE52ya4/cC4FOfj876P4IgkagXkQc9nGFn8U+9lz27SKwR89uB3+mByntmr0DAq/k3AvXbKTm&#10;GwdAnXZPHTvEAR8BuJspuqd4Mw+q+3ehvxsXmS6RazTiMrxM08gyiZylFwjQsf0He2gMUdMOcvSx&#10;MRMZN9zJR9OI6LN6+NhlY5N0+hSfD485Gs80z9YR0B7swyU2limVnQAgicAiQcE7Qb+o6HzcpUrO&#10;v8h4PcjGJI2Bixf68Ic/4o97SuWlekXUyINSfL1eL86dO4ef/OQnsdSkWHwk6Ads/Mj70NVcAV9R&#10;A6zOKhjMJTBZymB2VMHoqIHZWQObpw7uokZ4Ay1wFbXCUdTMlhswrrkOq2aWYsl4K2ZWKzCpOBeT&#10;mSYFJfBa3ZDqayDUViNbUYKUXAfGphuRJAogV1cLlSWA1vYmLFk2DzNmzURjeyfKa9oRCLWiqKID&#10;gapJsOuk8OV9HTMKH8EL0wTYu1iO/ctkOLNeg1f2FePS3hpMm9QEY0EbJKY65GgqkK8vh8oYgkjO&#10;PkfigSzfC6XKB4OpDEZ7DQzOehjcjRz+aZyt0LmaUR7wosWdiGLZtzCxYCye7pJh/QQhVo3Px4ZZ&#10;DqyeU4HCQIidtwwGSuM1+KFWe2HUeeCyeuGzu1DissFlMkCusECmKYLcUAatowFmbyuM7hbks+vL&#10;UlayZ1EOf0kDNqxdgNNHnsKF3m3YuG4h/B4f5PlG5EnMkCkckCrsyFcXQG0q5h2NC/yNKK9qR219&#10;B9oa29BZV4jZDVps7NJgzwITDi73YtPcCtRV1kBtCMJsK0NFRQPGt09EoY+9Q5Mfxe5C3gikujKE&#10;0tIKFAcrUF5Rg9LyWpQxDYd/C2dPxYol89E1vgWVpX6mAEoK3PC7HSh0WGHTKXl6q4kcoiop71DL&#10;017zsjn8U1FTCTafT40t0pMgSBwNccZoXkOyoUAItzoZeWmjeKoupfkS9KMU4SgAjMI/KRNNE0c+&#10;hJH3fwMj7/sam34FaSO/iZz4e5Dw8NcgSn2I7TMKfpeRd7CVCFJRXe6DVJjJ03rDXX3J3RdN+Q3P&#10;E/yLAkCqoSch8JiXxeEfr6HH5jUSIYd/SrqvYfCP3H60TG6/tDGPImX0AzBJ4lHpovTeTOTnpLL9&#10;Mnlqb7iDLzn8KL2XOv6yfdRiDv/IDaiTCfj+JmUOvAYBgobRmF6ejKdnu/DcwkIsa87GukliPDnd&#10;iPHlSuilAn4eu0EJp0nN3kcY3NE8wUAfWybgR91/qXMvufzKyOVXYOcuv7JCJ4eAZUVOlBa62Lyd&#10;wz9K+S1mx/icJlT43WisCqKlthQdTV8++HfvvfciIyMDcXFx+H//7/8Njfs/RpmZmXjvvfciZ/7L&#10;Bv2Pu8rKSvyf//N/eL1eeh+UgmwwGLi7nxz99O98LG6NGPyLRSxiEYtYxOJPjj9wgPA///N7DAz0&#10;YueObTg/OIBoyi919b1+mWr7vYYL5wfDTryoY4o7syjtkjqkUtrnWVwY7OP1/q5dvsDhH23rpe6p&#10;7HyXL1zgYJDcf+QWjHZRpX26qZYaO9eQToZTLgkGhmu0neH7nj0TdgN2kxsw4qwiuHLyyGHuCgzr&#10;IK8bdzMVmGoDht1/JAJSUTC4f3fUARhRFPxF3Gq3Kwq7hmv3kEvw08VhGkG1z6Dd29kxJH7Mref5&#10;NPFzEMTjgDJyjR+jO90T6U73HxZ7RrsoTTeSmhtx70VFz/vowfDzD4M+cvIdYu/qMHfdhcfNMVDK&#10;LaXgkvqjzr7eM1znI1OuntNcAwTl2H59bH+Cd3QeSi0md2V0ynWcuviGxxEffzQ+mWgM0XgiFyqv&#10;1cfGIE1pOQqbo+CPPmugr5tDP0pRjzr/+silSc5KcgP2DwOA5FiNzpPY5xB0jDr/aHwSmCYwfPTI&#10;fvzsZz/7RHD361//eqimH7n8/v3f/52nO54+fRq///3vI3vFIhYfDfoBO/aRr2JqjQWFgQY4Chph&#10;c9fBYKmAwVoOl68RhcVtKAqOg4+pINAOZ2ELrJ5GGOwV0Gqt0MglkAkFyE5LRUJcPMaMHIukhFxk&#10;SYqQo6mBUFfHm3yQMmTFiMswYGSaBZnKMpSGQujsbEdtYxOcgVpYilphDYxnmgCzvwMqvQfynCTU&#10;FQiwfpoaLy01YedKB3auLcLTi72Y1uFHSUUDTAWtEOprobTVsnuoR6GvAvXlfsxtLcLsJjc6Qm74&#10;PH5ItWWQGUJQ2euhdTVD5WiC3BSCVGGFLl+IAlMu2kIWdNY5UOqUsXvLh0xuh9ZCzsJaKEzVMLDP&#10;MFiqYLGG4HVXIej1oyVowKwGDZa3a9FZmg+fww6NpRJKSy3U1hruAFToiyCQeZEiKkKeshRaczmK&#10;/DWorGqGy1OFfDVbL3NBri+B2dMMi4eeczM8/nYUlbSgItSE5bNbsH11OVa05mPTZDUOLLPjyHIH&#10;DsxV4cRiJXpW6nF6fSHmTiiH0VQIrd4Pg6kYdlsFqsua0No4HvX1HainKVNtbSuqaxpRVl6DsrLq&#10;W+DfvOldWLd6GWZPm4iW+mreEbrc70PQ44TLrINSlA2TIgd2rRBukxxeq55DJpdRPQT/aEppu9kJ&#10;oyFIfAwFmkTMqlFiXo0UU8tyUGPPYNsJCibyVF6qjaejzrS5GWEHIBM5CalxyMPf+hqSRnwLBsH9&#10;8InvRpnqftQaH0KjZSSmV8rR4EqDUz4GtaUOeCwa6OW5yOauP4J/YeA3PO2XFF3HXYEZyWwMJ3Bw&#10;yNN9yQHIRI6/qBuQltXUYEOcwyGgnF1nTko8Rj3yLeQm3Yd6ZxqmVUowvkwOuzIVVpWAu/3Ukmx2&#10;b9HafiI+jQJAkjIvg50rFT5rPgpUcZjsj8fK2iQcfDyAM5uasGO+FkfWOHDy6XI8M9uAcmcONNJs&#10;Dv+ovh/BPoJ+TrMqXPvPTjX8LCjx2TkUdJg0KHSYONwrsOt5em8BE6X6EgykfcP1A8PHkSOwrsKP&#10;5poSNFUHv1Twj/6tvL17L9W+7evrw9y5c2E2m/m9EmD713/9Vw7bot+JqMjxN3bsWBxjf1f+bznv&#10;ovDv9mu5Xenp6airq8Pzzz/PG5GQO/AXv/gFTxn+e/wfgDH4F4tYxCIWsYjFnxh/+MP/sD/8fo5X&#10;X32Zgz9qUEDAj+Af1fq78coNvPfut3mtP3L6UYokQReCOFGQw11UEbhCdf+o4y6lrlJKMDkD+wiu&#10;9PZw19/1K1c4BKQU34GesMOPwGFUPQT2ToXrr5E4/OvrwSA7ntIteaOFyDG8G2tkX6oDeJr90cZr&#10;rA3BQGoMQmmkYVFNv5tpwVF3ILnTwg61MBCMpgKHIWAYBEY03PW3g2l7VAT1Pgrv7qRbHXpRl15Y&#10;u2j6ElsXES1z0XH8+DAEDCu8/pN0Jyj4EX0CDLwz+COx5xJx+RFApecYBav0XOkZh1N4w/AvCgBP&#10;kggCUkrv8Yg4wGOisURjisYWB3hUL/Aw0yH2Tg9zeDikyPIZgol8f3IPhuv2kauPnH9R6Bcef2e5&#10;KJ2cxMcQG0vR+n08jZeto3Ha1037U3r0Ge76I+BNY5/cqv19bJ8+tg8T1bGkdGpK2+YuwNvgH7ln&#10;qVYg7xQ8BP/28fG0a+eLeOWVa/jV//fLyLfwZlAa0NmzZ9HW1oavf/3ruOeee+ByuXh6L/2hH4tY&#10;fFrQj8XER7+KmTVa+Ipq4PA1wVFAaobZWQedpRomZz1b3wpbQRuM1KjD2QSNvQEKYxkUKjukIjnS&#10;UwRITRIgLUWEjAwF0nKsSJcEIVBXI1dbi3xzHYzOarg85fB5vKjw6jGr2YLVUwuweHIQne01aGpp&#10;RKi2BQUlzbAWNULnCkGmcSJPlA+zXoECJ4ENKdzmPDgMuSiwKXhH4MKSFujcLTDYK7F8aiV2Ph7C&#10;nhWFOLPRjwtbinHmCRtOrtZj+zw9GqrCbjy5pQ4ifRVyFH5k5GrZNecgOzsHElEelPkSqJVStpyF&#10;jDQBBGy7QO5Hppxdj74aemsttBYmcyWKnWZMLcvDrNo8PDvbhv3LXTi5zoc1EzSoL/XA4q2F0V4C&#10;rckHqdyE9Kx8xCXlITlTCVm+FS5nCby+Whhs1RBry5CnKYXOXgtPoB3e4nF86ittR6Csjf3wb8Ty&#10;GdV4cbEXk4PxaLM+itUNAhxa5MDJZXYcXajF6eVq3HjRgpf3VmDR5EoUuIMoZM+8zF+L6vJGlJQ2&#10;obRiHKrrJqKmvpOruqadrWtg225N+108fxY2P7MWq1fMw6SOJtRVsfMUFcBtMUKUnQK7Igl1ziz4&#10;tfEw5z4Cbe4YFFgUmNReD7/LwpuAqPKyIc5M4em5LvkYjHMno0Y/AiWSb6FBcz8m2EagQjcKquyR&#10;yEuPhyKXav4ROAw7AAn+Ub2/hBH3Y8yDX4VD9ADqDfdipu9+PDUuC6vrErCmdgzW1idjRV0GJhUl&#10;oFA1Ci6DFOLsVAgi8I+n+jKFa/yFRdAvOy2Zd/aNH/UIkuLCykgcBbEghTsApYJw0w+e/kvwj6f7&#10;5vBGHqR8dn05qfFIjXsQDvEDmFspxJySTMwvy0KXP5M/G49BCJ2M6v6F3X/hFGARLGoJrGoxmxdC&#10;KcqARpwGg2gUmr3JWD9BiU3t2Tg8W8G1vSsXu2eIcGy5HgeWKLGsNRdmRQYsWhlv/uGx6njKr5ea&#10;eTjCKb8E+wjmFTJZ2ffHqJZCLRXy1GZqIKJX5MJmUMBl1nC3JN/XaeIwkZp/1JYXcTXXlKKjsepL&#10;A/8+SxBoGxwcxIYNG/i/r+Sgp3q5JKvVyteRy/5/Mz4r/BsuApdUk5Cuf9q0adiyZQtOnDiB119/&#10;Hb/85Uf/pvgyRgz+xSIWsYhFLGLxJ8ZPf/wDDPSdwZ5d2/DiC1vQ10sNOvpx6dx53pX2pz/9Kf+D&#10;4vrliyB3VbQraxTO0JTWEbQjkHeeHU+1/wi68JTeHgJ/YUBCDqprl6/i6qUrON8/wB19UVdfFP5F&#10;oQ2BPXJr8WYfkdptHKoQrIk4tYaAYRQCngynBkfTLU9SZ+Cjhzh4CsO/m25Aaj5BoCoKraI6FIGA&#10;URBIYJC6B5PLLZrSStqzk5qHMO14iYs77HZEICDXnYHgR+FfRAT7hoG/Id1h3487z+2fRfoI7Ltd&#10;HwP/7gT9ojA0qnCTDnpGN+FfVEcozTcCWYcrCgaj4nAw6hC8TQQLo45BAn5hGEjAL+IePEkOQkrj&#10;PcnHX3Ts0Jig2n18PBHM48DvZmfeKKijMTWUvsvW0bZoF186huAfgT9qUBOGhGzccfDHxOYpxZg3&#10;DiEIOMDGaH+4vmD4c7rRzT77DBuT4bF4hN3vAT6mKM36zKnDeOv1V275Y53q/dAPsUcffRT/9V//&#10;hWAwiIMHD+JHP/pRLL03Fp856AdixphvYMMkI8qLq+HwtcHmbYHJ1QyTsxlaawMUhirIDZVQW+uh&#10;tDRBaWtmaoHc0gi5sRoyTSlyZYXIkRUhR17MVIYMWTnS8kMQqKtgc5VhfmcQW+YXYOtcM16crsLG&#10;cSLsma/HsVV27Fpsx9xxDhQHClBVFUIlU7C0DN6iIIwWGxQqFbIzsyDJzeappVa1EDatCMEiL8oq&#10;6uEJtkHpaIHdXY4NU23Yu0CD0+tcOPWEGxc2B3H1BT+uPefAiaUC7H7ciqo6dt3WRogMtcjMDyAp&#10;U4WU1CzkZmVCkJGO3Iw05AsFTDkQC2XIzDUiXVKETHkF8tQhqE2V0Fkr2edVosqjQLl2JIrVj2JO&#10;ZTY2jJdg/0IjDi4xYW6jjt1DFey+apidZcjXeJAhUGJMQgbGJmUhPUOCPJEG+So38nWlEGpDyNPV&#10;wMCevd3XAqevmadYewItKChuQXFpMyrLqxHwFqHMbUTImgWP5GG02uPwZKcKBxYZcGWLDW/sLcDF&#10;bQFsXlaPlrom1FS1oqKsFYHiJnh89fAHWzgALAuNQ6hqPKpqJiBUPR6l5Y23wL/VKxbh+c3r8MTK&#10;RViycCYmtDegMuiHXimDUjAKrdYxmGxjU+1DqJZ8AxWKh6HMHoHGmjI8vnQhXCYNB4DUQCM3ZRSC&#10;qhFo0j+EMvl9CMkfQL3iW6hlml6YiEZLAuRZYyHNDtf9o/RftTgLGnEOdwSOevCbyE+5C23ORzHB&#10;dg/mFz/Aod9M132Y7rgH6+vjsHW6CGsaRqPVdj9cqmRQ041cXucvrLzMNIgi4C+PSSTIQEZyAh57&#10;8F6kjn4QZuEIFMpGwi0Zza5lFESZSVBJcofgnzwv+6YDkIm6AOdRMxJ2vZK0hxBU3IdJzpFYXJaF&#10;ja0ydi0iVGkfQblTCKM8lzf9IPdfFP5Rui/V/iMHINX7Mymzocu5H/Pq8vD0ZCV2zbPj4CwVto9L&#10;w+aa0Xim5lHsmZiEPVNTsXGSAF59BozsHDadgjsAKVWXHH0E/6j7LwE9AoJOsxp6lQQaWQ67zpEo&#10;0qTAr05AQJ8Cu4o9Zyn7bLWUnSefSc5TiCklmKBfC3uXnc216Gyp/buCf7cH/Y+2Dz74gIv+zv1r&#10;xJ8C/27XP//zP/OSIAKBgDscCWKuX78evb29X9omYDH4F4tYxCIWsYjFHxkEE957713s3L4VW59/&#10;lv0g2IS9e3ahv68XVy5fxvfffx+//dVv+H6UAvH6q69w8DLk+iMgQ2DmaBj+EXQZ6O7mjT+4A4tA&#10;DDmuOGjp4WDk0vlBDv9I1ESEO/8I/pErKwJrOLA5E4Y4A+xYchBGmzdE4R+5tG4HhgSAhuq7Ra4x&#10;Co2iAJCA0u0QkIBUGFjRNOwGjDYGic4fZM/l1hqB4VThfXt2YsgVuHtHeBqpCzh8nsBq1E1HTTB4&#10;MxGejnsbiNsedfgxRaHe8HVR7bi5bmg7W0fniNboi9bp40BvaJ7q9d28Bq7odRHw49d9Ux+BfXvC&#10;9RCj4rUSI4CUdPP53ASoJHqGN6HgTQBI0I+DvogrcMjZFwF+UchM4u7AiG5CP3L6RaAfHzdMZ9mY&#10;IDgcUV8E5A2Bv2HQjzeZIbAcSd8NA77wvpRiTmOTdw5movP0U+oxE9UWHOymcXecXQc1C2HXcuYk&#10;rlwc5F2So2nFPUzU7CUK/6iRCT0nem/UwfjyYA+uXrmCK0w+n4+n9/7TP/0Tr/dDDgRK/Y1Bv1j8&#10;sUE/CEc9fA8ay4vhLGiBvXAcLN426BzNUNmYLE1QmBsg0VUiRx6EhKfWtkLjHAe1axyU9jbITM0Q&#10;6euRp6uHUFsLgaoKSeJKZMsr0FZVhONPuHBhkxH9Gw04tVqHo0sVeGlKHtY1pGNtYzqW1KShLSBB&#10;WrYYWXkqWF1F8AdLUBIMoLTMj5JSP2xWM+xsrBfY7fA6PXC4/HD6auD2N0PnboXU0ow8fTVsagkC&#10;km9iaW0qds1W4sTjGlx81o6z623YNk+OPRtrUFnXALGRXSe71nRFBZLzPEjKUCEjQ4i8nFzkC3Oh&#10;koihlMghlhiQI/VArKmAjD0DmY7q/pXz5ieeonpYHWWQSIwIeRRYMMGO9XMD2LGqEs8uKEOZv5A9&#10;ywa4Aq1s2gSlpQo5+eyzMlVIzZIjJ08HmdIGhdYHtakUGnMFfN4ytFT4MbXRj1njytFQUwOvvxFm&#10;TxP7vGaEKltQwD7XZK3CjAnNWDuvDvuf7cLr/U/iexfX47sD83HyhQ5Ma7ChsaIQ1RVVCIVaUFzS&#10;isJAMzu2EYGSFpSFOlBRNQFVtZ0c/lVUdbD1zbfAv5ee34Dnn30CSxbMQue4ZlSXB1DgMLPnkglf&#10;/gjMcI7GPM9oTDU+iOnmhzDT/giK5Y9BLsrAxAmtCHjt0ErzeKqs0yBFvXUsatX3oUo9AuPMcWjV&#10;3odS8V3ocsVjhicB1ryRyE6OhzwnDSa5GHpZLsQZSchKHInM+HtRZohDp/dRTHbfhw7z11Eu/HcE&#10;Mv4VzfKvYon/PqyregRPVN2PJRX3Iah9GFpJFvIyUpGTlsSUDBGHf+H6fpKsDA4A05PG4tH774Ir&#10;PxHLm21YXiPHmnolphemwikbixKvBTq5KOICzIQkOx1yIUFAgsN0/hRIs5Igz3wIldqHMN0bj6fG&#10;m/FUOztPTTameJPQHsiHQxfu6mtSktMvnPJLHX/J+UcA0MC2VQa9MAgfxGT/GDxek4TnpiixdVI+&#10;XmjNwq6JAjzXOBLPN4zEnq5UvDBDjqCdwF8+B38kcv+RyL1XYA/XPiRXn5Zdv9WkhlOXgxbrSMwJ&#10;JGKqdyxTIpbUydDko2vLhl5OUF0Gu17BU4XJ9ddWV4HxzdXoaAz9zcA/gnMpKSn838aJEydiyZIl&#10;+OEPfxjZ+rcbnwf8u12Uvkz1Dv/t3/6NpzlrtVrMmTOH/8/FL0vE4F8sYhGLWMQiFn9E/P73v8O3&#10;330LRw4f5KDm8P5wTbzus914++23uRspWvOE4APpO99+B2fIXUdpuWdOoufMKZ4eSYCOUip5uu2x&#10;I2EX3slI59QeSoek5gh93Bl1/tzAEPyj1F+CLgRmOPw7e9PNxyFO95lwc4XBj4F/7Jjh8C/q/Lsd&#10;/pGG4B/TneAfFzkBmaKQioO//eEadiRq1sA15AQk5xsBMtJLfLqXTYfrJlgb3hyDHINsyjQEAIcg&#10;YHTdSxGAF4Z6N2Eegbxhihwb3ecWqPdZNHR9N5cJ+t1cH4aXpDD8iwBA7viLNPXgHXt38mc1BFE5&#10;4GPPN/Kch1x9kXcQhXu36+NhHwG2sMJ1AinNnFx3w4FxeMxEIV9U3NUXURT2fUSRen5cNJ4JFnK4&#10;F4HQZ8P1Bgn4RUV1AelaotdF6mXfixuvXMUPPvgeXnn5Khvf4dRfgn+n2XeDmpzQM9q7czu2vfAc&#10;XnruWQQDfu7yu+uuu6BUKrF///4v7f+tj8X/TtAPwLvvuhcmaxnM7ma4AhNgLxoPnaMV5PKTGeoh&#10;1tfyZhUcAuprkG+sh8bZDo27A0p7O2TmFkhMzRAz5RmakKethsdXjmVTi3HxpSK8utOFs0/qsHOe&#10;BNtm5eLgQjF2Ts3AkuBIVMnuRkeRALVVfmQovBidocGI5Hyk5pqhNhehIFCO0rIyhEIlaKivwri2&#10;JjZfC62tHFJTCGJjDXINDRDo6jn8a6orx5QmFyZW6TGjToUJZVIEnflw20wo8vkRLG+A2tHArrMB&#10;mZo6pMkrkZpfgRRJCdIlBciVuyBmkipdkLCpSOaEROGBzlAIhz0Ag7kUGkMQGmMQJkcVu4465Cgr&#10;UBJqxIvPr8GxI89h166nMGFiFwz2KhjcVI+wBQZPMxS2BojYNQo1pcjOL0K2rAhidQBOVxFmjivB&#10;U7P92DJNg2c6Bdg1V4ETjxtxZn0Rti0pwbT2SpSU1aKmrgNtbVPg8LVAZ61HSXkrls6fieN7N+LM&#10;kc3YsHImxtcHUe23oaasCHWVlaiuakRZRSuCpe0oLm1DRWUHQtWdqKjqZOfrQm3DZFTVTmTbWm+B&#10;fztfehbr1y7HhLZGBAvdcBo1sGjlyM9Ng0f8KNp1D2JJSQbWVIuwqCgVq0NZ6PIkQ5j6GIw8nVUK&#10;OaXNCtJQWuRCrVuIkOpBGJO/joDwblRK74Jf+HWUS+7FNFscgvLRHKhpJeEOweQAFFOtvpQxMIjj&#10;MCWUj6nFieh0PYzinP9AIOvf0WW+G+tr47Cq7EGsLPkWFri/gnWV92F6yRh49Hm8YYcwPRnizFTk&#10;CzLZtVMjDrqmDIiz0jn8y4p/FI32bCxpsGBViwHrmuTY2JyPlTX5KLVTTT0jpOxaSHSMLIddmyjs&#10;ApQK0tl5E6HKeQxVprGY7k1BrexerGuWY1OHGnN8SRhfKESRVQ6DPOz4I+cfAb8o/LNq6VnlQitj&#10;15b2TbRa7mLP8wFMMX4Nsz2PYVVlCp6pj8OO6SrsW+jBzolZ2DJRgOYyA0oK7LDq5NxlSd2XqZsv&#10;PWvewMNJwFwFNfs8p0WLIn0aZhXGYU7RWDxRn4e11VlYWpaM5TU56AwK4WDPSy3NgUGRB7dJjfIi&#10;J1pry9BeH0JLTcnfDPx76aWXhsYw/+/b3Xd/KRph3An+UX1f+s5Sc69/+Id/uGXbn6t/+Zd/weHD&#10;hyOf/rcbMfgXi1jEIhaxiMUfEb/85S94bb8D+wnQHMaxQ0cw2NfPiyZ/HHj4za9/hR/96Af48Y9/&#10;iJ/+9Cf47//+KX7+s//GL37+M3z3O98G1awjGHSWwB/v1stEKcS9NyHLucF+nvJ7jenKhYth+BeB&#10;ebze2jCY08/Wc/D3cfDvNudfGP5RPcKbNQmjUGl46u+d4R91og3rMIdYEfA3TNHGFtQVOOyE24b9&#10;u18Ka1dY+6Ji66Lze7nC3XHD8xFx2BYGgrQcBW60nm/bSTDvVkW3DYkfO2x75FzDxbvwDkHKCMSj&#10;en1MYYAZcfGx+zqwl6bReYJ64XvmDT3278LhA+zZkNjzINFzO3poL9cxarASETVbiT7rKPDj9f4i&#10;83eCf7cDvyHoNxz8cehHrtKws7SHvfuoeH3J28Efd53eFHf8sTFHsG8ILDPxZTa+PuIAZJ/B08jZ&#10;tVCTkQEO/s7wbsS8GzBdU+TaqAnOKbbfxQsD+J//+S1+8xtKKXofL1+7yvY5xcbgYZw4fJCPt/mz&#10;Z8FsNLAfMHfhq1/5CmwWM/5/9t4COq4rS/df700PNKQDDphJlmQxQ4GKmZlBKjEzM8vMcQyxHXCc&#10;OHHi2DHHjLHDaR54PQ0zb7gH+t89773p73/OKZVdUpR0mp1M7bW+dW/dulynpKpf7b2/ndu24u/+&#10;99+SdxqF7rFsv1j8+kG/5M2fvwAWWzH09gZYvZ1EXdA726C2tUFuboHLW4vB9jqMdtbD5m6EWN8A&#10;nqoKRboGiIytEJvbIDK1oUjfApGhEe3NVbj4fBDfPRXEDy/V4NvHi/H+kSDuvODDhSfVOLtRgOMj&#10;GdjfmIBh51JcPdqLd+4cho4cJ0MaQLrIjbhsFeIyFMjguyDQ18LobUJJRT0qKssRDPpgd7lhsvsh&#10;N4bIcauRq6hCptAPqdoGj9uGYr8NVpMaQj4Pudkc8LgKiOVOSA3VzBikkJx7obYZ+ep6FGrqmPsw&#10;V1sLsakOclM12XcZQsUlaK0tRk+1DZM1EuzpkmNLiwqjdQZU+S2Qq2wQymzgiS3gCK2stNcdbIA7&#10;0Ayrpw4mVwT8ETmaobI1k3tK51shNTWBr6uHwtKI7QNOHF0rxq7GTOxuzsGedi5eHpPgjSkJbuzU&#10;484eI24fcOPF9S6M9tSiv3eA3IcOcq0VkGkoaG1AX9cQBrv7UV9Vh5ryKjTX1KCzpQn93V0YHhhA&#10;f98w2jtG0dw6jLb2ETSRaWVNL6qIKACsqu1DSVn7DPh38vjL2Ll9Iwa62+GzmWBWSWFSSaCVFkFb&#10;uApl4mXotaVjwJaGXa0GHBxwYVuTBk6DAE6LFlJeLkT5WRDkZkAjFUAjzIaJuxSSlEfgKpiHTv0S&#10;9DpTMegtwIApBTX6LMgEHIgpMCTbiYnU1GWXmwOjJB3dIQEmqvjodiSglP8g6iQPY9T2OLYGF2Bf&#10;Yzr21qdgjX0e1tu/hr1tWQhZ+VAICsPZebScmPYR5OYx+BcBgPx8Cu/SUalIRK81E33mJIxY47C1&#10;ko/neswo0eaza6alv6JCcj1UHFoCTAEgNQApYMYiSkEmvMpkDPty4C18FJMhDg72G7GtNAu9rnSU&#10;2oSgmX9h+MeBWSmATSNmsmpEMCn4UAlzIOfEISR7FBOOhehVzUOD7AlMBdKwozQBr6wvw+m9A3i+&#10;IQPPtmSiq8aO8qCH3NsiOIxq+OwGlrFHjTxKPGZW8mtQiiETcqAnU786G5P+FGwsJWOsVYNtoSxy&#10;3wqJeNjXJkRXuQh6ch4aCQ8WjQRBpxENlX5m/NFYWfy5gX8tLS13xzDV4sWLvxDGV3PBP4GA/C09&#10;fhz79+9Hf38/vF4v+Hw++Zs+/zeGgbRE+PDhw9NH//xGDP7FIhaxiEUsYvErBDUO+Ju/+Rv84K//&#10;Gn/1l3+Jv/7+X+Nff/KTX9vhjMJEWqJKHWAvX7iAm9eu49Y1mvUXBi734N8tfPT+B2H499577PFd&#10;0HLjKsveigA9mjUVgTOfreyXurvecyGeDf8oeIoAqQgAnA3/7sKtaUVDP6pTRCffmC71pVDt9TD8&#10;uwv9ZutotF7+uOba5lN0FzbOEoWNcy2nOsV05K5OUx1/9a5O3QV/FPa9xkRB32z4STX7/tB7FoF/&#10;F86dvKc54F+knJe+FtHQL6KPwT9W2nsP/FFR6Mdeawp7rxJdC/eVZL0lI1l/FCTTMRIF/aLF4N/0&#10;eIwAwAj8Y2OMZv5FxiQ5BoV/l8+FxxA9T5rVSjNUWebplUtk3F3AlUtknUvncPniWXzzo/fC76Nf&#10;gE2p4+Df//h/486tW9i980kIi4rw6Lx5rCTHoNfi+Wf2k/tyDrfJOH7vzm38fz/9N/KO+v04Dcbi&#10;ixn0S96ypUvg8VZCZa6HztkGg6sdKns75JYWVISq8cL6GpzfVYIXhjWoLQlAYmxiZb550jLkyytZ&#10;ya3I1AqergVKSz2O7K3D9y+X4q8ulOMHV5vwnTNN+NapZnzjeB2++XoZvn2sBLefM+DcZh5eX5OH&#10;H727nvwfOASJtQ6ZMgrmqpGrDCJV6EZcrhYrMjRI4IWQpmhHobYBSnMADpcbTpcTdocDJpsXSmMA&#10;PJkNhTw5eFweBHwOpAJqrsCBUcaBRiqGQKQFV+FBgTIEnqERAnMrREQyexuktMyZSG1vRGV5FfaR&#10;a359uwfXni3Djf1eXN1lxe19DiIrru824PxWFdY2SWFQSVBQUAQuRwilwgC9wQejrYaV+epdzWHw&#10;R6R3t5HHLTC6W2HxkftrawZfVwcxOY9N3Q4cGi7AkGs5jowr8f4r9fjgpTJcfcqAq9t1uLRFhavb&#10;NHhzkxSn9gawfrwL9TWN0Ki90GpLUBxoQFN9DxpqO1BX3Y76uk6iDnR3D2F0eBzrptZh/drNmJrc&#10;hKGhKfQPTKCldRglZW0IljYR0czAFvhnlf2++Pw+bNmwFpOjw2isKoNNK4PdoEFHax3URalwFC6G&#10;K+8J1CriMR6Soc/NQauDA7WEA9qHjvbco9CNGn5wMlMgoRBPwYM0fT7cBY9jwpOCPZ06vLqxAVMh&#10;MexSsm5eJnP25WSkMACoE/NgU4mgF2aiwpqLTV0W9PkzUcJ9AKX8h1AreQSjjoV4bdKAg4MG7G4s&#10;wrDqy9hdn4KGgJS8/mQskH1SYw7J3ay/bDaljwX5uQySFYsTUC96AqUFX0e/YSnWB3OwrYqHBjsf&#10;DoOSOfvKqcMvkYRCRF4+c/ylUlETDbKvouwVKFWuhJc7H+2WVDzXrcLu2gK02+PRVKKBSUmdfsNu&#10;vzTrj4I/u1Y6PRXDIKfGIFkwcBagVvwQWmTzEOLPQ4N6OSY9idhYlovtNWJsci0j15eLjioLykv8&#10;0MqE02W+OnYtHpuWmXdYdAo2PmnZr5jce3HOKkwEyT0MZaHPkoYpTzJe6lfjpT4tnm3jY3uXGj6n&#10;FkoRh7zOCtSX+9HeUI76Cj9aqkOfG/hnNpvvjmEqmvn3gx/8YPrZ3zz+6q/+igE36gzsdDpRXl4+&#10;/czvNuaCf2q1mrn50qA/xtMMR+rw+8EHHzC3X2oCFr3+r6IY/ItFLGIRi1jEIhYsaK7Rr5tv9H/+&#10;z38y4HP86Ku4eO5N3GTlvuEsqmj4R/X+u+9Nm368j3ffvR0GLdOZfxH4R8EKBX7UaOET4d8cZb8R&#10;SBSBfxEAOFfmX6TvHAOArOT3M8C/N8Llvqysdw44F603jtJMvU/W8dcO39Xs5+ba3y/TXOAvomj4&#10;xwBgFPw7ffw1VsocUaTM+ZOAX0SRTMlw1t+Ju+CPlrZGgB/VXL38PhH4TSs62y8iVu579RIbI7Sv&#10;HwV+N+iYmRbt0Ud1F/7NyvqLaAb8I4qGf3SsRtaj+wi79Z4n502do0+zsRLuC3mcjPXXWOn6T/7p&#10;n8kH9X/C3//93+GHP/w+fvIvf49f/Bd5J02/mShopxm1FRUVDPjRspu8vFzsfnI7GYenyLVeYA7Z&#10;75MxTntg/sWff4dsH4N/sfj1g37JW7BwOYyOJshMTZAYWyA1t0JtrUdbhQ9vbPHh4u4gzj7pxf4u&#10;IcrdFvDUtchXNqBAWY9cSSWyRWXIV9ShQN0EjroGzY2luHakDB+cKsO332zAt8814ztvtuG75zvw&#10;5+fb8P1Ljfjzs5V4/zUXvnEqhJf2UmOLcqSLK5CjaARH34YiUwv4RpqVV4YcsRFZPAUS80yIF9Qh&#10;WdZIjlcCmbEUZmfwLgh0Ot2wWCzQa1TQqWSQCnkQcgsgKRJAJJaDJzGCqwyCp6mAkBqZ2FqhdLZD&#10;6+mEwdcJnbeT7K8C27p1uLzXjbM7zHjvpUpcf9qDd1+sxHdPtOE7r1fjg0MOvP20Etf3KDDWqgWP&#10;yycSQixSQCIzQaELQmWtgdJWD6W9GWpyDLO/G9ZAJxzBDriKu8hzTShUVrP75fcEsKahCAHRE2gy&#10;rsKTDQV4bVSOt/Y5cXO3jYG/05MisoyLN/dasGOqCr1t1WiqrURjbSO5352oqW6Dy1MFkyUEi70K&#10;Tm8Dqmp60No+hL6BCYyObcDExCb0D0yis2sQlTUdsLuq4PVXoLyiCo31DSgtr50B/+j/il1PbsWa&#10;yXF0tTbApqGusnps2LAeTRU2WAoWw5TxMBoNmSgWLoM8/QlkJS5CYVYyZLxcliEoyAvDPyYK9rLS&#10;Ic1ZAVf+42iQLcZzgw68OORGq6sQuauXoiB9NTP44NNS3ZxUVv7rMcjh0Qnh1eRgY48L49U8VEuf&#10;gCX7YbgKH0eXaRkODcrxyoQdO6uysT2wElvLVqPCUgCthA9BPs0+zIIwP4com5UhU1gn4VA4mQ2f&#10;nYyZonQEOQsQKvwaRm0rsCWYiqfKM9Hok8BrN0IpoNl9HNa/kIJACv3kZF4pKGSSFOYzt2Ju2mOQ&#10;pT+EcnJtB3q1eL5PgQbzKrRWm2FV88ImH9TlVylgwM+qFjE5dBLYdSJm+iEtWA5b4UPw530dlvSv&#10;IlT0KNYVp+K5DgG2l6Zhi3c1hn3ZaKpyoSIUhEUjA834c5o0rOcfdeqlENBK4Z9SDKNayvoWKoqy&#10;YeItQ71iEWxpX0OPMR5HJry4vK8dB3s12NVnRV2lH3JBAWw6GVpqQ+hoqGBqqy/73MA/6ngfGcNU&#10;X/rSl1hWHIVjv6wvbuRHONrO5t/+7d8YNDx27BjrHUhbbcybN2/GvqmoecbvI34Z/Jsd1Pxr1apV&#10;M9an0mg0zCiM9g2mnzGoI/Dsdahi8C8WsYhFLGIRi1j8xkE/fH347js49uoRnD93hrmc3oUts+Df&#10;u2+/g29+QPv+fYAP3nubPE/WuR52/Y3APApB3olk/X1G+BfO/AsbMFCANDvzLxpIRZf9RsO/2QAw&#10;AsAYBKSiGXLH7pX7zgZwsyFeRNGgLwL7Zj+OVvT+ovf/aYqGfbP1y+DfGQr9pnX2BLl2qunrjr4f&#10;0ZoJ/94g93Um9KP6JPAXAbMzoN9cmX5E4f5+Yd24di/bj4K+CPijYhB5WpGxFy1W8jut6PEYgX/R&#10;4I/OU4h49cpFXCbncPlCxLDjzDT4exUvHnoe/+v7fz79Dvh40C9TN27cQHt7O/tyQb9kud1uHD16&#10;FN/51jcZyLzAxiURc6U+y/b/rY8+iMG/WPxGQb/kzXt8OcvmE+ppSW8jSvxl2DPsw8WdLtx4phQ3&#10;D9bh6oEynN5ixGCDH0JDEwN9XE0jhMYWiIzN4KpqUKioAldRAq3WgGq/DJsGzTiyy4ezh0K4faIZ&#10;759uwkdnWvHR6XrceS2It46W4sCWUrK+GTmiEmTKapCjagRH1wqJvRNiWydE5hYIDOXk3PwQKM1Y&#10;nSNBfK4eWRIPuOTYRdYBKOyt0JhLYLV74A/4UVERIl+SQ/B6PTAYrJCpHChSeCDQlUFkqiHrN8Hg&#10;7YC1uIvJEuiA1t0Go68NWzaP4+VtZXhlrRbPDRTh9SkZTm3S4M7BIG7sc+Lt572484wVV3bKcON5&#10;G3ZN+SAUSVEkVEEsN0OidEKqCUCmK4HMEILcUkf23QlnSS/85f0IVPTDE+qGxk4NSmrBVddCpq+E&#10;xehCbUCLSpcATnkSnOJVaLZmYrI0Dwe7OHixrxB7Ogvw3IQUo21G1FW40N1agbGBdkyODmJkaAjN&#10;rdS4o41l9HmDLczAo6KqHbV1PWhpHUJXzzjaOsbQ0jaExqY+1NV3orurExPDnRjqaURFqX8G/Dt9&#10;/Aie2beL7H8EdeWh6bJfKUpLirFuagg+XS6cvKVwF62AjpsATsYq5KWvZnAtkllHoR8/J51NaRYg&#10;NfQQZCdBmbkI5syH0GNNhE+0HLz0ZeBmJrFSX2VRAXQSHkq9Vth1CngMClR7jQiaxah0cjBSK0aL&#10;LQGG7IcgT/4qPIVfx3hxJp5sEGLctgz9mscw4liJGpcYKmEh68tH4Z8gj0yJivKyIJrOAKTnROEg&#10;JysVSk4Smk2rsS6UyzTiz0WZUwGdXACNiHcX+KmEYRBIM/7oPIWBUk4eJGSfgrwk5KU8ClXm19Hr&#10;TMT+Pj3ai4WoLTHCohbAqCxi4M+oKCKPhbCqiMjUpqGiULAQGmEqjEVL0GpLRJViOZrU87E2mIhn&#10;u2R4ddKFU+t8WNNoQWdbLTw2IzP1oGW/VHSeZv0FHEZ4rVpyPDGM5DWjGYAmtRjyomwUJM2HNOlh&#10;uLK+gknHKuxvK8KWmkKMtDhRWeaDnprm2HVorStDT0s1y/5rrv389PwbGRm5O4Yjotl/a9euxY9/&#10;/OPptcJBf2z79re/jWvXruHIkSN48sknUVtL3pMyGVavXv2x/cylzxv8o5U8FIT++Z//OeuPOET+&#10;dtBy4ZSUlBnrxeBfLGIRi1jEIhax+K3EX//VX+D1I6/gzTOnce3qZZZhFdHdsspbN/HO7Tus7JfC&#10;v4/efzcMXm6EASDL6iJ6++b1ueEfLcm88XH4R3WDlmBOZwDOhn9UFD5FoNQnwb/ZgItBv0jm330K&#10;/6Ih3yfpk8HfPfh3llxjWOTaKfSbA/xFgF9EkZLfMPybBf7mgH5UEfD368G/S7jOAODlGfAvku33&#10;ywBgRHPBP7o8GgDS/VL4d+XyBQb/aGluBP4de/UVvPrKS/iHf6A9+j4e9EtHWVkZVq5ciUceeQQ1&#10;NTU4f/48yzqgQTNl//mf/hE//tGPmP6GfHn5mx//CD/60V/jP/7jX8kaMfgXi18/6Je8hx5dysp4&#10;5aY6hFwWPNUuxukNWlzd5cKNAwHceKYYl3a7cGqTFlv7y2AP9kBCjT7MtN9fK+S2dohNzSiQhZDN&#10;0UMjE0MlyIWQGiHwUmFUZMJtKUBNSRE6ayVorxSjqaQQNQEJ9Foj8sVBpIsrkS2vQ76mCXxTGxTO&#10;Hggs3eAZ2mDzN2O4qxbPPtkBX2kIWUVqZHHEyJe4UKDrQJ5hCGnSRqRxHeCKDTDbvfAFgqisKkV1&#10;VTlKy8phcZfB6K6F3tMCY6AbtlAfHKXdsAQ6oXXR66hHQ0c//vGHZ/Ef/3wZP/7uEVw72o9j2xx4&#10;cUyKo+uUuP6sH7dfDOEyuSen9pbg4LYaNNVXQaT0QKDwQKwJQmqogNJaC629GnoHmbdUQWVvhMXf&#10;AVdJN5OzuIP1AKS9DIu09RDoyFRVieLSBmya6sDG0RqsHajCptEGDLeXoKfKgCa/HEEjD14jFyat&#10;gNw3GbzktaqpCKGtuQm9XV3o7u5DV+8I+gfWoqd3LTo6J9HaNo6G5hE0NA4S9aOuoRf1jb1obx9E&#10;X+8wJsdHsW5yCANdzfA4zTPg37Ejh/Dsvl1YMzYCv90Cq1rOACAtM7UatSh26mBXFELGoWAvnbzW&#10;FPpRUciWCX4OBX9h+EcfU9DGy05DYUYy+FmJKEpbDHHGIrJ+MkQFZL1sMl64edCKeXCbFOhtrkJN&#10;0AmvSY1qnxlNIQcCdhUsZDwZeEugz3sEoqSvQJT4VdjzHsSIayWebszB3rpsjAZSUWoXQSMuYOXG&#10;FPiFlQ1uTiZ4uZkM/kVKgJn7b04a1LxkeBQZcMnSoeGnQCvhQFFUADm/8C78CwNAWqLLY/DvHgyk&#10;U3I/eNmQ5S+HR74cjR4eiu1y2LSicMYfkVEeBQBZ+W8Y/FnVRbBrqftvLoySZLQW87B7UIdBzyqM&#10;u5fhQJcSJ5/qwnNr6zHR34z66jLW589lVsOqk8NuUE2DQBVZpmXlytSgRa8QsQxAOqWZkPReC3Pi&#10;UaWIx4QrEQc6pdg74EJfWwWMGil05PwCDj3qKwIY7m1Bf0c9upurPzfwj5a8RsZwtGimG4V6tFyX&#10;AkL6f1ehUCA3NxfLli1jsGuu7X6ZPo/wb3bQqgMKPqPXi8G/WMQiFrGIRSxi8VuJf/zHv8MJ6hx8&#10;6iSuXL44E7JQ+Ed16ybefus2PnqP9v17Hx9+8A6DLwzYXL9217zhzls38M6d6ZLfKPh3h/YQJOtR&#10;RZyBo+FfuPT3dwP/WF882h/vPoN/VNGgby79cvh3FGepYy+5TlryOxf4o4oAv7ngHzX6oI6+EWOP&#10;CPibDf+oPgb/aJ/GzwD/bl69eFeszJfCv1kmHxFFIN5cujsuiSLwj4k8ps/T7en+r5GxdPXSBVyJ&#10;wL8zp3H6jWN4/cjLOH3yBPvgHgma/UqzDVwuFx588EF8+ctfZpl+3/3ud+f8YhVx0Z6tcL3wp5cx&#10;xSIWnxb0Sx6Ffy5fHZ5f68OR4XycXMvFiTViXNxhxq0DLlzdY8K5TTK8PilCX0MxtM52SMxtEFuo&#10;0UcrRMYW8DT1KFSUI5NrQ24eP+yCysmCpJACl1QmOT8LBmkujNI8yHh5yM2Xgiv3MwAns7WiUEf2&#10;Y2yDwNwBrqETCnMTuusCeIFmO22z4aUJNbrrPVDaKqGylkCocqFAaEaOtAKpii4kSdqQwK9AXH4Q&#10;ydwgilTFMNqCrC+Xw+GEnUxtTj/svhrYg+2wFvfA4O+Gil6PpQkmfzOe2rMN164dxkcfnMSH758g&#10;f1texLZNwwgGS1BWGkJnaxWa66tRUlLJjFDMnhYGD7XOVlbKSw0+rMEOGNyNMHnqYfK2wezvItMu&#10;6FxtUFvqoDBUQqytAF9TAa66hmUA8jU14ChryTU3wuZtQCDUjKqaFqxdNwWrpwYFfBuKhAaoVRqo&#10;lTLIKWAl80aDFS53CCWhBtQ0dKKhrR9d3SMYGVqH/oH1aO2cQn3rJOpbxlHXOILq2j62b6+/FiWl&#10;daira0ZrSyuaGsgyj3cG/Hv18EHs3/0kupobYdXIYVZKoRULGeiiIE3CzYeyqBAybh4DbPT1poCP&#10;vvY004+CvkjmXyT7j4qbTcZDbipZL5x1pxQUQC8vgsuohMugYm6/drUYFU49/BY1AlY9yr0WhFxG&#10;BBwmuC162I0ycHNWIithHjLiHgQ/+SE81WPCO68N4spzjSg3pUAryoJaRB15s8An58vPySLHzkBB&#10;ZioKs9IY+AuX/+aS884OlweTZTQ7UFyYy9x82fXxwqW+FOxREEhFMwqpa69aFDbxCIPA8GM61YgK&#10;YFLkwqosgFHOY+DPQDMIxTxyD7nQSnjsMTX+sGtFcGjDANChE8Gi5sCizCHvkxTU+fKwvUeJZ/p0&#10;eLrXgr5yDYY6a1AadCPks6KjsRy1ZX4G/KJFS4BteiV0ciHU5Fi0jx+d18uKoJcWkfMkjwVZcMqy&#10;0FVhxUBrJZwWHVvXrJYw+Bd0mdBG3bM7GzHY0fC5gX+0dLe4uPjuOJ6tP/mTP8Ef//Efz/ncr6M/&#10;JPwTi8Xk8/Q/Tq8xM34V+Efj4MGDM9aLwb9YxCIWsYhFLGLxW4mf/vQnuHj+TZw+cQKXLrzJMqfm&#10;KrO889Zb+ID2/Xv/fXzw/jt47907bB0KcRjQIaIgJgL+6DzNHqRQ5jaFf9NZf7Mz/24y+EfLfsOl&#10;vxHAFAF/FEj9MvgXDQAp+Ivobr+/49QgI2z0EQ3dokHcXJoN9yKaC/xRzbWPX0Wzod/Hgd9MnXnj&#10;tXvw71PAXzTwuwf+TjCFTT5o379w+e8vA38z4N+nAECqsMvvbNH+f5fDxh90DPwK2X8zx+NM0ecp&#10;VKTZq9Hw7woZ2xH499rLL5H9X2dugzSbj2YlVFVV4YEHHmClSCqVimX/xSIWf4igX/IWLFqGia4S&#10;vPWMEd9+1Yn3XjDj5n4j3nrWjm+8GsT3Tlfho9dDeGZDEC5fPQSGFvD1zRAaW6fVxkp/i3T1yKcm&#10;IGI3Crg0o4aLIg6PmW2Y1TI4DDpY9AbotXZIlX7wFKVo6p5E19A6aD0d4OhawDG0gkv27Q+WY++o&#10;A8c3G/H8gBh7OgXYXJuLySoxbO4ySCzNkNo6IDE3QKwJQKAKoEDbjnTNIBKkvVgu7MYKYQ/iJd3I&#10;VDVDoi+HweaDw+mGy+2G2+OD218Ou78BZl8rtO4WaFwtUFjrYXDWwOmrhtlZDpMtBLWhGEpdCTRU&#10;+lIYzOQ5ew1MzgYG/iyBLthKuqGyN8PgbYU50Aa1oxlGck2WQA/r96d3t5NlLayXokIfQpHMjXyh&#10;A9l8O7IF5H5JA8gTB8FT1UCoa2CZmApyba1dYzDYayFWBqAylMDqrIbNVQGLtRhGaxB2Zxn8xY0I&#10;VbSjsr4fFQ19qG/qQX/PCHp7plDbOIKSyj4Ey3vgL+1CZU03ulvbMNRehZEGJ0brzFjT6kJ/gx8l&#10;/pnw7+VDz2DN6CD8DitMSgm0EgGDXAp+AWj/Pk52ehj2UWiWl8FgWgT2UfAnys9k8Jc+5mal3gWA&#10;PDJPn+dmpbDlMk4u2WceTAoKp/gwyQXwmdSo8lrg0Enht+pQ5rXBppOzElyVmAeHmY4lJeTCQshF&#10;BRBxUmCSZKAlpIJTkw2tOB3yohwICjIhLMxmjr+FmenIT09BfkYqg4AU9gmps3BhDvi55NxodiK5&#10;hvCysKsvdQSmDsG0PyDN+BOTZRRcUwBIQR8FoYoiDgOEdDkFmXRKy4BppqBeymei2X4UvCmFXAYS&#10;aZYgddVlPQDlfJiV1ASEZgIWwaYpglXNhVVVCIOUQsBsWOU5sKvzyTIuDApBOJuP3C+fTYdSnxVe&#10;qwFO6vhrM8Bt1sKilbN11OReKcmx9HIRWSaDWSMl8xQI8slzXHIOfGhlAmiYitj9tepkZB9qVnbd&#10;UBlEVYkblUH35wb+0aCmHBSM/c//+T/vjuffVNQ9l/5QRzP0qZsuBWu0VNbn800f9XcbtA9hQ0PD&#10;jHOi4PHv/u7vpteYGTH4F44Y/ItFLGIRi1jE4g8c/+f//pwBv1NvvIFLF88zgEJBCgOAs8p/33/3&#10;bXzjw/fuwT/yHN02Usp5N+NvFvxjukk0R9kvhUE0UywCjKIhUwQARuBfxPTjHgAMg6xo+EcVDf9O&#10;Hn+NwT8KyyJwLVpzQbiI5gJ8n6a59vFpmn38yDn9MvBHoV9Evy78oyYf0YYfYZ2aAfwiin5NqD4G&#10;/8g0GvpFNDf8u0Bed5oFGDYBeYuOh98C/KPbMfBHRcbU1csXcYWMZwr/Lp49Q8bCMeZs/REZv6dP&#10;n2bQjwI/qtLSUpw8efLXds2ORSx+G0G/5M1fuAKh0iaMdVZg61Axtg24cGSbG+efCeBNosPbgxjv&#10;sCMU8EFnrWEGFnJbB2S2dkitHVA6u5mkljZwNXXMyEKgrQFXWoJ8vgM8sRtqQwhmRx10Nlpe3ACe&#10;ug75ZL2qllHUtI4y0w2uvgVFxmY015XhxSkDzj9lwIW9bpx80oN9/Qpsb+Jib4cATaUWiMk+qCmI&#10;yNYDib0bKlsjpPpSFCpCSJE2YZVsEImqMayUjRCNIkE+gAxVO/i6WujsFXB5S8iXdi/8fg+CJSH4&#10;S6vgCNTA4quBN1COQKAEJrMTFrMVJoMJFoMFVpMdFksAJms5jPZaqB2NUNhbiNqgsLUyqRwU/NEs&#10;wGaoXe3Qe7th8pH7Y2+GzFQNia4UMq0XQrkVBQIjUrOlEAllsOhoqaYGBr2F3C8X+LIQlKZ6ZsSi&#10;s9RAa66A3VuDQFknfKVdcBW3w+lvg7ekAyUVvSip7kdp7SBCtf2oqe9Bd8cgOjpGUVk3yOBfMVmn&#10;uqoZr26vwzeOteCDI7WspPv8DgvObdbg0k4TTjwVmgH/9u3ajvb6Wjj1WmjERVAKuJBx80GNM3g5&#10;mUhPSED8ssXIS01CYXoquFlpyE9LRl5KEnJTqGNvKvJTVyM7KR5ZUcpcvQqZiXHIS0uEuCCbQUAK&#10;A3XSIlbyS/v9eUxqtNeUosxtZfCvwu+EQSZi5bqcnAwIOfng5mahIDsdBTlEZMolyw0qEbRyIZTC&#10;Qgbz8jNSkJuejGxyHjlpScgi55WVnIgccs45qckMBBYQFWbQcmQyzUwFh1wHN4tmKFKISQFnDoS0&#10;VyA5Hi87A0Xk2uljGb8AkkLqIEwhYS57jkP2wydTUV4OxPm5kJHzlHMLoGIlw4UQkH0JqOkI2UbI&#10;Idty8iAl95SCRbWIGpRwwo7AEi70Ui60Ig7U5Fp0Mj4z4lBQFRWwrESFkAOtVADqrGxQSmEksmgU&#10;cBrUrMxXQ+6nSsQjrxkFlXyyDyEMchGDfyoRl2xPz4nuk0v2HXYtpuvR7dRiur6AZRHSx/S8P0/w&#10;j/5fpX10DQbDJxpafJJoVuCCBQuQQMa3QCBgJkLUhKunpwdbt25lffLOnTvHAGOkPcfvI6gRCT2H&#10;6HP9deDfD3/4w+k1ZkYM/sUiFrGIRSxiEYvfSdBmw++/9zZOHH8dF86fw41p04/oPmoRAPjOO2/h&#10;w/ffuQv/3nn71j34d2Nu+Be9n082/AjDIgqRoiETBU+/CfwLZ/29Bur0S4FaBK5FKxq+zdZcgO/T&#10;NNc+Pk1znQ8VPdfPCgA/K/ybDQDnhH/TJcCflP1HNScApPqsJcDT8O/W1UvhcXDtsxl/UM0F/ajo&#10;GKPjNgL/wj3/ZsK/E8dew9T4KBRyOfvi9NBDDzEAeOfOHfzkJz+ZfjfEIhZ/uKBf8p5YsBxOfzMC&#10;3nI4LG6YdCbYdUoE7QqUOWUIWhWwaVWwmj2we+qZcYW9uB8GXy8Uji7I7Z0M/qndPdB4eqEi8xJz&#10;OwT6VvC1zeAqKiFQVUBsbCLLmlGgbkSeoo6VvOq97bCX9EHpCvf3cwdq8PIGPW7st+DWcz68ddCP&#10;mwdDuPpMACc3KvHSmBIt1cWQWZtRZKyD0NYNlXcIat8wpGReoClHgcCKPEkAGeouxMmGsVw2hjg5&#10;EZlPkPcjTTMArnmAnHsrbN4y8p4sR0d7Axoba1FdW42y8lJ4PE6WlSuTiiGXiqBVyaFRaaBSW6HU&#10;+qE0V0NhbybXHgahtO+hzEr7H7aS5a1QUgBIpHZ2QO3ohNTcCIm+AiK1DwK5Ffk8FQq4Uli1Qqxp&#10;kuHwlA6X9hfj2HYXOioMEAr1EMm80FuqYbTXweKsQaC0BSVVPfCEumDzd8AZ7EKgfIAsGyIaRnHV&#10;IDMUqWnoRU1dHypq+1Fe0w9/qBtesk2xrwy7W7n41osufPNwEO8dKsHV3Q5c2WnA7QN2vPWsYwb8&#10;27J+CrVlIdi1albuK+MVsEw4fm42eNmZKEhLQ0ZiPPJSk1GQnkIepzD4R+cLiSgEzElKRG5yAnKo&#10;UhLJNJ5MiZISyPqrUZRDs/+SQXsFUuhnEHNhkhfBQFTsMqPEZUJzeQCVfgcDkBSa0RLeovwc1rsv&#10;PzMN2enJyCLHzc1IBS8vE5KiAghZNl+4tx8FgHkZyazUt4DMU6jHv5vlFy7zDQM+WqJ+b7mEk8P6&#10;AVLAR8t/6XykRyAtFaaZfTQrkEJACtjo/aEQT0H7A1KoRs6DmpdohBzoxDxyXUKWJagQcCAnkgkK&#10;w9BNRKEbhX4c2DQiJotKBLNSyDIG6b0wq8SsTJiKlRYTmTUy+OxGUKffcO8/DWw6BSwaKUxq6XR2&#10;oJj18NMrhMwVmGZwGskyo5JCQNp3UMSMQMwaCUwqCaxkHatWxjIHqbmLw6Bg5iEBp+lzBf8iQbPc&#10;du7cydxtI+N6tigczMrKwujoKF5++WVcuXIFb7/9Nj766CN8//vfxz/8wz/cF9dMgebExMSMc09K&#10;SvrETD4KBePi4masT/Xhhx9OrzEzYvAvFrGIRSxiEYtY/E7iv/7r/+J73/sW6/t3/swp1oOPQrq3&#10;boXLfiPwjk6pmUcE/lFg+N47d1hGH80WvEXWeefte/3+ItmCEXBDyy1pltftqJ5/Yfg3s+cf1Wz4&#10;dxcAnj11FwBGwz+qaOB1r9dfGPpFay7YFg3jouFctMJwL6zZ0G9u0W3mBoiR/UXmI4o+J3quc0G/&#10;aEXg313DD6qo+0AVDf7mAoF3y38/AQLOhn9UEfg3GwRev3R+pqYB4MfBH9Vl1v+R6vY1Oi7ImJuV&#10;BRgZO9Gi45BBZQqk6fgk05tkvFIATd2E78G/sOEHBX8vPvcsyxr40pe+xERBwre+9a3pd0AsYnF/&#10;BP2St2DhUrg9IbisFjjMelh1alg0SiaTioIAFVluhc9XDXewA/biPtiC/bAV90Pj7oLC3gmFswsq&#10;dw+0vkHofENQOLqhc7TC5G4CT1WL1KJKJHOCyBKVoUBVB76uicEytbMNWrIPmaOTlfx6iyvw8nop&#10;Tm7i4s0dKtw8YMf1/Xbcet5BplYMNtogNVZDag/36VN6yHmUjRNNQGQfgtw9ArG5DTJtAFKlHXmK&#10;SiSqRrFKvQbxqkmsJvMpunGk6qeQrJ3CankvhKYGlJTXo621Ce1tTWhsrEN1TRWKi/2wWExQKhWQ&#10;SWUQiVXgCA0okrqgMFVD5Wwh198NjaeH3IMOKGwt0LuboXO1skw/DZnqPB1QuzogJ9cqNdVBqCkG&#10;V2JBAUcKhzIXT3YrcGqnD1f3F+P9ow1455APtw5Ysa7DDJHUBonCBznZRqrwwGCthCPYRe5/D+xB&#10;ah7SC1/5ACrqJ9DQsRHBqhFY/J1keQea2sZR1TCK4kpyf/xdrDehyeiFKecxdGjn48xaJb75UinO&#10;rlPj+m4Lrj9tx1v7Zxp+rBkbQk1ZCQJ26rqrZj3jaJnr3RJXIZ3PQxEzz8hiJb10KszPRFFOBniZ&#10;qWFlpYGTmUxEQV8Y9tEpPyeNrJcMKScLakE+9KJCVHnMGOuoRnt1AONDvdi5ZS1qSzxwGRSQkONy&#10;stLBo/37iArJfB7Zf3ZaEnJoOS85Dr8wB1IhFyIuLdsNl/TSjLxwaXIm+PQcybLwNeTfBXoU2lGQ&#10;F+kDKOXR8t7w8wz0Tff7o+sw4Eeeo8vDz+ew+6KhWXO095+A9vzjsixG1t+PzBukfPiMKlbaTDPs&#10;aNaekqxLs/lonz1W7qwoYj0AqfuvXSuBnQI5uQA2rRQmJe0FKLkLAW1aGfwOI0p9dtabL+S1ophm&#10;SZJlVNT4w6pTwK5XoNxnBXUCtpF5Cgyp+y8tAbaS/dPn7eTe0lJfOnUYqWGIkszLmWGIz6pFyG1C&#10;ecD+uYR/kaAQz2azfWqvP9qKg2bW0cw42qbjfoyNGzfOKGX+sz/7M/zFX/zF9LMz43vf+x6WLl06&#10;4xqpbt68Ob3GzHj++ednrBeDf7GIRSxiEYtYxOK3Er/4xf/Fj3/81wz+vXnqJK5fuhh25o2AlmnR&#10;xxS2fPDe23cz/yj8o8+FS4VvfAz+UTATgTYM5vwa8I8qAv8o+Psk+EeBVgR4MfD3O4N/9x7/uore&#10;PrI/quhzouc6F/CL1q8C/2ZrNvybAQFZH8CoHoBR4C8C/6IVed1mKwIAo8t/78G/cOZfBAAyI5hZ&#10;GYARRcYQVWQsRubpWKWZg/fA3yUG/k6fegNbN2+C2WjAV7/6Fcx75BHIpFK8+eab0yM/FrG4v4J+&#10;yVuyeAnKQsUIee0IOg0MHgQcZvhsJnjsFnhdbrjd5XD5W+EI9sAW7IMpQOHfAIz+HgbvDP4+2EtH&#10;YAgMwuxpQ3XQg929Jrw4YcSh9SWoqapGoaoG+fIKcNRVDPxpfX2QWLsgNHegyNSOTFk1NCYHdgzr&#10;8PJmI3b1FGJPHw9Htljx8jYnprrMkCu0KFKHILK0QmZrhD7QB41/GHL3EMSOAQjtg5A4RyF3DUFq&#10;boZIHQRf6UeuugWZ+lGk60aQYRhHOlGqbhSrZT1YUViB5dlWpBeooNBYEAiWoK62GrU1lQwA2u02&#10;mM1WaAw2iBV2iFVBKM110HjaofOQ6/f0Qu/pgtrRBp1runegrQlqJzUDaSf3p4NlAMqsLeBryiHX&#10;OlAfkKLJkogWRwo2NfBx9ekQ3j/SiNvP+3DnOTtu7DNhbbeH9flTGauhNldDZa4ix6WmIHVQ2Rrg&#10;Ku5BsHIQoZpRFFePwl06AGdxNwOCoboRBKqHYS/uhdnXBaOrGVZ7GcotArgLH0ebZgGe7SjEybVa&#10;nNtqxqkNClzdZZgB/8aHetBYXYGQ2wm7XgOdjPaQK2IZeFLa904QNsMoyk1n0IzBvNywqQfr78d6&#10;/9H+erQkOJXBvzAApCAwGTJuLkyyIsg4OdCJOPBbVHhu1wbcOncM+7ZOYf34AI699jKGulshKsxk&#10;ZapWgwZCTh442Rks64/Cv1xa2ktLjLPSwMvNgkLEg4isQ7P3xOQYtB8hBX/0vMJ9/rLugjt63hHg&#10;RxWZl/Fpn78w+KOiwI9m+rF+ftMAkO6Tl52CgvREcr3U2TofSn4BUSE0Qu60aNkuBYMcBv98RjVo&#10;30SW+Uf2pxJzWQ9DahpCe/9RAEgdgCPwj2YAUvhHoR8VhYBUDr0CHis15bAwVRa7UOKxIOSxopS8&#10;j/12PXn/6hnAC5D3tNdmYI7AYUMQNcsQpD0U6fN+h57sSwOnSQW3JTylALDYZUJjZTE6GsrR1VT5&#10;uYZ/NKij7dGjR6HRaPDwww/fHeez9eijj6K+vp714v3Xf6WO+vdP7N+/n3y2+OqM821pacHPf/7z&#10;6TXuxbFjx1h/wuh1qfbu3Tu9xszYsmXLjPVi8C8WsYhFLGIRi1j8luK/WD+SM6dP4ezJE7h64Txu&#10;0iysmzfCigYvb93Ae+/cDmf9TcM/CgQpfKHTGfBvOisrsi2DOLTsd074F4ZEkf5xV89/HPxFw7+7&#10;APDMibsQKxoAnjpOwV/E5ZcCwJkQMBqyzVY0jItWGNR9HOTNrcN44/VpzXpurn1HFH0evwz+RZf9&#10;zoB/tPw3SudO/Rrwj+giMwAJA8BLDADSLMBwJuCvDP+IPhP8I6Llu7PLgGeLjanpHpJsHBFdp33+&#10;rlxkfSs3rl8LtUqJxx57DA987WvQazUYGx7C5UsXp8d8LGJx/wX9krdkyRJUV1SgIhRAWdCD0qAX&#10;pQEfSnw+eN1BuDyVcPjaGPSz+Puhp7DL2wdzoB9Gfy8r/zX4B2AJ9pN9VGBtgxq7WotweJCHY1Ni&#10;nNmixdp2J6TGWkgtLRDq68FT1zDjEIGlFwJzL3iGDuTIKsAVG2AxyOAyiWBW5MOkzINdx4VKUoic&#10;XB6yCzTgKELg6eugcjTCGhqAKTQKfWCEQUCFZwQS5wiknlEovGOQOfshNTVAqiuFWF9KjlOPPEMP&#10;MvWDyNQNIl3VgwR+OZakafHEynw8viwTyxLzkJknglShh95ogcPhgN/nZSDQ7w/C7Ssl96OeXH8P&#10;dN5BaL1DRAPhsmdXF3MPVjpaoLS3QG5tZlPaG1BiboHM3IB1YzUYrspDULQQJdIl2NOrxtX95bj2&#10;TCnObTPgrWeceP8FBz48UorW+nJy7pVQWhqhdrZCTfajIvvUOptgD7TBVdwJR3E3XKX98FUOw1M2&#10;AG/5AHwVA/CUDzL4Z/K0Q2tvgpOc8/N7xzHVHUSlKQ9NxniMl2RhR6sUuzqlmKwTzoB/a8eHUV9V&#10;Bp/NAqtGxTJBzRo5qOstze4Ll8aGDTAo7KNAj06jFTb2CMM/avRB4V9BehLyUhPZYwknG0XZqVDw&#10;c9HbUoUb54/j7Stn8foLT2PtcBe2b16PrqZqMg6EcFv1aG+uh1JcxIAfzfaj0zzaoy8vk/X8o2W+&#10;FP7Rsl8uOT41+2AZf+Q5PuvfRzMTw8BPQNZly3PDmYH0mu7BwHBGn5hsT6dSbi7rjxcGgWEYmJUU&#10;h6QVC7B6+RNIi18CZREtBc4DNzMJkoIsKPkUBuYz+EczAP0WDUIOA4N3NPOPlfxOwz+ViMPKncPm&#10;H+HsPwoBWTYgmVLwRzP/qIwK2rtPyMp83RYdg4BVJR5UBBwo89tZf8TKgIsZdlBDEDMt61VJWBkw&#10;Lfmlbr60NJhm+3msWlbSS0uHqcmH16Jl0K/MZ0NzdQjD3S1Ezehrrf3cw79IUHfcZ555BkKh8O5Y&#10;n0v0eqlr8KVLl1irmvshLl68+LFsPpr9t3379hnZivQa/X7/nIYnLpcLP/vZz6bXvBcej2fGehT+&#10;UVj6eY8Y/ItFLGIRi1jE4j6If//3f8fVK1dw6vgx0B5pN65ew60btz4G/6jenQX/3r5N17se7gn4&#10;9lt3AeBnhn9XouDfxemsv88I/85HwT8KtFi228ljOHP8KNPpaZ06RiHgbwb/IvosEO/E64ej9NmB&#10;H1X0eX4S8JsJ/mbCv3MU+EXpzVnwL3K/IooGftG6+OY9+BcGgKdx5cIZ8vpMw7+Lnw7+qGbDv3vg&#10;7x78iwaADP5Nm8fMBn7Riowntu70Pij82/v0LnC5HHzta19jv8ibjUY8s+9pvPHaEfKavYoPPnhv&#10;esTHIhb3X9AveQsWLER5aSUaG5pQX9+I6qp6lFfUky/6DQiG2uAu6YU1OAijfxA6bz+0Lgr/+mEK&#10;DjEZAxR89SMYrMFT7VK8OirAwV4+jq1V49VJFdZXpKE/UACDuZxl/EnMrSjSNyFHVoM8RSNElj4o&#10;3YMsM05lDECr0ULA5yMrKw/p6TlYnZSJlQlkmiFBjsgFrrYWQlM96xdoKx2GpXQCxpIJNtUXj0Hp&#10;GYGcSOkbJxqD3DsOmXMAIkM1iuQOFEqdyFY1IF07iHTNMBKFdVie68KyNBUWJUuxIFGE+fECzE8Q&#10;YTF5nF6ggVJng9vlQVlJAGWhAEpDQRSXlMEdaIDB1wO1dxhqzxC5D31Qu7qhcNA+gK0M/uldrcwE&#10;RGpuQUlFO47trURPSQZU6Y+gVLYURzf78c6RVpzYaMDra2S4td9GZMKt3Socf7oGruIGiA2NkFja&#10;WJakzN4Je0kPKhuGUN82hbKGCZTUjCBU1Y9Soqr6YVQ1jMBfMQiztxN6moFob4LCSA1D2uEnMjmq&#10;oFDZIBWpUJDDB79AAD5XOgP+7diyDg1V5XCadHBbjLDqVNAUZcEgSIKyIB7ctCXIS1oGbmYyUlct&#10;Qdbq5QziCXIzGPTjUNg3Df64meEpBX+ZiSuQsnIJklcsxOpljyM1biHS4xfCpORh08QAjh7ci2Mv&#10;HcDG8V70tdUz8FTqNqOhshhVZUGIePnITUtGevIqpCXFI211HPIzUyATcCCmwE3Ch6Aghxl9FE1n&#10;/fFzwqLzXHJu1OgjK4X2K1wxLbKPtEQGAuk6FABSIEjLmCmgvJsFWBh2/xWTZXGLHsPixx7E8ice&#10;REbc4xBnLYYgcwlyk5YgP2UVywqUc3OhpeYZUj6cWikqPWZ4TWQ8ibiQ8PIYAKTzStrzj5y3XsIl&#10;Uw70svBUKy6EUUaBoDAM/1Qi1gOQAkSbVs7Kd8PZf2aEvDaEPDYEnSYGAmnPRNqzTyHIh6iQXkcW&#10;BPlJkPGyoBQWQC3lwqaXsXJgKzk3E9m3y6Se3t6J/vY6TA33YLSnFQNtDV8Y+EeDgjL6A/S+fftm&#10;jPnZovCMZs95vV787d/+7fTWf7j48Y9/jJycnI+dJy1ZdjqdeO2111i2HjUpofBu9npU1HCMmpZE&#10;m4198MEHH8uGpFDx/Pnz02t8fiMG/2IRi1jEIhaxuA+COpe9c+cO3jh6FJfPv4nrFMzduB7OrpqG&#10;dxFRuEdLfyM9/+hjCv4o8Hv37dszs/9m9f2bbfhBFe32ezfzbzqjLAL/qGj22Vzwj8KraPjHzD5O&#10;RPQ66/8XhoD3INovg4BzQbrfheY69qfBv4g+GQIeZcBvRvbfdOlv5B7NBoBzgT+q6My/GQBwOvNv&#10;Nuhj+iWGH58F/v1S8EfGJC31pWW+169eJq//GRx69lkYdDp89StfYR+aRQIB9u3ZTcbyOVw6dxbn&#10;Tp3E8deO4NvfjvX5i8X9G/RL3oInFsBh9aK8tA5tbf2oru9GaU0vSquHEKyagLtsDObAIIy+AZj8&#10;gzAFhmAtHoGjdBwWMtX7BuEp7cLmTgOOT0nxQnchnm7KxbE1apzabMJTzYXYXJ2FFp8CagsFdy1E&#10;rSgydqBA3YoCVRMk1LjD3QeduwNGZy3EChsKhUbk8Q3I5WuI9MiT+MHVNUBo7oLMWgOjt5HBP1v5&#10;FGwVa+GsXAdr2RT0wVEoPOEyYNqH0FvchjUj3Xhu1xD626rQVFsOpysAkbEaOcYhpGpHsVreg9WS&#10;JgYC43gViOOUMS3NC2BRphML061IKQpCbqqC01MKn88Hj9sFr8dF9uWG1VkGi7eJnH8n1O6w+7HK&#10;2clgJ3VFllnbITC1Q2lvR31NHYo9DrQGJDix3Y2zTwVxcW8pTm0y4uQGDW4/Y8eHhz24tFOOq0fa&#10;UVrbwfoYiq1dEJBrlzt6YCvuRWXjCJo716OhYxOae7agrXcTmtonUVHTB19JO7mPjVDRMmETLRWu&#10;hUxfDZG6CkXqWnDk1SiQVCBf6EcexwgeTw+JaGbZ71M7NqOyOACnyQCzRgSTKBml2iRU6BJRIo9D&#10;QBIHXf5CZMU9iMSljyBj9VKICtIh5dAS4HQUZiQzU4/81ESmwumMv6SVi5C07DGIMpfCLkqEMm8Z&#10;NJwwTORlJ6Cu1IOzx4/gpQNPYWqwC70t1fCaVSjz2uE0qFCQuRp5yYvATV2KguTFKEh6ApLcFRDk&#10;JUEt4UIjF7IMQOriy8uhrr1pzOSDivYMzEyKR2rCMoiyl8Ijj0epLgVBTQqMQmpAsprsPxm8vHRW&#10;IhwBgbREmM5T0WzAnJRVWPrEQ1i58BHoeSswVpKMPa05ODCoxtbBEtQW6yEuSIMwNw1qQbjnn00p&#10;Yj0NQw49tBI+xJwcyKgpiIjDDDzk/Dyybwoc08n5J0OYlwphfiqk3CxoRAUsI5CCPwoSadmv06hm&#10;PfzcVh3LAqTmHz6bASUuC4qdJrhNaigFtAyZnHtOPLTcOHSVCNFbpkSJhfYjzGKl2yoJD0ZaVkx7&#10;CqrFrA8gBYedDZXoaalFe105+lrrvlDwLzr+1//6XwiFQgyKRcb+XHrwwQexbt06tv4fsidgTU3N&#10;nOf3afof/+N/MEUe09Lmrq4uvPHGG6zXX25u7oz1qShQ/CRn4M9TxOBfLGIRi1jEIhb3QfziF7/A&#10;t7/5Dbxx9DWW+XftyiXm3stgSxT4o6JQ7/13w/CPTiOwj05nwz+aFTgX/GOgZw74R0UhUjT8iwDA&#10;ueBfdNnvDPgXpdNUb/xq8G8uzQXvfhXNtY/Zx4icV0TR5xytzwT/aBbktCLQby74N1fJ74VZ0O8u&#10;/COir0UEAH4MAv4a8C8C/j4L/KNjiE5pj0la3rtp43pYTEY8+PWvY/78J9j89i2bw2Yf5HkK/y6/&#10;eY7cjxM4/tqr+P73/2p6xMciFvdf0C95yxcvQFXQA7vZDb+/HmU1fQhVD6OkegK+inE4QyMwU+jn&#10;H4CtZBTOsnG4yicZ/DP5h6H1DGLzRBNeneDjcF8OXh/h4OxmNS49ZcPlp+w4s1GFI8MCPN2ah+FK&#10;GezeGsgdHZDaaL+/bga0ONpWcDXNkNl7oXL3gqevB0dHpKlDnsyPdJEXyUV+5KlppmAHZLY6GAPd&#10;sJZNwFQ6CUvpFOzla2AOTUDjG4TKS87Z04yOUgN2d0hxYaeZOQif26bFR8dq8eLOJmiMbnBlLhQZ&#10;GpFjGES6cQIZxikka0aQpBpl5iDx0n6sFLRgObcGqwQNSFd1IUvTTc63BVJTOQxWL+x2B1xOO1wu&#10;JxyuAMzOMhhc9cz4Q2Fvh9JF3YypqEFKH4yebvBU1WipLcXOLiFeGJbh6BoNnustwuktWpzdIsWd&#10;F3249mIVjjw7Ql4H6qzcDxXZh8zRC7WH7CPQi0DVAKqaJlDdvAa1revQ2LEO9W2TqGocRTF5zuZr&#10;h85aB6WxhpUOS2m/QV0FlIYaaC2N0JiboDXVQWsoh1JTArXWPwP+bV4/gbKABy6TBmW2QrR5MjHV&#10;IMPmZiV2d2uwr1+HrS1StDpSocl5DHmJjyMneTkkHNoLL5zpFw0A6TQjYQXiFj4CWeYTqDOmoMWa&#10;gWr1ajRbsuGRJMFQlAy3UYAdm6Zw+9oFPL9nB4a7m+A2qVBT4kPAbgQndTGcwuUISpbBx3scxcIn&#10;UKtdDj1nCTSiLLjMKggKssHJphAtC3nUiTiTnAvtEZiejOT45RDlLEFfcTbGyzMwHkrHk61C7OhU&#10;oMmVAxWXOgOnhLMGWSlwuEcgzfijpcH83HQkrVyCFfMfgixnEdbVc3FoIIeMcyEu7dTgxgstuHBo&#10;BFOtdqj56RDkpsEk48NFM/+oeYbLCItKDBk/n/UxpCXACgF1UqZgkWYoroY4dzmsghUIqhJhEqdA&#10;I8yFlmUE8pmsGim8Vh2cJjU8ZGo3qFgfPwoDXUY16+VHnX4l3GxIcuNQrE3GVK0CT7ZrsafTgO3t&#10;BvJelKLYWMjAolZWxIxH1FI+DEoR6/tXXexmY7StrgzdTdVfWPhHg5b10t68tFSWtu6IvAdmiwK0&#10;vLw8bN68mRlqRGfP/b7iL//yL+c08vg0UbiXmJg453OfJOokfL+UO/8mEYN/sYhFLGIRi1jcJ/Hn&#10;3/sujh99DVcvXsDVyxc/Ef7RbD5W8hvRO3fuQr9IJmAE/lHwx8p/IyYNUfAvAgAZ/Lty4S4sioCk&#10;ueBfBELNBf+ozp46PhP+naDOv0SfkPlHNRvAfZJmg7t7CvcCvKePr/NJ+4jef0TR5xZ9ztH6JPDH&#10;9EvgHzNJIYqGfhF9WuYfBX8RRQPAGfCPahYA/GT4FwaAb1371TL/rl+7jG1bN0MoELAvBqwMyO3C&#10;vt27cP70KXLMi7hCwd+FN1kWK838O/3GcZw4dhT/+3//zfRoj0Us7r+gX/LiFz2AkZIc9IUUcJgc&#10;MNlqUFxFTSSm4C0fhTM0BEfJENxlI/BXTSJYsw7+6rUM/hkoaHP24umnxvCtMw14eSgbr41k49Y+&#10;A94/XIL3Xyom8yacWS/GkcEcvDiQjj1jTtiD7RBbOiA0NkNkaoXE1gO+sQ0cdQP4ugbIHV3MEERo&#10;bkK2vAIpohDSJcUoMnVBam+DytUGU8koDMUT0PjHoSdTCv7MJWMwFlPzi35MNBrwVGMWdjVk48Vh&#10;EQ4OFuHlcQE+PBLA5edC8AYqUKCohkRTDJHaD56BHMuyDimmrUgybMFqonjNBsTJRrBS3IdV0j6s&#10;VvYjUTGIRPkI4uW0Z2AnuPp6qM0hOBxulg3odDhgtdmhNzmhNwfgDLSitmUNGjs3oaVrIxpaJ6Fz&#10;tqCxoRkn9jfh1W0+XHymHKd2BXDxuXIc3l6Kse5yNDc2obZxEKFq+lqMwVk6wsqs9YFBGAL9MAd7&#10;4Aj1MaOPQFU/yuqGUF43yGBhsGoQgcoheEr7yL3ugdHdBoWxFgJ5CYpkAUhUpZBoayE1NECoqSX3&#10;oBoWZ90M+Nff0YpSvwvVQSu6SkXY0KLE6d11uPJcCz48NoCb+4O4+pQD57basbdDgnJdMrLin2Dl&#10;v3mpCSzTj8I/TnoyCtNWIzc5HquXL0JBwhMIFC1GtyMVvc50dJuTsLGcixZDCqq1aSi3FKCvtQrv&#10;376BPdvWo7upEjUlHrTWVcCik6EodT78okUIFT2KEOfr8GZ/BUHO11AsmgdF3mK4THKoJUXg0z5+&#10;hXkM/lHwR0t9UxLiIChIR70lGZtrM7C9NgXbq5KxqzEPzw1q8FS7CDXmVPBzElnPwDD4y4GUEzYI&#10;oVl/nKwUJMcvQ9qKR1BniMPmqtU42LkSB1sW49mGJ3CgYTFe6i/EGztKMdnqgDA3BXoJDz6jEhUu&#10;E+qCLnhpVh6DfoVh12TWRzALTqMC8sI41JpWYdi1ElsqUjDqT0OLuwBaUS6UgnxoxBwiLqxaGTPw&#10;cJm1zMSDgkCLVs6cgF1kuUFJs/hkkOctQ4cnG2trFZgi7/P1oXRsrSnAjkYunh/SortUDrdRStYX&#10;Qk/7CSpFMGkkKHab0V5fgc6mKnQ1f7HhXyR+8pOfsGw4hUJx930wl/7kT/4E+fn52LFjB376059O&#10;b/37i9dff51lIs51brP15S9/mZ3nyMjInD0AP0nbtm2bPtrnO2LwLxaxiEUsYhGL+yT+4s+/h9de&#10;PYLLly7g2pVPhn9h04974C8iCgAj8C8CAD8J/kVn/928Svv+XQiLwr/p0l+qaABIxUDUx7L/7sE/&#10;Crco7GKlvlRvvI4zRLN7/lGdpPCNKHqe6uMw7+Oa2fPvs/f3i2gu4Bc9TzUX9Ivok8DfGapPBX/H&#10;cX4a/kXu2Vzgj8G/2T3/pqFfRNGvC4OAkdftE+HfbPB3TxEASOHfbNjHRMYNLfd99chhiIQCfOlL&#10;X2IfnJUKOV57+TDZ92UG/SKipjU0g5WKwj/ay/JNMlb+5Z//cXq0xyIW91/QL3mJi76K9eWp2Fqd&#10;gdEKDQx6H3TmShRXjhKNoKRqFCXVYwjVTqGsfg3KG9YhWLsettAYdN4BaN09aO8ZwoeXx/DBiSrc&#10;eNGHdw978c6LHnx4JIT3X6IlrArs70rF6a08PL+tFLZgJ2S2TkhZD8B6KByd0Pn7YSkdhdbVAXtx&#10;N6qb18IR6gLP0IBcZRUExmZo/KPQ+Hqg83VDR00+AmNk2RiMoTWwlU2R+RFmPtJbqcPGyiSsq0rH&#10;pupMvLpWiYt7XDg4KMJz/QJsaymCw1sLsXMEKmcPRPoqqM3FMDiqIHSMINm0Fat0W7BSvR7LpGNY&#10;JhnGSukwVsmGEC8fQoKCPJaNYjlZtlI6hDj5MNKUnZAYq2Gze2G3WmC1mKHT6qBRa+Bxe1Fd04b2&#10;7km0da1lQC5fXomaxm7yN/R5fO8bZ/Hd717CkaMvoqymB3prPTmXFjiL++EKDcBRMghr8TBMRNRR&#10;WeXqgcRC710TZJZGGD1N5HXqQ13LOMv8cxZ3wORth87ZDq2jHUpbK+zeRrQ3VOPJySo8u7ka28eq&#10;0dNcCZe3GmJNNbSW+hnwr6e1Hh6HGXWlbvRUqvHiphAuPl2Jc7tLcGFvCc5McfHaQBqOjwvwErmv&#10;/YF0SLIXY+XCh5G5enm41DctiakgdTU4GcmgTr/G/KWolCxGnXwRBsxxGHEkY2NJHobsSRj0ZqFM&#10;lwSrPBObJsewYWIALdUBhNwW9LY1QlCYgZy4r8JR8AiqBI+iX7cQverHUc1/AKXcr8HBX4SAUwuL&#10;XgUhNw8iTj6yU5OQS45N3YCT41fApBSjz5uMCfcTGLE9hl7Vw+iRfw1rnUuwt6UAm+pyYRCsAic7&#10;nP1HgR91NxaRKXUMzk1JhKQoFzZpIvo98Xiyahl2lT+CcfOXMWn+M2z3P4Bnm+Nw+skgLuxvQpmR&#10;A3VRPtx6OUJ2PRqKPShzGmGgTse8XAbylOR5ahZS7NDALV6OYc8qbAyuwubiJGwrzcFWokZXAVSi&#10;AuikPJYFqJXwQEt1qYsvLft1mjRs3j4ttZgXdg6WJKPNnoky0XyM2pdhU2AZDrTmYU9jDg525OPw&#10;sAL91Vo0VlCXYB2DhwaVCOV+O/rb6tHf0YDeL5Dhx2eNF1988VOzACOi7sG/76CVM6dOncITTzwx&#10;5zlFS6lUMqdjWsL7Wdanio+Pnz7S5z9i8C8WsYhFLGIRi/skfvSjH+LY60dx6eIF3KBAjmZg3QjD&#10;l+jefxTkMdA3B/yLZADezf6bLvuNhn9vUfBHxEAPK/29NA2HwvCPAqMISJqd/XcP/p1kijb8oKKw&#10;69DzB/D0np04+Ow+HD70PF5+4TkcJjr+6kszQN8JCvCIouepmFPvtGZDv4giph+fpE9aP3rZbPg3&#10;W3NBv2h9Ivw78TrOniSaCwCeOs4MQOaCfx/P/Itk/4Xh32wAGA3/qGZDPwb+pl/XXw7/LjMAeIuK&#10;jjkmOv6u4hx5vXfs2AqjQc+MPGh5r4p8gN6z+ylcZ4Yxl8m+78G/a5cu3IV/tOSXimb+XSXj6af/&#10;8W9kpP8iPOBjEYv7LOgXvfSVD2JtaSraTXF4sk2NmopGaPWl0BB5Q70orR1DRf0kKhqmUF4/Rabr&#10;UFy7HlaaeecbgNnXDbu3AU315XhhdzPePz+C714fwzfPtuPmIT8uPePG+QMeHN/jxLObgwiW1sMc&#10;7Galq+biPthLB1BcN4Hqlg1o7t2G1v4daOzahMrGSbjLhyCxNEJgqIbS3Q8jOabOPwCdrxN6fw9M&#10;JeMwhajZB1m3ahL+qkH01VjxZE0yJorjsb46FcfWSHFjnxkXdupxoJuLUd9qVBqyITY2QeIagco7&#10;CrlzEApHD3T2BhisxZBa6pBnGUaccpLBv6XiIawQD34M/i2TknUY/BvBcvkUVsjHkaToQ562GUJ1&#10;EFKFCWq1lpmY6PVGWG0OuLylMDqqITHUoEBRA62rk9zTcfgrh2CmPQ/tTbB5WuAIdMHg6YLW3QmZ&#10;vYf1+lM4e6Hx9jNnYZo1ydfVQmSogtZRB1dxO0qrBxCq7oPeUQ+htgJifQUM5Dnav+3svkq891IQ&#10;H7zsxrsv2/HBETc+OlqMSweC2L+hEjWVVTPg30h/BypL/GisDKCtWIhLh3pxdL0Tg+549FiXYkPJ&#10;Kjxdl4CjI3l4sTcbOxsy4JOvQEHqUnBoX76UBOSnrAYnfTUKUsIgUJCbDAd3CQIcmrU3D2u9qdhW&#10;UYDNoWxMupMxFcxCu7cADk0+tq6bwO6ta5nZR7nXhq6WevDzUlAQ/wA8hY+gW78M68m5bPTGYa1z&#10;Jfr0i9AX5GOwuxlOiwG56Ung52eiIDsNeZkpLPMvKW4ZDNJ8dLuT0KF5GB3yr2ONcwk2uJdhyvI4&#10;1nsWY299GroccbAop4FfXgabCguywvAvNZEZZoSMmdjUxMczrckYN/4pelRfxTr3YmwPkH2UL8JL&#10;LQk4PcHFtmY+tIJ0WBQCeI1KVJNrqfRY4NTKoBIWMvin4OfBqBKhzK1BULoA7bqFmPSkkPuTjE0V&#10;Qmz0Z5F7k4/6gAFuCxlPEg7U1CREWkS2kzDXXlr+ayH7tNLsP40McgGHnG8Kau0cjIQEaNMuQ79x&#10;Ifr1j2Jz8Srsa8rBllA8nq5NxHhZNvrbfGirD7CSYQpIq4tdGOxqImpGf/sXy/Djs8aPfvQjtLe3&#10;Y9WqVTN65kWroKBgeu3fb9C+g9SJ2Gw2s9cm+vzo/Pz585mz77/8y79MbwF8+OGHSEtLwx/90R/N&#10;uIaI6A+cq1evxtWrV6e3+PxHDP7FIhaxiEUsYnGfxD/94z/hzTPncOHN87h+9RpuXKXGCtMuvbOM&#10;P96589Z0z7+Z8C8C/u7CP5r9d/ue6++tW9fConAnCv7dmgZEEWj0qfCPKAKoItAqArKePbAHErEQ&#10;iYkJyMnKBI/LAZdbyKYqpQwGnYbJajKgrCSIyrISVBA11FVhoLcTg/1dGOrvxvo149i1Ywt2PbkF&#10;u5/aisOHnsHx1166q2OvflzHXzs8QxHYFwF/s+FftCJAMlpzAcGIogHgnFmAnwb/yDQa/kX0WeAf&#10;1SfBP6pI5l90qW9Ec0G/iMLwL6zb16/gzo2rZD/nsX5qAiqFHI888jDmzZsHl92OnVu3MqAXLhm/&#10;TI5Fe0ZSx+i54d/F6bLf22TM/efP6RelP1xz8FjE4tOCfuFbPv8BlOvS4FdzUR8if5taxlFWPQKT&#10;pQpaYzlKqobQ0LYB9a3rUN20FpVNG+CromW/Y3CXDcFV0gG7pwJ6vRkmvQr15SZM9fmxYzyAXRMu&#10;PDXhxoYhD3rbQyguqYE31I3SujGU1JPjNK1BXdc2tA/vQRdR59CT6Bjejeb+PSht3gS5vQN5iloI&#10;TG3QBkah9Q9B66Pwr4+VvuoCQ9AFR6EPkPMtHsLkQDXeWMvHy32ZONCRicND+bjypBK3D1hw42kT&#10;zm5Ts1LgZr8CYms3hPZhSN3jUPjWQB1YC7V3lPXqMzqrYHSUQ2KqR4amB8slA1ghGUS8bACJimGs&#10;Vg4jXjGKVfJRxEkHEScbwkr5JFYQLZdNYJl0HKvIuknSJuSI/ZCo7dDpLbCSL+p2mxVOBzUK8cPi&#10;LCX3uguNLeR+VA4zZ+VgeS/8pT2wB7qZQQg1+6AmJyJLLxEFgBSc9sEcJNfvbofK3gC9sw5mTwNs&#10;/mZYPI1QmMrh9pZgoqcYJ/eW4dIeIy4+KcPRtUIcXSPGKxNSvDIpw2tTUpzeosJbLzhw66XyGfCv&#10;vaUWjdVlaKoJod7LxbndxXi2V4h61UKUCp8g05Woly7GnsZsXNiqxTPtOag0JDMH4JzklchMXIm8&#10;5EQUpCYgn4iW/RakrICTvwzOvHmwZjyIFuUijLuSsaMqH9urOdjXocBIpRTNlQ5sWTeGdSOd6Gms&#10;RJXfiaDTDC41wsh4HB7uE2hRL0aP6lFsCSTjGbIdBWWj5TJsXjMJL/m7nZ22mqyfgcKcdOSQeWoA&#10;kp4YB15mPJosCejQPIpR+wqs8adg0rMa6/1xmLDOx/bSBEz6lqClTAMpP5+V+VIXYB7ZT1FeJjME&#10;SV21GFZxHNZWZWJ33XKM6L+CIcMTmHCnYnutFNtLVuGllmScHMjEa4P5qLblwaYSwKWWIGTTo9xl&#10;QvE0xNNJuVAK8qAR58NvEcPJeww1knlwZz+ATt1KDBhWYKM3BTur+BiutyPkdUAtKpyGf3yY6D69&#10;dpR6bbDp5DCpxAz+qcV8SHjZaHDxMF6SizFXIrot8fAVPIxg3lfRqX4M672LsDWwEDtqUjDRXYLq&#10;kBsGhQBGpRBlXis6GipY1t9/V/hHg2bN3bx5Ey0tLQyoRd4fEf2h4F8kaNnx2bNnsZV8Tuno6EBd&#10;XR3GxsZw4sQJ/Pu///v0WvfinXfeYessXrx4xnVQE5CysjJcu3btC9HrLxIx+BeLWMQiFrGIxX0S&#10;P/vpz3Dl4mW8eeYsrl+JwL9rnw7/ph1/Pw3+UUW2iy7jnAH/rl5kgOg3gX+n3ngNxQEfKwlNSEhA&#10;amoq05IlS2Z8qKKiv8T+8R//MesVQ/Vnf/ZneOBrX8MDD4T10EMP4tF588J6dB7LNlu0cAHTsqVL&#10;wCnMh0hQxKRVK1Fa7Ed5aTFTR2sT1k+NYf0aorXjeO7AHrz+6ktM0QAxWnczDSkgJPpl8C+i2ZmA&#10;d0UzAE++flfRIPAshX+zwB9VNPiL6FeFf5Hy39nwbzbsi9Zb1y7h9nUK/cK6de0intq+BXm5Ofj6&#10;Aw+wbD8b+YJ+6IXncfHsGQb8osFfBPp9Gvyjhh8fvf8e/u//+TkZ6TH4F4v7M+jfphXLlqCxtg4O&#10;dyNcvm5UNUygrmUDyusmYbY3QKUNMTBV27weZQ3rEKhZB3PxKHP/tRf3wF3cApe7GBajHhqlHEqZ&#10;BGqZGBqZABqFCFqlCDazES6XH4FgLcpq+1HbthZ1nRvR1LcDnSNPE+1Hy8BuVLVvRmP7BDq6RhCo&#10;X8/KfAtULShU1EBp7yaPh6D1D8AQ6IM+OMhgYBj+DcMa7MbOQRvOrefi5FQ+bu1V4q2n1fjgsB0f&#10;vOjC7QNmvHPQhqt7jNjaZ2MAkcI/iWscUs8U5N610ATXQ+2fhNLVC6W1GXpbBbTmAESGOiQre7FC&#10;0o842QAS5EOIl1EYOISVbNngNPyj4G8YSwW9WFrUgSX8diwurMcqXiXShcUQKD1wOHwIFQfYj0Al&#10;9O94WQiVFZUoq2iGp6QT/vIBWAO90Di7ILW2Q2RsQZG+CUIjmbd0Qm7vhKd8CA2dG1DTMolQ7SDK&#10;awdQ3zyIxpYBhCq6YHNV4MVtFbjxnAk39qlwfpsIr4wW4tnuXGysSMLaikwcHNbhxSEZnunm4tVJ&#10;MS7s1M2Af8VuK3MlLg64UeYSY3cXD0OeeJQKF8CZ+yh8nAUIFa3EhloFjq834eikGrXWHCQtn4/s&#10;pBXIWr0SucmrUJCWwHoAZq6OQ/bqFfBIEuEunA95/ANwZH4dTbIFmHInYWdlDp7plKGrWAKXXoRy&#10;nx1NlQEMtNUiaNPDrpGhKIfCvwXQZD2G0qL56JQ9jB3l+Xh+wIEDnUoMlqvQ1dQEn92CvKwU8HIz&#10;WO++nLREBv9o/7/0hJUIKBLQb1uBIWsimhTLUC1ZhDXlPAzol2CDNw6bypLQXmmAmJvL4F8E/Anz&#10;s5iTcXbSSggzF6Fe8zg2Bx/FOsc8PFWTj/VlPEyEZJgM5mN3eSKO9WXj5FAmdvUbUGJXwyIXsN5/&#10;AbMaQYsaNrUIBhkPeikXKkEepJw0yHMeh6/w69Al/hHcOQ+iU7MYW0qzcWDQg8FGN0LkvtCSXwb+&#10;yHvLog6bf/hsWnjMGpjJYwu5VxqpAHIhB83FGmyo4WBtIBkB7hPgrfwadKlfQ78jHi91rML+mqXY&#10;05iFie4Qgi4TjAohg4hlXhs66ivQ316P4a7m/7bwLxL0um/cuAGVSnX3PUL1h4Z/0fGzn/2MwcBP&#10;g3e0ZPg//uM/mGvxRx99xMqbKdykRiL/9m//xp7/IkUM/sUiFrGIRSxicZ/Ef/3f/8K7d97BuTNn&#10;ce3yFdy8dgM3aYnuLPBHRbP57sK/d2eafEQDwMjy229Rx98bbF93iGaaftCyzXugKBr+RaBSBDjR&#10;stNwv7+ZkIoCwG2b1+Phhx9iRhDvv/vuJ+rMqVN49sCBuxobHUV7W9tdmUwmVlZKJZPJsHTJEvYl&#10;jGrBggV3oSDNRHv44YfxwAMPhPW1r7FmzhGgSDVXQ+cVy5ciIX4VU9Lq1dBpVHflsJnR1txwVxMj&#10;g9j71Pa7embvU3hu3+6w9u/Goef24eUXnmF65cXn8Porh/D6kRdx7MhLeOO1w3eh4NkTr4ddgGlJ&#10;8PT8XZ2azgqchoIRoMp0hoqWV5P7zO57GAZGXo9PUiQDkIq+ntGvLxWFfpFpBP7Scu6Dz+6HVCLG&#10;n5J7Rx18xSIBDh54+m5PSAr8onWDOUVfIse5SI55gYmCv0i5L9WFs2dw5sQb+CvyYfoP4QYYi1h8&#10;1qB/H+Y9vgwiTT0UxiY4/V0IlPUiVDmMstoJBCtHYbTWQqoMwFPSj5LadXCVT8HgG4LO0wdf5SBq&#10;GwdQW1OP0oAXDgv5W6ZQQFAkBJfDJ9MiGHVq+L1ulIXKUF3TiuqmYdR1rEdT73aW8dc+/DTqe3ei&#10;tnUMmwer8NomF94+2omBvl6IrL0osvRC4eiF2NgCmbUdlpIh2MuGYC0bhzk0BktoAvrAEIKldXhj&#10;hxmXd4pxjeidZ9T44AUrPnzFg28fK8FHL1rx3nNG3HnGgJc3OxCs6obQ2g+5Z4RoElLPBNEkg4By&#10;7xTkzmFITK2QGiuhNAagMRWjUNuA1bIuxEkHsEo2zDIB42R9LMsvTjHBsv6Wi/uxlN+GxYU1WJxf&#10;iQVZxViQ7sbj6V48ke7BqlwPuDIfbK4SFBcHESoJMgMhn5fI54fLW8aciqWWNkgs7UQdEJlbIDE3&#10;Q2hqgZgsK6kbQ//oLvSO7kRz90Z09m1C//BG9PWvQWVtJ7TGEvQ2+/DO0VK8/4oNF3ZKsLc1DVtr&#10;MrC5gY+hQCaObfPh2HoDTm024Pp+N64+7ZwB/yhA0imE8LqsCHgtCBnTUSZbBGfhfCgzHoMx82G4&#10;8x7HZI0JL62rxOExHfyKRCSvXIjclFXISY4nWoV8Bv/C8zQbUJWfAEvuQhgz5iHEX4BOzSr0GeKx&#10;xpWIXXV8dJYZmPOtWkh72/GhFBSy8lizSgJedhpyEpegKPlxWPPmo8sYhx11YqwtycOakgJ4lNnQ&#10;yYpYaSw3LwuFmangZqciPyOJwT+qnNQkqDnxaLOuRpNsKZxZD0Me/0cI5j2Iet5DGLOtwFRpDhyq&#10;QhRkpjDnX15uOgT5WRDkUTfedBSkJyEvhbxvUh5Ah+5BbPY+ga3BBAxb4lHOeRTN6nhMuhNwoC4Z&#10;L7bEYU+vGpUePYwSHuxqMYqtWvhNSngNcpiVAiaDjA85LxNFOcshSX0Q8oQ/hS7lz8j5fZlc50o8&#10;2edCR50bAZeJuf1S8Ed7+zkMCmbw4TKp4Sai81atlJUEUzMRCTcHlaYsjPlTYUr7OmSJX8VEcRJe&#10;nVDh1BQfL3elYHtDIQbbS8lrTvanV6DEZWYmK50NFehpqcHAf+PMv7nitddeY264f/qnf/p7g38U&#10;ytFS3y8anPtdRwz+xSIWsYhFLGJxn8R//b//wve+8z1cvniJZQDeun4zDP9uXP8YAKS9/N5/d2bm&#10;32zoFxGDgrdu4s6tGwz8vU0BINnv7Sj4F8kCo0DobvbfLPgXdvuNmH3MhH9HDr+AlJQkLF26FAf2&#10;7/8Y8Ptt6a2bN/E6+aBJdfTVV/H8s89i65YtTJs3bcLQ4CBaW1uZmpuaEPD7YbfZmGgvGKlEAqFQ&#10;yMThcJCakoLk5GSmFStWsIbWEdFsxMgXv4gefPDrWLhgPhPNQkxPTUFeTjYTpyAfBvLF3mTQMbkc&#10;NtRWVTDVVVeivaURA71dGOzrxvBALytt3rZpPYOmO7dvxvPP7MWhgwfw4sFn8Oorh8LlwhQMnnoD&#10;b56eGwJG3H/vavp1ukxftwvncPUiVRjkUl2/RF5bohuXw/0dqWgJMi3v1alV7JoXzJ9Pzl+PJ7dt&#10;ZuNhpmaDv3vZfhH4F93r79I0/KOGH3/7t387PdJjEYv7M+h7/NHHl0JprIfK1ASHrwvFFQMorR5C&#10;Zf046ts2oLF9A8rKu2F3VMNb0gd32QQMgWHYS8dQ07IOrV1r0NjUi1BxGcwGExQyBfl7I4FUKmd9&#10;M0uCAVRV1aKmthUVtb2obBxFfedGtA/sQMfgLrR3T6GzrgK7Byw4t82EF4fFeHFciVa/HEWmTkgd&#10;/TAER+CsnIK7YgT2UA/MwT6YS2m/v0lYiMzFA9BZS9FTp8Gbew145yUr3n/FTeTDN4+X4tsnKvDN&#10;Vx14/wUDvvWaA0eftMNT0gqZvQ9y1wAkzmGInCOQuMcgdVMQOEnmx6HwDENqawNHUwmBpgxKQwnE&#10;uhCyVc1IUg6Es/8UNAOwH/HKcSyXETH414TleU4szTRhfqoV85N0eDRBiUfipHhkpYzM67E404UM&#10;YTFUlir4glUoLg7B63bD7XLC6/HC5SmG1V0BnaMRMmsbBMZOFOqou3AnXOVDaOregpa+7Wjt2cJU&#10;3bIGgcoBBg4V+hLy99+L0XYfLj0fwGvritBrI/+r+mV4/41uHFljwrX9Idx+oQYfvt6B71/oxzde&#10;r50B/1RiLrQyAUwaKewWPUyKQnjFy2ApWARF+uPwcubDkvYAKiQr8WSTHH3edHBSFiEzcRmDfRFR&#10;EBiBgVmrVyE7gTwf/xjU6Y+hWrwEw/YsbK5WYVtZIbZWcqHnJSGbrCspzIEoP5tl28n5+VAJCsHJ&#10;SkVa4krkrF4MQ+5CNGkSMVVciHp1HIwFiyEpSIZezoffYYaAk4vMlERW8puXkYS89GTkp6cgN41M&#10;0+LhEMajTLgEtox50Kc+gFL+PNY3cNwRjzpTOnjZSQwaMviXQ+FfJgR5GeDnpDEAyM8l+0paDFHy&#10;11DC/VO0ir6MFsk8BHIfQo1yNSZLeNjfLsP+mjisa5CjxKmFRlgAq0IAj14Gl1YCl04Kq5LcY0UR&#10;ER9acSGk/Exws1aAk/woNBkPQ5PyFQRFT6CnUo6akA0WjQROCvg0YVdfmqVHjT/o1GNWM3hnIY91&#10;Mj6DpmJuPoQFafDKkmDLXwBLxgMYd67AUw0FuLKnBC8NCrGu1YiGigCMChHb3mfVothpQktVCbqb&#10;qkF7Rv53gH8Urv3DP/wD6/X385/TrP25gwK4H//4x5icnGSlsr+PoOdDnYh37drFprR/H+3nF/uB&#10;8dMjBv9iEYtYxCIWsbhPgn6AooDk4oWLDAC+dfMWbl2/wfTWjZt3ASA176DwjwI/CgA/C/x759ZN&#10;vH2TbPcrwL/ZJb8R+McAYBT4oxlrRoOWgaOmxkZyfhRMzg3v/pB6584dXLl0CRfPn2c6d+YMg4iv&#10;vfoq00uHDuHAvn3YP60d27dj08aNd9XS3Izampq7oq5xEUmlUsTFxd1V9JfGiGgmIs1QpKW0X//6&#10;1/HE449j8aKFTLSUeXViApKTk5gy0tNQWJDHyps5hQVQKxXwOB3wuBzwki/DTfV16O3uQF93J9Ou&#10;J7fh6V1P4undO/Hc/qdZFt/Fs2EgGJ0RePl8WFcunGUAd2p8FHweF/PmPYJHHn6I7N+JPU9ux/nT&#10;J8hYoEYw98xgPgb/WMlvdKn4TPhHMwAp/Dt/5jTOnz2Dn0Q12o5FLO7HoO/TRx9bBLWuHDZ3Oypr&#10;R9DSsQZdvRvR078R45M7sXbDPkyu2YWOjim43fUw2JthCgzDW7UGde2bUNU4hvLqfhSXtkGt96NQ&#10;YERBkQFiuR1Odxmq6zpQ09iP8rpBlNSOo6plHZp7t6OtbzvGh4cxXqvDhqpcHBoS4tV1JkxVcTBV&#10;mslMCqSmJsid/dB4+qD3D8FUMkamfZBbO6CwdkIfGAtDQH8XFOTYfA4PLkMBumtl2DlhwhtPe3Hu&#10;uQCeWWvBRJMQW/tVeHaDG73tFTC4u6Fy9kFk64XQ1g+hfQhi1wiEzjEIHOPg28jUOkTUB46+FYXa&#10;FnCJeMpSCFVeSAzlyNV0MPi3StqDFA01BBnAclEPlvEbsZLCvzQF5iVo8WicEA8tLcTXF2bh6wsy&#10;8PXFhXhohQyPJNowP7sUCUW1yFPWQm4ogcsTQMDvRZAo4Pch4AsykxCttRIScwv4xm6I7f3Q+gdh&#10;Lx9Dbdt6NHdtgqt8BAp7B0SmFijNNXA6S2HSk7+hZj22dsrQbl2OblscLu124b0Xq3B9XxAXd4dw&#10;bL0L33qjB9+/0DPj77ioMAdyQQEEnCxwctORnZqAoswVEKcvAj9xHvy8RQhxHkeLYgWqVAnIS3gU&#10;KxY9ivT4JTPBXzIFf3Fsnjr+psWvQNzix8GLnwdv3hPYVKvHs2PV2FJWhFZbHvKSlyInJQG8rDRw&#10;M8OgTcrNhYyTA0F+BnLIfmn5sE+WjD5rKvrsabAX0f6CSyHITYGwIBOCwlzm8JuRnIBMImr+kZuW&#10;RLZdjfz0ZDK/GpysJPDSlkOdsRA12gRMleRiFxkjYyUcmETUICQM/2jZLzebnEduBjP8oOdTRO5H&#10;UW4aOJnJyEpciszlD0CR8Kewpv0ZnBlfhS/vYfQY4rDWnYDtxcvQX6WF0yAn15ANvZgDt07Gsv/s&#10;ahGTVVEEo4zHZJDRHoC5kHJSoS1KhpKzijyfBbeBCzNZl7r9mlViGJVilg1pUApZpp9VK4PXokWJ&#10;08zKfy0aKSsPlvELIOblQ5CXBl46ef1S56NJG4d9bUJc2VuN5yZ86K73MaColfLh1CsQsOtR7rOh&#10;qbIY3U1VrPz3iwr/6PVcuHAB1dXV0Ol07IdSLpcLtVoNu92OwcFB5qz7r//6r9Nb3AvaD/AHP/jB&#10;9KPfbdD+fZWVlax9zOPksxQ17qCfw4qLi7Fp0ya8+eab+Kd/+qdYZuCsiMG/WMQiFrGIRSzuo6Af&#10;qGiz4kvnLzDgR7P/qN66cWtG9h918H33ndsM+tEp1Vzgj+qT4N89AEj7/t2Df8zx99LH4R/VxTdP&#10;MUXDv8H+bnz1K19GBvnwdePatTnB2xdB77799gxRmBjR20R33nprhigEjejUiRPYuWPHXfX29KC8&#10;rIwpRL5AiMViZGdnM9EsxLmyDmmfxIhoOXO0qFtdRF/60h+xD8QRzXvkEWRnZSInKws52VnQqJSs&#10;x5bP42JGHnQbLqcQz+3fi0tvnsa1i+emMwTpeKCgLzwuZsO/cI+/e/Dv+mz4R+Yp/Hvz1EnmXv3/&#10;/fSn06M8FrG4P4O+zxbMJ1/qAzVoaupHb99aTE7txNp1u7Fp415s3LgLm7aQ6eb9WL/pAFpaJ6DS&#10;lECoqoK3ei0qW7aguGYSgaoRBCpGoLZ3oFBZDp6qDFpXG8rq16C+czNq2jagpG4K7soJhBrXoqFj&#10;E7rqS/DShB7PDciwviqHKAtrKvJwcMKEvV0iPN/FR03QD71vEFpPP9SusNGFrWwEtoo1UDm6IdbX&#10;kmkb9O5GyFRWFORzkRCfikWLE7F06Woyn4iVK1dh4cJVmL8gEQuXZSI+XYsiVR10rj5oXAMQMfA3&#10;AKFjEBL3KMSucQjsEwz+cSzD4FsGoPf2wO5rIsfpRIG6BXmKegiUPqj1NsjMlUhTdyJO3IZVkg4k&#10;Sruwkt+IxfnlWJDhwSPxGjy0rBAPLEjHV59IwQPz0/HgolyyjIuHVqnwSIoHj2dVYn5BM5bwO5Ai&#10;b4fQWAeLIwif10PkhcfthdPpgsvlgdEahEBfDY6hA2L7EMqb1qGW3F9L8QCklnYIDK3Q2lsQCjWS&#10;v3nlEIss6KpzYapBDHv+PNRrluDEZhNuP1+Jo1MmvNgvw/X9pbg1q+yXwj/qlpuflQxefjoyU1Yh&#10;dfVKpCcsgSpzEdp18WhVLkeDIRXJyx5H/NIFWLHocaTGLUVBWmLY5GMa/oWz/+KRnURLf+OQuHwR&#10;RKmL0e3i4KlOD8ZLBCgWLEde4kKkxi9HLoV01KQjPYll3QnzsiEm5yMk55NH9p1D9lOUuhRBwTLo&#10;CpYiLX4JeY7CwmRkpyQiK4koZTURWZeIZv1RAEjhX176agb/KAzMTKLnGIcKcyE2NxoxXqWHRZTF&#10;3IopJKTmHjTbcDb8C4uCSXLMrBRyvJVYvuBBJC34M+iSvoJWco+3lqVjnXMZNpckoNwhhZwXBpg6&#10;EQcevRxlTiNceinr++fUiGFTCmBVC2FRCckyMlUWMRBIewJScw8Zn5qCkMdyAUxKIfRkqpMJoFcI&#10;4TarWMZeMdlnqdtyr/xXI2HrGcg6FOypRWEYaBJnYLBUhi2DVWip8MOklrFjWNRieC0a+Kw6lHot&#10;aCgPMADY11r3hYR/P/zhD1FUVMT6NtPPGZGxHy26nD5PqzwOHTr0qRmBv8uIwL+5zpF+JqLnSH9w&#10;zc3NZeYkx48fZ/3//rtHDP7FIhaxiEUsYnEfBf1wcuXKFVw8fyFs+MEy/+7BP+raS0XhHyvnvX2L&#10;mX8w0Eem9DFbToFfFPx79y2iKAAYgX93rpNjMNMPCngu4saVSBYXNfsIG0jcBYDnwz3/IsYTtPT0&#10;lFdfBgAA//RJREFUuQNPIzUlmQGmwy+9NCc0i+k30zUyHl45fJhlJlI99eSTGB0ZwcjwMFNNdTX7&#10;QkzldrnYh/e8vDymnJwc1tdwdWIiU3x8PPtCS0Wd+ij4ox+U1Uo5jr7yEmiPwUvnTrHX++rFMACk&#10;GX5Us7MAI9CPwuJwj0EKjMP9/uiUgsALb57FmVMn8N47t/H//t8XxzEvFl/MoF8cVyxbju72Hgz0&#10;jmNyYis2bNyD9RuI1u/GunU7iZ7EOvp44wGMTO5DqGoUHKEfEm0tvJVTKG/egpr2bSipXw+ddxgi&#10;2kfPOQhX5QbUdO4i2onSps2wlU7AXDyC4ropjPXUYKo0Ddtrc3B4TIFNtXks+280mI5dbXyc26bH&#10;6Q0KPNWjR3l9Pysz1rhaoPM0wxjohzk0zkqBlY52CLUVEKiC4EsM4HAEyMjIJe/9NCSsSsPKFSlY&#10;tiwVK+LSEZ+YjfiUImRxXJCb22CifQt9Y1C4RyFxj0DsHILcMwqRcxR82zh4FrJ/ayvqShzY3avF&#10;3k4xJho00DsbkavpRIGyDkXqEJQ6J9QGL7iaSiTJ2hAn6cNSXjMW5VdifroHj6424KEVInx9UQ6+&#10;Nj8NDy7MxUNLuXh4RREejlfhkWQ7Hs8oxoL8Oizlt2O5mJqHjGO1cgAFmmYozeWw2gNw2N0wmczQ&#10;6/TQa/VQaazQmkIIlHeiooHc22B/uD+gqR1qezss7iY4PLVQ6UvgdBVjx5om1Nj5yFv2dejSHyb3&#10;OhO3jvTh9DYvjk1pcGa9ZAb84+WlITstEZlJcSjMTEIeUXL8SiStWAKrKBVNlmxIUhcgZeUCxC8n&#10;Wjqfwb/kVbTsNwF5DPatRGbCCtbrLzt5FbKSiFavQhrZDz8jDjW6VKwvl6BelYi8uIeRtHIRWSeO&#10;gT9OZgoTl8G3VAbaeGQ+P301spLjkZGwEumrFpN9LQ2Dwowk5KYmkmPS8mJ67AQG/zJXJyCdHLOA&#10;bEsBYAbZNpcCxNQksh/yPM0MTIsHP3M1O0ea4UjhYx7LFlzNzEJyyTEpiCzMSGFi50QzE9k0BTxy&#10;fvQeZScthSjxEQx6snBo2I6X+nXocJH7VJAGYW4mA4AGCRcOtRi1ATuqfVYEzCp4aRmwRgyPQc6A&#10;oF0jhEcrZmXAtOchLXuWERnkQtYHUSPhQSXiQU6eo2AvAvsCDgNKPCYyr2QwkMI/g0LE1tHLBFAJ&#10;uJDx8iEvKoCUlwdhQQ6EFKoWZEHEzWHL6XoWtQweqw4l1PTFaYXTqPlCwT9qiPHKK6+wa4qM988i&#10;+tnB6XTiW9/61u+93PbT4N+nKT09nWUHbtiwAefPn8cHH3zAshXncgL+IkYM/sUiFrGIRSxicR8F&#10;7bHywfvv481z53DtytWozL97Zb+RzD8K+qLLgBn8mwaC0QCQwT+y7F26TQT+3aDg7wpuE0Vn/VHR&#10;zC9aFhqBftGKhn+0D53TZmVusBRCzQWuYvrD6u3bt3H29GmcPnmS6fjrr7PSZqrW5mb22i1atBDb&#10;Nm/A8ddewclj1Kn4GOstePk8zQC8eBcA0my/G1fOhzUN/mbAv4v34B8FfxQeXjh3FqdOvoHvfOeb&#10;ZHTHym9icX8H/XIYH7cKY0MTWLd2BzZvehqbtzyDDZsOYO36vZhauwvr1u/GmnVPEe3BxLoDqO/Y&#10;BoOrBzxpKcTaapQ2bEDH4NMob94OrX8CAusIpK5xeGq3orJ9J0oat8FWvg4a3xjs5VPo7hnA85Na&#10;PNWUhkO9eXh1TIwj4xKc22HE6W0GnNyiw8WnjDg6KcULE1p09Q7DVDwKg78Pel8HjMFB6P2D0PkG&#10;oCNTracbMkMFeCIzuHwZMnN4yMjiIieXj+w8ETJzxcjIlRDJkVFgQqGkFGpHN6zFYzCVTEIXnIKa&#10;nLfUOQSlbxRC5ygkjkGUB4uxuUWLo+sMOLPDhoNjKmxqFcHvDaDAMoZCfS+DcxxVNYrUpZBofJBq&#10;g2RZA1aJ2rCI04KF+bV4PN2PR5PMmLdKhYeXF+HhZRw8tEKIh1fJ8UiCHo+mOPFERhAL8quwhNeK&#10;ZYJuLJOMYoViAiukw0iQDyBV2Y5CbSNk+mLoDHYY9EZo1TrotUaYTDa43CWwuathdDdD6eiEwtYG&#10;naOB3JdqCDRV4MjL4AjUY2KwFQ1BPXTcFJSZ+Xjj0Fo8O27HzsYsHOrLmgH/aG+9pFXLsWrpQqxa&#10;thCr45YhbukiLJ3/GBKWL8DKRY/jsYe+jsVPPIolT8wj03lY9Ngj7HkKCNNWLUMK2WbVYrLuwvmI&#10;J/tJXL4YCWQf9PlU8jzt71elzYQ6dznilzxK1l+M9ITlDBLm0ow9lgFIzTVWs56BuSlh52CaaZcR&#10;v5LtIz1+OZLjliJlJdUyJK9YSo69nEHA7NREct7LkZoQR+aTkELhJTmntASyLZlPXrUCKWQ+iUyZ&#10;4lYwwJlMtqfrMpHn6frpZB8ZiXEsc5EBRnKOtDchBZt0nmYYFqQngp+5Ci5pGtq9cozVmKEtykQB&#10;uQaWxZidAmFuBvQiDoIWDcqdBlgUAmhFhVDwcqGXcKATc2CScVFikkFVVMDAXFFeBit5FnNyIeHm&#10;QcLLY/M0O9OkEsFj0cGoFBEJoSf7MyjEzPCDSi7gMNdiMTcHooIclsHIJ/srzExh7scFGXSajPzM&#10;VLI8k0FBRREXVq0KfpsZPpuJzCu+UPDv2rVr7IfByFj/VUVLbmmZ7e8zfl34Fy364ydt0yKRSNhr&#10;eeDAgem9f3EjBv9iEYtYxCIWsbjPgrqinjt7FlcvX2EZf7co+CO6ffMGA31UFP5Rx98ZjyPZgFG6&#10;My2W+Ueef4eCwmn4R8FfNPyjJhAU4kRn+81WNPzbsHaKlacaDAZcv3p1TvgU0/0p2vOQuinTEp6W&#10;pgYcfHYfXnrhWbx6+BCOv/Yyzpx4nWUA0uzPmfAvXOpLx0q47Hc6U3TaUCQydmj/Pwr/Lp47y7L/&#10;/vZvfjg9umMRi/s36BfCxITVWL9uO7Zs3o+t2w5iC9GmrQexbsN+TK7ZjTXr92DNul0Yn9yBkYnd&#10;aOzeAWPxGMSWLhSKS8GXlcIZGoO7ch1kjmFwTUMQ2cdgKFkHe8V6Mp2C2jsOjX8c7qr1mByoxvHN&#10;CpzaJMGZjSIiCU5tVOLKLiNObFTj8Bh5vFVN5uV485lidPSNw1QyAXvZGMzBXthKx2EMjkDrHWAA&#10;kLr/WoMDUFoaIFb4wBdZwJc4wBU7UCByI18SBFceAk9RBp6qmpXFWsj6vupJ6INjkNjJ+doGWfmv&#10;wjsCIbmGYm8AT9Wm4qV+Hq7u8+Dbp9rx0joTtndJ0NfghtBOS4PHwLcNQWDuRpGhCQXKKgi1ZdAa&#10;PZDr/chUNGC5oAcLC9swP7scj6d58HiyBY+skuPhOAUeStDjsRQbHk/3YWF2CIsKq7GE14ZlZJul&#10;khEsV0xipXwUcYpxrJQMYpl0mDweRJqiA4WqSsi1HvK/yAwTkdlkY5mBHrcPJaVVcPlrYfPWQ+do&#10;AU9ThxxZNTLE1SjSN8IbakNrcxOGe+pweN8wbpxcizunxvHNiwMz4B/NgEtNDIOwpDiihOUMpCUs&#10;WxSGgssXI3HlMgbRElcsISKPVyxCSvwy5Kcnsqw4miWXR+EdUVZSPDKS4lgWHSc7FUV52eDnZyM3&#10;LQFZyatQkJGMopwMSDh5LMPNbqLZZyoEXUYEHEZYtWIoBHkQ5meQbakhR0r4ONnJbFsKCWmvQKoC&#10;cgxJYRZkvDxwMsNOvRRscXPSw2W8OWkoJOdAy3rplEOWhzMDw+XB+XR/5NzzMyPrhV1/OeSY9Lg0&#10;04+fk0JEtiX7oNl/VNSchJYmC3LTIcpLg6Qgky0TE9GSXzk3F0p+PnP9LbZo0RTyIGjVwCjnwSTn&#10;w22QMAOQgEmKeq8WTnLNRrkAWikXGjEHKiEHGikPRrKOTSeFXlYEk1qCgN0Iv03HHIBpxp/froPX&#10;omYlvHQdLdmGGqHo5UXhrEFBAcsm1Ej4zOSDLg+XE4tg00oRdBjQVluKrsZKjPe3o7+j8QsD/6ih&#10;h8vlYll8kbH+6yg/P5+Zbvy+glbJdHZ2svLeuc7n15HJZJreO1BXV8dM4qampnDx4sXppZ//iMG/&#10;WMQiFrGIRSzus6DOarTs9+qlMPwLZ/3R3nFv4c6t20S3GPhjgO82mZ8GfxQCRjIB6ZRlADLdZCW/&#10;tO8f1Z0bZJ3r1/DW1Uu4RXQzkr116R7AmUsU6tC+fxQAvvrSIeZ8Sx1yn3/uuTkB029DNHPtMvng&#10;RTPWNm7YgMaGBvh9PibaN+/ZAwdw4fx53Lp5c87tv8ia3VcwWnOtHy2aqUnBrVggYK6+u3duw/49&#10;T+HgM/uYc/OJ14/g/Ok3yOt+loG+e2W/4RJgqnC/v3D572z4R4EhzQS8dJaMmQtv4v/7KW0OHnPh&#10;i8X9HfQLYGJiCjZs2IMt257H1q0HsYVo/abnMLFmL8Ymd2NkYhcGh7ehb2Ajevo2oql9A0prx+Ep&#10;6YI/0IayYCWKPcUwu1qhdA2Ca+xHoaEfAms/eCaqAaI+FJn7IHMMYaTdhvO71Xj/ZRe+fTyIG3uV&#10;eHe/EVd2qPDysACnt2px8zkb3nnJjsuvdaOyZQrW0ik4ysdhLxuCp2YdyyA0BodhCg7BXDxEnpuA&#10;rWwC1tAwVNZmSLUVkJvroXJ2Q+cbgsY3DKV7EHLXMKSOATT3bcFT+w9iasezGNp4AI39O2EOjUFs&#10;H4TI0o2BChVe6c/Hq6NCnNygwPWnHTi1WYe9HfnY1CSC3FANrrmfiFybuRccYyfylHXIk1egQB4A&#10;R2KCVGWGSFeOREkrFnJaMD+vAfOzK/FEejFREE+kFWNBVikW5lRgUV4VlhRWIl7UjBXiXiyXDmOp&#10;bAIrFeOIU05gFZmukI2S+UmsUq3DCsUarJINI1fVCIW+GBaLCy47dQr2sszEgM8PL5m6feXQ22rA&#10;19QiW1aPFEkD0qRtKNR1wxzoxuDoOPm7+jL+8+dv4xf/78MZ8I+aXWQkr2JKT1zBoF5KwgoGBCnI&#10;y0pJYFl0qTRjbuVSrF65BMlxi8MQr4C69OZByuNAxCmAoCAX/Nws6JUS2E1a5kCrEFEQJWTz/Lws&#10;FOVkQ1SYC71cjLryACaG27F76xryP5hmZr+C7esHUF/mhVUrgceqZaWsRtofz6CAoDAHhdOwUS0u&#10;RGedF70Nfti1Igb2aDYczYyjGXT83EzwprPfqIryM8nyTHCy0xkUpD0Gw3AwDVzyPDU7ob0Pw+vS&#10;vn/pzPWXGn5QEEgBYFhpbDmFfyIGAcOiy6SF2VDw8lgmH4V/egkXLq0UtQEHqj0WBvxsKuoCTO4P&#10;uSYvmbqJjHIK5wTQkvW1Yg4RFzpZEXPzpZDOpBbDrJHAopWx0l+TUgy7TgGfTcdMO0pcRgb/aAag&#10;mazrNqvZttQwJAz6ZExOcg+dRiXZVs7gYchjRXdzNQY76jE+0I6x/o4vDPx7l3wemKvc9ytf+Qoz&#10;0qBlslQLFizAI488Mmc/4ogaGxt/7/fjn//5n3Hy5En0kM+DtNXJE088gYceeghf/vKXP7Fv4Scp&#10;Gv5Rs5Po5/70T/+U9Q38vEcM/sUiFrGIRSxicZ/FP/7jP7KS38sXLuF2NPy7GYF/tLdfWHc+Af7d&#10;vnkNd25ex9s3aJZfeMrmr4fBH+3zx3r8TWduMU3Dv2gAGMn4i4jCvxNHjzDTCPpLcVdnJzO/mAsw&#10;/aai5aoNdXVIiI/Hl/7oj9gHsMceewwrV67E8uXL2QdRuoz2rqMudE9u346rly/Pua/Po966eRNv&#10;nj2LE+QD54uHDmHf009j29atWDM5iaHBQZSGQigOBucUff7Iyy8zM5LZ+z129CgWkg/yy5ctRU9n&#10;O9avmcCWjevw1I6teObp3Xj50PN4g7zGb55+YxrkUThMS8LD2aFMLAPw3tiZC/4xt19y/rfIuMMv&#10;aL+/GPyLxf0d9O/J6tXp2LT5OWzY9CzWrt+HiTVPY3D0KfQMbsfw4CQ2DzbhmREf9vWasbnNgS0t&#10;Zmxp0mN7qwYH+q04tjGAS8+24OkNnQiWdcIQHIXSMwapfQAF+l7wzMMo1PdBbBuExNKNNZ06XNwt&#10;xfuv2HHnkB0vDmfh1EYh3tpvxZ0XAvjw1VJ88Kof7x6txMDgAOzlNOtvCvbSYViK+2EtHYclNAlz&#10;CZmWjpHpKExB8hyZ0mU6/xiK1DXg0LJkUxu0viFovYPQuHpg9PbA4O2H3kfB4Sgc1RtQ2bUdzYO7&#10;4KmehNTWA29lHzZ1mvD6GjFuPuvFO4f8uLbHhJv7rDi5RYNdzbmoNIuQr+lEtm4QeYZBFJiHUGAa&#10;RL62E1kyCtpKkScvAUdig1hpB1dVhSRJKxbzWrCE00zUhMWFjVhK5pcVdWC5oAtL+S2Ik3RhuWQQ&#10;K2RDRGMs82+lfASrVFNYqRhDvHoNVimnECcfI+sNMWfhREkLMmRVKFSEoDaWwOGkRiF++IkC/gCK&#10;AyXw+sphdddAZW1CoaYFeeou5Gm7wdV3whEawC7yd/A73zk3A/7lpiciPSkOaatXIm0a/iWtWsrg&#10;Xw55jmYGJsUtRQ6Z2nQqtNRWwu8woTToQVNDFbram9Hb04q+3lZ0ttRhoLsTG9esQSjoYwCw2O1A&#10;WcAJu1GDxpoyPLllA5qqK8hjHTlnD6rLS9HZ3IJXDh/Ejq1r0d9Wi8bKIIIuM8oDDli0coQ8ZrTW&#10;lsKgEkPEy4eoMBvjvfW4df5lHH56A7wWFcvYUwgKIeXnhXv5pSaxjL8wAKTgLwz1ONlpd5fxaJYg&#10;0z34RyGhkOyfltDS43CzklmGIYcaokxnA9KsRFFBJjMnERVkQcLJvetUTLP+1OQ81MJ86KU8ODQS&#10;lNr0KHMYYJIXkedzyPN50Ek4sCj5bErXM8j4UAkLifLZVCPlM5BJYR91+KWgz0L2Rct/7Xo5fFYt&#10;y9zz2/V3swEp/IvAPgr3bBopg4BOg5L1CvRbdajwmuE1a+El24fcZtSX+9FWV4ahznoMdTR8YeDf&#10;tm3b7o7xiLKysrBv3z78/d///fRa5L/3f/0Xy+zbuXMnjEYjHn300Y9tt3jxYtZD7w8Zf/d3f4er&#10;V69i165dLHuPQjza+5i+l39ZduMvg3+HDx+efvbzGzH4F4tYxCIWsYjFfRb/8dP/YKW+F9+8gNvT&#10;GX9sSkTBHwWAb791h+h2GP5NZwHSKSv9nS7tZWLAL2LuQUt9rzKF4R8FOb8a/Lt49hS6O9rwwNe+&#10;BplM9jsr971y6RL0Wi2DfjnZ2Whva8OaqSk8vWcPXnzhBbxw8CB2kw93A/39rHyV/spLTUeo4QXt&#10;lzjXPu9XUXhK3YB3bN+OteTLYGVFBWxWK0RCIXLJh1b6qzvtS0M/vNJftOmH0OgPpY88/DDLwKRQ&#10;NCJ63+h2e8n9eu+dd+4ei7oxU/e7r37lK7DbLBjq78XE6BADgDu2bsKBvbsY/KOZf7SnIzV5oeNh&#10;xjiZQ58M/87h29/41vTIjkUs7u+g76dV8SkYHiN/W4aeRO/ANnT2bkVr53oMtLXgwIAeb0yIcXy4&#10;EPvr03GwoxAn1ihwZpsNr0zocahfiYP9Gtx+pQNvHW7DcIMPNn8bvNVroA9OQOYagdIzCq1vBO7y&#10;cRRXDWO8y48zT8rx0as2fPtkMd465CaPVTi/W4M7L4dw/ZAflw6WYs1QE6zFfbCT7ZyVU3CWD5L5&#10;ETK/Bo4Kosr1cFZvgKNqPcsEtJaMwRgYgdY/xuCjxNIFvakUzRV+jLYFMVhnRVeJDP01TvhLOsi6&#10;E9AF10Hln4LSt5ZlBIqMzQhUtKKt3oeJah4ODfJxZacG3zlejb98sxPfPduBa8+V4anWImiMlcjU&#10;DiNHP4x8c1iFpkEUGPqRq2pGlrwaaeIK5ErLodSXQKrxstJg6gYcJxnEcnE/VkgGsEo6iDiiZaJ+&#10;LJeOYpliLZbKJrFMNs5KfZeJesm63YgT9zDgRzMDVwjbsayISNCOJbwWLOY2YxGnASv59UgX10Cs&#10;r4LVWYby8krUVlWjikzLyypQVlYFf3E17L5G6FztUNo6wNc0Q2pqIa/NzLJf6opL+90lM+i3DAkr&#10;FrPefzTbLz0xjgHB3IwU1FWG8MKB3di/+0kce+0wvv3t9/GDH/wv/OjHPyDTv8KpUyfI39gXyf/x&#10;O3jlpSOoLg/CaVJCS+GWnAe1lIfWpjr2Qxbt87tz53Zs2LgWY6N9KPY50N5ci67WOpYN6LUbYDeo&#10;YCPSyATQ0pJYuRDiokIIuHlQCAsx0l2PXVvG0NlQwUpZqUtuWsIKrFqyAHFEqxYvRAK5juzkBFYO&#10;LMjPZmCPZvZR4FdUkAMeWc6jywrIlCyPZP7RDENqkMHJSkFGwjJkrV6G/NSVyE9bxUqQhWQdCSfs&#10;TCwuzGLgjwJAZVE+y/zTCDkw0BJcIpOMDyfNwpMXQZCXxvaXumoxcpNXgpedBFF+OlSCfHaf1LQn&#10;YFEelCIOc+2lrr8WlRRWXRj+eWh5L7lWavBBwV2x04AguVcU5lHAZ6RZkqy8V8AgIc0Q1Ip5zN2X&#10;ZhBSAFhs1zEIGHQaGTws99vQXF2C1toSdDdXfWHgXyAQuDvGqWjvP2qE8WkGHrRU+MiRI8jMzJyx&#10;LdXg4OD0WvdH0B/TqSHJJfKZkroT0wxBLflsuWzZso+dewz+xSIWsYhFLGIRi997/PznP8eH733A&#10;4N/Na9engV9YFPiFwV8Y/r0dcfidhoAM/tFMQNrXbw74d4dmBN64hreuXWWZXLMB4Gz4NxsAHj74&#10;HMvEox98r165MgNi/Ta1adMmPPzww+Byubh14wYDZNEQKyK6jJa5vnH8OAoLCtgvux63+2Pr3S+i&#10;WXz79u7FurVrmTuvUCjEV7/6VQYv/+RP/gR//Md/zK4hUq5Cv3xyOBzWk6e+rg7btmzBMwcO4OKF&#10;C8wFmIoCvZvXr88QPU5Gejo4hYW4RNaNHL+ivJztN5t8aO9qb8VAXzfGhgcZ/Nu5fQue27eHfCE9&#10;yIw/qPPvp8K/S/cUDf7C8O8Cg38Xz57B3/4o1u8vFp+PoO+N5StXo7F9Hepbido2oaFlDSbaKvB8&#10;RyHOrRMy8PdcayZ216ThyKAY5zbrcWG3F1vquFhblo/drTIcWWPDU3X56PUWkS+RXtg8rQjUrIG9&#10;dALOikmUNa4l+59ET98kmhuaMNhsxVPDBpze68KNw6V48xkPDkzpsXnIhboKKwwmB4rUZWT7Qbir&#10;JuGpXgNP5SC8ZJ++2g3k8XoEGjbCVbOBAUB75TpYybH0/mEoHd0wOGpR4bdg/5gV15/x4d0j1bh5&#10;uB7b26RYT857uMEGk6cDat84DMVrYAxtgMTejyJdDbI4JiSmcCHgFeDZSS1eHCnAmY1CvP2sC++/&#10;Uokbz/rwxjoZOqvd4JqHka0bRZ5xFPmmETKlWYDDyDf0I1vTiVRJIzKltRAYO5EvrwRfbIJU7UGB&#10;rguJmrWI021GvGY9y+pbqVyD5fJJrFBtwFLZGiyTTWC5bIRBQQr5VgrbsZjXxvoCLi1qZcBvIacJ&#10;CwoasSC/Hgvy6rAgtwoLiRbkN2AFrwE8XQP8oVY01Dejqb4BDXX1qK2pQ01VDWqrq1FT3YBgqAV6&#10;ZxvE5s4Z8C8rJZ6ZYFCn3PSkVUiOX87KfnNpOTB5LMjLgkEpw7rJMXzjg3dw/uxJvHL4CPt/Ts2O&#10;/vM//xPXrt3E+PAUvvnhN/APf/8PGB0chKowGcb8x+ERLISTvxTSnCUwqgSYHBvBVfK3/eL1W+ge&#10;HEF5WRlKi31oqK1EXXU5KwlOjluGhGULkJqwHEJODhQiHsS8QhRx8iHk5YNfkA0BJxtKMRdqSREC&#10;dgPcRjkSli5A/KJ5SF46D1lxj0GQugDclCUsc09YmMfgoZifx6CfgJPHRDMJBeQYFADS/bKMwPxM&#10;VtZMIV36ynmQpz0GO2cRzJwlEGYuBScjkdyXTEjIdhQCUvgnJudNe+xR8EentOxXVUSz+PIhJetx&#10;M1cjcdnjiFv4MNJWPgZh1lKoOatgFKZAzssMl/xKeJCTbajRB+3TR/v20cw9muln0UjJNarugjwK&#10;7mgZr9esgccU7vtHy3yF5BrSmdHJMhRmhvsdSnnk3Mh56KR8sq4KpV4zSj1mlPvsqC5xormmBN0t&#10;1RjqavrCwD/6I25kjFNRE43P4txL17l58+bHjEJSU1On17j/4he/+AVzNv7Zz37GDEO+973vYf/+&#10;/fD5fKyCJAb/YhGLWMQiFrGIxe89/vPn/4lvfvQNnD/3Jiv/pZl+rOQ3Cvy9c+dtVtL57tu3mSKu&#10;vjP01k28R40+bt2cNvmIKv8lYv3+ph1+5wKAs4HOhTMnodeqmUPs+rVrZ0Ct37ZoPz/aW2bt1NSc&#10;z88lamIhEYsZPNuyefOc6/wu9O4777AMSFqmfPTVV/Hcs89iYnwc5aWl4HG5WL16NR6LKpH5ype/&#10;zO7ho/PmsV+fExMSGOSk0HKgrw97du/GG8eOsX6Hcx3vs4hCUVrOQ7MhT77xBnu8l+yXfmF56MEH&#10;yRfIavR2d4Qz/8aGWdnv07t34sXnn8GxV1/G2ZPHWIk3dX6eAfwiYyQqSzR6nNB+kOFlYfh34ewp&#10;/Ou//N30yI5FLO7voO/PZSsSUd+6hmg9+jp6savXiTc3SHFjuxh39qhxeZMArw8V4NnmDOxv4eDM&#10;Njfe3B3ArjYJ1pQWYH+XGk+3FmHSl4L2EheC5f1Q60pg9zTDXzUMT+UoQvUTqG0ZQ2fXMGqr6+Hz&#10;eGDUaaBT8KGRFUApKUQRjw8eX47sQg0KhE7I9ZWwh/oRqJtEMdneXzNE5tcTbYCfTH2161kWoLNy&#10;Lezla8JlwL4O1PlUGAml4eCIEO+8HMQHr9fh8jNBvLHNhidb+FhbzcVUjRiO/5+99wCP6zrvvJ/n&#10;Sza7jm3ZVpdYARawE70PMH0wFYPee++9994LQYJVpNUbJapXSqxiEUWK6l2WYjuOEydO4qw/Z7Pe&#10;7/edcwDQkq1snN04oZh5H/2f2849cwe4HN354X3ff2ox0fFdaOM70Sf1oHE1onMUE6GLY5tfJN5r&#10;t1NblsCjB0p5fM7Bg0N6npt38/xuO8fFz2X3YBqW9F4F//ydg/i75HKAALEMiu0lOLaHsPheIsT8&#10;kbHN+Jkb2KKvw0+TSViUgwhLPlvsvay3Typn3zUxY6qv33rLEOvN/Xib+lht7GN5dDfLozpZKc1D&#10;wuq5JbiWm4OquNmvlJt8i7hhWyHXby3i+m1F3Li9gJuUCrnRr4QbA6pYEdaEr6UZe0ojRaWN1FTX&#10;UVddQ211lVAFFRWlFBcVk11Q8SX4t33TGjZLl9zNPvhuXov/Nh9CA7Zg1oVhM2txWU2kJyXQ1drE&#10;g/fcyQfvv8Opk8c5+tIJ/uG//3cuXHiNoYExTh5/hV/96h95/JHDpOo205mymeniAObLAjlYF0lv&#10;xiZiw1cpYDW3Y4bd++6gpq6enMw0Sgpyyc/LInD7BvxWf5eo9d/DsuVmojffjL/PCjTBfli0Goza&#10;CCw6sYwKxxAVhjE6XAFAoyaUcP9thGxcQXXsNjoT1jOZH8o9HS7GCiMwBXgR6reV6LAgosMD0cjM&#10;vnAJ/kLFHGFXQKAEiup4iJ8Chpu9biQ++FbqrKvocK6kN2k9Nba1mPxXqow9aTRijAjEFBlEjCz1&#10;FZLwT2b/2bXhSjHiGmWfQv+NK9H5LyM5chndmduYKQtlOM+f3rxA0mK2izn8MctegdEh6MWc2vAA&#10;8b6CiJNlvg4Tbks0ybLPX4JdlQLnJrtUJp/czkywkeoyYdVF4LfRi2Cfm9BuuYXYsNUkaddhDV8n&#10;5hc/QzF3stNIaU4KVUWZlIl/x8XZyZTnpdFeX06H0LUC/ySsW7rH5R8fx8Wz3b8m2trarpy/pJ/+&#10;9KeLR/9wIUHer3/9a7X8twoJBJeisbGR7du3qxYz8g/RHvjnCU94whOe8IQn/iDx6//5a37wyae8&#10;9MJRTp04qUw/luDfpQsS+i1Jwj/Z000sL11QunzpNQUCL712Xow9z+XXXuXyBSmxLiQNPyQIXCj9&#10;Pfmvgn9tTY0KyCUkJKiy3K+CTv9WkuWv1113HRniS/FXHf/nJMuCZWPqdWvX/l7GF/9aSSAn+/Dd&#10;9f3vMzszQ1tLC4WFhcrxWLrdeXt5qQw++QAsvxz4+/vjsNuJc7spKCigrLSUnu5uhgYHmd+5k8ce&#10;fZRjL730la/1f6u777pLPbg+8/TTyjRFp9Wqct/01GRVut3V3rqY9TfC3l07uPfOgxw5/ADPPfU4&#10;L7/wLKeU0+9XZ/39Nvw79fJRThx9QblAy6w/Cf9OvSTuHXHsl//97xbvbE944uoO+e92pdcGlfU3&#10;2lHPUxMuzu+J4Z27HLx7VwxvHLJw8YCFkzsM3NcYwHjmZh7us3FiXxaPDzt5ZMDKnc16nug38v0W&#10;A6O9XZTWDpNX3E18UgUJqVXklPaSX9FPbkkHBUW1ZGZkExfrxGQwEKWJJixcI5Za8e/VgFZrIVrv&#10;wmTPwiXOT8tvIadikNzKfnKqxLJ6gszyUbIqR0ktGSWxcGjB6KNQ7MtvoLfKzt4GP+7tDufF3eK9&#10;PJDDaw8X8cLueA40BDCQtoZmtxeFdl9ikysxpQ1iSu3HkNJLVGwzUbZigjWxbPfXsHV7GNu2B6OJ&#10;1JAWH83ekSzu21nI7tEC7p6vJKeoilBniyrz9XcIOfvwc/QT4Ooj0NVNVGIP0UldRCZ0E+7uZrux&#10;Hh9NBZujq5Tzrl9kEuHRsUS5qvB19LDWPMhai5Cpl/WWAbxl1p++l+XaHpZHdXFbeAvLwmq5JbCC&#10;m/xKuWFbPjdszuJ7GzP4zvpkrluXxHXrk/iOT7LYl8aNW7K4cVueGFuizEaWhzeyydSKJq6VhOxG&#10;SsobaKivo6mhhrrqUkqK8r4E/7ZukP3+1qisP9nnb73XCvy3+qgS2IjArfhtWEnQJi/Vg665oZoj&#10;4rP9ow8/5OWXj/Hss89z370Pcu7ceT786FM+++zPaKvKp9HlzXx5IHe36Li3WccDrToOVQfQl74B&#10;R9gaCnPSaRGf1TXVVYwMD9Ei/h+clZZAxIabyItaRmfSVsayA+lO3IQrcAVBW9djN+lJjnMQb7fg&#10;shiw6DXoIsMWgF5EMAHbNpFt2MBsnj8tplto1N3EaPp2dhb4UetcT3TgBgX4ZKafLjJESa8JQxsZ&#10;SnR48EIvQXksIki99xhDBGbx2tkh36U7bi2dLi8GkzYykelLhWUt5uA12HWhmGWWnyYYa3Sogn0q&#10;808TgkOsO/URGMMDiQrejiHAi+rY9UzmbmZvyRbuqPBjZ/4m5ou3056ykTjdVlUmbNWGoY8MQhPi&#10;qyCg7OMny3llabM0QJHATypvsexXgr/MBAdJTrPqZbjN+3rSIm6hwe7NcOY2posCaEnwIdWwhVhT&#10;uDJSkVmCFQXpCgIWZyeJ9QxqinNoriq8ZuCf/MPj0j2u+ji3ti4e+f3i3XffvXL+kuS+P3TI7L3D&#10;hw8zNTXFkSNHlHHJL37xi8Wj/zYhIabMbrz//vsZFM9sly9fXjzy9Q0P/POEJzzhCU944ioL+ZfM&#10;H//ox6rs9+TxE5w7Iw08ZMnva1y8sJD197rURanXePPyRd5849KiLvKG2P6SXhdjZIagLAmWpcCL&#10;8O/VV05y/vQ/X/q7JAkAD+3fyy0338SqlSvVl5qvKsH9t5R095VZcdLUQ2bSfdWYr5I0yQgNDlYP&#10;sY88/PBXjvnX6MgjjyjIJ0tuJcDbtGmT6r8nS0SW/hosH3ZlD0T5V2LpQiyz9+4V1yzB3gvPPad6&#10;N8nMwK8y3/hDau+ePaoUWsJF6ZIsoWS0RiO+QNarrL++7g7GhgfYOTulnH4ffuAenn78EV567ilO&#10;vvQ8p48fVZDvi9Dvyj2yCP9OH1vQqZdfEuccFZKw8KQ4dkwBwQvnz/E//ocse/OEJ67+kP+WvbzX&#10;M9DeyJHxWN5/KI03Drl4/4F4PrjXzuUDei4eMHNhv52z++M43BXJvooAHugw8HBHNC/PucRSw2zu&#10;Rk480M6FU/dT2dBPdfMUxZWDJCSV404sIaeondTsGrGegys2Hofdit1qwWw0YDYZsIl1i8mKwWDH&#10;EJOILa6ApKw6ckq7KKgZIbeyj5yqIbIqxkgtGSKxYIDYnH7ic3rJLu2norqNySYbj01oeXzSwIk7&#10;s7n0VDOXn+ng1H2lKmPvnu5Qdldtpta9HosxlkhrFea0PmKyRjBnDKJL6MSQ0EioIRO/YCObt4UJ&#10;hbBtewi+vsGYdVriHA50xmTCLSWE2huVaUaAvRN/ew8BzgH8HANi2Yuvo5Pg2C5CXO0EOdsIcnXi&#10;a21ju6Obzfo6tumq2WaoJ9hcQXpGAY70Frz0fayzTSyafPThZehjhbaXFdHdLNN0cnt4M8tCqrk1&#10;oISbfAu4fksW3/VJ4bq1cXzby8a3Vpn50xUGIT3fWm3mu+viuH5TOjdty+Vm3yJuCajg1pAGVmja&#10;8da1s9kiTVg6KKhoo6O1kaGu+i/Bv22b1xESsJXggC3K+MNviw/+W9fjt+5WXMGryAi9hfzI5TgD&#10;bkMTvIXW5maeeeo5zrxyVv0h5v57H+app5/l/ocO89DhB6lI1zKSsZH9lUHsKw9mR94WprJ8OFQV&#10;yKFqf0oty1UJaktjPf09nUxPjtHa0kx+upu0yBU0x29irlzLvmqzuAejqDN7YfJbhT4ihLREN8lu&#10;O84YgwJ3BiHpOCyhXnjgdtqTtjHg9qLDuYZ20410mr/HgPMmpjLXkm7cTJzdgG4R/pm0kUqG6HA1&#10;jyEqVME/gyZUwb/cjEQyjD7khd1AU8wqisJvoM3qxUDsGsZTN5OlWU52nEG8lzAlU2QwNm04Dm2E&#10;WIZhlxL7pROwzE7MtW+nP30ze8tD2V+6nfubIri7xo87K7awt2QrNXFbKctNEnNFoJdZibKkODII&#10;qzg3Rki6/0oX31R3DMnSwEMsM+LtJDtNKjPQYYpWJcNRm2+gRH8bQ2mbmS8J5p5mMwcqwpjKC6Iu&#10;Q09lUQaxZlkqbackJ5nKwgwaKwuU0UpL9bUD/+Li4q7c41Ky3FU66P6+Ictov3i+1Pnz5xeP/uFC&#10;ZunJEmX5DCbNR2TfY9mDMCMjg7m5Oc6ePcsvf/nLxdH/97GUafh1Dw/884QnPOEJT3jiKoy//Iu/&#10;VNDv+MvHOHv6DEu9/hT4u3iJy0IK/l16TWX7XX79tSuwT65/cVvqzYuvfQn+vaaMPxbgn9JiBuDv&#10;wp2jKhMsOkqjgJrMWPsq0PSH0MjwsCpD2bhxIw8/+KB6v1817rclTT9kz7w98/NfeVxKwsvXXn2V&#10;8+fOqZ55p06eVEYiMisvOSmJjRs2qNeWD7J//Md/rMCZ7Mv3rW9+U2UWhoaGKqAmMxRlf73f99r+&#10;vSTf3/TUFF1dXcopWL6H1atWUV5arBx+ezrbldHH7NQ4d+yd54F77uSJRx/mxWef4sTvAf5OL94b&#10;C4D4ZbH+soJ/cinNZJbW33nrzWvigdkT/zlC/nv39bmRR0eiOLPPxg9fquHTJ/L5/JlCPn00hffu&#10;c/POPbG8fsjJ63cl8fKUnvtbAjncEcqjXeHc3RjAjty13D+YwC//5mUuXXiM8to+qpsnaejYKdZH&#10;SEgsJdadR05+HXmFVaSmZpKUmEhqShKpyYkkJbjFMomkpHTcCRnEJWaTkl1NTnkfhXUTFNZPiPUe&#10;cqrGyCwfIbOsj9GhPh482Mkz97bx9KFiHhq38PJeG+fuTeT8Axmce7CAd4728YPzOzn3aB2n783l&#10;xd1Oju5xsLMtlrGJWWISGgjSFaFP7CQmZwxz2gCmlE6iHFWq7HibvwafTSGs2xiMz+YQfMRy/aYo&#10;NvrF4RtdqhyMQ9wDQkMEynJfxwCBriGCxLbM/vNzdONnb8Pf0SG2+/G19+IrjgfGjeNn6yIkppaC&#10;sjaKiisJcbXhZRpmhWFELGXWXy9ehl5W6npU2e+yiDZuj2hlWVgdtwaUcpNfAddvTOM7a+O5zsvM&#10;t1ZE8ae3h/Hfbg7gGzf7841bAvjWco04ZuOGjSncsj2P2/yLuD2oguXhDazUtIq5e7k9elAsZb/C&#10;PsrrxPYX4J9WE4zNHI1BK+FXIImxFkyhmyg1erGzMIChxPWMJG0Qy42khi0nzmqko7mV0eFJThw/&#10;xXPPPktHWxv9/T10tDdREBvMRL4fE9mb6IpdoeDfnhI/DlaF8VCbnsHMDSQY/ehua2ZybJDWpira&#10;25rIdusos65ltCiK6eIopvLDONRgE/ddEA1x23EYIzBGR2I3aRegXVS42I4gKjSQ8GA/NCHbaXFv&#10;oMt8M+MpPgy5bqPd8G367Dcwm7qMqrgASnLT0UbK7L5gVUJs1kVikb31DNGqlFgnjslSYtn/z2WJ&#10;JCnKm5LIW6g2ryXF97s0WpYzELuS0URvqozLyE8yq5+HzO5TDr26CBz6CLVuF/NIGGgIDyIqaDul&#10;8YEMZWxnf62Re1qtPNiq5fHuaJ4dtvFkj5FdlRE0lqZh1UVhFL8Tg7gW6VwsjUxkOa/s/5cifjeq&#10;v6HbqpSV6CTBZlDZghIQ5iaayDWsptnpze7ySOYLgzhUJZYF/txdF8U9HbFM9VWTnRxLelyMKv2t&#10;L8uls7GCkZ5mpHnKtQL/5DPC0j0u9Z3vfIf77rvv9+r7J0O6637xfKlXxbPVHzqW4N9vv/YXJZ97&#10;ZGZjf38/x48fV+7F8jyZNfhvXTL8dQkP/POEJzzhCU944iqMf/jFP/DahdfUA8sV+Ce2l8DfgqQJ&#10;xlfAP7GtSoDFvrfefJ233rjEGxfF9qvnuXjuN07AC8Yfp1T57z8H/2Tft9amepXZJh1ovwo0/SHV&#10;2NCg/qorHWxlH8CHHnhAwbqvGruk7KwsBf9GR0ZUtp3sBXj0hRd49JFHuPeeexQUlJAvJzsbs8nE&#10;ls2bVYmxPEdm88m/IMssPmnGIV3hJOQbHBjgnrvu4nnxBe6rXvNqlXQRlsYfElwmxLlpbW6gs72F&#10;gd5upsZH2Ds/x713LZb7Pi3LfZ/hhPidL8G/s4tZoV8EgUvw75UT4n5ZLPFdgn8SBJ49eVyV/J4W&#10;+z/95OPf+0uEJzzxHx3yC2OAz/d4fiaCk7s0XLwrno+fKubPni/n40czeesuN2/elcDb9yRzfreJ&#10;Y5NhPDsczKNdftzXtIX9VZt5dDyen33+BJ99cpSJyUlKqrpV9l9Dxwz17TuoqBslNaMKd3wuBUX1&#10;FBZVUVhQQn5BEdnZ+WRm5ZKVVSDGFJOQWkByZgnp+U3kVAxTUDdJXtUgWWVd5FWPUl7fy517u/jk&#10;lR4+Pl7D5SdyeHRGz6GuIJ7aoePcPXG89Xg+7x9t5INjXVw8Usn5Bwt549Fc3jicyedHK9nRmUlu&#10;+QD2jF7CLNUEG8rQOBsxpvZhyx7FmNSNxlFLqCGHoEg324Ni2BIQg2+Ik8DIVIL0RYRYmwlx9RHs&#10;HiQ4dlDBP6XYIWX+IeXv7MHf1kiAkAKBMiPQ1Y8mZRxndg+lVU2Ulxais+exwTbEOscs3jETyvF3&#10;ZbR09u3Gy9ivAOCyyHaWhbdye2gttwSUfQH+ubhutYE/vT2Ub9zsy3+7YSPfuN6Hb9y4mW/dHsi3&#10;V2j4nncMN2xI4pZtOSwPKmFleB0rI5tYHiVeQ7oL64dZFi1eU9v3JfiXnR5HRoqLxNgYslLc1JVn&#10;Uy1BVfJGhlL9mMqPZG+NjR2F0YxkBRATtJby4iKa6+uVkdKundN0d7TQLT5/x4b6qMm20Z2ymZ6k&#10;DYzn+rG7LJh7Wkzc12rhoVYDB+vCqcsy0dfZSl9XE0N9XUxPj1OU4SRL701z/DaG86M52J7CodYk&#10;5ovDmCk3U1+WQ7zLqsp8ZabfEvzTR4Yhe/fJPn0Fpk0MJ65nSlznzqIQhhLXMJq0mgH3rVQnhNFQ&#10;WaYy/PQK8oVh0oZj0kVg1UdhihbzRcl9Yj4xvy4iAEfkOgrCbxa6lbzoVfRlBjCbs56J5FW0W1dQ&#10;meUgPcGlev5JAGeRPfuiQlQJsAR/0mnXKl5HGoOUJRvpTQ9kIstPvK9YHhlM4olBBy/tLuKJPiv3&#10;tplpq8zGbbdcgX8y+08CQAn/ZOafyviLs5KRYCc3JVaV+0qTD1kaLOFgXoKJspgN9CZtZkexhvH0&#10;7ezK9+XeRgNHep08MRTH/HAlDVVlpLktlOem0FCeJ5RLU2UBVYUZ1wz8O3r0qGrnsnSfS8l2IbKk&#10;VsKy/13I/7fv37//S+dK/ehHf3iTr98H/v22ZK/lkJAQ8vPzmZ2d5cknn1RZip9//jn/9E//tDjz&#10;tR0e+OcJT3jCE57wxFUY8kFE9jA588oZzp85y6ULr3FR9fi7+Lvw77cy/dT2FwCgXL6x2Pvv0rlz&#10;Qr8BgNL1Vxp/XCn/XZQCPSdeVgYQK1Ysx8/PTwG0rwJMf0jJHnvSXEQCLJmJJ0tupamHdD6sqqpi&#10;YmyMafEFe0kyE0+WusoHPT9fX6wxMcp0IyQ4WBlvyFLi7373u+r4t7/9bZVVaDQYKCoqUkBwftcu&#10;7r/vPpXN9y9Bxqtd0iW5UDzkqr9+h4XSVF9LR2szvd3tjI8MMr9jmrvFl9JHH7yP5548wrEXnuHU&#10;F9x95f1w/hVpCnN8AQYvAsCFdQkCj4t7RBxbhH+y9PfsyRNqXUJAefwv/vzHHvjnia9NyM8Ff5/v&#10;cXyPnvMH9ZzYFcXJ3SbefDiTH75cz4dHinjrvhw+f7aG9w+nc3ZXNKfmInlpMownh4I4eiCFDy58&#10;n9OnjtDUPkxKThPlNd2UVjRQ09BLTdOYygAsqx4iJb0ctzuHrJwKKqpbKS5rIKegiryiGgpLGsgu&#10;bCa9oIms4jZlFJJdOUZu9ThZZT3kV7Rz5/4Bjj/WwQene3jjhQYO77RzZG8izx5K5cWDCRw75OKN&#10;xzL44NkCPjvZyg/PDfLmkzW8/kgRbz6Wx58dr+VvLnazvz8Vc3ydgn3mjCH0id2E2+oINpWjS+jG&#10;lDGKLqmXyNgWwmy1hFoqibBUoLFWEWGvJ9TeSqizV2X9SfgnoV+QSyyV0ccgEbGyzLcbf1cv4dYi&#10;ws3pbLM0EuDswp4zRHZJB8XF5eTmFRAZk8uaqAa8zSP4OGdYa59mjXWC1bouVmu7WB690PNvRXQP&#10;t0d2cFtoAzcHVnKTXzE3bMnmez4JfMcrhm8uC+MbN27lv313vYJ/37x5M9ctk/AvguvXmLjBx8lN&#10;m5K43S+XlaGVCgAuD69npZh7tWFQaIiV+oEvwb/ivFQKspMpyEyiqiSX+pIUBeDanFsZKIilJ0NP&#10;h8uXPvd2pnJCSItcS3VpEd2d7Tz+yH3KTV06rPf3dDE7PcXUYAvd+Vo6EjYxmhPIWG4Q32918GC3&#10;m/satdxRGUBjjompsX72zU9zYN8edu+apaG6ELd2Exkab8osm5mvdXJHvYO5PH/21TkY6mgRn/t5&#10;RIZIsw4J7yJUBqDM1JO9/zRiv1Ozlb7UAEbTtjKYFUZn4jbGsvzpS1xLW6GN4twszGK8OToMizac&#10;GH0kVoOQXiO2I5QkHDQqBWMO20ByyC1UG5ZRbVlFhXEVA/HLmUxdzXRBCKXpdhzGKAX8pFOvzPiT&#10;63JpFfNbxXx2ObcEjeF+5MdsYzBpE+NZAdzRaOXR4XSO3d3PE8NJ3N0YzVBbGYluh7i+UAX/pOuv&#10;ScznNGmIs+nJSnaSHGshM9FBdpKTjASHyv5LtBuxi/eRYNOSYdxKmX4lFQYvelN8OVCj5XC3jRdm&#10;8jgy4OaOqUaaqstU77+S7CQF/1qqi2ioyKeuNOeagX8/+MEPCAsLu3KfL0k+J8mS4KfEs5DMlPvt&#10;kOW+x44dY/PmzV86T1ZGSGfrP3T8n8C/35Z8BpRuxRqNhtTUVB544IHF2a/d8MA/T3jCE57whCeu&#10;wpCmH++/896VXn+vv3bpSq+/L8G/i7LEc0FvXr7MG5dfX4CAr8uS4AUTEAUBZc+/18Rc0vBDmX4s&#10;AMAF44/fwL8lALgEeSRAk2UgsoT0D93n75+TBJ6vnDrF3Ows4eIhVZYf/9Ef/ZGCWvIv1r8tefyL&#10;D3jfue46lcmnjY5WPfn6enpUFt9x8eAq+/GdO3OG1y5Is5T/mPf3h5B8L/v27FE9E2+79VYaaquV&#10;yUd3RytD/Yvlvvt28/D99/DUY7LP37OLmXsy008Cv4V7YuG+OL4A+pTkvbEkCQV/k/knde7USU6I&#10;ec6Ie+rMKyf5+c//5j9laY0nvp4hPy9Ctt3CmbtdXLjHxcV743j17jixnsCbhzN499F83n2kgM9f&#10;bOCTJwu4cMDM8Z1RPD2l4dn9ieyaqKeuoQ2LswCjq5LcojbKazqpqGqhorqF6sZB6tqmqWmZpKJ+&#10;hIzsWpyuTHIL6ymvH6aoepDKhmHqWsYpEcdzK4bILh8hu2KM7KoJcitHKaps487djbx7vJGPTrfx&#10;/qleTjxcwoHBaI49kMcbL9Tz8alWfnKplx+ea+KjF4p5/4VS3nu+grefLuH9p3P56PkifvJKE28+&#10;lsmjO+JVP0FLajf27BHsuWPEZI6icbUSaq4gQiyNacOYM4bRpwygTR4kKmmQiPh+IuL6CI3tFRpQ&#10;GX/BsQslv3J9weijl0B7AyHuboLjhgiwNRFgyiHQViPeUy/Nza3k5mRhc6Xja6xguaZDQbdV+n5V&#10;9isdf9fYpsR6P6sNPSzXDyoAuCyqW+n2iDZuCannJr9yrt+Sy3d9krlujZ1vLo/iv97oyx9/Zx3/&#10;5Ttr+caNm7ju9kCuWxnOd7yM3LDOyk0b4rhxSzq3BRSzPLSa1ZH1rIhsYJWuFy/joHjNoS/Bv5L8&#10;DMoKMikvyKKmrIjeplIaE4OotGylJNqLOpMXw0lb6bB40WX1IivCi+6mRp488ij33nWHylwvys+n&#10;t6ONg/t388A9Bzm4c5Ay+yZa3D50pwVyR2sij49mcX+LkTuqwqnLNDI5OijOP8QD993J9MQIbU31&#10;lBak4YjYRFnMVnZUx/HsXCV3NhnY3RBPZ0MzLrsdbfhCzz6LLhJTtCwFXnT+jQrHrA0lWbuRWtMK&#10;pgqCmC2JYCw3mAMdCVTlujCL8RL+WXTSNVisy+w8YxQ2vYYYbSQxYk6Z/SehoMsciVUXiDNqI5k6&#10;bwX/+hPXiusxsb8uhroULTFRwRjCAxTws+nClWT/PwnvJFyU8M8m5owRrxUdGkCE7zqKxM+0xbSM&#10;7qTNzJeHc2+nS/xcdNzfZqKrNherSSeuRToYL2T/ybliLdEk2I3kpMSSneIiLd6mXIALMlOoLslT&#10;DsrSEMRhENdtCMUetJKEgJtpit3KXLWN+9tjeHo0mccn85gfa6MoKxG3JYrsZMcV+NdRXyZ+r5XX&#10;DPyTf5ybnp5Wz05L9/qSZDXEN7/5TdVLLz4+Xo2TMPDgwYNUVlaqqgw55ovnyJ/Jv0fIfn719fW/&#10;8/r/N5Jmdtd6eOCfJzzhCU94whNXW/x/4r9f/3/88LM/48yp0wr8vXX5DQXBluDfG5deF7r8Jckx&#10;b12+zJuXF80/Ll9UJb+vvXqWoy88x5FHD3P/PXdx7513cucdB7jn+wd5+P57efi+ezny8P288MwT&#10;KvtLAkCZAVZRWqwerFKSkxUg+yrI9B+hE8eOsXf3bjo7On5HpSUl3HTTTapHn+x19+9tsnG1SELN&#10;4KAg9Zft/OwsBf462xbKfSdGh9i7a477xBfKJ2Wfv2ee5MTRFxXEk5l8EuCpUvDTx67APwkEfwMA&#10;F7QE/pbgnzzvrDhfwr+zr5zi1fNn+Idf/P3iTe0JT1z9Ib8Ahvou4+Q96bxybypvPJKhymY/P97G&#10;py+38uaRQs7fncQ7jxVy9s4kXtrn4KVDyTx3VyGDLSnYbIk4nFnEJhSSmd9ESVUftU3DVDf0UdPY&#10;T03zCLUt49S3TVPfMUt14zg5BU3Exufhji+ioHyQ6tZZ6ttnKK0fo6B6kLzqcQpqZyhumiW7YoTO&#10;7nbeeLmNH7zaz8dnu/nolR5V9nvukSylj07U87N3hvn7D0b5+Vvd/OhsPR89n8cHz6Tx4RN2Pnw8&#10;hncPW/nouRxOHTLwwI5UYhLq0bpb0Ce2Y0zpxZw+gC65n+i4TkItNYRZa5QZhkE5AfdhSBsmJmsU&#10;W/YYlswJta1JGiYiYQRN8jihcUNEJA4T4u7B39pAqLtb9fnzc/SijWugvrVffF63kZuTi86WxVpN&#10;pcruk1l+6xw78I4ZY7VpiBW6AQUD11hGVe+/1THjrDIOsUxl/nUq+HdbWDO3hNRxo38p12/O4rvr&#10;3Hx7tZlvLo/kGzf78Y3rN/LfhL51qy/fXR7Mt1dGcf06GzdsiOeWrenc4lfIbUGVrIxoxCuymhWR&#10;TcpsZK2x/0vwLy3BQWleOjWleVQW59HdUkVPqZsC/VqKoleSH347ffGb6XWspUV7GykhXjSWlamS&#10;3872VrKzsinMzeOOPTu5+9A+Hrz3Th66/046a/MpMG2k0urDnjo7h7tjeazLzlhOIF3VmeyYGqG/&#10;q51J8bnd1dpER3MDQ32dpMfbSNFvpSkhiLvaXcxWRjLelkN1WSlRoUFoQgOVMYdJswD8jNpwzLoI&#10;YgxR2Iw6ZXoRE7KeMncwfQVGugpjKM1w4TRHKQgnAZ8s95XgT2X/yX1iKTMA5baCdnoNNoNcholl&#10;KMaI7djCfWhOCWOuKZWWfDfGMH8F5ywqy0+Mk6YcBjmXuC5NiLiOkCvwzywzCcV2RNB2wrZ4kxh8&#10;O43OdYxmbuDZmVyen0xjZ52DvCQ7sWatKuO1RIWp8yxiPrdFS7zVQE6yk+xkF7FWHS6Thty0eMrz&#10;08lKdCnTjwVX4GhMkQGYg7zJiV5DY8J27upJ4VCTnjt6synNSibZYSDJpqMoM4G22hJl9jHQXidU&#10;f83APxk//vGPxWeX7cq9/n8q+bxx6dKlxVn/feKHP/whjz/+OO3t7ZhMJnx8fNS/W1ni+68Fg263&#10;e3HWazc88M8TnvCEJzzhiastZKKU0M//5ufK8EPCv/fefoe333hrMePvd+Hfm69L+PcWb0u9sdDn&#10;T2b8PXD/PRQVFhAaGsItt9yiMua++LBz0403qjKNdWvXoNdG43Y6KCkqIDc7U/1VV2pqYkL1urva&#10;QZqEowP9/eqhz2I2f+WY/wySv6e83FxVJq2N1tBYV0NHSxO9XR2MDS26+96xj0dkue9Tj3HshWeV&#10;M68s85aQTxp2LMA/ub6QBfgvwb8lYHj6+MucfPklzrxyijcuX+JXv/q3c9vzhCf+0CE/E8MDVnHu&#10;kSJO3ZfJ+cP5nH0wl/OPlnH56UY+OtbB+y80cPmZWt58sYOLLw7wyMEa+luycDscxMelkZ9fQUFh&#10;NQUlrRRV9FLXMkFD2xQN7TM0dExRL9Yb22dp6d4lNC/2zVFQ2oXTlYMrvoSi6lHKGiYorh2moGqI&#10;vKpxcqsmyBHLzLIhckqbuWd/PT95Z47LR1s491gh77xYyY8vdfGXb/Xz12/38A/v9/OrT8f4H5+P&#10;8auPevnp6Ww+edrMp08b+eQJIx8+auUvXinhkxeyuH93FVpXE9HuDqLiOsSyXSw7iU7qU1l+kfG9&#10;hNga8NeVEWSpJdzZTHhsB5EJfUQlDhCZKKHfMMGx/YTEjRDiHlbwT2b6hcb1EuRoI9jVIcb0kVUx&#10;xPDIGB1tLSSl5RMSU4x3dKPK9FvvmGS9c5K1zjm8YsbxMg+z2jImjkmjj15W67rVttonwaC2l2WR&#10;C/DvtrAGbgmp5ib/cm7cmsN318dxnZeJby+P4Ju3+PGnN23jW7f48l1Z+rsshO+usXCDTzw3b83k&#10;Fr8ibg2sFHPUsyqqiZWRDar819v45bLf6PAAYm0GUhOd5Gcm0VhVzHhXLU1ZJpIDb6UwaiXt9rUM&#10;ujfQ6dhIRZKZ2dF+2lsbSElKwKjTkpORxs7pcZXNt3tumjmxPjs5SkOOg2rrOkYz/NlT4Mt9jQZm&#10;G1LYNT1IX1cb9VWltNRV0d3WpABgc10luZkpJNjF9Rh8qXRtprvCRUdTBXEOiyr3lf3+dBESri24&#10;9EqQF6OXJcDhuCw64mxGZFmvwxSlgFiczUSMIRqrBGoS9OkjFSyU2zYhkyzJjQpV5yzBP5kFKAGg&#10;nNeik68RqkpwnYYI3CbZxy9UwT2zZqG8V4I/WfbrNGrUPBL0yWxCCf5kvz45v1GMNUin4bAAdEGb&#10;qIoP5WBLLEfG8rhvuICSJBNJ4vfgFu9Bwj85rwSJ0u1XwT9xTPb6kyW/SU4Tae4Y8lLdajsn2bVQ&#10;/iveb7LLLJZG8friPEMIKZZAsh1hdOQaaClOwG2OFj8XA+luiyr7bazIp6+lmtGe5msO/sn49NNP&#10;MYvnpt+unPh9JSsxZC+9v//7/9g/+P3Zn/0ZJ06c4MCBA7S1tSn334CAAJXB+FXX/UV54J8nPOEJ&#10;T3jCE574DwvZ0+SV06cV6JMlwBL+XbqwlPn32+DvDXH8Dd55403eefMyb791mampcdW4WT7M/emf&#10;foPo6ChKS4ppbKhXKistwR3rwioe+Ly9VitTiKWHoKW/mMpSkBUrVqi+KL7btxMcHKxKI6SjbnNT&#10;E709Paoc9/577+XRw4dVj76vAlL/Hnry8cfZtm2beK9/yjNPP/2VY/4zSBqd/Nf/+l/xEr/7yrKS&#10;BXffjjaGB/pUue+BvfOql6Ms9335ednn70XOnFjq87cE/34jldH3v4F/C+Dv1GLprzSKOcapk8d4&#10;7923+V+//p+Ld7MnPHH1h/zMW+O1guneAg7vKePcU11ceqGHS8938foLfXx8bpaPzk/x5ivTnHxm&#10;iq7GfDKSncTarSQnxJOTmS0+Y6soLa2jsrqDqoYhmjpnaeyYobZ1gjqh2haxbJmktXsnHX17aO3Z&#10;TW3bDvJKurE5c3C6i8kp7aGwdpSC6jEKqwbJq+gnu7yfrLJeUvJlf8BiLrzYzRvHO3jxvgIemXfz&#10;4t1ZvPdyI5+da+fn707wdx9M8o8/nOPXP57jHz/p5ReXy/mHN8r529fK+MUbzfzkTB3vPVPAnbs7&#10;iHS1Ep3Qg1Zm+4mlxt1JhFCkWI9OHiQ6aYDI2E6CzNUEGCoJcbQSGT+AJnGYUPcgIXHDBLn6CYkf&#10;U/3+wuKHCXQPqR6AvrYO4nI76ewdY2x0iJqqavTOXNZHl7MyqoXVFmnuMcM6+wRrrMMq82+tbZI1&#10;Yv8asfS2jLLGPMyq6A6WR3ey0jgozhlhtYSD+j6WR4n9EU3cGlLFzUHVqgfgjb5F3LA5ne+tdfKd&#10;ldF8a1kI37o9mG8vC+K65cFct0rLd9bG8r2Nady4vZBbA8u5LaRWuQiv0bayWrzWKuPwl+BfqP9W&#10;5Zar04Tgtpsoys2goiiPlqo8ck3bGC3UMl+hYzB5O0MlbvbNDHNo7w5aG6ow6iLFuQEU5mQyNtin&#10;TDymRgaYn51goLeLoeZSpkqimMrazt7ycB4cq+Ku3dPsmByiramWFjFHQ20FEyP99LQ309ZYS2VJ&#10;ASUFORRkJVOY4VRZiRnJ8QrcyYw/afQhwZ1ZZv1pwhX0kxDPrI3AadKq8liZzadAn5LM6Fso8ZXO&#10;vnKfHG8zSJdfjSrzXdBCqa4cb9NHYRVjLVpZWhy2cK6cU7vgqmvVS9gXqcpsZbafBH+y7NZpjFRZ&#10;gLqIIFVOLPsByqxCmcUXI69BvMYCNAzBpQulOMFAYWwkKVYNbnF+qtMiZCYuRi/m0+JSmXxRJDiM&#10;JLtiSBTHs5KcpLhjSI+zUZgWp+BfvlgWZSaqdZk5mZ3kICPevgA/Y6JJtBvIcJvJjLeSqcxCXJTl&#10;JFORl0ptSTZ9rTWM97Uy0t10zcE/GRKcyV7K8hlq6b7/fSUN0j788MOrqs2HdPT927/9Wz7++GNO&#10;njzJwMCAepb9quuX8sA/T3jCE57whCc88R8WsmnyG5ff4LXzF66U8168cJ7XL138EvyTUvDvzdd5&#10;563LSkcefViBu2+Kh7jyshIuvHpO9QJ8/eKrqvff66+KeaTOn+O1M9L196TQCR5/5EFSkxNVhuCm&#10;TZuUM5ps/Cxhkiylldlk8i+88riEiv9cWYV00JUmITarlXzxgCzLcWdnZpjfuVMZasgyYilpSvHq&#10;uXNKF86f57VXX1WSEFFmsEn973rxyWNy/MMPPcTKlSvVNdXU1Hzl2GtV8md35JFHxc/gYfbu2cu2&#10;bb7ccONNZGakK5OPrvZWBqW779iSu+8h9XuWZd4nX3p+EfxJiCfB3wLI+5fg32khCfheEfsviPvn&#10;9MsvKfgnTT/k8ZPHX+KzH3wi7uLFNFZPeOJrEPKz6/bblpOamENKQhb5mRk0VhYwP97OnqkO7tzV&#10;zZMPTPLEAxOqrNCi14lxbjJSEslKSyUvO4fS4kqam7pp6xilrXua9v49KsOvsXOOpq6dtPXupq1n&#10;ntbuHUoyA7Chcw9VLTvJLenD6sjF6iwgq3iAgppxSuok/Oshv6yL7OI2UnPqMYsxg93FnHm6ibdO&#10;9vL+mRFOP9bAQ7NxPDJj5eU7U7n8ZAmfvdLJX741xa9/ei+//vE+/vGTCf7fD8b56YVW3nsmT4yp&#10;oKSsnsjYDgX+dCkjRCcPq6y+sNh2Qp2tRLi7FADUpgyjTeonJKaB7VHFBNtbiEwaQpM4SFjiGKHx&#10;Qwr+hbjFMm4YX5fMABygsH5cfPZPMD7SS3ZOCdv1hdwWUsEyTSve5gXwt941xzpTK2uNTXhZRsT+&#10;QbxNQ3jHjLLGMsw62yheYuxqbSertF3K8dfb3MtaS5/QAN6GXlZHtbA8pJrbgqu4LaiKWwMruFka&#10;gWxK43trbFy3UsN3ZM+/laF8W66vjeW761O4fnMON/qWiPNqWB7ZxkpttwKAMhvxi/AvcOtGIoP9&#10;iQoNVEAsOjwQl81MflY6beXZ7GjOZE9nLiMNOUwPdXP3HXu499BuZieHSIy1Emsx0lBZwlBPJ8Pd&#10;7eydm+Sug3sYG+qlpaqIu0YqOdSRyIHBYiYH22lvqGdyuIeulnr6OlvoFRoZ6KWrtZGW+hoqSwqp&#10;rSihtaGS6tJ8MpPcxDss2E06ZJ8/Y1QEdpnJp5N9+jTYjdEK4v0ms28hq28hsy8Kl1mPJSoSU1S4&#10;mEOrxsusPquYSwI6VeIrs/wWoaBTlt2K/WqceA0JF2VJsNMcLfZJYCiBYrg4J1I58MpsPymXOMcp&#10;xtnFcZnpJ7P+1DyyHFnOLbZlGbBFHFsoBxbzRIcpWCjPlT38ku1GMtwWUpwmVeYrQWZ8jF5l8sk+&#10;f9LpNz3BTlqcjQyh/PR48lJjKcxIUOtSCy7AdrVfmoJIR+Bc8W9abhekuynKlGOclGQnUl2UQWdD&#10;OeM9zewY7mLHSPc1Cf9kyOfOu+++W1WEyGe9pfv/n5N8JtTr9fz85z9fnOHqDvlHddmvcKnHoawU&#10;KSwspLq6mr6+vsVR12544J8nPOEJT3jCE1dpyL+gfvThh5x75cxidt8lLl38avgnjy/BvwuvnmHr&#10;ls2q/0pXZzuXL11Q/f+UE/DFV7ksnX9fPa8k4d8lafyh4N9J5f76ve9+VxlrvPj881cA00svvsgj&#10;Dz/Mzrk5xkbFl9rWVoqLisjKylKlIgbx8BcUFIS/nx8bN2zAy8tLZQx+73vfU/Dwn4OE8rh08JUK&#10;DAzEZDRiNplISkwUX6KLKS8tVQYdkxMT7BKvffCOO5R2z8+rfdKhV5b4SjAprzs3J4eTx49/CY5d&#10;63rsyGPk5Iovf9n5pGXlkZ5dQFZukdhXoH5+PeIeGBseZNfsNHce3M/hB+7lmSeO8NLzT3P62Iv/&#10;bMbfkiT8+yL4W4J/p2VZ8LlXOCvOldBvCf6dE+ecPPEyf/nTn4i7WDr9euCfJ74eIT+TvMVnV11l&#10;LcXi309KQiIJLieJTjtWo4HkWDsZCW6yEuNJdDnISksiLztdKJPiggJqq2ppbGinpaWflvYx2nvm&#10;6BzYT1vfXpq799DUtZuWbql5mjtnaWobp61TjOuaoaZlluLaCbJLelX2n8WeT0ZBF0W1YyrzL7+s&#10;k5ziRtKyKzHb09DpY8jLcnFwZwUnnmjjreOdXHquhftm47ijT8Pj8w5OPZDLa4+X8/n5IT4/28On&#10;xxv4/Ewnrx4pYc9gBpk55UQ4GohK6EWXOkx08ojq3adJHCDC3U2oq12V+EYl9Aj1E500SFRiP6G2&#10;Jvy05QSYasXxLsITx1S2n8r8Wyz7teWM0t47xe65cbq7O3Ekl7MuupZbwppZHtnIatPAQo8/5w7W&#10;OmZZY+5jjaUfL/MS/BtU2X0K+slMP8vkwjHjAKt10vG3nZW6TryMfaw2DqryYJkdeLsEgDKTL6CE&#10;W6UCS7llew43b0pURh/f9dJx3ero38C/TVkqU/DmwBqWhbeyQithYh9e0W1fgn/B2zcTGrANbUQQ&#10;2vAgtW7SRpDkdlCSnUZNQSb1pQW01ZTTWlvN+GAv4wM9NFaXUZiZQkVeJm11lQx0tDDY0cZYXyez&#10;40OMDfYw0tvBnbunuGv3KDvHe2kUc9SUFdNaXy3OL6dPnNMgS3/rq2iuraRWHCvNz6GuvITmmgqq&#10;ivNJT3Cp0l2HSacgnUkadkTLctootYyREFBIZQPqZIafzNATkuPEUo4zRMiyW7m9MF4upfmHKUqO&#10;lfsilWnI0rkSFMq5ZVlxdJj4/7c4JvfpwoLRhgaJffJnFSzGynHhxAjZ5JxyXGSokjEiBIs4RxqM&#10;yONyXWYAmiJDMEq3YiGTHCPG2uV1qjkicOgjsUljEvHa8hw5r0O8b6dZp4CkwxSNS6y7LQYSHCaV&#10;6ZeXFkeC+BmluCykx8WQ5DCSGmsR/57tCgAWZMSRnewk3W1V2X/yeIZYyh6CVeL3W1eaT01xDrWl&#10;edcs/FsKmTG3c+dOUlJS1LPdBvFcJytJ5L8J2VfP39+fpKSkr6VDrvyd9YjnyiW4Kd2OP/roo8Wj&#10;13Z44J8nPOEJT3jCE1dx/PDP/kxldkm49+Zl2ddOOv8uwD+1T2hp/Z03Zcnvm8xMT6oHmvDwMM6e&#10;OamAoOwBKAGgzPy79JqQzCC8AgDPcuHMKZ5/6nG2bN7EjTfcwNyOHaqH3lfBpn9Ox19+maMvvMDj&#10;R46o7L677rxTwUI5V293N12dnTQ1NpKdlaWUnpaGQacjKiqKiIgIfNavZ9WqVQoaflV/FlmWvNSH&#10;UP61dmm/hItGg4GZqSnlCvxV13Yt68EHHhQP6Bkkp2YSm5BGalYB+YVl5OQUKkAr3X13TE0od98H&#10;77ubpx47zIvPPsmJl15Y7PO3ZPLxz8C/078L/yTgk67R519ZKPeV0E+V+4rlxbNnOHniJX75y1+I&#10;O9iT+eeJr0/IzxMv8RnUWF2pMqtK8rMpK8wlNz2ZrJQ48rNSyUxJVJl+2ekp5GVlUJyfS1V5GbU1&#10;tTQ1tdHS2kdL+6jK6uvo30vX4AHa+/bS1L2Hhs7ddPXsoLt9iPnxHh7Z1865Rzo5dV8bD8y3U9vQ&#10;S2HNBDklfbiTyomx55KW10ZB5QD5ZWJZWk9aRgF6owONJoqQwEAiw4KItUfRWOng/j3FPPdALa88&#10;3sgL9+Ry9N5szjxSwuvP1XHigXye2JfMHaNuyvJcmGxZRNtr0SW0o08eQJcqs/6EkobRpQyiSegj&#10;Mr57ofw3tp0IBQGl2ceI6gUY5mzDX1eJr7aCAGu76vkX6B4hKmmIyuZJpqdm2DU7TlVtE5H2UlZG&#10;1HBrRCfLdEN465pYYxlUZb2qtFfIK2aCtdYJlfmnSn4Xwd8C/BsVGhcSx8X2GrnfNMQqbScrojtZ&#10;bVjMEhRaFd3OCk07tykX4GJu8C/m5oBSbg0s4SbffG7amsXNG11cv97N9ZsyuGFrLjf6FnNjYA23&#10;hbWyTNOl5ltrHPwS/AsL3E6o/zYMmhC0ESEKgln0GpJi7WQnx1OQkUJuaiIJ9hiVOZcnt8U9Ei+2&#10;E11WlZnXVFPGaH+XAoBDXR1qvbe9WS3nZ8ZUmW9LXaUYV0V9ZSlVpUXUlJdQX11OZXGB6vtXW1ZE&#10;cW4mBZlpZKckkJOWuKh43FaDeG1p2CFB30I5ruzLt1SWK/v4LZXwSmCnCwvBKAGcZqnXnpTsxSch&#10;XoQCf/JcZRgiS4ejw9GLcRLomaPFnGKfPF/CUE2IP9rQQKKFZIZkRIAvEUG+RIb4oQ0T+0MCxesF&#10;Kdgnl1FiTHRIgFgGYAgPQS/2RQeJfUEBaMV+jTg3KsgPjZhHE+injunEWLnUBPgRFSDGBorXFK8r&#10;l3KMNljMGyLmCQ0W1xNIuNinCQ7EIK7RIX4nSbFWUmJtuC0yS9CA0xSpAJ/sC5iZ4CQ9zk6KLBu2&#10;GUiw6lW5cqw5inixniGOFaQlid91nBjnuObh31L86le/UmWzF8Xz4CnxfHX06FEuXLjA+++//7V+&#10;77I3ocPhUP+25R+nZebff4bwwD9PeMITnvCEJ67i+Nlf/Uz1+Xv7jTdVz7/XL15SBiC/C//e4N03&#10;3xF6m1iXSz3QSDfFd95eKAPu7e7EYjbxxONHuLQIAH8D/86pkt+s9DT1ECQfaP9QvfskUJTlvVIS&#10;ap45fVoBO+lOK+HhsZde4mUhmXUoTUZk774dMzOMj45SXVVFZkaGkiwjlvvuPHRIAUc5z/+uPPha&#10;1uOPPUZScqpQBmZbLK64FHLyisjKzqeqvIKp8REO7Jnn/nu+z2OHH+S5px/n2IvPqv58v3H3/Wrw&#10;JyXhn8zuWyr9fVXsk/fOefF7k+cv9Pp7WcE/ubx07iyvnDnO//pfnn5/nvh6hfzcXOO9mo6mGuoq&#10;i6kpL6KiOI/s1ATyMpNVn7fS/CzKiwuoLCumsa6KtuYG2lpaaW5uF+qguXWQhvYpGjpmaerapdTY&#10;uYtmsW+sq4Wn50s4POjm/D1F/PTCAP/4yU5ef6iYF+cTma6zUlndQ0nDDAWVQ8QllmE0J5OYWk5h&#10;eQvF5Y2kZeQTodESHh5MWEgQ27b5s2mzL+vWb2HLlm3EmDXUV8SxZzyDB3YXcN+uXHYOpVCZbyHB&#10;pSUkRMPmAAfamEJsiQ1Y0zuIKxjDljOJJXOEmKwR7LmjCgBKx19tUi+a+C70id1EKRjYjTa5T+zr&#10;IczVRZC5ji3hhfiEl+DIHmB8apf4vJlm99wE+WXtrImqY3lQMctCa1im62WldQdeMVMK8HlbR/Ay&#10;DYrtMVabx1lvE/tjJlkr+/xZhhcyABX8k0YfEv5NinGjQkN4KQfgflYbehbMP6K7WGkUc4pzFkqD&#10;e1ke0cLNQRXc7F/C7UFl3CxLgYNruT2whNu2p3Dj9jxu2l7ETX7l4lj9AvyL7BBz9bJGvM4X4V90&#10;WICQv1AgmtAAdJpgVe6a6LSSm5YolEBuegKuGKOCZHJ/WoKbZLeDlEXJTD1ZwjvY1c7M+DDjI310&#10;tzYwMdzHzMQwc5NDdDTWiHuugPrKMlobamioLqe5rpqW+mp6O1qoLM6nJC+TYnEvStOKGG0ITpOG&#10;9ASbylzLSLSqDMA4qxG3kDT2iLMZiJX98SzRKgvPECEBmZ8CcBLgySw+WXq7VH4rS3ddFq0yA5Gy&#10;G2XZsJQ8plXHYy06Jbkty6DlcTlWuQRHS3gYqnr+ScnSXymnLNu16pUxhzTakK/hNEYTFyNdeaNV&#10;T8CF/oCRajtWKUqZb8QaI1W/P7keJ14zXkgtxftKsBpU/79kp5kku4kkh5kEp0n8LsT1if1uaQKS&#10;6KSiIJ3m2hIqizJUWW+q20JOkkP93Oorcqkry6WxMo/q4kwKM2SpsJPyvGQK0+Noriqiv62WnuZq&#10;+lvFvfyfBP5dyyGz/Zb+fcvWNhJoXuvhgX+e8IQnPOEJT1zF8Y+/+kcuX3qd995+l/feeleBPgn/&#10;Ll14jQvnzqtef0vw77233uHiqxcIDgpSDzP33Xs3Fy+co6O9VW3LzLrDDz0g5pO99H4D/y6dP8uu&#10;2SluuflmNebsK698JWTy6OqULMdOSEwmKWUB/tliE8nKLSQ7J5+a6mrm56a55/sHeOzwA6rP38sv&#10;PsvJl3+T9bfk6vsb/Rb8kz3/Tp3g1VdOqRJxed+8+sppBf6+CP9OHz/GK2JbZgO+9dYlcffKkl9P&#10;eOLrE+pzct0ahvva6G2vo6+9ltb6choqC2mqLqapplT1WGtvrqOjpZ6erjb6e3toa+2lrWOY1vYh&#10;Vcrb3LOPpq6FTL+Gjnmxb5K59lyemXTy8VPlvHU4jw+eruaz4718+EILT88kMFa4nXKrFzm5NZQ1&#10;zlLRPEtBWS/xCbkYDC4SknLIL6oiJT0Li8WMJiKEyLBAQoKD2brVnw0btymtXL2R25avZ826jfj4&#10;bFHyWrOZFas3s8rbn82+eiK0idjcpViTmjGl9GLJGESfOiiWw5gyRjGlDxNbOE1c0SyxBVO4CmZx&#10;5k9hThtSJcKaxD6sWcOEx/cS6u4k3NlKdkEzO2cmmJ8dZWR4BFtGBys1Ldwa2ctysVwf04cs3/V2&#10;7cHbsUtl6nnFjLBa17FQtmsZFfvG8bZNs8a+A2/rzMK2BIPS4dc8zuqYKaHZhaXYJ7MFZbafhIVr&#10;jdKht4t1Yrla0yzWB/ESWhndriDgrcHV3CRBYHCtcgdeGV7FstBqbg2p49YgobAWbg9vV5l/y6J6&#10;WKH/suGHw6xFmlvIkldjVAhmXTgWnQanRS+kUxmAGUmxCrjFKzdZqzhH9qOzEC8kYWBmYjyNVWUM&#10;d3eyY3KUxpoyyvJyGezpZNeOSfbtmqKzqZbyojyqy0voEOudzbW0N9bSIe45CQPrKssoyEpXRhrG&#10;4HWEbrqJ4A23EL7NG4chXLyuhTi7aaHkVUIxm1G5+8q+fhLyRYf4Erx1DX4+y9nqfRv+G70J274e&#10;fZgf0nFXAr5YCeMU/JMQUK7LUloJAqMXIaJuYd0cjdMk+wHK8xYA4YJ5yAL0Uz3+5BixlIBSLuU5&#10;S7BPwkYJ/xZMQMT8EvyJ9yV7/TnF9caKY+5FwKdAn3jdBOuC4sX1ucR8Cy7CkSQ7zMrNV5bs5qXF&#10;i5+56QtwUkOi3UhOiluMcZOfESfGxKoef2W5yRRlJVBdkkldcTZt4t95jVgWijG5KQ5KsxOpzE9T&#10;8K+lpphWoY76Ug/8+w8OmZH4yCOPsG/fPt555x0+//xzfvazn/HLX/5yccTvF2vXrr3yb7ygoGBx&#10;77UbHvjnCU94whOe8MRVHNKtTIK9D955T+hdBfsuvXaRkaFhMtLTOfzgQwoEyv3vvf0Ozz3zjOrN&#10;Ih9kTp84QXNjgyqhvfmmmxgbHebia+cV/Hv94oUrvf+OPf8ckeFh3HrrrTz84INfCZg8ujolMzRb&#10;Wlqw2Z0K/pmssVhjE8lchH+N9Q0c3Lebh++/m6efeFRl/L1y4iXOnTzG+dMS/H0R/i2sS7D3RUlD&#10;D2kKc/HcWV47e0aMOXUlC1A6/i5k/b3MKbE8c+akMgKRroGe8MTXLeTnpoJ//e2MD7YzMdRBf1cD&#10;/Z0N9HU20tNeT3d7I90dzfR0ttHb3UtH54CCfrLUt6ljhsbOeeq79lLTtpvy5nmK6nfSWlXGPS2R&#10;vDRj5aOnKnn74Xwu3ZvFG4fLeWrSzUxZEJ0pGyg0elGYU0R1y6zQDkpqRygpbyc1rZgYixuXMwlX&#10;bDxms4XoaA3a6Ah0ukiCggIJDQlh23Y/1m/YyjqfbawXWrd+K2vXb2PzlkBCQqIJj7AQHG7HEJND&#10;YnoD1tR2DKkyw2/B0VefOoI+bQxt8jC6tHGikkfF/iG0KWNEC2niewmL7SDQ2kyEqwn/mEZis7vp&#10;6Bln964pBvr7KKzqIcDRw60R3dyq6WW5cYIVxlHWOyYXQJ1rJ2sU/JNgb4TVUc2qb58y+pBA0DrD&#10;Kuscq207lVZZp1hlHlmEf9OL8E/IMqUyCL0s4yoLcI04f33MIGuMPXhFt+Jt7GedeA1VPixLhPU9&#10;LNe0cmtIPbeENLA8vJGVEWKpaWdZRCu3azpZHi3GRAlFi+vWDX0J/uWmxZGaYMNtN5Ke5FSgLzHW&#10;pkpowwK2qBJXQ2QYVr1OHctKTiA3I4XMRDc2QzR2g5Y4q4nqojwGu9oYl0YftdXkpCYSb9OSEW+g&#10;NDeN6uI8asqLqS4rUSXA44NddDY30NFcS50sBS4rJT3eTqZlE135wQxVRNGetZlCuxfmEC/0ob6q&#10;r5+EXhLUyQxABfBiTKTEOdCFbEDrexv2kGXYQm/DGrYCrf8yIn29MYb7Y9NHqMy+pSw/ea5cLsE/&#10;NdciGHQvQrwYrXjfunC1tESHYpZwVMiuD1dZfk5xPRLwyQxBh1iX0G8J/jkMUporxh4WWX4s+/xF&#10;ivO1EbhkZqAEmWK8BIBJNoMCf7HiXLlPnieBYnaik5KsJKWKohwFPt1WvQKZshTaJK5nARSGYxeK&#10;E3NkxFkpyU6msiBDuflK6FdflkdbbQl1JVnK7KM8N4XmqgI6GyroqC9Xxh+tNUXXHPz7n//zf/Le&#10;e+/x0ksv8fDDD6vl6+IZ46//+q/5X//r6vtDnjTuKCkpufLvU/YhlGW8snxX9ip86qmnePvtt/m7&#10;v/u7xTN+N2Tp7w033HBlDgkC/7Xw8OsWHvjnCU94whOe8MRVHBL+ffjeB7z3zrt8JJbvvvU2Fy+8&#10;pvrkyYcVr9VepKem8cKzzyn499QTT7Bu3Tp1bHhwcNFw4zvsnp9bNP64pOCf1JsXX+ONC6+Sn5PN&#10;n/7pn9LU1IR01/0qyOTR1amHHniA8LAI9HoTcQkpGGOcxDjiSMvIITklQ3w5yefA3nmeePQhlfV3&#10;/MXneOX4UWXysQD6Tqp+jxfPnebiWakFyHdJGsEoyfWzCv4tZQGqTMDfgX/HFPw7J+aQZh/ywdwT&#10;nvi6hfoSuW4t48M9TI/3MzHSzVBvC8MD7YwMdjPS381AXw8D/b1C/fT1jdLZO0F7zzQtXbLMd7cC&#10;f9VteyhvkeBvF9X1g8w3xPDieDQX70zk2JyV47tcXL4vU6w7OFAXSm/6Jgazt9CXuZm+/Chqqxop&#10;bxinQqiufZaqxmEyM0sxG51EafRoo43odGKp0xIREU5gYIDYjkKjCSM4OJCwsFCxLj4XtNEY9Aai&#10;tTGEaWz4hzoJjEjAlVBBWm4XxmRZwjuoYJ/q9Zc6hi5Ngr4RDJnTaNMm0Yp1bdoUkSlTRCWPEJk4&#10;RKCthUiXuMa6fnbtnGX37Cg9vf3oElpZGdXFLREDLNONslw/xSr7XlbZduHjnGKDY5z1YrneOYuP&#10;Y4YN9jHW6ttYa+hgjaGLNcZOtrmnWWebYq1jjnWxe1jr3MVa24TYJ2SfZZ1jh5hrTpy/gzViW2YJ&#10;rrHPiP2zrHfNstG9U8w7jnQAXmseEhpmnXVSzCFLiuV+WRbcrZx9V0c2siJCKKpdgb+V+gHl8rvK&#10;OCL0W5l/Fi15WcnkZSZSXpJDbXkxKQlOgretY8vqG9nsfRO+PqswiZ97SWEuhdnpCuKlxTuxm/QL&#10;ffi0keSlJtPVXE9ncyNFORnYNNuxBNxOfMjNJGtW4RTbeenJVJYWqSy/nvZmoRZaG6qpqyojJzOd&#10;/IRo7h5M4e5eN/d1m9hfs52dVeL+KQrCrd2MPtxfQTqZ9RcrMxONWpLjFspc8xzrmaoOY09zJHtb&#10;wrmjQ894TTTZNh/Ct9yKPmwbDvMC+FsAfrLsdwH8LUiLUyxjLQvwT2bzmTSyh98WwnzXE7TFm4DN&#10;XmiCtigAKGHbUinvguvvAvSz6zVKEt6ZZR/BED8Ct6xj23ovNnmvYNOalYRs26gMP6Sxh1O/kAkY&#10;JzMHxbW5ZGaguDaZ/bcA8mzkJrkok7+j1HjiFrMepROwSRNCmN9mAjd547PyJoJ8biMmYiPmiK04&#10;dMHKAKQ0J5WGigJl6NFSU0p7XQVVhQtQsLEij+aqQvrb6+huqqJJrF9L8O8nP/kJzc3NbNmyheXL&#10;l6vnRtl7WQI1aYYhjT16e3t5+umn+elPf6rM6P6j47fh3xcljTxuueUWNm3apPpJZ2RkMDMzw+nT&#10;p/nLv/xLdb78vXV0dHzpPPm+P/vsM3X8Wg0P/POEJzzhCU944ioO+ZD1wx/9kDfffJNPP/6YD997&#10;X5X5vvziSyQlJHLdddeph5b/8l/+C92dXTzx2OOs+0IZw3e/8x3uuvMg773zJu++/YYy/rj8+gL8&#10;e+O1Cxzav0+Nk+6+st/eVwEmj65Oyb6JMvvT1zeAuPgkLFYXNlciyRl5JKZlkSwUH5/M6PAQzz55&#10;hJdfeEaV+546dpQzyuF3KftvAQL+RgvZflJfLP9d0hX4d+L4lT5/cv3UiWO8duGcAoBXw5cDT3ji&#10;Xxvys3DTBh92To+zY2qYsaEeBf1Gh3qF+hge6GdwYJDBwUF6eofo6p2kvXeWtp45ugdnae2bp6ln&#10;j8r6K23aRVnDFA9M5nBsLIgzO7VcvDOeYztsnNgdz6t3Z/LWgzk80KFhV7kfBxrCODJo4O7WMDoK&#10;nRRX91HdNEZt6zQVDcNU1neRllFCZKSZAP9IBQF1egPBISFoIsPR6aIVANRFR6uegGGROkLF2KBw&#10;C36hNvzD3QRHpaC35pOe205KwRD61CF0KSOLGkUrFC2kSVoAfvqMGXSp42jTp4lImhQaJSh2AEtK&#10;O8Mj49x5xxx7d0+J9z9OgL2Lm8O7uDVqkOWGcVaYZ1kRs5tVjgN4O/ewxjaDt2MWL1XCO8ZK8yQr&#10;DMOs0nfjpe/AS9eKt6GdteYe5fzrbZI9AWeFdrDWPs06+wTrHRNsdE6yJXaarbFT+FhlX8Bh1ljH&#10;xfzT4riQbQIf+xg+MQMq82+h/FeOmVSuwhvEmA32KdZax8RrDbAyspYVEdWsjm4Xc42K88fZGj+v&#10;5vki/NNGBGDWhpMcb6MwN43K0nzC/NYTueVWsnTeFOmXkadfjSt8FXZtMOkJbuJtFhwmPc4YA3aj&#10;VplnJDjtdLU2UlqYiy16O42J22h0eNHqXMlAkg9xwcswhgeSFOcg3mmlsqSAzpYGVfor192WCOqT&#10;t/P4eCb3dzt5sD2CQzWbOVS/lcPDdkZr3WS4TcRaFzL0ZPafhG0x4v4oSgjioWEzz++IE0rg2B5x&#10;P+6K4+U96dzdayDfvpqYiA3EWTUk2PXYDRqsEtAtZhJKCCi3JfhbKvmVJdBRIVuI8rsNe/CNOENu&#10;whmxnAg/b1VibNIEL2TbqX5+Ev4tZP0tZP5FK/AXun0T29avYPPqG4n2W0709tvRbrsNrd8Kwnx9&#10;iPTfTkxU6JXsP1n+6xJzxUv4KHsJyrJfp5m02Bjyk92UZiWRKtYXyok1RARuY/u6lWxdfQvW0JXU&#10;xK9kKH8j3fn+dOaHU5KsIcVpJDcljoqCTCqFqgozKclOobo4m7rSHGpKsmipLqSxIp/GyvxrBv79&#10;zd/8DampqVfu899HGzduVODtoYceUufLP1LL7ED5//1/r//3/+/g37+km266SRnF/fZ+uU9mP17L&#10;4YF/nvCEJzzhCU9cxSEfpP7qr/6Ky5cv8/mnnyn499brbyijD1nq+9xTz5CVmanKemXD4siISPVg&#10;Ix9kbrvtNqYmxnj7zdcX4N87b6h1Bf+EnnnicTb4rFfuuQfvuOMrAZNHV68mJyb49revIzAwmKzs&#10;XGJsLkxWF46EVAX/CovKSE5OZ7h/gBeffYrjR59T4O/08Zc4e+rYF+Df8d+Bf1JfBf2+lPkn+/0t&#10;ZvzJXn+nTx7n9UsXeOPyRQ/888TXMuTn5uZNG9mzc1YZ5UyNDyvoNzbcr0ws9u+eZLC/n66ufjq6&#10;Rmnvnaajb05oXmiG3oEJ2vt2KvhX1TLHrrEWzh60cmw6nBfHwnhuOJxnR/Rcuj+Ptx4p5fUHCzmx&#10;O4Hnxs08I/TYsJG7W4I52BzJeE8dZXVDVDaOUl4/QGXDAPklrbji8wkKNuPrG64y+rR6Gw5HLHa7&#10;HaPRiFZrJFJrQqOzotG70Bji0VlSscQWoneW4kisISO/j9jcUfRp0thjBH2qWE+V5b6jRCWNKPgX&#10;lTyBLn1GQcCo1BnCE8YwpQ1SXDvM/M6Zhf503X0k50t33VZuCe9mpWGY5foxlptnWW3fg5djL16u&#10;A6x17WGdcw4v+25WW2dZZZlS8G+leUYtV5lGlVnHKtMI0tlXlvJ6x0yzxja3qBm8bbOstU2y3j7O&#10;Cl0v3sY+sT7GGlO/ygaUWYE+zp1i34zQFOtjhlhnG1fneIn5JQD0tozhY59kk3OGDa4ZfITWWfrx&#10;1tTgrWthla5blQuvt4pxvwX/HJZo4hxGEt0xxLssWHTBGPyX0xy3lrnczcxnb2Auy4eRNB+KLGsI&#10;3bJK9diLs5uJd8SoktvMlHjKC/Nora8lO91NmdufqVxfup0r6XOuoMe1muLoZWi3LVOmHPHOGKrL&#10;iuhsaVSZf4W56cSZ/BjN9+VIv4Onhhw82S3uqV55b2l5YSaeeweT6KtNJtltwW5c6NEngZ0pKoCO&#10;vGBeFvfbsV3xvDCu4/nhMCFxb46beH7Swe66ALLtW8hLsZHo0C3Cv0iV8Sfhn1zKbWneIbP4ZK8/&#10;h8wwtITTmryG2aJ1jGauYDRnDVUJPgokmiIDVUmwzPyTsFD1+Vtcyp+PLiyQUL9NRPouJ1V7G8MF&#10;2zlQE8KBcl9m8zbRnBJIhjMKbbAftugwlf0nwZ/M+pO9/xzS1VgTil0XQYJ4r+mxMRSmxZGfGkuy&#10;00i0OC8q1F+MCSLFsIm5+kjmSrwZTbmePcXeHBky8uBYEp1lsaS7zeSkxFKWm0pFfroqCa7IX8j+&#10;qyvLUeW+daW5YllyzcC/xx57TFV+LN3n/yfaunUr6enpjI2NceLEicWZ/7DxfwP//jldf/31qsz5&#10;Wg4P/POEJzzhCU944iqPv/3bv1Xw78ef/ZBPPvyIty+/qeDfO2+8pfT6hYvs37MX3+3blVuvfIiR&#10;GYHTU5MKxEjw9967C5LOv3LfmdMnycpIVxmDDfX1XLp48SsBk0dXp2RvRgltJeiNjtaRmpaB2epE&#10;a7JhccSTkJJBdm4hSclpzEyMc+zF51TW3+njRzkje/59Af5Jp+ffhn8X/jXw78QxTsoy4nOvqNLy&#10;jz66tv9y7olrN+Rn5+bNm9izaxe75naxc3YHYyPDPPjAIf7yp5f56V9c5NHDh2jvGFalvh19O+jo&#10;n6d9YA+tvfMqA7ClZxe1HXvo6Z/g6MEczu7T8EjXNp7oDeK5kQiOdIdxfFcsr96Vw+uHKzh/dy7P&#10;T9s4MqDjgc5w7m8P5PmJIE7dlUVb5wilNYOU1w2q7L/Cim4SM2vRx2QRGGLBz1+LVh9LcmoeyWm5&#10;xMWn4nQn4YhNwRWXijspD2diMbbECiwJNejdtcRntpNZPIo9ewH+GRYBoDZZapSoxGE0iQvwz5Qx&#10;pTL+whPGSSkeYXh0ijsP7GTf7mmqmgYIdTbjFVHF7REtrNQPssY6xWrrLlbZ9rDWtRefuAOsi7sD&#10;L9sucWyGtY4FI49V5ilWWaaFJAicYbVpkJXGAZURuFpKuftOsDpmBi+Z/WebFpphjX2a9UJrY4ZY&#10;bexnrX0Gb5NcSvgnJDP7YneJ9TkF8NZZR9VrqvJg6TBsGhHjR1gXswABfexTbHDN4mPpY63KIhxU&#10;UNHL0K9chr8I/5LizKQlOYhzGjFqwwnduooc/TL2V4Rwd72O2axtTCWvZX9JCJM5mzH73cbWdV5Y&#10;9FFkJLpViW9ynJ2ctGSa66vJTDAxURbFvrJwxpM3MBS7nMnUNUxlbqJAvxJLZCDpCS6qy4tpqasi&#10;LyOZJLedOHMAowX+vDDm4plBE493R/JsbyTPD0Ryckccz04lsr8nhZxkm3IjdpqlWUc0pqgg6lN9&#10;eXFnPM+PGXhh3Mzzoyae7tzOkx3+PNEdyr3Nm6l2r6Eow0ayUy/Oi0C6A0vgtwT/ZBbgwr4I5eib&#10;m5FGVVIwk5krmMn2Zmf+eubz1jCe6U2Zcz0p1iBcYh6Z+SfNPyRQtBsilSmIPiJIZeVJiFccu5Vd&#10;dZEc7o8R/0a03Fu1lcPNETzcEcN0bbwCfjIj0qGTJcCRV+Cf3G8R1yH7BcaZ9SQ5jOQkuShIjScv&#10;2Yk+LFAcD1ZmHpPNSexpiKI//iYGYr/LzszbuK/Rj8cGLdzX46A530JxdhKFGQkUpMdTlptCeV4a&#10;tSU5tFQX0dVUQU9LJd1NldcM/CsqKrpyj/9bKCQkZHHmP2zIn/v09PSVHtf/FgoPD1+c/doND/zz&#10;hCc84QlPeOIqD/mQ88Ybb/Dnn/+Izz75VPX2+yL8W9JTTzyJRqNRvVruv+de3n/nbd5/7y2V8ff+&#10;u28pLcG/PXt28Z3vfAeLxcKr589/JWDy6OrUK6dOESEeUv+f/+f/QacVX8asdpJT0hX805ntOBPS&#10;SErLIjMrT8G/nbPTnHjp+YVy3xMvqX5/EvzJ9TMnFvZ9ufT394d/quz35HFOHJcl47Jf5Gv8+Z97&#10;zD488fUM+QVQ9onavWsXe3fvY/f8fqandnD3XYf4yU/f4ed/+xGvvXaUoeEZGtunFrL+BuZp799N&#10;W99uWnqk5pXL79xkD69838HpXUHc07COB9u38dxoBEd6Qnhhwswr+1K5cE8Rx3en8OyknccGo7m7&#10;yY9nxkK4dKeWdx9NUBmHRVV9lNb0Udk4ouBfQlY97owGYmLzCNe4iIy0ERuXRVpmKYkpucQn5xGX&#10;UoxbyJVaji2lDntaK/b0DhyZXeSUj5BXOUFs3jhm6eyr3H3HxHJcSfb+C48fJDp1ksiEcbRJQzS0&#10;T3Bo/0727ppkeHiYtIImvCKruTW8ldVRLXjLjDnrNGsdO1kXewfezjtYH7efjfH78Ik/wGrrHCuN&#10;o2LMFKtiZlhpWdCqmB1CswuZfyZp6iHh37BaqnUF/3aorL8FyfLfaXzso6zW97LWPoW3eUBBwLX2&#10;WaFpNrjnWeeYUxmA66TBiFiX1yUBocwCXGOdUCYgay1DrDMPsjF2Fh/bqJh3bEExQ6rsWGYBfhH+&#10;xdqjibXpsBkjsJmisISvpzt5PTPZmznUEsdYVgR9rvXc0+xkd956kiNXEBXsizk6QjkBW/TRhAX4&#10;kpUcT3dbM1WFyXRm+jKasY3RlM3MpG9gV84W7msyMlMYQlGqldR4O7kZyWQmx+GM0QrJEt4QevNC&#10;ODpq54HmCB4ZSeeJ8QwebQvl5YkYzuzJ4N7BBBpKUnCYpFmHTvX9M2hCSTL4cEdDCI+0bePYrjQu&#10;HRnkhSEjLw0beLR1O3eWL2c0czm1WVFkJVqxRIdg0YYtOvguuPiq0l9DpHIGliYaGW4zA+nrGEpa&#10;wc5KM8/MlnBvXRg7c9bRnbCS0nhf8jOcSPdfCf2W4J/MBpQlv5GB24g3h1Mdt4nvN+p4sDuGZ+Zy&#10;ua/NwJFeJ4fbY7ir2UZpkg1DaIAq/5UAUBp+SOMPuzZcmYzIkuCSzHgq8lPIT3OTGeckK078/1C8&#10;XqJdR1NpCjMNNibytrGnyIfvl67jruJVPNW+hSe7QnmwKYiDTXoGGnKoKMgQ79+pMv9k+W9jxYLh&#10;R3tdOb0tVQy2110z8E/2xFu6x/8t9O8F/2R1gcz++/GPf8wHH3zAgQMHyM/P/z+GgfIP4ZcuXVqc&#10;/doND/zzhCc84QlPeOIqD+nC9tZbb/H5Z58pF9UP3n9flfxeAX9vvs27b72j9N7b7yro9947b/H+&#10;e2+LhyKh94XkupDMAjxz+gQbN25QkPDII498CSx5dHVLGrI0NzbyjW98gw3r11NdUYbD6byS+SfL&#10;/aJMNhxxSWTnFJCUnMrczJQy+3j04QeY37kD6cjZ1tJCfV0dtbV11Ak1NbXQ093D5PgEd+zbx2OH&#10;D/PyC8+rfn7nT538HQgo4d+S2ccZVfr7Eu+//SYXL5zjr//6p4t3ric88fUK+SVQ9rPaPb+L+fnd&#10;QoeYntnH0NAUO3fv47VLp/m7v3+fTz45y/y+A6rfX0f/Ltr6dtHau4uWnp00d8/R2LmD++brefVO&#10;s4J/R7o38XD7Jo5OhvHSVDgvTkRxat7JK3ek8tJON8/PxHBy3sSJnRrevM/MR485+eGLWeyb6SK/&#10;ooeC8k7yy9rIKWkjs6iD5NxW4jLrscUVojMkEhFmwWRKIj65kOSsWnGsEXdmE660RhwZrcTn9hCf&#10;109G+QQVzTspaZgloXCcmMwhYrJGsOWMY8+dxJw5RmTiICGx/UTEDWFL76e3b5RD+2aYmRymvnWY&#10;0Nhubg2p5fbwBpZHdeBl6GGNZZR1sbtZH7uHdXEHWeM6wIaEO/Bx72Wdaz+rrPOsMo2pUl5v+05W&#10;WudYbpllhWWOFTFzCyBQlQKPsdI4yGrz6AL8s8qMv1nlALwkBfHsU6w29ikDjzXmIZVxKLP7vG0T&#10;rHfNqQxAaRDiYxlgrWV4Ef7NsdYqTUOmxXHZG1Caf3ThbepTLsE+1iF8nONi/4gYNyLmHfgS/LMZ&#10;w0mMNeEwR2M1RGDXbaUj3Z/hBC9647cwW53ASGYQfe7V3FEeSG1CAIZwPxLsZrJT4hUEjLWaqCoq&#10;YKSvi4bqYkoTgqg03MZwVjCHe1K5p87Ig12J7K7UUJykISPZiVmnEa8djcuqx2KIwhgdSWFcGA+2&#10;6dldEsCBtlSemm/mhb01HJ1O4OzOBB4cdNNelY7LrEcadMRaDFj1UehDNtOa4MOh8jXc3xrCmy/d&#10;weVH+zizM5nn+kK4r2ol+4tuZbwsmNIs8drRoQr6yWw/mf0n1+1G2QNwofTXqAnCHulDu+sWdlTo&#10;2duWx6NjJezO9+HR/ljubjZS6fCmvjRdAT9p7iGhnzx3wR04nIjArcSEb6IzK4j7O+w82O3k6D3i&#10;nmtzM1fky0yGD/c1GmjMMGCSWXyaEKxRoSrjT/b/kxBQugJX5qby0J2zzI52k53oIiveQaLNqMqN&#10;M+JMVGfp6MrcwGi6F4c7tRyq2M6ujNt5uGYtz/WE8EhzAE/1RbG3PZ76shzy0uKU06/s+Sez/pqr&#10;imisLKC7pYq+9pprBv7Jkt2le1zK29ubkZERDotngKGhIfR6PStXrlRVBt/61rf4oz/6oy+N/239&#10;e8G//11Ih98nn3ySRvGsJM3x5LOurJT45je/qf5o+sXrldUyN998Mzt27Fg8+9oOD/zzhCc84QlP&#10;eOIqD9lI+ZNPPuHjjz/mL37yEz4Ry/ffeZe3F+Hfu78N/959W2X5fbHcV0lsX754gcSEePUQ1Nrc&#10;zGuvvvqVkMmjq1P333cfXl5e3HLzTVSUlVBcWIjFYiU1NXMB/uksRBlicMYlq7JfZ2w86ekZlJWV&#10;k5aeicudgCM2DrsrHrs45lDbCWJcojgnEVdcEu6EZDJz8imvrKGru4e9u/fy2OFHOHH06FfCP7k8&#10;e/I4n7z/Dq+eP8MvfvG3i3euJzzx9Qr5ZXDtmrVMTUyz/8D32b33Hmbm7mRsYh8N7ePs/f69/ODz&#10;1/n1rz/nkx+cYWLHftp6d6o+f21CLd07aOqcobFjnEf31fDWI27O7gvn5akAnh3ezgtj/jw37Mcr&#10;e/S8/XAK7x7J4Z3HCnj7cCpv3mvh3QfMfPykm8+fT+Ynx/I4NNdGQUUvJdXdFFa0k1/eRWFVHwVV&#10;Q+RXDZJW2Elcei16UwoREXaMlgziMtpIKhgkPm+A2Jx+HNn9WDN6sKb3EJc3RFHdLGllUxjTBtEl&#10;D6BLGSYqcYiw2D5C3AMEu/oxJfdQXjfA6PAgO6ZG6OoZIrmol/XGbm4L72SFpp0VUR2sNAywNmZU&#10;mWlsSjjABvcetiR+n42Jh9gktMG9F5/Yvay2zrPSNMk6mbknQZxzHi/7TlbbdrIqZp4Vlp2stEyz&#10;wjTKctX7bxAvywirYyZV9p+3Wk7jZZtT8FBm+nmZBlgTswDpvMziGmwSDk6I4zOss44R4arFN6Ye&#10;b22dcgNeK85bZx1X4HCdcwc+rh1scE6z1tzPeksPaw2trDO1sj6mS4yRWYpfdvt1mSNJcBixm6KI&#10;tckMvEAqkkJpjd9CjXEVc/UJzNdamc3eyoOdDhKjfQjYvEZl3iXH2onRR+G06CnJzaCzqZ6m2mq6&#10;Ggspd22lKzWIezpSeHKqgoeHc+nP9KU8TUdqgh29JhyrUQLHaAUCjdpIjFHB5Fm20Ju0kamiKO7s&#10;zua5O7p5aWceZ3YmcGTIRWdFgoJ2UtL5V0JAU3Q4GeaNDCSvYL54Ey8cbOXsAwPi/ozn5IyLx1u3&#10;cU/FKnZXbKanOpE4uxFzdJgCf1/SIhBU2YDRfuSI919n96I90Y/ZEp2Cny8dbOPB/gzq3D7UFCZj&#10;0y+U/koAKI0/5BwyC1AbFoBDu53u7EDubbMxV+DP7nobu5rjuaPRwmSqF/tKAumvTFVZfjGahcy/&#10;JfiXbDeR6jRTW5zF7HA3TRVFyvk3yWbEZYzCrQChhuJUPf354vryfJjJXsNE1gYO1mq4p2ozzwxZ&#10;eWHUyXN9Gu7ujaO1Ko/s5FjyU+OoKcmlo76ClupiOhrKmRruuKbcfk0m05V7XPaNvuuuuxaP/Cak&#10;Q+6ZM2fUsdbWVpKTkwkNDWXVqlUqY27pfKmrAf79dsjrP3XqFPv371euxrI/odvtVu+joaGBo+LZ&#10;5p/+6Z8WR1/b4YF/nvCEJzzhCU9c5SHLG37yk5/wxuuX+buf/Q2ff/wpH73/Pm+/8eaXsv4W4N87&#10;vC+z/r4A/2TZr5Qs+e3v7eFP/uRPMBoMnDx+/HfgkkdXrySo1et0qjl3QpyL6spKzOYYQsMjMVts&#10;ROlkk38LOpP4oml3ExuXiMFsJTgsUuyzEOOIxeqMw+aKwx6bsAD+3IlX5IxLwhWfTGxCCnFJqUJp&#10;xKekk56VR1FpBe0dXTx4332q1PfMyeML8E+snxR6/eKrfPDOZS69dp5f/err/WXIE/95Q355Xb1y&#10;NR2t3ezde4g9++5hx667GJs+SEPHrAJ7jz7xFJ/84E0uvH6a0Zk7fgP/enfQ0j1DQ/skfX0DnHqw&#10;mHefSOL8HRpO7w7nzN4Iju8I5qWpIM4fMPLekTQ+ejqXz14s4wdPZ/PRY3FimcSPjufz01dK+eRo&#10;OaODnRRULsC/kupeimsGKJCZgFUDFNWNk1czQW7VKMnZDehNqUREuNAa0onP6SWpZJK4wgmcuaM4&#10;codx5Q6RWjxCeeMciUUTaJOHiE6SGkGTOEyws1cBwPTiAbq6BpmbHmFmapSy+iGCXL0s13RyW2QX&#10;K7W9rNb3sdo4yCqhdRZpvDHB5vh5QjIOEJF9iJDM7xOYepANrp1sjN3JeuculullWe0M/in7CE0/&#10;QHDaPoJS9xOUdhDf5ANsiZvHxymOJ+0U46bwkb34XDvY5N4l5pkT8+9mrWMXa8VcspTXO2ZElfyu&#10;iZEZhROq7NhLSkJAUz/2tAYC7A1sMDazxjwozlkq+x0T1zMjNMvGuD3KPXijY5h1Ypx3RD5ro8rF&#10;vP2s0rV8Cf7FLZb8RocHYNKFERG0iZiIzZQnhNKS7M94qY7HZkq5o9FMeew2InzXYdCEYIoKJ8Fh&#10;VfBOluEWZCZTU1pES101LfXlVGVEU2/1ZjB5K4+OFHKgwUlPnob6kkQF/WSmn0mrEYrAEBUmtsPF&#10;vGEYwv3JM2xkID2A/Q12np7J5+lhF6emXNzdZqI626zKdJd69klzjRid+H+Fxpcc3e30xN3O95tN&#10;PD+bxdGpeE7tzuS+ynXcX+XFoeoNTHVkkhxnU6W9sr+fBH2yBNiiDV1cLsxtFts2rT+xIcvICPke&#10;pdpbGUvfyDO7m7mnK4WOjCByEw3ERIt5xHgJARU8VCXE4r1pQomR/QiTA5nO3kyb6UaaY26n1r2V&#10;8Qo7U7nbub/dSktZlhgXosp+lzL+pOtvVryN3CQXucmxSvmpbtJcFlUGvAQIXeLnmGSLpilbQ3/G&#10;eppN36bR9D3apNFK/O0cHkzh4mPTvDyVxN09SVTlpajMv3yhrsYaVfLbIX5XAx31zIx0UF2cec3A&#10;v+7u7iv3+Le//W1VZfIvhcysk3+MflU8k8gMO5khmJSUxPr16wkLC1scdXXGUrmwNPaQ7+M/W3jg&#10;nyc84QlPeMITX4OQph9nTp/hH37+98r44+MPPuTdt95W8G+p/FdlAEr4t5j5pwDgYsafhH9PPP4o&#10;Pj7r+S9//Mc88/TTXwmYPLp6VVtTox7QA/z9qKmuwO1OIFpvUgqP0hESGU2UUUI+N2abC7N9QVpT&#10;DBoxxup044hLXFSSgn1XtAj93AmpxCWnk5CaSVJ6NsmZOSQJxaVmEJuURklFJU898fjvwL9PPnqP&#10;t9+4qADzP/3T/1i8az3hia9XyH9fa9esp7Wpm66uUXbuuYfZXXcyteMgwxMHaO3dTVPnLtr799I5&#10;sJ/Owb30DO/mmReeYv/Bg7R2T6r+eHt3DvDm07m8/pCd1+8zcfEeI28/ZOOtB4QedvPWg26xncDb&#10;h5P4/GgZf3a0hB8dK+WHx4r481Ol/NW5Ks490UBVQy9F1QOU1Q8LjVAo1mUmYF5ZN7nlfeRXj1NQ&#10;N0lGYTuJmfWYLJlEatxERKVgS+kgNn8cZ+44juwB0gvKqahrpaJpjtjcMZXtFxk/SJTs8Rc3iDGp&#10;m7auEeZ3jLNjapipKdkXcIiV0d0s0yxoRXQPawy9qtR2tXkELyEfaz+b4ubYHLeTgNT9+CXvxS9p&#10;N8FpB9gWv4tt4thWsZQlt6tMEywzSLOPWVaZp/GyTOPjnGNj7C42SDOPmBG2uUbYYO1jo22IjY5R&#10;tsSK/Y4FWOefNE9M8Z1YS+5ik2tSmX6oHn7SEETBv6kFWSZYLh2BDe1inkHWmnrVHKpfoG30Cvzb&#10;FL+Hze5ZNjv62GSsYIMmh3X6OlZH1XN7cNGXy34NEQRt34j/Vh8iQ30J9d9CdMh24ixhDDcXMN8a&#10;z3SdmxSDL05zJA6LkTiHhVixtBu16CKC1XpZXjYVxflUFRcI5dJWkcBMcRh9sSuZzNjK7hoz/fWp&#10;JLrMCvTpNaGYZLZfdJhYD1H7HDEGLGJOa+R2OhK2ivM2cLjLwTODDo60RTJaHEqmW4sxahHS6cIx&#10;ifMt0ZEYIgPQ+C4nMeibdLpu4cGG7TzV4c+TPRqeaA/kseYt3Fkv5i13KqfghdLfJdj3G/gn98t5&#10;ZWagPG4M245x2004t3yDifxAHp8sY0+1hcb0YJwGabqxAP+s2gglmQUoS4Et8hqFYvXB5Jl9KIi8&#10;gTr99eSHfZus6DV0ZwYy2+Aiw23AJs8X719CP2n6IcFemiuG7AQnqWKZJn5mOYkOlQko4Z/MEJRj&#10;VPmvGJ9sjyLfton88G9RobmO7JDraY315t4OK6cfnOS1B/s50J1HaU4yJTkpVBRmqFJfCf96W2oY&#10;6mxgtLeJ1trSawb+nT9//orbr1w+++yzi0d+v5AwTVan/PrXv1YtaqQ8cfWGB/55whOe8IQnPPE1&#10;CPmAef7sOf76p3/Fz/7iL/nkw4/56L0PVLafAoAS/C1mAUr4J/v7LQFAKZmRlZGRph7uBvr7vxIu&#10;eXR16vKlSxy64w6u+/a3ueWWmynIzaGyqpLcvALsrjiS0zJxJ6ZgsDnRWu0YZIZfXKKCdolpGUTq&#10;jPgGhxFtjMFij1VZfxL2uRNTiU9OJzE1i8RF0JecmUuKNAoRy0R5fkYOSULxYp7YxGSKSst5+IEH&#10;fmP2cfxlzr5yks8++ZCLr53lBz/4SHwZ+F+Ld60nPPH1CvkF2Gf9Rgb7p2mobaOnZ5SZXd9nesdB&#10;xqf20TW0h6bu3dR27KS5dzddg3vpG93Lo088we4Dh2jrnqCpfZR7DnTz3kvFvP5oPG8fieOj5zL4&#10;+JlU3ns0jvceS+WTFwr47MVSPjtayk9O1fGjY2X88FgxPz5Vxl+cqeYvX2vi6KMjlNeNUdowsahJ&#10;imqGKaqSALCP7OJOskv7yK0cJqesj/SibhwJJegtWYRGJBASKT4T3E3EZEpDjwGyi0oYHKigtH4M&#10;S8YQEXF9Qv0YU4fILR9kYmKCvbsmmBgbprZ5mJDYXm6L6GJZVA8rtX2s1PWrbL+1ssxWOufaZUbf&#10;DNvipgnM+D4BaQfZlrSPTe6dKlsvLPMgoZnfJyLrTpUFuCluD2udu/F27GWVdbfQLlbHzKpyYC+T&#10;NOAYFOtjyvzDS9/JGlMnXhbp6jvAavM4K41i3TKusvxk9t4ay4gY17UA/+zSFGRu0RRElv9KACgz&#10;AqWRxzgbLJ1stA3gYx1gk2OEDWJ9g32Yjc4Jtjq68LU3sTGmFR9zM+v1tawOzeWWbclfgn+aEF8C&#10;t20gxG8LIQHb8N3sQ3jQdsLEepzLSn97o1A9hTlp5KQlkZ4QS4LDQorbQZwjhni7mSSXjZqSQqqL&#10;8inPy6ZIjK0ty6KzPI6eIhP9FQ4GGjMpy0sixhClMv0k/FvI+AsTSwkCw7GZZBlwlOq5Vx+3lX15&#10;Phwo8eNAqT+TeUG0l9hxmSKJDgtagHPaCJVhZ44KxxgZQmSgDzH+N1IW/V0OtwTxwrCe58dieLo7&#10;hPtqNjFdGUV2vDQJkYYfEhzKDMZQLGIu2a9PglApCf3kfrO4PpkhqA/fToYtiIOdSdzTm019YhDx&#10;pq3YdMEK/v0GAIr3oJMQMFy59ErDDkNEMMaIICxh20iK2kSiZiPW0M0kmwPJcEYQZ1oo+Y0R1yQz&#10;+mziPAkAkx0mMtw2kuwm0mJjyE+JVZl/CTE6HHp5npZEq0FlCkplxUZT7NpKRYwXzs3fIjfyFg40&#10;6nnpQDPH9rewu7uIstw0pYqCTBoqCulqrFQAcKC9jr7WWmUAcq3Av5/97Gcqa0/2vpP98CoqKvjl&#10;L3+5eNQT11p44J8nPOEJT3jCE1+DkH9NffP1N/jRZ5+r7L8ffPwJH73/AR++94Eq9f1S6e9i2a/U&#10;ktHH9OS4cvdNTEjg4oULXwmZPLo69fyzzxIZEcEf//Ef44510dRQS3VNDWXllZhj7MQnpSjIp7c6&#10;CNUaCNOZMDnjSMrIxmC1s9U/iNAonYKDBqsTfYwDZ0IKKZm5pGblkpaVR1p2nlqX+1IycxaWYjt1&#10;cUyKmCsxNYO8whLuOnRQQb8l+CdNPiT8e+X0cX7yFz8Sd+v/t3DTesITX7OQkGfDxk1MTc0zNDBB&#10;fU0z/QNTTO84wPjkbnqHdyrg1zm4j97R/fSPLcC/7uF5Ovtn6eidoqVzlImRTk4+0czbL5Zy+bEU&#10;3jySwA9ezOXPT1Xy6UulfPxiMR+/UMynR0v4TOgnrzTwF6/U8sPjZXx+so73TvQyPNBPbsUwJfVj&#10;lNaPK/hXUjtGUfUQuaXdZBR1CHWSXtRDRumg0Agphb3EZzWhsxQSFJ5AUFgiUdYqDCkDxOW0Ut3U&#10;RLoYp00aQBvfRVJ+Ly0dQ0yODTE3M0ZHzxCu7B62xXSwIqqTFdG9rNIP4GUcwts8hpd5WMGzda5d&#10;QvP4xO5UWX0b4w+wxrkHL9vOBTBolaYcc6x37GSDez+b4iX8u0NoPxvF0j9loSx4a8IevK2TrFPG&#10;HAOsMk+qjEJlxGGQ8G+YVcY+8bpjYv+YMgRZbZFjRsX8s3iZxHXJ13MdwNuxb0HOvayxzQmJ/TET&#10;qsff+pgB5eK73iF7Ds6y3jmt+v3JMuNtjl78Xe1sjGnBxzGMt76NZUHFXL8x8UvwL8R/M6F+mwmR&#10;8t9CsN8WQv23ognxx6KPIj0xnji7FYfFgFmrwWnSYTdoyc8Qn7VuJ26rSammpIDKolyl3PR4ctIS&#10;aagqoKk6m+K8eIpzk8Q5iVh0kWgjgtFFhqillIR/+ki5HiT2i6U4lmsLYjJrO3uK/ZktDGaoJons&#10;VCdGTSjasCAF52TJrjFyAdI5pVOxNhBXpBct8Rt4pNPIs4N6HuuO5OHGbewu3UpjXowq9TUq+Bcm&#10;3o/M9JOQbiHLT0q698ao/SEqC9AQGYQxIgCHIZS8OB2Ztgic2gDsOgn9xGtrgpUk6JNGH1Zxboxc&#10;l47CUWIOIZN4TxJOShdgCQIVDBTXIEGfVYG/UNX3T2b0yX0O8TNKtBlIcZgXe/9ZSHdbSYu14jZH&#10;YxOvYRdKsOhwG6QxSCTpsQameoqYH6oiSbeVnKjlHGrQ8txsAY8NZ9Ffk0lBRhJluelUFWXRUltK&#10;V1MVQx0NjPY009NcrfZfK/BPZu49/vjjytBD3ufLly/nyJEjKpPPE9deeOCfJzzhCU94whNfg5AP&#10;aB/KUt933uFX//3/5cef/5AP3n2fTz74SC1/A/8WnX6X4N+7b3P82FHxYHcjGzZs4PBDD6lMsq+C&#10;TB5dfZKgVrryyqbaoSHBNNTX0NxUT01trYJ/FptDQTkJ6MxON5GyxNdswxqfTEp2HjqLne2BIYRF&#10;6XDGJ4lxeSqzzxGfQpoCf/86ZeUVsmd+Xrn7SrOP0yeOiet8jc9/8BHHj7/Mz3/+14t3rCc88fUL&#10;+eV385Zt7Np9gImJObq7hqmraWFkdJaJ6XkGh6cZHJ9ndOoOhqf2MTp7BwMT++geEmMHZ+kZmKat&#10;a5DW1g6aGyrZP1vO2acqOC8NPZ7I5oen6/iz07V8eLSUT0408vnZDn5wvJa/utTPTy508sHLdZx7&#10;upPZ8TbySzopb95Bdcc8Ve1Crbsorh0jr2KQ1PxWUvLbSC3oIDG7VSm5cJCUon4SCoexpXUSqcsl&#10;MDSegCAX4cYSTMldWDP6sWSO4coepKK2i/6+HsZH+pmaGKGifpDtti6WhbezVt/J6ugu1hhlie+g&#10;Amc+dlmmO8Ymxyg+7n2sc0l3311sitvJGsccq2N2sNI8wUqTNOwYYaVRyDSGl3UHm+LvYGvi99ka&#10;vx9d9hzhGQfYELuP1dZdrIqZYbU4b4WQd4wYHzOqDD9Wa1sW4J+hBy/zkNg/yUrLJKssYrxhUBl8&#10;SEkouNZ5gNW2/XjbJYS8YwEC2ncpMCgdgDfYx8T1i+uWfQQdk2xwTbPRvYONzhG2xA6zxTnIRoeY&#10;09LD8rBqbtyWzfc2xH8J/oUFblUAMHDbRgK3byQieDsBWzcQ5LuZ6PBAVdqrjwgiIsgXbWiQctg1&#10;RISRYI8hze1QIDDRbqEkJ4PCrDQyEmNJS7CR5IohyW0lK82NI0aH22bCFaNHL6FfeNAi+AtRsM+4&#10;CP+iw4OJCAkQ+0JJtGpJ0W6lITWSpnw7iQ4DRtkTUBzThQWhF2NNMjNPE67g3xKwSzJuZ6bazOEu&#10;I0daA7mzbA1z2V70FEaJ6xWvL15bZftpQxfAn1jK7L4FBSsAuADyJFQMEe81UME/S1SQ2A5S+61K&#10;4vU0C3BPwj4F+iTIk3OK9SUZxfsyiNc0iJ+hlD5MzBcesJDtJ8Gl+Bk4tOG4DJEK/kkIqMCe+Jkl&#10;WPViqVcAMFv+XGOtatsmXt8hrjPOqCFWZixGh6tswcrcFOpK8sTvSEeuZTvj2Vu5s9HIge5sSrPi&#10;Kc9Pp7oom9qyXJqqi2mtKaG7uZrhriYGOxqoKLx24N/Pf/5z/uqv/oqxsbEr97o08pAGGZ649sID&#10;/zzhCU94whOe+JrEn//5n3Px4kV++Q//nb/5y58p6Cd7/33y4Ue8//a7v4F/X8j4e/2SNInQ8o1v&#10;fIP2trbfgUseXd167MgRbrj+elauWE5NVTmtTfXi99hMXX095RVVxNidJKSkq2w9k9NNhMlKpNmG&#10;xZ2oMvf0Cv6FEqLRKviXkZOvAKA9LvEr4d6/pHSh2dlZTr78ksr6O3f6pLjP3uLjj97j3Nkz/OM/&#10;/uPi3eoJT3z9Qn7x3bJ5M/v2H2THznmGh2doauigoa6N0bFZhkcmGRqbYXxmL6PT+xie3s/g5H46&#10;+2foGpihf3gHvQMTtLZ1UFJSQk5WJjXlaewYyOLgdCGHD1Rx5ol63nqxkU/O9vPZqwN8eraXT88N&#10;8PqLHTx5bxutjdUkpleTlt9BRdMMlW27qO7YQ3nLDoprh8ku7SVVHEvOkwCwg/T8ZpKym4hNbyYu&#10;u5P4gnEcOaPEpPUTZSnFNzCOrf4ugqMLMSV2kVXSR093H6ODPYwI9fcPEZvTx5rodlZre1mh6VSu&#10;vl66LjbZ+llrXejBt9k1w7rYeba6Z9iYcEis78XHuVMZfWxMOMBKywyrzBMKxqksPdMkq6078bLv&#10;Vtl/0gV4W8J+squHiM6aY7VtNyutu5Xj72rrDrEu9gl5i23Vv8/Uj3fMsCr7XWPswds8wirLlBqz&#10;2jjMSvM4XrZdrNL3i/VpMY/MPNyHl0NCwN2scexljX1OOQKvt42wzjrMOvskm5wTbHSMsMnRz1ZH&#10;Bxudo+L6drHONsqKyAZu9Cvk+i3pXL/py5l/ssffto1r2eKzhoDtm9i2aY3YXsP2Tevw3bSW8MDt&#10;aEMCiAz0VeBNHyFLWcOwG3S4Y4zowoKJNRsozc4gOzkBh1lHvN1EostCjEGD1RiJWRuBMSoCnYR9&#10;4cFqjugICfuCxL5FRS5kA0aFBRIdFoA5OhxNcCCuGC25aQ7x2rL8Vp4fhEHMoQsNVBDPpICgBIES&#10;tAXh1AdR6d7CZLY3o2kr6EpeS0nsZtJcGsxRwUSFBiiYKUHhwjnBCgLK11vK9JPAz6wJUsDPGBko&#10;tgMwiaXK8BPnLMC/UJW9JyGgNPlYyPaTMDJEwUOzuDaZ7acT70Ver1G8Xwke5bY+1B+zuAaTBJhC&#10;dnGeU8zhELKJc2X2n4R/yXajAn8yAzAr3qHWZa8/tykKl/i5OnUyAzAUl0GWDsu5AhdAoCGKDJeR&#10;4gQtVekxVBekUZyVTG1pLpWFOSrDr7okm9a6MpprilXZ73hfK42VRdcM/Jubm1Muv76+vnzrW9+6&#10;cr9LSSfcTz75hF/84heeXn7XSHjgnyc84QlPeMITX5OQzmTSXe3vxfIf/u7v+eSjj1TZ76ey/9/7&#10;7/Pe27Ln31u8/95bfPj+O7z91mW6OjtUn7+w0FCefvJJzpw+7cn8+5ro+Msvs33bNvFA/k0S4900&#10;N9TS0dZET2c79eKhXMI/s81BfHLab+Cf0Uqk6bfhX4gyA5Huvqmyj19aJnax/lVw71+SLP+dnp7h&#10;xEtHleHHxXNn+ezTD7n8+gXeeedtlaHqCU98XUN+4d26fgUH54bYd/Aupmb20Nc3QW11M00NbQyN&#10;TDA0OsXw+BzTuw4yvfOgcvwdntxL/9gu+kfmGBRjevv6qK+roqggA7czhpR4K4mxZtx2E1kpNpoq&#10;ExntzGK8J4+e5hyaa7Ioyk0hNSWT1IxKMvJbKK4dpaptF1Ude6jp3Key/0rqxsgt7yG7rFf1+cso&#10;6iavrJP0gnZi0xqJTW/FnTdMYukMCSUz2JJasTgqiNTnERYRT05uGZ3trUyM9jM8NERRTT+h7h5W&#10;aTpZHdWJt76XVdE9bIgZxEvfwxbnkOqjt942xibXLGtj97I1ficbEg6yxjm/YKDhmGGzexfeliFW&#10;GmWZrnThFeumSbzt86q3n4RxG9wH2Ri7H03WbnyTdrNGlghbZ8VyltUxYqxVwsLJhV59smefmGON&#10;ZYDVJnEtunZW67tZZZkQ882p7L9Vlh2sson5dd2sFFotXmuNcy9eDiH7HvWaa117WBszylrbBOus&#10;Q6wz97DRNc5GW5/q9bfZNcLGuDnWO8Vc2nZuCSjhhq2ZC/BP6IvwL9hvM76b17Fp7WqCfDcRow8n&#10;InA7/ls24LdpPWtXLWedUGSgH9GhAYT6biEqKIDo4EAs2kjCA7YTE60hPT5Wlf86jFqxP0KBPwn9&#10;JNSLCPRVEFHOGxHkR5jYDg3wJcR/q1huE9ewVUn2HAwS8wdu30zAts1ifSuRwb5YjRFi3HaCt4tx&#10;Yl+ovzhHjAsV54QtKlTul0txTBuymVjtJpzRmzCFbUEf6YdGzBMu5g/0XShvlj0NpeT7DxPXIa9P&#10;bstrChFzSRMUCUbDxHzyPHXt4prl+40U65ogXyKFNMFibrkuxsilHBseKCTfz/YtYq4t4jxxTpA8&#10;f0HhfmI+MS5SrEeJn4dU9KK0QrJMeCGDUGYUhmKVcNAQhewlaAgLxCRLpcVSH+KPRlxvtJg7Uhq1&#10;iJ+rNSoSl0ECQj12vRanxah6Mkpn5uzUeNLiHEq5qQkUZqZQkJ5MWV4GlYXZYjv1moJ/S/f4V0mW&#10;AScnJzM6OsrDDz/MK6+8wg9/+EP+x//wGHt9HcMD/zzhCU94whOe+JqE7MHy2muvqRKNX/3qV/zo&#10;Rz/ig/dk9t9HfPLhh3z84bsL5b6L8O/xxx5h/bp16gFu5cqVBPj7ExERgcFgwLiorIwMSoqLr2hk&#10;eJhx8ZAnNTkxwaOHD1/R44899pWQyqN/e7326qtkZ2WpBtwhwUHUVVfQ1txAT1cbg309NDQ2Kfhn&#10;dTiJTUhS2X+yp1+EMYZwQwwGh5v41AWzD9nzT8I/iyOWuOQ0pf9T+JeUlsnA4BDHj76g4N9bl17j&#10;h59/wvmzp/nzH8t+f57wxNc35GflhlXXM9dbwfzeQ8zM7WN4dJbe3jHKiitpbetkZHyakYk5xmb2&#10;MrHjDkanDzAytZ/hyT1MzMwzt2uO4eF+mhqrKS5IIyneSmqiHbfTTKzDJGTGbjEQa5frJhw2szhm&#10;JzE+lpzMNLKzc8gtrKOsYYSyphmhKcqbZyltnKawZoy8ykGhfnIrR0gr6iWtoI2knGbi0mpwJNdi&#10;TWoirWSMtNJx4vOHyCgeEp8P5cTHpVJZXkx3ZxPtXUPYswbxMfSwKrobL20P6419eBv7VSaddNKV&#10;/fS2uUbxloDOPKxce31TDuCXvBu/9LvYELeXdY45vC2jbIrdwTqbLNuVjr6TqnefzOBb69jNeudu&#10;Vlh2ssw0z3LLbjbG7iUy+062J+5TGXsrTFML8C9mFK+YMQUQV1vEUrr1mnpZbR7Ey9CFl64JL6O4&#10;3pgZVlrnWWXbw0qh1TIbUNsurnOG1fZdeFnn8LLvE5oXr7+HddYx1U9wg32IDfpKNlk72GiqZ5ut&#10;iQ2OYXxiesTcbdwWVMb1W7IV/LthWyY3bsv6rZ5/ss/fRrZvWov/Fh9lfCHLaIO2byY8wFeBLtkT&#10;UBsaoLLkokL8iQryxxQRhiEiFE2wP1ZdlDL+iNFpxL4Q1ddPGnlIEw9prqELDyQ61F8BOE2IH9Eq&#10;uy8QjdwntiMkmJMALdhPSW6HidcNDxLbYozMEIyOCEIrztGGBSzOF6DmlNtKcpyEYbJsWIyVJctR&#10;8rhY6iLluQHi2v3U60WFyOvYLq5BnCPGSIin4JxUoAR9CwBPXku0GK+y9cIl8JQQUcK/beL15LHF&#10;1xTnLUnOLeeS0E/CPwkUF6DfIhiUcFHsj1BQcSth/tuVwsV2pBgjAZ5J9RlcKBeWIFCWF0sjEUt0&#10;ODpxvYawIAUMNRI4+m1VCt66Xsy5FWuULB3WEGvSkSj+LUoYa4qOxGrQkZeeRHqcixSXnTS3S4E/&#10;CQBLczMozcukujj3Pw38+6JkZqC3tzeRkZEkJCTQ09PDYfFs+KF4/vTE1yM88M8TnvCEJzzhia9R&#10;vPXWW3z++efqr65//dd/zacfyay/D8XyI37wyYd8JAGghH8fvMMdB/ah1+rw9/PDd/t21q1dy5/8&#10;yZ986WFuyeFtSdJUYkmyz5wsB/miZPnwkm655RYFE5eUEB9PZUXFFU2OjyuXWqm777yTV06d+krQ&#10;5dHvanpqiu9973tc/73vUl1ZRktjHZ1tzQz0dikjgIb6BlLTM3HGxhGt1bPdP4ANm7exYZsf24NC&#10;CAjTsM0/mHWbtrI1IIRIgxm9xYbJ5sTmTvi/gn89vX0cO/oCZ04e5703LvPDzz7h3JnT/K2n358n&#10;vuYhPxO9bvkmXSVxzMzOMzW7h7HJOSZn9tLdM0ZFWS3dvcOMTc0xMr1blf5K+Dc6vZ+Rqb0MjszQ&#10;09dHa0sTzU211FQVkJ+bSHqKgziXmQS3ZQH6CbkdZuKcZlISbCQnOElOiiMvO5GSokzKqluobByl&#10;onmWitYdlDVNU9IwRUHdFDmVo2SUDZFcNER8Xg8J2a3EZ3cQm9FGXGYLlsR6dK4aTHE1uFLrSE4v&#10;IS8nl+LCfIoKi7Cn1LElpo+V2gFWCXnp+vHS9+NtHMDbJDP3xllvm2ZL3A784qeIztmDtXA3KXV3&#10;4Si/E7+kXZgK7yYicz8+jgmV6RedOY+54A50YmxQyhz63H1oc+5Am3sQnVBk9vfR5t9LRM49hGfd&#10;RVTOXRgLxXxld+OqEHNlHcA/aScbnZOEpu0iJH03W11jbLX3KnAnTTjWaArwjqpklXT+lW7Btr1K&#10;q23zrDaI92GZVtl/q8XSy75TOQBL0xFZ6rvGIM08xvAx1CpHXx9zJ5uMZWw01bA2NI3lAZncvD2b&#10;67dkccO2bG7cnsON23K+BP90Es5FhqisPx/vlarnX5iQ7P8XGeyPPjJUwTFjVBixNhNxDgva0EAM&#10;4SEKwMmMQWkOIkuAZf89CejktnTkNUWHYTNqVC+9iMCtCsbJkl6ZDagR4yKC/ZSzsFSkOEdKQsAl&#10;RYjXl3NpIwJVj0BZMizLfqWWoJ8s4ZXbsqR2aZ8s/9VGBCi4qAsX25pgZL89uS7BoQR5enFclvlK&#10;8w95jjymDRPvV+w3RAZeGfubkl8J5PzFtgSfiz0A5T5xTMK6JfMPgzhHXrMEnQvXJnsGBmPXa3CK&#10;n4VdwdWFEuGFOWUZs5xDlhTLkt9QXNLN16IlXijFYSJTmn2If1M5iQ7yUlwk2nSqx59TjIs3a3Ab&#10;IjCJ65VGIBnuGDUuJ8lJeU4qlbmpaj072U1NSS6N5flimUNzVQk9zVWMdDcxLNTbVsNob8t/Svj3&#10;2/qjP/oj9UwpnwflzyMnJ0dlB3ri6g0P/POEJzzhCU944msUP/jBD/jggw9U5p/sw/LjP/uhgn8y&#10;8++zH3ykSjA/+eh9BQE/eP8d3n3zbd64dJkLZ89z4qVjPP3EEzz4wH3csX8vY2PDNNTXUVVVoZSb&#10;m0VCXCzxbpeQkyjxBSUkKEgokMAAf1avWql6z60QWr7sdm6+6aYrkn3prrvu21ckHwb/63/9kyuS&#10;kPGLD43ygVH+BdnHx0cpMDAQp8NBrMulVJCfT0tTk1JrSwtzs7N8/+DBBR06JN7DA8q8REpmJT77&#10;9NM898wzSi8+/zynT568ovNnz34lYLta9dyzzxIaGqpga2ZGGs2NdbS3NtLf00FzcxP5BUXExScS&#10;pdNjtFiJ1pvwDQphw5bteK31URAwQm/G4k7ClpBKtNlOpNgO1xoI1eiU46/j/7DnX2JqJr29/Rx/&#10;8UUunj3Dp++9w6fifnv1/Bn+5z/9avEu9YQnvp4hP5tW3fjfaM2xMDExqzL/ZnfuZ2pur9A+Wlp6&#10;qayoZ3B0mtGZfYxML/T+G5s5wMDYPN39E9Q3torP00oaG6upqy6mtqqA0uI0ivISyc+JJyXBSqLb&#10;IiSWcVbSkhykpyWRm5MtPvdy+P/ZOwv4KM71bX//o3VaXOPu7i7EhQgWNLgTggUIFggBQoDgWmgL&#10;LdQNKKVAseIuxaUONepyeu5v7nd3wiYN0gZOC32u9vltsjs7Mzu7bHaufaR33wHoO2gc+uaXoPeQ&#10;6egzjNl/peg5aCq65pWh44BpWkxHuz7TkN21CNldipCZW4S0DmOQmlOApFZDkZI9ENltuqFHj14Y&#10;kj8ABcOGoGffIQhOHQ6z8HFoFjERFpEs7Z0Aq+hiWMZMgmXsJFjHc5LuNDUog5Nw7ZOmwStzGvzb&#10;zIZPm7lwSJ2pSmQdtGBfPvPYKbCI5yCQabBJnAbbxCna5RQ4p02HHUtt45hZNwGuyZPg1WIa3NJn&#10;wDNrDgLbzIdfy1kIajsX4e3nwq/VLLhqt9knlcItY4bqK2in3c82dqS27gmwDusHh/CusAwbqO3z&#10;CG2bM4zybwEsE+ep/TaP1vY/mZl/Zdp+TIZD8lQlDjngwyZB249E9i4cC5fkMQhpXw6npDGwicpH&#10;k4CeqOeSgzrOWrh1MoR7Zy1yK8m/6FA/g6wLZoacP0ICPOHmZKXKxL2dzOBh2xjeDk0R5m2LKH9H&#10;xAaxvNQBAR6O8HKxhYNVU1UKmxQTrrICmfUW6u+B9q3S0E17XbRLj0a0ry08bRtq67FAiJ+7mtjL&#10;zD9KvwAfV3VpEIGUfrzUf2Z5sLuSkAaRd03yMWOPYo2TfxnhAYasQGb36cEsP0N4KFHJ+6ipwkbR&#10;x/5+6j5KShqyCA3r5M+e2s8GSRgbaggl/4I8wcEflH8GSagtrx0zZuQxQ5D3Uesz7p8elH1JkcFI&#10;iAjW7kvxF4BY9jHU7mOYAMw+ht6I4yCQ0ECkxoSq3n4c+pGdGKNFNNqkNkf7zGRkxIerPoEJYf5I&#10;iWKvQH9E+Llq4a6kIQVgh4wkdMpONwjA3Bz079Ze9frr3rEV+nLoRw/D0A9O/B0xqBeG9uuKIdq/&#10;6XtF/j3xxBPaZ7pmePjhhyte6zUJf39/45qFPyMi/wRBEAThruEXXLlyGYcPH8I333yDb7/9Bp9d&#10;voLzp8/hzMl3cfb0uzh/1pAByJ9PvXscxw9T/u3D7h07sGnDW3jtlZex6pmVeHzpYiyYNwezZ81E&#10;+YwyzJxehullpSibWoJpUyZh2uRilJZMRMmE8SguGoeJ48eqmDB2NMaPKcSYkQXaiW0/Y/RFn57d&#10;0alDOxUd2+cgO7MF0lKTkJaShFQtoiLDER4WgrBQRjA83Fzh5uqiwsXZCWbah09DNEWjhg1R65FH&#10;VFAkMgPR9MPl/2lRp04dNGrUSAV70ri7u6sMRwbFWVJiYkW0zM5G1y5dKmJIfj7GjB5dEbPLy7Fw&#10;/vyKeOWll/D6q6+qoEysTtDdyejWtasSfxFhodq+DjSU+44qwLixhejXbwA6du6ChMQURMbEIj0z&#10;Cx065yK7dQ6S0rMQHptgyPrz8VfiL6VVe8SkZMA/NFIN/nDx9FEi8PfLvxwl/9jz79iBfbh4+iTe&#10;PXYYBw/s1V6f0hBcuLvh+4tlvQcwplsSpk4tU5l/pdPnopQZgGWzMGJUCfr2GYyBAwuU8JsycxFK&#10;ppVjwtSZGDupHIXjp2JgfgEG5uVh8OAB6N+vOwb274p+fTqiT4+26NWtDXp2a4VunTPRo0tL9Oja&#10;El1ztet69kLffgPRp18e+gwYid55E9F7cCl6DylTZb8986eg64BidOyrRf9SdOg/A617TkGrHiVa&#10;TEFGlxIktxuLFu0K0LbTYPTo2R+DBlL6DVaTh1vnjkBwi9Gwi50Ii6iJsGSwN18s+/NNhmXcVFgn&#10;lqkyXpvE6XBtMRO2STO032dpwQw6QxadfcocOLdYoN02G+bNp8MyvgwWzVnmOwVmscZQPxtKfy20&#10;9Vpqv9vEjoN1zCht24WqNNguaRoc09jzr0xbbioseBk/Q7vvVMPv2nqbRU+EVfRoWMVNgmX0GNhE&#10;D4V1+ADYh+TASglAbfvM+kucC+uEKbCMHAWb+ElaTIEth3zET1Ryzy5qANxjusEpdiAcErRjED8W&#10;9kmTtP0pRNPg/qjv0Rl1nHJQx4Xlvkbx55arRZdK8o/TfkMDtL8v3q6ICgtAbIQfkiPd0S7ZF+3i&#10;HdArzRH5bfwxunsMBrXxxdBO4RicG4/UKG9YN2sIW4smajgIxV+Ap4sql81MDEfnrHD0yXTFmBwn&#10;lLR3wMgse7SLtECwa1N4O9uAvfwYQb5uCPGn7DNk/bHcl8FegF6uToYBIH6u2n3M4OlghgAPB4Qr&#10;meepBBuDso3lxwb5yD58hjD08NP2yZfluEYpGOgNVfKr3Z+Sj8JOF4MM1cPPz01b1kPdzsy+5qE+&#10;SvbFh/tpv3ujeRgz9fQMQUNJswpt/byPYd94fz0z0QcJkUFK9lHy8ZICUA0B0R4ff2fmn7oMDkBi&#10;RBCSo4KRFhOOrIRoNeQjKzEa2YlRyIyLUJOBm7M0OEjbB207kdrxCfV2gr+rLaK17WfFRyInLRHt&#10;05PRrV1L9O3SDkP7dcOgXp3RuU0LdMnJRs9ObTFiUF+MLRiEYQN7qqm/hYP73DPy77PPPsPmzZux&#10;bNky7W/7WLRu3Rp+fn6oX79+xWv/t4TIvz83Iv8EQRAE4a6AgxR+wjffXMXBg/vxxRdfqA+dX39+&#10;Fe9feE9l/p05dRxnz7yr5B+DApC9/w4d2IfdO3fg7c1v4Y21r+Hll57HqmdW4KknlmH5siVYsnih&#10;KhFeuHAeFsyfhflzyzF/zkzMK5+O2dOnYWbZVMwonaxi2pQSlE6ehCmTJmBKcZGKyROLUDJxPIp1&#10;QTh+NIrGFaoYP3YUxo0ZibGjClRQGo4eMQzDB2sfpPMHYWh+HoYM0k6S+/ZC/z6MnujTs5t2Ypyr&#10;RSd0y+2Ezh3bo2P7tujQri3atW2F5MR4NI+JUhEZHgZPD3e4uTrDzcUZdjY2qhy5gfbBlXH/fff9&#10;6sMpsw45BEWP2rVro17duhXB/ojm5uYqLCws4OToWBGUi+x1owdlYuHIkSpGFxZizqxZWPnUUypW&#10;P/PMby51XjBvntonWxtr9O3Vw1DuO2IoRo8agYF5A1Wfv27de6JN2xy0yMhG6zY56NipM7p0626Q&#10;gG3bISE9C6HRcQgMj1YZgBHxyYiKT1I9Ab0CguEXEv67p/1mts7BmLHjse3tzTh29CAunT+txN/F&#10;C6e11+d/1CtVEO5W+P7g0LQWnp7eE0sfX4ypZXMxuXQ2ppTOwqjR45GXX4iCkZPQu1c+BuaPwSRO&#10;/J02GxOnlmNcSTlGjpuKwcPHYFhBIQYPGYz+/Xth8KCeyBvQBQP6dtQiV2UC8vf8gbno36+zFn3R&#10;f8AQ9B0wDH0HFqDPoCL0yp+qSn0NPf+mo/ugMnQZOAW5/UvRZVA5OufNRtvepWjTqxSZ3achpfNk&#10;tMwtROdueejXtz8G5Q3A8GH56NV3MEJT82EdNhzOcWNhF1tsEH/RJbBsPlmJP9vEMljFT4ddSjns&#10;U+eq3nmeWTPhkTULjmmz4dRiDnzbLIBX9gIE5CyFT6sF8G09H07abY5p5UocUv4ZwiASreLL4J45&#10;F64Zc+HTep5an1fmTDgkl8KaPQJTp8I9ax5sEkvRLGYyzDnhN2UezONmwCJa27847frYEljHjlcD&#10;Oyy0n62ihsEmvBfsgrJhxyzAqJGwaT5WbY/Szzp6FNxblKrehA7J01VJsnv6FHiljkRQQgc4Ns+D&#10;bfIU2CWXwTZJ29eI4Wjo1R11XdqjrnM71HXtgLpunVDX3SD+artWln8B3gY5xkEb3m6OCPe2QNcU&#10;VxR0DsHIdm4YmmGNaX3CsXp6Dyyf0hNFvWIxuGM0mgc5wrJJA9iaNYarnQUCvV3h6+asxF1ajC96&#10;pdpi3gAfrMh3x5Le1ljUXYteDhiVbYNQt8bwdLZSQzSUBAwwiD8KPw7cCPRxU2XHYcH+yMmIQ6dE&#10;Z7QOa4S0wAYIcGoALydLlWFI2UdZR+HI7avyYaP84xAPP3fDcA9vV3t4ONvAwaqRChdbMwR4OSEi&#10;kKW5hoxB1fOPff4oI7XQfw5V4YIIfzcl/mJDfSrkH8uBKfnYB5Dy75r4M0hArpfXRwWxTNpX9U3k&#10;ZTwnC4cGKPmny0AO84gPM1zPnykH02LCKiI9liIwChlx4arcN1Lbhq+LDVysG8PJsgHcrOsh0Lk+&#10;wj0sERPobhCGCTHIaZGEDllp6N25LfrktkWnVmlonZ6oBn5079Aafbq2R7usVPTVLgsG9Lhn5J8p&#10;v/zyi5KBbC1z5MgRrFmzRvX1Y59otiHR/y3cKET+/bkR+ScIgiAIdwUG+ffDD99qH8oOqQ9oP/z4&#10;I769+jWufHQZ58+cwelTx3H65HGcOWXIAjx35l0lBN89fgSHD+7Dnl3vYOvbm7Bh/TqsXfMqXnnp&#10;BTUU5PnnVmH1qpUqnln5BFY+tQwrnnwcK5YtwZNLF2HZ4vlYunAeFs+fg4VzZ2PBnHLMmz0T82bN&#10;wJyZZZg9owyzZkxDOSXhtCmYXjoZZaUlmDZ1EkonT1QxZVIRplASThinYlLRWBXF48eobEJDRuEo&#10;FeNGj8TYwhEYM3I4Ro8cpqJwhCFGFQxRMXL4EIwYNvhaDM1HwZBBGK7H4DwlzvTgpNzBef2VSGzb&#10;KltFy8wWiIwIU5mIYSHBarCGjZVVRdSvVxf3339fRTAbj+JQD9P+iAzT3olVy5wZlHoODg4qS5ER&#10;ER6ufleyUgtHR0c8cP/9al3OTg5IS0lEVkYLdGivnYz06Ys+2kk9ZZ+buwfq1W+A2nXqwcLSCtEx&#10;zdE5tws6de6CnPYd1UTe5MxWiIxLgqu3n+r9F5+SjoxWbRESEQ3foLDfnfnHwSJjxo3HXu21xOEy&#10;7108i3d2bMVnn36kvT5F/gl3N/x36mr5GNY/ORjPPvckJk+bi5Kp5VrMVFN8h40qwqixU1EwqgQd&#10;O/TBoOETMHHaAoydNBsjx8/A4JElGDpiAoYXFmHIsALk5+chb2Av9Oubq0UX9fOgQdr98npj4IDe&#10;GDBwAPoNyFfir39+IfoNLkY/Cr/BZeg+qBTd8krRVYsueWXoPGAKOvWbgnb9piGnbyladi9G295l&#10;aNmzFLm9R2PAgDwMHjQQI7T3xiGDhyCzbT+4hXSEhX8XNAkcDKfY0XCImwSnxKmwjmN5LrP2psCl&#10;xRzYpsyGfepsNZzDOrEczmnlquRXlcwmTVfZfy6Z82CXVA6beMrCUlhzMi9lYvNJMIst0WKyytoz&#10;136mrHNKKVPlwY5pM2GXPF1l+zHrz7r5RDgklWjrnqYm+JrFTNK2Pxd2aYtgFjdLi1LDUA9tXVzW&#10;PpETgEthETkMtiGd4RSQANegOLhEdVZZfcwCtGteCNvm4wwZhrFFShpaNx8Du4QJcEgsgk1Mgbbf&#10;E2GTPAPWSTNgHlmIhr69UNeV0q99Rejlvsz8e9S1ctlvWKAXArydlTjjwI8Q14bomWKDecObozwv&#10;GKNb2mF2v0A8O7klFo5uhYm9YjG6ZzJCPS1h1qg+bM2bwM3OCgFervBydYSHsx3i/S1RkuuCFSPD&#10;8MIoP6wdG4r1E8PwcqE/Vg1y127zQLBbE3g520AN+/BxMxF/rvD1cIabgy38vNzQq6UvpnZzxdSO&#10;dijJscbAFAsEONaBm70Z/D2d1P2YtcjJvBR9/JmDNNQ6OWnX1xVxEX6I9bdGtFcDtAgzR1qoFULc&#10;m8HP3VaJOzUAxM8o+9T+UGQ6aPtnByfrZrBu1kBJNj8Xa4T6OinxFxfKXn4sM3Y33pfikT+7w1Au&#10;bMj4Y7C8WJUf+7E8mD0I/bX7ab9ry4f7UyJS/hlLgkODVF/A5KhQlQFI6ZccySxAgwBMigxCAjM0&#10;g73g7tAUNo0f0I7Hw0j1fRBdomthZDsHDOsWhe7tWqBNWqKaEszS4RbxkWiVEo+ubTPRISsVrVPj&#10;0bFVC/TpkoPOrTPQuU2GkoH3ovy7ERSD7Dk9Z84cZGVloWHDhnjkkUdUixd+ZtH/nYj8+3Mj8k8Q&#10;BEEQ7hr+i59++gnHjh1Tk34p/77/+jt89dmX+PDS+zh3+rQq/60k/06fwKl3j+L40UM4cmg/9u/d&#10;pfqzbduyGZs3bsBbG97AhvVr8ca617FuLfvmvYLXX30Jr7/8Il5/8Tm8+sKzeHH103jumafw7NNP&#10;YdVTT2DlE8uwYvnjeGrZEhVPPr4Yy5csxLLFC7B0kVEULpyDRQtmY+G8WSrmzZ6BubOmY055mUEY&#10;Ti9VMatsKmZOm6KyCllyrMqOJxdjaslELYyZhcXjUTLRIA2Li8YYYvwYTBw3WotCTBg7CkUUh6NH&#10;YtzoERhHccgsw1HDlUDUJaIuEE0l4q9FYr4qs1VRIRPzVDAjsWtuR0N07qj6I7ZIS9EiWYWSiMYI&#10;DgqAs5NjRdjZ2qieiXqwtLlevbp47NFHVXkzP0BTKLLEufZjj6keig89+CAeeuhBeHl5q2y/7OzW&#10;sLCyxoMPPYwHH66l5J+9ozMys7PRNicHWdmtkJ6RhQxtuaw27ZCU2RIRcYlwcvOCi4c3ovmzu5fK&#10;/Pu98i+jZRsUFRfj4P7d2uvqGC6cO4VdO7bgu2+/Vq9PQbib4cmru/VjeHpGTyxcvBhl5QtROn0e&#10;SqbOwsQpszFBizFF0zFizFT06TcS7Tv1w6DhxRg9cRYKxk5X8m/46MkYMZYScByGjSjAoPz+6N+/&#10;D/oP6Iu8vP7IHzwQgwfnqUzefgPy0LvfEPQcMAJ98yegz5BS9Mpnph+l35QK8ZebNx25A8vQacB0&#10;dMkvR4cBM9TAj469x6Jbn8EYpK2LmX4FBcPRvc8QBCflwSqgD2wCesI8eBAaBw6BfUwhHBJK4JY2&#10;A3YJpSpzzyp+Jlwy5sEuhTEHTunzVKmve+Yc1XvPu+VMLWbBp9Vc+LVdDF8tPLLnwzVrPhxSZ8M8&#10;ughmUeNhFjNRCT+7pFKV3eeaOhWBrabDO2sm7JOmwzphmnY9peFUWESPV/0ArbTr2FvQNpnZhQth&#10;m7oQ5olzYRavrTeBvftmKrnIKcKW7PGnbcMuZijsw3PhGJwFp5BM2IbkwDq8r/bYhsI6dixsYsao&#10;CcWuaaVwaTEdDilTYRtbANu4sbBOmgYbbf9YQtzEvy/qcrCHizHjT2X9dVDyr7Z7LmpXI/9C/N3h&#10;5+kMHw8n2Fg2g5ddPRS0ccCLxbF4tigOU3PdMDrLCqVd3TC5izsWF7bAyplDkBnrjWaN6sFBuw+n&#10;Afu6O8HTxR7OdlZI9DfDrB5ueLyvA54e5IoXR4Zgdb4znhnkjOcL/PFiYRj6pTnCw6GZ2q6fJ4Wf&#10;i5J+lHk+7s5w1NYT6m6Bwpa2KOtoi9IcC8zoYIN5PV3Ro3kzhHpaKLEXoN2X4pH3C1Llwq5KAjIT&#10;0NvdEf6eDmgd54rhre0xJscBZb28MWtAACZ280ZOvB383K2VONSn/FLgUSq62FkqARjk2ACxrnWQ&#10;5tcQsZ6N4e9ihhAfR0QHe6jhH3qJryFj0JB1qEs/PfNPZRZSKmr7GOit7ZuXsxa85HbdEeHP0mIO&#10;DAlAXGggEoz9ASntOrXU/harUt8w7TISydEhiNbW5+tih0DnRmgTVh/9k5uguIMV5mjHe9X4cLw4&#10;MwfTCnLQq2NLw5ARbV2JXGdUKHLSk9CtbSZ6dmiFPrk56Ne1veoB2Kl1BlqlJf7l5F9VOHSOMvDp&#10;p59W2YEtW7ZUU4B5Kfx5EfknCIIgCHcR/Pb1zJkzOH78OH7++Wf88M13+ObLr/D5J5/i0rkLavov&#10;5R+HfpxT5b8UgRSAx3DyxBEcO3JAlQEf2L8He3e/g927tuOdHVuwY/vb2L51M7Zu2YStb2/E1k0b&#10;sPWtN7D5zbXYsO41vLnmFbzx2stY+8pLeO2l55UUfOX51Xj5+VUqXnz2aaMkXKEk4epnnsDqp5/A&#10;qhXLVax4YimeWr4ETyxbhCeWLsKTSxbiiSULVFbh4wvnYenCuViygDEHiygMWXo8ewbmz5qOeVrM&#10;VdJwGmbPKMWs6VNRXjZFxcxpLEcuUVGmehVOVFFaMgFTJxWpMJQmj1NxLfNQl4gUiIaYwFLlsYbs&#10;Qw7XUDKx0CATxxbqZcvXZKK6VDJxKAoLDGEqFQ0xVMlFZh4O7NcbA/tqoV327N5VlTR3at8OHXLa&#10;ok3LLLTMzEB2Rgvkdmyn5GLHDjnqsnv3HujcpSucnN3wyKO18VjtuqhdryEaNjGDh5cvgsPC4eDk&#10;gmbmlrC2tUNIRBSS0zOR3bYDMlrlIDY5Hf5hEQgIi4SdkytsHZ0RpP1cndy7WbRo2QZ9+g/AkiWL&#10;8PamN7Hm9Vew5tUX8cMPf80TIOHegpLHxeoxTMpvjQklMzFjzmKUzlyIydPmoXjKbEwum4uxE2di&#10;0LAJGDR8Err2GIqc9n2RP6LEKP+moGDMVAwrLMHwwkkoHD8Jw0eOxOBhw5A/dBgGqxiCwUOGYOCg&#10;fPTsk49ufYajx4Cx6JFXgp6DytAtb5oWFH+MaRXSr2O/6ejQvwwDR81Dv2Hadd2Hot+AgRg6dBBG&#10;jxqKIcMLkNlpBDwThsE6bBgsAgfANnQQzMNGoWnwEDjFjoBj4mQ4psyAQ1IZnFvMg0XCLLgyoy9l&#10;LhzT2M9P+zmZmX+UdVPgmFwKl/Tp8GszF75t5mvLzoFLi1mwTzYIPbPo8TCviAmwi5sEe20bTsmT&#10;4JNZCvf0UtjGl8A2sVRlC7IsmPKPItA2aRYc0hfCNetxeLV+HE4Zi2GbugjmapLvXNikzIdF7CQ4&#10;aOuzip8BC+3+7P9nw0EgkXlwiu4Jh7D2sAnrBfuIPrCNHgqbqKGwjxul7ccYbbvjtBgPm9hR2r4W&#10;azEZNhH9YOHXDvVccwylvi5G8Wci//TMv8e0qFr2SwHn6miDpo0bwM22Hoa1tEJ5d3tMaGODXpEN&#10;0NKrFgYnW6Cshxfm5QXjmeJs9GsdCldbM9iYN4GLvaWSf16uDtrP1kgMsMC0DrZY3MUMCzo1xbxO&#10;lniqnxOW9bLGswUBeHl0BGZ390B2tBsig33h4eKgSo4p/SgAPbXfHWzM0SbcDMXZzTAmrQkW9Q/E&#10;8qHheDwvEKUdHDG8UxhSYoLgo93P13g/QzipkmFKQE9tf1ztG6NnihWKWjfD9Fw7PJ7vp60nBIsH&#10;emJGL2e0ibGGp5Olug8zBinkvJxttd8d0DbBHwNSndA/oRkGp9ugZ/OmSA9oipgAB0QFeyDc2DvQ&#10;IP4MWYO67ONUY/7MDL8I7ZLSz0MNUjHT9skCHo7W8HahfNS26+WuSoKZFRgbbMgCZNkvy38z4iOR&#10;Eh2CNA7/SIxSl5R/jpaNEOTwCPLTLTGpgxOWDPLFyuH+WF0YiieHB6O8fzAKemWqHn+Uf0nhQUjW&#10;1ss+gm3SEtC3S44q8+3XpR369+iohoF0aJnxl5d/Vfnhhx9w/vx5nDhxwniN8GdE5J8gCIIg3EX8&#10;97//xfvvv499+/bhP//5D77/7nt8883XuPr5F7j8wUc4f/oMzhrln6kAZPkvS4INEvAojh05qDIB&#10;D+7fgwP7dmP/vl3Yt3cn9u7eiT27dmDPzu3Ys20r3tmySYuN2LZpA7a8tR6bN6zDpvVr8da617Bh&#10;rSHeXPsq1q95Betee0nF2ldexOsvv2CM5/Hqy8/ilRdW4eXnnlHx4uqVeHHVCrzwjCEMWYVPYvWK&#10;J7DqqeV45qllePqJx1Ww9PipZYvw5ONaLF2I5UvmK2G4bNE8PL5orpKGBnE4B4vnz6oQhwvnzMQC&#10;LSgQKQ91gXg9iWgqEqczpk5C2ZRiFcxE1KWiKl82RiWZOIFlzMaMxPGjjZdjMIFScWwhisYYQv9Z&#10;L3HWy5x1ychgFiPLoCdPHI8pJRMxcGAeWmRmwcLaFjb2TrB1dIG9izucPX3g4uWjLh3cPNHUglmB&#10;jygJGBYVi5SMbLRq3wnZOR3RwjgQxNsvCPUbNoGFjQMSUjNUhiDLgVu2bY/W7TqitbZ8K+1Sj5Y5&#10;HVRQ+lEo8tI/KFhNBnz4oYeM2YkPqb6JqndivXqIjIxEamqqir59+2LSpEkoKSnB/Pnz8dZbb2Hr&#10;1q3Yu3evmlYtCH8mKHkczetgZJ+2GD2+FDPnLMG08kWYzKm+0+ZhUuksNeF3TPFs5FEADi1Gh84D&#10;0KZdbwwpLMNQLQrGlmLoqBIUFk3D6KKpGDG6WJULDxkxFkOGj6qQf/3yhqJzz8Ho2mckegychO55&#10;U9F90DR0yStF7sAp6KxF+z5TkNNbu+w3De36lqFtn6no0ncc8rT7Dhuaj7FjtfeL8aPQP38UQtOH&#10;wSZiBGyiRsM2egyswofDNnIkrCLHwix0BBxjx8ApqRTOaXNUtp0D+/slzoZr5lxwgq9T+mw4ps+D&#10;U+oMeGZMg03CFFXq65q1AF6tFsG3zSI4afdlHz9m5JlHGbL+KP6aKflXpASgeSzLgPUpwBzoUar9&#10;PA1majCIIfOP8tC5xSJt/Uu17T8Oj5aPaz8vgUP6YtikGDIAOcjDIm6ymh7MHoKW8VNgHjNeTRS2&#10;jx4I97gecIzqoz3GAbCL7AW7iO6wDusB+7jRsE8shk10Puy0sEmcDGtmH8aOg6V/WzR0SUEdp5aq&#10;1189o/iro4dbR9R264THVFSWf34eznB1tIazvRXMmzZChHczlPXxQr/4RsjweARtfB5DmsvD6BnV&#10;GBPbOWNSjgOWD/XHtP7h8HY0U6W/1maN4WhjpgSem6MNAl2bYVyOLRbkmmNCyiMo6+iKl4pSsLyP&#10;Kxb3dMHS3p5Y1scDw3L8Va8/J1tzeCjh5qjW4eFsr63HErmx5hiZ2hQlnXzx6tx8PDM+C08MjcLi&#10;Pj6Y0NETnVvFqTJhL1d7Jf0YzGJksG+gi4MN/F2bYEi2LYpaNcXsLg5YNjgAz46Jw8oRYXh8oAcW&#10;5geiZRyz/RwM8s+bPQLtEBnoin7JTijODcWk3BBM6uyHybn+mNglDD2zg9C+VZKaGhysLR+s7YOS&#10;fIGcImwIVdbr56Eug33d4K49HqsmdWDXrBYiA2yQEO4Kfw9bNSmZwWUDtOcizMcLzUMMWYCmwRJg&#10;lv5S5IX5usPFpikiXGqhIMsGU7u4YvW4BLw2tQXenJOLTQu64qmhgRjXyQ8TRvZDWlyUmg5M+cfs&#10;wczEWHRpm4X83l0wrG839O/eAf265qBrTkuRf8Jdicg/QRAEQbjLuPLpFex4Zwe++fprVQb8zbff&#10;4qsvruLzy5+q8l/DxF99+u9JVZrJ4M+8Ts8EPHH8MI6xHPjwfhw9fEBdHj60D4cO7MWhfXtwcNdO&#10;7NmxTYut2LV9M955eyN2bH4L25kVuOlNFVs2rseWt95QwSzBjevXYOMba7Bh3esq3lz3Kt5c+wrW&#10;r3kZb7z2kop1r7yAtVqsefl5vP7ScypeM5YYM1Q2oVEUvvSsQRa+sHoFnn/mSTz39JN49uknVKxe&#10;uRyrmVn41DIVzzz1OJ5+ktJwKVYsX6ziqWVaUBw+vhBPLDXE8iULsJwCcfE8E4k4B0sXzFESccn8&#10;2Sp0mbhobrmKhXMNMtEQlTMS9TBIxWvBPogsa1alzXqUTsb0qRSMxmzFKsHrZmi3zSidgsnFE9C1&#10;Ww9kZrdGXAIn/MYjsnkCgqObwzc8Cj6hEfAOCYdnQAicPHzQxMwSD9eqDS+/AMQmJCO7bXsl7zLb&#10;tFelvoHafRzdPFUGIPsAMpuPwq9NB0ZnFfydwfu20LabltkSSWkZSEptgdSMluic2xWD8/PQJbcT&#10;0lJTkJqaDH9/P/j4+KhwcnKCvb29CktLS3UCzWBfw1q1ailxSGGo9wlif0SeSHl5eakICwtD165d&#10;VfTo0QPTp2vHet48FWxAvnv3bhX79+9XWQZ6UIrr8eWXX+Lq1asqmJEgCLcCX48WTRuiV7fuKBw/&#10;TYm/KTMXYlLpXEwpm4+JpXMwYcocTJw6GwPyR6FH3xHo0Wckslt1R8eu+Rg8shQF48owasJ0jCme&#10;jtETy1AwZop2/QTkj5yIvBFFyBs2BnlDR6PngJHo0nckeuaXoOeQMvQYbBjw0XPQZHTPG48uAyag&#10;1+DJ2m2l6NBnMjr2LUHvgaMxdOhQFI0fibJpEzF2/Hi07lYI98RRsI4YBfvmRbCNGQ+rqHGwiiiE&#10;XXSh9vsE2ESPglPCBLikzYJP60Wq1JcizzrJIP/sU8rVYA+W/bIXn3tGGRzTZsCrzVJ4tV4C71aL&#10;EZizAF5Zc+CcQoE3DubaNlSw9FcL27gSeGaWwyNbW4e2PteMOXBMLVd9/1xazFXXe2phFTsR1gnT&#10;YZ82H04Zi+CYsRgO6YtglbQAllpYJM5Xpb+WyfNgTfkXOx52zPZrPlZ7jINg13w0LCOGwpqTfGOG&#10;wTE2H7aR/WAf2QP2IW3gHN0dDjF9YR/eSbuuJ2zii2AdPwlmYYPRwLM9ajtmoq5zG2PJb3vUcTGR&#10;f9p1tbV4zLUj6nj0qCT/HO3M4WxnARcHa1iZNYSXUxMMaeWMHjFNkeL+GDqHNED/JFsMSHbCqBb2&#10;KEy3RlGmBYZkO8O6aV00rl8bTbRo2uAxJfGc7JjdZoEuzZtherumGJtcFxNbO2BO31DM7eaB+d3c&#10;sbi3Hxb39EB+Cydtmw3g6mAFTxc7Jf6U/NN+dnW0QrBLY7QLaYiRbbywpKgbFg9LwpOjUvHUyGSU&#10;dnZBbgs/lblI+UdxSOmnev6xdNfLBY62Voj1t8KwbCtMyLHGlI4uKMt1x+yeXlgxIgFPFybhicEB&#10;GNoxCGH+rkr6BXg5w8fNARFBnsiNc0LfREdM65eO6X3isGBoGhaPbIsJfdLQs0MawgI84e9hyBhk&#10;30D2+WMw4y9Y2weW+lL+eThZa+u2QVKEExYUt8fbz43FjldLsf65MkwcPRgpzWNU+S/LpwM93RAT&#10;zOm//kr6cSAIL+PDGLzeF6G+HvB0skLrKEvkpVli6YgUvDytDV6bno2tTw7FoVcmYX1ZFub19cLE&#10;oR3QLitZlf2yd2BqTBgyEqLRsWU6OrdugfyeuRiV3wdD+3ZFr85t7kn5xy+X+XhYYXKrfKt9/uTf&#10;W1aiCH9+RP4JgiAIwl3GN998g+3btuPjDz7Czz/9rD58ffvVN7j66Re48tEneO/CBTUA5PyZ00r6&#10;XTx/GkcP71e9//RMQDUJWPudwX6AzARkHD1yQA0HOawE4G7s270T+3ZuU7F729vYtXWzCmYE7nh7&#10;I7ZTBm7eoGLrxjdVGDIE3zDGWmzSYuP617HxDS3WvYa31r6qgqXE619/uSJ0OUgxqMc1QfgsXntx&#10;NV59YVVFvPL8MyqUJHzuaUM8u9KQWWgUhi+segrPM555SolDQxjk4bMrDUGJuGqFQSAqifjk4yqe&#10;fnKpEokrly+piBWUicsWGbIRjTKR5csMJRW1YO/DZYsMGYqPa5eqrHmBnqGoZynqMRsL5zJbkZLR&#10;EBSF48aMxsABA9ClSzekZ7REYko6YuOTERbZHKGRsUjObI249CxEJKQiMKq5EoBuvgGwcXRB7Tr1&#10;VfZfcHgkUjNboWWOIYMvJbMlQmPi4B0UBndtWdX3r0Nn5HTMVZfZbdohq3WOyu5L1ZZN0W5PSs1A&#10;grbtuMRUxMQlqssZ02fgow8u4esvr2CT9nyfOXNCO1n4Gb8YB358+OGHOHfunIoDBw5g48aNKuOP&#10;4m758uVYsmQJFi5cqDICR40apWKA9ljbt2+vgj2DmD1ICcgeQhyKok9fZnahfjLOPomcxqxHRERE&#10;RXA9PDFj5OfnY/z48SqmTJmi9oHx5JNPYsOGDdi8ebMKTjdk2RLj8uXLKrNW+GvB11WDhk3RpvMg&#10;jBhXipKyeZhYOk8Jv0nT5qvgz0Ul5Rg2ogj9B49HrwHj0LnbcGRkd0OPvtrreUK5FjNQOGE6RhWV&#10;YcT4UuSPGI/Bo0owaGQx+g8bh76Dx6LHwNHo1r8QPQZNRLe8EnTpX4TcXnnI7dkfnXsPQ8e+RejU&#10;ayRyew9Htz4jMDB/BMaPG4VpU8dj+rRiDCuciNSOY+EcOxJWESNgFzMarslTDGWysRNgG1sEu7jx&#10;sI2bBNvoQvikT0Joh8UI77wMAW3nwyNjFrxbzkZgznz4t10Aj6x58Gg5X03gDeuwAIm9n1DL+nLC&#10;b+sl8Gy5EE5ps+DaYhbsEkpgETUGzSLHomlkkRoc4pBUCo/MmXBJmw7H1JlwSuWQDw7rmKrdPhW2&#10;STNU1qB5LEtwp8MmeS6cMxbCscVCWCXNh1kc+/0Zev6Zxc+CNeVfc23fo4Zr6y6GBaVhaC/YhnXX&#10;ogscldzrB4fYwbCPGgin5oNhF94TtsFt4RDSBgFJ3eGQMBbWcUUwDx+MRj7dUMe5rRZtUI+DPij/&#10;tKgk/7TrGbXdu6K+78BK8s/WqilcHSzhaKu9FzWpr8LfqSHS/Bsi3rUWsn1qo0d0E3SJssKU7lEo&#10;6eCN4lYO6BRjjVoP3oe6jz6E+nUeQZOGtWFt1hBWzRrB2rwp/J0bo3tUfYxIqIuRSQ0wb1A8nhnX&#10;Co8PDMfiPn6Y18UDvRLs4WDdGN5uFH8OFZl7lHnuTvZwtDNDgEMd5ISZYVxuJKZ28cW0bkFYNCgW&#10;c3r4IDPcGp4utuq+vJ+e/Ufxx0tm/sUG2KGokztGZ1qgMNMeE9u5ozDNAtO7hmBOH209XVxQ2DkI&#10;gZ728HG10y61+2v39dLW2TzAEa1DrTC6QzSm9UzA8qJOeKE8H0vH5KBVnBd83OyV/DNk/nmAE371&#10;jD9KSF3+uWvHNzLAHuWFmdjxRFccfG4A3n1zIs5unYP9G5ZgSJ/uhsnEHs4I8nJDVJCvkn6cDBwV&#10;yMnCFIEG8cfLaO22MG3dbeJd0TfFEiuKO+Clmb2wclwiXpueg93PFWHLwh5YNSoMM0fmoHduNtKb&#10;RxgGhzQPR8uU5kr8dWqVju7tW2FYv+4YM6w/Rub3uafkH7PwX3nlFYwdOxb9+/dHYWEhli5ditdf&#10;f139Xfz++++NS/6aN954Q/295X0WLVqEXbt2GW8R/oyI/BMEQRCEu4yffvwJu3fuwqkTJ/HLz/9R&#10;Hz6//fpbfP35VXxx+VNc/uBjvH/+Ei6cPYNLFwyRmJiA8pllRvlnyABkGTBLgDkNmFmAnN5KEaiG&#10;gzAL8OB+7FMCcAcOaLGfpcDb38aeHVuMAnBjpdBF4NaNG7CFElDFery90SAB335zLTavX4NNb7yu&#10;gqXD1cUGoxg0jTdeexHrXn2hIta+8nxFrHn5uUqhZxNSGBqkoSFefaGqPDTEyxSIejz3dEWYisSX&#10;2NNQ/b6iIl5YtcIgFisE45PG7ESKRkMps4qVDErGaz0QVTxlyFpktuLKJ5aqycplUyeje48eyG7V&#10;VmX6paRlIj2zFVJaZCM5PUuLbETHJyMloyXa5XZHUlZrhMUlwys4XAk9lgPXb9QEj9R6DJ5+gYhL&#10;Tlflu63bdVIiMDiqOYK0aJ6cpkp+Ob03NSNLi2wl/FK17fBnlvjGactExcYjJDwK/kGh8AsMUf0H&#10;t27ZrL3ePseVT97HunWv46OP3sN///uj9sr8/d/8s3k4swcYnGTNgTYXL17EhQsXVFYfG4szWC68&#10;bds2FRR25eXlFdG7d+8K4RcfHw9PT08Vtra2FSfwf//739WEQgazEHkC16xZMxV2dnZwdnaGi4sL&#10;PDw8EBgYiKCgICUiuU6WMOtlzIsXL1bx/PPPqxJ8xtGjRyXL8C6Hr5F6Dc2Q022Ykn/F0+ZgfMks&#10;FE2ejeKy+drvC7Sf52LspDkoLJqB/IISdOlViC49C9G56xDktO+NAUOKUDhxLsaVzMeoibMxdNws&#10;DC6cgvyRJRg0ohgDho1H/6Fj0W8oB3wUo+eQqeg6sBi5/caiU68hWgxD+z4T0K5PCTpr6+7bfzAK&#10;hg9FSfFYzC4vwYTiYrTsUoiAtJFwbj4CtlEjYB9bCNfkSXBLmwbHpFIlzaybF8M6bhLsksrgkFis&#10;Mv9c02cqgeeiXXpnzUJ6vycQnbsEMV2XwDl1BhxSytT0Xff0Mu36hQhsOx/B7RYipstSLZZov89D&#10;ZKdFiOlcjuQuZYhqX4qUHvOR0HM5Yro9jrjuyxDSYRF8W5bDLWEUvDNKENBmDhK6LUTLgU8ive8T&#10;auiHTeJ02KfOq5B/FonzYJ4wD1aJHBAyBebxM2CVNAtWcZPhnDAaWX0WIan7YsS0KkBCuxEIzchH&#10;ZEZvxLYeAc+0SUryOWnbs48aAIeoHghK7YuwlgXaz31hE9wBjf26g5N9Kf/qubDnX/tr8s8o/mqr&#10;zL/22s+dUde7PxoFj6gk/6zMG8Pe2gzNGtWFZbOGqoTXyrwRXGwbIdypHhLdHkOWTx20D2mMYRnu&#10;GNfaDeNbOiHJtwlqPXQf6tepBfMmDeBsb6ky3Owsmqrf7ayaIdjNHOl+jdDauxaGZ7thStdQDItr&#10;huk5TpjXOwi5iW7w87CFr4cDfCndvF3gp11S5nF4iJujLTztGyMj0BwTusWirHcEZvSJxNxeIRiZ&#10;aY/4AEt4GeUfZR+z/xi6BHR3toe3sxVGdA7GmGxr9ItqjD7NrZAb9BiGJ1qjMNkS09s7YkBrHwR4&#10;2sHHzVbbHycV7Bfo7WKDZH8rjMoJw7BML0zoFIIXpvfDrIIcRPjYwdfNHoFeTkr+6X3/1KRhLVhO&#10;zUEinBzs5mCBpHBnLB2XjKdHeGHrwiwcejkfx9YU4uj6qSgc0AW+ro7aujjAxAXhft6I8PdWGYDh&#10;fl7q53B/L8Ok4CA/xAb7qduSInzRu4U3yvOaY3Z+IqZ098PyERHYvGwgXpuShWdHBmHR6CwM6d0W&#10;GQmRqmyYfQNbpcapzL+uOVno0bENBnbviIK8nhhXkHfPyD9mx/MLOGbm6691BjP0OdGXfxc5wZeP&#10;de7cudi5c6eqONHhF2lcnhn8Dz74IJKSkoy3CH9GRP4JgiAIwl3Gf3/5L04cP4E9u3bjxx9+UMLh&#10;u6+/xTdffIWrn36uhn9c+fATvH/+It6/eAEfXrqkMqNSU1Jw5NC+ivJf9gTUs/90CchLhsoGPHhA&#10;lf8e2PMODmpBAbj3na0VsWvb29i5dbMWm1Rsf/stQ2x+S/UINMSb2LaZJcIsD16nQpeAemxSpcLG&#10;zECjFKQANIQuA5kd+NJ1g3KwuqgqC68nD6/9bBoGmciMQ4MQfKZCHFaIRWNGIsXgteuvCUiWM6tQ&#10;P18TkQwOTOFwlLmzZ6GgoAA9evREdqscZLZqhxbZbRAdl4TwqDhktmyLlPQsJKVlIjE1E0np2QiP&#10;jkOatkx8i2yV+ecZEAwXTx+V+Ve/UVM8+FAtOLl5Iqp5opJ/LO9NTM+Ed2AIohNSVClvclqGutRL&#10;e1NbZGnrb4GY+CSERsYo4efh7a+Givj7B6JXj154e9NbuHjhDH764WucPnUcb65fhy+/+Fx7VTJL&#10;7tZLhf5ItmzZUhHMVJg4caKKgQMHIiEhQQWFX926dVV5MuOBBx5QmYaM++67T01m1qczUyjqwRMg&#10;/eSJZc/MXGRkZmZi+PDhKvhcM6NCD5YpM/OC8fXXXxsyebXgSSX/bevBsio9fktZlnDr8Hlr2MQc&#10;ub0LMH7SdJSUzcWY4hkYWzwT4ydz2u9cjC+Zg8KJ5Rg5bjqGjZ6G/BFT0aNvIXr3HYX2HfujZetu&#10;GDR8KkYVL0RB0QIMHTcbQ0aXYXDhZAwcXoR+Q8eh37Dx6DNkInrkFaFHfgm6DixC535j0aHvBLTr&#10;XYz2fSaiZ//RGD50OCYWjdLeIyZj1swp6DO4CAFpBbAMGQTH2AI4xIyAY9woeKYVwy11KhwSp8A2&#10;fjKsm5coccZBGx6ZZbBLLNN+nm7o75c8C3Yps9V0X8v4mbBOnKEm79olTFGy0FK7L7P/rBPK1JAN&#10;s6gJaBZeiKZho2AdOwH28ZPgkT4Z/i1L4Z81GXGdZiG0zXQEtJyJ4DZz4JtdDr+UEWiR2QaRmYMR&#10;2roUXUc9jeyBKxDafhFsk2fCIbUcttr27dMWaJfzVI+/ZvFzYR5XrrIFndKYNThT2z9tv5qPhmfy&#10;WIRkT0Rwy2KkdJmKoKxx8EsfiZD0oXCNZd+/frCP6A770BzYxQyGb0YRHJrnwyYgG9a+majn0hZ1&#10;HLNRx7m1GvZB+WcQgJR9FH8dDcEsQI+eaBQwFM3CxlSSf82a1IelWSM0bVQXTRrWUZl/Fs0awtK8&#10;CWzMG8DV7FFEO9VCr6gmGJpsi4ExTTGwuSWcGtdC7UceVOXkXs4OqmQ1yM8Tvp4uqvTXztJMXVLO&#10;cTJvepAlWnjXRWe/x1De1R8LhqYjJZyizBE+rraq1JbZdhR5zPxjGbC7kxaOVoj1tsCEzlFYODwV&#10;Uzp7Y1IbR/RMtEOQpzU8jCW/vF/lS0dtPY5wc7JFbLA92gTXR29tv4e3j9QeS1MMiG6EBf3CsbR/&#10;CNrGuMDX1Q7eRpHI7bMHoaujDcK9bNA60g6pbo8gP8UJS8Z0Qnasj7asNYJ92O/P0PPPIP/Yv88V&#10;oX7u4ARiDkFRIlF7LCE+DhjfJwarS1Kw44mO2Pdsbxx5JR9bHu+LNklh8NO2y+EfzP4L8fFEqK+X&#10;KiEO9nbX1uuBMO3YRvh7oUXzcOSkxyM60FcJwbgQD/RMccPUXqEo7R2IpcPDsGZ6K6yf3hobylLx&#10;RFEWurdPRVJUMNJiw5GZEInWqXFok56osv847be/FoN6dkJBXq97Rv7t2bNH9erVX+e3GrGxserv&#10;Jr8QM72eolD48yLyTxAEQRDuQlhauX79elUC/ONPP+G7b77Fd1e/wVeffank32efXMEnH3yEDy++&#10;jw8vfYAuuZ2VxJgwYZwq+zVk/xmGgjBOnTymgkKHl+8ePYwTB/bjCHv/GcUfY18V+WcQgFXknxbb&#10;NhvlH8Xf5vXYsukNbNn4Bt6m/NOzALWg+NOjqgB8a92rKta9+qLq38cBHZOLx6NwxDA1nZcDOliy&#10;eyvyT49bWcZ0Of5cOmkC3FydERURhnZtWqJ3j65qwi+nCHOfODE40N9PDfngvuqhlzGrPocm1+u3&#10;LVuyAC3S01VmWmRUrMrO44TeFtltkZ7VBmmZrRGbkKqy8ViS21K7rY22TCvtMig0EhGx8UhIy4Rf&#10;WCTcfPxVH79mljZ4tE593P/AQ3B2p/xLQKscZv51RHh0c1jaOiAsqrnK7Mug9MvIRmJKC9UfMEK7&#10;nVOAffyD4erhAxcPL8TENkfPHj2xZPFC7D+wG8ePHcZnlz/Ej99/hR3bt2Lbti349ttvjK/Ke5dL&#10;ly6pzD4GB5Y8++yzWLVqlcp6KC4uxpgxY1T2BPsUZmVlqUhJSUF4eLgKCkBmFLIfoqOjI5o2bapO&#10;uBjMsNBPnCgcuQyDJ1H6ulq3bq3KqrgdBrMOV69erYLlWiyt3rRpk9q3Q4cOqf08duyY2u9PPvlE&#10;BeUiezoJ14fPQVMzKwwYOhrFU6erzL/RRWUo1GJscTmKJs/RLmejcIJB/o0aPxMFY2cgf8QU9B80&#10;Hj17j0CrNj2R034ABo8ux/CiBRg8ZpaSf0NGT0X/4drJ8mDKv2L0HVqCnnlF6DN0ErqxdLjfOHTq&#10;W6Qm/+YPLcTYMaMwvXQC5s6dhvETS5DWfiRc4wthE1UAq+C+cGxuyPhzaF4I99TJ8Eifpqbz2iZM&#10;hXX8VCX0mMnn07JM+50/l8Mti5N9OexjDhzT5sMu1SADrRNmwjJumirPtdKWdW4xB26Z81WWoHVc&#10;MSyjR8MqphCOKZNh1XwiLKLGwixiDJpGjkHj0FFoFlYA+6RJMI8tgSVLgBMnwy+zGHaxI9BMW477&#10;YZXAib0z4Jg+Bw5ps2GVNBuWSXNgkTAbZlqYs+Q3joM+tNsSKf6ma/tUCuvIEXCL7QPn2Dy4JY+H&#10;R1IhIlsOhWtML9iFdoZjRFfYRA+FXVR/2Gjbs02cBNv4ItiGdoOlfzs08GiP2g4tUMcxC3WdW6ts&#10;v3oc9kHx52LI+KuQf+7d0MBvIJqFjIJ51IRK8s+Mpb5NGyj516j+Yyoa1nsUtpZNYGneGE0bPgYX&#10;s4eQ7vEougQ1wIDm5sj0bQiz+rXQsG4tmDWqBzd7GyWumG3HjD1nOys4WJvDydZSDQDxd7eHr4sV&#10;/J2aoXuiD1aW9MLQ3GTtPhRs1vBwtjEKP0o3u0ryj+uK8LRGQbYvpnUPxJCEJsgJbIBwH2sl9ty1&#10;5bg8g9KPmYP+XiwdZvYgwxFebtYIcW+CRI866BzeFBPauWPxkDisnTsI0/NbITbITVvOVvX883V3&#10;UOHNdbrxZ3sEupsjxbcxhrSNQJuEQAR7cUKvE8L83ZX4C/J2qZB/LPkN9nFTWXycHMyfldTU1hcb&#10;7ITxeel4ZckwbF7eC6/ObodJ/eIRpi3jo+2vr7ZcsLcbwvy8lQAM8dVCDQPxRGSgD6ICfZEQHoiO&#10;WUlIjgrRrvNW2wlys0erCEeU9AjBqgktsK68A96c2wPblg7AVO3xJUeHavcLMsi/+ChkJUSjVUpz&#10;dMhORY/2rdC7c2sM6N4eA3t0vGfkH7+Q0l/jtyNsbGxUKTCz4fk5Vf7m/LkQ+ScIgiAIdyEsj1y7&#10;di2uXLmiSjAo/7798mt8/fmXKvvviyuf4dOPL6sSYE4B3vb2ZiUdWNoxfuwYnH73hMr+YzATUC8H&#10;Zij5d/wIjh06gKMH9uHQ3l04sGuHMVj6u8VQ+muUf7oAZOnvjmoy/7ZyKIgu/n6T/HsF82dNR3ZG&#10;OtxcXdC4UUNVrsnsqgfuvx8N6tdHgL8vRg4brDLubpQNWPU2/faq0k8P0/tyqIePl6fK8tI/4DLL&#10;q/Zjj6FZ0yZ4tFYt/O1vf8PM0hK1XmYp/jqulTAzk5H9DPPzBqKxdgLxz3/8E48+Wgux8UlK/mW2&#10;bqcu27bPRVpGS0RGx6FDp67olNsN7TrkquxAX/9gBIVGICouEe4+fkr8NTG3xGN16uPf/34AD9d6&#10;DIEh4Yhnea/KJmwLv6AQmFvbqazB5gnJiEtMQVRsgsryCwwO19YZBA8vP9g6OKGpmQVCQsIwsagI&#10;a157BXt3v6OmQ7OU/NurX+CrLz/D+nVrcOjgfvz887USIOEaPCnkyQ+DEu7gwYMVJcLsgahn/j33&#10;3HMVZcSMIUOGVAT7H1IiMoKDgysGqbD/of5aZDYi/12zRIvly66urhUlz8xg1LMZmX3Ik9Xc3Fz0&#10;6dNHZW1MnjwZpaWlWLFiBV566SUVzIjUh6icOXPG+Gj+GvB4WlhZo3BcMaZML8eEyTMxbuJ0LWao&#10;8t/iUvb8m6/9PBej2duvaCZGjp+JwglzMWzMTPQZMBbde41CVnZ3dO42FEPHzsGwovkq+y9/1FT0&#10;ZZkvs/0GTUC3vGJ0HTgenfuORpf+heg1cDQGDRmlJO+UknGYNaMYkyZNRJd+RfBPHgbLkHzVu88u&#10;pgB2YX3gkTgajnFj4Bg/Ds5Jk+GSWqoGbjinMZuvDPapM+GSXg6H5DLYaL+zVx+lnl3KLCX87FPm&#10;wCZZi6TZ2u3lsIybAfPYUpjFTjVM5WWvvthJMI+ZCItoBif6jtMux8K++XAl9uwSJsA+cSIsI0fC&#10;OXWKtu6ZcM6YB9vkcpU9aBFbrK1vMpy1/bBP1babyozDcsP0XW0fLBJmwTKhXLssh3nCXJgx4ikE&#10;Z2n7QPk3DZaxE+GZUgiv1DFwSy6Cb8YEJHQsgmvzPDXswzluCGzZ27D5GFjHTYB1Akuex8MipD8a&#10;eXZAHccM1HXOQj3nbC1aVci/uszy0+IxPdxyUc+nH5oEDYdZxDhYNZ9cSf6xRJfyj1l/Deo+WhEW&#10;zQxCkGHd5DGk+jZBblgT9IyzQ5BTI5g3roMmDWobyoW1dThZm8HL2R7ujrZK+jnaWMDF3hoO2vVO&#10;Nmbazxba9WYI9rRDapQv/DzsVa9BTvWldGOmnZujtXadjfqZQpA/cx1ejhZID7ZHboKLKjf2cWii&#10;rctCiUUOC+H9eB8KNj8Pw+APykBODWb2HwWhhzPX0wTJvk0xJNsNozqFIjfFFxF+HBhipzIU2fOP&#10;GYh+lJVu9vDWwldbn4/2e7gf5R0z+xwR7O2EYC8nJfwo/gK9nJX4M2T+uSDA00mV/DIbkj3/KAG9&#10;WUasrT/UzwktYnzRNSsMKRHa8p7MUDSIP3dOJ/Zw1pbxQoiPB0J9PA0lwAEMQ9lvhLa+6CAfRAdq&#10;oV1y+EegpyvCfV0xIrc5loxogYWDYvBKaUcsGtMRbVOikBwVirTYCNXvLzU2DBlxkWiZHKsy/7q0&#10;zUTXdlkY0K09BvXKvWfkX3JycsVr/HbFY9pnI37eZHYg/+4Jfx5E/gmCIAjCXQhL/9h75fTp0+rn&#10;77/9Dt9++RW++eIqvvrsCzX847OPr6jy308/+gSfvP8hli5cjLp16uDf//438gfm4dzpM7hw5hwu&#10;nDtrMhH4FM6cMvQCPHb0oKH3H7P/du9UobL/dnIC8K3KP8MgENX7r0L+aXET+ffi6qeRkZ6Khx9+&#10;SIk1yrHgoAC0ys5CXv++yGndEg72hl5uLMNkRl51co9R9Xo9eFt14o+h35fBcmD2+OPwjyeWLkBJ&#10;8TgMGdQfdna2FWWe6WnJFduqKvyulTAbgmKT8q9Xjx4wM7fGw4/Uwj//9U+4uLgpwde1W0907tJd&#10;ix5ITmmBoOAwtGnbAa21aJHREhFRzeHi5oWgkAh4+PjBys4BjZo0w0MPcz33oW69+ggJi0BUbBwi&#10;Y+OR0bKNKud1cHZVmX/MAAw29vHz9guEp08APL39YO/ojHoNGuHBBzmN92FtnU3h5OqGwNAwtG3X&#10;HkuWLFKvox+++g4fvvee9hhe0V4zZ+Sb/duMaakvs/X0qcWff/65GkTCYCaf6XTjF154oSITkEIv&#10;Ly9PRceOHZU0ZP9Cd3d39W+Fr1e+bvXSZb4fsFcTMxAZjz76qMpA1IMCRA/2UtSzEQcNGqTEIWPB&#10;ggXYvn17Rdyt8NhYWllj7PiJmFI2ExMnz8CkKTMxaWo5JpVy6McCFJey7988JQCZBUgJOKZ4LkZN&#10;XID8EWXoO2giOuQOQXqLTujaeySGjCnHoFEz0X/YZHQdMBa5/cage94E1eeP8q9L31Honz8SBSNH&#10;YFLxWJRNK8aMskkoGDUeES0GwzZsCMyDB8Ncu7SNMWT+2Yfnwz1pLJwTx8I1ZRIck6fCKaUUPtmz&#10;4J5RDvvk6aqvn1taKZxTZsAxdTrcWpTBLmU67JLLlfxj9p9T+lw4asHfreKN8i9mqiFiJ8Mihtl8&#10;k2AWrV1GT4AVMwCjh8M5Lg+O0XmwjhoB6xhO3y2AW3oZnLV1ebVarESfbeI0VTpMkWipXRrkH7c7&#10;Sw0BsU6caZB82nYt4stgkThH9f0zT9Au46bDIq7MmP03BTYJk2Gv7TuzGRm8zorriB0Hm5gCuCaM&#10;gEtsf1hHaBFbCIuIoWjo0wN1nFqijkMG6ru2QgOXlqjnQvmXU5H1x5Jfg/zriDqevdE4YAiahY5S&#10;stMqobSS/LO3agY7q6ZK4jWoWwuN6j2GhnUfVRmAFH9mjetrt9WGRcNHYNekFqwa1VKTfRvXe1TJ&#10;P8umDWCuLdNE+93GrLESfxR2rg7WlUQgLynsXB0slIjzcLJS4eVso8p+Wd5LkafLPHcnij1rlfnn&#10;Ym+lrcNM29cmsLdupsLRxlwt62LP7VEiavdx1tajxKEhKABVGbBRvKmsQhcb+LtawNvJDB6OFvBk&#10;1qHK+jMIPwpAXw4g0fapQiZ6OMDf0wEBXuzL54gQH2clAIO8nZXs07P/WPJLEUj5R+Hn7+4Eb2Ym&#10;auHjru0HxaIWXvr+KdHooD12a/V4mC1JERmsrUcv8w1Tvf581IAP/h4VyDCIv6hAb3V9mK+7tpwH&#10;0mMC0DUtCMXdozGroB06pEWpTMEWzSOQmRCN9LgIJEeHICM+Eq1S4lTmX5e2GejcKg0dspLRrW3m&#10;PSP/+GWR/hq/E+Hr66t6+gp/DkT+CYIgCMJdCrOJWOKnRMF336vMP/b9Y+mvyv67/KnK/lPx0WV8&#10;8v5HmDtrjsoSogQY2H8gjh06jkvnLuDiuTO4cM4wHZhlwafePaaGgKjpv/v34sAeir93VObffmb/&#10;mcg/ve9fhfwzLftl5p8WlH+3WvbLCbheHu4q046ZdX179VD99gwy7Vo2HWXb6JHD0LhRI/Uhc+L4&#10;0b8SfLc7OF24ZOI4lYnYsGED2Nvb4f7771OTf033bcPaa9LPkMV4LfgY17/+CorGjYWXtx8aNTFT&#10;4s7ewQltczqqaJHRCgmJafDzD4Z/QAji4pMQFh6FgMBQuHv4wM3dGw5ObmhiZoE69RvgsTr14OTk&#10;jIjIKLRs1QadOndRyweGhCEptQWCwyLR1NxK9QH08guEq4c3nFw9tHCHrb0j6tVvhPsfeBgPPPgw&#10;atetDzNLG9g7uaqsQv+QcIRFxaJL1+7qdfTD19/h2OHDeGv9G/jm6y+1V6LIv7sNTjI+e/Ysdu/e&#10;rYIZiPPmzcOcOXOUzOvVq5c6saU85PRkliwzOHnZ0tJSBfuI8r2kfv36KpiVS4nIoFTUT/6YAeLj&#10;46OCWSY9e/ZUMXjwYMyfP19Nf3788cfVEBd9sAuzDrl/DA59+eijj/Dxxx8r6cmsZ/ZGZNzuk0ru&#10;r7W1DcYXTUDJ5KkomTIdJVNnYMq0WZg0dbYWc1BSOh+TShdgghKAczBm4iwUFpVj5IS5GD5uNnr3&#10;H4euPUaiddveaJHdBX3yizBo5DT0HDQR7TkcpD/l30Ql/3rljcaQYQUoHFWAsWMo/8Zg9JhxyO44&#10;Es4xQ9DYbwDMggfBPCQfNlEjYRdbCOuI4bCLHA7XhLFwZiQXwyV1mhrm4d96LryyZ8MpeRqcUin+&#10;psK71Ty4pU+HV+Y02KcwK3COFrNVxp91YjnM42ZqMQOWSrjNgE3CTNinlsMynsM/psI8dooq52UW&#10;n33caNg3HwXLqBGwihwM68h8NUnXLHwovLLmwEtNBV4Mh7Q5sEuapm2jTFv3VFjEa9tOnQkPbRnH&#10;FnPUdGALZvWx3DiJ2X/acvEz1KRfc227NnHjYBVXqu2Dtl+c+Ktt0z25EPaxI+AUXwD7hPGwjp8M&#10;m9jRsInoC8+UAjg1z4NNWB9Yhg3SjlsP1HPlcI/WqM9wbqldGuRfPco/Tvt1pQBsj8coAFnu66sd&#10;57BRMI8cp617iupNaCr/rDnww6opLJpS8tVRJb/1HnsYzRrWUdmAnOLLS17frHF9WDVrAIsmdWHW&#10;qC7MG9eFjXkjNSTErHE9NG1QG1ZmDeHhZAMfNzuVQUdRxrJfDs/wc7fTfrZV16tSYG0ZL1cb1WuP&#10;EpCXntpyvD/FHwUZy3HdnazVNGKVTejAjD9LeDDbz8mQLagy/7T78HeKNlWyS5mnsvYcDKW8zOLT&#10;tscsPgo5JfdcrOHprIW2ftXvTwtm4HH/GAHa/Tn914/3Vb87GK7z4oRf9uaj8DNk/qlsPy7L0mO1&#10;PUpHe7jYWmjbslP7x/1SYtDbWd3G4PqZAclhK3aWTVW2oOobaOzzFxbgpUqBQ7zcEO7ngcgABsWg&#10;J4K9tOV83BChrjdcF6Xdnh4ThNQY7e9rWADiQgOQFBmMRC0SIoIQHx5oFIARyE6KQeu0OLRMiUVW&#10;QhSyE6PvGfnH92X9Nc7gwA5+ocT33ZUrV6rpv2xBYWVlpd7n+f5uuvytxOzZs6VP7Z8EkX+CIAiC&#10;cJfCE9+TJ0+qrCAKQDUo4Jtv8bUSgF/gyyuf4bNPrsk/lgAzE/C5Z1bDzdUND9z/ALp37YaDe/cr&#10;AcigAGQZ8JnTJ67Jv0N7sX/fO9i3x1D2ayr/dt+S/DOIPyX/GNVk/uni75mnlsPF2UmV0rbKzlRT&#10;cPXsOT2T7loYBOCg/n1U9pK/n4/K2qsq7PQMPtOouszNgustL5uC1ORE7UOwJVqkJWPB3HLV68/M&#10;rJma6Kvv063IP8azT69AbqcucHXzgrWNdnITpJ1oZGSjdZscLdoiIzNL+z0TOTnt0LFDB8Q2b47U&#10;tHT4+QdqJx5NVcbg/Q88qLL0HqtdF/aOTohPTEKHjp3QvmNnBAaHITwqFjFxCbDU1t/Uwhou7l5w&#10;dHaFtZ0dmjUzV1mCtR6rjbr1G8FCW8bDJ0CVASektEBGq7Zo06Ez4pNS4O7phc653bTX1VVc1V5b&#10;72zfjlOnTuC//2XJr8i/vwoUbiwFZvC9Z8OGDaq/E4P9DykQGSUlJUruMThIpVWrVhURGhqqpigz&#10;2NtQn7Zs2nSe2YcUjDzh5ARmCsiYmBiVedi+fXv06NFDCcQRI0ZgypQpKmbMmIGnn35aBfsxsgei&#10;Phma/Q85PZpBgXg9uG1m9E6aVKw9hklKAE4pnYHJ02aheAoFIOXfPExi+W/JHIyfNFvJvxFjZ2gx&#10;EwXjZmPgsMno0Wc0unYfjhZZXZCelYueLAfOK0anvuPRY1ARemnRf3AhCkYWYOzYUZgwvhATisYi&#10;b+hoxLUaCdvwoWgaNAjNggbCInQwzEMGwyZyJOyaj4Ft9Eg4xI6EW9I4uCRNgEfGDMMU39Tp8Gs1&#10;B57Zs+GYUqZFqcr+88yeB5e06fBpORMuLebCNnmuodRXyb9ZsIg3lPwyWK7rkb1QiwWwii+DuV4C&#10;HDsZ1nElcEqeBNfUibCJZQbiYDjFDtL2pQBWMaPh3WoBvFotgWvGXDU8xKp5MSziKPmmqgw+9vnz&#10;bLkIDulztHUbrjePn6l6/HGwh3ncNJhpv1vFl8Ixcay6jvKPg0uso4bAO74PPJr3QlRmT3gk5cM2&#10;bgxsmo+FdcxIbfva8s2LYMnjRvHn0gZ1nSj82ij518C51TX5Rymohn5w2i/7/XVGPe9+aBY8HOaR&#10;2npii2GTOA02VeQfM/8crJrCxrwhbLWwbFYPlk3rwVr7maW/Fs3qw8qMwq++EnxqOQvDsnaWjWFn&#10;1Vj7uZEWjVV2nqu9BTycLOHvboMAd1sEe9kh1FsLHw7osIGvGyWfDTyUwLOEq50FnO3M4W7MAmQ2&#10;oLOtGWyZRWjTTGUEqhJge0t4abf5u1MqGiSir6utkmrMnGOoDDtXg9wzlBMb5CGlGzP8uA6uj9tX&#10;4tHZGt7MwNNu89Tuf00CMhuR++uAMF9HhPmwxNcRId7az74uiPB3QWSAqyoDjg3yQHSgO6J5qUVU&#10;oBtiQ7y0YHmuO6KC3NA8zBMxwR7apRdSov2QGhuIhAgfxId5Iy7UB6F+rto+2iDI2wmJkf5IjvZH&#10;SkwgkqL8kahFvLZsYmSAdh9fJEf5IS02CEna74kR/kjTlkvXfs9ICEHL5HC0So1CZlIkWiSEqp9b&#10;p8UgJyMOOS204GVGItplan9Ps5KQ2zoNuW0M0bVtC+331HtG/lH26a9xfuFaVlZmvKUy586dU+/z&#10;/MImPz9f+2ySAS8vL5Udrt//esHsQvahFf54RP4JgiAIwl0Kyy1ZCshQ8k/7EEr5982XX+Grz79U&#10;ff8+/+QKOPyDApDij8EMwNdefhXeXt4qQycsLAzr164zkX/M/jtpLP09gCOH9+LA/p3Yv9eQ+acE&#10;4M5t2L3dIP9+VfZrKv+MAz90AWiQfwbxV1X+UZ5RplHkde7QTk3LrV766WEQbQvnzkStRx5B0yaN&#10;VXkuZZ2p5DOVfqbX32qseupxtG2drTIM7W1tMUE7WWcG4KsvrIa1lSU8Pdy17a6s2K/rST89dPnH&#10;ScYsb54wbhwKhg3F2NGFmDd7JlY//SRWrXgCK5YtxbMrn8JLz63Ci88+gwED+iOnXQdERceiQYOG&#10;+Kf23N133wN4pFZtNGzUFLb2TggMDUcbbZmOnbsgPjEFYZHRcHbzQONm5tqlJ5xd3NBU+7lx02aw&#10;sraDu5cvwqOaIzUjWw0S6aDdr33HXKRntkJCShpimicgOCQMPn4BaNmqNQ7tPaAGyBw8sB8//cST&#10;np/5SlSvR0GoDmYZ6u9TjPPnz1dk9fGEUO+DyDYGlImMdevWoby8HNOmTVNBgUjpx0hNTVUnnSxj&#10;ZiYiex7yBJN9OCkNGew5ZWZmVpGlSIGo90H08/NDVFRURegl0gyuhxm9LVtmYeCAAUr+TZ46AxNL&#10;ZqCoWLucXK7FLEwomY1xxeUYM4FZf7MwctxMDB8zHQVjy7XLmRg0fAp69i3U/i320f4dttH+fXVG&#10;u+7D0WPgWOQNH4PhBeztNwLFxWMxY/pkjB03Ae17jIZv0ghYhhXALGQImgUZMv6swodr1w1V0s8x&#10;bizsYkbCqfkoeKVPhHeLqfDKmqV6+3lklMO75WzVX88ueTqcUqfBK3sOPFsuUGXAXpkz4J09Gy4t&#10;ZsMtYw48MufClvKPGX/NOeyDmYHlcM2Yp8p1rROmwSaR2YDs3VcCi5hiWMVOhFX0WFhFjYBFRD4s&#10;tbCOHQ27xBJt2wvhmrUA3lnliGhXCtv4SbCMp/jT7h8/Aw5p8+DZaonqC2ilhpJMUZl/Zqq/X6kK&#10;LkdRqIRhovazdrt1wmTYhPeBU/QA+KQMh3tCvuo5aBs3AbYJE7T1aPsVp0X0CDQL7IP6rjmo45Bt&#10;lH8s822l+v3VdcpCHceW2u9tVelvXWdm/3VEXc9eaBI4FBbhhdpj4TqnwiZp+q/kX6N6tVWpb73H&#10;HkH9Oiz7fVRl+7EMuBmz+RrVUVl+zRpq0YhisIEKZv0xW5BhqaIhrJo1UmGh3e5gZQYXW3PYWzSB&#10;I8t0tbCzaAwb88ZqmAizDSkLnXibtpyTkoAsC7aCm70VXJjlZ2dZUdrroC3nql1PycfrPBytlKzj&#10;z5R6bg7GDED2AdSW00uH3bXfmRHowWW169gn0M1JW492G7MMKQw9ebt2mxr4wV5/Luz/Z69Ke0P9&#10;nJXsC/NzQoiPk1HuGYQfJ+02D3ZHTJAb4kM9td+90DzEXUm6+HAvxId5ISnSxyD8YvyQEkOxp11G&#10;+yMpyg+JSuYFIF67pCxMCPdBamwQ0uMC0SI+SC3HoPBjNh9FH8VfmvYz7085mBEfjFbJYWiZEo7W&#10;aZEqslMj0LZFJHIyo9E+Ow6dWsWjY6sE5LZJQW7bNHRqnaJFsvZ7quE67bJr23T187008IPvmXyN&#10;87MXWzjcDL6ns980vwAaP358xb+R6wWl4rBhw9QX1MIfi8g/QRAEQbiL4YcwTvz9/vvv1YdQ/qz3&#10;Cfv8U6P8+/iyEoBKAn5kkIAfv/8hdm7bATc3N/XhjCfIz61ajfOnz6o+gOdOnVaDPwzybz8OHdyH&#10;w1qw5x/FH7P/9r2zDbu2bcaurVpol7oArJz5x55/GyqX/WqxecNabDLKP12GzZw2RX1I9PRww2sv&#10;PqtEmS7SKks/Q+hyrmzqJDz00IMwa9ZU/V6d7KsuquvvZ3ob+/KNKSxAvbp11X61ysqoNFiE8s/c&#10;zAwB/n54qaIsufoef9XJPz14DPTYrAWzIg3BEmnKUkNseGMNRo0cic65XVVpb2h4JBxd3GBj7wQ3&#10;D281sbeTdlv3Hr3QJqc9IqJi4eMfqMqJXdw84Kv97O3rD//AYMTExiMxJQ0paS3QIiMLXbp1w7Sy&#10;aXjqqSfg7eWFOnXqoH4DDpAwh62tA1xc3eHn548W2vKvv/wqPr/ymfEVKAh/DlhWxh6omzdvVsFB&#10;KkVFRRhHuV5QgLS0NERHRyvhx4Ep//jHPyqC4pBhesLK90R+MSLx1w2+7+uvh+pul/jrBl8b94L8&#10;09m7dy9mzpypBsn9Fpjxbfq+yRLhAwcOqC9tmFWov7+yZJgtHYQ/FpF/giAIgnAXw+w/fvhkHyxV&#10;9msMSsCrX3yJL698js8vf/or+cdgGfC7R46jbZu2eLTWo6hVqxYG9OuPta+twSlO+jx1AsePH8LR&#10;wwdU+S9DDfyg+KMA1OKa/LuW/Xcz+bdZi00m8k8XgNkZLdQggvGjR1aIMlOJZir+GBRwlHQ9u+Wq&#10;D+IpSQm3LP908Ved/GP2YPH4MfD39VFZRcGB/iibXKyW1cUf47UXV8HcrJkqN37p2acr9st0nxmm&#10;4k+PqtKPUVn8GeTfFhP5x8Ep67X1TSudikGD8tG9e090NUa3Hr3QvVcfJf5at20Hv4Ag2Nk7wdLK&#10;Co0bN1Hlk1mZmRg+dKjKMhyhBXsOLpo/D6++9AK2vq09dzu2ol1OGyX+GjVqDGcXV4RHRKt+g1Ec&#10;EhIcioDAIIwpHIOvrn5lfAUKwt0NS5n1XoNdunSpKEmWkKDk6dSpE+Li4qq9XeKvG3xtsFcpv4D9&#10;K1Od/KsKM7t5rDhJXvhjEfknCIIgCHc5zHih/Pv000/ViSzlHy+/UpN/v1RZWrr8U1mAH3EK8Mdq&#10;cutH732AMydPo3TKVLi5uir5Zmdrh2FDhuCd7Vvw7vEjBvlnjAP7dmPvrnew552t2KfFXi2uDf7Y&#10;pOLX8u/awA9GhfxjGMXX2ldfRFCAv/rwyBJaXZKZSrTK4s8g/5Yvnq96BHIi8IzSEnVdVZlXXVxP&#10;/pVNmYTmsdFqKjKHegwZNBDPrlxeIfxM47UXV8PJ0UHFC6tW/Cb5x6ia+Ved/Nv6lnbcjLGdx1SL&#10;TevXYtXTT2F6WRkmFBVh1KhCDB46DG1z2iEqOgZ29g54hP0A778fDzzwgHv4Sp4AAP/0SURBVJK6&#10;9es3QEBAABbNm4sDnNy8ZxcO7N2tns+D+/eorM4tm99CfHwcbO3sYO/gqJ3ghCIruw3atGmHxKRU&#10;REbFqIEipaXTVHm5INxrcHK66RRlib92cNAMe+tywnZ1t0v8dYOvDb5f/NXhwCj2cuXgEE6Lr07+&#10;CX8eRP4JgiAIwj0Av32m/ONJypdXr+IrE/lnGPxhkH96D0CD/PtIyb/3L1xSpb4c/DF86DA1tZO9&#10;XywtLDChaJySQ7r8O3hgL/bu3ok972xT8s90+Icu/3Zs2WiQf0YBaJBXBvGn5J8u/rSg8KL4ev3l&#10;5xHg56vkX1Vhpku0yuLvFax95Xm0bd1SlZRER4ZjrTEzz1TmmYap8DMVf7xctngeUpLilSh7+OGH&#10;0C23I55+YmnFfauKP8ZrLz2L8LAQlSm3euUTFftXVQCaPhbTuBX5x8w/HjsOTtlulKm6BKRQpQjk&#10;uubOmglHBwc0bNjQ0POsdm3t50YwM7eAg72DyuJjsF/anh3bcGjvbhzctwcHtOeWzynlH2PTxjfx&#10;xPKlmDmjDJOLSzBzejkmTpiIvLxBKJ9ZrsopP/jgA5ncJwiCIAh/cShA2WaG09g5IXjHjh3GW4Q/&#10;IyL/BEEQBOEe4aefflKTLD/58GM18ONro/xjfHb5mvgzyD99+MeH+OjS+0oAMjj04+2Nm5GWmqaa&#10;5lPGeXp6YMniBdi5YysOH9qPfXt3qdJfZv0xWAJcaeiHsfRXxea3DJl/xuw1vYR185vrsEkLdbl+&#10;LTj8Ii42Rm1v1vTSSpLs1/LvZTz/zAp0yGmjMhUtLcyxYtkiJeR0WadHVcmnx8vPP4OntPuMKhgC&#10;X29vPPjgA3jkkYfh7+uNhXPL1fJVZV/VWPfqSxgzsgAts1rgledX/Sb5p4s/g/xjBqQhNmtB6cfj&#10;slmJv/UG8WcUqRXHVQse63e2bFJDV1Y/9QRioiPh7++nhiGwP19MTHMkJ6ciNbUFEhKT0bx5PNq3&#10;a4c927fh8N49OKiFqfyj3D125ABOnzyO9y6exeUPPlLx3oWLeO/SJXz/3ffGV5ogCIIgCIJwNyHy&#10;TxAEQRDuEdj/j4M/Ln9kmOjLXn9XP/2iIvvvC5Pef1e0ZQwC0FD+q8u/985fVALw9IkTWL5sKZKT&#10;k1C7dm08+OCD6uc5s8ux8a31leSfHtXJv4qyX6P80wVgVfnHzLexhSPwz3/8AxHhIXh+1QolyUwl&#10;GqUah3DMLJuC0OAgJQrt7WwxpbioQvBVlX6m8eoLq7B4/myMGJaP9LRkmJk1U4NCWDackZ6Kkglj&#10;VTahvo7qhF/leFmLa8Kvavxe+Wd6bHi8KFB5HG8k/zh5+fWXX8CTSxdj6cL5WLZ4IZYtWYzlS5bi&#10;qceX44mlj+O5p1dq61yPQ3t2V8i/gwf2qGEux44cxKl3j+HcmXfx/qWz+Oj9i/jg4nu4dPY8Pnz/&#10;fVVKzteXIAiCIAiCcPch8k8QBEEQ7iEoaH784QdcuXwZH77/oRJ9FH96UAAymAVYkf33wUf40Jj9&#10;R+FjEIDncOHcKRw6sBcL5s9FeFio6qvHEtfAwAA1LGLnls2V5B/Lfw1Cyij/jNlqVQXg9eQfS38j&#10;wkNVyXFyYgJWr3iiQvoxnl35JFpnZ6JJ48ZqXwL9/bFo3mwlBCnjqpN/zO4rHDEMbVtlI8DfF1aW&#10;FkpkNmhQH5ktUjFhXCGWLZ6vJvfq9zFdjx6VhZ9p/Fr66XE9+Wcq/gzyTy/71Y6DyXHhsdKPnwrt&#10;eFaWf5vUsJXd27eoY89efkf27sHRfXtxdP9eHNEuKfko+xhH9u3Rfme5r/a7djuz/Sj9Thw7jNPv&#10;vosLZ8/ivQvncen8ee25P4dzZ8/hk48/xg/a60nEnyAIgiAIwt2LyD9BEARBuMegqPlFi88//Rwf&#10;v/ehyvJjFiCD4o8S0LT0l6Wdeukv5Z8q/z1/HhfPn8a5Mydx8sRRVRI6Z045bG1sVMYdo379+hg9&#10;skDJvD3btygByAw0lf1XjfzTBeD15B9FGOVYUGCAWj9F44hhg/Hk44uU9PvXv/6lrucgi149uuGN&#10;1142hkHMUdI9pS07ZNAApKcmoVnTJqosWN/ff//7X0oAMsNwzcvPqSw/hi79TKOq/DNswyD7rhe3&#10;Kv8YptKvQv69SflnEIBK/Jkcv6ryj9mVLLVm1h+P/Z4dW1UfP4q/Y/v34cTB/SqOH9infjeEdtuB&#10;vTh6aD+OHT2I40cPqWw/TnU+d+oMzp0+i7MnT+OCdnnh7DnVP5K9/UT8CYIgCIIg3N2I/BMEQRCE&#10;e5Rf/vMLvv7qa3zy0Uf45IMPcfmDj5UI5MTfT42hyz9KQoo/Xf69d+ECLl04jfNnTyk5RFFEAbh3&#10;9zsonVqCsNAQNRGXco1DMpgZOCRvIBbPm4Onn1yGl559BuvXvHoL8o/ib62SZa+8sBqrnlquev6F&#10;BAWq7D5d3OnB62ytrRAVHq6GfDA83d1hZWGuJs394x9/V5eNGjZQJcERocHo2rmDyvB75qnHqxV9&#10;14vqBWD14o9Rnfi7VflnKPc1yD8O+NCHe1QKo/yjWGXGH7P99Ni/c5vK7DtG2Ufppz1XKg7x8iBO&#10;aMHfTxw9qCY4U/qxt58hTuDMyZM4e+oUzp85i0sXL+HqF1+q148gCIIgCIJw9yPyTxAEQRDuYZi1&#10;9cOPP+LzK58pwacyAVnq+z6HOXxsEIJKAH6sJv/q5b+Uf+9dOIML55j9964SRvrE36OH92Pn1rcx&#10;e3oZuuV2hp+vDx577FEl5x566CFYW1rCx9tLDfBomZWBnt27YNCAfhWR168vBvbrgwFa8LJDuzZI&#10;T0lGZEQYvDw9YNasGe677z61vtq1H1PXsS9f48aN0KRJYzg5OsJbu04PP19vJMY3R2Z6Gvr17oFR&#10;BUMxfcokrHxiicrwo8i7XobfzaKq/NOzDWsi/35V7vvmtSEflKPMmNRlqS79dPG309jjT8+0ZOzb&#10;uRWH9uzE8QPM9tOen0MHKjL7DHFYPX8njmuXJ47g1MljSv7pAlDP/GO238cffozvvvtOpvkKgiAI&#10;giDcQ4j8EwRBEIS/AP/5zy/47ptv1STg9y++h4/e/1AN+mB8zHjvQyX+GIYMwEvachdw8bxBAFIS&#10;Vci/Iwdw5MA+HNyzC+9s24I3176GF599BiUTxqN1yywl6/7xj39UZOtxiMd9//53pWBfPz2qZvg5&#10;ONgjs0UaJhaNwRNLFuK5lU9i1Yon8OSyxSqeeXKZ+n3ViuUqVq9cjpeefRqvPP9MtQKvpvG/kn+m&#10;U31N5Z9e6stQGX8s81Xyb5sW27Fv5w7Vy4/ij3FMe46OHzukevkZ4ghOvntUiT9KwHePH8XJE8dx&#10;ln3+mO136iTeu/A+vrr6NX7++Wf8V/tPEARBEARBuHcQ+ScIgiAIfyH+85//4OpXV/Hxxx/jA8o+&#10;ikDjpZ71p/f+Y1w6dx4Xz53B2dOVs/84COTAvj3Yt3sn9u58R0ko9p2jlOIAip1bNytBN7l4gsru&#10;69E1F1ER4apclxGp/dymVUv07tkdfXv3wrQpk/Dsqqew4Y3XKsWba1/FehWvGGKNQbTpEs4QBjlX&#10;nbi7HfF75B+jqvT7tfgzTvfd8IYSf1Wlnx6V5J/e4287s/52YJ927A/u3qUGfOiZf6rE9+ghNcxD&#10;XRqzACkCKf5OnziJcyfP4Ny7p/HemXP44vIV/PzTT8ZXiCAIgiAIgnCvIfJPEARBEP6CUAJ+ffUr&#10;XP6IEtDQ548Zge9fvGSc9ntBxYUznPp7BufPnFJlohRJzPw7fGgfDu7fi327d1XIP33iL+UfJRUF&#10;oD6NlgMqTOXW22+tV9KLwT53G99cg43r1+CtN17HW+tfr5B/69e9aogq8o9xI/nHCcCMqgLPdJlb&#10;Cf1+hvht8s80628DL43iz1T+baH4q5LtV538Y58/TvdVk3212Ltjm3asecx34NCea/LvXZb8Ht5v&#10;yM7k5WFDCbAq9333KE6fYo+/07h0/gKuXL6CH77/AfhFMv0EQRAEQRDuZUT+CYIgCMJfFPYDZJkn&#10;e7xduXIFly5dUsLvPYZRAJ4/fRbnOQn25Bk1FIISSWX/HWL23z7s37NLlZ2ayj+V/WeUfzu3bsKu&#10;bZvV75RXFF2UW+xtt2WDYfgHB38wNq5fi7feWFNJ/r257tWK+O3yj9e9dJMwvd+vl7+2jcphKv30&#10;uKH80x4TH9db6znVeI163Eryacdjy0btWGjH43rirzr5t2f7NhX7d+1Ugz6O7NurJv1SAh45uM+Q&#10;9XfsUEWPP05sPnPqON6/dB6ff/Y5fvjhB+nrJwiCIAiC8BdB5J8gCIIg/MWhBFSDQX74AZ9d+bRC&#10;+jHr7+LZ8+qSAyHOnjxd0TuOZaRHDu3Hof17lYCqJP+Y/bfNUPpL+XctNuMd7ZIySwnAW5B/pgLw&#10;t8i/6kRe9fE/kn/a4+Dj2vimocxXF318/EqE/gb5ZwiD/DugHftDe/bg8N49huy/g/tx4shBnDrB&#10;vn6GoPz78IOL+PabL/DLLz9pz7VIP0EQBEEQhL8SIv8EQRAEQagEswGvXr2KDz/8EBcuXMC502cN&#10;PeJOncGZd09rcUpJwBPHDuIYS4APsgR4Dw7u2YkDKgtwG/a88zZ272D2n0H8vbNlo4odbxsvtxik&#10;FgUXxRclGKfdUgDqEnDDutcNsfY1JdIYpnJNl266kKsq7m5HmAo/htoeQ9u+aVBK6vt0TfyxxNeQ&#10;6cfg4zOVflXFn/6zqfxTU343v6XE6e7tb2OPdkwpWSn9Du/ZjaP79+EYy31NhnycPHYUZ0+cxHvn&#10;L+DTTz9VUhcyxEMQBEEQBOEvi8g/QRAEQRCqhWWh33//Pb747As1Hfj8mXM4/e5JnDr+rpoWe+rd&#10;E9rlMZw4zkzAwzh+6ACO7OMU4N3Yv3sH9u1iNiB70+k9ADcp+ccsth1bGBSBm5Tk0oWYngFYkQWo&#10;S8BbkH+M6gReTcJ03QxT+VfRh9CYkahLP4P4e804yXedQfS9da3HIa/j49Tlny4E9Z8p/NQx0oLH&#10;jNKP2X48lgd2vaMm+x7bvxcnmOWnHXPGqaNHcPrUCVXWe+XyJ/j262/x808/M63T+GwKgiAIgiAI&#10;f1VE/gmCIAiCcF30kmAOCPnpxx/xzddf45NPPsGFc+dw/OhRHD9yBMeOHMWJI8dw4hh/PmgoB+Y0&#10;4P17sH/PTuzfvRN73tmhetVRAnIICMt/Kf8YzGzTh15QgL391hu/ln8snWX5r1GyXU/+6VGdyLul&#10;eK3y71XXe0P5p12yvFfP8tPlnmGoiUH46cHrTOWfevzGYGYkjxOF376d23Bw9zs4pB3Hw3pvv/17&#10;cezAHhw7tBdn3j2BD997H1c//wI//vAD/vPzz1LWKwiCIAiCIFRC5J8gCIIgCL+Z/zAr8Icf8Omn&#10;n+Hi+Qs4deIkjh46qEqAKf+OaqEkoLEkeP/e3Tiwazv27dyKvTu2VkwDNmQDXpN/ehbgVkrADQYJ&#10;aCoC3zRm1plmAeoS0DTWUQCqMAo9/mwi9a5Fleu53OsvGwQfQ/tdl34VUSH+tH1Y+7qKDeu4f9q+&#10;Moz7bBqmwo+hhN8mQxj6+W1Ux2LPdpb1cpDHOziwexcO7dmt+vkd3rNH9Vc8fuwwzp09hcuXP8K3&#10;33yF//z8kyrolfw+QRAEQRAE4XqI/BMEQRAE4TdTSTZpv/z040/4+uuv8emVy7h06SLOnDqJd48f&#10;xZGDHAqyBwcp/3a/g307GZSAO7DvnR3Yu2M7dhmHg1CCqT6Amw0DQRjMjFPZgBsM2XO6BGR2HTMC&#10;31z7mhKCpqW31cq/13WpZ7x81RBV5Z+SfbxdW4+hl5+2bhXG9Svhx+B2mY1o7EuowrBvav+qyD8l&#10;/d66Jv1U+fOWTdi19W3sUhmRHJSyDXt5TN7ZjsN79+LEocM4dfyEkquXP/4EV7/8Aj/88H2lKb26&#10;+BP5JwiCIAiCIFwPkX+CIAiCINw2WCL8y39+wc8//YTvv/sOX139Ap9/+rGaNnvuzEnVG1CfEMyJ&#10;tTu3MAOQsQXvaD8bYjO2b96kYtumjdi60XQoyLWeebpYo2zTBRyHbHBAyDVp9yreeF0LXuq/q0uD&#10;zNMl3zXZV/l60/UwdOlXvfzTtm8i/jYZo2LQhzHTb/tmwxCPHW9vxq5tW7F/zy4cObwfJ989hksX&#10;z+KTj9/H1S8+x3fffKtKrVlyzeMqCIIgCIIgCL8HkX+CIAiCINx2rmWkGXoGsg8dM9ZU78CfDL0D&#10;v/jsM3z04Yc4e+Y0jh48iH07d2Ln1q3Y8fbb2LpxIza/uR4spTWU067DpvXXxJ8qo+Xl+nWGUlsu&#10;t44S0BB6OS5j/RrKQC1evxZvrH3VECairyJY7mss760o/1WhLa/Fei3erCQFtWV5u7FE2JBxaLiO&#10;EpDikpl+u3dswcF9u/Hu8SN47+J5XL78Cb66+iV++P57/PzzT9rx+Y86RnqfRUEQBEEQBEG4HYj8&#10;EwRBEAThj4We6xft/59/wU/f/4hvvvwan135DB9/+AEuXjyLs6ffxbsnjqoegvv37cbuXe9gx7a3&#10;VVbglo0bjJN0Ddl2zL5T0s8o/CjtKOIqSnop5l59GWu139e+Ygz+bIzXX34Ra155Uf1sWM4g8pT0&#10;09Zn6O/3uiGz703DUI/tm97Cru1vY//u7ThycC9OsC/f6ZO4dPEcPvn4A3z5xaf4/tsv8Z+fv1cS&#10;VBejgiAIQmX4BdFLL72ERx99FC4uLqqdRFW++uorPPPMM/D398ff//53/L//9//QvHlzvPjii+q2&#10;u5XPP/8cly5dki9/BEG4I4j8EwRBEAThTw6zBn/Gzz//iB9//AE//PADvvvuW3zz1df46sur+OLz&#10;z/D5p5/gyuWP8fGH7+PD9y/h/UsXVHbdxfNncf7sGZw/c1oJOYrEM6e0OHkCp981hvbzmZO8jred&#10;xLkzp3Du7GmcP3dGu/85tZ4P3ruIjz54D5c//hCfatv54rMr+Orq59qJ6VV89+3X+OG77/CTmrZr&#10;yOC7Hrr4k3m8giAIlaH0OnPmDKKiovB///d/1co/CrK8vDz8+9//VtLPNB588EEMGzYMP/30k3Hp&#10;u4ddu3ahbdu2GDp0qPa37mfjtYIgCLcPkX+CIAiCINxDGPSaXjpbOX7Bf38xlB9fL6q/n7ZOhuTr&#10;CYIg3DEovXr27Il//etfSuZVlX/MCiwvL8cDDzygMv5atWqFN998Ezt27MCIESPQoEED3HfffXji&#10;iSeM97h7mD17thKeAwcOFPknCMIdQeSfIAiCIAiCIAiC8IfBL1leffVVPPbYY8jKysLDDz/8K/n3&#10;2WefITs7W4nB9PR0/Pjjj8ZboL68mTx5shKHZmZmKkPwbkLknyAIdxqRf4IgCIIgCIIgCPcon376&#10;KZ5//nlVWkqxdPDgQbzwwguqbx4z5z766CMlz24GZdv27dvV/W4Wb731Fr755hvjPW8Mxd++fftQ&#10;t25d9OvXD4sXL8YjjzzyK/l37tw5hIWFKUHI8uCqvPfee3ByclLicNOmTcZrbw7LhE+cOKGOEfd9&#10;1apV2LZtW6X+gdzH8+fPY/Xq1di7d6/x2mt88skneO6557Bx40bjNVAtKg4cOKCu14/L5s2blcTU&#10;4TLcVufOnZXUTEhIwIoVK7B//37jEgZ4LLkct8/18Pl79913f1XizOeRj5378cEHH6jtcXn2Q7x4&#10;8aJahq+B06dPq96K+n6tW7cO77//vrr9Vrh69araB2ZdMiOTj1Pftw0bNlxXvnL/PvzwQ7U9023z&#10;NVgVHv81a9bg8OHD6va1a9eq5SmJv/jiC+NSgiDcKiL/BEEQBEEQBEEQ7lF2796NWrVqoV27digq&#10;KlJSTe+ZV69ePWRkZODQoUPGpa8PhQ5LbXm/m0VoaCguXLhgvOeNoZTiwA5fX18leZ599tlq5R8F&#10;nZeXFxwdHfHdd98Zr70GpRqHgLD0lwLxVuD6y8rK4OPjU1FuzAw8c3NzdOnSBcePH1fLUf5RlrHk&#10;mD0JTbMOycsvv4z7779fyUvCYzVmzBg4OzvjH//4R8Vxady4MVq2bKmkGUXYlStX1PHXb9eDGYA6&#10;lF/MeOQ+/e1vf1O3c195vCZOnKjkmw7FXkxMDDw8PNCmTRu1PS7P/aY04+2Ui4GBgWp/9e3Vrl1b&#10;3e/JJ5/81WOrDopHSli+Hnj8+Dj1fatfv77aNl9Tqm2GCRR9sbGxanum2+bzX7Vcm4KSz3X79u3V&#10;7RwCoy/PwSiCIPw2RP4JgiAIgiAIgiDco+jyj1KMAmXJkiVKnjC7LCAgQMmubt26GZe+PndC/lE0&#10;TZo0Sck+yh5yM/n30EMPqWzGqnB7tra2SmzOnDnTeO2NYakwj0uzZs1Uxhqz0pgZyQw8yiyWIH/8&#10;8cdKYh05cgSurq5qeQo5U9hz8J///KfKpKRgmz9/vhJuzER855131Hp5zAsKCtTx5vH58ssvlQDk&#10;caXE43Hj88DlmFlH+JgpNHnboEGDcPToUbWuLVu2IDw8XEnAAQMGqGWJLv/YE5G3MeuQGYuvvfaa&#10;yk7kfjPDsmnTpkoGcl3M+FuwYIHahqWl5S1lTeryj8eCxzs/P19dx33v1KmTeoyUpN9//73xHlCZ&#10;e3xeeax5fLgsn7OlS5eiYcOG6rZly5YZl74m/7h+isqtW7cqGfvUU0/dUqaqIAiVEfknCIIgCIIg&#10;CIJwj6LLP8ogZl6ZcvbsWSXZ2CfPtMz1f8X69evVoI5p06YZr7m+/KMsYxYYJRWlHGWWnvXGMlBK&#10;RE78vVX5R6lXp04d2NjY/KqUlxKNGXrM2qMsJdxGTk6O2j4FlM63336rMu0oJimz+DvLeHm8Ke9M&#10;YcZi79694e3trY69TnU9/7gspSL3Qc8oNIX3Zxk0b2cmIdHlH/exusnHPC6UmtyeacYgKS4uhqen&#10;J1auXPmr26qiyz/uMx+PKRSXzFTkfrEUmFAyMruSQtRU8OmwPJnl2nw8enmyLv+4DcpLQRBqhsg/&#10;QRAEQRAEQRCEexRd/lFQVS3ppECLj49XGVyXL182Xvu/gT3pWLrasWPHSpl815N/zPaiOKIkYpZd&#10;YmIixo4dq6Rfhw4dlIyizLtV+Tdr1iwllnr16lVtf0Jm7DHLMCkpSf3O7fM+FFg8ZuzXRyiuuM2+&#10;ffuq9VDa8Weuu0ePHiqTzvRxVEd18o/CLDIyUonZ6u7P/aE05f3y8vKUsNPlHyUo++NVzZBbvny5&#10;Wp5ltOxxaNp/8Legyz9m8VHKmsIsyVdeeUWVlFPmUUAy64+SNzg4uFI2oA73vXXr1uo+zEjkOnT5&#10;x+ukx58g1ByRf4IgCIIgCIIgCPcouvyjXKmKPkH3VuQfMwPHjRunyk1vFsxUq26Igw5lTmpqKiws&#10;LLBnz55KveGuJ/8Is8oo+5jZVjU4AZgZgbci/yibWGLLZZnxpgs3UzhUhFmBFFC6sGIfO/bRa9So&#10;kSrB5Xq6du2qji971vFxULhRdlHaUbRRkLHHHkummQlXnciqTv4dO3ZM9c/jsajuGDPs7e3VY09J&#10;SVHSUZd/TZo0UVLS9LgSlvhyX3gfSjU/Pz/1PHD7N3q+qqLLPx7z6rIEKU557Chj+XhLS0vVsaYA&#10;rO5xMHhcmS3JEmSuU5d/FMTVbUMQhN+GyD9BEARBEARBEIR7FF3+sRS1Kr9F/t3Onn/sWcd9qu6+&#10;VYOyqqrEYpkrMxkplJidx959LLflMAlmvXG67Y2gTGIJMcUas+Gqrp9QhjFzjRKL6ybMYmM2HnvQ&#10;zZ07Vy1DicbefvpwEB3KQQ7z4D4yU1EfiMFtjhw5smKdpDr5xx6D7NHI67mOGwWzILk+Xf5RPHI6&#10;cHVwn4cMGaKOG2Wbvl/cDuUppVt1x8MUXf5xPVWzCwnLnVlCzCxJvsYoWPVjUN3+68Hl582bV0n+&#10;MVtQEISaI/JPEARBEARBEAThHuV2yT9m4U2dOhVpaWk3DQ62YEnx9aip/KsODpBwc3NTAy0o3m4E&#10;5RJLcim/JkyYUG3mH+WTlZWVEnt6iS/hJGH2s+OQCw4J4c+UZqbLmMLrmYVH4ccSYmYC8nENHTq0&#10;IqOtOvlHmchBGOwPWN3+VcetyD9TmF1Iccr+hpzYy/1iJiBF743Q5R+n+lYn//TMP71klxOB+Rrj&#10;cbrVLD6Rf4JwexH5JwiCIAg1gCVAPIGQkJCoeVRtTi8IQs25XfLvdsJ+dhykwSyvqsFyXO4Py0Bn&#10;zJiBF154Qck/9it8+umn0bNnTzVV1xTeNmfOHNUPkNl/VXsbVgcz9yi7mAFYXSnumjVrlBxkSa0p&#10;3Hcez4iICDUAhNKOJb86LI8uKipS2W5V94PvcY8//riSegx9qm918u+9995TZbmUbKdOnVLXmULp&#10;xkEYPB5PPvmkkmo3kn+8neXQw4cPx8mTJ43XGuC6WH7NacZ8bFWzGKuiyz9Oi2a5sSl8rl566SVV&#10;8tu2bVu1T5w6zN/t7OyqLS/mvpWXl6vehRy+wv0R+ScItxeRf4IgCIJQA9jUWs9OkJCQqFlcL3NG&#10;EITfz59R/t2I6/X8o0Ti9Nu///3vSiLxcfE6xqJFi1SWGd9HVqxYYbzHjeGQEd6HmXg7d+40XmuA&#10;60xOTlbbYlmwKZRbzHhjhmHTpk1VCTAnB+twnym9eH1VAcf7cgAIt+ng4FBR+lud/KNUYwYlMwsp&#10;NKu+P3KbUVFR6jHzswjXzfteT/7xdvZLZPkts/2qftlCaUnZyH6BppOIq0OXf9w3ZoOawgEg7AXI&#10;29j7kOjTfq+XackMRB4vZjlSPHJfRf4Jwu1F5J8gCIIg1ABd/rExuCAIvw9m+4j8E4Q7w70i/8jB&#10;gwcrylOrBnvGVTfU5EYws5C97yi8mK3GXnUsSaZso7yiAKyudyGX1XvlUfSZQnHF2ykWuQ6+vx0+&#10;fFit+/XXX1dCi9tcuXKl8R7AunXr1LpY4szt79q1S13PDD1mGPI2Tuh944031HpYVsvfKfJYZq2/&#10;d95I/hGWYnNICKVmYWGhOp5c39atW1WfRso59vGrms1XFV3+UdjxOIwfP149Ru57ixYt1HPBKcqm&#10;mY8skeYAE2Znchoyl6foYzYnjz97NVJO6mJQ5J8g3F5E/gmCIAhCDRD5Jwg1R+SfINw57iX5R5g5&#10;RylXu3Zt9b7BYF8+Cqgb9Rmsjm+++Qbz589HSEiIElZcFzPwbG1tMWjQoGrLbQn7CzL7kBJt48aN&#10;xmuvwenAS5cuVSKO5a76fvJnSja+55m+333wwQeqvJiykMtR7OkSjIIsNzdXZQpStvF2btfd3R3D&#10;hg2rmERMbib/WE779ttvq957zFrU94tCjiW/FIJ8bDdDl38JCQno06eP6o2or4t9F8eMGVNteS+f&#10;O2YFmpubq+Osb5tDVFiSbJoRKPJPEG4vIv8EQRAEoQaI/BOEmiPyTxDuHCzDZI88ZlpVhZlZBw4c&#10;UBllt9In738BpRH3l9lopjLIFJa88naWlTL42H7v+we3ce7cObVNrotZeDwmplKtKjymFGiUU9UJ&#10;SsIMQPbtM91P/sxtVfe4KC7Xr1+vlqOwNR2MwUw89hh+66231O18vlgqW3UfKfd4X0q26w3t4H5d&#10;uXJFZRfq+8XlOSTlVo+h6cAPCtR9+/ZVrKu6/dLhtimZ2V+Qx1nf9sWLF41LXIPrZSYhsxwFQag5&#10;Iv8EQRAEoQaI/BOEmiPyTxCEu4n3339fZcpx4u+tTq+9lzCVfxSOgiD8+RH5JwiCIAg1QOSfINQc&#10;kX+CINwtMKtNn9j76quvqmy2vxoi/wTh7kPknyAIgiDUAJF/glBzRP4JgvBn54svvsCcOXPQtWtX&#10;Na2Xvet+a4/BewWRf4Jw9yHyTxAEQRBqgMg/Qag5Iv8EQfizwz55nGTL9yp/f3/Vg++vKr5E/gnC&#10;3YfIP0EQBEGoASL/BKHmiPwTBEEQBEG4c4j8EwRBEIQaIPJPEGqOyD9BEARBEIQ7h8g/QRAEQagB&#10;Iv8EoeaI/BMEQRAEQbhziPwTBEEQhBog8k8Qao7IP0EQBEEQhDuHyD9BEARBqAEi/wSh5oj8EwRB&#10;EARBuHOI/BMEQRCEGiDyTxBqjsg/QRAEQRCEO4fIP0EQBEGoASL/BKHmiPwThDvLjh07EBMTgw4d&#10;OuDHH380Xnv38+mnnyIqKgqzZs0yXnNn+O9//4uBAwciNjYW586dM14r/FY++eQThIWFqWP53Xff&#10;Ga+9MatWrYK7uzsmTZqEn376yXitIAi/FZF/giAIglADRP4JQs0R+ScId5b169ejcePGCA4OrtG/&#10;s++//x4vv/wyWrZs+Yf+e6WM+/bbb1FQUID/+7//w8iRI4233Bm4vRYtWqBp06Y4ceKE8drfDtdz&#10;/PhxdO/eHe+//77x2r8OH3zwAerUqaOOJZ+/W2Hu3LnqOe7Xr5/IP0GoASL/BEEQBKEGiPwThJoj&#10;8k8Q7iy3S/5R/FHexMfH/6H/Xq9cuYLRo0fjkUceUe8dd4v8o/BKSEiAubm5yL9blH9vvfUWOnfu&#10;jKeeego///yz8VpBEH4rIv8EQRAEoQaI/BOEmiPyTxDuLPeK/Pvll1+wbds2pKWl4aGHHlLvGyL/&#10;7h5+j/wTBOH2IPJPEARBEGqAyD9BqDki/wThznIvyD+Kv6VLl6JevXrq/SIlJQV9+vS5q8p+Rf6J&#10;/BOEPwqRf4IgCIJQA+6U/Pvmm29w9uxZ7Nq1C2vXrlU9b1jy8s477+DAgQOq4ThPhO4k3P7Ro0cr&#10;4urVq8ZbDHD7prefPHnyjp0M8iTJdFts8n4jeKJ2p49PVdgLy3Qfefzuxf5EbNhu+jg//vjjGh9r&#10;kX+CcOvw3wlFnoeHh/r7wL53DzzwgPo31KRJE0ybNg0XLlxQ74M615N//Hn79u3o1atXpUw6Ozs7&#10;DB06VL2P6f++Bw0aVHG7Huz9p7/Pff3112o7qamp+Pe//61u//vf/46cnBxs2rTplgc8XA/uxxNP&#10;PAE/Pz+Ul5erfZ8wYQL+9re//Sb595///AcDBgxQ9+Oxevrpp9Xj5f7yOHIoys6dO9VyOteTf7z+&#10;4sWLan9cXV3VOrmeRx99FFlZWdi6dWtFqSrFqX7c9GjYsCE2bNigbue62A9w+PDhqFu3rrqdYtPX&#10;11f9/f/www/VcjeDz33t2rWRmZmpPi+0b98e//rXv9T6HB0dsXz5cvU31PT1QSjmZs6cCQcHh4r9&#10;s7KywtSpU3/1GefSpUtwcXFR8pWP3draWi3P19+xY8eMS/0aXf4lJydjy5Yt6lLfNz7Oxx9//Ff7&#10;Vl3PPx6nxx57DK1bt8bBgwfRsWNH9TvXY29vj+nTp6u/VVUfoyD8lRH5JwiCIAg14E7Iv/3796tJ&#10;eN7e3hUnUHrwAzBPCvz9/VFSUqI+AJueoNxOWFbF7AQ91qxZY7zFAGWX6e2BgYE4f/688dbbS15e&#10;XqVtLVmyxHjLr2E2werVq9Vx/F/y7rvvVtrH9PT0Wz5Zu5vgSZXp4+QExppODxX5Jwi3ji7/GjRo&#10;oIQTIz8/X/XAS0xMVH8nmF1GcadzPfnHv2EWFhawsbFRAm3s2LEYNmwYnJ2dlcji3wHKLfLGG2+g&#10;TZs2uP/++9Xyo0aNwrPPPqv+Bn311VeYPHmy6sHHv10UhVzX4MGD1aRW7islUU2gyKF00jPmKANr&#10;Kv8CAgKUEKM8GjNmjJKgFHLMLnzppZeM97i+/Dt9+jTCw8OVOKWI4jr4PGRkZCiRyL/XPMaEfyO4&#10;nzx2tWrVUseotLS04nmicPTx8VECrUuXLur4jRgxAklJSer9MTs7u9Jzej10+UeJRxEWGhqqhCL3&#10;i4/3vvvuU58x+Ddch/vG1wz3i9KwsLBQRdu2bZXI9PLyUl8+6ujyj9KPgrdv375qG506dbphRp8u&#10;/5o1a6bWGxERobbDfeNnCH7moeTjF6A6N5J/fO4oKClauR7+O7C0tFSPcdy4cdIjUBBMEPknCIIg&#10;CDXgdsu/3bt3qwyEf/zjHxXC73rxz3/+U32QZ9bGnYCC0XR7zz//vPEWAzxxML3dzMxMnQjdCZi5&#10;YLqtGTNmGG+5Bk8EDx06pE7AeHLBTIn/JUeOHKm0j3xu7sWyLp6Qmj5OigKRf4Lwv0OXf/w3Q/nB&#10;DFz+G6Sg+uijj5R4okShqNflR3Xyj5dubm5KaL366qsVXyTxPsze4vsopd3GjRsrMqiuV/a7bt06&#10;1K9fX0kiZqbrt3G/9u7di7CwMHU/Spvbxe2Qfw8++KD6Io2Z7XyMFFf8+0JxRxGnf4FTnfzjcaJs&#10;4vPA6b2ff/65Wo7BjGjKOt5Gkac/D9cr+718+bKSaTxG/HKLMpVwX7kuZncyQ46P1/S4V4cu/7jt&#10;oKAgJeq4fe4X952S7eGHH6747MBtUeryeFBIcpgKjy2Dj4nyjeviF1p61r0u/3j9+PHjVVYnt/HF&#10;F1+o26+HLv94P2aEvvfee2o73Dd+fuAxpkh9++23jfe4sfzTt8/94nr4emNGIQUrpfiXX36plhcE&#10;QeSfIAiCINSI2yn/Tp06VVHqowc/8PIkjicozLbQy2NMgyVWNyuD/T3cbfKPAolZC7ydx03k351B&#10;5J8g/LHw3wlFHr8AYhksxYkpFFYUcZ6enhXyozr5RylHgcJst6qShCInOjpafRH1zDPPVGyjOvnH&#10;2yiN+LeK5b1V4e0rV65U22rVqtWv9vf3cjvkH//OsVzZFAqmkJAQ9Xd30aJFan8ZVeUfRSuPA7ME&#10;mTlnCveNmZA8fsy80zPZqpN/XPeLL76o3gMpDKsrj+Z7LPeVGZk3+7uiyz8KzKrZ+NwWszX52OLi&#10;4tTvfB0we65Ro0bVyjIeL/ZX5GuKkpj30eUfM+x4HG4VXf7x8ww/85jC9TLbkmIyNjZW/U5uJP8o&#10;+ao+f5999pm6P1+P3E9BEAyI/BMEQRCEGnC75B9PFPjtNctndKnCE7WuXbtixYoV6ht6ZlbwRIQn&#10;ZPxQqy/HE5jFixcb13T7uJn848kIswX04Afz33IS8FuYM2dOpW2xz1VV2C9I31eRf3cOkX+C8Mei&#10;yz9bW1uVLV4VyhAKJmbtUQSR65X9mkIxRXFCucXlma13K/KP//6ZZcX1l5WVqb9ZVYPvEyzzZKbh&#10;jcpCfwu3Q/6xVLQ6ioqKlFxlOSqFEx9/dWW/pnA5ZhBSOHEicf/+/dXf9JvJP+4PBSz/bjFzvbrj&#10;x79nLKfmF4SHDx9W97seuvxjOXJ1IpGyjyXBLI9l1h8zDVmuzYzA6rbN4PNNmbhgwQK1v7r8c3Jy&#10;+k3Ppy7/eEyqSjvCHoUUnDw+evbjjeQfPw/xdWAK18svDEX+CUJlRP4JgiAIQg24XfKPH3LZW8lU&#10;qrBkix+yTeEJCL8tZ0aH6bK87+3mZvLvz4bIv/8NIv8E4Y9Fl38UedX1gKOMYa82yg89I+168o9y&#10;iJlg3bp1U33T2F+O5a76RN1bkX/MAmdWmOn7wvWCQrLq8Kjfy+2Qf3zs1bFw4cIK4cT3txvJP8q4&#10;IUOGKHHHv8XsY0expmfq30z+McuSpdpVj1V1wXVyENiN0OUfn9Pq3ptZ0s3ybMo8Vg1w6InpF4rX&#10;C4pMDv8wlX/8O1f1c8qN0OVf586dqxWTfL3ybzkzAymiyY3kH1/n+mtTR+SfIFSPyD9BEARBqAG3&#10;S/4xY47fYJt+0GamX3Xwgy4brZsuyw/B14P9e/jhmSdHnMzIvj3MMuA3+Df6YHwz+ccTL2Y36MEM&#10;lKof5nliqt/OZuHsH0T44ZwnXWwOzjInnmjxBKrqN/g6nCRsui2eQBCedPBkgdex95W+rzxRYMaG&#10;vjxPuEz3hcHn7HonLTxmbL6uL7tv376Knk3X47fKP04ifP3111XmCY/D/Pnzr3tSx1KsHTt2VNp/&#10;02btVeHJn+my3LfqYEnYqlWrVIYKT6yY4XG9rBYdkX+C8Meiyz8KnOp66PH9lRLvZvKP72lsG0EJ&#10;xPdM/hukuKLIYs81yqzfIv+Yicj3ML63XS/0fnK3g9sh//h3sDqKi4tvKv+4fQ7s4N9fPWufmXB8&#10;P1+2bBmmTJmisgdvVf5xf/i3vbrjZhq6ALseuvzj3/vq3lP594x/L6vKP342qG57psH957Goqfzj&#10;UBGuqyqc3Mv1ivwThNuPyD9BEARBqAG3S/7xAy0/xHJdevj5+Slxw2bfVT/s8wSKpTs3yqDgB2ee&#10;GPEDsul6qwabkVOMVf0AfTP5dys9/yiV9NvZx4f9gt566y01XdL0vnrwRLS6icHX6/nHEyqeoJre&#10;Vl3wZGjmzJmVeiay3xFPZqrCEzo2gDddlid9+snb9bhV+UeRt3TpUtVfyXR5PZjVyWNketLGzFCe&#10;LJout3z5cuOtleGJJE/gTZflxEhTuF9Dhw5V/ZpMl2PwZJ8njRwiUN1Jusg/Qfhj4b8TijyWR3Kq&#10;edX3br7HsGSXgod/P0hV+cf78AsHShUuW1Ui8t8+hdStyD++57DElNmC1Q2g4n3594hihzKyuveV&#10;3wPXU1P5R0FXdX+4v5xSTDnGvxtcnteZyj/+rpeoUlSx9Ybp32neznYVtyL/uH39C70ePXpU+8UO&#10;l+F2+SXZjb74Ibr84+TnqoKN+8XniD3++FrguvgFEJ9TymS91NYU3od/2/l4KQv5e03lH//+Vt0W&#10;18sv3djHjyXI+uMU+ScItweRf4IgCIJQA27nwA+W0/BES5cqDJ588ESBWWzMlOMH3upKZaqDwof3&#10;N11fdcETIH6ArirCbrf84wkSm73fbJ+4DD+8m1JT+ceJgjypYGaKfh1PHHjiXBWKVWYl6MtRAvLk&#10;42YnOLci/5j5yKyQ6qSbaVCOlpeXG+9lYOLEiZWW4fqrOwlkVodp70hOTuT0TR3KAJ6486TUdH1V&#10;gyeCL7zwgvFe1xD5Jwh/LLr843vqpEmTfpWVvHr1avU+27Nnz4r3iKryj+9nHTt2VO9FeimnKZRM&#10;/MLmVuQf4d8ovqdQXlX9sorL8f2L2xo4cOCv9vf3cjvkH//OVf27xS8+rK2tlejTeyry8VeVf/wy&#10;i2XMHh4ev3ov5vRevZXHzeQf4fNDWUWZyOzJqkKL7+HcNp+/6r5UMkWXf/wb99prrxmvNcD3ah4r&#10;/l2jnCT820WRx+fn6aef/pUMZWWCvb29+hu/YcMGdXtN5R/7P5pO9CV83fB1xONA6aoj8k8Qbg8i&#10;/wRBEAShBtxO+ccPxcz206WKafAkhR+YmcnBb8yZmcaJjteDfQEpffT78wQuMjJSNTGnOOPPXKd+&#10;Oz/Ub9myxXhvA7db/vHDuy6lKOF4G7MO9d5SejRp0kRlvplyPflHEUr5xJMvngibLsOTK17PoPDi&#10;CQFP3kyX4UlvVfQTP30ZnvRU11S/Krci/9jH0XQZPi88eRkzZozqt2X6nHBy8Zo1a4z3hMq44Mm4&#10;fjtP7lkKXBVKX30ZBk/wTeExN72d2+EJOzNPYmJiKt1GCckMU1NE/gnCH4su//hvhgMgZs+era7j&#10;exwzgplVzMwuvo/qIqe6zD/KH74vs+UEWysQyilmJru7u6v18z2Jy+mCZevWrWjYsCHs7OyUWOH7&#10;ErfBjL6goCD1Psxec3q5MUUfRQ4lGeUVv4jRefPNN5UYYxsKvZXDb+F2yD8KS36BxIxzPka+3zFj&#10;jn+rhg8fXiH1eFtV+aeXz3JyLqcu61KTPfWYNan/DWYPRX0YFtfXoUMHdZz4N5e/MwOOzwnLrbnd&#10;kJAQ1RKC8DFSknFQCt/zeSyrytWq6PKP227WrJmaoMt9Y/Yly5kpzZjtqX+G4G36ezD/NrMNh/4a&#10;4WPVJWa7du0qsvVqKv/0bfFzBR8P943TkbnffI2avk5E/gnC7UHknyAIgiDUgNsp/wg/qPKDsakE&#10;ulGwdJMfdKt++OVJBL/F57f7FEz8Nt0UfrA2FT08eWFGhym3W/4x+AG+d+/exlsN7Nmzp1KJLU+K&#10;WI5myvXknym3MvCDUw1Njy1LbKseO2a56Lcz2JPwVrItbyb/eHJtOqiFj/nFF1803mqAJ2Cm+0dx&#10;qZ+8E0o6/TYux5NT0/1ntompQOZxMO0jyJNN/TYGjzVPVE3hc8b76fdnpo7pNkT+CcIfC/+dUORR&#10;8HHKrmnGON8XKEUofEyprucf38P5u+n9+W+e700s/eeXErwuPz+/QvAwA43iT1+e7ze6IKMMo9Dh&#10;+vT3EAaFFr+MqfolysqVK9XtlIam2cm3yu2QfykpKeoLENP3PD5+lv2awvdAU/lHKM3Ys5XLmz5e&#10;Pn72/uOXbfw7zDLWQ4cOqftQXplO9ue2KQ65fq6P+8X1mf4d0PeJ78U3E39El398bvllmr4tBn+m&#10;jKxuYjD7H1KYVd02BSmFpP48k5rKv+TkZHV/033jdvllG9udmCLyTxBuDyL/BEEQBKEG3G75Ry5e&#10;vIi8vLyKXkL6B+PqgicEFELVlQFRBDHzY9GiRaoHlCn8PScnp9K6WO5jyp2Qf5RZVUURMwlMy2wZ&#10;PGky5XbJP5b0Vs00ZB8jU0z3hScPzIK4FW4m/5hNwxNB/XZuR29obgozO/VlmOnHcmUdZoCYZnQy&#10;a8Y0Q4IC13TqJvtw8THrMONEv43Bk/uq8KSKJ2X6MswQ4cmkjsg/Qfhj0eUfv0zgIKXHH39ciSkG&#10;3ztN3xN02G+PWb8FBQWVBBL/FlD6UKLw/vx7wr8bXIbr4Xsv/42bCh6+R/DvB5fXv4DSYWsDfnnD&#10;9ej7xKEY1e0Tv4yIiopS71O/V/6xHQbfSzms6FYxlX9sr8AeeF27dlX7yqzFzZs3/0qyUTAx457L&#10;mT4WruuNN95Anz591P2Zwc3Hz7+/XAeFFY8hMyZ1eIyYgcfsQB5HHm/9+PK5ZUYkv9jRjx+ln+nf&#10;gZuhyz/uC/8Gsa+hvi6KNNO/CabwePJ1wtcQv/Ti8ny8VUuHCdfBY1j1tXEz+DePf4d4LJllyqxV&#10;tvrgtsaNG1dtH961a9eqY8XPMnp2pf7aLCsr+5X845d1/IxAgX29xyoIf0VE/gmCIAhCDbgT8o9Q&#10;rFFKPfnkkypTjtLM9Bty06Cg4gf1G8EP9fwGnCcVnOzHk0CWA5mu538h/1iCqn941+F6eHJjuhxP&#10;Aky5XfKPMIvFdF08adNhCRuzCfTbWFJ3q5kDN5J/fMw82TG9nSfHvA/L40yDJ1v6MlXlI8u0TDM2&#10;uX/6iRmPIzM+9awNZp9wm/pJLE+IYmNjK+7LYJP6qtvnSSqFn74Ms1ZMTzxF/gnCH4up/KuauXu3&#10;QQFI8VPdF1h3ClP5x/eeew1T+SfvqYIg6Ij8EwRBEIQacKfknw6/0ea348wiYB8/fstNKVdVBPIk&#10;pmrPPkJxRVnD0iz2aWKTbQolyjHT+zP+F/Kvb9++v8oS4MkJs0dMl7uT8o8nmaZlbpSgegYeZat+&#10;PSM3N/dXWQXX40byj83eKRlNb2epNbP0qgav15fh88wMEB1KXGZxMONTX4bHjs8Fn2uWc+nXsyTQ&#10;tHyKGaWmx4hB0Vl1+xSKfI3oy7AsTe8/RUT+CcIfy70i//ilCPvJMTuO72H/K0T+CYLwV0TknyAI&#10;giDUgNsh/yiXWDbFoRT80M7yJzYHp+ipDp4w8YSlqsDjoAcdntywHIqN302XYe8eCh8KL0od09v+&#10;F/KP/ZmqPq7/tfwjSUlJFcuyjPa5555Tx8w0442CkD2sbpUbyb+rV6/+qsz6VoInpywBN4V9syj2&#10;9GXY84ulTezpZSqF09PTK/UqpCTgsvrttxpV+0GK/BOEP5Z7Rf6x/xt76/HLrf8lIv8EQfgrIvJP&#10;EARBEGrA7ZB/PBFZvXo1IiIiVLN0SjT2X7pRrxp+oGcjb1MJ06lTJ+OthqEV/PCv30bhx9JgipsX&#10;XnhB9fUxLS9l/JXkHxus69lzPAHkiSAbspv2WKS8+y3cLPOPEy3127h/nLhMsXejGDRo0K8a9/N4&#10;8bnU18X9Z4YfsxRNr+NjNIUnhKaZgRSFfM1Ut13ToNzjY9MR+ScIfyz8d3KvlP3+EYj8EwThr4jI&#10;P0EQBEGoAbcr849CzjQTjyKt6iCKqnB6or48o3v37up6ZplVHWrBvnEsbdXFG8Vdz549Ky1zt8s/&#10;06y9m8k/Nqw3zYLj4Azuq2k5MBuj/xZuJP/Yd49N1PXbuH+cEvl7pRkz8Uy3xeee5br67yzfrSqP&#10;KSDZXF9fhie+bDT/WxH5Jwh/LHwP5VCKHTt2VBq2Idwa/JvLib0c1HEvToNlxvfGjRvVl3xV/94K&#10;gvDXReSfIAiCINSA29Xzjx/STSesMhISEtQHd9Oec/yZUbU3HYMTFQkz2KreZroOwhLjlJSUSsvc&#10;7fKPZa6my3C67vXgyRGnOurLPvLII5Wm6DZt2lQJwt/CjeQf4XAN0156PP5VBR2fJw5j4WAUykf2&#10;caz63OnweJtuzzRGjhxpXKoyzCg1XY7irur62VuSmYXM+uMU0aNHj1ZaRuSfIAiCIAjC3YXIP0EQ&#10;BEGoAbdL/n355ZdK+jAby1SseHl5YcmSJepbfGZ5MOOL02o5uMN0OdOptCz5Mb2NQbFHWUc40Xb6&#10;9OmVRBSDZaKmkuduk3+ZmZmVlmFZM6UqM2RMe9/prFix4ld9D/Vgf77PP//cuOStcTP5x2NjekzZ&#10;f5HTeDmIg8//e++9h0WLFlXKPuTzyh5/1bFgwQKVQagvqwcfE+VudbA8+L777qtYlmXOq1atUlOE&#10;mTHK1zF7cJm+Djld2DQ7RuSfIAiCIAjC3YXIP0EQBEGoAbdL/hHKIXd390piRQ9mprHHU1U5yHjg&#10;gQcwa9Ys41oM/YwcHR0rLcPBH5w2S8mWkZGhegCa3s7gFFkOE9G52+QfpajpMhxU4eDgoB5rdVl8&#10;bDbP203vw+DxZNbdby2Xupn84/qmTZtWaRkKQJbitmrVSkk200m/jCFDhqjnszo++eQTWFtbV1qe&#10;Ydr7sSpcV+fOnSst//DDDyM+Ph6tW7dGUFBQJSlMOcjsP9NjIfJPEARBEATh7kLknyAIgiDUgNsp&#10;/whLdp2cnCrJlRsF5RGHQjBryxRmvJkOr2BQHOrykNlfHh4elWRTmzZtKrIDyd0m/zZt2lRp2q1p&#10;rFmzxrjUNZjlOHDgwF8ta2Njo47fb+Vm8o+w7x6Ps+ly14u+ffvesJ8X+wgyS8/0PnzOX3vtNeMS&#10;1fPFF1+o4TKm97tezJw581dZkyL/BEEQBEEQ7i5E/gmCIAhCDbjd8o9Q5E2aNElN/q1Tp47K+qPU&#10;obBjsDcdBzqwRyBLNq8nTDhBmMuwDJT3Y0YbJwCynx1LXs+dO4fAwECVUcjgsqYSMSkpqeI2xuuv&#10;v268xQDln+ntnCTLdZoyatSoSstQ2lUn/zgMw3Q5ZsiZ0q9fv0q3szy2Ktx3itAGDRpUHC9esnSW&#10;x6k6OCnTVGQxWD5smgF5q7CBvOk+Jicnq3La6pg6daqSjHxu9eeVwefKyspKyc+qQrc6WA7O7EXT&#10;bbLs+2Z89NFHavowJ0bz9WS6D3yNMAOVfSWrg70lTR8nha7IP0EQBEEQhD8vIv8EQRAEoQbcCfmn&#10;w7JUTmOluGIGFvv0MTjIYs+ePcalbgz369lnn1X3Y484TjfkenUoik6ePFkRpvKFvehMb/vqq6+M&#10;txigxDO9/ezZs7+SQCxNNV2G/QarDpjgei5fvvyr5UyhrDK9/Xr9+JhZ9/bbb6syaD7mOXPmXLfn&#10;H+EwC9Mee4yVK1cab/1t8NiZ7iOPH7PzqoOPmcf+mWeeqXheGZz6XDV78kbwcVG46tukbLxemXBV&#10;uNzhw4exbNmySvuwdu3a6/YMJHxuTB8nh5ZUFbq/FZF/giAIgiAIdw6Rf4IgCIJQA+6k/BPuLMzu&#10;a9euXSXxx8w7lsUK/1tE/gmCIAiCINw5RP4JgiAIQg0Q+Xd3wqy35cuX/2raL0tYhf89Iv8EQRAE&#10;QRDuHCL/BEEQBKEGiPy7e2BJckJCAlxdXdVwElPpx2APvuuVEwt3FpF/giAIgiAIdw6Rf4IgCIJQ&#10;A0T+3V3k5ORUEn56cCgIeyLear884fYi8k8QBEEQBOHOIfJPEARBEGqAyL+7iyFDhlSSfgwPDw81&#10;eOPbb781LiX8rxH5JwiCIAiCcOcQ+ScIgiAINUDk390FS3937NiB7du3q7h06ZLxFuGPROSfIAiC&#10;IAjCnUPknyAIgiDUAJF/glBzRP4JgiAIgiDcOUT+CYIgCEINEPknCDVH5J8g1Jwvv/wSzz77LAYP&#10;HoysrCwVffv2xZo1a/DFF18YlxLuZtiXdsuWLejQoYN6ftu0aYN3333XeOsfAzPqc3NzMX78ePUa&#10;/CNYtmwZWrdu/YcfC0H4MyPyTxAEQRBqgMg/Qag5Iv8EoWYcPXoU7u7u+Ne//oW//e1v6t8T4//+&#10;7//w73//GwEBAWqZvwoffPABBg0ahMuXLxuvuTd4+eWX0aBBg4rnl8/te++9Z7z1j+H7779HvXr1&#10;EBsbi08++cR47f8WPtd87bOthyAI1SPyTxAEQRBqgMg/Qag5Iv8E4fdD0eXi4qL+DZmZmcHHxwfB&#10;wcEq/Pz80LRpUyUBmzVr9oeLov8FV69eRVxcHCwsLPDxxx8br737+frrr9GlSxf1XHJ41U8//WS8&#10;5Y9F5J8g3B2I/BMEQRCEGiDyTxBqjsg/Qfh9/PLLLygoKFBCKCQkBG+99Val0ksKozfffBNRUVFq&#10;mby8PPz888/GW+9N7lX599lnnyEzM1Nldr799tvGa/94RP4Jwt2ByD9BEARBqAEi/wSh5oj8E4Tf&#10;B/uteXp64pFHHsHSpUuVDKwKr3v++eeVoGEWIOXYvcy9Lv/++c9/4uDBg8Zr/3hE/gnC3YHIP0EQ&#10;BEGoASL/BKHmiPwThN8HB0C0bdsWjz76KJYvX65+/y1QDL7//vsYO3asEoj8d8jMssTEROzevVuJ&#10;HVP++9//4rvvvsP69etVNuE//vEPdZ+HHnpI7QelFNfJKCsrU6KqVatWldbDzMMBAwao7fTu3Vut&#10;U4elrPn5+fj73/+OuXPnqut4+zfffIPVq1erkmZmMHKbFE7du3fHxYsXK6Tniy++qG4zjSZNmmDT&#10;pk3qdq6Lgqq0tLSidx7XFxkZiW3btqnHpsNlX3jhBbUdHttp06ahYcOG6j5BQUG4cOGCcclfw/0p&#10;KSlRx+fJJ59Uj+nBBx9U2+rYsSOuXLmiluMglsWLF8Pa2rpif319fdWQFj5mnUWLFlXcrgePH48x&#10;jxl7OvI4c+ALjxFv575yOAjhMecwDA4Kuf/++9Xt3Lc+ffrg5MmTv3rdcJ0bNmxAaGioei64PF9j&#10;LDe+dOlSxfEmuvyLjo7GiRMn1GuJx5z34eOaM2cOvvrqq0rPM+H93njjDVWerveppLBdsGCBEp2m&#10;8L7cp127diEtLU0tqz9vfB74ehL5Jwg3RuSfIAiCINQAkX+CUHNE/gnC74dii4MfHBwclNTavn07&#10;Pvroo1vqCUdZwr6AFEXJycnIyclBy5Yt4eHhgfvuuw/Dhg3D559/blwaSpx17dpVCSEKJwo/3oci&#10;8IEHHlBCbd26dWrZ/fv3o3bt2nBycqr0N5LiKyMjQ/2bd3Z2xocffmi8BWq/ExIS1P3OnTunrmOf&#10;wpSUFCWtIiIi1DYZgYGB6nFTNPExkz179qj9b9SokZJtzJTjxOPjx4+r248cOaKEUd26dVV2IPed&#10;0ozCjTKpZ8+eFdmCpvKP2+Ul18d95/1MRWFVTOWfl5cXbG1t1XYorsaNG6cyNvn40tPTUatWLbVP&#10;XCcn1lIsUppymu/58+fV+jZu3Ijs7GzVt5H7STnbrl07JQl1+UfRRgnL27gtHkc+Fu4ns0L5mG1s&#10;bNCiRQu1LT4WKysr1Sdy5cqVajuEUo77TiHHXpJcF5dPTU1Vx4CvFYpBHV3+UdzxueCx5BRi7j/3&#10;l8/R8OHDK8lM7le/fv2UsOPrj4+bzymzBykZ+XhMsxspJxcuXIg6deqo/dWX53JcB4+xyD9BuDEi&#10;/wRBEAShBoj8E4SaI/JPEH4/FCPMANMz2Sh0mIVFaVNYWKj6AJqKFx1KOH9/f3U/yiFmoRGKKUoy&#10;yiaKGIohijAKLWZlUTBx/adPn67IAGP2IDPaKAUpESmkvv32W8TExKB+/fp4/fXX1XKEU4dZqsx9&#10;pUjS+9dxGxSGlIXcNrPV+NhGjRqllqWA4nb0fTl16pSSRbyNGYR6L8Prlf1SYoaFheGxxx5TWXx6&#10;9h33lVlxnTt3VsKwvLxcXWcq/7iNGTNmKJHG4JCVG2Eq//gYn3vuObVO9mD89NNP1T5SwlFoUozp&#10;6+NjoBQcOHCgEoBDhw5Vx5Fcr+yX96EE4z5SunE5bouPnfvB7D8eC8rhd955p+K1wMfBzDtvb28l&#10;6c6ePauuP3TokNpnvo64vH4smL03YcIEJXkpQ3X5qcs/ffs8lnzeeD2lJcWnvb19hYDl9Xxd8tjw&#10;GDDzkI+B2+A+U2DzuPA51J8jHh/KTU60pvDUl+dnL8poblvknyDcGJF/giAIglADRP4JQs0R+ScI&#10;NYMyhDKMmXoPP/yw+vfEoGCh0KKA4d8rU1giqpfe6oLJFEoZCiMKM8ocykFmW3GdVSULJRPLV1k6&#10;TNFEuUU5s2TJEiUER44cWSGRXnrpJSXgWApLyUNxyfXzNpbXMlOM1xFKH2b4cZtV+9zxPsyiYyYc&#10;ZaT+GK4n/ygguSwz9yiyqkJpxoxHls1evnxZ7Y8u/yi8dBF1K5jKP5a1cp9M2bp1qzpWzFirWuJK&#10;KOh4P0ozyjhyM/nHbVH0VoXylPd5+eWXjddcg8fw8ccfV5K3U6dO6jruG58fbpslvqbwPZrykiKV&#10;j5Ho8o/CkPLWFB5D7jPFHEUg4eclPqd87ilzq8L1UVxzn1asWKGu4+uar6NJkyap15EpfF0yI1Dk&#10;nyDcGJF/giAIglADRP4JQs0R+ScItw8KF4oqihMKHTc3N1VaSnnCLD7KIgbLYykGR48ercplqwb7&#10;+ulZYXpWoCl6dhenC7M8lb3dKI1YlqnLLkoqiqf27dsrYURxQxFIscSeghRGvXr1UuKOt3F/KcUO&#10;Hz6s7l8VfZtcFzPVKP/4uFg2eyP5x/uxvx2XZX+46h4vs9woOrlPFJ+m8o9y7be8P5nKvy5duqjj&#10;rcN9mThxojoulKnV7QsjKSlJlT9zWjO5mfzjcWdWpSk8pnwOzc3N1dCX6rYze/ZsVRLM5ZjNxx6K&#10;LPflezKz7ZglyeV4TPhc69JPR5d/zOasKgsJxR33mWKSx3Tt2rUq25TlzVX3RQ/2cqTM43Hi+vn8&#10;8nlh1l91sAxY5J8g3BiRf4IgCIJQA0T+CULNEfknCHcOyrApU6YoMUexxgxBSiF9MMTNgpl47MWn&#10;QznE8l9KQ5ancogExRHLgbm8qfzjdtjTjb39jh07pgQde8dRenEZ9vKjuKLIY0ksMxQp7qpmw/Fv&#10;LCUVs9go71he6urqqvoScps3k38UZNyW6eO6XlAiMYPNVP6xN99vwVT+UX6ZQvnHfnf6kIsbBe9P&#10;aUduJv94jKsOIaE408vBbxZ8nJR7hKXYLMmlfNRvpwhkafesWbMqSoSJLv+uN+23qvx75plnVCal&#10;6barC2Zp5uXlqdcFBTRfV/rglqrItF9BuDki/wRBEAShBujyjyc+LNGRkJD47cGTSv47EvknCL8N&#10;ZkKFh4eroRZ6D7bqoNShnKGE4URcXf5RwhQUFKhSz+sFp+CyDyCFFv/mUebp8oZShj3+xowZo2Qg&#10;SzVN5R+heKRAZNYhs8fYA3Dy5MlqH6ZPn47GjRsracNJrhQ4RUVFanuE22Q5McWWLvr0oRWUa5RD&#10;t5L5p8s/LssMwOoepx58vBRO/wv5x/LW6vZBD+6LXm5cE/nH54THv7pt6LFz5061Lh2WPu/du1f1&#10;K+R+8nni8efzwCnAnOxLfq/84z5Xtx+mQcnI9fN1xmEizEatDpF/gnBzRP4JgiAIQg1gDyGWTUlI&#10;SNQ8RP4Jwm9Dn/TLjLkDBw4ouVId7NNGSUgJs3r1aiWgWGLL+1JSmUofHQosCjX2n+N6WdLJAR7M&#10;yOKQCtN/r7ydYpASqKr8o9SjFOSQh9dee01JJH1aLCUW+7WxZJi9BzmlV58WzHWy/JcDQCjKKAop&#10;DHV4+6JFi25J/vGxDB48WK2Hosh0PTpcn/54uTx/vxPyj7exlJayioNNKLeqwm1T5nJf+FyR3yP/&#10;eFtISIgSgHweqsLt8FhQdvKx83eKV/5e9f2Y+82MQD5HuqTl+n+r/GMZM0UeS4v158wULsN1ch+4&#10;L3z8zBblY+Drh7ebwt/5/Ij8E4QbI/JPEARBEARBEAThLoS9+Ch+KOSYgUfBopduEgobCiEOSmDZ&#10;L/umsfyWcNADpQxFWVVpRPbt26cyrtgHj5KGWWCcAOvo6PirLEPermfhVZV/LNllliGHWzCDjJny&#10;etYYt8uJw5Q7lIAUVe+99566jVKHWYoUS+wnV1WS8bEzA5DZaDeTf4QDTijjmLnIY1BVIlFu8vFx&#10;//SpwndC/hEKMD4f3EcKq6r7wqw7yjz2RmQPPPJ75B/hYBXuB4VtVclL8ccpxizZZkkvhd+yZctU&#10;Zh57QlaVc9zPESNGVEhUyrnfIv8IpwFzf/la4XPCY2WKnqXKPpUcAEP5x+eB62DGZNV94uuL2aAi&#10;/wThxoj8EwRBEARBEARBuEvZvn17xYTfpk2bqmm2HDLByM3NVRl/lDsUNuXl5RWZZMysysrKUmWc&#10;FD/6pFbKGK4zIiJC3Y8yiNexVyBFnT6FVc+eYz9ACh5um/vAzDDTKa6crNuzZ0+1jxR8nTt3Vhlt&#10;hJf9+/dX+0aByR6CuqCiaOJ+sC0A78esL/2206dPq/JdXs9tcnqsXh7Lx0XJyP6GFJgUWhRG3BYf&#10;JyURJRrXTfjYKDYTEhLUBNqpU6cqqfX/2TsLMKuq9f//vXZgF7YiAhaKCYgCIgpSgpIKIi1SUgLS&#10;JSFdSkiIYKCIHYgiEnZ3YOE1r3H11u/e9d+f5V7Dns0+M+fMnDlz4vt5nveB2XvtOLvXd71RkuIf&#10;4qkTS/GmfOKJJ+x0lkOYJKchy5LfkN8DRRX/qBaMeIqYNmLECFucBbgOOI8IjHjVIcoB5+6kk06y&#10;7ceNG2eFSOCYUKyDXItcA1RtZn8TFf+4bsjzitcp1aSXLVtmfyPHe9u2bWbAgAF2HtetE28p8FK3&#10;bl0rmBJGznS2TWgwIchcAxL/hCgYiX9CCCGEEEIIkaEgmiCs4EWGCBJlFG5A+EPACULxDqrKIkIh&#10;pBGOiSGyIKbgLYZoxjZYllx9iIWIgq4twhEehYTt8i+iWzDEFJEGAdFVHMYLkfUBAhThvGwLAXDp&#10;0qV2ugORjHyG/AaWd9tEbCLUGe8zRDJCg9999127DGIfAhLLUMUWT0VEPCD8uU2bNnY/+I1ufa6w&#10;BYIpnmfsH1ZS4h8gSCJ28ruDv419RghFjGR/3bEqqvjHMX7mmWesOMuy5Fx02+I88vtIYcI+A9tD&#10;CGYe55pzSlvCtdlP9i2YlzFR8Q84RxQO4ZiT8gHBmG1wLXEtIEg670vgX6pDEyrMPtGO9pxD2uKl&#10;KPFPiIKR+CeEEEIIIYQQGQ4edgsXLrRebwhBWOXKla1AVlBFeryuFi1aZPPPueVatmyZ5xkXBCGJ&#10;IiOE27r19+/f34qIeHR16dLFnHHGGdabKwjC3GWXXWZDap2HoQOh8OKLL7ahwc4rLQjbpEgEYpjb&#10;JuITXmJss379+rZwULAYBJ5h3bp1s2IRXoEPPvigXQ8gKN5999224rD7vXhLIpAFQXAiPBfPMrwT&#10;EwEhjUIl7OuUKVP8qTvC/pPjEG9Ity/8HvY3DKIkYiHrdF56gPjHb2ncuLH5+uuv/ak7gmfkyJEj&#10;rQed21ZB1wbC49ixY/OERc4PHpwubNyBkMcx6tixo10mDL+ffaagSBhyOnJsWTfbYD1Ukg6HeDv4&#10;DQi7tMUDsXPnzlZExRuQ6468l0KIaCT+CSGEEEIIIYQQQgiRpUj8E0IIIYQQQgghhBAiS5H4J4QQ&#10;QgghhBBCCCFEliLxTwghhBBCCCGEEEKILEXinxBCCCGEEEIIIYQQWYrEPyGEEEIIIYQQQgghshSJ&#10;f0IIIYQQQgghhBBCZCkS/4QQQgghhBBCCCGEyFIk/gkhhBBCCCGEEEIIkaVI/BNCCCGEEEIIIYQQ&#10;IkuR+CeEEEIIIYQQokTYtm2b2bhxo3nqqafMk08+aV555RXz448/mv/+979+C5FO/Otf/zIbNmww&#10;69atMz/88IM/VQiR6Uj8E0IIIYQQQgiRVBD3EPvq1atnDjroILPTTjuZ//f//p857rjjTPPmzc3z&#10;zz/vtxTpxHfffWcqVKhgDjnkEPPEE0/4U4UQmY7EPyGEEEIIIYQQSeXBBx80Rx11lBX8ouzoo482&#10;H3zwgd9apAsS/4TITiT+CSFEMeHDKOqjViaTlaztueee/l2YeeANE/WbZDJZydoee+zh34WiJPnb&#10;3/5mrrrqKuvtV7VqVfP666+b//u//zP/+c9/zKJFi8wJJ5xgz0fXrl0V/ptmSPwTIjuR+CeEEMXE&#10;iX/Vzj/fXFKnjkwmS4Htv//+WSH+NWjQwFzdpo1MJkuBHXrooRL/UsTbb79tzjzzTCsgff755/7U&#10;P0Hsmz59utl9991N5cqVzffff+/PEemAxD8hshOJf0IIUUyc+DdjyhTzwL33ymSyFNjJlSplhfj3&#10;7Lp15ptt22QyWQrs/PPPl/iXIn766Sf7nHv66aetx1+YN954wxxwwAGmkvcsRxzcunWrueKKK0yb&#10;Nm3Mc889l88b8NVXX7Xzrr32WrNlyxZ/amwQE6+55hozceJE88cff5hly5aZFi1a2HX079/ffPjh&#10;h37L/Pzvf/8zb775phkwYIBp1qyZbd+rVy/z4osv+i22QyGM3r17mzvuuMP+lj59+tj2Xbp0MZ98&#10;8onfajscAzweWe+SJUvyHRP+P2HCBDvv/vvv96f+CfOmeN+XrJvj4mA6x4L9Y17Tpk3tb3vrrbf8&#10;FjuCN+bcuXNNy5Yt7TJ4ZrIvTA8SS/z79ddf7X6y7MiRI+2xFUJkDhL/hBCimEj8k8lSbxL/ZDJZ&#10;oibxL31YuXKl2XvvvU2VKlWsqITY161bN/tc7Nixo/ntt99su59//tk0btzYTq9bt65tWxhffPGF&#10;OfDAA02TJk2swLXLLrvY5bG//OUv5vDDD7ciG2JfkPnz51tvRNq49oQt77bbbjY8OchXX31lTjvt&#10;NHPppZfad5ErZsL1hXgWhm2xTdpcfvnl+bwdEd9q165t51155ZX5RDW2c+6559p9eOedd/ypxkya&#10;NMlOc9vF2G/2f+DAgX6r7VBhGUFv5513zmuPcWxY/0cffeS3jBb/2H+8NfmtJ554ovn66693OH5C&#10;iPRG4p8QQhQTiX8yWepN4p9MJkvUJP6VPghGiHP169e3YtWtt97qzzFW8MMTEEHqvvvuM//+97/N&#10;bbfdZvbbbz9bLRgPwHhw4h/PWP5lHYiG5BtEwMLj8KSTTrLehsB02tAeIYzvOrbN9I0bN5pLLrnE&#10;zhs8eLD517/+ZZdx4h/TTznlFPPZZ5/ZbRTkmfjtt9/aAigInu+++64/1VjPwnLlytl1ESr93nvv&#10;2ekcK9aH2MY+/POf/7T7NXnyZHvsatWqZSsm0479euaZZ0y1atWsAIg4SFugqEr16tXtccQbkv0A&#10;vBfx4OPYkpfRCath8Y/t3n333VaspZ2KtAiRmUj8E0KIYiLxTyZLvUn8k8lkiZrEv9Ln73//u/Wi&#10;23XXXW2oatDLDe+/22+/3eZ0LV++vH1OIgbirUZ4bbw48Y/l5syZ40/9EwSxoUOHWoHs5ptvttMQ&#10;7s4++2z7Tlm7dq2dFgSvOMSwihUrmpdeeslOc+If29iwYYOdVhj8vh49eph9993X3HPPPfZvjLBk&#10;9heB78gjjzSPP/64nY74yP7vs88+ZtasWXYd77//vjn++OPNEUccYTZt2mSnBUFUREhExHQiIoIn&#10;XoLDhw+3fwfhfHA8EPYIL4ag+EfF5hkzZtjjhYCIUMm+CSEyD4l/QghRTCT+yWSpN4l/MpksUZP4&#10;V7rgaVanTh17Di688MI8zzsHHmwIT+TnQ1RD4OI52b59+zyPu3hw4h8eeeF8dmwD0QyBDA+8f/zj&#10;H2b16tW2GAwhvMFcfA6WISQZzzmEOsQvJ/7hycfvipdVq1ZZr72xY8daIRLxrWfPnubYY4+1wiPb&#10;mD17tt0PQp7btWtnhbuPP/7Ybnfx4sWmTJkypnXr1jH3tW3btla4e+yxx+w2CJdGMIzKB0j7Rx99&#10;1IZC16xZ0x5nJ/4hwhKGjGcg4iBFXCT8CZG5SPwTQohiIvFPJku9SfyTyWSJmsS/0gHB6LXXXrMh&#10;reSowyuNwhqx2Lx5sxWveEbiAciyieDEP/L9Ie6FYX0Ig7xDEO5c5WG2V5AhSFLwAo88J/6dd955&#10;eeG18fDXv/7VHHbYYTbvH2G2hOA2atTIXHfddVYI5Ngg+BECTeEQRLiLLrrILovYR+hxMIdhLKMN&#10;3pJ4VrK9qDZh45gjODrxj2mcL5cDceHChVYsFEJkJhL/hBCimEj8k8lSbxL/ZDJZoibxL/Ug/D38&#10;8MNW+CN8Fa8+F44aBeISobXHHHOMfUaec845NpQ1EdHJiX8dOnSw+erCsH0X5hsU//C+o0pwLEOU&#10;47cgwhVV/EOMu/rqq83BBx9sPfHcb2UfWA9ejoQ6U1CD6r543JHjD4LiH6Jo1D46ozLy+vXr88Q/&#10;Qo0pgBLV1tn1119vfv/99zzxD9EP4ZHqvpwL8v19+umndl+EEJmHxD8hhCgmEv9kstSbxD+ZTJao&#10;SfxLPVT1RVQjnJXiHniWFQTCE0IUXnYIay43X1HEv2bNmkV6/lE45OSTTzbHHXec9b4jlBZxjIq7&#10;8Qp5RRX/EPDIa8h1SAjxnXfeaY4++mjr7YhQumTJEisMIvwNGDDAhuNS1MMtixDIsng14oFYGITx&#10;nn766VZgfP311/2pBRMM++X8cTzPOOMMu13yAwbzNAohMgeJf0IIUUwk/slkqTeJfzKZLFGT+Jda&#10;EK0Q4TBErsLEKgS+pUuXmr322suKT4h0/MvfrtBGPDjxj7x+rrKtg23cf//9Nm8eufb4m+cxhTYQ&#10;KCnuEQbRrWXLllZAu+uuu6xIV1Txj+099dRTNp8h4b54E1Khl6IjzEP0I48gQimiIHkI2ZZblirI&#10;7Ce/LZwzETjGeOoxn+9T9hWhEG9BxMYwbp0nnHCCueyyy6ynpBP/XLVf2hAqzXnAe/Pll1/2lxZC&#10;ZBIS/4QQophI/JPJUm8S/2QyWaIm8S91uFx2POfatGljtmzZEmmISuS6gx9//NHUqFHDCkwIZIhq&#10;hMPyrD/ppJNsKGw8OPGPbeNFSJ49RDDWR8gvYhtFLAiLBbz/2Efat2rVygpxCH6IXuwbYiHzqHbL&#10;PCiq+AeIdjVr1rQiHyJd9+7dbY4/+PLLL23VX7aH9+PAgQPzrR/PSUQ6xDyW47eyn9gvv/xiVqxY&#10;YfP0NWjQwGzzrnngfUNBE8RLhDt3vFmG48F54r6gHYTFP+D4jRgxwhYfIS8h4cFCiMxC4p8QQhST&#10;bBP/Rg0fbnrecIOZMHasWXX33ZFtomzsqFF2Of69b+XKyDaZanfMn2+6dupkBnsf4VHzl91xhxkx&#10;dKhp366dadm8eZ718o7HjKlT0/Z4cH6nTp5sRg4bZs8dv2+219GKaluQsR6W7dOrl5k3a9YO81n/&#10;NV7Haua0aTvMK6pJ/EutPffss7ZKJc+7qPmZYo888ojp36+feWbt2sj5b77xhg1zm+rdt4NuusmM&#10;HTPGzJ0zx+b5+vSTTyKXSRfb+tln9jytfuABe66efuop896775ptX3+drx1/v/3WW+bFLVvispdf&#10;esmum2Vff+01M9y7n6mOGlxnppjEv9SAqMSzomzZsvY5V5AhSCEAIrbhiYdwhWCHkAUUvUAQpG0v&#10;7x3jRLKCcOIf4hreahTXGOZdt/379zdnnXWWFbWmeN9swXyAH3zwgalfv74NM2Z7hBojdnXp0sWG&#10;4RJ+iwjIfkJxxD9Ckfv27WvFPXL6zZs3z4prbh659zgOhN3ec889dnoQqu4Sosw7kOrJ7CdG0RCE&#10;0xNPPNEef7evHLNJkyZZj0E8HPlNI0eONMO97z2EUPaBY+MqKkeJf5xTjhH3ELkAeUa69QshMgOJ&#10;f0IIUUyyTfyrccEF9oOyofexfPfy5ZFtouwS7wOU5fh35Z13RrZJhc2dOdN069w5IeGyIGM9XTp0&#10;sCFCiFjBefd7H+W3jB1rE5kfeMABZhfvQz7YqdnLOx6E9lzZtKlZsWxZvmVL2xAsm191le0I0Eni&#10;3LmOQfNmzRI6h0OHDLGdBDwp+t944w7zp3qdjl133dXU9a6N5UuW7DC/KCbxL7V2bbt29lrGIyVq&#10;fiYYwh4d5gO8exURKzjvs08/NdO8ziwVQEmOTweazjdCAPcF4Xd0ku9ftSrfculia59+2goc5U44&#10;wRzpnSfOFfnMzjv3XHPbvHn52n715Zema9eupsJJJ8Vl1apWNY8/9phdluN28cUXm4oVK5p333kn&#10;33ozwST+pQZEoTlz5lgvseA7Mcqc+Hev91ynPdcW+e8Qm4B/H3/88by2a9eutdMLwol/DRs2tIJd&#10;rVq18rbHNNbnvN+C4Ck3Y8YMW9jCVdRF+EOUJF+eE+igOOIfv4kBBUQ3BMoXXnjBn/PnPKrqIloe&#10;f/zxMYuj4D14yy232MIl7rdx3+Mp+I53bwb3FRAAee9Q9AMh0y3DsUFgxPvRESX+Ab8ToZLnI+di&#10;w4YN/hwhRCYg8U8IIYpJtol/dBb5PZfVrZuQ+FfzoovsaDD/lpb4N37MGPuhfrr3QZ4s8W/R7beb&#10;Q7x1XnjBBeaukIA3f+5cs2+ZMvZ4IW4hEpxVpYo1Pq4RDhAQmF/Fm7aiFEXRoHFsrmjc2O4XguWJ&#10;5crZfeZffgfeCE28DtJdS5dGLu8M8XOB1xGofPrpdl10Vm7s1SuyLQIoHYYhN92UlHMj8S+11sS/&#10;XhC6o+anu335xRdm/Lhx9hqdNXPmDvPw8HP3K+IQ1yqdaoRAOujcF/x+BO5FXsf8a6/jH1xHaRn7&#10;4YoHsO97ev+eVL68Fez4rdzL7Hfr1q3t72QZxD8KISC0FGTu2cWzDG9Ct01EHZ51bdu2tety0zPB&#10;JP7lBk78i1XwQwghchGJf0IIUUwk/v1pA/v1s6Gu/HvvihWRbUra+vTsafc9WeLfPXfdZY8HAt+g&#10;AQOs2OXmIYyRIJsOMqIZ84PLYoTQXlyrlhUOsA7XXpsWIcCD+ve3+011w84dO+ZNZ984hggfiAa9&#10;evTIt1zYaN/iqqvyBIaCxD+E0rKHH24qVqiQFO8/iX+ptUwX/17YsMF6sZGzKzyPBPt4vHIdN7j8&#10;cvPwQw/lE7XeefttGzKHF447Bls2b863jtKyDc8/b8MY2S88eJ7yrisnTOKl16VzZyvkca8j2jEP&#10;4zciGsYyQh4ROjkmFAvAa9Jtk1BivCC535d5z0E3PRNM4l9uIPFPCCF2ROKfEEIUE4l/6WPJFv+G&#10;DhpkRTI82xYvWJBvHrkR2RZeQYhksba3aP58U/7EE23bKmeeaT0Jo9qlyhDsECvZn0svuSTSu49z&#10;z/yqXkc5PC9oHAOEUUKDCJEqSPzjWmrcsKE9nrHaJGIS/1JrmS7+Dejf3wpZM6ZP32EeucD4bad7&#10;93lQ5Aob4YMIaVzrM2fMiGyTSkPEw4uRfcLjefOmTTu0QagjhJHfh4j34Qcf7NAmbO+/954N82bA&#10;4owzzrACY7gNocTcy40bNcqo8F+Jf7mBxD8hhNgRiX9CCFFMSkL8QzAiPLJD+/amZ/fuZtrkydYL&#10;LdxuurdNcs5RkIK/ly5aZAtTtLvmGuuBFxZ2CFulMMW1bdua0SNGRHpghcU/RC2KObDeyRMm7NDe&#10;2SyvU03YLd5usYQw9rNv7952/yaMGxczD96USZPsfLd//A5XUIO8e8sWL87XnnYTvfbNr7zS7jt5&#10;ryg8MumWW4rsZYZIdr53LOjgst6g1x/GeWFbhx5yiBk7cmS+eWHjeNP26KOOMlMmToxskyq70zt2&#10;VzRpYs6oXNme1/Dvwjp16GD3l/DB8DxndyxYYPMgYm1atbKeRQWJf2xnQN++Viyl6mBxvUMl/qXW&#10;4hH/KIjx0Jo1ZvEdd5hNGzdGtikNo7gF3qx46lIEIzyfHGD8tqvbtMkLjY0yCmUQvk9bEutHtUml&#10;fb51q+napYvdn4JyMVLghDYIXy+9+GJkm6CR+xCBDJHzkYcf3qFgCPbF559bcYWQYIqLhOenq0n8&#10;yw0k/gkhxI5I/BNCiGKSLPGPPHlUSz38sMPs+sKGYIKwcndABDz1lFPMbrvuajp5HdHePXrYnFXB&#10;ZchXNWzIEJtrrnu3blacCc4nBDMsRjnx76ILLzRdOnWy3jIIYBjT2Y+bBgwwK0NegbR3ywVz/iHy&#10;UOW1uu99grlE2uxPx/btzZJFi/KtC/GOeQh91117rc0l6JbFSNiP+OZCaBEKyUEVbIMd5u0rgmRw&#10;3fEa4ihhb3jV3OKtPzyffWMbzEfMLCjPIcU1CHuNmhfLEDwvqlHDlCtXLm5DWI1aVyLGMa1Vs6b9&#10;bZzLqDaIthf61RfrX3aZLejB8S9I/MNmz5hhyvmhk/0iCoMkYhL/UmuxxD9EoOfXrzftvfvU3dfO&#10;DvbunxHeffTG66/btoiC3FPMe+Lxx/OtB4HpBl9QJ2n9fd45Ds7HRnrrYn6jhg0T8ja70bvWWK6x&#10;9xvwhAvP7+Y9G5lPoYFXXnklL2w2ygj3fezRRxMK+8Ujj+ql8Vq/fv3Ma6++GrmuoBGavPGFF+xx&#10;JYw3qg3mfh/386ve74tq4+yD9983J510kn3m9rjhhsg2zhBAWW+vnj3tdRDVJt1M4l9u8M0339iK&#10;vdz7wYq+QgiRy0j8E0KIYpIM8Q9Pueu7djVl9tnHdqAR4AinoihDE+9fwkbpjGF49LnlEP8Q5/DQ&#10;YlnEPCqqIt4w6s1+EeLZsEED2+EhfBWxhoq+TixjHcHwXif+4cmFmFjJ6xCzD019bzFEwP3339/c&#10;cP31ectgUeIf3l7Dbr7Z5tNiueOOPdZuv+3VV5tLLr7YinP8JpLTB8NqEf8Q1c484wz7+045+WRz&#10;2aWXmotr184LWSUkzeXZu33uXNOqRQtztp/7igId7PM1bdqY2+bMyVtvvMb5QNBj21TOjPK65De6&#10;cN4DvOOBIIEn3ZwZM5KS8xAPvRN8oSxe6+h1xqPWFa9RvIN1UDQAgZUqvuE2/Lbru3SxHnzHH3ec&#10;PfZ4fcYj/rFsjerV7b4iHsbyEI3HJP6l1qLEPwS7NQ8+aJ8h3N9Uf6SCdIcOHUwj7/4jFJXnGdVh&#10;yT9H3j2q6bKe4cOH51s/4agXXXSRncdzZ9zYsflEOIQuQlC574cMHhx3oYmPP/rIilm7e8+ToUOH&#10;Rgp7d3vXIR6sbJucgJMnT7YegnjWhdsWxfCGZN3xGs/zdc88E7muRI0w5lNPPdWulwIdVDWOaodx&#10;TNu1a2fbcp5ffumlyHbOEEF5RlLxlOMc1SbdTOKfEEKIXEXinxBCFJNkiH94Uh115JF2PYhsSxYu&#10;zAvH5F/CYF0H7jSv8+yWo9PNNAwxZd7s2VbIc2GyTjDECM1E3EGAQVjq3rWr7WQzb/qtt+at04l/&#10;WDWvo3Sbt068wRBqFt52m2nm7R/zypYtm0/kihL/CPM9/7zzrDCAgDdr2rS8ZWjDPhI2RgeS0Fgn&#10;BiH+uX1gv2+fM8cKcBynWydMMKdUqmTnISa67WPJyvm33Dt+tWvVsuuq6f2eqDYYHo1OjOQ3IoAh&#10;gJDbj+IneA/GCm0uzDjmk8aPt3n14rX53vmNWldhhhcegjBiIx1jxNP+3rSonI+cQwTRffbe24ZV&#10;22lxin+YC4HmuBHeHtUmHpP4l1qLEv8Qki6vX98+QxDmHn/sMfPRhx9aLzA87G73nhfHHXecXc4J&#10;T0385wdiflBco1AFIh3zMEJwWZeb/9yzz1rBGW/me71noptemCG8MViBLfGee1Ft2C88hLie2Dbb&#10;wZP2PO/Zdf3115vF3nLkwYtaNh5D+MRrMV6b7t1jFBmJWlcixvEl5BfB9MADDrAeglEhvM6o6Mug&#10;C8+AMaNHFxgCjbGPeIKzfrw/o9qkm0n8E0IIkatI/BNCiGKSDPFv7syZVkzDUyZcWMIZXoB0sun8&#10;ujx2TvxDcELYCy9zou+ZhuddeB6iHh4mzEfocdOd+EdnebIv7gQNgenYY4+1bRBy3PQo8Y/QWDqT&#10;eP/EEqYI62U5BD+EJaY58Q+BJ9weIycdxwLBjTyHbnqyxD/ERndsEB+j2jhbcNttpnbNmvZ3sj8s&#10;EzS8AvFARPSMyq+XDnbuOefkHU/2GRFwlHfuwh6PHNOzqlSx7chH6aYnIv4NGjjQbguBkbyMUW3i&#10;MYl/qbUo8Q8xiWmIP8+sXZuvvbObvPPNfMJ9V913n80nxzJ4ABKyShsEqdu8+4i8fFSsZf453jUZ&#10;DFGdOHGifY7gZZaIEIcHIYMciFR4KUa1wfB6oxgIHs8MRrAPQUMwQrh80nve07YgES0dDA/H+bff&#10;nufh3cZ7BkW1c4Zgi7cmbRlocuemICNEmPPBMmPHjIlsk24m8U8IIUSuIvFPCCGKSUkU/HBGfr/F&#10;Cxfagh+1LrrIii6If0u9TjfznfhX05sXVdiCsFnm42UTnkcOOrzxmE+uQTfdiX8XVKtmc9UFl8Hw&#10;BiOkljaEAbvpUeLfNa1b22mEI+PNGGXjRo+2bRAH8JRjOSf+Nbviirz1B61fnz7WO4fjQeEJNz1Z&#10;4h9iFiHJrIt1RrUJG8IlouSFF1xgKpx0Ul4FXNaB4UnEb3V5CtPJ8AJFtGP/yc2IiEeYZOuWLfOO&#10;I+IlodAccwqhLAxULU5E/Jt2661WXEFkcWHbRTGJf6m1KPGPXG9MI61ArLBPfh+DGpyrcePG2Vx5&#10;COXc73d4zxfaIDy5vHwLvfu5fPny9npygiIebM2bN7fzO3XqlG/9hRnr5T486qij4ipC8snHH5t5&#10;3rOxrXetU+36+OOPz/MIxBAoe3vXeFTuwHQxPPbwVjz66KOt0H6B90wqLEfiI488Yn8rv3GAd19G&#10;tQkbnpl16tSxy3Ts2DGyTbqZxD8hhBC5isQ/IYQoJskU/xDWCN+kCMZVzZpZUY88dsd4nTjXAY0S&#10;/+iYR4VoOvEP77rwvMLEPwS+KAEN7zVEINrgHeimR4l/LnSWxP/nnH12pFXx9xHvHJfP0Il/3Tp3&#10;zlt/0Epa/EOg2tfPARbl/ViQIe5xbMeMHGkrJHM8d/VFQAQrhLKo5cKG2EYVYao+x2uEfUetKxHj&#10;3OHtiGCCSDPSux6ZfvOgQVawQ8jhtwW9GBMR/9hHxD/axiusRpnEv9RalPhX0y8MQ2GIWPnxCKml&#10;gAciVPfrr7ceaYhRXAODBw+2QhVCWk1vXdzThJK2atnSrnfWzJl2HXihEVbMtEQry1KUgucEwhZ5&#10;BaPaxLK33nzTFtIgDBfREQGRfWA/J06YELlMlPH7li5dGrfxG4Mhz4kYFZdHefcnz2bu4csvv9y8&#10;uGVLZFtnnINhQ4fa9pyXeCoCY5xbPAo5JuSojWqTbibxTwghRK4i8U8IIYpJssS/mVOn2lxxeJYg&#10;utBZZr0YYbuE9vL/KPGv+ZVX5su/58yJfxQTCc8rSPyjA3h1AeGurgowy7ppUeKf23681uuGG+xy&#10;Tvzr26dP3vqDVtLiHzkW6SCyrqIUDHHGPpBf8aqmTe26OKf8xnjCf1mO3IZ777VX3NY1hliaqHFt&#10;nO7nmCQXIEU9KBbD35UqVDDXXnONFZSd4aHJ8SK8k/PPtP59+0aum/OFyEDb4uyvxL/UWpT4h2cZ&#10;024eMqTA/HBVqlSx7RD1EKdmz5pl/8ZjkBBewnvxlK1WrZr1AnShwS1btLDLL1++3HoK8uxLtKos&#10;uQNZFykQCqriW5AR4ovQRQVeBixYHzlao9pG2aOPPGKF83iN9wA5DqPWVZDhtdjHfzayj5wzjm1h&#10;Icp4BdatW9cuc0mdOnGHNCP4khOR5RDVotqkm0n8E0IIkatI/BNCiGKSDPFvyaJFVsxgPXicne11&#10;/q5u3drmzCM0ljZXNm1qxaNUiH9Mw/MvSqRC0GLfaFP28MPzpkeJfxdUrWqn4cXo2sVjTvyjEEXU&#10;/JIW/ziXJMhnXXNmztxh/uwZM2yFYqr94t1XmJhH7jznuYlQFk/oL2HcnD9Ej3gtXIE5ytg24dzk&#10;SoyqYoxRMKZO7dp2fxFN8ISkuAp/x2tcm1Hr5tgiHCNW9u3dO7JNPCbxL7UWJf656to3evdjLM8/&#10;8uMxeEG7zn7ILm25f0/w7nO8zBbMn2/n9+3b1wp0VJHFwxRxEdEND0Hmd+vWbYf1F2bt27e3y3Id&#10;R1UIpsgFFYqv8O7LeMKC7/DuGzcwE097jEIoeD/Ga9WrVUu4gAZejZ07d7b7xn1xpffMRWiNahu2&#10;TZs22cJLPE/vWr48sk2UcR45JxwLthfVJt1M4p8QQohcReKfEEIUk2SIf3hAsY6DDjzQ3HzTTTvM&#10;R8hqUL++7ZylSvwjxyAiUHAZjOq19S+7zLbBC8ZNjxL/Wnj7xbSzzjwzr13YCFeeMG6cFdnccqUt&#10;/rEvrvoyFYnD86lSSw4/5uMRFyw6EmUIbm59iLjxiH/sPx53c2bMiNvwFoxaV9CmT51qc5lVO+88&#10;M3rkyMg2y7z1kLuQ/UXswfuxUYMGtnJzlJ3hHQMXMkgVX6ZxTUate/yYMVagICyRUOKoNvGYxL/U&#10;WpT458Jzr/LONV5nwfbOEJZc/sv+/fvnTcfTjPv3Hu86b9O6tQ37R1jD6+yll14yVf2Bg7u9+Xij&#10;cW1RbCO47nisX79+dtuI12+/9dYO8xG72A7X0gLvWVKY1xtFQwhZZ5l1zzwT2SZsCJiELsdrCKKx&#10;xNQow7vPnQsKmwz27qvCKvUGbZF33FkWwTWR7SIu4p3JsoR+R7VJN5P4J4QQsfnnP/9p3n77bfPw&#10;ww+bu+66y0ybNs3a9OnTbUqKDRs2mJ9//tlvLTINiX9CCFFMkiH+4enBOqi6GiW4UZnXeQamSvw7&#10;/rjjzOyI/HQsd6wf7hf0NIsS/yjoQHjnXl7HmlBa1zZoeH/hQUjxkMkTJthpRRX/hg0ZYpfDI684&#10;4h+/sVLFinZdUccO8a7epZfa+WXKlDG9e/YsUNCjqi2CFyJE7x49irVvxTWqQluhztsfCnrcG7Hf&#10;02+91RxRtqz9fXh58tvuXLLEipxRhnjLcUBA6dali50WVYAGG9C3rz0WCEIUQIlqE49J/EutRYl/&#10;U7zrhGmHeucS0SrY3tmEW26xYgs5IRcuXJg3/Zbx4+2yhI3i7UaRj6efesrOQ1Rq166dnd+6VSu7&#10;LNWBYxUVKcjYDtsnX1/UPuIxx/bZFoJkYd5yA71nGm1Jz5CIUFZSRm7Ajn71cwT1Cd4zNF6PP2cd&#10;vOX5TQiuiYRGcz7q+QNBFHOJapNuJvFPCCGi+fXXX82IESPM6aefbvsapKHg+e7swAMPtPlzL7ro&#10;Itvu3Xff9ZcUmYLEPyGEKCbJEP8uveQSu44TvJdquMIuQpGbjx1y8MFWDGReSYp/WK2aNfMtg9W5&#10;+GI776STTsoX7hol/rENvPCYzm9bFKgQi+GtRjET5iP+IRoxvajiH4UoWI5KvfF418UyhCtXrIRj&#10;H9WG0F+X9xARqtN11+3Qhn3o2b17nqfQSeXLW0E1npx/JWVs24Vr4unD7wi3odIz8/ffb7/Iis9h&#10;S6TgB2Ii541zjAdlVJt4TOJfai1K/EP8qeQPSlBRPCyGERZ7tp8jD3Hvg/ffz5v30Jo1VgDmPmY+&#10;3n3OMw/vO0RDzi/5T5nfpUuXIoltq+67z+zndWDotODFENXmFm9bbAPj97380ks7tLEVib3njmvn&#10;QphL21Z6z33uY/aJsOl48/UFjd/M8nhgJiL+ka+RcGqWfcq7nqPapJtJ/BNCiB1588037XvavePi&#10;sbJly5r7vHesyBwk/gkhRDFJhvg3yet8IrSwHsQyqt5SMAFRj8ILiCpHH3WUFZvoxDovupIS/xBn&#10;yCG3p9dJOuuss8w1bdqY9u3a5XnD0dmkumxwfVHiH9b/xhttKBrzDj/sMHNF48ZWvCP81VXPRKzD&#10;a88tU1Txb7p3DthnlqVACsLdpPHj8y0bjyG4drzuOuu1yL5FHVts5NChdnSU/WCbeN/gMUlYLeHA&#10;HEOmY3g3umrGpW0Ieohn7DcCDOcXjzwKdbjCMgcccIAZPGDADstGWbziH8eRkGDWXzeGqBqvSfxL&#10;rUWJf+TQmzFjRt51jtA3efJkc+eyZTb0tMJJJ9npxx57rHlw9ep863vl5ZfNhTVq2Plch127dMmX&#10;k2+11557i/mc50ULFxZJ2MKzj9yCCD5jx46NbIMo2apVK9uG7SE4VqhQwTRo0MD07NHD1KlTJ+9Z&#10;xTOBvwm1jVpXKo1Q60aNGtn9wui4IcbGMvLycdyD60DsI+Sa5UcMH57QMUbc5ZlX0TtWRa1OnGqT&#10;+CeEEPn5/PPPzbmBgf9ErUWLFuaLL77w1ybSGYl/QghRTJIh/uEhRhVYVz3TGZ1QBLfu3bqZW7yO&#10;K2FddNS6+WJeSYl/hIUi0rVp2dIc4G3T7Q8dPZZB+AsXi4gl/rFf5M1D9KHIg1sXRqee6aO8Tmdw&#10;XUUV/8hHiKiIpw/L01EnDDW4bLxGSCpelrt565gW49ziRUdI7yUXX2xDH4O/DWP/EErxIsQrsTTD&#10;fcOGUHpZ3bp5gkfQuG4GDxxoVi5fHrls2OIV/+bOmmVzArKNm/r3j2wTr0n8S61FiX8Y4tqc2bPN&#10;qX516KBxj1522WXm/lWr8i2D4UnXxS9QQQjtPO95FJxPBdqT/ecTIb/x5teLso4dO9r1XHP11Tb/&#10;XlQbKvkO855TDL7w3Aj+DmcI4+S22/D880USIpNtHCMGg6L2NcoQZzdv2pRvHe+8/badx29etnRp&#10;Qr8L70yWbXvNNWbrZ59Ftkk3k/gnhBDb+eOPP2wIb9S3YCJ2tfd+3eY9Y0V6I/FPCCGKSTLEPwyR&#10;bP68eWb86NGmp9fBHDp4sJk5bZq5Y/58KxohEFKIYpY3jerALENBCNpQETgqlBSBj/lRhSDY3u1z&#10;5tj5wfxs5IRjG4TgUowDwQbhCs8wqr66/QmuC1t42212XfwbNR9vM/Yfbzl+Hx6BtI8KKyWs2e5X&#10;RP5DjP0lXJU2wfBejgECIPtMpWRy0cUTthplrAfvPQQ88o5FtcHYJnkaKYoxcvhw+9ucIXAxPSqP&#10;Y2mb3W/vNxJ6PWTgQLu/CH6IgrGup1iGEMx6CGmOlesP43iU2Wcfc+QRR9hrK6pNvCbxL7WGOLZ+&#10;/Xrz4pYtO8zDY4/5hH7O8K4B8uLxL1Vu33v33ZihpAhPVLV9YcOGHQqGIEJR+IJt8i9iYXB+Ikau&#10;PwY0uJ8R7qLaYGyD38F+z/KeVVSypVrwEO9ZTGGQLZs3xxQPS8M47vwejlE8FnUc+Zt5rCdW0ZZY&#10;huCLcEu15nQQQ+MxiX9CCLGd999/P3LwDmNQiEGvWANiQeO5OmbMGFswRKQvEv+EEKKYJEv8k6Wf&#10;IYYh/hF6vTjgYShL3PAGpUo0x7NLp06RbRIxiX+yRIwCInRgCB+Omi9LzMg1yPVLXtjXX3stsk06&#10;msQ/IYTYzsaNG+23lBPx+EarXLmyeeSRR/wWf/L777+bBx54wHTyvt8QBIPLOCNVxwcffOAvIdIR&#10;iX9CCFFMJP5lr+FVSBggYcSD+vdPyBtOlt/wxiR/IpXi8KqMapOISfyTJWJPP/20Ofzww039evUi&#10;58viNzwEL7/8cpuC4tZbb41sk64m8U8IIbZzj/ddGxTw+EZ79tlnzf/+9z+/xY58/fXXZorX5znN&#10;+z5GLAwuP3ToUL+VSEck/gkhRDGR+JfdRqgzxS8uuuCCtAzfzRRr3LChzQnYq0ePpIioEv9kiRiC&#10;FRWDy5QpY+71rr+oNrL4jBBocpmec845tuJvVJt0NYl/QgixneHDh+cT7+rVq2d+/PFHf25s/vOf&#10;/5hNmzbZ90BweYrIff/9934rkW5I/BNCiGIi8S+7De+/9m3b2uIrY0eOjGwjK9hmTp1qR4drXHBB&#10;ZP7JopjEP1kiRk46jjVVfI844ohi5RDMZaPAS/PmzW0INdV+o9qks0n8E0KI7VAFPyjexSv+Ad6B&#10;7lsmaOSRFemJxD8hhCgmEv+y3yhi0rZNG9Pj+usj58sKtsE33WSaNmlipk6aFDm/KCbxT1YUo5BH&#10;tWrVzIOrV0fOlxVsFAahgvNk716Omp/uJvFPCCG2c9999+UT7sqXL289+goK+w1TpUqVfOtYtGiR&#10;P0ekGxL/hBCimEj8k8lSbxL/ZDJZoibxTwghtrN582abksUJdzvvvLMt6vHTTz/5LQqHlBpueYxQ&#10;YpGeSPwTQohiIvFPJku9SfyTyWSJmsQ/IYTYztatW0316tXziXc8Ixs2bGjefvttv1XBXHXVVfmW&#10;HzlypD9HpBsS/4QQophI/JPJUm8S/2QyWaIm8U8IIbbz3//+10ycONHmtQ4KeNi+++5rli5d6rfc&#10;EYp+vPzyyzssu2LFCr+FSDck/gkhRDGR+CeTpd4k/slkskRN4p8QQuTn/fffN2eddVY+AQ9D/Fu8&#10;eLHfKj+vvPKKmT59uqnkfYuFl3v99df9ViLdkPgnhBDFROKfTJZ6k/gnk8kSNYl/QgiRH7z/1q5d&#10;a4466qh8Il7ZsmXt9Cg6dOhgq74H22Onnnqq+cc//uG3EumGxD8hhCgmTvzb0+tQkDRXJpOVvP3l&#10;L3/JCvFvn733tqPrMpms5I1k9hL/hBAiP1T3JcdfUAAsV66cee+99/wW+enZs2deO2c8X6keLNIX&#10;iX9CCFFMqJR13nnnyWSyFNuFF17o34WZx5YtWyJ/k0wmK1nL5OeGEEKUFHgAvvXWW6Z9+/bmyCOP&#10;tKHAf//73/25+ZkwYUI+4Y+8f61bt06oSrBIPRL/hBBCmP/7v/8z3377rU3eK4QQQgghhMg9/vWv&#10;f9lw3wULFvhTdmTlypV5wh/hv926dTMfffSR9SAU6YvEPyGEEOaRRx4xl1xyifViFEIIIdKZDz/8&#10;0Pz222/+X0IIIZINjgGx2LBhgylfvrwV/R588EHzt7/9zZ8j0hmJf0IIIcxLL71k8yGddtppZtu2&#10;bf5UIYQQIr145513TIUKFUyzZs2UWF4IIYSIE4l/QgiR4/z73/+2RUsqV65s3ffr1atn/vrXv/pz&#10;hRBCiPTh559/Nk2bNjW77LKL6dGjhzxOhBBCiDiQ+CeEEDnMDz/8YEaMGGGre51++ummVatWNmkv&#10;JfyVtFcIIUQ6QRjaunXrTI0aNexg1QEHHGBmz56tfLVCCJEkcAC48847zeDBg03btm3zrHPnzmbq&#10;1Klm/fr15tdff/Vbi0xC4p8QQuQoX331lWnYsKFN1LvHHnuYvn37Wg8KXvC77767GT58uEKqhBBC&#10;pA3Lli0zhx12mClTpoxZsmSJqVOnjk1ZsWnTJr+FEEKIokAk0LRp08zRRx9t9txzT7PzzjvnFfXA&#10;dtppJ9s/4Jlbrlw5s3TpUvPHH3/4S4tMQOKfEELkGJTtf/bZZ82JJ55oDj30UDNo0CD7Qu/SpYud&#10;/89//tPUr1/fHHzwwXbkTwghhCgt/vvf/5ovv/zSXH/99dYznY5npUqVrOcJ+WpJWXHggQfa/9NW&#10;CCFEYnz77bd28D8o9sVjl156qfnggw/kfZ0hSPwTQogcgfL7n3/+uRkyZIj1mrjgggtsha7nn3/e&#10;ju6NGzfOb2nMJ598YmrVqmVH/8gHKIQQQqQaPFGoRs/7ar/99jO9evUyjRo1sqkqALHvoYcesgNZ&#10;5557rnnttdfsdCGEEPFB1M/VV18dKe7FY8ccc4y57777JABmABL/hBAiR3jrrbdM7dq1zT777GN6&#10;9+5tPv30U9txInQKN/6VK1f6Lf/sUG3cuNFUrFjRCoB4CgohhBCp4l//+pfNSXvkkUfanLSPP/64&#10;HcCi2EfNmjX9Vn/mAbz//vvtu61x48aqWC+EEHHC9/7tt99un59Rwl68dtJJJ5mnn35a3tdpjsQ/&#10;IYTIYvD2YySO8F0EPnIlLV682HaWHIT97r333uaFF17wp2yHzhYVFc855xzz4Ycf2vUJIYQQJQWd&#10;xy+++MIKfHilk4aCv4FBq2rVqtkqv2HmzZtnw4I7deqU7x0nhBAiGsJ9GTSJEvRcTnBnPF/DeQCD&#10;hoPBd999569ZpCMS/4QQIotBsLvhhhvM/vvvb1/KVEkMd4rwoiAM+JtvvvGn5GfhwoU2/1+LFi1s&#10;BTAhhBCiJMDb795777V5/Aglu/nmm/NVnn/jjTfMCSecYKZPn+5P2c7PP/9s+vTpYwe6Ro4caX77&#10;7Td/jhBCiCjIlXr44YfnE/EOOugg06pVK5sW6Mcff7TtyLFKRNDkyZNtnj/6BcFlsL/85S/5oohE&#10;+iHxTwghspTVq1eb6tWr25ApKvdS3TcM1Xzx6jv++ONjekrgOTh+/HibUL1jx46q7CWEECLpUNSj&#10;Z8+e5ogjjjAXX3yxeeyxx3Z4L+Ghvtdee5mnnnrKn5If1tGsWTPrpTJ16lRVrBdCiAJYtWqVLfrn&#10;BDwigUaNGmV+//13v8WOIAgySHPRRRdZwS8oAFatWtVvJdIRiX9CCJFl4O0wdOhQmxwdD4k1a9bY&#10;Cr5RfPzxxzavHy7/sSDU95dffrHVgHH579+/v03CLoQQQiQDvE8o2EFHsnPnznawKip31AMPPGDf&#10;beSwjQUe6qeddpotAkIuQOWgEkKIaBgkCYp3559/vvnoo48KTfPDc5UqvzgQBJcnLFh5V9MXiX9C&#10;CJEl8CImzLdly5Zm3333NZdccol9gRcELv0U9Bg2bJg/JTaEXhE6zLrJrUR4lhBCCFFUCCVbsWKF&#10;rd6LkXi+IMaMGWMqVapkK9IXxNdff20HtkhCT6iwEEKIHRk8eHA+8a5hw4Z2wD9eGJAJe//Nnz/f&#10;nyvSDYl/QgiRBdCBuuuuu2yepOOOO87ccsstceU7wt2f3B733HOPP6VgPvvsM1OrVi27DTwKhRBC&#10;iERhsArvva5du9qcs3ifb9iwwZ8bm2uvvdbUqVMnZo5aB+snNPjEE080Z599doGegkIIkasQ4hsU&#10;7iiwFMyzWhikBqJPEFwHgzQiPZH4J4QQGQ6doF69etmcfOedd54ttR9vXr5p06bZ5OiFeQgGef31&#10;102VKlWsR8W7777rTxVCCCEKB2HukUcesWG+++yzjy3OESvMN8yFF15orr76avO3v/3NnxIb0l0s&#10;X77c5gjEa53BKyGEENu57bbb8gl3pExI1FuaPKvBdQwYMMCfI9INiX9CCJGhkI+DpLsIcbxsyZMU&#10;K7dfFCRSHzRokO18JQodN6qDHXbYYTa3R2G5QYQQQuQ2vCcQ+CZMmGB23XVXm5N2/fr1/tzCYfkD&#10;DjjAhqklknd24sSJNqF9+/btbUVgIYQQf/LEE0/YPH1OuONZOXbs2ISesaQZcstjEv/SF4l/QgiR&#10;gSD6LVq0yHaEypcvb+bMmZNwFV5yehBCdfrpp/tT4gfhcO7cubaiIiECn3/+uQRAIYQQkRAahtd4&#10;06ZN7XvjqquusqG48Xj7Ob7//ntbdGrGjBn+lPjBO573JeFoKlglhBB/QgQP+VGD4h25vRcvXmy+&#10;++47v1VsyK+6//7751t+0qRJ/lyRbkj8E0KIDIPqWp06dbIdmQYNGtiiHUXpzBAufNlll5nmzZv7&#10;UxKDgh+84PlI6N69e0IJgoUQQuQOd9xxhznjjDNsbiiqS3777bf+nPjBQ4X3HgVCEoXttW3b1nZS&#10;Z86cacVIIYTIdUihwLMxKN5hRAVdeeWVtqDH77//7rfOD8Lfddddt8Oya9eu9VuIdEPinxBCZBCP&#10;PfaYqVChgi3SMXr0aOsBWFSoDIzXXzyVfmOBADhw4ECz99572/0RQgghHIhudA73228/U7VqVbNx&#10;48YiC29Tpkyx1emfffZZf0r84Jm+detWuw8MWJELUAghch2ejRTwO/TQQ3cQ8QgBZsCFnKl9+vSx&#10;EUekati8ebOtzF6zZk2bNzy4DP2BRFIQidQi8U8IIdIcXsw//PCDGT9+vB2Jo3oh1XmLG7r02muv&#10;mYMPPthWCS4Of/3rX20IF6X+77zzToVUCSFEjoPARwfxggsusO+tNm3a2KIexaFFixbm5JNPNu+9&#10;954/JXHefvttc+SRR9r3KCJiImHHQgiRjfDd3q5dOyv2BYW8oliPHj38tYp0ROKfEEKkOS+++KJp&#10;1aqVLa7RunVrK9olg3Xr1pk999zTvPDCC/6UokOHqnr16lZMvPfeeyUACiFEjsJgFXloqQh/yimn&#10;2PywieakjaJSpUq2on08lX4LgndeuXLlbOXg999/358qhBC5C89tBlh22WWXSFEvHuOZX5zBGVHy&#10;SPwTQog0hc7S/PnzbZgvngqzZs0yP/30kz+3+FDe/6ijjrJJ15MBydx58dNBI7RLBUCEECK3eOed&#10;d+xgVZkyZUzjxo3Npk2bkpJf77fffrPhZBSYKq63HsuvXLnSvlcvuugi2+kVQohchzQNvXv3ts/v&#10;KHGvICNseMmSJRr8T3Mk/gkhRBpC8QxewFRFpIPyyiuvJD08qX///taL4rPPPvOnFA/EPgRAPgAq&#10;V65sfv31V3+OEEKIbAePOgar6AjefPPNVvRL1iAQ78Bdd93V9OvXz59SPOigjhs3zuarQlBMhmei&#10;EEJkMjyvyeW9dOnSHSr4FmSEC993331Ko5ABSPwTQog0giS5W7ZssVV4DzzwQNO+fXvr8VASNGrU&#10;yDRs2NDm7EsWdPYY+aMgySWXXGIrCucqVDuTyWTFM6qZi/SFziLP+cmTJ9vE8Az8kDw+2axevdrs&#10;vPPO1mM9WfzjH/8w3bp1M3vttZcdDFPFeiGE+BMKCk6bNs1+yxPRQ6QQgqCzsmXLmjPPPNNcf/31&#10;5qOPPvKXEumOxD8hhEgTeNFOnTrVHH/88TZ8lpDfkuyMsI3OnTsnXVxkfXhUMBLYoUOHpIqLmQQF&#10;UKJGSGUyWfx2+OGH+3eUSDf+7//+z4b1UvAJD7prr73Wen+XhPfHrbfeap+pTz31lD8lOfCOZb8P&#10;OeQQM3v2bH+qEEII+P333216IJ69FAh09thjj5nPP/88KWkd0hU82BcvXmw2bNhgtm3b5k/NbCT+&#10;CSFEGvDdd9/ZaohURaxbt65NQl6SeTPwMCSEasSIESXSUUMAJGyZgiJsg4+HXIOOKmHVb7zxhkwm&#10;K4KVL19e4l8aQ3V3quZyjvD4Lm4hjoLAu4QBJTqbyebLL7+0XvB4Lj766KP+VCGEELkM3/H77ruv&#10;OeKII6zDxNixY/05mYvEPyGEKEUQ4Z599lmb12+//fYzgwcPTknuoVdffdWGOt1+++3+lJLhyiuv&#10;tNu5++67cy4XCB8NderU8f8SQiTK6aefLvEvzeA5jjd3r1697DPurLPOMps3by7RAk/koLr88svt&#10;u6SkoIo+Ict4MOLNqNxVQohcgOcrhT4YvGGgHo9u8SfBKAQGn7p37+7PyVwk/gkhRClBnqTRo0fb&#10;3H5VqlQxK1assDmIUgFu7IQ5lURupiAffvihFcAoAsK2cqlDJfFPiOIh8S/9IPSL5xrvj65du5qP&#10;P/7Yn1NyfPXVV6Z69eqmRo0a/pSSAa8/rjfexwyQSQAUQmQ7L730kjnuuOPs85VUPaRYWLVqlZ3O&#10;sxdxMF3BE3z9+vXmvffeK5E0SRL/hBBCJAVC2ijqQZgReffefvttf05qICSX3IK83EsSOk8UMCF8&#10;j+0lO19TOiPxT4jiIfEvfSCVA4NVPMdJ/s5gVarSObz55pvmtNNOs8U5ShLeVw899JAdrKIC8Ndf&#10;f+3PEUKI7IR+AJFHQaGLUNeKFStaQbBFixY2fc8999xjtm7dmlaegaSbIByXAZt69eqZHj16mDvu&#10;uMP2O3799Ve/VdEJHhOJf0IIIRKGl6Yroc/LdcaMGSkJ8w3DC53OVCo6N4SD8SImnOr888+3+Qxz&#10;AYl/QhQPiX/pgcuJR7XdCy64wHpZpNIrjkEjUmMsWrTIn1Jy8LsWLFhg31ctW7b0pwohRHYSJf6F&#10;jWf/brvtZlMvlCtXzrRv394sXLiwRHKwJgLV3/fYY4+8/USgI58503CuqFWrlhkzZoxNTVGUyKrg&#10;MZD4J4QQIiG++OILM2DAABvme/bZZ5t169b5c1ILlblIXlutWjWbczBV3Hvvveaggw6ylSG///57&#10;f2r2IvFPiOIh8a90obOE8Mb7ivPQs2dP8/e//92fmzrwMqQYFnn5UgEeI/369bOd3ZtuuinpFfGF&#10;ECJdiEf8K8iOPfZY07x5czNu3Djz+OOP28imVBEW/wqyMmXK2CJ8N9xwg1m2bJl1Svjggw9svsNY&#10;faHg8hL/hBBCxAVVeymJTxVf8iT16dOnVMOJGKmjI9W6dWt/Smrg5UouEQRA8ookwyU/nZH4J0Tx&#10;kPhXeuDtd/PNN9sQ2KpVq5oHHnigVMK98MTDQx6Pk5KsJhxm27ZtplWrVmbvvfc2U6dOzcmK9UKI&#10;7Ke44l/QEMjw0k4ViYh/YeM3EwHVuHFjW8Bqzpw5tq9GrnLnJRhsL/FPCCFEoeAxMHHiRHPUUUeZ&#10;ww47zFa9RfQqycqIhYHH4Z577mlGjRrlT0kddN7wHsEtv2/fvin1PEw1Ev+EKB4S/0oHl5MWz7d2&#10;7drZoh6lleeJd0T//v1tXqdUvy/wCLn00kutAIr4WZrvbSGEKAnw5qbY0eDBg03t2rXtAH1Q9CqK&#10;pYriiH9hY4CJ7w3eNQx4dezYMd98iX9CCCFigrcClafatm1rdtllFxti+9133/lzSxfyJtGpQ4gs&#10;DfjQuPDCC23Ow5kzZ1rPyGxE4p8QxUPiX2pBXCNsC7GL9BTz58/355QevEdJOE8y99J4V+ApTzL5&#10;smXLmk8++UQCoBAiq6G671tvvWUjdRo0aGCdFwiZRWTjuzYoiMWyVEEuv6uvvtq+r+hT4NhAnytq&#10;n4prEv+EEEJEgrff6tWrrTs53n5DhgwxP/30kz+39Bk2bJhN3puq/ElRkPOPEcbjjjvOPPjgg/7U&#10;7ELinxDFQ+JfamCwCu8+vLHp5Fx88cVm7dq1aVHVkXcFXhh0ushXm2o4Nk8++aStWF+hQgXz+uuv&#10;+3OEECL7YcCeiuvLly+3+fL4dkcQDItjQUs1DMq888471qmBPg4DRhSnOvHEE60oGLWPiZrEPyGE&#10;EDtAWCsJwhH9zjjjDLNmzZq0yhVERwZvRMJuSzuJ+auvvmqT7/JyfvHFF/2p2YPEPyGKh8S/1EBR&#10;j4suushWRxw6dKj1cEsXyI979NFHm0mTJpWaGIknzMqVK20F4EsuucQmiRdCiFyDZzD5UEkfRO7u&#10;YMgtz+kaNWqkxTubgaKtW7eaTZs2WWcMooyuu+462+fgPRcU9eI1iX9CCCHy8dlnn9nwIDoI1157&#10;rfVYQGxLJ/BAJJdTpUqV/CmlB8fmiSeesOFUeAC+//77/pzsQOKfEMVD4l/JQhjtmDFjbAEoKjYy&#10;WIXQlU7wXiCM6/777y/VkFs6k0uXLrXPdTqRP//8sz9HCCFyDzwCJ0+ebIsiIY4h/j300EPmxx9/&#10;9FukD/Q3/vjjD5tGglyuzz33nH334R3o9r8wk/gnhBDCggfdnXfeaTupVLmaMGGCfSmmI59++qkN&#10;oWratKk/pfRZuHChzSeCKEmFyWzJqSTxT4jiIfGvZOAZ+95779mK7yQ5J8wXT+x0hEIbVMnH0yQd&#10;II0HYunIkSPTTigVQohUQgHDrl275glkl19+uXV8yCTIdfvKK6+Y22+/3Q7snHXWWeaEE06wuW8l&#10;/gkhhMjHV199ZXr06GFfElQFJFl6OuRJisWWLVtsJSs6LukCHhVTpkyxrvhdunSxHxPZgMQ/IYqH&#10;xL/k40JYCX865phjzPDhw80PP/zgz00/brnlFptrj85ZOoDXSPv27a0AyHsrWwtWCSFEPBBee/zx&#10;x1uBjGKCDOhnMqRqIn8gFZAl/gkhhMiDkNXKlSub/fbbzwwYMMB88cUX/pz0hZcZXhTpVmSDl+3g&#10;wYPtsSTpfDYg8U+I4iHxL7ngkdGzZ09bGZGctLwP8HpIZ5o3b25Ds9IlDyFek6T4qF69uh2wWrx4&#10;cVoP+AkhREGQwuCNN94o1rugf//+eSIZaXyyBYl/QgghbN6IWbNmmf33398mu73nnnv8OekNnRbC&#10;kyn2wUhdukHHlHBkXrIzZsxIu3yJiSLxT4jiIfEvOfDs55lfq1Ytmz+PMN90qkBfEAywNWnSJO3y&#10;SFGIhDQf5Eokf1S2pKsQQuQWL730kh14p2/AO2Ls2LFmw4YNNgrnH//4h/VuLux7fNq0afmEshde&#10;eMGfk9kEf5PEPyGEyDF4+b311lumU6dO1nOiUaNGNm9SpkB47fjx463nX7omK//444+tRwVh1Pfe&#10;e29G51SS+CdE8ZD4V3wQ+VasWGG9McqVK2emT5/uz0l/8EQhJyHpIHh/pRubN2+2aTTOP/988+GH&#10;H/pThRAic3DiX1Dowvbdd1+bHqJz585m7ty51lOc9AtEOQXTHVBE48wzz8y3LGJgNhD8TRL/hBAi&#10;hyAsFa85qvki/JGH6Jtvvsmo0X48FulE8TKnSEm68u6779rjTEXijRs3+lMzD4l/QhQPiX9Fh3cT&#10;gykkYyc/HTlpn3322YwaUCHvEt4oI0aM8KekFwiSDFJR5RKPmXT0qBdCiIKIJf6FjcJ8FStWtM+6&#10;a665xqbqmThxov0/37vBthRGygaCv0ninxBC5Ajk8+nXr58dBStfvrzZtGlT2udJioLROSrqUuER&#10;V/50ho8REgjzoZGuXoqFIfFPiOIh8a/ovPzyy+bUU081u+++uy3q8be//S3jQlNJqYFwuWTJEn9K&#10;+oEHDIU/ECkbNmyYse8rIURuEq/4FzZSSPB+QRQLzxs1apS/9swm+Jsk/gkhRJaDh8Tbb79tqlat&#10;avbee29z9dVX20p/mQo5k0477TRbnCTdKxTiUbF06VIbokwY8LZt2/w5mUMyxD+8IM8555xiGaOz&#10;URWUSVrfsmXLfG2pXJ3uwnA6Q1h98HiSG9SBt+3NN9+cN4/r+v777/fn7giDDuQVi/LUev/9920e&#10;NLcucrilc8XWoiLxLzEQ9wjzvfXWW23VRarkEvKbqRVpqUpPUY1169b5U9KXG264wQqVvF/T2bNe&#10;CCGCvPrqq6Zs2bKRIl5RraBvm5KA/s1dd91lvRDpsxHhRLGomTNn2jDlohZlCv4miX9CCJHF/P3v&#10;fzfz5s0zJ554ojnmmGPM1KlTMyZBeiwQEhjdu/322zOimAZhyhMmTLCji9dee60Ns84kkiH+kV8l&#10;+PFRFEPgw+snDF41FKwJtqWIDcKSKBrdunXLO5Z8KN50003+nD89b9u0aZM3n2PPvRjFd999ZxYu&#10;XGgFws8//9yfup3XXnvNPpvcug466CDz17/+1Z+bPUj8SwyuC64xvNRbtGhhc9JlciVafsthhx1m&#10;PvjgA39K+sL7qmPHjjZfbSblVRRC5DYMHC5YsMBGOF155ZXm7LPPts8x932RqJ1yyim2gF+qoFLx&#10;VVddZQe8ovbnrLPOsoNgPKMTJbgeiX9CCJGl4N3Xrl0763FQr149K8BkqudEkC1btlgPxjVr1vhT&#10;0h9yLeItRdJ38j5lkldauot/fORFte/bt6/fQiRKMsS/Rx55xFxyySVWiKWdxD+Jf/GwbNkymycV&#10;Dw6SrWe6Jyje31T6PeGEEzImzQYeJnjkcj/S2RRCiEwBpwDeGwy2MHDEAPHQoUNN3bp17TPNfW8U&#10;ZAzWPPXUU/4aSx5ExsaNG0fuS9Coys63VdDxgXyt/MaC8uDi+IHzwRlnnCHxTwghsgnCpTAKTODp&#10;xwhSz549syp/D55E/Lb169f7UzIDhNf27dtbD0A6VJmStypZ4t/OO+8caeGPG7YX1Y4cj2HxDy9Q&#10;clSF14Fx7StvVdEoTPwjdQDnCUPQnj9/vj/3Txh42HPPPfOdj1jiH1VG3boIj5f4l3vwLORe7dOn&#10;j30+Unjiueee8+dmNnh6U6G4du3a/pTMgFQN3Jvc388//3zGvK+EEKIgSIM0Z84cO3CMcwTfl+4b&#10;hP8jkJFrNlXwbOUbKvzNFMsYfA1+C/Pe5DuNMOE333yz0Gc1A1LZUNVd4p8QQniQL4JQnSOPPNKc&#10;fPLJ9oWSiUU9CqJXr1725fzWW2/5UzIHqlZSrZKcSg899FBGhLLxQVRSBT8QhDiXwQ8b8p3EC3mp&#10;gsuGTWFrRaMg8Y9rlvPGRybGfRj2zopX/CN8hfBsty4+yrPBOzmMxL/YcD1RfKpRo0bm4IMPtmG+&#10;5PHMFkhCjxcj761Mg6rKRx11lA2fYwBHAqAQItvgfbNhwwazdu1a+x2SaogE6t+/f77vJYxvL8TJ&#10;8AA375OgeIdHn5tXrVo1Gz6cC0j8E0LkPIxU0XHCrZ0QyVSOXKUSyvPjRfHVV1/5UzKLF1980eYS&#10;oQrwE088kfZ5C9NV/MND7Igjjsi3bP369fP9XbNmzaTmuGRdCFSEXTzzzDNWuMITLl4Q4rdu3Woe&#10;e+wx8+ijj9probD9o8NN7jw+9jAEZHJ5Oj766CO7rscff9zOi1dQph2ek08//bT98A3mtilM/KNw&#10;jdsftu9GoZnHfYnnMdXzgucCIYH2fGi7feR48HfwtzEqXRBuGxRP4Dy88MILVmws7D7iOLvtYMGR&#10;c9bHOcHweEq2ACnxLxq8/WbMmGGrz5crV856Y2RbkQkSxtOBI/duJvLwww9bAZDUITyHhBBCJA++&#10;RYKpVDCiIIYNG2buu+8+M3bsWBvt5ObxTYbzAPCtwsBZcFme1dk4iBpG4p8QImfhIU8YKR0oQh2p&#10;kIgnTraO0iNuUv0qU6u5IlLgDUKHkAqn7733nj8nPUlX8Q+vVkI03HKnnnqq9UILFv9AcEEYKy4I&#10;doQdE77HqCvnDi8lxEfO4QMPPFBgvhVYtWqV/SijI33ggQdaI68MOVxq1KhhRcUouF6GDx9ut4Xh&#10;0UsuGgQ4wm/x8nXr4/8InghiBd3/CG5U1iW8kvuJD01+G6PPCIsFiX9UXKYiqNsfcpndeeeddh5C&#10;aNu2be1xd8s747fS/qKLLsoTTPnNFANx60IUL0hgQKhkgIP95vhzHth3PozxTiK/Tyy4Xtx2MPYZ&#10;T+mBAwfa9bljyDyuSfLoFCZExovEvx0hHJZrhfytzrMsGzssiJs8kwq6NtMZ7oHbbrvN3muXX355&#10;1kUSCCFEaYL4R3Xf4PcS31zkCge+LSdOnJhvPjnEge8xoomC8/hm5/sl25H4J4TIOejc03mlgATV&#10;bxEFyM2TzdBhRIxAfMh0EKXoUOGtloj3WKpJR/GPj6KGDRvmW27SpEn2OCKwBadT+KOoHVY6vnjU&#10;IXAF1xk2RMiRI0fmfaw5uEfxqCPvZtRyQUNUXLRo0Q6V3BD/evfundeOe33cuHG28ltw+aCVKVPG&#10;PPnkk/4atoO4gieSK8IRZRw/Ks65v8PiH8c4VsEPPLkaNGiQNy/KKObgcjHGU/CDY4g3GOeX/GPB&#10;dYWNUOMxY8bY52JY/KR4RLAto+rNmjXLNy1orGvu3Ln+0sVD4t92uBcZ/KAIBtV8qcyYrYIS1yCC&#10;Os8HOmmZCgMCN954o83HSKL48HNOCCHSCZ69vFeICsCznwgFog8YhOH/DIAyLxhFUVq4sF++tfj2&#10;4DuHwldBGOwNhv8yGA18X/Idw7PZzcMI/8127z+Jf0KInIKXGmFvdLTpQHXq1Mm+0LIdXt54N06Z&#10;MsWfkrnwwqcCF0IMOTuCYZfpRDqKf4SpBgU5vMrw+kOsI89f8CMJkeyTTz7xl0wMPOzCH1UIVAjt&#10;eIsFp9PBR3gKwohujx497DUbbItghhgUNT2cpzAs/rE//F4+FFm+YsWKNoQ86AWJ4UUXDG3lY5hw&#10;XJL4B9uRfxKvSSxKXCtt8Y8wX7yZETSD6yGsGC+9cG5Bzj2CUthrLyz+cf64tmmP1zTHMRyqzDWW&#10;jPtS4t+f1x8dmPHjx9tBD+57OjhhsTuboGNJxX08cjMdBHW8U7gP8UKRACiESFeIKhg9erQtgsH7&#10;Pfhex/jWuOCCC2yUA15ypEApLHVISXL33Xfb9yL7xnfJ5MmT89KjONhft/9Eiziozk7+6+D3C/2K&#10;dI8qKi4S/4QQOQMu4IQS0WmmU0H123DC/Wxl5syZNkwM76VsAHEGoYKXPZ4V6egdkm7iH6OZdD6D&#10;Ah8jn+4eoHhAUFDig6goIRB8DIbDKfib0FMSKjOCTMhocD73Y1CE54Mu6GXHPjNiS646BEzyuRB+&#10;G1wHoaeIdI6w+Ofs3HPPtetBQMOT6rrrrtuhTTDkmQEDqsJxPt18BK8lS5bkFdwgNBZhMbiORMQ/&#10;zs2WLVusqBMWNvFqJE8NgxZuRDoe8Y9w0EMPPTSvDftPzs977rnHHifWyTENXg8MiHBsgoTFPwwh&#10;dPHixXYb7MugQYN2EABdSHNxkPhnzDvvvGOaNm1qPVc5X06sz2Z4hlx22WU2XDYbQAhv0qSJvZZ5&#10;dgkhRDrBO4X+Ee/c4DdBQYboRrqU5cuX+2tJPXgh8l3j9omBlnB/gIgPN590MUH4puI73c1nUJcC&#10;JtmMxD8hRE7Ay4COEx1yRoEQT8LhbdkMIgidx2wqZoK4c8kll1ivK8IMw6N9pU26iX94oAQ/kvjA&#10;w1vO3QfcI3S2g+vEGy1RELCC3mZ4meFBGLzfOHfksHNt+IgM7j/n1c3DrrjiCiueuXXwLx40p512&#10;Wr525BF0HlFR4h8hwoT4B/eF9mHvOERSB8eN/HhuHvfR0qVL862D/5PfK7iORMQ/R7zVfuMR/8jv&#10;GVwPgh3rDx5DhM1wGDjnIvjxHBb/+DhesGBBvt/PeoL7gyUjxUCui3+rV6+2IjjXHN7O2R6O5KB4&#10;zJlnnmnv32yB/Kd40yCwU/BICCHSBQQvBmGD7/B4jW9dPOqSWSQuXvgOYWDZ7Qv9gfAAJoO5wf0N&#10;ExyMZnkGn7MZiX9CiKyGEFEe/CRGp4NMDjG8CnIJRJC6devaRP/pGiJbVBBuEIoQmKiumE6km/iH&#10;Z18wPBWxBs+3IOHQX0JlEwmB4FojxxzCl1sHua6i8sMgRHNvhsUthMJgyDBiWPhjzoHnWdDjjKIg&#10;r7/+up0XJf61atUq0kuU4hnBdsEwZDytgvMIXQ4LbYBnMaPKrl1pin/k6gmP3uNBGAUel+Ft4mXo&#10;CIt/CK5RxUXCeQA7duzozyk6uSr+IRThTYnox7sLL81cEf6Aat4Uo0FkziboYCPCEzqPFzTPKCGE&#10;KE347ghXvi2KMaBLJEQqn2ukQuEbdejQoXn7wfcMkRmffvqp7QMygBuM3ODZG4TIDjeP7zIiObIZ&#10;iX9CiKyFTj65K+hE4BFEZV8S4OcavBwRLMhllm7eccWFUT+EkPPPP9/mGXvmmWf8OaVPuol/5EcM&#10;tkfwQthC/HHGCGo4f10iIg7eeL169cpbFgEMMTCRj8EHH3ww3/YRrWPlyUL8DebiQwRzInCU+Ne5&#10;c+fIeyBYqAMLin+MAgfnMcId6z4KetGVpvj33HPP5VtHYYUTqlSpkq99cL/C4h9iVJQQFS7OIvGv&#10;aCAQEfLK78Z7Mhe9xCgWhKifbYW4eCa5HFWkLZAHoBCitGGwJRz94Izp5cqVs8a3WFQbZ3zzEKWB&#10;2JYqHnjgAftNEozOwPiO4huXbz6+YVxeQIyUJQ6+ZegfBpejr5jNSPwTQmQlhA0xCsWLq2XLlnZk&#10;KFdH2fntFDbA6ykbQYihoAkvf3KxOc+v0iadxD+EobCohMh33HHH5TM814JeexgffHgixQO5GAmv&#10;d8vSgU/UewexMLh9ROtYMKp74YUX5rUlr+W8efPsvLD4x/mgMlwUBYl/VAUPzisoDxkFhFy70hT/&#10;CL0OroN8hAVBPrJge/JpOsLiH562UUj8Kx4I3BRo4VzhyUxoOddMLkI+XnJ4fvjhh/6U7IHOJgIg&#10;9z/Pg1w9x0KI9ICcfcF3N0Z6D759GKDAgw7jeUy0yNixY22URXgZjJzFfMOlCtKt8CyN2hdnfFMF&#10;C7sh9iEAPvHEEzbnc3AevzudnAhKAol/QoisAjEAzyG8wMitgyt4OpSkL03wJKEDzYs8m6FDhfiD&#10;OEMVr2BOstIgncQ/PGCDbRMxwkepEh3P8cS7rEOHDvmWj3dZB78juDyeu7GEe+53vD5dW8T+O+64&#10;w84Li3+EEvM8iKIg8W/OnDn55uGxEwtGmV270hT/+KgNroP7oqDBj3r16uVrP2zYMH/OjuJf48aN&#10;/Tn5kfhXNLg3CNNGOOY88ZvTZQCjtCDkuXLlyubLL7/0p2QXJNenA01H+eabb7Y5M4UQojQYPHhw&#10;vnc3fScGEAv6ZuDbi1zbRF4EQ2oxvtlIg5IK4hH/EjG+pT744AN/7dmJxD8hRNbw2Wef2U4DnhOE&#10;5iECCmOrbpI7KheOx6xZs+zLGxHGFX4oLdJF/CMEg450sG2iRhhiVJ63MHzwDRkyJN+yfFhGfQiS&#10;24/Ks4T24Z1Ksmg+Nvk7uDwforFEAELa8ZJybalu60ZtkyX+rV+/Pt88xJlY6QMoJuTaFUX84xgn&#10;Q/xDPAquAwtWUw7CuSGkJ9g2eC1J/Cs58PZbs2aN9V7ld+JxWRpJ09ONFi1a2Arh8TxzMhXuV+4R&#10;ngN4fMZKbSCEECXJyJEj8727GUCPJ3SXbyzyLgcLyTl76qmn/FYlS7LFPwqlZXs1fYl/QoiMhwc1&#10;ucp4AdFxJk8SIzel7fmVLlDmHu8txNFshw4U4hMVMkniW5pJ8tNF/Lv//vvz5Ttx3iZ88MWy9u3b&#10;5xvNRWDjHisM7rmZM2fmK9jBfYlHWxhEQTz1CEk/66yz7HIsj6AXzC3DtTtjxgx/qfwwPRiyQeiy&#10;u86TJf7hlcUxc/NI1r9x40Z/7nZeffXVfPkSiyL+IcQlQ/xDnAyKohj3QxQrV67Md76wt99+258r&#10;8a+koPgS9wCDVeRkxXM5F3PSRsHzgAGcbD8eeKjzfOT+xWM52zudQoj0gxBY997mu6Vr164J9Z/I&#10;GRj+hpg8ebI/t2QJin+k/imOEEjIby7kYZX4J4TIeKhiiViAkEBHFsFHwt+f0JlAAOGllgvHxIlH&#10;eI4gXk2YMMGfk3rSQfwjnKxLly752rFPeEWSKzGWIf4EC2lghIJGefCFIcwcgcwtx8ckAlIQhKqg&#10;wEe443333efPNaZdu3Z58zDEEaoVB69hQltZLthuwIABeW2SJf4Ryswxc/P4PSS1DoptXHO1atXK&#10;t46iiH8QLrjC8QxTmPgHbDu4HnKorVq1yp5fB/l7guvByJHKsXNI/Es+P/zwg72mEK6pssj1Ezzm&#10;uY7LN1WagzepgnNfvnx5+8x84YUX/KlCCJEa+J4oW7Zs3rub769E4JuradOm+d7/fIulAqJG8J4n&#10;vROD//zLADDfw+TzC0c1xDLyU/Otkwv9JIl/QoiMhA4sYYMIGzy06Ujlep6kKAghQwjDkyKX+Prr&#10;r03VqlWtVw0fAaXRiUwH8Y/CN8F27BM5+IICUBR0SPlwQsByyyLExBOGh+AcFoIwRCNyD/bt23eH&#10;qnGEJVMsxEEnmLwxwTZ4siGeIegiUBHKHpx/7rnn5svvmSzxj/WQ/yYsNNasWdPm7cKz9rzzzrPH&#10;Kni8iir+Bb00MQqecMw4H65ibzziH3+zbHBdCIAU9+Ajl+rP4aTdlSpVssJUEIl/yYNrgFB3nksc&#10;+/HjxyvcMwTPbjxto+6NbIVvF+69M888Myc89IUQ6QPfe7yvXbQH3zOJFlsi4ir4/ieCJF3Ytm2b&#10;rQpMWihyNvNNTHFAvjErVKhg00Th/ZgruVcl/gkhMg68j3iQk+gfDwFCp6JC44SxVVrJJ0UF1lzj&#10;448/tgIgnSqqAaeadBD/yPcYDlmNx7uE0U+qjQYFNn7Pvffe67coGK47PqjcsgUZYb8bNmzwl/wT&#10;kknT+SeMI2qZsJ166qk29CRIssQ/QJDgHnIfx1GGF1f9+vXz/i6q+Iew6doEDVHQ5eGJR/zjHD7y&#10;yCPWqyi4nljGtYFnYNgDTeJfciBv5Y033mhTElCJ/tFHH1WhhwhIU8D1zL+5AoNT3HtHHnmkqVat&#10;Wk6Engkh0gdyLVMokXc33yb9+/e332HxwHvstNNOy/f+J41FuoIY+M4779h8zm+99VbeoGquIPFP&#10;CJFRIPzRgSexPyM3zz33nDwnCoDwTY4THia5CB80/H6M/EqpJB3Ev4YNG+Zr06BBg8j8e1GwDcJt&#10;g8tT0CJeEDtcXr/gOpwhlrG+WMIsoclPPvmkFW+jlndWt25ds3nz5h28GZMp/iGk8cFIQYZgO2eI&#10;FeQfRLBw04oq/nHPIoi6ds5YHyIkxCP+Ac9LwqULE2IR2R5//PHIj32Jf8UHYbpKlSq2eA3XEHkk&#10;RTSkF6ATmmshsHSgyV/FvdOsWTP7vBFCiJIGb+NRo0bZXM/u/Y1jRdu2beOK9pg9e3a+gVEGuHJN&#10;UMskJP4JITICOvYU8SCvFp5MiBoKjykcRBFexISa5SqIYoQ7ElJFhypVOT1KUvxDSCJBPCGwzhjJ&#10;DEOIb7BNPEU7giBmBZfHEknCz327ZcsWKz7Xq1fPepchRCEgse54RpZZB3nvEJOqV69uvWOoBErR&#10;ktWrV/utdoTzzO91+z1p0iQ70hsF6wn+xqiCHg4E5R49elhB+dhjj7X/R7Bje6QiCK4nKGzSuSc3&#10;jZtHhc9YqQo+/fRTK6YRtsuIeocOHWxYivugRuhDOHTrmj59eqHnhap8vXr1sl5nhF0Ttown2ooV&#10;K/wW0ZAX0G0Hi+WRRXW/YLvHHnvMn1N0Mln843ogDH3evHk2ZJzfMX/+/JzIY1ccGKDgWc29lIsQ&#10;msbAAAMHGtgUQpQ0vOPDaVScEXFwyy232GgOvj94JvHdxrsNYZDvmGCqEgZ1Yw2ylgR8q5H3/aOP&#10;PrJpjvgOYtBTxEbinxAi7aHTjIBDJ5gcDYxQxVOGXhjz8MMP25yIdPxzFXLQIUbggcZIZpSHVElQ&#10;kuKfELlAJot/hG6Skxah9bLLLrOisSgcEs8zQEAeqlyEwQ6uGwasEPXDHs1CCJFMChL/nDGAxXOZ&#10;KIlOnTpZ72RyNQc9/hi0YH44b3BJEqz2S/+QQWa860l5w+AvA7PqL+ZH4p8QIq0hdJBE93QAa9eu&#10;bSt86mM4fhiVwzsJr8lchpFKEhDjBYlnRSq8byT+CVE8MlH8w+uAfEcUoCFnJc8dhXDGB51GOnHh&#10;itO5BB6jpKigojjh/LlU+EQIkXriEf/iMTy28fhPpXd7UPwLGt/fDCSRHgdBEMFy7ty5NlVUKsXJ&#10;dETinxAibSFckM4fua7IRZHKkM1sAQ8Cil4gouY6hCxwPHbddVczZ84cf2rJIfFPiOKRaeIfIUdD&#10;hgyxXsZ4/FHUAzFQ7634ID8lHTcGaHIZrheqbZJagPzGFO4RQoiSIFniH3mVyWvLOxsPQNJc4HhQ&#10;ku+/WOJf2OhHEgWFByNhygzODRw40DqUqOCHEEKUMoT7LFmyxI7a4MZNMllRNCiGcOWVV+b8SJeD&#10;XGrkiyNvJHkQS3KEUuKfEMUjU8Q/UgsQ5tukSRPbuSCnpbz9EmfZsmW2o7Zw4UJ/Sm5Duo4jjjjC&#10;Fouhgy4RWQiRbBhoIDUFgw30u/baay8rloUFtKIaKQxY/4gRI2xuYPLzJYt4xb+CDIcAPATJrUwu&#10;7WxH4p8QIm0gzIcqloT54jlBByrXKv4lG8RTkvxTOVX8CR0q8kdSUbIkw8gl/glRPDJB/GOwCrGK&#10;6stHHXWUzS9K4nGROHQO6YzFKsyTi+D1R/VvBq1Sla9WCJFbMBBOUQ/EOcJj+/fvb1q0aGHOOecc&#10;K96FBbPiGE4JyYICZBRGi9pOUYxUHdmOxD8hRFqA8PfQQw/ZBLK4Zo8ZM8Z88803OZv3Jxngys6x&#10;pDOq45ifN99804p/Z599donlQ5T4J0TxSHfxD+GPVALkEj3//PNtdfV4KliLaK655hrbAZPX5Hbo&#10;lJP3j04pAiCV3oUQoiThuUOhDKquM2C+cuVKW4GcZ1Cwum9RjHdlsuB5+N5775kNGzaYGTNmmHbt&#10;2pmTTz45crvxmMQ/IYQoYQhjobNEKXlCMRnhpnS7KD54Te6zzz62DL7YEUY4yctVvXp1W1E62Uj8&#10;E6J4pKv4h7cwVQTLlStnB1iuv/56eVcXE74DKOpFx1Lkh7By8lPxTiFxva41IURpQpQWBQWp+ss7&#10;mlBh+nA777xzpKgWtGSKf7H4/fffbWofQnkR9Pbcc8+49k3inxBClCCMLL344os2vJcOVKtWrWyH&#10;SnltkgO5EsnfQfUtsSMIfjNnzrReO61bt056SJXEPyGKRzqKf3hD4GHAflWoUMGGSNHREMWDkLOz&#10;zjrL1KhRw58iglBMBq8WxNGJEydKABRCpAUMTrz11lvmrrvuMoMHD7aCYLVq1Wx0DQ4IYYEtFeJf&#10;GApIjho1yoYck5c3uD84AdAPIM+hxD8hhChBqARFroYjjzzSdqC+/fZbf45IBox4lS9f3o7QiWgI&#10;2+NjhSplffv2TWquLol/QhSPdBP/CIFq2bKlOeigg2w+JDoUJZUzNNdgIJD3FbmmRDR/+9vf7PVH&#10;EZDly5f7U4UQIn2gwj2DOYTi3nvvvTb1ELncqbCLh2BpiH+O7777zixevNiceuqpeeJfpUqV7IAK&#10;g3p4WGc7Ev+EECmHyrN0nHgJ8DIgn4Q6UMnnzDPPtKb8SQWDBwUfJowGIkIzipkMJP4JUTzSSfx7&#10;8MEHrSc1ngyjR4+2QoxIHg8//LA57LDDbMVfERty1OIdSRJ+OtdCCFEcXn/9deuph2cxxauSnQeb&#10;b2q84xlcpz/C9koTcqA/88wzNm0H4h/hwOT/fvfdd3MiZ6/EPyFEyuAF8Nxzz5mqVavaar5t2rSR&#10;MFVCMPLGMa5Vq1bSxKxshpCqevXqWff/xx9/PCkFUiT+CVE80kH8wyMdsY9wS8KYVq1a5c8RyYTc&#10;tORlogMmCoZqyFSXppo/HWkV9BJCFJWXXnrJ7LfffnmecBjv3SuuuMK++/gmRhD8+uuvbYGNbHHW&#10;4J2z66675v1m+qY4p2Q7Ev+EECmBPElTp061BT1OO+00M2/ePFVFLEHoQPFS69ixoz9FFAR5Jt94&#10;4w07+slHz5NPPunPKToS/4QoHqUp/tHBYbCKDhBeVm3btjUfffSRP1ckEwaoxo8fb72vyQUsCgcR&#10;mnvj4osvNu+//75yJQshikSU+Bc2vN7xOCZKhtx5eGhv2rTJfPnllxn7zMYb8Ywzzsj3OymolO2R&#10;aBL/hBAlDolg6UDxYd+gQQP7olGYb8lCkQ/y2E2aNMmfIgqDa5IwKkLPEKg3b97szykaEv+EKB6l&#10;Jf7RKZgzZ471rsLjj+JJDGBJYCkZ8Lzu2rWrzQEs4gNvvxUrVlhhunnz5iVSsV4Ikf3EI/4FjcIY&#10;++67r/WEr1Kliu3XkSvv/vvvt2JgJvXvbrzxxny/jYIf9FmzGYl/QogSg4/T559/3r4gyKlAIm/C&#10;UUXJQ8cV8YlkuyIx1q5da/bYYw9z6aWXmq+++sqfmjgS/4QoHqkW/xD38GLo1q2bHTxB/JO3X8lD&#10;qBVV/5s0aeJPEfHAtcoA32677Wa6dOmi8F8hRMIkKv4VZhQkcvBM4jmFdzf/L+4AGsuzHgTGZDzv&#10;KPQX3He+/bM976zEPyFEicDozy233GLLpzMy9NBDD/lzRCro1auXfZFl+whWSUFYOh4VhABQEbgo&#10;SPwTonikUvyj8M+6dets4m+8/a6//nrzzTff+HNFScIgC8Wpevbs6U8R8UL1St5TvG/GjRtn/v73&#10;v/tzhBCicD788EMbnXXOOeeY4447zha1CgpiRTHHU089ZR1AGNgZMmSIueeee2yKnaLAfuLtPGbM&#10;GJsznuIkxWXw4MHm2GOPtQ4q7Dd5Z++66y5/bnYi8U8IkVQYjdm4caNp1KiR/Rgl5xwClMJ8Uwej&#10;bM2aNbOeK8qrWDQIQxs+fLgVrxFSCQNMFIl/QhSPVIl/CCbknKOAAt5+jPwXVfQXifPJJ5/YYktU&#10;WxeJ88UXX9jQu4MOOsh2iBVhIYRIBAa/Pv30U1tMCPFrxIgRpnXr1tZ5gxDfsLhXmDkQ//gWDs7j&#10;WZUo5OE+77zz8q0HETAM3+5s8/bbb7e5Cbt37249+RH5yDvPb6NwiYN0CVT+JTINEZDf+tprr/lz&#10;sxOJf0KIpHLnnXeao446yn7I8/9ff/3VnyNSBZ4AF110kalYsaI/RRQFOv+tWrUyu+++u/2ISLRq&#10;ssQ/IYpHKsQ/Ks5T6ZsRf7wTEFI0WJVaXn75ZTtY9eijj/pTRKKQk5KCVUcffbR54YUX/KlCCJE4&#10;OBFQ2fevf/2r+fjjj83q1attfjwEuL322iufCBdljijx7/zzz/fnxgeCJP2Z4DowvAgdhAO/+OKL&#10;Nl0PUTvkmA9W8sWzj5DeMmXK2Gckno6k+HGhyIifeKDPnDnT/vZsRuKfEKLY0FGiw0TCbh6wfIDy&#10;8Vnc3A6iaLzzzjumcuXKdtROFA9GEfnYoQjI3XffnZAoIPFPiOJRUuKf+9gnHQVhTnhM4Rnwt7/9&#10;zW8hUsnSpUvNoYceKtGqmBBOd/LJJ5vjjz/ebN261Z8qhBDJA6cOntWkdmLgDG953tN4zTGIg9jm&#10;KK74hxDHuzm4vLO3337btmFgHtGOAbyodrGMfW3fvr0VN7Nd8Asi8U8IUWzoQNWsWdN6++FiTQiP&#10;KD2effZZ676uSr/JgU7UhRdeaCpUqGCee+45f2rh8MFz0kknmWnTpslksiIYicNLQvwj7If8Q6yb&#10;wSoKIylUsvSgUiQV1l1nThQNBqfw0DnyyCNtB/u9997z5wghRMnw008/We/t5cuXm6FDh9qIGUdx&#10;xb/PP//cvqODy2MUOWJwHs89nnl49YXbxGuIlw888EDOCIAS/4QQRYbRn2HDhtkw31NOOcW6YCvZ&#10;dOmzatUqm7D+6aef9qeI4sDHxYYNG8ypp55qxbx4O6jhDx6ZTJa4JVv8Y3CkRo0a9hlJhdT333/f&#10;nyNKC3JAXXzxxTaCQBQPROwlS5bYdBVXXXWVLb4mhBCpgnBhx/fff29mzZplrrvuOhtFg2iXiPj3&#10;yiuvRIYZU0QEeL4xOB+en6iVL1/ebNq0ya4z25H4J4QoEozGXHbZZfahyagM3n4K800PSHSL8EQu&#10;K5EcuLbxDiKPCFUpyQ1SGCwjk8mKb8mA0KDFixfbEF/eW3PmzLEj/clavyg65HNq2bKliqwkCa7p&#10;6dOn2+ucRPbyahVClBbBdzmGl2C8kJfPCXQYg3bz5s3Le6YRjUOkU7BN0EiBEK84yOB+LiDxTwiR&#10;EFQ9JcyXClBly5a1CWCDozyidKFy1aBBg+y5UaXf5EMoIhWAr7nmGvPtt9/6U4UQ6QqeuwxO9e7d&#10;23YcqlevbhODi/SAbwoSs99www0JF1USseH9zzHdb7/9zIwZMyQACiEKBM/rzZs3m8cff9yKblu2&#10;bDEfffSRLSJY0LOZiK+JEyfagk0Ie8lM/UThyKBAhzdzsG/D/HA1Yqr233rrrXa/HfSNSINA+xYt&#10;Wthcv+SoDy6H4aWY7Uj8E0LEDbnPGEWm+AFu24SX0rES6QM5MNq2bWvD2vSxn3z4ABo7dqytJjZg&#10;wAB/qhAiHaGTQD4gRv732Wcf+/5SIYT0gs4ioWDKUZt86Mw3bdrUCoB4y6iKtRAiDP24jRs3mvr1&#10;69s8u4hg5NDj//T1qILfs2dPM3v2bJvDj3do8FnyzTff2GUooIEX3gUXXODPKT4TJkzIE+YQ60aM&#10;GOHP+ZO5c+faFAeuDQN85O8rCDz+161bZ73Nw+l58P4LiobZiMQ/IUSh4Kb96quvmtq1a9sR+jZt&#10;2tiRHX1Iph8//PCDLb6CZ1ouVa9KJVQEvf76662YQLUzIUT64YR6cgZia9asUU7aNIRKv3hu3HXX&#10;Xf4UkSz4dqOjTlg1RUAefPBBf44QQvzJX//6VztIUFieanLvHXLIIdZr7qyzzrKexStXrrQDOOG2&#10;yQIPPrdOxD/e6UHYPtE4rk3dunXNjz/+6M+NDc9GCpWQi9Ati/Fdn0hhv0xE4p8QokDoLOHhxwgQ&#10;oaTkSRLpC3n+ypUrZ0fHJM6WHOT84yNjp512sp1WhasJkR5wL3766afWWwGPgEsvvdTmqBXpCR7U&#10;dCizvcNVmnA/HH300aZy5crm9ddf96cKIYSxXnB77rlnPhGsuIagyED5H3/8YYW2osL3dXC9nTp1&#10;yte3QXikWIebj5hHBFS8EB0QXB6PRwakshmJf0KISHADpwpi9+7drSs3xT2oHiuRI70hPwcvcV5e&#10;xXnhisKh6i/FP0go/Nhjj0lsFaKUIX8cnQVEDrz9hg8fbkOSRPpSr149K0whUImS44knnrAVMuvU&#10;qaMKwEKIPBYuXJgnfiXLKlWqZJ/tPXr0MBs2bPC3lDjPPPNMvvXyzf3WW2/l9W8Q+po1a5Y3v2rV&#10;qgmH7Xbu3DlvecQ/CoNlMxL/hBCR8KFIrgfyJwwdOtR89tlnyu+XAXDeypQpY/8VJc+bb75pTj75&#10;ZBsCgRgohCgd8DLo06ePzUlLzlMGq/A6EOkLSdjxuqCjyP9FycHxpZNPtWu81vHMEUKIkSNH5olf&#10;JWEMOhCVVBT4xsYz3K2L/LCXX3652bRpk9/iz4q/OKkwH/FuwYIF/pz4aNeuXd769957b1u4JJuR&#10;+CeEyAd54kaPHm1z+5G49ZFHHpFHUwZBVT/OW/DFKEoOBPEnn3zShsSffvrp6sAKUQrQQSBRN+8t&#10;PuTx9pPnc/pD7mCenQ0bNvSniJKEb7khQ4bYdBUdOnQwv/76qz9HCJGrDB48OE/8wsgPOm3aNFv1&#10;F+95BtMQ1YJtErVevXr5W0sMvPgaN26cb108vxABTznlFDNo0CDr7EAxEjef3ITPP/+8v4aCIezX&#10;FTnB+H88OQMzGYl/QggLHaU33njDNG/e3CY8JcyXXAois7j22mvN2WefbUvai9RAKPzMmTOtxyWd&#10;2GyvFCZEuvDLL7+YRYsW2QTkxxxzjK0YS+ivyAwIB8MT7cYbb/SniJLmX//6lw1zI0n+xIkT7d9C&#10;iNwFoc+JXxjfsbxbg/BepU+Ig0H79u1NtWrVbNQL6TUQ4oLLRxnpcfDQS3RQju/ryZMnx7WNoOEt&#10;OHXqVJu+KqrQF+tl8Inf6pZhG7mQ117inxDCeiuRI47QRbzGqKakkJDM5LzzzrN5NnT+UgvhhYTH&#10;M+LYu3fvrB85FKK0effdd633Eh/5hAGtXbvWnyMyBb47GGxcsmSJP0WkAjr2bdq0sSHyy5Yt86cK&#10;IXKR++67zxbHciJY69at/TmxQVBDWHv44YfN+PHj85aNZVQSphjHzz//7K8hfshlTqqCqPUWZIQC&#10;06+lSAgDHcuXL7degvxLP5f+UrBtx44dI4XCbEPinxA5zrfffmu6du1qR4FJpMqDUaGLmQveZ9dc&#10;c411ZRephY+Gvn372pwhjI4q7FCI5MOI/UMPPWTOOOMMO1I/cOBAW8BAOWkzDzqNnMMtW7b4U0Qq&#10;4N30wQcfmJo1a1rPS+4nIURuwmAAz2AGYRhQu/nmmxPqQ5BmIyi6YbNmzbLrOu200/KmFTWfHs8r&#10;vPROPPHEfNtIxHjP0M9lwIN/g2Ing/bkC84VpwmJf0LkKHSU8Jy46KKLbC6HRo0ama+//tqfKzKR&#10;rVu3mp133tl2hkXpgMffFVdcYT80KDigfJlCJA8EdoR1Pt7JS7Rq1Sp/jsg06NB1797deoQo91zp&#10;8Morr5ijjjrKVlsmpE8CuhAiUaLEvyAIieSPJ70DXnhFhfcE1YMPPfRQm983vM2iGqmS1qxZYwcR&#10;i+KZmGlI/BMiB0GgoOobORiotDd9+nRb6ENkNrxc99xzz5zIWZHOvP7666Z69erWo4JRTnWohCge&#10;ePshTrRq1co+48hN+9prr/lzRSZCJ+uqq66y3yGi9HjssceskF67dm0bxieEEIlAn7JKlSr2OcLA&#10;N4JaScH3NM+pW265xVx55ZU2rBdvvrCgVxTDM/Hiiy/2t5S9SPwTIodgpP3DDz+0eRdwc65Tp455&#10;9tlnFeabJZDTYr/99rM5OETpwccJ1ZYZnaxcubIqLwtRDChIQG64U0891T7fKOqxbds2hdVnOHiq&#10;E3mgSr+lDzmw6Lg3bdpUBUCEyDE+/vhjW42XPgSDAXjAJQIRLu+8847tT959991m5MiR/pyShSIk&#10;RLARZbN48WKbb5vKxHwnRIl78Rg5hLMdiX9C5BCvvvqqzZlArgNyk/HgVAcqe8CdnhfXm2++6U8R&#10;pQX31VtvvZU3kqgCLEIkDgNTPXv2tO8sxD+8avECFJkP5/KUU04xgwYN8qeI0gLBb8KECdarFm9M&#10;IUTu8NJLL9lUGhS94BlA7nDetzfccIMdGPjiiy/8loXDt29pvKPZLs8xUoPgVU4Ow1tvvdUWAwvm&#10;9yvMJP4JITIeHogU9WBEB3dsSrOvXLlSHagsA2+zc8891+bv+eGHH/yporRhNPLAAw80V199tU2q&#10;LIQoHD7iN27caM4//3xbDZb759NPP/Xnimxg/fr15vDDD7edS1H6/PbbbzZBP3mDR40alRNVL4UQ&#10;f4p/hXnLkSKKtBtTpkwxTz31lB3c/uqrr2wevkxIbYPzy/z58023bt1sX+mkk06y7x/EzuDvlPgn&#10;hMh4SOhMXoR9993XPrgZDVEOsuyDnBsnnHCCTVwr0gc6VKNHj7YegIRV5EIyYSGKA8nBp06dajsb&#10;FSpUMHPnztV9k2UwKHn//ffbAUm+UUR6QOJ+PP/oAJMXWrmghch+4hH/gkaRJhwNiGohjRTfuMuW&#10;LTObN2+2zgfp3sfE+eW9996zIc5UJe7Xr59p0qSJrUxMdFy2I/FPiCwGr6Ny5crZ0Q0ecPIIy14I&#10;9SVnzzXXXONPEekCwkXHjh3tCOPYsWPNH3/84c8RQgQhD1z9+vVtCBLhOnRKNFiVfXBOZ86cab2i&#10;EwkpEyUPKSrq1atnjjjiCPPcc8/5U4UQ2Uqi4l/Y8BZm+WOPPdbmuW7QoIG/5syAQY7vvvvO5sTP&#10;hbRJEv+EyDIYUUfkI1cD+RvwniAJq8huHnzwQXPAAQfY8G6RfpC7rFatWrYCMGH3EjSE2A4Jw3lP&#10;uZy03bt3l7dfFoPnBcnZzzjjDOVDTUPeeOMNc/rpp5uyZcuaDz74wH5XCiGyE0Ji8eQjQgVvbDz7&#10;okS+RMxBiDDPEpc/8Ouvv7b55lMBzy2+LXjf6Jt7OxL/hMgieMiRRwfPCUQGvMCUJyk3uO2222wF&#10;Z9zYRXpCBTWqWx5//PFmw4YN/lQhchtCDUnMjYc6XgOED4nsBk8LvlOo9PvTTz/5U0W6QEd59erV&#10;VhAglcjbb7/tzxFCZCPkpMYDcNGiRebGG2+0nvfc+0cffbTZY489IgW+gsyB+BcWE1u2bOnPLRm2&#10;bdtm+8JUHh4/frwZOnSoTR+yZs0a683MgEYuVzWX+CdElsCDG68v8r7hPTFv3ryUja6I0ufmm2+2&#10;rveJlugXqYMO1QsvvGDziuCRS/5NIXIV7odNmzbZXDsMXLRu3dpWgJWXUfZDx4tKv3iD6DslPcFb&#10;ZsWKFdYbqFmzZgrPFiKHoE+JSLZu3TrrsTd8+HDTtGlTU7Fixbiq5zqixD8KeZUEFB9ZunSpTVuA&#10;aEn0W3C7PMsY0KDgx0033WTz/uXi94bEPyGyAEY5GEnhgVylShUbsqFqvrkDOeRIukv+JLm2pzd4&#10;5+Kdueuuu9oPkI8++sifI0RusWrVKnPMMcfYMCMKfFBdVMJfbkAaBL5XJkyYoG+VNIb31YIFC+y5&#10;omCVvi+EyD14L+OtTQE7iguSG++ee+6xlXOpmovjQVBkwxypEv94VvGMYiAxuK1YhjB46KGHWhGQ&#10;35VLSPwTIoNB9MFzghF0hB9G0fmoFrkFYXMk2EVMEpkBxXiowE1o/rfffutPFSK7QTwg58/gwYNt&#10;AZyzzjpLRQVyEDw8CSXDS0OkN4jyffv2tQIg4fn6xhRCBMEB5dFHHzXDhg0zl1xyiRUEHakQ/xDv&#10;yBMc3EYiRgoKBM1cGdyQ+CdEhvLVV1+ZESNGWAGBpNnkSVL4TG6Caz7CX4cOHfwpIhMYM2aMOfjg&#10;g23H6h//+Ic/VYjsBM+BJ5980ha+QUjo0qWLDbuRN1Hucccdd9gcj3QYRfpDOpEWLVpYbxlSyuh9&#10;JYSIBf1TB6IakUk1a9a0Kal4hiRT/OP7YcqUKZGiXryG52KjRo3y7Xc2I/FPiAzk3XfftSMVeE5c&#10;ffXVtgOl0Jnc5ZVXXrG5HlXpN7Mg0T3eugj4JCQWIpshxJM8PMcee6y59957zd/+9jd/jsg1evbs&#10;ab1DXnzxRX+KSHcoHnfmmWfanFn333+/DbMTQojCwDPv888/N2+++ab19CeXaLKg/4sDTFjQI51I&#10;1apVbU7h8LwoIxXPkCFD/LVmNxL/hMgQXMlyPrr22WcfU6ZMGTNz5kx5TQizdu1aKwTLiyLzQACs&#10;Xbu29YSaP3++7meRVfDeIi0BCbh32mknc8EFF5iPP/7YnytylTp16lhvdQQlkTkg2FOtHuFW+WqF&#10;yD54Z+NMQoVvQmlPPvnkfCIZRTOoBHz77bdbTznallauXrZLdWL2ye0f3xnnnHOOFQXhr3/9q53m&#10;5nfq1Mm0adPG7LfffvmmOyMlRbYj8U+IDIGP5H79+lnhr1q1auahhx6St5+wMIrGKNf777/vTxGZ&#10;xGeffWbOO+88U65cOSvgSgAU2QBhvqtXrzZnn322Oeyww2wybuW3FDzf6HiRGyrXEq1nA1T/JHyv&#10;evXq9t0lhMgeXnvtNSuOMSAdFsbCRnGNrl27mg0bNvhLpxby3t944415+4OYx3vl+++/91vsKP6R&#10;cgLoU5N6BMcJNw8jmi7bkfgnRAbw9NNPm4svvtgcdNBB9kFHDgUhHKNHj7bC0datW/0pItOgQjeV&#10;uglfcCOWQmQqiHxU0TvyyCOth9d9991n/vWvf/lzRS6DJyidrLZt2/pTRCZBwQ8KtRxwwAHWo5dw&#10;PiFE5kNO3sqVK+cTw+Ix+h+k9aA4UCrBExmh0u0HHoB4AgYH0GOJf/DLL7/kEw+xI444whYwyWYk&#10;/gmRxvCRNW7cOPuRxQPpzjvvVFEPsQN0okimy0tOZCZ8rDzxxBPmuOOOs2EWOpciUyFs5sILL7Q5&#10;dJo2bWrDfOXNKhzPPvus7YyNGjXKnyIyDYT8SZMm2SqehNH9/PPP/hwhRCaCiE/1/aAQlojhKUjx&#10;ulRWAydtTvPmzfP2gX4y39FBChL/AMEyGNpMdB3vqGxG4p8QaQgdpU8++cRWSGIkA4+gV1991Z8r&#10;RH4IA2/ZsqUS6Gc45PScM2eO/fho0KCBBECRUTAwRZgvOcEOOeQQ65Esbz8RhlxRVFdkMFNkNn36&#10;9LEFqyg2pntdiMyEe5diFzyXnQhWFCOdA9XASfmRCvDco5/sts93B98gwRyEhYl/0KFDh7z5hAHf&#10;c889/pzsROKfEGkGoxBUQqQU+uGHH24GDhxoH3BCxIIX3oABA1I64iZKBs7hiBEjzP777287VhJ0&#10;RbrDYBX5Rgmf4eMfL+Tw6LsQDnIX77LLLuaFF17wp4hMBc8bIg/I6RnVqRZCpD+kDKIYlxPAgkJY&#10;/fr1rXdv7969bX4/in1Q8Aev33B7rGLFiikrBuRES7dtxMthw4bl6wvFI/5df/31efP32GMPO0CV&#10;zUj8EyKNIE9S//79zaGHHmoTKjOCoTBfURA//vij7UhNmzZNoXVZAkmMEf0J9588ebI/VYj0A29V&#10;hL4aNWrYD2+KepBIW88iEYtGjRrZkHBy/4nMBg8bclBTsZ6c1AxcCyEyC8JcgxVzsVNPPdU88MAD&#10;Nv+dE9MQ23huk9oDgSwqPyBC28iRI237kobnD56GCHZu+0cddVS+gaV4xD8K7rn5FDEhR3E2I/FP&#10;iDSABxjCX61atezDp27duvL2E3FBdVi8baj4K7IHPCoI5eZ5sGbNmnxhDEKUNlyP2OzZs+3HMs8g&#10;nkVCFMSvv/5qqlatagc4RfaA5y/PAEL+N2/erPeVEBkEKRic+IUh5D/44IOF3sc8z7t3724dEILL&#10;k3svVc+Ad99915xyyin5ts/g0ty5c+0+xBL/mIfNmDEj37I8x15++WXbJluR+CdEKUMnf9myZbYq&#10;IiMWY8eOlbefiBsKwhx99NFm7dq1/hSRLbz99ts2FKNMmTLm4YcfNv/5z3/8OUKUHlyHb775prnm&#10;mmvsR/9ll11mO/zy9hOFQSVzOmpcMyK72LRpk/0WwQsQMVAIkRnQjwgKYDiifP311/7cgiE1jRuo&#10;Dtprr73mtyhZiD5AgAxvn9Bk0miFxb+hQ4eajRs3Wq/Gdu3a7RC+XLZsWfPDDz/4a89OJP4JUYqQ&#10;Z4GHFvm9+GB65JFHzD/+8Q9/rhCF06pVK9uZQigS2QeiCh8xp59+utmwYYMEFlHqLF++3Jx77rk2&#10;1yjhPVQJFCIe1q9fb4499lgzaNAgf4rIJohAQABs0qSJHdgWQqQ/gwcPzieAcf8m4oTCYGAw9Baj&#10;eF2qIMcgHuXB7RNBB2Hxj3Q65NMPtg0aeQ2zHYl/QpQSjJLSoSfPAvm9CPtNlZu0yEyooIXL+ksv&#10;vWS+//57O42OFNV+v/vuO/u3yC4Q+zjfeAWTV40PmSDkB0zVCKvIbUhFccMNN9jBKnL9PPXUU6rw&#10;KRKCnHDKDZe9MHhN5V8qADdt2lRRLEJkABMmTMgngOH599VXX/lzC4e+6xlnnJFvHQiKqYT9Pfnk&#10;k/O2T78awuJfQXbcccft8I2djUj8E6IE4EH41ltv7ZC3j+k///yzmTVrlq2idMwxx5gFCxaoAyXi&#10;pkGDBnkvKkbY+RfPMJLvvvPOO9YLh2tMQnL2gAB41113mQMPPNBcccUVNs8KoQ6EVlWqVMlWKtP5&#10;FsWB6ydWWDnXGgm+69SpY0f3qf5HUQ8hCoJr6sUXX7Q5lR5//HHz2WefmdGjR9t8TFxP+u7JThAA&#10;u3TpYnbffXdbidMJgFwPhNNlezJ9ITKNpUuX5vUrsBNOOMF6aSfyXdm6det86xgwYIA/JzWwr2+8&#10;8YZNKcGzh3RaEI/4R7Gy8uXLm+eee84uk+1I/BOiBOADp3HjxqZnz575wnhxjb7uuuvMwQcfbMul&#10;BysSCREPhNxFvbycka+CNgoPzS7IXUI+0N1228107tzZ3H333XmV1hilpeqzEEWF6wdvrLCnDgNY&#10;eBtT+Y8K9Lfccov57bff/LlCFAxVJMlnzHOK/JB4hPF/8kUiDDH4SWJ5BGaRPZAHjJQkhNcxMMnA&#10;AqF5TMOL3VUPFUKUPs8//3zesxlDLGvRokVehFE8VKlSJW95jOd7acA+48lIflkoTPzjeUREAw47&#10;ufIekvgnRJLh4bFy5UobGkVHffr06XaEG88dwnwPO+wwM2bMGFsuXYhE4aMaD7ColxhGrg4JQdkJ&#10;575Xr152VJPniPugqVixYtZXJxMlCx10KnU+8cQTeaP9dNYZrOJdVrNmTVtUSCKNSIQvvvjCDk6E&#10;31POEAT79u2r6yoLoWBAw4YNbeXPhQsXmgsvvDCvKqgGvoVIHz755BObxzf4bKb/2rx5c/PKK6/4&#10;rWKDxxzfpcHlZ8+e7c9NPbxP3DuFwUr63BT6aN++vRU1GUCfPHmy7avzLMq19AQS/4RIMoTk4Xbs&#10;HoB8+BCquddee9lOFHmS8MpKxJ1aiCBXXXVVvpds8FqT8Jfd4P0XPu+M2N5zzz1+CyESg3yhvJ+4&#10;lhigwisHMfnMM8+0AjMCIMKz3lkiUbhmbrzxxh0qKjrjGtu2bZvfWmQTnHuiXcgFRlhd8LzfdNNN&#10;fishRGnDO5/ndPAedVamTBmbP49vgCgoNnjWWWftsByedOkAzyH63BgeyBjCYC73wyX+CZFkHn30&#10;0R0+dOhAEebLKLgQxYUS9eHOFN6ADz30kN9CZBN8oBC6gIcM+bKC593ZqFGjlENLJAwfwqSnCF5L&#10;eA+TmoIcOIT8ClEc7r//frPPPvvku8YwqkWT/01ef9mJi3ihKFn43JOyQuddiPSBAT/yh4fvVWc4&#10;F9SuXdt069bNhtVOmTLFetC53ONBI2egSF8k/gmRRMjLFc57gCEGjhgxwm8lRPHYunWrDdFz1xdJ&#10;+BlJ5/oT2QedKJInUyQo+FwJWrNmzWKOzAoRC0J6yHkTvp6omkceoFhFQISIF3IghzuIDIj269fP&#10;RkqI7INc1+PGjbM5iIPn3Rmexh9//LHfWghR2iDGz58/f4fw3UQNx4S5c+f6a01//v3vf5svv/wy&#10;pwYjJP4JkUT42ImVWBTX6SeffNJvKUTRoZovCdPdtVWtWjXrVZqrLuzZDuEJhFbg3Ye3TPC54oyR&#10;VnIsCREvTlQOe6pjeOusW7fObylE8SB0PHh9MUhKuLnITubNm1fgYBX5xFasWOG3FkKkA3wTLF68&#10;2DoURN238Rhpr4hUSTWzZs0yV1xxhTnttNPMxRdfbLp27WpzjeLRWFDf6KuvvrLFzGrUqGGja3Ih&#10;hY7EPyGSxKeffmofIFEPQ2eMfjPCIERxQAziRccHNC/pXClPL/70qGBUlVxZ4VC6F1980W8lROFs&#10;3rw5MiTPGRXrS+MjXmQfeJG6gVFyHysFSvbz4YcfWtGX4lR8qwSfLVwLffr00YClEGkGHnAI8wwo&#10;x3JmiWWE8/NdkUr++OMP06VLl8j9ccbzp27dumb06NF2UJOCmz/99JMt9EHfPdiWAfZsR+KfEEkA&#10;t2FyIARHOvfee28r9p199tl2JARPLaoNpfrBKLKT9evXm0qVKtlq0iL34MOFfFlt2rQxFSpUsFUU&#10;8QwUIl7ofAc/esOGuIwHjxDFhW+kcuXKmf3228/cdttt/lSR7TBQ+e6775pbbrnFeuMcdNBBec+X&#10;Sy+91L7HhBDpBfctfdUOHTqYihUr5lXpjmWHHnqozRX86quv+mtIDQwePPzwwzHTC8QyIvGqVq1q&#10;OnXqZIYPH55vnsQ/IURcMIpAElQ8JQYPHmw7TBRfYLT7vffeM99++61yJ4mkQn43kvGryENuw8jl&#10;Sy+9ZG699VabQ0uIePjss8/ydcQJ/UVErl+/vq36N23aNLN69WobMiNEMiDEHE8wVaTPTQivW7Nm&#10;jfXS4dlz6qmnmtdff92fK4RIN4g04RuAUODrr7/eOrKQD9hZrVq1zLBhw8zjjz9eKkI+/R+camJV&#10;ky+KkY8UZx4KVdF/z0Yk/gmRBBgl4SGJIfLxtxAlCSNeqpYnHFwL//znP/2/hCiYiRMnmquvvtrM&#10;nj3bvPDCC+aXX36xBYN4h+GlpWeLSDbbtm2zXmAK9cxdOPd02BGAefYoVYUQ6Q99Wu5bvg/4TnBG&#10;yC193tJ6pv/222+FhvwWxfB0pPAJQiAplrINiX9CCCGEEEIIIYQQIu3B27B58+b5hDsEO6IYSIt0&#10;xBFH7JAbO1Ejlz8F97IJiX9CCCGEEEIIIYQQOQQh+TNnzrSpPgjFJxIgE/j5559tBENQrGvWrJkV&#10;6z766CPz9NNPm/nz55tBgwaZFi1a2CrzFJwKti/Mdt11V1sFGC/DbEHinxBCCCGEEEIIIUQOQd5o&#10;Cl1gVPk988wzrVhGaD6FPwjxTUfIed2jR498Yt2UKVN2SL1FaDKpBqjsi7j54IMP2lyFtWvXtsU/&#10;gstHGQVFNm3a5K8t85H4J4QQQgghhBBCCJFDIP5RiT1K+MIIpa1Ro4YZOHCgWb9+vfn++++tJxw5&#10;AEszPzD5icnJd/jhh1sRjzx9CJaJ5CDcunVrvt+600472VBh1kUhNDedasbZUrhT4l+W8N1335nl&#10;y5fLctjeeecd/2oQQgghhBBCCCFiU5j4FzbaVq1a1VZvnz59unnooYdsVeAvvvjCFgZJNYiQhPou&#10;XbrUFjBLRJAMi38HHHCA2bJli11X//79TdOmTc15551njj32WHP33Xf7S2U2Ev+yBC724MUryz27&#10;5ZZb/KshPrp3726uueYamSzjbfLkyf5VXTC4/UctL8sdW7x4sX81xMfQoUMj1yPLDaMzEw9z586N&#10;XF4myyYLh9MJITKfRMW/sLEsBTZq1qxpWrVqZUaOHOmvOf0Ji3+EPgdBWCR/IB6PGzZs8KdmNhL/&#10;sgQn/g0bPNjcsWCBLMeMc5+o+HfooYfme+DJZJlq9evX96/qgvnyyy8jl5fljl1//fX+1RAfZ511&#10;VuR6ZLlhb775pn8lFEw46bhMlo2WiEeNyyEmk2WrZQvFFf/Ctssuu/hrTn/IG9i7d29z/vnnm912&#10;2y2rzmssJP5lCU78mzhunHng3ntlOWac+6KIfyccf3zk+mSyTDGu/UTFv/433hi5Lll2G+e+KOLf&#10;gQccYL7Ztk2WQ3bvPffY6yVR8S9qXTJZptuYMWPs9Z2I+Ed7KmueduqpMllW2YEHHmiv72zim2++&#10;MatWrbKhrnXq1DEVK1a0hS7If/eXv/zF/t5ELBMhZPm1117z/8peJP5lCRL/cts49xL/ZLloXPsS&#10;/2TxGOde4p8sHpP4J5Ntt6KKf1deeWXk+mSyTDZC4Lm+sxUKW2zzfue6devM7bffbgYNGmTDecl9&#10;F6+HoEhfdHayBIl/uW2ce4l/slw0rn2Jf7J4jHMv8U8Wj0n8k8m2m8Q/mWy7Zbv4FwYx8KeffjKf&#10;fPKJef75582UKVNs9V+OQSwT6YvOTpYg8S+3jXMv8U+Wi8a1L/FPFo9x7iX+yeIxiX8y2XaT+CeT&#10;bbdcE/9iQQE1FwKNnXbaaaZDhw6mcuXKfguRjujKzRIk/uW2ce4l/sly0bj2Jf7J4jHOvcQ/WTwm&#10;8U8m224S/2Sy7Sbx7094Hjz88MPmhBNOsMcDIXD+/Pnm3//+t99CpCO6crMEiX+5bZx7iX+yXDSu&#10;fYl/sniMcy/xTxaPSfyTybabxD+ZbLtJ/NsORTLmzp1rjwd2yimnmM8//9yfK9IRXblZgsS/3DbO&#10;vcQ/WS4a177EP1k8xrmX+CeLxyT+yWTbTeKfTLbdJP7l55///Ke58MIL7THZaaedTI8ePfw5Ih3R&#10;lZslSPzLbePcS/yT5aJx7Uv8k8VjnHuJf7J4TOKfTLbdJP7JZNst28Q/Kvveeeed5pVXXjGfffaZ&#10;+f77780ff/xh/ve///ktCmfcuHH2mGB77bWX+f333/05It2Q+JclSPzLbePcS/yT5aJx7Uv8k8Vj&#10;nHuJf7J4TOKfTLbdJP7JZNst28S/l156yey3335m5513NuXLlzcNGjQwvXv3NrNmzTIPPvigeeON&#10;N8wvv/zit46G9hwTZywn0hOJf1mCxL/cNs69xD9ZLhrXvsQ/WTzGuZf4J4vHJP7JZNtN4p9Mtt2y&#10;VfzjNwVt1113tX3FSpUqmQsuuMD+7qlTp5p169aZv//97/7SxmzdutUcdthh+ZadMGGCP1ekGxL/&#10;sgSJf7ltnHuJf7JcNK59iX+yeIxzL/FPFo9J/JPJtpvEP5lsu+WK+FeYnXjiieaiiy4y+++//w7z&#10;BgwY4K9dpBsS/7IEiX+5bZx7iX+yXDSufYl/sniMcy/xTxaPSfyTybabxD+ZbLtJ/Cvcbr31Vn/t&#10;It2Q+Jcl5Jr4d9/KlWbQgAGm/mWXme5du0a2ySXj3Ev8y027bfZsM3vGDLNk0SJzv9dhjWoTZbfP&#10;mWOXW+otFzU/U4xrP9vEv6V33GFuHjTIjB01yqxYtiyyjSxx49xnu/i39bPPzJtvvBE5Txa/pbP4&#10;x/l995137P+/8p5pL27ZYl7YsMGe+3DbdLUtmzfbfU7UXnn55cj1veWdJ+Zv9L6F33/vvcg2ybLP&#10;t241L734ot3eZ59+Gtkm20zin0y23bJN/HvHe5+ceeaZZpdddrG/Kxm2wXs+ivRE4l+WkGvi311L&#10;l5oLa9Swv7nFVVdFtskl4zhI/MtNO/yww8whhxxienbvHrf4t/LOO81RRx1lDj/8cNPrhhsi26TC&#10;EPGHDxliRcio+fEY1362iX8D+vUz++yzj6nifYwtmDcvsk262j133WUG9O1rZk6dGjm/NI1zn83i&#10;37pnnrF5ecaMHh05P5n21JNPmqpVq5qTTjrJLPeeJ1Ft4rV5c+ea47130WmnnWbWrFkT2SbVlq7i&#10;35Rbb7WdtNUPPGD/fu/dd20+prLesxwRMNw+HQ3x7NhjjrH7nKhdd911O6wPsa9Zs2Z/tilb1gy9&#10;+Wbz9Vdf7dAuWbb+uefMueeea7f3/Pr1kW3SwWrXrm3vq3bt2plPiylSpoP4x7EeHXi2vfH66/bv&#10;Gd73A+JvsG1BhvDMcrNmzjRvv/VWZJt4ze3TwgULknrNIfDzu1h3IkbF1WfWro1c5+23357X7qMP&#10;P4xskyzbvGmT3c6cOXPyBirSzT75+GOz9umnzSMPP2yviag2sSzbxL9///vf5ivv+kUEvOOOO+xz&#10;lvfKTjvtZH9nota0aVPzr3/9y1+7SDck/mUJuSb+LVm40JQ74QT7m0cNGxbZJpeM4yDxL/ds5rRp&#10;9tyXKVPGDOzXL7JNlE2ZNMnsvvvuZt999zWDBw6MbFPShkh0ef365uCDDrL7E9UmHuP3Z5v41/Dy&#10;y+1+1qhe3SzzPsSi2qSjLbztNlOtalVzmPdsuXXChMg2pWkc02wV/1595RVzzDHHmC6dO5uPP/oo&#10;sk0ybf78+eYA77jsueeeVgiMahOvtWnTxp4bqgw+/dRTkW1Sbekm/m37+msz3+u8H3zwwWbRokV5&#10;0xF82e6RRx5Z4h5vybJn162zIWZh22uvvfI6m/w/qs2tkyfnWxfHheNx4IEHmr/85S922TatW5uP&#10;SvAeuOfuu20ifK79qPnpYAgb7CPHg2cegmtUu3itNMU/RDUGGCpWqGBuHjIkb/pk77uBbZx7zjlW&#10;bAouU5DdfPPNdrnzzz/fPjej2sRr13frZtd1jXf/44Ub1SZR45pesWKF/T5j3YkYuddu897D4XUi&#10;WAe9uoo7YFOY9e/f326nZs2a5vXXXotsU9rGM54BcPazV8+ekW1iWbaJf7H4/vvvzaOPPmrPZ7Vq&#10;1azTAO+gvffeO1IY3G233cx5551nC4CI9EXiX5aQa+LfvFmz7IfXnnvsYe5cvDiyTS4Z517iX+5Z&#10;rx497Lk/omxZM8k7/1Ftomz6lClWYLrK+zCfN3t2ZJuStiE33WT3vVy5csXaB9aRTeLfKq9jiVcM&#10;H1bNmzWz3pFR7dLR2vkCyMmVKtlw9Kg2pWnsWzaKf3SO+/frZ04//fSUhX4uXbLENGzY0FzRpIn5&#10;9JNPItvEa7169bLCX+1ataw3T1SbVFu6iX8fvP++uaROHdPjhhvyTR8xYoTd7sUXX2wFn+C8dDW8&#10;tJYtW7aDde3a1ezhfdPxewZ574eoNmFPLQTPOt5vZ5kLL7zQ/ovHW0leR3d7z+TLLrvMdO3SJXJ+&#10;OhhhyXW864WO+mzve7m4XmmlKf5xvVxat64Z7/VvEMbc9JYtWtht8Bz68IMP8i1TkDVq1Mgu17hx&#10;42I/L88++2y7rrFjxybN84/f+MD999trLGwUWGB7COE8L8PzGUihEmtwfRybatWqWXHcCYBDBg/O&#10;1ybZxrXHdlq1alVs4bkkjGM8c8aMPIF8ifc+i2oXy3JF/Auzzfvtzz33nPUi7du3r2nZsqW97jjf&#10;V1xxhb0PPv/8c7+1SFck/mUJuSb+ke+P31veexHevXx5ZJtcMo6FxL/cs8beRy/nnhHxxQsWRLZJ&#10;V2vge7fhKUa+wqg28RjryCbxb9H8+XZUlU7wDd26RbZJV8MDg+Nb0+uE3+V11KPalKaxb9ko/hFW&#10;ReeYcNDRo0ZFtkm2Ifi98/bbSQnpQsAhXLlb165J854prqWb+PfkE0/YEOsWLVqYlStX5k1H+LDX&#10;tfesSMdOdrzGeR8xfHie997LL70U2S5sU6dMsV7shLeuuOsuuyzhahs3boxsnwwjzx/XfkmHThbH&#10;uBYef+wxG0pPWGNUm0SsNMU/hLAaNWrkC83k951yyilm5513Nj169MgnChZmD61ZY5YuXRozPDZe&#10;4xmIEwLv67u8ay+RfSjIWI+7xsJ2uf/dRIVV8luG5/Ms/fKLL/Ktb/LkyVb0O+KII2yqBpZnPcE2&#10;yTbO2TLvGD/37LOR80vbOMakSejcqZM9hxy7qHaxLFfFvzC//PKLFQT5tv7hhx/8qSLd0ZWbJaRa&#10;/Lt3xQpz04ABpmXz5jZfF38Tdni211GiUz/Ve9kE244cNsxQnON070OEXH3kGStMtLO5o7x1Vj3/&#10;fLtck0aNzPy5c+28pk2a2N97ycUX23ZMW3j77ea6a681bVq1yrf9oOFtxD6z7+xXcB750iaOH2/q&#10;16tnzjj9dJtvq33btna9wXZhu8PrrLPN87yO75lnnGH/Py3G9kvKOBbpJv7hkXnbnDmR86KM43+7&#10;d37JRxc1vyAjL1pRCldw7RBCjrdV1Px4jPPvrstEjWuQ7cfy7iKMkvlR81imsnedcu7PP++8vHx/&#10;TC+OmOaMgiDk1oyaV5hxDjmXBeUgdGH73MvhezERYx2ZIP5xrVHAo7BzM3TwYBs6QRjbmJEjI9tQ&#10;EOTWiRNTNvAxesQIM6eQvIyc84MOOsh23nnGFnTuOd/8NoTOqPklZZz7bBT/6MQiePD7GjRoENkm&#10;nY2wYUKI71+1KnJ+aVi6iX/kFHNhgFOmTMmbjmcXXsLTp09Pas6xVBuh6q29byd+H6Fl8QgpdNj5&#10;/SyDpyBCNP/n2Ukur6hlcsnwysHLrbieuVhpin89e/Sw1/hxxx2Xd10QxoqYhXAzderUHZZJhSFw&#10;8RtP8L5lnnj88cg2yTbyO7PN69q3j8vTFw9Q55141VVXWY8/BFNSRES1zyVjwOHqNm1s+plEhdts&#10;F/9+++03e1/d5D1XRfYh8S9LSLX4t2zxYivI0dEj3PCyunXz4v939zquVKpEhJjg7Q+dEtrt5b2k&#10;EZzIScHfhLYN6t9/B+EDIWbc6NFWmGJ9eMDwMUeH+KgjjzTjx461I+DM63jddXnCDcIeH8d77L67&#10;GR2j0+w6SM29l6ATHOikzvAecoh37BfbOcjbHvtLW/Z50MCB+QQilkFwauR1tHAb52VKB5EXM8uX&#10;2Wcfc2XTpkUWTxI19rO0xL9bvI/C44491oo4CD79+vSxH0McS/aLUdHW3kdoVHg211Gfnj3zzifG&#10;CCXrw+splvCFl1vXzp3N0V4nwS2Hcdzr1qljrzsnCjubOmmSXS+C8fRbb7UCxT5+3grEs2Dbgozq&#10;qzd51+1pp56a9xsxrtPzzj3XDL/55h0qtM72OmYIwyeWK2f69u5t29CW0A2W5drhWmY5xMRO3v+D&#10;v42cfu2vvTbfeufOmmW9HZjf7IorTDfveBzn3VP8zX4hrnFPhAUiwjFrXHCBPRZ40LrpiDcI+AiK&#10;7l7muuaeY38WRYjgM7xOKOvBe49jisjPcyGYW6buJZfYMH3as//cMyzjtrG/dwz4u1WLFjusPx5j&#10;Hekq/nHNd/euY867+70Y+bmu79Il0lvzunbt8o67E5V53syZOdO08q5Znp9uPZxnnmmc5+C1gXDL&#10;Nmlzw/XX500PG/keuT8pLhIMvUaU6+B1Lo45+ui8bWGc1wu9a2e8d8+75+c93r+nevdCsJ0z7jG3&#10;Tp6Ffb1nA22D9w3PoWvjGGRJhrG9bBT/Hn7oIev1R4eO94CbjicVnmL3e51UKpPiHcYzg7Z0XGmD&#10;99LDDz9sny8nn3yyvb4IxafDOMh7j0eJKFRcbe9dH3TsnccEOaoQGwgFIkSV0Ej+psNetmxZmwdo&#10;8R137FAd9U7vuuWa6OM9F4PTS9vSSfxD1Js+bZo9vxh5/pjOOWWbCGArvePv2iOkcfzJQ8Z55B7n&#10;vNerV8/c5n23fBAKkeR7iHMQVSiG8891gZFvL+yZyT6c4b3bCLml+EhwXiJGaCehifweRIqoNkHD&#10;86uz986jPd8PeEYy3T0fuR7DyxRm/LaOHTr8+Vu99xmidHPvGcbxJSz9Tu8dSQgl8/FUxXMIDyyO&#10;HTnUYgkIeN7xHCHHHPkC3XREObzQ8D5i/XxDcH4v8d6Zc7znMV5c4XXyu7l/EfUQduZ6z3rOMeI5&#10;4c6ERXNPc3+e433TJksELU3xj2PHujgu7niQdoBzze9+9JFH7LF6wrsGlnjvXLxBOc5RVc/J8Xef&#10;9y5Ydd99+TzkOPd4FjKd+wDh47HHHrPPqy8+/9w87R1H7imebW6ZYd73DvvF9xTPRLbHuZ7tnTtC&#10;rdc8+KDdL9e+uMY22B7fB/GEGfP7Ro4YYfsk5NDkWuC65nlAX6koufg4/uSA453CseF+oPgQx4vB&#10;G54BXJc8Px/wpnNfM59jV5AITZg+bVhH+HdxzB/xzjEDIMO9dxrPOu7NWOt77dVX7TlGkOUYbNq4&#10;0RaxoIAKnoicT4x95t4pSp7ZbBX//vvf/5pnvPcLzxh+H883kX1I/MsSUi3+0TnkxYsoV6tmTevx&#10;Ue/SS63ghfiCkECHlI4dLyq86Hp4nS5EPYRBBAE6kocecsgO+zxi6FBbRY0O4pmVK1sRCLGEDiKd&#10;ZkJ9eZnxocQ2nIcJXn8IcbzUokQjOscst5vXpnfPnnnL4SV4ivcxx/GrVKGCFWHYB6qnst/sB791&#10;mvfSdOuiU39RjRp2e/z2Nl4nZ9iQIdabpXPHjla44Xd39D7A3DIlaex7aYl/nHO2T6jfxbVqWSEB&#10;Aegi72+OK6IH5wrRK7gc54icJYTs8GFSy3vJIAwhznEOOU9RAiriGIUQuH5od473YUjIGx9gVL5l&#10;X4484gh7Ltw5xhCwmMe+Xex9JHNeEXkR1tq2aZNvG7GM806OK847v4mwk0u9a5nfcbzXyWWdfFh1&#10;8T7mg95siGxsh+uP38ex51pGdKSjzbXCvGu8/ajt3U+sm+scr1cnAlIYY5T34ePWicDtvB6OPfZY&#10;28FmfeQ/cuIao+KIsW4ZjONyiL/clIkT7TS8Ji/3Ooa0Z9sXeMeXc4Go70aayTcVvq+4N5nHddT0&#10;iivsfcI5r+514hA7+V2cp2beeeSZwLlklJXfxP7xm0/yOj0IjnjjBtcdr7H9dBT/EGe5pjkGiNJc&#10;swjknB+OKb+f4xsUxRkIqeNdm+wjx8QNjCBmn+pdayzDueOawxOaa55rERG5h/e8cu0RfM/wnp2s&#10;p0njxnnrDxptK1WsaNd5devWedPnePvtwne5P9gG9xf3NtcZ7bkWB3vniwERrnO8ubme3Tkl5x/7&#10;74p+MFDCeeda4Bpj/QjW/H6uBe4brt1YYn+yjN+UjeIfHS4EPDqbruolnR6eCTwjBnrniuqk/H6M&#10;+5QOEZ2qAd4857GJiIKIgx3mPUs5n6QUoEMc3B4da84l73+2Q2etk/fMo/2l3nfAwIED7fIIf4h+&#10;/J/t0v4O71kTXBfiByFzwY54Oli6iX+EwXJ+MTquTEf4YZu8h5wgiPdbT+/7hvPO+WAelXARhrj3&#10;EEtuCOUNdKHDdGiD5wFBxOVVw1gufJ5aNG9ut0O+vuKEHSOkueT7iCdRbYKGsIDnF8/XLl265OVu&#10;I8yVdRQl/B0xxHV6h3jfc4hn/Da+T44++mgrsiPyMb9KlSpWSOK48vfgwYMjr2HEHwRE1lPXe945&#10;sZy2CBl4ObI8+Tq5d2p5z1knziCIh4v3IHTRnnVxnmnLvchxIO8W54znwYIFC6wIE1y2OFaa4h/p&#10;ANp63/8I1078G+Z9o/Ou4b2DGMV8/s9zjO3yXYkXdPAYcB/h+cbx4tkYzPc3wXtXcb5ZJ8tjXI83&#10;eO9VnpUIt0wLhqOT64xp5E4m5Jxz4u47pnMOOUfvJUkAXOS9H1kvz+vF3ndDVJugcU9V9N7xLMM9&#10;wjTEUZbnmnYVwxMxrlsEar4FKNxzbbt29rnONvj2xyOzt3fdcj3ybbtq1Sr7HmA+127UOjGqy9KG&#10;b7ngffTg6tX229J962Ksm33o5PW1ogq2DB82zJ5H1sVznG8LluPaYMAAj0nERirSLvD6E1H3bWGW&#10;jeIf9/a93ncSzzp3rDnuBfGf//zH/Prrr/5fIlOQ+JclpFr8m+S9KHnB8RKl4zl25EizwvsooiO4&#10;fMkS612EZxT7xEcSXkNBzznaMOLCOhp4D2jnpbXgttvMWV57lqPziAeLE3BYN4IcHzvMR+CZfMuf&#10;RQ5Yns4l0yt4HZig6ONswtixdn5QREGMqOe9wHkp8JCbO3NmXgeadUwaP95uh+V4ybl1de7Qwb6A&#10;6BRSqTQo9PA7Ebr2LVPGvmBTkYuN/Sst8Q8Bge3v7f1WPmSHeR9XCHR3eueY846Ay/zaF12Ut4wV&#10;DKpXt8cdDycEYa4JRAvOCaIBx46PJ4Tf4PYQR7huKHJxs7ctBAOEXUQUvJecANi4UaO8c4khxDD9&#10;AF+05lrCmwqvvLDAGMs474hjdKKsN5z3O9n2cm95vLQq+x0Prt353oeqW47wcUQa5iEE4eWGNxyi&#10;G8IOYjfzWDfXJ0Iy9wKVXgkVZR7HCm8xt072Hy9b5vGROtRbhnBQfgtVgJ34w/0QLL6A95UTLzkP&#10;HCOKf7B+PgoRxtku54LfRgg7H3WcDwSm4H3coF49uw0+tNkHBH7OOR6dXPcImcxHuHLPAH4zoq47&#10;94jvd3htixrCyvrTTfzjt9SsUcNep1S+xcOO6xMvOc4P3rIcf55lwYEIjhnXDvvY2OuQM43lnACL&#10;0I2HJeeFZx7z8ELlWCKiBcPPEZlZBg9TNy1oCNQsh/jqrg/WicjLfvM85F5mG2yP/UbQdPvCIA/P&#10;fPade5D7jWci9x/XPueUa4t1IvQxj2uoT48e9hrg2mO9hC9zL/Muaed9UAevr2Qb+52N4l+U0enl&#10;PCL04fVFBwxR5TG8Nnzvipne849zwnEZ4F1HLIN46Lw1KvvPEDy7guse6b3vmU4eLv7G+wOvMqbR&#10;AWdbeKbgSYOggpcGQg3708F7hhals5VqS7ew3yjr4HeYGYB1hTAQenke83zBW/Dll1+2Ii/z8Sbj&#10;e415y71nlFsPnmesh4TtwTx2XCucN+ZheJMFzx2deTrZdMRXe530WJ5v8RieqDyP2E5hxToQ1PAq&#10;pT3PI0QON4/BDtZBCHFwmXgMcY+BM5Y/x/s+RQjEY4iwekQIhLhu/oBXkyZN7H4QksrfiAFh8ZPj&#10;gSjEtxbPN9bv5lFswIl8eGe98sorVhjk3sN7jA44A4Z4QwXXyfllexUqVLDnkuuO9lyvG55/Pl/b&#10;ZFppin+INRiiN8eU49zO+6Zi/Xx3IPjyzMFTeaL37di6dWv7XOOYU6XUrYdrm3ksx/PKTeec8o3D&#10;fXHZpZdaz0HERY4x30oNGzSw2ynrvaecVxrXAhEuPNMYNOEeQGjj2TjWO1YIuWyHb83wOSyq4VXN&#10;OonqwCsxqk3QeNexf/wO5wXJYAv3NPftDO/bN7xMYca9xn3Hsx+xk/Xw+9kGgwwMPnBvsJ+Idgin&#10;vD/4G8+7qHXitcs3Nd+fDG646Yi9Toiin8F9gkffUK9PwDuNb4qwWIig64Q5BqQYvOI+whkBj13u&#10;Z64hriWeiUV9F2Wj+Pfss89aD2R+lzOuH76bw5BTlfcBx5T7j0IziPAiM5D4lyWkWvzDy47t8RII&#10;e3TReSPUjXm8OGPldRrgv8jIE4hYtMr7eMFLiYcNy5FLMLwMogIvYJZDUCDMlOksz3qY3vKqq3ZY&#10;DqOzy3xenLO8lx7TEO546bCvUfm18FaqXrWq/XjjNzENUYuPBJZhWpTQiKjkHqKEQobnJ9vYTmmI&#10;fwgDvIDZPh4FzpMsaHwAMJ9wQf7meCF44NnHxy9iVHgZjBBHliNXpJuG5ygfLnTGCY+MEgoIMWY5&#10;vM+cKIvIQJg50/nII7w16rwVZOQvRJjmYx0vx6Cw6OzGXr3sNjiuhJIzzQrTfseYawZRh/1xy1AY&#10;weW/299bN/sW/F1sxy3rxD+mISAynfuFqr+uvTNyx3Fu+KBy1yDHwy3HBxnHgHYIBLQl1DO8Hqyr&#10;f+9c4B1TRFqmcW9wDzKde4h7IXw+CDllPp5g5C9kGtvk+DGd5aOOYyLGetJJ/OP38RzjOuPcBEOr&#10;g+Y8ZhHpnPiMd7HrfLIOjg1ed/zNNeKuqaDR5nzfqyvo5dnWFyMqeh/mYY86zgXnjA93PJXdvcD9&#10;i/cz13j7wGBH0Br5XkJ477mBDcROPq6ZXu388/Past5xo0bZ+5Vj0fOGG/LmBY1tsSye1iXp/cc2&#10;ckX8w6OB34sh4iEChdvQgeM6xTMpPI9OLl6BdKDpwAaraTqBBeGDvxEdXAePZ8kc71np2jpzFTbx&#10;JEtGDrKStnQX//Dwct6cdLyYRggu9zXn9DbvHg8vQ5geod/ci3jlOLGOMEfWQ1il8xxl/c6DxwkZ&#10;iIPO65D57jpAiAuHcydqdOxZF539qPlBQyjke4PfMXTo0HzzyFHFehhcDk6Px6hgyfXL8gzC4MUU&#10;nM/xorPLfO4NjgECBX/XrFlzh+sagYgc2Oxnl86d86YjsvPtw3cuYl6UaMj3HMuFCzO4isbcl4MH&#10;Dco3ryStNMW/sCEOE73B+jlGhItT/MLNR9DB45j5wWsWLzG81JnuwmZnzZplv+cRC8kbGbyOCR9l&#10;8JT2GBEebh6ClfNo5jxyDwaFJM4p71HmIya6e62oxr4itrE+PNkKK1BBsRfacp3gBcu1ynRCh+mb&#10;8D3J/R1erjBjAIH18tsQnwkjDs5nwIcBR9pM9L4nGHio6Q+8U9U92BbjOPGO5TwiJnEPcay494ge&#10;YTnOdfj3InjTh+FZN9frB7rp9trwBz45P9WrV893bSTLsk38+/e//22fpa4/F7SnnnrKb/WndyAD&#10;Rxz7cDsMj+kff/zR/O9///OXEOmIxL8sIdXin3OjJoQy7LGDKOA6o3gfTZ4wIdKCwgAeW/fdfbfN&#10;HcY0Rt+C63SGuIC3EG14obht4+nk8lMRshteDsNThfmIhK6zTXEOpjGqFG4fy/D+Yhk8Y3p7nZ+o&#10;34a3msu5FavDm0xjO6Uh/pH7i48IPjAQXRG6wm2cxx2hEfyNYOjCCnm5x/L4QrCizdlVquSbjvcR&#10;xQe4zoLTMcQIwhRZDm82J/4hquCBxQcGXhLsQ3jZeAyReZZ3rbnrJ2iIYng4sW28Xp0XFrnMEDWY&#10;TmhweFk83xhVZt8InQ8fQzzvWJYPLTwkmcb+u9954oknRgpoiCicFzwN+/fta6chOiLCshwiKX+z&#10;Tf7m/ok6phjHmzbcq06cQZx3QhXnE2/B8HLNvXPOfMKXXUEWzpHzCm7knaPwMoka60kn8Y/rwH3s&#10;Im5GtcEQXWlzrtdJXewfU6bhMcx0PEM593iFcm0gmoTXgfFMvKpZM7sM59RNJyUC0xC9uWbddO43&#10;jjvrJETbibLOuAYYHAlfUwh5nEN3LeMh6K4XPLSdEEzoenAZwpOZjneAmx42PMddGwZOotokw9hG&#10;roh/vXr2tL/XinHe+9V5rAQN7z7y8DmvsaDRWeznPTfoDODVEpznwr/JwcTfiDFl/UE5EqiHhSC2&#10;7apM0sFznfF0tnQX/xCQ8DxCeBjlde7xjKrpe1oz4BYr/x6hwnTcOa8uH5kTijlHzouODjNRG4iJ&#10;5LpjPuKDE6oQF/DyRMQK5rErquFdxTYouBY13xnXJeGttGUwLnwtcU0yD3HQCR7xGG1v9jquXNd8&#10;0yDqhdsgjPJO5TdP856pTHt+/Xp7LPFECofocm8hLOEV5cJFuReu9QfPOb54RgWXcUZYM6I763XT&#10;WD9iB8sicDihNhWWTuLfunXrrEcX6yesPSpnmwvHZmDDiXJ4NjlPMkJWucZ5vrt2UQU0bvfej8zH&#10;gnlJuY/wKOPcc79FeavyTOR6muW904or/iFcugEWPOuinufOuPfzhELv2ytYJZlns1sP5yZRzzfC&#10;/FmW5wLeq+H5PBect7ATzxkc4O9wMSp+A8cGT2WihpzXH/vU1/tG49jyTYBgGVzOGQNKHF9Cmt3x&#10;IP0B9xvb4/lYUtWGs038+9S7Lpxg7oxzTM6/l7xnlwOPPzdAEmW8j6i+TcEQkb5I/MsSUi3+IUSw&#10;vWDBDWd0EF2xDD4yEeuijHx/tGFkDUGHziYPG6ZRXTK4TmcIDwglvBSCHd1bxo61hT548EQJM4gc&#10;bIcXBWHGztMFrxi21zRGXqwoc2GueM0Q4hb123jp80KjXbdAqGZJGdspDfGP888xRQiNdc4QvNg/&#10;PNr4G8HQjRrhLk6y8ShzYi0feeF1EkKKgEOuMtqSnw6BCVHJXUPBa3Ng//72o5lzgigSXl8ihrjD&#10;OvBWcvvKthEyKV7BtvEWdddhUJgmqX54fXiGcZ9w7UbtG+G9LMtHK56qTEOwwXOD6bFy5bF911G5&#10;0ffOJSzYeUByzyDg0ZHnb+4P93vC5qprE1rjvL1G3HyzFUWY3r1r17ztBo3BAeZf4d1fTtQkzNPl&#10;MQx7DRfFWE86iX8IYdwPbIfOadTxxJwozjWLQMwzyXlME/rNtcuzg2v2L949Ro7RqPUg/DnhjdQH&#10;bj8Q/JhGWFzQq5nzzjOUebHuBX4DIdxuG3h8MuDD+XRez2zXPUdJv0DoLusc593fbj3MdyHtdNKC&#10;+x00F6LM9TV9ypS85ZNtbCMXxL+gQILnQ0FeIog5eO4hdmBUkiW8DE8WzgfroLiBa08YL+9fxBUS&#10;qtOpZTmeX7QlxDe4frcM70TemTd7z43w/HS0dBf/2D88W/BYIqwQAYRnPYIE4XWxxIZl3nuBZwLn&#10;0HWMCUdl33kfuw47IYGcL7z7EK44v1xLXC8ICOT/4/2CJ1qUaJKocX2wD/2974So+c6mTZ1q94V3&#10;JkUfwvMJVXYCWVD0KMwQ1rjmWQ5RLpgPzhnHmeOGUOEK5nB9cB44VsH7DE9ZxAfOD56VTmRhn1zh&#10;OTzWEObdvRc0PAv5zua3unUirPDs5RxTrKAgASjZlk7iH8UmOAas/w6vvxGej/iFAMS56tOnT950&#10;0h1wzfL9yXWMgOfCg/FuCq7DGeeU7VhBOOBNy3XKckRWROWyQ6zj25hzSOh3eH6ixj3qvtUK8vjk&#10;muD+5/jwriYMOiyCOy9sBimjBn4KMgR/lkWADBY/ccbzhePCPeGEeXLAcvy4r4Ie5Ih6bhC7RyCf&#10;KPei6zcEK5uHjeNAmyu9bxEnvHOO3f3P+Q0vkyzLNvFv06ZNeX1WjHcJYfSfec9BB96BvANcm1jG&#10;NU/REJG+SPzLElIp/uEVwrYQOsid5zqAzqgAynw+hhAUEMsKssYNG1rPF5LCsxwPHZeDKmwIBySh&#10;56UW7MDTUWVZXhjB9s6o9OpEQxe+izmhiMIFwfaxDEHFdWYRL6N+T9gIVY1aVzKN/SkN8c912jnP&#10;CEvh+Xio8QHEyxgPN6YR7u06iszjoyDKmEcbBBS3PoRlPljIdccHRritG9XlJYaXnLs2ySVGe/bD&#10;ha0mang5XdO6tV1HcNsY20Tw4XexL4hdbtuIne4N2IsrAACPC0lEQVT3RoU0drj2Wrs+rumofSMn&#10;JcvideeENzzxuHa5x8LiuzPEH9aLcOG8YfFc5B5gWc4NlbrdCz+ec8H17H4Dgh+h20yPqtSK4M72&#10;+e2IWO54kKeRjhvLuSrAxTHWk07iH/n82AYWzzEljx/nFXGUEDGmIR7jteq85gpclzfdrYtQebcf&#10;HG+m0blx4i/XsPP0xFszfO0g+lHshWuC68Rtg/acS65xtsX1gyjtlkNEZD7LBL1HEelZFovnWJB/&#10;kGvbLZ9sYxu5IP7RqXIVmBFpYglBeEk57y7uU4zzGDwnGCP5bhlXZALvEYQMOmw3eh1spiHwRgkS&#10;5GnCW4BvBryhwvPT0dJd/COkjnubjhb5vBCMeIe4RPxRy2CEOTqPJeeNxr/sO+GArjosXiBcB3jj&#10;IGRw/hBUEMUQDfE4ZxlXZbc4ttnreLIutldQIQNEHURn2vK7Ec/w8AoaodDunbbQe1dFrSfKOIbO&#10;O5WQ0Kg2FBLgvuA6d4Uk8J50xSCC+coo9MA0ikhwn7h7cOXKlXmDL/xed9+FjfuQNnynuXVSbZnt&#10;M/CXjOOeiKWT+EeoKetGhI163nBsyNXN/UBeUzd9lO9hTlEVxD8n9lKEK9YzEu9K2iCYu5yNCE1U&#10;pGY6YkjUPvCcYz73FFWIw/MTNUJbneBZkJjIs9+FNiMyR4XjI7QxnyIz4dD2gox1sxz3F+Jz1DFz&#10;ghyeh27afO+7k+uZY+HyUnLMCIfmHCGgOvEOc4VNeEZxT4bvcWfuGYQQ6UTFKf61wX0TdV6SZdkm&#10;/t1333329zjDs3ib9zuD4btr167N911QkFEMR6QvEv+yhFSKf338vGaxQrQoVsB8PEHI0Reej+Hl&#10;Fw4rQ4hgOT6MEAKD8zA6qngKIQ4SGhfMf0WIp33geC+c4DIYyyHu8aHMRxWdc6bTSWUZXkpR+f7o&#10;PBPKyL64HG2IknwEsAw5tcLLYCxHx92JHakwfkeqxT/EIxe+iQgY1QYBjvmMgCP0cExcuDcfMgix&#10;hdkY36MQgQTvJ8QOOgDkGCNHHdcEucoQpSh+wLq5hrieWI7zTHVUprNMcP/iNa4hwhkR2yhsgnDC&#10;3+QuJMyb62Li+PF2v/gwCorJFMlg24TIBteJEYKJJyrzCZEPz1/pzXeVqMk346ZTQIJphJYH2wft&#10;+q5d7Yuaj2AnvLrjg4jHNY23Jn9zT0Ud+7ARzo5IhbkQ56jfhVHIhM4Nx4RwVqZx/l3uTaaHlymK&#10;sa50Ev9c3keOOzkao45j0Ahv5zpgYMEVxyHHIkIwFXb5G+E3atmwTfU+fIP7QsgY54D7hGPPtYrw&#10;iggTDvdl+24UHs9Dwno5VxSc4f5ifh/vekd4JxwNUZvluDdczr7w9ejCeXlmUq09ap+DNvimm2zx&#10;nOA6kmnsSy6If4gQDIRw7qlOGp6PR8YI796nc8W9j8cXydrJyYSotNQ7B4hfPLc5ZggWblnCdplG&#10;CBdeMYhBLmSTfGvB7TgbN/ZPz/yy3jcBYZJRbdLN0ln8w5MHUZftIUQxjWqzfJcg0MXy5qEzTGgr&#10;1wWDWEFhgGXx1nnooYdsdWfWTQeec/zGG2/Y0G8n/k2eNMmugyI/wfUX1cgRyfbYPrm8otpwzXLv&#10;8k7juuX7Icrc4Bzru9F7zketK8oQIPkm4h2Pp2p4PscOIYv1Egrnwp+tEORPd/nPEF/xmkXYcOHB&#10;zhBxEC75DRQlocppQdY7kCeNyAG2gyduUCxJhaWT+NexY8cC102oLseYd10wJJj8fyxHSgRyy7m8&#10;gXimBZcPGgMXtGGwY8OGDXYaYrnzgOoXw1OVfHrMJ68quQOj2sRrDLCQj5D1cd8VtD5EOSd+F2a8&#10;Ix4MCNaF2R2LFtnleC/gYRvVhvcCbchl6abhDc59FQzt5RlFQR2mh0V6JyDSZ+OdQRhxQcZzwd2P&#10;FGZkWe6d4DqTbdkm/jEoxO/BuMZ4nwShqq+774KGJyi5AjkHfEu46TyDf/jhB39pkW5I/MsSUin+&#10;UYCBbeEh4kSxoCGCMJ8PMZfnK2yIbYTaIqDgbcI0BBSW46XtpgWNwiEulyDCYjA3mquQ2bVz53zL&#10;YCznKgizT4hWTGd5HlC8fOjghpej832l97GAwIW3GtMQmPhA5QOUUMjwMhhiUzuvI8D8VHj9Yfy2&#10;VIt/CErO0y5YhTZohOMyn7BBhFQECLzA3LmIWgbjuuGcUDWU88RyCEh8TOOlgqjo8vkFzXkics6c&#10;gEzVXHd9kKMxvEw8xrXAhyTXCgUSgteeMwQbPrr4Xa4KNeY8rahSHGyP4Yl3lp9DLRjG7oywXEKG&#10;ud6CBRhcsYgowRCjCqsrwIBw5O5Ddz4QQ6k8i5jH37y0w+twxv2Chy/FdVx+RtbnkjrHug8Qjthv&#10;9t/lnLNip/Nu866J8DJFMdaVjuIfomjYs84Z551jihe1O6ZLvGOKyMQxo6IvYpvrnJCnNLwOZ1Qo&#10;t/eKd37C28OjgeXJvch2uF5sp9O71sKDL4h5bBthMCpvKvcbgyy04YOP/bXTvfW4HIeIAcFlXKVq&#10;PuCjnumYu9cJ9416nyTT2JdcEP+cdxf3tcvrFjQ6xLz7aIOHEhUaw20I3+J5xzPXhXchOlHRkmsA&#10;8QlBBhHCiYTkEAyvh2U6ec9MlqFYQiYU+8DSWfzjfHGvsb1uXbvaaVTspdOGx2esY4yQ56oyN/a+&#10;v4LzuKfx7rvLe7fhrWa99b17EtEL7ycGjPAq5HpCBMRbh7x0wXUU1ZygTJEORLioNlSSdNcZXiXk&#10;G4syxGv3bqJQSdS6oowwXq5Rjl/UfMQK5+F3Q/fuedO5B8hPxnRXsKC7N5/7Cw+zcGjkdO+Zz7Hl&#10;WyFWIQI8qsi9GKy8HMzpyDPMTU+VpZP4x/XJuqlmHZ7H9YqYx/FHGAqGpOMxyTle4n3TcJ6cgFdQ&#10;1VsnJvGN4cK68eRzKRGCFZyd8cxD9GM+aS1c+GtRDa+2Vn7evHD+1aBxb+KUQTvuUX5flLnjx/sB&#10;QS9qXVHmqg3z26JCfjEGHDnGPD/dNPafa54BX7wAmebya5KqJPy8Im8s26npXe94ORLmXZCRh84t&#10;i+cv601GqHVBlm3i33Dve5Tfg/Hen+31x4N84J1DV+woaDwXeCZgVPIPzluzZo2/tEg3JP5lCakS&#10;/+gwEprFRyaeP4gy4TZ0bOlU8ADG0yg8H0GHzizzcdsOinF0NJge5YnHupjP78RDJTgPLxumu4II&#10;QUOIw+OP+eEE/HwcMD2qKAe5sRh5Ypuu40rn2oVTnUOifj8MM2h4ffHw5OMuqjpnSRj7k2rxj/BN&#10;l/jVeZaFzeWXIz+YE+vIv+dGJmOF+PHRTng3IhWCK9cZggXLIABHLYPA5MJpangfOE5UQVRw5zns&#10;7RSvueIMJ3nX6x0R55x9pMopbRAK3DWNsQzT8WwKLoPx+/mYY77zpAoa4hzr435DLHLTnTcgywbb&#10;O0NMcTk1ESXdfeqK0HTyXtJcy4iUXONMI1w/vB6MBM98tJHX0FXX5h52eQzZVngZDM8x5nPPuVBQ&#10;jguVR+0+XHfdDssUxVhXWoX9es8NnmEcV3cNBo37gI47x5RiNu4Zgtceyx3g3VMI5bRzuRYZcIgS&#10;uxHLeB5zrzCQEhaleRaxPB7ReMhyHRGiP9vr7ISf3e7+4jxH7TeCJB/2tGHE3i3PNt01PMDP6+mM&#10;sF+2yTM0VqViRG3CiXkWcV2F2yTT2MdsF//oeOKBx7VEWGRUG94VHAs+5qkQG9WmdevWtk1QDCH8&#10;k3c71zYiC9PwQkFQ5nqO8piiw+yqxbZo0WKH+elq6Sz+IZBxD7I915mmY8554JvKhfOG7W7vme+8&#10;Mx7yOmbBeYT58l7G04x7Fm/QLX7xD84hA6jcp4TVcW3h7RZLAEjU3DdVw4YNIwuV4KHYuXNnu1+I&#10;Oi50MMrwAOratatdH4JmVJsoG+K/46MqX2MIPoQt0mb2rFl50xHq8Lbi2COsEBKNMMR9EuXlivDk&#10;UoQEBZKgMR2hCpHF3VOsy+V2DW4/VZYu4h/nl2uY4/fM2rU7zEfsc/diMPTU5Srl2OOJxjXlvNRi&#10;5dDjOsNbjeuda4pnK+cbb2o3MOI8zoKGWM59yLUayxs6EWPfnWBHqHJUGwzPLPYVkf7B1avtsznK&#10;eH6wb7Sd4L0L4gmPxfvQFRHp5H1TRoX8sm6OMX2L8HsFD2WeL+PHj7ch89wfFOHjWIbXxb3OdhD5&#10;gwJ40AjtxgOZa8DlCnTXBt/7sQYRkmXZJv4N8wssYlHiH4NCUYU++KZ24DUenEe+RpGeSPzLElIl&#10;/uFdQkeUEJ6+ffpEtqGjj9cRLxZeAjOmTbOdSaa70E32lYc0oYFuOcQIJ6AQJoaIyHI2PHHkSOuR&#10;wjqZH/bwc+IfudZoz7YQGgip5CPBiYaIUMHlaM86yRV455Il1huKbVIdlu3xsUlOwmBHuVf37nY6&#10;Hmjsx13e9liGcDXX2ebF2tL7iIzqsJeEsc1Uin8cj27+xzgviqjfScffiaCEoLrpFK1wiYvJZ+eW&#10;ZZ0ICeQSYxnMCUTMa9+2rV0GsSMocjAPUcpVEOZ8cs7cfMQpzgcCiZuWqI0fPdquGw+mYD5Ktn23&#10;ty9cV+7a5KPdzUfc4HfwQYRHrJvujGnM5xoNCzesm+Pm5ruKsKyT65ntYRTeCHp8IUS6YhJB0Yj7&#10;gml03J1Izv2MZyDTEX2C+8ByQwYOzBMfgx5+CDnsE8c1vN8Y4f4uJBwB101n3yiIw/So41EUY13p&#10;JP7haepEb54BwePDc4LQWT58OaZBb09XRZxquk4s5Rm7j/ec5Dj38/bZeetxbeCN6rxK6dCM8D7e&#10;3Lqc8RxjPhWFeUbu6q0n6EEatGv9j1kK1wRzT3Jtcd4QKpmP4QHo5hOazn3O9JkhgY/9RGxkHs9i&#10;fr+bx/WFoM2+cyx4FgSXLQljP7Jd/MPLAm8TfmusjudQ3+MX0SVcFAEvlfHee5n5WNOmTfPm3eWd&#10;P549PFdchdd53jOEdgzoRXkZrl+/Pk/wJ2dZeH66WjqLfxR+IPSe57/rHN/pPd/5JsHDhk5XsEPv&#10;vPfoFLMM4Y9unjMXEuk8h4LXDiLfJd5zHIGX+Xj9JeIxVJDh4cb1xDOAXGRRbejg873IvgcrrsYy&#10;vFh4ZrJMrEqhYeMdwu+eMGFC5HxyuPH7aRO+Z/CS5XzwfYAIy34GvQODxv3gRERX+dqJH4hLCE4c&#10;X9ZBmK8L773Xe365Qczw9lNh6SL+ce2zXvLZRZ1bBigoQkMbUhu46VyvTON5zjXHce/uvQuYxiBI&#10;sMAL5yNY1Ib76hbve8XNG+17tBP+7ZYJGqGtFAPk+isoh2W8hocofSK2ebv3XR3VhqIj3EMYvysq&#10;11/QXNGZrl26RBa3CRvVjHmOc1268Pawzfdz/JKnL1z92Hku3uR9UzpPX/ImRu2nq7CMgEouzuA8&#10;jv/L3nnn2NOGAQM3z10bDHqFl0u2ZZv4xyASvwejv0Kxj//+97923u+//269md18ZwxOBHnfe08E&#10;51O0SKQnEv+yhFSJf+TzI/yxjPeBGctTiA4f+dbcBw6jBYiBJLHno4aXE53jYYP/zAMWXI5wMzqD&#10;LMeoEOFkdEb5oEXc4YXKPAp4BJe9okkTu16EEkI82RbLI3DhoeiEiHEhLyWEHF78LMsIH2GRhMrR&#10;OecBWM1bz22hcDU6rXS62RYfBngAEtLJi4pl2NfG3nroMAeXK0njt6VS/KMT7/I8kTA+qs1w71rh&#10;+CC6Bb3WEDYQXTnmCFHNvM4lYhR57BAV3LGvX69eXhERrg284Mj1yDYJFSA/GNcLgisdT/KUIUix&#10;bKsWLfK2h4DIMpxLNy1RQ0img8J6CFft733g85sQcvBwY58x5gdDNF1OPT7ao/JjsjzzCdEIz+M6&#10;c55feFy56XgIMg2RkWuOY0JON+5NPK+4Tzi2LEOON7cc3rQshzeEy4eIMIWoipjPcbvcO+YcVwo4&#10;IGg64Q9P26CXa28/31R5b/tuWtDwEnMCWNDjkXVwPTCdsH/CsItb3ZV1pZP4xzFFSOP5wLHjWsVr&#10;Gc87BDCen8zjWg+KYTyz2DfuKycYcrycqM39inffUO88c0wJbeN651lM8RWuF7cuZ0xDmKMdH+0V&#10;vGdyrFQMt/r5AGnHdcA1znWAlyj5jniOOy9Rws7dcqyPa4fpXDNc0+6cct9yjukEcSx4TnKNcvxZ&#10;B51p9o/chk7wLEljH7Nd/MP7gvBJfmtUSBpGuCbXBOeTDi6eMJs2brSeYXh+cX2651lQxBjmPW85&#10;19z3ToBwnSBCtaLCTdkW1y5t1j3zzA7z09XSWfzDe4z7lHeAm4bo61I94CFGoYOnn37adogJj3Tf&#10;ObyvqcQYXB92vT9wSRtSr7iCFhjrppPNfIxK0sny+qOCrnu2RInDCBMIj2wXwSKeXHcu5xuiDWGB&#10;UW2ChujGNYqwHcxv6QzxlIq9HBtEPudp5Iz8Z5wL7g1EGrycYnkesS3uMX4P37rkRkMswlMLgc15&#10;VyNgrfMLtyB4UOWY+5Jv6PD2U2HpIv4hKLBe3vlR6QrIt8i5oA3Xvpt+nS84MZjBIAXnlNym7tlE&#10;jjiWxcuOfxGZnacTx5zcf6yHc8FvYjp5/dz6g0b4Oc9P3m88V6PaJGLuWcT1FeVdzb3oKvjS7+K+&#10;D7cJG17YtOc4xlOtG68uBu25B6IqumOugAr/hj32Jk2caOch2hGhw30U9j52hvevE7rJqei8gZ04&#10;3rJlS3ss6L8E3yncSyzDO6mkc2Jmm/jHNcO55TdheIJ/5B1DeNc7/niCu3nOyF8aZNWqVfnmM4Ak&#10;0hOJf1lCqsQ/vE/Iu4KYFuXx4wwPFQQGvDkYDeVDlY87csTR6SNM1HmxBI0OIB1OPl4prMAydDzp&#10;3OIleLr3AELwCHd0CctFkHOdU14sdDQRXyg0gSBDmCLeT8Hl2Ac80cgV57wH+WAs5/1GPGTmzZ5t&#10;O7DBZTDC8ugUE37JS8h+9HkfcnTgCRFlfniZkjT2O5XiH6Kcy1UXq/AJ03mZcM45jsF5hN/inedE&#10;CQRTzjfr43q57tpr83kfYQhwlPRnGdohKBAiyf/xlkL8QhxmfUHPJApl0CaWx1M8hvcToeFcV6wL&#10;wYL/I24S8tivT5+8jhchP265Nq1a2Wlcf0HxzJnLn4noHJ7HMUawZD7itpvOsWEaHnXklORDiuvP&#10;iUoccwpHEH4avHav9sP4gvkQMURqxFJ+E8eO44rRlo/e1t688PXsPM4QPoPTnQVDwqnQ7aZz/5H/&#10;kekY55IcisFlEzXWk07iH8a5bnHVVfZ8sL09vU4l54j/c30jSIfFLne88PYMenLO9DrueEtzrXF+&#10;EHv5F+NcIppHPUudOS9brovRARE+bAiRFOXgOqI91wPXAds53/sQHOh9hLvwvGDxGZ7FLqcqRgea&#10;oj5uPvfxdd69hyc18zkmrko09y/XZaoGSthmtot/dI4QFeh8xso1RXgUoVVck7zvGHxAFLLvBO/d&#10;h5cLOeE4XoS7sQydZTpdTMOzw4W78T5mGpU06ZwFt0NHmQ4C2+FZUtzcV6m0dBb/XHVlUjIEpxNq&#10;R2ge9yznn/yMnB/er7QnzBFBJHyeMIqy0Abr17dvvnmIA65jjxECFpxfHENU45nANRusluuMHHk8&#10;u/i2Q0CI2vewIaQhHvAMi8fbFIGG38W1HyWcIGojDtEm6GnkDCGc+4f57CeehwVd64gZ5Gjk/cdv&#10;5xuC7yT2F8NLKliFlXUhRrF+RJ7gulJl6SL+4dXFeslVGhVyiwDBMeU9FjwHCMfcF328e8ddQ4iA&#10;13rfUzyfeG/xfiOXOf8ySOrym3JunJchzzTnNbfCe/e59TvjOcm54prFSzYZQi3ecmyP6yQ8j/2h&#10;Oi7PV9r0798/rm26+53fQj63qDZBm+d9MyKo8yyJ5VXItwbHixD68H2KQM72uL45Npw/jlWwjTP2&#10;H69N7iXeTzzT8Gbk/UO6A84XAq/zPndG2D3bZ5Aq1rqTZdkm/r3yyit51xDG/dDK67/c4X378y3A&#10;96ebhzHI4cRBhzsmzvCiFumJxL8sIVXiH4IfnTmS0UfNDxrCA+0Jp8U7BAGBZaM8VILGcogEtMf4&#10;P51hOrhsN2rbblu0Z1sIRXRmmc6yLBMWk4LL0pb5bj9pX1CHmmXs/nj7xjJum6nwXokyzn2qPf/w&#10;fBs0YIAN741qM8376GY+HmdBMcMZ52v61Kk29JEXehPvo7ZHt242hPe+iPbuHFP9F3Gv5oUXWnEN&#10;sZVrhPl4drJNctm5bY7xp8Xaz3jMnW+EYoonXHjBBdajlEIwnHfmE/LIdhAh3TVOaCvT8KqKuu65&#10;X5lP0YbwPI4x1VKZHyyWgJjGNLbHdrm/EKL5aMVbEjHIHY/g+hDcWY59Cl/b7BserniW4WmGh1qX&#10;jh1tTsKo+wDRkXVRsCI8D0NcRMSnTfDcs0+E83f0OlKc7zbeuUecDy6bqHHtp5v4h3FMuebaeR9E&#10;/FYMAY1Qa45p8PxwXXOsCLOOykvJc4XzRmef9bTwrsFRw4bZ5074PIeNkHXWPdK7X6PuQ2esh33m&#10;OuHaZjucJ7xH2T777K7nCV7HIbgc4l2vG26wHr38XoosBddNURDOO8K1OxY3eh0kBgWYV9hvSJZx&#10;7rNd/MNjixAdOutR853RcSaUEQ8jBhDoOA33rimEEDpueGRxrFwyfAQQwr2YhmeVWwfbonrm2qef&#10;th3R4Db4m3BFlokVTpmuls7iHwVdOKZU5Q3Pwwto4YIF1juPPGEYnThEP85h+Bw5e+Lxx+066ZSH&#10;wwARUfA2ZD4h4/EIcPEa3leslzCzcL4/RABEZeaP9p5jhC7H2v+gkaOQCpRcm2GBIMrw9GIb5COL&#10;8ibjuJHXjzbOAyxoiCHkQmQ+hQyivLPCxjFGpGzqPWs5Rwjqbdu2tdPCx5+/b/PeqbG2nwpLB/GP&#10;540T6ghtj7oWyGHHdolWcNM4H4jhWLC4B8tz7hDCELZYDqOwy/2rVpkm/gDI6aefnicm0R7xisHf&#10;KK8+vGSdZyDVnMPzi2LO85ViaeF53DOusBfiTawceWHjOmMZxLWoaz5o/HaXEzNWqDPh1pwbW7DR&#10;fz8EjWeGE5AQCaOEW2fuvIz07n03gMox51+M4/Hss8/mE/h4RrF+tk/4cXB9JWHZJv597R1zd505&#10;45hz/BFUg9MxPGh/+eUXf2lj0xmEBUIiCUR6IvEvS0iV+CdLT+Pcp1L8k8nSxbj201H8k6Wfce7p&#10;QCdCpol/suRYOot/MlmqLR3EPwQeRGqqlYeFYmeIULQJhq0jJFEgguVcXlLWFfSQQ5zCu8+FiyLs&#10;uSIbeJ25dgixrJ9w0ygBi/XigUubcN67ohpeoKwvKsch+8DvYn4iuSD57SyDFeYpiMjmjiv5EqPa&#10;cIyZz77ESgng9jN4bgozjiFCL16/hFPH2l/3exiESlZKgoIs28Q/YCDGRX4UZAjG5J7kWUBewNWr&#10;V+eFzztDMKRglEhPJP5lCRL/cts49xL/ZLloXPsS/2TxGOde4p8sHpP4J5Ntt3QJ+02W4UGJlyse&#10;mwhXwXl4ni1fvtx69+H9FBWOLstty0bx77vvvsurzF+QES3w8ccf22V4HuAxHfYOxFv273//u20j&#10;0g+Jf1mCxL/cNs69xD9ZLhrXvsQ/WTzGuZf4J4vHJP7JZNst28Q/KpezfxT6C4dp4x3oRBBCIfHm&#10;C86XybJR/IP3vGvf5S+NMorYPPbYY/meA1EegwsWLPDninRE4l+WIPEvt41zL/FPlovGtS/xTxaP&#10;ce4l/sniMYl/Mtl2yzbxj9x85DplH8k5faP3TTDW+41U8HWFDw477DDz/Pr1kcvLctuyVfyDP/74&#10;w7Rv394WfHNFiMiziTff559/7rfaDtXjKYrD8cADkAIhP/74oz9XpCMS/7IEiX+5bZx7iX+yXDSu&#10;fYl/sniMcy/xTxaPSfyTybZbtol/5PhbumSJqVGjhq1c6gpLYIiCtWvXtsViklncRpY9ls3iH3Cf&#10;4wVIwS5s8+bNVhSM4t133zWnnHKKDZOnIvOHH37ozxHpisS/LEHiX24b517inywXjWtf4p8sHuPc&#10;S/yTxWMS/2Sy7ZZt4h9GIQuKTxACPGf2bFvNHEP0e+3VVyOXkcmwbBf/EuHnn3+2FejXrFljvvnm&#10;G3+qSGd05WYJEv9y2zj3Ev9kuWhc+xL/ZPEY517inywek/gnk223bBT/ZLKimsS/7fzvf/8z//73&#10;v/2/RCagKzdLkPiX28a5l/gny0Xj2pf4J4vHOPcS/2TxmMQ/mWy7SfyTybabxD+RyejKzRIk/uW2&#10;ce4l/sly0bj2Jf7J4jHOvcQ/WTwm8U8m224S/2Sy7SbxT2QyunKzBIl/uW2ce4l/slw0rn2Jf7J4&#10;jHMv8U8Wj0n8k8m2m8Q/mWy7SfwTmYyu3CxB4l9uG+de4p8sF41rX+KfLB7j3Ev8k8VjEv9ksu0m&#10;8U8m224S/0Qmoys3S5D4l9vGuZf4J8tF49qX+CeLxzj3Ev9k8ZjEP5lsu0n8k8m2m8Q/kcnoys0S&#10;JP7ltnHuJf7JctG49iX+yeIxzr3EP1k8JvFPJttuEv9ksu0m8U9kMrpyswSJf7ltnHuJf7JcNK59&#10;iX+yeIxzL/FPFo9J/JPJtpvEP5lsu0n8E5mMrtwsQeJfbhvnXuKfLBeNa1/inywe49xL/JPFYxL/&#10;ZLLtJvFPJttuEv9EJqMrN0uQ+JfbxrmX+CfLRePal/gni8c49xL/ZPGYxD+ZbLtJ/JPJtpvEP5HJ&#10;6MrNEiT+5bZx7iX+yXLRuPYl/sniMc69xD9ZPCbxTybbbhL/ZLLtJvFPZDK6crMEiX+5bZx7iX+y&#10;XDSufYl/sniMcy/xTxaPSfyTybabxD+ZbLtJ/BOZjK7cLCEbxL+Vy5ebKZMmmRFDh5rhN99sbp04&#10;0dy1dGlk21V3321mT59u20XZeO9DJbwsf0e1dTZ31qx87TPJOPcS/5Jj96xYYcaNHm1mTpsWOR+7&#10;3+sY3rFggRnvtePaGTV8uJkzY4a5b+XKyPZc22P9tlE2fcqUHZZZcNttkW0xtrdk4cIdlslF49rP&#10;RvFv4e232+eYO+eTJ0wwSxctstdeVPt7veuWa3DksGG2PcveMX9+ZFtnd3vXJdde8Jm7fMmSmNtg&#10;+kLvuuT+oP2YkSPNbbNn2+dxVPt0M859roh/r7z8slnhXROF2Zo1a8xnn36ab1n+Xvv00+Zu77zS&#10;5oknnjAffvBBvjZB2/b11+bdd94xjz7yiG1/n3esn1+/3nzl3W9R7TPBJP4l377+6iuzaeNG89ij&#10;j0bOj2VbtmwxK7136+uvvWavtfB8rrOXX3rJrLrvvj+vP+/fp596Kub199GHH+Zd/1HGPkYtl8sm&#10;8U8m224S/0Qmoys3S8h08W/+3Lmm/mWXmcMPP9z8Zaed7G85/LDDTN06dWznNNwZXXnnneayunVt&#10;uyg79phjzLTJk/MtM3rEiMi2zlq1aJGvfSYZ+y/xr/jGdTZsyBCzb5kypkH9+pFtsAljx5rzzzvP&#10;lNlnH3vsd9llF1P+xBNNi+bNzYply3ZozzXM8Q5eb0G7uHbtHZZp37ZtZFusjLd/QwcP3mGZXDSO&#10;RzaJfwhpCGtnnnFG3vWFHXLIIaZ61apm7KhROyzDwEbXTp3MSeXL22vRXSNnn3WW6du7txUGw8ss&#10;W7zYNLz8cnP0UUeZv/zlL3YZrtHaF11k5s2evUN71tGvTx+7X/v4+7XHHnuYkytVMl28ba/wnsnh&#10;ZdLN2OdcEf9uGT/e/t7CrGLFilYodMu9+sorprN3Pk844QSz88472zZHH320ad26tXnqySetgBPc&#10;Dn8/8vDD5oomTez7m/a77767OfXUU01371i//957+dpnikn8S769+cYb5lLvu+3cc8+NnB9lXD8X&#10;Xnihfa7NmjVrB/Hvyy++MEuXLLFteB5xDviXb5vu3bubd95+O1977IH777ftYlnfvn13WCbXTeJf&#10;8gyhmucz12fnzp3NTTfdZB5as8Z8+sknke0/37rVPo8G9O9v29/gLTfHe0cjhke1xxC+EcPdMoMG&#10;DbKieyxBnPuK/Zo8adKf27jhBjPP65chlEe1z3WT+CcyGV25WUImi394p5xdpYrZyRf9goYQWLFC&#10;hR0ElTu9jiud0HB7Z1HiX+eOHSPbOpP4l9uG8DfR+yA77rjj7PGMJf5Nu/VWc8ABB+S7dpzRQUHI&#10;u+euu/ItYwXFffeNXAaLEv8urlUrsi0m8W+7cTyySfwbPGCAOfDAA/Od76AddNBB1uvZtUcs5Nm2&#10;5557RrZnXf29zmzQOw8P1XqXXpon+oXtjMqVrVega8+9geB95JFHRrbff//9zSBvv8ODNOlm7KvE&#10;v/wWFP/efust07BBgzzRL2hcK2eeeeYOYgoegTVq1Ih8f7Oe/v36WYEmuEwmmMS/5BrXQJPGjc1u&#10;u+5qzjnnnMg2YUOo6N2rl732Yol/eKgeccQR+a47ZyzX4brrzNbPPsu3zMSJEyPbO5P4t6NJ/Cu+&#10;ce0+uHq17bvwvnbPzF29e4Lv8fbXXms9qIPLcN/07t3bHHzwwXkDeyzHNyADNHi5BttjPJOvuuqq&#10;fMuwjbJly5oh3ndj2NMbwwOcd8Fee+2Vtw2+WStVqmReevHFHdrnukn8E5mMrtwsIVPFPzqk17Vr&#10;Z19QWIPLLzfL7rjDzhty001WnOJ3Xe517oOdV0LP8Fip5L2sgp3UWEZnl3XvzMdg+/aRbTLZOEYS&#10;/4pmCBZ4ko4ZNcqU9T1XsCjxj2sNDz/mH3rIIWag10lgea7Zq1u3NnvvvbfZY/fdrbeVE0K4brt3&#10;7Wr23GMP6/UQXmeU4WVV4aSTzFHeNR4VEizbbpyLbBH/GNSodv75dh8rVKhgpk6ebK8fnl89/n97&#10;5+FuVXHu/2uJNZaoiaKxdxAEpBdpAhKkq4gkFOmhiVTpRSSA0ntHFEss2MXeriX2WBM17Zfc5/4V&#10;d/3ez3hmnznrLM7Zp+xz9l77+32e7wNnzaxZZd41M+93vzPz+99HZ9s3SxpRz96+9u3eHf3c7A5H&#10;l/ZwW8nyBdhNu7Zt3SCe6DymEXOc8+Zb20p+7HW4DWL5cQXBmv+fXDL4H21Os78Gdt+lc2d3nGt4&#10;m0QIP/+889w1rm3SxE1L5ni+kvvXmn//E337zTcuSg/RdsuWLS56D65evdpF7eEoDh82LOOIPmLt&#10;EcIf9Tzc+msf/Yczu2D+fPdeiTr1jihi4m969XLiHz+mPPvss+VEm3ynxL+akzr/1z//Gb37zjtR&#10;p06d3PuB2Yh/2Nhma8v48QKhJEn84/+IS9glkaZEpnKcaKXx1ufSxp199tlu+ro/D0Fx/LhxLm3x&#10;okWZssSKKfGv5uQ7wE55L/yAjGh9nhGRjjYXO16yeHEmP7ZKlB/5aZexZfLTdvvoe8p4+623Mufw&#10;vS1btsyJeMcdd1zmHK5B+fz7xBNPZPLDv3z3nfvBj2+CPsFfw0fS3nDDDYoAjFHin1DIkOWmBIUq&#10;/j30wAOZCCfEuXB6Go7nwrlzozNt8HesORGsZ+XTVq9Y4TrDQQMGHHGdtZAP7t8fXdOokTuHtbOS&#10;8hQyeX8S/6pObIwoKoQ+Bko4Ghebs8ogKUn8Q+w47bTT3MBr+rRpZQRp/j+wf39XF4guCDkcRzjp&#10;37evc4RZW83nr4iI2yeZw4MQpLX9KibvOy3iH6Ia9scv7ju2bi2Thn2NGjHCOQkXXXhhRmibM3Om&#10;e6bG5lR4gc+T9vTaxo1dBPWcGTPcsUcPHnS2zTk9bVAfRqlyjeG//a1zAq5r3tyt/8fxndu2OSeC&#10;pRhY48/nhwiHCOJ8E6utDQrT8o08c7GLfz/+8IMTP3gXQ2+/3Tl+HGfK2QizLy/w4UT6cxBOcBiZ&#10;/ov94cRyHIcQZxZHdtfOnRlREBKx0qNHD+dA3rt8ecFF/0n8qzmJuCMC9TJrH2hTmJpL25aN+IeN&#10;8e0NGjTICUhJ4h/TIREpEDQOWj8bpmFvXIf+Gtv0aURFcR+MBV968cVMfrFiSvyrOYk4pf1s366d&#10;m4Lr28T/fvfdaMzo0S7t0ksvzUTmvWd+HT8AE+V395w5LjKb4z98/3203fpkhD/OYdqwn87LOc2t&#10;72a8yZTfL6394jjfU58+fVx+xDx/bdpspgRTV0zHJzKR43wnK8yfZKYB3yzTjMP2vdgp8U8oZMhy&#10;U4JCFf+Y8kvECL827Yk5rhAHt6ml82wzAoedaW44tBPGji0jwByJONVEdbGW275duxLzFDJ5PxL/&#10;qk7Ev2lTp7rIKX75ZLOEYUOHugFSkvhHNCqRUY0aNcoIIyG3bNzoRETEkE0lUzOxt1bmhPzMnBfW&#10;toyfk0SmUFKnrIOZTWRrMdO9p5SIf0SQst7fYrPDpHaNSEBENhwCb0s3DxzoHNlx1iYm/RBC1CkR&#10;zwjQ/I09NkEQtGNs3BHPz48sp9lgnyhDL+axwQz5+Sbi9sh9jhg2zDkbt992W5m0fCN1X8ziH87b&#10;PrOxX551lhPywo0NWFsNp5C1Jf/04YdlzvPpvXr1cu9wk7VzHCPiBFGmTZs2iVPDDj31lLPNAQMG&#10;VLhhSD5S4l/NibBMW0N/uNbGYIdfesn9vzLxDyGD9XOZTo4wwnqTSeIfAnXzZs2cQPHQgw+WSaMM&#10;+oW4+PeW2SxiJMe9MCJWTol/Nedt1j9id7Qt8TTW20N8w87ffOMNd2z/vn1O+OvYoUO59pO2fO7c&#10;ue4dI5D7dNa/RKzr2rWrE8fDc2jv6c8o0/+AQ7ve2L5RFwUeE/j4/ywbi9L3MyUZ0dGnFTsl/gmF&#10;DFluSlCo4h+CH1PS+PWWqZfxdASWltZZ8WyDb7klc5yNQHCC7549263Vh7OK6NLaBpVedAmJQ010&#10;AusHsq7bNQ0bOqeEYzjNSZs0FBJ5PxL/qk7Ev5VmD2wGwy6/YXRVkvg3a/p0N50C5yVpEwUipIjY&#10;w4H+w/Ll7thWc5RxePiVlsisDu3buzzYK8INuwbHy7nNHB/u4XfmUE4YNy76hQ3MyM+3wi6u8fzF&#10;TGw/TWv+VUQ23KDdutS+W7+bee9evZxNTpsyJTNNNyTHEZ75kYW/N61b57571t7ySyyEJBKQJRWI&#10;uOa74NiYO+5wEWFjR40qJzByTcRq7ivpm8knUvfFLP4ROYKgglD75BNPlBFLmApM2gUXXOD+H54H&#10;ifLr16+fe4ds5MGxB8wG+btv376Ji9XjWNLHIiry/3h6PlPiX82JWLDN+sQvPv/c2RpRSdmIf+tt&#10;DEcfunv3bnfekcQ//o+wx3tn/TO/izBCyLBhw5xoQRQUooc/7zHr4xs0aOCmsRP5RxQW04q53r02&#10;fpbAkUyJfzUnYhztZFIEHe3r0KFDXdvs7ZjoPPITQRvavSe7q/OOaX99+7p0yRJn9xtLfqAJSUTh&#10;OBtPco0FCxa4Y4iAiIEsM5L0A86HH3zglgfhm/3g/ffLpRcrJf4JhQxZbkpQqOIfUSgsfktnFBc1&#10;cCpxVJkGx7N58c+vh4az6de9CImjO2L48Iygh6AzyZwVBBd+IUZUiZ9D1NeOLVvKXL+QyDNI/Ks5&#10;sbmKxD822WAgxPRHv7aaJ+fOK5k+EYp/91m9EGnDL77YbGh3kCmc4Q6uiCvsJMw3gajtd78O2bdP&#10;n+iBBOGmGMn7SLv4h20R6XedOazuV3hr33waQjHC3MB+/cpF5XEeu7DyzETgcIx2lh9b2Ek4KXqV&#10;9hUHnWhY1q7kGJuD4Hz/3hyHeEQi15hvdk9ELO1omJZv5D0Us/jH7o38iMB03LgDSpRWz5J6jkem&#10;4HgioLB7tHuHEya446wtxd8sLp+0iDwiDEJLw4YNCy7KSuJf7bMy8Q87e+bpp10fixDiN+o4kvgH&#10;yXOXtedEO/H+Q15++eVux1OfF5vfsH69mwHCj3FJ/TFTgv+kDQ7KUeJfbvnO22+7zTVYeiabH0qI&#10;eh0zZowbD7C+pV+mYeTIkW78StR1/Bzsnw0/SJ82bZo79vDBg+7HQ5b5YEmI+Dl8X/gK11rfThRu&#10;PL1YKfFPKGTIclOCQhX/iLa6zRwHOrBzzUlYsmBBJgJwqw30iPDzAzQv/jEVGMeVyBWiWQbb4ILN&#10;Fm61f/mbvAgtOKQ4pjizRAdyDZy4nt27u+lpnNPrxhudMMM5nFuoUyy5f4l/NSf2UpH4t99sj6go&#10;hLnO5iRsWLvWnUO0FLaLs0FdhOIfguHx5nBjs106dXK2iO2xPiBRNuSnHrxYjSDDNbBXHCXEG/Lf&#10;ZuchCuIE4cCzUU42612mnby/tIt/tIm0W9hdW7OBsJ0i0hn7Qigeb86AXyOSNSfHjx3rIq945rj4&#10;x0YMSe0d4h7RqXHxD4ecXYOx9zA/fzN9mHZU4l/+kiiSFi1auOlde60di4sopBMNQvuCbeAU+igo&#10;pqTdYU6l3wwmFP9opybY334NqZBErWATEv9EWJn4h8BMWocOHaKPzOb88YrEPwTmadZOsRQC79+T&#10;H0TYZITpwH49NAQS1k6jLNYwxYGfPXu2W/OMXYHpdzm3vbV/SWJ2MVPiX+5I28mUYMadU6dMScwT&#10;EhFvj7XhrHWJHT/33HOZtJtuusn5Pz56MCTnsY4fka5MFeYYm+qwLmvXLl0SbZ5oRXYBpk949dVX&#10;y6UXKyX+CYUMWW5KUKjiH44jzqjfxRLH5MILLnDRfqzRR2dIB0daGPm3dvVqt/7Vnp07M5Eoj9u/&#10;/I1zTH7WuEKU4RpsoHD/qlUukhCRxTuwONV3Wmd7unWWONZsJOLvrZDI80r8qzmxi4rEP9KZAsn7&#10;JsIUu8VWL7zwQjc1FxtCWAnFP0SYNWavG9asccKetz3sGNvH3o+y8hbOm+eOI+iRl3OI9iIfx7Fz&#10;xEfWAeT6rCOYxvUrq0reRZrFP37saHLNNc4mEVG2xyKUsY/rzVnmufgF/9fnnedsEkeWQT0DfSKk&#10;Jf4Vt/h30PpCRI+2bdsmRjYhqrg12YIfMHD62NCDKZX8CEcUH2KfxL/ykPhXOSsS/xAe7po2zfWl&#10;TDUM044k/mFztw8Z4n4Ma9KkSbTL+sOXDx92UU9EQFEf2PDzzz/v8iN+fP7ZZ25XYCKtELd9edjq&#10;VmtbGRchHPpzxJ8o8S83dBF8o0c7+27Xrl0524/Tt9PYNe935cqVGXEbIv7Rv7/++utlzoOc6yJf&#10;Tz21nPjXv3//TPRgSL4x+gyJf2Up8U8oZMhyU4JCFf882WiByCgWpuc5IM7GDd26uTWt+JuIqaRz&#10;42RdNaZ1sGuWXxerIiK2dDRnlwHfUBtIJuXJd/J+JP7VnJWJf55E3SGqYDO8e/5FYGFNwEbm6PJu&#10;vfhXERFaRg4b5gZ+CDhJeeJE0GY9NqYeI2gn5Skm8v7TKP5hG9SvX/bgissvj9bdd19iXkRit6mM&#10;2S15ITZF1B9r/oXCHHaJc0C0oN+ROiRi4gXnn+/EP9YY5BhtMCIP66P6H1s8+Wbmzp7tHAgW3w/T&#10;8o28l2IU/3DqbjEnHJFk/rx5ZZzFOJ968kkn/GE/3pao24EDBzqRjx84Jk2a5PIuN1sinbUAk6JG&#10;mErMNDYERIl/YkXiH5Gm9KlzrC358xdflCEbxmB3rMnH+oE+IvX5555z7xzh76033yxXJt86fTN1&#10;g7gXT48ToQNRhDJnzpyZmKdYKfGvdokQR5t4s9kbNoq4RtublNeTdhxxm36dvt63wyER/xh/Jgl1&#10;iN9svMMaf3Hxj52A4xuEQK7J9yrxrywl/gmFDFluSlDo4h/ctW2bm7rbuVMnF4I+3RxPxLv2bdv+&#10;NBibPj3xvDiJlLn44ouzFv9wZgfZ4FLin5it+IdAwg6oRERhr31twLVm1arowL59bvolQs3mDRsS&#10;zw3J9Yg8JaoqW/EPsfqaRo0k/pUQ20+b+EebxM7StGMMzFmUfuO6dYl5PRHyxo0Z4+yxS+fO0XAb&#10;nBLZhzCH0DegXz+Xjw1oLrO2kchVfiiJl0ObyRIMCIZ/MIePY5NLnGiE6vhUc2wYkRBh6ZaBA8uk&#10;5Rup+2IU/1ionYgq2vxnnnkmMU9IoqOmW3/LWn4sN8DuvgguQ6x/5B1u3rzZ5ftjyTtlF+D4bpS+&#10;HKag9e7d2wmB8fR8psS/2mdF4t8ca+94f9lw6tSp7pxFCxe6donNPZKEC4RDhBI2skmyzzgRR5hC&#10;zDUk/pWlxL/a5Ruvvx717NHD/cjC5jO0pUn5PFkHcMmSJW484H7Usz43aXOaW0s2i6tszT8iYznG&#10;pjqI7pWt+XfllVdGbyYI7MVKiX9CIUOWmxKkQfxLIpsqIKQce8wxmQ0W5s6a5aalTRg7NjMlMiRO&#10;MtOHmzZt6qb4sgaWExWvvz5xgXvydDDnmkEkO6vG0wuB1L3Ev5ozW/HvSEQQJEIBe3qwxNYor5M5&#10;H0zljefHflnPj+t5cWbFsmVOvLl5wIDEaZlM9UWYISKMNQfj6cVGbD9t4t9d5txSx0zjZXMPb0vV&#10;4e2DB7v2k3aTv9koho1DaO8QBuP571u50l2X6D/f5hItiJOCXfq1KT0RA9m1mshA7jtMyzdS98Uo&#10;/h144AE31YvpW9UV4T7++GO3FhptFWuzcQxREceRvpZplPFzdltbhd2Mtb46m8irfKLEv9pnfYl/&#10;jRs3duLJN19/7URtBKkkMRDxY6D1u1xjpY2n4unFTIl/tUMEuAetD8UmaTv5QeXtt95KzOuJ3bJL&#10;LxF75513nvsx5khiNt8RY9C9e/aUS+MbYU1B0teZn8SxV195xc1aadSokfte4udwjB9w2Ajnk08+&#10;KZderJT4JxQyZLkpQaGKf4gfvxs61E3T5d94GtErOA9MJ0OY4TiOO89K9Eo8GgZHtFWLFm5AyBqB&#10;lLHXHJCWdoxzKC/MT5lzZs50nRuRK0kCTSGQZ5P4V3NWJv6x5h47TfPuFs2fXyaNiFPSOHfUyJEZ&#10;e+3Xp4+rn9/07FkmP8R+zz//fCec+GnCyxYvdoNCBGymw4f5iQgj2pDyEMAPaMffn95tisQ/dn5m&#10;yi3LIDBlNx5pFycRpmeag0t0YNweWB+QslgM368VSHm0jbyH5k2bZjZYgtgXU3xpPzt26OCmmHMc&#10;22bazwnHHx9tjAnO/KDCepdM78wm2rU+yTMXm/jHFF/EEhw+HJZwzbSQTHm8Z9kytyP+rFjUE2Ws&#10;WLHCLcXBJgq+DJxJ7IQ2b/WqVc6x9eeQRuQqDutGs4uKphrnIyX+1T4rW/Pv22++SSQCEva7ymwM&#10;IcRPMd+5c6d75wgpSdN+WQ+Ntow1AxGfv/rqq+jGkjVz2dwmzItN77P2k76dMSeRWWF6sVPiX+3w&#10;Metj6Y8Z840eNarMupNHIu029s9YETEubGfj3LJ5s2uPfWRfSM5lR3fK8huCcAxBkaVAwp2xPXfs&#10;2OHqcdDAgVntQlwslPgnFDJkuSlBIW/4MXXSJCd20CGx4xqRT/CWQYPcIIwwd3ZM9ecg6CFa8byX&#10;XnJJNMMc+ZX23ORBJOQ4m4QsXrjQlY9DS0Qf5dDh/sacWyK0OIfNG3BaOYfFdik7vL9CIfcv8a/m&#10;rEz8Qzhp06qVe99XXHFFNGvGDCfasbM0a6pxnI1q1gci8ipzmhEPnI21bes29sD2mCrJ9EqOs06g&#10;j/LDBpmCwXGm9o4dPdrlx2a7denivhO+FyJfsW1/nWIl7ykt4h9RnS2vu87d4/UdO7p6TyLTvR8u&#10;Ee0OHjjg7AgnF5u9Z8kSt6nH5AkTohOtzcNeOB5G7NFP+F3UsbXF5ggjOrLcAuuu8kPIbLNtnx8R&#10;kA2UuAZt6FhzWriPKdZ2IwhyjOnG2SyzUJ/keYtN/Pv+r3+NBt96q3t2xJOkPBAHFEePH8KwmSWL&#10;F0dPHzoUPfP0024dNuyFdodovvA8pgCTHxtgyiTrsO3ZvTtqePXV7ppEBRbidDGJf7XPisS/inik&#10;DT9Yj4z1/njvRC6tX7fO2R91N3zYMHcc8RlBBMEErrG+mUgn7HWk9fVMt+QcxO0GJf0x/UlSJGEx&#10;U+Jfzfnee+9FrVu3dva3MCY+JxH7XmTjPmyVqetEWiflC/naq6+6sSl9+ONm234qL5GCa+6/30X1&#10;X2tjVS+g86PMiOHDXd9OXX1UshkU10ZQZwMo2v17bZxbaD/g5JIS/4RChiw3JSjkab97d+50ogb3&#10;HycDNxyXuMiBEHLRhRcmnkOnN8acU+8cwz3m1PTq0SMxP2xhDh5rDobXKCTyDBL/as7KxD+43gZQ&#10;XnyOk19Q2fQjzI8gMswcQwZQSecgYMc3B2FjBwTBpPwM0lijMmmzhmIk7yQN4h+2RzQpUXRhfSeR&#10;KcHsBs15tI2TJ050kaJJedkIJB7RjIh9m7WrTAeO5z+6xL7CH0K4N9a0xFbj+SFThBEDyRdeJ9/I&#10;vRab+Pf5559HXax/pd2obEH5r778Mhpe4gjG65gd8SdPnuzWgArPIXKFReZxUOPnIBhu3bq1IJ1G&#10;iX+1z9oW/+CTZtMIf6HdeSJKjxs71kUP+vxsGOJ3Ak5i165do081vbEcJf7VnLNmzXI2SeTfDBsn&#10;Hon+xxKi84jIYzxKxF5SXriRacB//as7h2Ud2AGbNhyhD5GKPIMHD3blsL40EbHhfR0+fNjl5RxE&#10;RvKzo7vf+R2B/d133ilzTrFT4p9QyJDlpgSFvuYfU3OZKukjoSCbGuAMI57EnUocXgSSPuZ00GmR&#10;n3+ZgkQES9JaaUyJI0rw6quuch0w5xBGf8eIEdHu7dvL5S8k8iwS/2rObMQ/iJjS68YbM7ZHVOlN&#10;vXpFa80mk6LxiM7Clpl+zkYLnMP0OtZK27RuXeLUTtZbYxBHFCv5EbWJbGUjiFDYLnbybtIg/mE3&#10;bNiRJMjFGYp/kKm7c80umP7m85x99tnRlIkTXduWJMo9evCgW/OvRfPmzrFm4H/llVe6SOyktVG5&#10;v03r17uIbK7PNYgS4ztYa/dS2fTkfCD3XGzi30cffeSi2hHi2IAjKU9IBMAVNo7wjh9sYe3WQ2Zj&#10;RI/ExRf+ptzl99wTXV0S7UdkS9++faOnnnqqnFhYKJT4V/vMhfiHsMwU3fHjx7v2iDqgLcNmt23d&#10;6qYJh/nht99+G+3audNFYVEu5xAtxYYKEv6SKfGvZvTLIPBOKiMR2Ng161MyFk3KE5KlGD799FN3&#10;Hb6PN994o0z77cl3wa7vX3/1VZl7IyJ2mflNSddi3MlU5YqmGhcjJf4JhQxZbkqQ1g0/xOxI3Uv8&#10;E4uR2H6a1vwTc0fqvhg3/BCrTol/olhKiX81I9Np+UGO2UyVcc+ePW66LtPS2agpKU9I1rH8LPbD&#10;Dmu48oMMP+iRhx8Gmf7OdN4wnyei4eGXXnJR3OTnXomQ5cegpPzFTol/QiFDlpsSSPwrblL3Ev/E&#10;YiS2L/FPzIbUvcQ/MRtK/BPFUkr8E8VSSvwTChmy3JRA4l9xk7qX+CcWI7F9iX9iNqTuJf6J2VDi&#10;nyiWUuKfKJZS4p9QyJDlpgQS/4qb1L3EP7EYie1L/BOzIXUv8U/MhhL/RLGUEv9EsZQS/4RChiw3&#10;JZD4V9yk7iX+icVIbF/in5gNqXuJf2I2lPgniqWU+CeKpZT4JxQyZLkpgcS/4iZ1L/FPLEZi+xL/&#10;xGxI3Uv8E7OhxD9RLKXEP1EspcQ/oZAhy00JJP4VN6l7iX9iMRLbl/gnZkPqXuKfmA0l/oliKSX+&#10;iWIpJf4JhQxZbkog8a+4Sd1L/BOLkdi+xD8xG1L3Ev/EbCjxTxRLKfFPFEsp8U8oZMhyUwKJf8VN&#10;6l7in1iMxPYl/onZkLqX+CdmQ4l/olhKiX+iWEqJf0IhQ5abEkj8Kww+aQ7F/StXRrOmT4/++PDD&#10;iXmqQ+pe4p9YXT7+yCPRYBukb924MTE9n4ntS/xLH7HFqZMmRQ8fOJCYXh1S9xL/0sl/27c9e/bs&#10;6M0330xMryol/om1wf/8+9/Rtq1bo0OHDiWmFwol/oliKSX+CYUMWW5KIPGvMHhg797oyiuuiG7s&#10;0SN69KGHEvNUh9S9xD+xOkT4GzRgQHTiiSdGK2yAn5Qnn4ntS/xLFx87eDBq0rhx1L5t2+iBPXsS&#10;81SH1L3Ev/QR4Q9xgjbsoNlOUp6qUuKfWFP+z3/+Ez1u7c4FF1wQrVq1KjFPoVDin1hb/Oc//hF1&#10;7Ngxevnw4cT0QqDEP6GQIctNCST+/TGaf/fd0WmnnRZdc801znlMygOJJOnSqVN01FFHRWNHj07M&#10;U5sk2u+h/fuj2TNmRKeecopzUHpK/CsaImD84he/iNasXp2Y7rn2vvui448/PmrVokV08IEHEvPU&#10;JrHL9WvWRB3bt49OPfVUd22Jf+kndXzOOedEF110UYVt0KPWhg7s3z86+uijo9/efntintok9kjb&#10;vMDa8TPPOCM6+eSTo3Zt2kj8ywPi6Jx++unRvr17naCRlAd+9Kc/RT//+c+jli1bRn/68MPEPLVJ&#10;7oXrjLZ+/AyzGfp0iX/Fw0ULF0bHHntsNHXq1Oj//etfiXngV19+GV144YVuzPPoo48m5qlNYpdf&#10;mt2ssPE4dknfKvFPrAt++skn0XvmD/7j739PTPck/d133nH5iU5NylPb5EeaTz7+OOpz002un3ju&#10;2WcT8xUCJf4JhQxZbkog8S9/xb8nbLA5ccKE6KqrroqGDhkS3dizp8S/ImK+in9MO2949dVRl86d&#10;o4njx0v8KxLms/g3d/bs6Oorr4wG33JLdKs5jRL/8oP5Kv7965//jNqYjdxkzuRK6/+4tsS/4mG+&#10;in/cC/bQ1vr+JUuWuO9B4p9YF6QtpH9//fXXE9M9X3n5ZReI0KtXr+jHH39MzFObRGDcsH591L59&#10;+6hp06YS/wShHiHLTQkk/uV35N/2zZujjevWufvCsZX4VzzMV/EPUXrl8uVOXLnfHBOJf8XBfBb/&#10;9uzY4aJREabHjRkj8S9PmK/iHw7l04cORX/+4ovonbffdv2/xL/iYb6Kf9glUxr5BrDNzp07S/wT&#10;64T5Kv4Radi6Vato6dKl0QEb30r8E4T6gyw3JZD4l7/iX0i3sYLEv6Jivop/Ibk3iX/FwXwV/+KU&#10;+Jc/zFfxL+R/v/uuxL8iY76KfyG5dmeJf2IdMV/Fv5BcW+KfINQfZLkpQW2Lf+y0uHD+fPcvERlh&#10;GhFDSxctipYtXhwd2LfPHSPPru3bo8ULFjgRA/Ftw9q10cJ586IFc+c6h9MLGqRtWrcuWmTlk7Z8&#10;6dJo365dZa7hiVhG1NwSG+SRl/LuW7nSCXjxvDUV/3iGrZs2Ze4pvhvvzm3b3DOTvtjuh7/3797t&#10;7mnVihXuvbC2H+mem9avL1OGxL/qE/u5d9myaLmRdx2mUXdbsFmri3X331/mONFt1OcjDz7o7Iz/&#10;Uzfk5Rxf1j6rS8r3decjNX1ZIbmX1Vbn3r6xi11mD/H7gjUV//g/1+DbwubC7/Eh7sPq3T8PEXzc&#10;M2XxfWFjfzSb42//XDxjWD6U+Fc97ti61b1T2rqwXiC2gF3Qdu0tad/Igw3SftKO0cZs3rDB1S3l&#10;YJsP7N3r8tFW0P76NMravWNH9ETsOv5arn2ycsnr26R4PcPaEP+wda5zz5Il5dpJovcy35jZ4DZr&#10;v9noiGfmOM910Npg/+1Aov3CMmAaxT8WOn/h+eejJ598spxYgaj22aefRo/Y+zz80kuZ40QRvfTi&#10;i9ETjz8effP119G333wTPfP009FBqzuErrfefDOzZhNpOFQuzfj6a69Ff//b3zJlheQ4TtjDdj3y&#10;Iop8+OGHiSJKTcW/H3/4wW18wLVYj8rfr0979ZVXMvf84gsvuHsgku9he75v7JnIz/pUPo9/F74M&#10;KPGvZsRWeOav7b3G6/hvP/4YPWb28ewzz2Tqjjxvv/WWq1Pq+vu//tXZqa8jbJg1vsj7w/ffRy+b&#10;rfk06phj4TU8+Uaw6UdoJywvNsDfSWuY1VT841pE6Pn7DcsgDZvjeySdCNPvvv3WrZHG3++/9557&#10;F0T28bcna5r5MqDEP4l/dUmJf3VDiX9CIUOWmxLUtvj32yFD3KDq9ttuc85amIa4gDP0y7POyogF&#10;OKtTJk2KTjrpJOewjRg2LLrIBlsIbNwXGwp0tQHQg/v2RaPvuCO69JJLnFNJGp1AK3MWdmzZUuY6&#10;OKasRdawYcPoZ3Yv5IVn2wCOdfMQEMP8NRX/cMIbN2oUnWQd4lBzdr1jjGP9e7sPdp+ks+QeeDdN&#10;r702unnQIPccnIe4hPji7xMO6NcvUz6U+Fd9blizxgkW559/vnvXYRp1dNutt0bHHHNMdEPXrpnj&#10;vO+rrrwyOu/cc10dtmzRIvr5ySe790X9X3HFFdGcWbOciIENYqe+7ng3E8aNK1dP1PH1HTtGZ5n9&#10;e/s+4YQTnD3MnjmzTF5YE/EPcZ21z7hGI/sOuDbfGiR/jxtuiH75y19m7plBXz8b/LW47jr3zSDS&#10;PLh/v7tfn4fvMhRIocS/6nGctR/u+jaAjreTiGK/srrBpu42G+MY9UY7hZDSvFmzaPzYsdFll13m&#10;7JZy2OSiQ7t2TiCcNGGC2xmctoa0E83GOCded9j+9DvvdO3TCVaH5IVnnXlm1Nnaubjd1VT8227t&#10;dIvmzZ29DLT2zX+L3Mdd5oRfZ/fIc3APfB+sK8lu0qdYO893iG0jlvpnhj27d8+U75lG8Q8hgDWP&#10;ECIQS8I0xBTWRKItucG+a38cQYJ6bNCgQbRw4cKov9XJmVa34fu932wC4WWQ9Ue06/69Xn755dHd&#10;Zm/xayGs3W59PDbg++HjjjvOrZ+3zurGizaeNRH/EPeWLVvmxgase/vkE09kyif/OPsGLr300sw9&#10;n3feeW4Dj8GDB0c/+9nPnFCKEDN58uRMHt4FAmB4bYl/NSPvG7t6zJ47XscffPCBq3/W6vIiHHU4&#10;etQoV0djrQ6px1//+teZOmKH20k2Jvzg/fejiRMnOlvzadTxELM/NsUIr/PF559Hd1nbTF/n2z1n&#10;4/b3nDlz3PcT5q+J+Idwd8DGgpfYWJS+fIu1a6whSRrPdrddjz7dt1P04QMHDoxmzJjhvplZ1qZz&#10;zb3WPvnngnyL8Wt3lvhXcPz8s8+i+fPmRfPmzs3YhSe286DZDja/zcZY/jh2s9TGknPtHH6cQIDD&#10;jsZYe0ZehGTf9r35xhuufNIgbWu8nfZEcGbzGMogLzbofySJ562p+McPUFxjkn2z/FDlxX6IsI2f&#10;QfpY65/pK7jnDeY7TbDx9V//8hf3Q8F668f8cy1csMB9174MKPFPEOoXstyUIJ/EP5wXnDz+xskj&#10;8gWxj/trbA7quTZwHzVyZLTeBkn3Ll0aNb7mGpeGkxWKdjjWdE4MumZNn+4isVaYE4FzyeCrrTkq&#10;RJn4/DUR/4jMOd8Grtz778zRDcWl6dOmueOUjUNKlArPfbU5Mhx3z1Ui/uFMc5+e8YhGiX/VZ03E&#10;P2wZQaLT9dc70Yw67G2DHt7b2Wef7Qb/bVu3dvZFGnZPGu8o/KYQ37ATroOYTfQf9Tza7BnniAHN&#10;UrN3nx9WV/zDhhHREX1+bc7SFhtg8Z2Rd785HIiVfAdt7L4pm/tGbOYYjrwX/3g3u7dvz9gkkVjx&#10;70PiX/VYE/GP9006P4ZQd0TqNbJ2hPKusX9pX7FD7AK7Y70cl2btW9h2IPxh26fZdSbZAJw6Xmk2&#10;yy7OPv+2TZsy+Wsi/hGV2NDaPRz+vn36uB9zfH4i+OgXXBs6dKh7pnV2782bNo2ON3ukvfXiH/bH&#10;jzfeJvfs3Jkpx1Pi30/HvfhHm4Mt9eje3UXKEQ11l/VNPJNry62P7dKlixPXSENwI422bffu3Rkn&#10;jsi7Dh06uDSu88wzz0Rvv/12tMXaBdrWU045xeX314fVFf/Iu93aHto/yn7DHNLQmbzd7Iq2mXbZ&#10;PxPONs+KTXvxj3K+tHfHfUKeAVExvLbEv5qxuuIfz+x/wCUykGjA++27x+6o22ubNImaN2/ubIc0&#10;7AHxj3YFoc8LGHwPI60fpe/ClhFKqGv+Rfzju5g5c2ZGPIE1Ef+I3OM++PGMiL2wXARz2meEdSIe&#10;uW++D8RN2lnu3Yt/3Le3S/jdd99lyoES/wpT/KOtutrq/0obP8ajp2nD7jSbw/b47v1x7IEfXvlB&#10;707rl+lnacN4D5Bvgg1gaOf5AQNb92l8XxOtb4pHxD5oY13aTh94ALkuZWP/YV5YE/EPwZO/uQY/&#10;JBHVSlsA+UYYS4T3wQ/p9I/0aXwviHxEx/azcajPg89Hux6/tsQ/Qag/yHJTgnwS/+gE5s+Zk8mP&#10;+ICDSyfIoH6M/d+nwXsWL3ZlIXLgXHKMaWI4OgxGicryogfkfhD+jrEB2HhzECmf49UR/8bY4JWI&#10;QxxanhfxJHSIcTz59Zd3GxcMmJJ3xeWX/9TBlYh/YXoSJf5VnzUR/3g/N/XuXeYcbAS7Iw2BIkyD&#10;3cyRdoP86dMz+ftYGRzDGQ+nO2Kfd06e7BxWIlND0bc64h/2P9W+J0STy8wRigsgCC18Tzd061bm&#10;OOT7wra9+BdPT6LEv+qxJuIf5003B8LnJw1b84Nr7NmnQeyDaJrjrN69fbHMwC+sLK7BufF2kp2c&#10;jzZbGGwOmG8TqyP+sUv53p07ozatWrl2km8s/AaZfs43gd0RsRiWw1RlIhZ5Ji/+helHosS/n457&#10;8Y97J/KIyAqfRkQcQglpLazdYNqvT4Pjx4939bdg/nxXDly2dKlzOjt26FBmKiXXf9Rshh8aaAs+&#10;/fTTTFp1xD/EFab6MiYgwhoBJcyLQ4it9+zZs9wU3h3bt7v79uJfmHYkSvyrGWsi/l1rYySEL58f&#10;O+vTp49Lo79+6qmnMmkQIYy0HjYO8iLuiy++6IRnxm9xsQVR4brmzZ09hEJCdcQ/pim/9uqrzk75&#10;e7v1kaHw520YAefw4cNlyjlkz8G348YFJeJfmJ5EiX/FJ/7x3IwFZ86Y4dpo7GuJ+TnYDW0Udk4k&#10;M+0eaVu3bnXt5BlnnOGml1MW3yBT3+nb3RjCfCqEQY4TsYrvQX9LlF34g0p1xT9EOy++d7f+J+yf&#10;Pv7oIyfgc49EBNIGcN+rzaZ5Hp7Xi3/hNY5EiX+CUL+Q5aYE+ST+ERkVX5NvsTkfnMMvRXFBgnXx&#10;LrABIp2OXyPv9+PGuedBpEtyFhErEAub2WDUO7XVEf/69+3rImoQjW4dNKiMM8wz8XyIOUQrJglO&#10;N5szxn1K/Ms9ayL+YSusdReeA3GAsQOmK8bTRg4b5tIQIfibyDs/DRPhN54fO2VAxtTLaUF5VRX/&#10;iJQYbgMLHJ2r7HpEyIb5eFamSTK4ZN20MA3utIFkA35xtvuU+FcW+ST+IdrF2zbWb0Qgw8bCaD1I&#10;vRIljY37qb9E/XH9ZuZ8IxiH+SGCHcsYMN0SEY5j1RH/+ppDQaQr93WTveuwfeeZiPK72MqjrYy3&#10;/djrqBEjXPsu8a/64h/HN1obFDp6EIeNdmqu2VVcjMCpJI3plzhsOJsILtQj087CvBBh0UdtEKHi&#10;j1dV/EMM4n6458svuyx66skny9y3c57NdnE+EUXiz8Q0O7fch8S/OmN1xT/sa5j1lYgc4Tk+8pRI&#10;VYSFMI06JY1vgegijvFd0tYQNRjmhVzrHisPe8AW/fGqin88H9GGTIenv1u/bl2ZKZ08N1MZuTfe&#10;R/yZuI+OHTtK/MsS5C9G8Q/7YImG8BzsDN+Ed/LboUPLpMHhw4e7vh0xmr//8t137t1xDOEP2/N5&#10;uT5rYTKGJ3qVtSl9WnXEvy/sG2SpBcaUt5nPF++bNtp4l/6bSPPwONxmfQxpEv8EoXAgy00J8kn8&#10;a9u2rXP4wnO8+MeUCaJVwjQECqYFe/GPc5mSSad3y6BBZSKswnMaNGgQnWvOpJ96Vh3xDwec6/B/&#10;Iq3CfDzT5IkTnZiDwxumec6dPdt19NmKf5TJNDfElvg7qgmpe4l/Rxb/GAzx3sNzIOIf5xBJF0+b&#10;YnWPXSBCUG9My6QcpgnFBQ7ItZi+RnlESvnvpqriHwI5/1KnrK3mRRtPbBtxD7FlozkqYRpkjT9E&#10;k6qIf5wzzwaYtSm01BV5T4Uo/jEdJt4GePGPiM+4mMfmQkS/YF+If97muT4RoEntJMf4YQWb9T+s&#10;VEf8IyKB/oDv4Y6RI8vk45n4frBbomXDNE82Kzn1lFOqJP4xPZ1vrqK2vKrkXRWq+Ed7TWReXJhB&#10;/MMm7rW+Py6iEXlHnXnxjzWb6B9Z6iAuyEAcTCJSOGf4sGEZcaOq4p8n77tJkybRO4FzChFVaJeZ&#10;Rsk05TDNc8SIEVUS/4iKYR0uxLqk9KpS4l9pWmVr/rF2Wdz2vPjXt2/fcuIJm4uQ5sU/yupm/TZt&#10;JdMLw7yQ+9m1a5e7B75HL9hVVfwjL30x9s139kf7PsJ8lMFUdO5t1cqVZdI8ESGrIv5h60yHruvd&#10;r2ubEv9K0yoT/+gvWYM1PAfywwrn7DefJZ623N4vdkU0HX8T4coYAb+Idfji+YmY9dF4RP/541UV&#10;//gGB1g/z31xf3EBj2+zd+/ers9giYgwDXJv3KfEP0EoHMhyU4J8Ev9wVML8sKriX3dzZvl7wtix&#10;ruwwP8QxZoF7HCIvWFRH/OMZeQ6mxrEgfXhvXJcNHxjcsulCWIbnkgULnOOVrfiXK1L3Ev+OLP7h&#10;ZCZF61VF/MPWEVGwuySb5Bhro1Ee0Z3VFf+oS0RtROdjray5JcKRJ7aNaE2UIdGIYRpEXOl8/fVV&#10;Ev8KmbyvQhT/cBLC/LCq4h8baXB9xOYj2WTrli2dM8L6qxyrjvjHNYjq49rYZXhvXIMfQXCmj/Qj&#10;CTtun25tc1XEv1yQ5yhU8Y82IUkoq4r4hziHM4vTGEaSeHIPa6ydpc6JAPEiS1XFP94z7TTT27i3&#10;pUuXlrkegggRK9jgkRzACRMmVEn8q21K/CtNq0j8Y5zGVPIwP6yK+IeNt2/Xzi1rEO507cn9sMM1&#10;3w3rovp7qKr4xzVpC1l7jf8jaoT3RhkDStrUTTZeCMvwXLduXZXEv7RQ4l9pWmXiH5GlbHQTngMR&#10;12jT+BEnnrbG+nQv/mHvTDGnjWTJhHCpB0+uhVDN94ct+va1quIf/QP1BNnw6aOPPiqTj28NX4F+&#10;kKUcwjRIhCKbUFVF/OP90QfE+6tCosQ/oZAhy00JciH+HWXlMb0wLqTVhfj3mxtvdE4DotuRIv9w&#10;hho0aJBxRKsj/iEysvA8m3fw/lgXzgtLPNMkcxTp1FjMOl4OJFqKDlviX+7pxT/sJB6hVhfiH5so&#10;8OsnPFLkH3ZFeaFoXlXxj2nzbNCBsIQIRORWuIYgto0Qc47dBxtBhGVAovi4psS/8siV+Mc6jXEh&#10;rS7EP0Rmrs8aPUeK/GN355pG/rVq1Sravnmzawf5Jtg92ot4PBPfD1OGWB81Xg5kXdeqRv7lgryr&#10;fBD/khwlHL5ci39E/iGeUP84bWFeiAM5dcoUdw7OjRc3qir+Ifyxhtsea6eJCEV4CZ1RHD8cZESY&#10;pCgYyHNJ/Ks7Iv4hZjDtsK7FP8rq2qWLG78xnTHMC7kfNqGhH23WrJmzH45XVfyjjWL67dNPP+1+&#10;QOOZmErvhRPKGGJ9N/fG5iLxciDfmcS/7ED+Qhf/sJv4JhyViX8Idh/aNxOeA6sj/iHIefsMSZ5p&#10;06bVWPyjL0K8Y41Lrv+HFSvK5PPiHxHc7777bpk0yA6/COZVEf/SQIl/QiFDlpsS5EL8ozzEjLiz&#10;hvBClFyuxD+OsZEH10fEiDvBkPXb6ERxNr3QVx3xj91+ufe5c+a48hgQ4qjjWHN8uQ1qEVpYBD3u&#10;KJMHcZL7lPiXe3rxjwHX1th6aNS32+nW6jQX4h9/bzYngWg7BkhJohviDEILkVF3mgPtj1dV/PO7&#10;/SL4cS730KFdu4z9YXeI1jjZixcsKFcO3xMii8S/8siV+Ec7FG+nWI6A9iRX4h/HWKuS61/TsGGZ&#10;nc89t5Ss1UP0Qk3W/COilXtfunixa8Np59nYg++L49wPtn+ktVHZhIb7kPj3k/hHGxZfcw/nbYU5&#10;XvRDuRL/WPOve/fuLr9fWD4kgiDr0fKeFi9alDleVfHP7/ZL5CDTxLkeOxH7zR24T+4JO7rP2r34&#10;ffPMOJsS/+qOiH9869RHvI5fLdkgI1fiH8fYnAZbDdea9MSO5lofjR0NDdZLq86GH+z2i73du3y5&#10;sy/Gi35KLs/NmoPcG1FVPvLVk2fGjnlPEv8qB/kLXfzjx5j4Rkp1If69+MILbjMnbBaBLZ4f27yx&#10;Z083Zlxs/bJvQ6sq/rFR1Df2fEyrP/OMM1xAxWv2ffp8CO2sGcx4gXYgLAPybuhTJP4JQuFAlpsS&#10;5Er8QzSJixZsxsEgLZfiH8IHU4aIDECAo3yfH4eTKSIIPTiVOJccr674xzEiZHwUTSNzpHG0Oc6/&#10;bMBA3jkzZ5YphwX5EZY4R+Jf7unFP56VjVbCNOqioQ3USMuV+IdQwlqUHMMBCCOtsE82+cD+ifYK&#10;1+mrrvhHmex0TXnsbM0UdJ+XaZYMIm80Rz0sAyKcM4iU+FceuRL/aAsRxsI0NuOgHnIp/vFDDNNp&#10;ucbsGTPKtZOso0UEN9+LF/qqK/5xjDLZCIdnxjHZXNJeE23aiYXw7dtg1+uwnD07d0Yt7Vk5R+Lf&#10;T+If94G4EKbh4LH4Omm5Ev9wGBH1aDs6WZk+ggricCJ4+d1+wzXKqiv+kRcnmg1AuI8wmgoBCMea&#10;bxfnMyyHiEGeSeJf3RHxj/unb4vbEd8M9ZdL8e/ZZ591tsP6YfH85KG9RGxBtPDHqyv+cYxoLj/F&#10;9xYb+/m8iDZECCLgvPLKK5njkLX7sFmJf9mB/IUu/mFf4Q7TEPvkRw3XN+ZA/ONvptjSjvLdPfH4&#10;4+Xy09YyTR4/ifbSH6/Ohh/s9kv/wzqr3APR4T7akTacJRjIe8D67ng53CezYST+CULhQJabEuRK&#10;/KPjoQMk6okF2EffcYebvsXAPJfiH3Q7RFpHyRoti+bNc4LKuvvuc2tYcV+N7L7C/DUR/yCOMM/K&#10;cTb/8I70MnOW6NhwfnhG7pcdWNl5Eyed9yTxL/f04h+DEwYid5h9sAPq6pUro+bmlGCTvIdciX+Q&#10;DQj82mc9zUHH/rDLiePHO4EPOxk/dmyZcqor/nEMYdtv6sDU9B32vNglUWVMk+JddDAHCvETuyQS&#10;1TvNEv/KI1fiH/WAGIZ9YJMsF8BUWxyHXIp/kLbKtU/W9k03Jxh7ZCOYLp07u3u72JxeyvX5ayL+&#10;Qb4pdlmn7BHDhmXaSabFn3Xmme7bpJ/A9nZs2eLsmbadb0ni30/iH+/U9TNTprg1ll595ZWob58+&#10;zl44nivxj2NsvoFTybvA8cPJ/fyzz5ywhzOJuHG32WhYTnXFP45xTzi02AXTgd95++1MGVPs+Xlm&#10;RGqc5U8/+cQJSfT73IfEv7oj4h+2gm3269vX1d/bVlfjx41zdYSN5VL8Q3xAEOc6TEFkLUjskn8R&#10;BLEF0kPBrSbiHzZI2UQsc00iYb1dbraxLm0qY7wXnn/ebWqA7dNmIgzyjiT+VQ7yF7r4xzOw/inr&#10;7mEf2P3zzz3noulJy5X4x3XYEd23j0Rt05ZyD0RQLzCf6kRrI4mQDqclV1f849gbb7zhovycfc+c&#10;melPEB8Zx7BGJtHh3APkurThvAe+F4l/glAYkOWmBLkQ/xgQEQXHVEfKhnQArANIlFWuxT/ENCL7&#10;LreBIB2gvweuS2eIABeWU1Pxj2dguiZrFCE4erEGAYbpdYhIdHDcA/dDNIPf4EHiX+7pxT+mJbCb&#10;LWIHz009XmWDLdYho35yKf5BvjHWPkPQI5174LrXmA3cZYO1MC+sifgHd9r3QTQO38cQc9AQbLBV&#10;BB4EQGyVe4AITkR5ta3ibr+FTJ67vsU/HAHaRGyJv3EQaQeJGs61+Ef7xK7krn2y87g+xC6IkF4V&#10;CH+wpuIfXDhvnmtroe9zuA+ek+/gJHMquAf3bZozMdScJ635Vyr+sZbTQPtOeR/+PeFoDrF+l00X&#10;cin+QRxbxEbaReqXe8ApxSbZ5RTHMyynJuIfROBpZ7ZIvzls2LDMTsOIfWPHjnWiI/cAiSKhjoYP&#10;Hy7xrw6J+Ecd97DxHesx+vrARsZYH8g4LJfiH8QemP7L9X1biv1eaf37XdOmlckLayL+QTbdGWvP&#10;RhlMf/Q2S1kLFyxw36S/D9pxIgSZYinxLzuQv9DFP/pyouuGWh/IlPCFZnOM/elfsY1ciX8Qv65b&#10;t27uOkTksh4fGzLRNtL38oPwIw8/XKacmoh/9B8rbbxAvdGPM83Xi3wIkfh3bVq3dvfIu6APob+i&#10;b5L4JwiFA1luSpAL8Y8BEZFEiC7TbeAFWWPsIXPeltkAiKmHfnosTi2RgbNmzHARIPHy9u7c6RxD&#10;ps7GF6ZHNFs0f75zyCk7TCMvgiBT2phGN8PugfX+koQ2Il4of+miRc4Rjad7IghxjzxPfLdUpq/h&#10;2HItP6XNk3XmWBuQNO6HvxEF6bDbtW1boSOda1L3xSL+ET3ChhjUs7cJhDDWN5s1fbqLvvLnYAdL&#10;bLCGuJckOvxh+XJ3ftJ6adizs5EE0ZDIO74BzuUe+BaIckqyO8QWbP+AnRNPC0mZM+3+meYe/0bu&#10;N4ec6zANOBS2KZNj/j3wbfBNtmje/CdnPdgoJK3E9utb/GOdNNoL7I+6WGBtyP49e1xd0iZ5EZZ2&#10;0rVTZg+kxct7YO9eJw5yf/EfMPibuqaesZUwjTbNtU9mh1wfuyVv0sY02Mc8uwbtHOfF0z0fN1tG&#10;kOZ6fqdgT9pfviuutd6+yzCNyEeewdmkPcfGdevc34hCCKT1/SNJPoh/CBEIGSzqvs3e13Zrz3DG&#10;ED/2IvoGghcOGaIfG2N8+ec/lykPsjsqmzS8Z2OAuDDHNbZZ2mvmxMUFPSJZiHbaYdfmHnZbW0EZ&#10;SYLGSy++6DZc4P4qEv+ISNllff1jZjt+fT9P1jjkOji+4U7H/J8pn+492L0SZcL0ZIQWfjRh45Cw&#10;nLpiMYp/OPIHrM3Apnx9YCM4/wdtfPOI1Z23I+zy5cOHnf38d8JGAByjDKbKxm2P6CHSEKfjwiDi&#10;IuXuNDty91DybYTitSdRpKQjJsaF75Ccy5RFvq0vYgLixx9/7Gx2j9k3kYbhOXw3O6295j4esucn&#10;+oqIKISOe6yvjT9Xmlms4h9RqHOt/7rs0kvd8yDE3Wpt04Tx4514lkvxD3780UfRPBu/+og87oHv&#10;FEGe7yTMC2si/kF+mOncubPz//hhyUc80pcg6PNOuAdEeXaN59vhmhL/BKFwIMtNCXIl/oW7lhYj&#10;EW7YbZUos7jDjdAz1N4TneDAAQOcYx+m1yWp+2IS/+pTQMgHIjax6U58HUqIMHrhBRe4QWtFEbBp&#10;IbZf3+Lfb2wAXcztJFHYROfQTsYjFmkXmQrPRjg3dOtW7+1kvoh/oQBWjGS6GNErbPAQF1Fwolu2&#10;aOEiwD54//0yaXXFYhX/HrPnrkjgTTvXrl3rIr0QNBA+wjTslLYeURrRo5jeU7GKf0T1I35DRGuI&#10;MMx6qUxVD20EeyAfbXuSGE1ezk/6gYXySAvXYfXE7vgxxV+f8vmBJMn+yMd9VSZMk/4Xy0f+eDkI&#10;8lwnnha/D/5Pn9ahQwc3Lue6YTlppsQ/oZAhy00JJP7lhkQGIpDxbieb0+hFJ94J0TDsson4RyRP&#10;/Ny6JPcn8a94yHqY2F3n66+P9gXRt0ypZ0Me1sxien4xfLvYvsS/+uWu7dvdjse8C5ZqOFgScYhN&#10;Mt2+bevWiZuB1DW5P4l/+UEiqohkYTqbjxzzzjPTi1nzj6iUr7/6qty5dUGJf8n50s6nnnrKRXdd&#10;bGMjbADBg/eB4HPo0CE3/Zcf1oicSjo/rSxm8S8enVpspG3jm9ho/lA8jbabcXmbNm0qjL5NGyX+&#10;CYUMWW5KIPEvNyRyio0lEFOYRsnuqkyFZi0sIl1YH/A3N95Yr1N+IXUv8a94yBRT1uPEeW7dqpWz&#10;yVsGDXKbPGCrrIG4esWKeo2yqiti+xL/6pdMU+fHESJmWO+PCD9skvUnmzRuHJ180klRV7PN+v5u&#10;qSuJf/lBppf1sP6UcUbHjh2ju+ybnDZtWjR06FA3HY1pbg+ZvdSXQynxLzlf2on47NebZJmCSRMn&#10;uvUGWd+QtSnPOussN+WXyKuk89NKiX/J+YqBa23sTTuNwMdUeI7RLrNG5m+tveZbmTFjhsQ/QSgQ&#10;yHJTAol/uSMOK+tjsREDi//ynvkVjE0VWDvLR7nUJ7kniX/FQ6acb1q3LhrYr19m0wDIxiBEBRKx&#10;WizfLc8t8a/+yQ8g7IzO+qdEx3ibbN6sWTR7+vRy04Hrg9yPxL/8IetZzZk9O2rUqFHGXhBYWGPr&#10;zTffrFeBReJfcr5iINMXETzaWlvGOJh6ZYOHUaNGuZ1ek9YfTDsl/iXnKwaylh8bVOH30Hc1sz6d&#10;zX9YloENfwZZGm15MbUbEv+EQoYsNyWobfFPLCxS92kX/0Qxidh+fYl/YmGRuq9P8U8sHBab+CeK&#10;FbHYxL+33nzT7VpO+1/s4h8kIpZNSRDE/U7/rPVHO5m0TmHaKfFPKGTIclMCiX/FTepe4p9YjMT2&#10;Jf6J2ZC6l/gnZkOJf6JYymIT/0SxIkr8EwoZstyUQOJfcZO6l/gnFiOxfYl/Yjak7iX+idlQ4p8o&#10;llLinyiWUuKfUMiQ5aYEEv+Km9S9xD+xGIntS/wTsyF1L/FPzIYS/0SxlBL/RLGUEv+EQoYsNyWQ&#10;+FfcpO4l/onFSGxf4p+YDal7iX9iNpT4J4qllPgniqWU+CcUMmS5KYHEv+ImdS/xTyxGYvsS/8Rs&#10;SN1L/BOzocQ/USylxD9RLKXEP6GQIctNCYpB/Js/Z07UqWPHqFHDhtE1jRpFA/v3j9auXh09aYP0&#10;pPxx/vHhh6M2rVtHna+/Ptq8fn1injgpv33btlG3rl2jxw4eTMyTD6TuJf7VPbds2BD169Mnatqk&#10;SdTw6quj9u3aRbPuuit6cP/+xPxxPvHoo9H0qVOjxtdcE905eXJiniQOHTIkatGiRXTfypWJ6cVE&#10;bF/iXymXLVoUde3c2bWR2ORN9m5WWr9A+5eUP07ydenUybWV969alZgnzq0bN0Zd7Jqd7bx8bycl&#10;/pXlJx9/HM2cMSPq0qVL1Nrq/De9ekUbrH/85uuvE/PH+T//+U/05BNPRJ2s7u81O0vKk8R7ly93&#10;NvPQgw9G//n3vxPz1Ccl/tUv//qXv0Srbfx14403OrvsamOwRda2ffrJJ4n5k/jtN99EN9xwQzRl&#10;ypTobz/+mJgnzn379rnrca3/969/JeYpRkr8E8VSSvwTChmy3JQgzeLfow89FPXv29c9X5xHHXVU&#10;NGHsWCeiJJ0bEqf2zDPOiM7/9a+zdmqXL10a/eqXv4wuvvhidx9JefKBvAuJf3VH7G3JwoXuHcZt&#10;EjZp3DjatnlzpcI05YywQcSxxx4b/fb22xPzJBGn+dRTT42WmoOSlF5M5H1L/PujE91uv+22Mnbo&#10;STv5O7OvbNvJC84/37WVyxYvTswT57r77osuvOCC6Hw7L9/bSYl/pXzt1VejJk2alLMXeMUVV7h0&#10;xL2kcz1J37VzZ3TSSSdF48ePT8yTxHHjxkU///nPo3Xr1kn8E8sQoa63temhPXoec8wx0UFrYyqz&#10;S/jnL76IfmHfLgLiD99/n5gnzlU2NuQ6w4cPl/gXUOJf/RFb/7eNXZ579tmoQ4cO0Yknnuje7a/N&#10;l0Gk/vyzz7L6Hmhn582dG/3sZz+L5s2bl5gnibfcckt01llnRU8++WRiejFS4p9QyJDlpgRpFf9w&#10;RIfceqt7NpwLIqRat2oVtWrZ0jmoiCZHH310tMA6sqTzQ1ZH/Nuwdm3Us3v3qG+fPor8EzPcsnFj&#10;dOGFF7r3fukll0StWrSI2phdEpX685NPdseJuHr8kUcSz/esrvg3+o47nAC47v77E9OLibzrYhf/&#10;sLMxZhPHH3dcdJwRO6SdxCYvvuii6Dgb7NNOzpoxo9y5cVZH/Nu+eXPUp3dv57Ar8q8w+OMPP0Qt&#10;rR/lnVx55ZVRz549o169ejnn8swzz3TH6fcqiwCsrvi3zvrWgQMGRH+0epH4J3r+/W9/c+057/Lc&#10;c891sy6wSyJT+XHB2+sbr7+eeH7I6oh/D1v7x/UQARFckvIUIyX+1R/5Jv6wYkV0Vkm7HGfjxo2j&#10;559/vlIBUOJf7VHin1DIkOWmBGkV/3Aqr7ziChe5MmbUqGj/nj0umurxRx+N1tjg7Frr9HhupuZW&#10;5nRWR/wrFPIOJP7VHX9vTi5iSof27aNN69dnRL69u3ZFvx83Ljr++OOjX5x+erTP/o6fG7K64p9Y&#10;Smy/2MW/vTt3Ri1btHA2+buhQ93fPup0w5o1rn2kDUUUrCwyrzriX6GQupf49xMfMjug3bn++uuj&#10;F194IRPlhNi31/pZovIQTkiLnxuyuuJfvlPiX/0Qe0OcuOiii5wd+um6iNVPPP64EyFOOOGE6J5l&#10;yyoV56oj/onJlPhXfzz80kvReeed5/rw2wYPdssrIE5PnDgxuuCCC9x7HjBgQKXfQ3XFv8ftu9uw&#10;YYOLMExKL0ZK/BMKGbLclCCt4t+9NsA7+1e/cr/4HnzggTJpOLd3z57tpoFcduml0Z4dO8qkxynx&#10;rywk/lWfN3Tt6pzjBTaQik/tfWj//qht27ZOiMF+w7Q4Jf7VnNh+sYt/CHw4yw0aNIgeSmgnEfFO&#10;O/VUFzmwfcuWMulxSvwri7SKf5PMcUSwS4pwQtAbMWKEa8O2bN5cJi1OiX8/QeJf7XDN/fe79zhk&#10;yJDoH3//e5k0bG3p0qU//Rg8erQTBMP0OCX+1R4l/tUf58+b59pi1mbF5n2EH9/Hs888E51yyinR&#10;ySef7Ow9fm7I6op/YnlK/BMKGbLclKCm4h8OH47hOWefHc2dPTsabgPZBuec48o87bTT3BTGrZs2&#10;ZbVm1Lw5c9x52RDxJKmMbHnfH/7ghJPLLrssa/HvvHPPdc/Yx56JCC3uA6eZaXOUEYo5SWv+EWGI&#10;M4hwtnThwui2W2+NfnnWWa4cBpqDBgyIdm7dWqacx+zaLLpPBA4dr3/+a5s0iebdfXf08IEDmbzV&#10;IWWlTfzj/Y0dNcq9r1ttAIkQ0dIcccReBkJMdZhv9kO9Jp0fEsGDKUT+vVfEHjfcED3y4IOJ5WRD&#10;zv2NORvc4wobMCfl8QzFP55xzsyZbu007oPnZuOFVStWlPvu4mv+kX7roEHu3RD5Nd9sinUHfTnX&#10;NW8e3bNkSblpyNj7cLs+0RT++bH3YVYGNpzN917f5J7rSvzD1vih4VQbbN91553RWHNAf33eea5M&#10;xODuZjtsJpTNe8M2/DuvjLOmT08sI1siDtL20cbvsHpNyuPpxT/aOJ7xFrPLE084wd3HL802sK+d&#10;27aVad+S1vzzfcrZJX0Kdl5Zn8I5/DDDhiVMYfbPf9WVV7o6e3DfvjLXrSopqy7FP5w0NrTAMRs5&#10;cmT08uHDLkIDoYx7adasWbTV2qbKRAz45Z//7KL0/DupiN27d6/UEayMOIm0YdvMXpLSPUPxb5S1&#10;12z+wbIcnMu9MIXycXv3//zHP8qcF1/zj3LWrl3roromT54cPX3oUNTL2lGmsVNWmzZtov1W//Fy&#10;vvv22+i+1aujKy6/PPP82OmdU6dGH7z/frWnbqZd/EMMO8PaBDbSeOXll6OxY8a498Yz8B0vsrEN&#10;NueFhiPxX//8ZzR1ypTMu6+IRC+9+sorieVkS9b7q6r4x6Yfh+3bu+mmmzLjr+bWJ263duwv331X&#10;5hmT1vz773ffdW1W3759o3ft/8OsLaNc8jH2ZOzF5iJhOUQsPmjjurZmt/Tv5GWtNiK3wkjbQmHa&#10;xT/qjqjnt996K/rqyy9dO8PmMm/Z35CNkeJi9JHIN/Ge+WRvvflmpSSarrJlD2gPW7VqFb3w/PPl&#10;0tgYh2m5jP2eefrpcukh4+If04k//OADdx9vv/22+16S2svPPv00eveddzLfG++KtoHzeGeU87G9&#10;H1eOvSveG+8gXg7X53sL3837773njsXz5jsl/gmFDFluSlBb4h+DcYQuptqy6x+DbwY3lM16e2xi&#10;kHR+yLoS/xDhbhk0yA0EO7Zv754hKZ8n6TjAOGI8KwPR3vaMrFXlhZKm117rdq7051Qk/jH4w+G9&#10;+qqrXDm9evaMLrrwQnc/7WzA58VIBJfZM2e6wSPndO/WLepjg1CcX4QEBMghNiD016wOufc0i3/s&#10;XMr0BuqZ+rq+Y8fMr53Z2FBdin/sAIwghK3t3707MY8nwocX/1ibDfvAWeAZsRPW3uI5Z8fWaqtI&#10;/GOHV+yQnVcph/JwzCkHAdCX4SIULQ37Y8ooNkl+1omjnEsuucRNrff585XUWV2Lf7wz1nq8/PLL&#10;XTsJee+8N979xrVrE88PWVfiH/c8asQId8+04dksj4D4R36irhHseD5sAxGZZ7zc+gQEP39OReIf&#10;fQrtTNincD7P1di+a9+nYMPYM9fDtrt16ZJpJ6+yNpZ2gL9r8m1yzfoS/3h39KW8gzFjxkRDb7/d&#10;tcG8H0SvpPND1qX4h0N5rfWFtD9MOUvK48kzevGvYcOGTlBinTaecdQdd7h2jfpEVAnPq0j8I3Ka&#10;dd0QWygHAZr2lHL27t2bKQMB67dDhzqBsGOHDk4QQsQa0L+/a+9o85+q5jpVxSL+0c7TjmFbo62/&#10;RdhiPVve6dixY6PvK4mYq0vxD/HhBusXEdHYLTrbab9sjMC/CH6jzUawE354pY3jGXkX/pyKxD/G&#10;erwv7Jtyfmd1zjNhs7NnzcoIHoghiCuMBfkmRlhZXAcbYRzDvVQmqucb0y7+0QYtW7bM2T0/HCB+&#10;8wMzPzzAq61/nzN7dla7Rv/pww9dJL63+4qInWUrKiaRtnrQwIFuDFnZOpih+Ef7i6hIMAT3wXO3&#10;a9cuWm7fVVy4i6/5x3c3xc5lLDDDxqazzPZprymH+2ATqcWLF7vvICyHDUsG2r1i//756WMG2dh1&#10;v41HkwTDfKXEP6GQIctNCWpL/KMMBLC1q1c7ZwzhaqMNzom8wIGZZp1iGKmRxH27d0eL5s/PipWJ&#10;I0ciwhCiDx3Hz6yzyWYaL8+IA8EzEiWw0jo5noWyiGTByaRTJLKFvJxTkfhHOW1bt3ZiD+VwDhsw&#10;MDikc+P5KPuBPXucaEWnuGjBgkw5pCEA4DAzJY+oFn+vVSX3kmbxj+cbb06dj/zh3xHDhjmHk0F8&#10;ZYLGI/bOmYIbt78kEiVVmY0fidhAs6ZNo2NtUMTOq/FIuzi5jhf/jrEBJudgLzwjdjJ92rSfIrZs&#10;4LXLbNSfV5H4xzu50wZmBw8ccOWwTiYiOYO79ja487aNSM81ibLavX27O+by2zeJcEhZt9mgr7Jn&#10;qG9iG3Ut/lEGbQg2xbuHRLG1MOeS9zx65MhK3xs2nGR/SWQNv6QysiGRo+c2aOBs8g/W5iXlCckz&#10;Iv7xjAh6C+36PB+2scfu42YbvOMM9b3ppujhEiGuIvGPcvhG18T7FHOk6VPunDLFHec8fkThPhG7&#10;vcjHdcnPe0cs4j37e60quZf6Ev+4NoLA11995Y7jGG20voP+pUWLFuUi2uIk/aWXXnIbElRGIgwr&#10;K+9IRPDo17eva5MQgr7/618T83mG4h/PiFP5xeefu+M4iY/Y/eA404YRiefPq0j8oxycUKL6OM49&#10;LLe+8vTTT3cbkvhnYw042il+DCKCxJdDJMmECRNcOYMHD67WuygW8Y97RoAgWof35+zsxRedUM1Y&#10;hrFl0vmenEMkT5IdxokQW5k9HYnY0t133+3GA02tj/3oT39KzBfSi388Y+/evTM2Aok66tGjhxOJ&#10;sSN/TkXiH8dZZw37pgxEm8es7XI/ApuNE/1Hfsq+1Nor3i/v0osa5L/f2kruiXebTcRvvrCYxD/E&#10;YuqTZybSlH/5QRex+H4b4yedH7IuxT9+nCFiFwG/MnviGb34xzkI1wvNJ3nYxs/0RfTJCOuzZs4s&#10;c15F4h9lEMF+n9k15cy1b5Q+jXK2BgI33wxCOG0405dpD3i3s2fPdu8cUfwRGxv4/PlOiX9CIUOW&#10;mxLUlvhHgz1l0iTnjIXp/fr0iY4+6qhoaBaCRq6JM0gkVwNzaHnmKTYYS8oXJ8+IkILjiqgUf0bW&#10;FGQ6HwM5H7VXkfjHoDFpzbce3bu7a0wcP96lsekDu8FyDEecY/FzakreQ5rFPxyRuMB3r9UNkUlM&#10;D6yJcFob5F6xr04lkTlEWCEoJ+UNiQ168e90cy6IxgvT+dbatW3ryhw6ZEjGbioS/4huiL8rhD7y&#10;Y8t+7UwEQsrFXjlW2zZZV+QZ6lr8wyaZLh1vQ2gfifboZU5lZYJ0rkl9IqD5BcERy5PyxckzIv7x&#10;HAh9/B2m81xsZnPOOedkov8qEv/oUyZbGx1/V/379nV9ClHP2Dn3SrQf112ycKG7/9q2Sd5DfYl/&#10;V1xxRblICKZSESWB4FXZrrq5JveK2EE0CHWAM4mIkZQ3JOd58Y+69gKIJ47iRHvntE04uuTneEXi&#10;X6NGjco5xEx5Q1DhGoiCHGMaMHXKTrAIPb7s2mCxiH9ERyLexdNpU2nnnnnmmXJpdU3sY8f27Rkh&#10;j7pJyhenF/8QF+K2jK1gP9gtUY/edioS/4iIjE9RJPKqU6dO7hoffPCBO8YUY9pChA7OpezatM36&#10;YDGJf4zHDj31VCaNuttt43iCDa6xsV28Ha8Pck/cB+N47pflIyqzsVD8o53dZc8Upr/yyivO16Fd&#10;xm798YrEP0TEMDqca7AMA30ePyL7dnz9+vWuX5k2bVq5CL8777zTlTXJfM9Cif6T+CcUMmS5KUFt&#10;iX84OUSaxNMn2+A9W/GPHU9ZcywbVrYbapysjXf3rFmuc8IJYH29bMVInhHxj/X5wumPnpSDSIdI&#10;4qftVST+MT1t9YoVZcqAd9igMRT/cGpvHjTIRSjSSXe2gSYRXaxhx/pbcee6OqTu0yz+sfZdPH2D&#10;1RFTLLMR/6iDZVbnSTYYJ9Gb2dqUJ/bCVG/q/VJ7p6zvmJQvzlD8Y7pxUh7WlaN+mQbsbaUi8a9v&#10;795lzofYKd93KP5xz9gxA7LLLrkkGmfX4dtHyCFqMF5GvpJ3U9fiHw7jXVOnlkunXN5nNuLfgb17&#10;E+0viZWtZxon9r5w3jxnIzgzLEnwYExYPhJ5RsQ/fgiJTzf37NSxoxvce/urSPzD+eZewvOh71O8&#10;+PdHo5+ezHfElPRpU6a4azA1uDbEVOq+vsQ/Nh2Ip7OWEsJBNuIfEVkIYKwjVhmJNqpqNMnHH33k&#10;NvmgvUXkyDYKg2f04h9rqiXl2Wn2S5/Ns3rHuSLxj3UR42XgjBLxFYp/RBJic9Qr4urChQvdLsZE&#10;Pn5Xw3WkikX8I2qHZ4ynUz/ZiH/UHSJ2kh3GydqPiGVJ5RyJiMlEffINMWbBXpLyJdGLf0TWJq0r&#10;9vprr7kIL34g4X1wrCLxj2mR/pjnjz/+6KJLQ/GPKfoI0pTDPROFitDI5gzcE+JJWEYhsJjEP5Yd&#10;iItQfAe0i7Rz9b1GHfaD7WKPjB2HDh3qIsqT8oYMxT/sPh4pSLm3Dxni+l+i88jP8YrEP9r8+Ls6&#10;iI9kbQvRjz7Sd4f1AdgD628eOnSo2hHA+UKJf0IhQ5abEtSW+IeglSRcVEX8y9Wafwg8TIs8BeHP&#10;HAR2R33AHOikvEnkGRH/ELyS1uTiuZgCSWd638qV7lhF4h9rfiWVExf/OMbmCYOtA21QEq0IGUSw&#10;lh1raXknurqkvDSLf2yqEk+viviXyzX/mErJtHim0LJ2XlV2kg7Fv9+bvSTlmX7nne6+WrdsmbHB&#10;isQ/7C88HyaJfxAh/Tpz/njHXIPzmfLCNDre/e4qik71Qe67rsU/pukn/UhSFfEvV2v+YbtMO/bC&#10;LusBVUU89OIftpL04wZkiQRshY08+Lsi8Y8IwaTpxnHxj2P8GDSMdbFKBB2IGMRaW6wViBBaVWE+&#10;JOXVl/jHZhjx9KqIf7lc84+ID6KWaYeINH66koXjQ4bi31zrz5PyMPWX9gqH04ssFYl/U6dOLVdG&#10;kvgHmbKJA0okPs9O34vT2adPH7dLJlPwwnKyZbGIf926dSsXrQmzFf9w/HO15t+HVncIa9wHUZ9b&#10;rB/3gkQ29OIfAlTSlEg27yBSHpvz76Ai8a9fv37lhLsk8Q8iziAQsOGRf37GXIgf06xPr2x9tnxj&#10;MYl/rOcYT3/jjTfcunbZiH+05ayFd4f1w5Vx27ZtVYp2830KEeP07/xQkm0bF4p/CNJJeRDaqbfB&#10;Nub2PyBVJP5Nt7FJeD58/vnnnd2H4h8bm7COLGUzxuS+uQciFqvSV+ULJf4JhQxZbkqQdvGPa/Yw&#10;h4aOmci9xQsXZpzMbOnFPxxL1p+Kp3MN1vDLhfgHOZ912+63stnxjYXQeQfkJcoGxzYspyqkHIl/&#10;ZdND5kL8Q3Cbbk4qTgF2yTRG1kRLynskhuIf00iT8kwwJ4z7yoX4x3msMcgmN3NnzYpa2jUY3HI9&#10;nolpmKSHZeUbuVeJfz+RNqx/nz7OmaWNYifxqgjZ0It/tJXLEyKkIT+S5EL8g7w31qBca2XyTfjN&#10;QXiviEVJEZfZknIk/pUSZ5C1l1hWgfq81dpZdn/kvpPyJzEU/5i2lZRnz+7dru5yIf5xHn8jvDxq&#10;dsQmITiqvAfXhnXrltX6cHFK/Ktf8Y/67lzSziDQEc0Zj7qrjF78Y70/b3chEeCYYp4L8c+l/fCD&#10;sz3E9GHDhmWWYKC/RwB58cUXy+TPZxaT+McGFvH0qoh/uVzzjx2qsWnnY1hfFraFlTEU/8L1+ELu&#10;traa+7rJvhkfpV2R+Mc7C8+HSeIfJEIYwdOPMenT+dGGb+E28y1ZkzMsJ58p8U8oZMhyU4J8Ev9q&#10;mzivN3TtmvlFf/P69Yn5KqMX/1j8nmcMhTmf3rRJE9dp+R1/a0P8o1ym9+4q2VQhJJEuRFyQnwWg&#10;/TWqSupe4l/Z9FwS0QyRG+eJKNSktdGyYSj+sSlH3Cb5e7g5DdRvf3M8/LdXU/GPctlEgumUoRgI&#10;KYtp6ThEXINvIEzPN/JuClH8q23SdrA2K9fHyUZcjNtTNuQZEf9Y14/NPpJskh2hsX0v6tWG+AeJ&#10;kGatzPg12ViEXXKxb56tqoKmJ3VfqOJfLsg0YqbLnnTiic75qs7GGKH4hyOLgxlP32T9Ken9+/fP&#10;XKOm4h/5mer2/vvvl3OAKY/3jmPJNbh+XLSpjBL/shP/csFwHT02eKnqFHZPL/4xBTc+3Rj7QVBE&#10;+CYiyV+jpuIf5SJ4IKLHBXjSXnn5ZbduHNe44447qhT1VZ+U+Je9+PfJxx9H7du3d9OEKyNr4GVj&#10;3wjJbHjDO8VHYYONqrbXofjH5lNJeXzkH5s+1bb4F5I1ONkBm28Bv4xr8p1+9tlnifnzjRL/hEKG&#10;LDclSKv4hwONOMKzNWnc2Ak+SfmyIc9IJ0PnPsIGdvwdpi9esCA64fjj3XpWfuOF2hD/2J2S6JUG&#10;DRqUW+OQdEQkFoZGjGNNwzA9W/J+JP6VTc8lt5gzeYXVKZt0TJ00KTFPNgzFPyITET/C9B1btrho&#10;GdKxT3+8puIf+QeYI+O+hWHDyn0LpLdq2dI54uF185HYfrGLf6yXR3vDennc3yprC5LyZUOeEfEP&#10;mxs4YEBmR1/PFTbYR4Bp3qxZZjpxbYh/rIFIG88C4ttiO/rSFiBmnmMOBaJkfGOcbEndS/z7iV5g&#10;oe9ZbO1IUp5syDN68Q+HLx698dWXXzpHkraJfP54TcU/zlm0cKHra8eMHl1uEX7Sb7n5ZvdNrF61&#10;SuJfjPkq/iFyIERjB4zTarK+mhf/sPGnDx0qk4Y9ME2dPnCB9XH+eG2Ifw9YH4tY0rp163L3Tzo7&#10;onINIm2rK2zWNSX+ZS/+1TaxEXY/x47ZiImpwlVtz2Ao/mHf8TJI95szkc+n11T8o1x29mWn6/di&#10;/QNpfJv4WPxY46+R75T4JxQyZLkpQVrFP6bn4lTybETstTBHLIk9u3d3QklSGZ48o/+FianDbKSA&#10;g04UCQvbI4bh5LEOGuIH59SG+Md5g/r3dx1lM3NemM7m3+EGc3zYZIQ01jD0160qeSaJf2XTc0mi&#10;9BB5cOqT7NGTXUuTzvekvr34R3kd2rVzNsWzIzB27dLFPT+bxITCcG1M+0VgOdkGstjBVBvIebHq&#10;IUsfbo4sjnnDq68uJ8TkG7H9Yhf/iFSmrlzbZnWcZIuwY4cOlUZOe/GPshDafme2wLPAheYQXGhp&#10;2A19AqIj59RW5B8bfrAxEmv8IWD6dhJRnHUo+RYGWltak3ZS4t9PJMKD9oLvvKO9W6YKJ5GF2pPO&#10;9wzFP94vz/PiCy84BxHxZXyJyNezZ88y0Vc1Ff84RoQN4g6O6ZLFizNRJghICH7YH84yG6BQflhe&#10;ZZT4Vz/i3769e11/iAhDfSfZJESw4xmSyvD04h/1wo9o+/fvd4Ie4s291ibRVnKNULCujWm/fMtt&#10;2rRx72/kyJHOTrE/ovwQQZhqzDNu377d2X5YXr5S4l/9iX+0p/StRKlWZc3MOHlGL/41MH/qzdgO&#10;2ETCukhwe0baTH+8puIfts/6q1w3KdKR8ljSgm+MzUDCtHylxD+hkCHLTQnSKP4hgPzeBqDHWYfB&#10;s1XE8849N9qwZk1iOZ5e/ENExFGm4/LEYaeckTbg47r+nNoQ/+D+PXucQ8s1SPPX5f8cI9qwug4t&#10;pAyJf2XTc0Xq3zsUlXHKxImJZXiG4l/vXr3cL5/ePrxt4JzEbaM2xD/e78zp0921sX9vk5C/GYix&#10;S2v4PeQjeUfFLP5RP/PnzHGiibe7IxH7whaSyvH04h9RBs3N9vj+vF3QB1BOfIp6bYh/lMd3zC6/&#10;XCOpnWx53XXVjvqDlCHx76d12qgr3kdlPNImHp48oxf/WNcMJ5E6o13hX74H1myLT4GsDfGPc3BS&#10;OYfrcE1P36Zt3rTJ5YuXVxkl/tW9+IfYNsjaltD+jkSmkMene8fpxT/6S8ZwtCOhfTBufMz6ztA+&#10;akP8ozx2z8a+vR366/q2jA0hCkX4gxL/6k/8w754l/E2Ls7Nmzcnnu8Zin+UhyDO0g/YKwIjG9Zx&#10;fObMmWW+idqY9vs3+07OtPEA58yZPdv9zXH6PWYY8Gz8QPTll1+WKStfKfFPKGTIclOCmop/OF9E&#10;HRFhlDS1FhHg2saNozutwa8r8Y/rTDMngHX4Gl9zTYXsYg7Uduv4ksrxpLz29oxsYrBp/fpo2pQp&#10;LhqG82+wAbBf5y8kUXrXd+jgNhvxzjxObfu2bY8YbTjrrruia+2e2cAjdJC5PhGGne1e/X1T7nzr&#10;jGsqFFD3aRT/7rZBCNGSUxKm1rKJR3erN6YfxtetyyWZuo0I4euwIi6y7yapDE9EuxnTpkVNr702&#10;utPscfOGDW5XU6Y/8lxMKU5a34xorDatW2d2FqYcxBS+Fewvnn+TOdh839hyWB7vmO/9ZnO4/D0j&#10;vhCFimAdlpGvxPbrSvzjG76xRw/37lcnTK29Z/FiV3dEsNFOxNNzQepwgdkZNhTaXhJbt2rlbCGp&#10;HE+esVvXrq6tZHMiIqFxCjiftmttwmZJRIeyLivn+baMcrA51jRN+mHG9ynYOHn9cWyZtpOy/H3z&#10;f+rskRJhsbqk7uta/MO5YodPpm3F01mzjvvpas8XX5Msl8ThutHaGdZTq4zssJpUhifP+JQ5hYhI&#10;K+2bYGOSSRMnukgOIk3vMecwyVmmvyKC66DZixf/iIriXawxe4nnJ3oKQQZbCNeR4jyEFqZSIqRy&#10;z7ShM6ZPLyc4VoVpF/9wvnv16hVNtjFd+D49qR++d0SPeFquiCDJ/cRtMImzZ89OvO+QiJrYAtFG&#10;31vZixYtcuuKcT47jX7++eflzmHKLulLly7NCH3YHsIEolBc/Pv73/8ezZ8/321Owo6mYRrvmAhU&#10;+ifK5NoTxo+PXnv11TL5CoES/+pH/KNfQDTjXVbGTdYPJ5XhGYp/9DvYJAI15yJKswbhRGu74+fV&#10;1pp/9BMtbCxBf+rvmffNj9J8Xy+//HKZcvKZEv+EQoYsNyWoqfgnFjap+7SJf6KYDbH9uhL/xMIm&#10;dV+X4p9YuEy7+CeKVWHaxT9+RDj80ktu/dNnE6Jdv/rqq2jtmjXRkiVL6nSdRsQ/hOgF8+dXSjbR&#10;SCrDk2d8/rnnnAiOQPfF559HGzdscFPol9pzPffss9E/EzagefDAgehe8y0//vhj9zciIkLewoUL&#10;3TuL50cEX7FiRXTf6tVlNiXh+kS7Eynu75l8lF/ZFP58o8Q/oZAhy00JJP4VN6l7iX9iMRLbl/gn&#10;ZkPqXuKfmA0l/oliKdMu/oliVSjxTyhkyHJTAol/xU3qXuKfWIzE9iX+idmQupf4J2ZDiX+iWEqJ&#10;f6JYSol/QiFDlpsSSPwrblL3Ev/EYiS2L/FPzIbUvcQ/MRtK/BPFUkr8E8VSSvwTChmy3JRA4l9x&#10;k7qX+CcWI7F9iX9iNqTuJf6J2VDinyiWUuKfKJZS4p9QyJDlpgQS/4qb1L3EP7EYie1L/BOzIXUv&#10;8U/MhhL/RLGUEv9EsZQS/4RChiw3JZD4V9yk7iX+icVIbF/in5gNqXuJf2I2lPgniqWU+CeKpZT4&#10;JxQyZLkpgcS/4iZ1L/FPLEZi+xL/xGxI3Uv8E7OhxD9RLKXEP1EspcQ/oZAhy00JJP4VN6l7iX9i&#10;MRLbl/gnZkPqXuKfmA0l/oliKSX+iWIpJf4JhQxZbkog8a+4Sd1L/BOLkdi+xD8xG1L3Ev/EbCjx&#10;TxRLKfFPFEsp8U8oZMhyUwKJf8VN6l7in1iMxPYl/onZkLqX+CdmQ4l/olhKiX+iWEqJf0IhQ5ab&#10;Enjxr1nTptH1HTuKRUbqXuKfWIzE9iX+idmQupf4J2ZDiX+iWEqJf6JYSol/QiFDlpsSePFPLF5W&#10;R/w7+uijo1NOOUUUC5bYflXFvxNPOCGxLDHdpO6rI/4dddRRTgAUi4feXqoq/iWVJYqFzpNOOsnZ&#10;t8Q/UZT4JxQ2ZLmCUKTo3r27c2xFsdA5ZcqUEquuGP/7v/+beL5YPKzqjySIOknliMXB77//vsQS&#10;KsaCBQsSzxfFNLGq4p8oppmCUIiQ5QqCIAiCIAiCIAi1gnnz5oliqikIhQiJf4IgCIIgCIIgCIIg&#10;CIKQUkj8EwRBEARBEARBEARBEISUQuKfIAiCIAiCIAiCIAiCIKQUEv8EQRAEQRAEQRAEQRAEIaWQ&#10;+CcIgiAIgiAIgiAIgiAIKYXEP0EQBEEQBEEQBEEQBEFIKST+CYIgCIIgCIIgCIIgCEJKIfFPEARB&#10;EARBEARBEARBEFIKiX+CIAiCIAiCIAiCIAiCkFJI/BMEQRAEQRAEQRAEQRCElELinyAIgiAIgiAI&#10;giAIgiCkFBL/BEEQBEEQBEEQBEEQBCGlkPgnCIIgCIIgCIIgCIIgCCmFxD9BEARBEARBEARBEARB&#10;SCkk/gmCIAiCIAiCIAiCIAhCSiHxTxAEQRAEQRAEQRAEQRBSCol/giAIgiAIgiAIgiAIgpBSSPwT&#10;BEEQBEEQBEEQBEEQhJRC4p8gCIIgCIIgCIIgCIIgpBQS/wRBEARBEARBEARBEAQhpZD4JwiCIAiC&#10;IAiCIAiCIAgphcQ/QRAEQRAEQRAEQRAEQUgpJP4JgiAIgiAIgiAIgiAIQkoh8U8QBEEQBEEQBEEQ&#10;BEEQUgqJf4IgCIIgCIIgCIIgCIKQUkj8EwRBEARBEARBEARBEISUQuKfIAiCIAiCIAiCIAiCIKQU&#10;Ev8EQRAEQRAEQRAEQRAEIaWQ+CcIgiAIgiAIgiAIgiAIKYXEP0EQBEEQBEEQBEEQBEFIKST+CYIg&#10;CIIgCIIgCIIgCEJKIfFPEARBEARBEARBEARBEFIKiX+CIAiCIAiCIAiCIAiCkFJI/BMEQRAEQRAE&#10;QRAEQRCElELinyAIgiAIgiAIgiAIgiCkFBL/BEEQBEEQBEEQBEEQBCGlkPgnCIIgCIIgCIIgCIIg&#10;CCmFxD9BEARBEARBEARBEARBSCkk/gmCIAiCIAiCIAiCIAhCSiHxTxAEQRAEQRAEQRAEQRBSCol/&#10;giAIgiAIgiAIgiAIgpBSSPwTBEEQBEEQBEEQBEEQhJRC4p8gCIIgCIIgCIIgCIIgpBQS/wRBEARB&#10;EARBEARBEAQhpZD4JwiCIAiCIAiCIAiCIAgphcQ/QRAEQRAEQRAEQRAEQUgpJP4JgiAIgiAIgiAI&#10;giAIQkoh8U8QBEEQBEEQBEEQBEEQUgqJf4IgCIIgCIIgCIIgCIKQUkj8EwRBEARBEARBEARBEISU&#10;QuKfIAiCIAiCIAiCIAiCIKQUEv8EQRAEQRAEQRAEQRAEIaWQ+CcIgiAIgiAIgiAIgiAIKYXEP0EQ&#10;BEEQBEEQBEEQBEFIKf7r//7v/44XRVEURVEURVEURVEURTF9/C9BEARBEARBEARBEARBEARBEARB&#10;EARBEARBEARBEARBEARBEARBEARBEARBEARBEARBEARBEARBEARBEARBEARBEARBEARBEARBEARB&#10;EARBEARBEARBEARBEARBEARBEARBEARBEARBEARBEARBEARBEARBEARBEARBEARBEARBEARBEARB&#10;EARBEARBEARBEARBEARBEARBEARBEARBEARBEARBEARBEARBEARBEARBEARBEARBEARBEARBEARB&#10;EARBEARBEARBEARBEARBEARBEARBEARBEARBEARBEARBEARBEARBEARBEARBEARBEARBEARBEARB&#10;EARBEARBEARBEARBEARBEARBEARBEARBEARBEARBEARBEARBEARBEARBEARBEARBEARBEARBEARB&#10;EARBEARBEARBEARBEARBEARBEARBEARBEARBEARBEARBEARBEARBEARBEARBEARBEARBEARBEARB&#10;EARBEARBEARBEARBEARBEARBEARBEARBEARBEARBEARBEARBEARBEARBEARBEARBEARBEARBEHKA&#10;//qv/w8c53xv2OV2qgAAAABJRU5ErkJgglBLAwQUAAYACAAAACEAfq3NH94AAAAIAQAADwAAAGRy&#10;cy9kb3ducmV2LnhtbEyPwWrDMBBE74X8g9hAb42ktjbGtRxCaHsKhSaF0ptibWwTSzKWYjt/3+2p&#10;OS7zmH1TrGfbsRGH0HqnQK4EMHSVN62rFXwd3h4yYCFqZ3TnHSq4YoB1ubgrdG785D5x3MeaUYkL&#10;uVbQxNjnnIeqQavDyvfoKDv5wepI51BzM+iJym3HH4VIudWtow+N7nHbYHXeX6yC90lPmyf5Ou7O&#10;p+3155B8fO8kKnW/nDcvwCLO8R+GP31Sh5Kcjv7iTGCdgiSVRCqgQZRmiXgGdiRMpDIDXhb8dkD5&#10;C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GZJZ+FABAAAHQ4A&#10;AA4AAAAAAAAAAAAAAAAAOgIAAGRycy9lMm9Eb2MueG1sUEsBAi0ACgAAAAAAAAAhALPFPSUnjwUA&#10;J48FABQAAAAAAAAAAAAAAAAApgYAAGRycy9tZWRpYS9pbWFnZTEucG5nUEsBAi0AFAAGAAgAAAAh&#10;AH6tzR/eAAAACAEAAA8AAAAAAAAAAAAAAAAA/5UFAGRycy9kb3ducmV2LnhtbFBLAQItABQABgAI&#10;AAAAIQCqJg6+vAAAACEBAAAZAAAAAAAAAAAAAAAAAAqXBQBkcnMvX3JlbHMvZTJvRG9jLnhtbC5y&#10;ZWxzUEsFBgAAAAAGAAYAfAEAAP2XBQAAAA==&#10;">
                <v:group id="Group 8" o:spid="_x0000_s1027" style="position:absolute;width:50438;height:67439" coordorigin="-516,10209" coordsize="50443,67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28" type="#_x0000_t75" style="position:absolute;top:10209;width:48668;height:27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gkwZwwAAANoAAAAPAAAAZHJzL2Rvd25yZXYueG1sRI9Bi8Iw&#10;FITvgv8hPMGbplYR6RpFZEVBBa2y50fzti3bvHSbqPXfbxYEj8PMfMPMl62pxJ0aV1pWMBpGIIgz&#10;q0vOFVwvm8EMhPPIGivLpOBJDpaLbmeOibYPPtM99bkIEHYJKii8rxMpXVaQQTe0NXHwvm1j0AfZ&#10;5FI3+AhwU8k4iqbSYMlhocCa1gVlP+nNKNg/t7fz9TA6/c4+x/LrNImPhzRWqt9rVx8gPLX+HX61&#10;d1rBBP6vhBsgF38AAAD//wMAUEsBAi0AFAAGAAgAAAAhANvh9svuAAAAhQEAABMAAAAAAAAAAAAA&#10;AAAAAAAAAFtDb250ZW50X1R5cGVzXS54bWxQSwECLQAUAAYACAAAACEAWvQsW78AAAAVAQAACwAA&#10;AAAAAAAAAAAAAAAfAQAAX3JlbHMvLnJlbHNQSwECLQAUAAYACAAAACEA84JMGcMAAADaAAAADwAA&#10;AAAAAAAAAAAAAAAHAgAAZHJzL2Rvd25yZXYueG1sUEsFBgAAAAADAAMAtwAAAPcCAAAAAA==&#10;">
                    <v:imagedata r:id="rId13" o:title="" croptop="28072f" cropbottom="2517f" cropleft="4336f" cropright="1279f"/>
                  </v:shape>
                  <v:shapetype id="_x0000_t202" coordsize="21600,21600" o:spt="202" path="m,l,21600r21600,l21600,xe">
                    <v:stroke joinstyle="miter"/>
                    <v:path gradientshapeok="t" o:connecttype="rect"/>
                  </v:shapetype>
                  <v:shape id="_x0000_s1029" type="#_x0000_t202" style="position:absolute;left:-516;top:62437;width:50442;height:153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ZXMwwAAANoAAAAPAAAAZHJzL2Rvd25yZXYueG1sRI/RasJA&#10;FETfhf7Dcgu+iNlUamyjm1ALLb4a/YCb7DUJZu+G7Gri33cLhT4OM3OG2eWT6cSdBtdaVvASxSCI&#10;K6tbrhWcT1/LNxDOI2vsLJOCBznIs6fZDlNtRz7SvfC1CBB2KSpovO9TKV3VkEEX2Z44eBc7GPRB&#10;DrXUA44Bbjq5iuNEGmw5LDTY02dD1bW4GQWXw7hYv4/ltz9vjq/JHttNaR9KzZ+njy0IT5P/D/+1&#10;D1rBGn6vhBsgsx8AAAD//wMAUEsBAi0AFAAGAAgAAAAhANvh9svuAAAAhQEAABMAAAAAAAAAAAAA&#10;AAAAAAAAAFtDb250ZW50X1R5cGVzXS54bWxQSwECLQAUAAYACAAAACEAWvQsW78AAAAVAQAACwAA&#10;AAAAAAAAAAAAAAAfAQAAX3JlbHMvLnJlbHNQSwECLQAUAAYACAAAACEApnWVzMMAAADaAAAADwAA&#10;AAAAAAAAAAAAAAAHAgAAZHJzL2Rvd25yZXYueG1sUEsFBgAAAAADAAMAtwAAAPcCAAAAAA==&#10;" stroked="f">
                    <v:textbox>
                      <w:txbxContent>
                        <w:p w14:paraId="78DEA3F5" w14:textId="32A86257" w:rsidR="0034758C" w:rsidRPr="0054286D" w:rsidRDefault="0034758C" w:rsidP="003C393B">
                          <w:pPr>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w:t>
                          </w:r>
                          <w:r>
                            <w:rPr>
                              <w:rFonts w:ascii="Arial" w:hAnsi="Arial" w:cs="Arial"/>
                            </w:rPr>
                            <w:t xml:space="preserve">1. Schematic of A) experimental culture conditions and B) measured growth responses as a function of exposure window. We conducted growth experiments of C virginica oysters across 6 TA conditions within 2 salinities. Oysters on plates were positioned horizontally, facing toward continuous seawater circulation in the bins. We measured </w:t>
                          </w:r>
                          <w:r w:rsidRPr="00E2550B">
                            <w:rPr>
                              <w:rFonts w:ascii="Arial" w:hAnsi="Arial" w:cs="Arial"/>
                              <w:i/>
                              <w:iCs/>
                            </w:rPr>
                            <w:t>growth in shell area</w:t>
                          </w:r>
                          <w:r>
                            <w:rPr>
                              <w:rFonts w:ascii="Arial" w:hAnsi="Arial" w:cs="Arial"/>
                            </w:rPr>
                            <w:t xml:space="preserve"> in an early (0-18 days) and later (18-36 days) window. We measured </w:t>
                          </w:r>
                          <w:r w:rsidRPr="0013677B">
                            <w:rPr>
                              <w:rFonts w:ascii="Arial" w:hAnsi="Arial" w:cs="Arial"/>
                              <w:i/>
                              <w:iCs/>
                            </w:rPr>
                            <w:t>relative shell growth</w:t>
                          </w:r>
                          <w:r>
                            <w:rPr>
                              <w:rFonts w:ascii="Arial" w:hAnsi="Arial" w:cs="Arial"/>
                            </w:rPr>
                            <w:t xml:space="preserve"> (per 36 days), shell thickness (mg mm</w:t>
                          </w:r>
                          <w:r>
                            <w:rPr>
                              <w:rFonts w:ascii="Arial" w:hAnsi="Arial" w:cs="Arial"/>
                              <w:vertAlign w:val="superscript"/>
                            </w:rPr>
                            <w:t>-</w:t>
                          </w:r>
                          <w:r w:rsidRPr="00A761FA">
                            <w:rPr>
                              <w:rFonts w:ascii="Arial" w:hAnsi="Arial" w:cs="Arial"/>
                              <w:vertAlign w:val="superscript"/>
                            </w:rPr>
                            <w:t>2</w:t>
                          </w:r>
                          <w:r>
                            <w:rPr>
                              <w:rFonts w:ascii="Arial" w:hAnsi="Arial" w:cs="Arial"/>
                            </w:rPr>
                            <w:t>), and the condition index (mg mg</w:t>
                          </w:r>
                          <w:r>
                            <w:rPr>
                              <w:rFonts w:ascii="Arial" w:hAnsi="Arial" w:cs="Arial"/>
                              <w:vertAlign w:val="superscript"/>
                            </w:rPr>
                            <w:t>-2</w:t>
                          </w:r>
                          <w:r>
                            <w:rPr>
                              <w:rFonts w:ascii="Arial" w:hAnsi="Arial" w:cs="Arial"/>
                            </w:rPr>
                            <w:t>) only at the end of the experiment.</w:t>
                          </w:r>
                        </w:p>
                      </w:txbxContent>
                    </v:textbox>
                  </v:shape>
                </v:group>
                <v:shape id="Text Box 213" o:spid="_x0000_s1030" type="#_x0000_t202" style="position:absolute;left:2575;top:1803;width:3548;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hwu6xgAAANoAAAAPAAAAZHJzL2Rvd25yZXYueG1sRI9Pa8JA&#10;FMTvgt9heUJvdZNqVdKs0oqVgofWP2CPj+wzCWbfptmtid++WxA8DjPzGyZddKYSF2pcaVlBPIxA&#10;EGdWl5wrOOzfH2cgnEfWWFkmBVdysJj3eykm2ra8pcvO5yJA2CWooPC+TqR0WUEG3dDWxME72cag&#10;D7LJpW6wDXBTyacomkiDJYeFAmtaFpSdd79GQfv1tj7G1+fxj/mcrb43+aGajlZKPQy61xcQnjp/&#10;D9/aH1rBBP6vhBsg538AAAD//wMAUEsBAi0AFAAGAAgAAAAhANvh9svuAAAAhQEAABMAAAAAAAAA&#10;AAAAAAAAAAAAAFtDb250ZW50X1R5cGVzXS54bWxQSwECLQAUAAYACAAAACEAWvQsW78AAAAVAQAA&#10;CwAAAAAAAAAAAAAAAAAfAQAAX3JlbHMvLnJlbHNQSwECLQAUAAYACAAAACEA/YcLusYAAADaAAAA&#10;DwAAAAAAAAAAAAAAAAAHAgAAZHJzL2Rvd25yZXYueG1sUEsFBgAAAAADAAMAtwAAAPoCAAAAAA==&#10;" filled="f" strokecolor="white [3212]">
                  <v:textbox>
                    <w:txbxContent>
                      <w:p w14:paraId="36E990C3" w14:textId="77777777" w:rsidR="0034758C" w:rsidRPr="00E54548" w:rsidRDefault="0034758C" w:rsidP="00AA704B">
                        <w:pPr>
                          <w:rPr>
                            <w:b/>
                            <w:bCs/>
                            <w:sz w:val="32"/>
                            <w:szCs w:val="32"/>
                          </w:rPr>
                        </w:pPr>
                        <w:r>
                          <w:rPr>
                            <w:b/>
                            <w:bCs/>
                            <w:sz w:val="32"/>
                            <w:szCs w:val="32"/>
                          </w:rPr>
                          <w:t>A</w:t>
                        </w:r>
                      </w:p>
                    </w:txbxContent>
                  </v:textbox>
                </v:shape>
                <v:shape id="Text Box 214" o:spid="_x0000_s1031" type="#_x0000_t202" style="position:absolute;left:2189;top:27882;width:3543;height:2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GJ/IxQAAANoAAAAPAAAAZHJzL2Rvd25yZXYueG1sRI9Ba8JA&#10;FITvgv9heUJvurG2VqOr1KJS6MHWCnp8ZJ9JMPs2za4m/nu3IHgcZuYbZjpvTCEuVLncsoJ+LwJB&#10;nFidc6pg97vqjkA4j6yxsEwKruRgPmu3phhrW/MPXbY+FQHCLkYFmfdlLKVLMjLoerYkDt7RVgZ9&#10;kFUqdYV1gJtCPkfRUBrMOSxkWNJHRslpezYK6u/Fet+/vr78mc1oefhKd8XbYKnUU6d5n4Dw1PhH&#10;+N7+1ArG8H8l3AA5uwEAAP//AwBQSwECLQAUAAYACAAAACEA2+H2y+4AAACFAQAAEwAAAAAAAAAA&#10;AAAAAAAAAAAAW0NvbnRlbnRfVHlwZXNdLnhtbFBLAQItABQABgAIAAAAIQBa9CxbvwAAABUBAAAL&#10;AAAAAAAAAAAAAAAAAB8BAABfcmVscy8ucmVsc1BLAQItABQABgAIAAAAIQCMGJ/IxQAAANoAAAAP&#10;AAAAAAAAAAAAAAAAAAcCAABkcnMvZG93bnJldi54bWxQSwUGAAAAAAMAAwC3AAAA+QIAAAAA&#10;" filled="f" strokecolor="white [3212]">
                  <v:textbox>
                    <w:txbxContent>
                      <w:p w14:paraId="4EF2D727" w14:textId="77777777" w:rsidR="0034758C" w:rsidRPr="00E54548" w:rsidRDefault="0034758C" w:rsidP="00AA704B">
                        <w:pPr>
                          <w:rPr>
                            <w:b/>
                            <w:bCs/>
                            <w:sz w:val="32"/>
                            <w:szCs w:val="32"/>
                          </w:rPr>
                        </w:pPr>
                        <w:r>
                          <w:rPr>
                            <w:b/>
                            <w:bCs/>
                            <w:sz w:val="32"/>
                            <w:szCs w:val="32"/>
                          </w:rPr>
                          <w:t>B</w:t>
                        </w:r>
                      </w:p>
                    </w:txbxContent>
                  </v:textbox>
                </v:shape>
                <w10:wrap type="topAndBottom"/>
              </v:group>
            </w:pict>
          </mc:Fallback>
        </mc:AlternateContent>
      </w:r>
      <w:commentRangeStart w:id="78"/>
      <w:commentRangeStart w:id="79"/>
      <w:r w:rsidR="003B2DE0">
        <w:rPr>
          <w:rFonts w:ascii="Arial" w:hAnsi="Arial" w:cs="Arial"/>
          <w:noProof/>
          <w:sz w:val="24"/>
          <w:szCs w:val="24"/>
        </w:rPr>
        <mc:AlternateContent>
          <mc:Choice Requires="wpg">
            <w:drawing>
              <wp:anchor distT="0" distB="0" distL="114300" distR="114300" simplePos="0" relativeHeight="251657222" behindDoc="0" locked="0" layoutInCell="1" allowOverlap="1" wp14:anchorId="4C38FC9A" wp14:editId="5275DA34">
                <wp:simplePos x="0" y="0"/>
                <wp:positionH relativeFrom="column">
                  <wp:posOffset>308758</wp:posOffset>
                </wp:positionH>
                <wp:positionV relativeFrom="paragraph">
                  <wp:posOffset>0</wp:posOffset>
                </wp:positionV>
                <wp:extent cx="5178425" cy="6348730"/>
                <wp:effectExtent l="0" t="0" r="3175" b="0"/>
                <wp:wrapNone/>
                <wp:docPr id="221" name="Group 221"/>
                <wp:cNvGraphicFramePr/>
                <a:graphic xmlns:a="http://schemas.openxmlformats.org/drawingml/2006/main">
                  <a:graphicData uri="http://schemas.microsoft.com/office/word/2010/wordprocessingGroup">
                    <wpg:wgp>
                      <wpg:cNvGrpSpPr/>
                      <wpg:grpSpPr>
                        <a:xfrm>
                          <a:off x="0" y="0"/>
                          <a:ext cx="5178425" cy="6348730"/>
                          <a:chOff x="0" y="0"/>
                          <a:chExt cx="5178425" cy="6348730"/>
                        </a:xfrm>
                      </wpg:grpSpPr>
                      <pic:pic xmlns:pic="http://schemas.openxmlformats.org/drawingml/2006/picture">
                        <pic:nvPicPr>
                          <pic:cNvPr id="220" name="Picture 220"/>
                          <pic:cNvPicPr>
                            <a:picLocks noChangeAspect="1"/>
                          </pic:cNvPicPr>
                        </pic:nvPicPr>
                        <pic:blipFill rotWithShape="1">
                          <a:blip r:embed="rId14" cstate="print">
                            <a:extLst>
                              <a:ext uri="{28A0092B-C50C-407E-A947-70E740481C1C}">
                                <a14:useLocalDpi xmlns:a14="http://schemas.microsoft.com/office/drawing/2010/main" val="0"/>
                              </a:ext>
                            </a:extLst>
                          </a:blip>
                          <a:srcRect l="11559" t="4371" b="55697"/>
                          <a:stretch/>
                        </pic:blipFill>
                        <pic:spPr bwMode="auto">
                          <a:xfrm>
                            <a:off x="0" y="2784764"/>
                            <a:ext cx="5178425" cy="2386330"/>
                          </a:xfrm>
                          <a:prstGeom prst="rect">
                            <a:avLst/>
                          </a:prstGeom>
                          <a:noFill/>
                          <a:ln>
                            <a:noFill/>
                          </a:ln>
                          <a:extLst>
                            <a:ext uri="{53640926-AAD7-44D8-BBD7-CCE9431645EC}">
                              <a14:shadowObscured xmlns:a14="http://schemas.microsoft.com/office/drawing/2010/main"/>
                            </a:ext>
                          </a:extLst>
                        </pic:spPr>
                      </pic:pic>
                      <wpg:grpSp>
                        <wpg:cNvPr id="219" name="Group 219"/>
                        <wpg:cNvGrpSpPr/>
                        <wpg:grpSpPr>
                          <a:xfrm>
                            <a:off x="49409" y="0"/>
                            <a:ext cx="5043805" cy="6348730"/>
                            <a:chOff x="457200" y="0"/>
                            <a:chExt cx="5043805" cy="6348730"/>
                          </a:xfrm>
                        </wpg:grpSpPr>
                        <wpg:grpSp>
                          <wpg:cNvPr id="1" name="Group 215"/>
                          <wpg:cNvGrpSpPr/>
                          <wpg:grpSpPr>
                            <a:xfrm>
                              <a:off x="459107" y="0"/>
                              <a:ext cx="5043805" cy="6348730"/>
                              <a:chOff x="0" y="0"/>
                              <a:chExt cx="5043805" cy="6348730"/>
                            </a:xfrm>
                          </wpg:grpSpPr>
                          <wpg:grpSp>
                            <wpg:cNvPr id="8" name="Group 8"/>
                            <wpg:cNvGrpSpPr/>
                            <wpg:grpSpPr>
                              <a:xfrm>
                                <a:off x="0" y="0"/>
                                <a:ext cx="5043805" cy="6348730"/>
                                <a:chOff x="-51691" y="1020985"/>
                                <a:chExt cx="5044368" cy="6363376"/>
                              </a:xfrm>
                            </wpg:grpSpPr>
                            <pic:pic xmlns:pic="http://schemas.openxmlformats.org/drawingml/2006/picture">
                              <pic:nvPicPr>
                                <pic:cNvPr id="7" name="Picture 7"/>
                                <pic:cNvPicPr>
                                  <a:picLocks noChangeAspect="1"/>
                                </pic:cNvPicPr>
                              </pic:nvPicPr>
                              <pic:blipFill rotWithShape="1">
                                <a:blip r:embed="rId12" cstate="print">
                                  <a:extLst>
                                    <a:ext uri="{28A0092B-C50C-407E-A947-70E740481C1C}">
                                      <a14:useLocalDpi xmlns:a14="http://schemas.microsoft.com/office/drawing/2010/main" val="0"/>
                                    </a:ext>
                                  </a:extLst>
                                </a:blip>
                                <a:srcRect l="6616" t="42834" r="1951" b="3841"/>
                                <a:stretch/>
                              </pic:blipFill>
                              <pic:spPr bwMode="auto">
                                <a:xfrm>
                                  <a:off x="-9" y="1020985"/>
                                  <a:ext cx="4866855" cy="2727309"/>
                                </a:xfrm>
                                <a:prstGeom prst="rect">
                                  <a:avLst/>
                                </a:prstGeom>
                                <a:noFill/>
                                <a:ln>
                                  <a:noFill/>
                                </a:ln>
                                <a:extLst>
                                  <a:ext uri="{53640926-AAD7-44D8-BBD7-CCE9431645EC}">
                                    <a14:shadowObscured xmlns:a14="http://schemas.microsoft.com/office/drawing/2010/main"/>
                                  </a:ext>
                                </a:extLst>
                              </pic:spPr>
                            </pic:pic>
                            <wps:wsp>
                              <wps:cNvPr id="3" name="Text Box 2"/>
                              <wps:cNvSpPr txBox="1">
                                <a:spLocks noChangeArrowheads="1"/>
                              </wps:cNvSpPr>
                              <wps:spPr bwMode="auto">
                                <a:xfrm>
                                  <a:off x="-51691" y="6164606"/>
                                  <a:ext cx="5044368" cy="1219755"/>
                                </a:xfrm>
                                <a:prstGeom prst="rect">
                                  <a:avLst/>
                                </a:prstGeom>
                                <a:solidFill>
                                  <a:srgbClr val="FFFFFF"/>
                                </a:solidFill>
                                <a:ln w="9525">
                                  <a:noFill/>
                                  <a:miter lim="800000"/>
                                  <a:headEnd/>
                                  <a:tailEnd/>
                                </a:ln>
                              </wps:spPr>
                              <wps:txbx>
                                <w:txbxContent>
                                  <w:p w14:paraId="7D18652D" w14:textId="0C53EC08" w:rsidR="0034758C" w:rsidRPr="0054286D" w:rsidRDefault="0034758C" w:rsidP="003C393B">
                                    <w:pPr>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w:t>
                                    </w:r>
                                    <w:r>
                                      <w:rPr>
                                        <w:rFonts w:ascii="Arial" w:hAnsi="Arial" w:cs="Arial"/>
                                      </w:rPr>
                                      <w:t>1. Schematic of A) experimental culture conditions and B) measured growth responses as a function of exposure window. We measured growth in juvenile C. virginica oyster shell area in an early (0-18 days) and later (18-36 days) window. We measured relative shell growth (per 36 days), shell thickness (mg mm</w:t>
                                    </w:r>
                                    <w:r>
                                      <w:rPr>
                                        <w:rFonts w:ascii="Arial" w:hAnsi="Arial" w:cs="Arial"/>
                                        <w:vertAlign w:val="superscript"/>
                                      </w:rPr>
                                      <w:t>-</w:t>
                                    </w:r>
                                    <w:r w:rsidRPr="00A761FA">
                                      <w:rPr>
                                        <w:rFonts w:ascii="Arial" w:hAnsi="Arial" w:cs="Arial"/>
                                        <w:vertAlign w:val="superscript"/>
                                      </w:rPr>
                                      <w:t>2</w:t>
                                    </w:r>
                                    <w:r>
                                      <w:rPr>
                                        <w:rFonts w:ascii="Arial" w:hAnsi="Arial" w:cs="Arial"/>
                                      </w:rPr>
                                      <w:t>), and the condition index (mg mg</w:t>
                                    </w:r>
                                    <w:r>
                                      <w:rPr>
                                        <w:rFonts w:ascii="Arial" w:hAnsi="Arial" w:cs="Arial"/>
                                        <w:vertAlign w:val="superscript"/>
                                      </w:rPr>
                                      <w:t>-2</w:t>
                                    </w:r>
                                    <w:r>
                                      <w:rPr>
                                        <w:rFonts w:ascii="Arial" w:hAnsi="Arial" w:cs="Arial"/>
                                      </w:rPr>
                                      <w:t>) only at the end of the experiment.</w:t>
                                    </w:r>
                                  </w:p>
                                </w:txbxContent>
                              </wps:txbx>
                              <wps:bodyPr rot="0" vert="horz" wrap="square" lIns="91440" tIns="45720" rIns="91440" bIns="45720" anchor="t" anchorCtr="0">
                                <a:noAutofit/>
                              </wps:bodyPr>
                            </wps:wsp>
                          </wpg:grpSp>
                          <wps:wsp>
                            <wps:cNvPr id="213" name="Text Box 213"/>
                            <wps:cNvSpPr txBox="1">
                              <a:spLocks noChangeArrowheads="1"/>
                            </wps:cNvSpPr>
                            <wps:spPr bwMode="auto">
                              <a:xfrm>
                                <a:off x="257577" y="180304"/>
                                <a:ext cx="354747" cy="294199"/>
                              </a:xfrm>
                              <a:prstGeom prst="rect">
                                <a:avLst/>
                              </a:prstGeom>
                              <a:noFill/>
                              <a:ln w="9525">
                                <a:solidFill>
                                  <a:schemeClr val="bg1"/>
                                </a:solidFill>
                                <a:miter lim="800000"/>
                                <a:headEnd/>
                                <a:tailEnd/>
                              </a:ln>
                            </wps:spPr>
                            <wps:txbx>
                              <w:txbxContent>
                                <w:p w14:paraId="1D247F51" w14:textId="77777777" w:rsidR="0034758C" w:rsidRPr="00E54548" w:rsidRDefault="0034758C" w:rsidP="00AA704B">
                                  <w:pPr>
                                    <w:rPr>
                                      <w:b/>
                                      <w:bCs/>
                                      <w:sz w:val="32"/>
                                      <w:szCs w:val="32"/>
                                    </w:rPr>
                                  </w:pPr>
                                  <w:r>
                                    <w:rPr>
                                      <w:b/>
                                      <w:bCs/>
                                      <w:sz w:val="32"/>
                                      <w:szCs w:val="32"/>
                                    </w:rPr>
                                    <w:t>A</w:t>
                                  </w:r>
                                </w:p>
                              </w:txbxContent>
                            </wps:txbx>
                            <wps:bodyPr rot="0" vert="horz" wrap="square" lIns="91440" tIns="45720" rIns="91440" bIns="45720" anchor="t" anchorCtr="0">
                              <a:noAutofit/>
                            </wps:bodyPr>
                          </wps:wsp>
                          <wps:wsp>
                            <wps:cNvPr id="214" name="Text Box 214"/>
                            <wps:cNvSpPr txBox="1">
                              <a:spLocks noChangeArrowheads="1"/>
                            </wps:cNvSpPr>
                            <wps:spPr bwMode="auto">
                              <a:xfrm>
                                <a:off x="218943" y="2788266"/>
                                <a:ext cx="354330" cy="294005"/>
                              </a:xfrm>
                              <a:prstGeom prst="rect">
                                <a:avLst/>
                              </a:prstGeom>
                              <a:noFill/>
                              <a:ln w="9525">
                                <a:solidFill>
                                  <a:schemeClr val="bg1"/>
                                </a:solidFill>
                                <a:miter lim="800000"/>
                                <a:headEnd/>
                                <a:tailEnd/>
                              </a:ln>
                            </wps:spPr>
                            <wps:txbx>
                              <w:txbxContent>
                                <w:p w14:paraId="3974F9C8" w14:textId="5F2563EA" w:rsidR="0034758C" w:rsidRPr="00E54548" w:rsidRDefault="0034758C" w:rsidP="00AA704B">
                                  <w:pPr>
                                    <w:rPr>
                                      <w:b/>
                                      <w:bCs/>
                                      <w:sz w:val="32"/>
                                      <w:szCs w:val="32"/>
                                    </w:rPr>
                                  </w:pPr>
                                  <w:r>
                                    <w:rPr>
                                      <w:b/>
                                      <w:bCs/>
                                      <w:sz w:val="32"/>
                                      <w:szCs w:val="32"/>
                                    </w:rPr>
                                    <w:t>B</w:t>
                                  </w:r>
                                </w:p>
                              </w:txbxContent>
                            </wps:txbx>
                            <wps:bodyPr rot="0" vert="horz" wrap="square" lIns="91440" tIns="45720" rIns="91440" bIns="45720" anchor="t" anchorCtr="0">
                              <a:noAutofit/>
                            </wps:bodyPr>
                          </wps:wsp>
                        </wpg:grpSp>
                      </wpg:grpSp>
                    </wpg:wgp>
                  </a:graphicData>
                </a:graphic>
              </wp:anchor>
            </w:drawing>
          </mc:Choice>
          <mc:Fallback>
            <w:pict>
              <v:group w14:anchorId="4C38FC9A" id="Group 221" o:spid="_x0000_s1032" style="position:absolute;margin-left:24.3pt;margin-top:0;width:407.75pt;height:499.9pt;z-index:251657222" coordsize="51784,634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7zXtV4AQAAMESAAAOAAAAZHJzL2Uyb0RvYy54bWzUWNlu4zYUfS/QfyD0&#10;nlj7hjiDaTIJBpi2QWeKPtOSbBEjiSpJx06/voekbEtZmkmatJkAdrhe3eXcc6988m7bNuS6EpLx&#10;bu54x65Dqq7gJetWc+f3LxdHqUOkol1JG95Vc+emks670x9/ONn0eeXzmjdlJQiEdDLf9HOnVqrP&#10;ZzNZ1FVL5THvqw6bSy5aqjAVq1kp6AbS22bmu24823BR9oIXlZRYPbebzqmRv1xWhfp1uZSVIs3c&#10;gW7KfAvzvdDfs9MTmq8E7WtWDGrQZ2jRUtbhoXtR51RRshbsjqiWFYJLvlTHBW9nfLlkRWVsgDWe&#10;e8uaS8HXvbFllW9W/d5NcO0tPz1bbPHL9aXoP/dXAp7Y9Cv4wsy0LdulaPV/aEm2xmU3e5dVW0UK&#10;LEZekoZ+5JACe3EQpkkwOLWo4fk794r6wyM3Z7sHzybq9KzI8Rl8gNEdHzyOFdxSa1E5g5D2m2S0&#10;VHxd90cIV08VW7CGqRsDPQRGK9VdX7HiStgJ3HklCCvnju8Dbh1tgXns68cSvQQv60v6nL1FtVWf&#10;ePFVko6f1bRbVe9lD9wim/Tp2fS4mU4euWhYf8Gahgiu/mCq/lzTHg/1DBz15mAtQH8LNPc4zALy&#10;nBfrtuqUzTBRNTCcd7JmvXSIyKt2UcFC8bH0EHdkt8LzesE6ZdNJiuI3GKBTzvOiKDNpFwYJTiPn&#10;oijOkuGgEpUq6p2VO0usiyQwSRabn3kJ6XStuDHoXkz6wGASh1bovcj0gzQOLDL3+ILnhVSXFW+J&#10;HsAgKG0eQq8/SaW1OhzRedBx7Wes07zpJgs4qFdMcLTewxChGyWVHY4Q4sEzFiEm0YmPBUjXsH9C&#10;WoZZ6ELQPanphkHq/mNqhlECEh1fHuXnA9f3/pvm5z5Z9wYMiYCoT42MnmNklHluMlZ0H+YH1KT5&#10;owT0wM2nGogKNzYwfYZ5kxA8wbKjyIszOBjB91zfzVLjW236nmXdMAxiqGj5GUmQxFrBB4zUZIPP&#10;d8OygMSUYw2zTCnzu2ZY/zGGjWMvtgTrp0EIegYUsshSbZCGpobQXP5rpj2yHDOB2Q6pYRrHaTQw&#10;jZ/46AEMk+1BduDRV6ZaNJFyV/A2vbxT8p7UJ5lKioIAQaZg28Ie7CD3RZv/E98S32a8OaQ7KaK2&#10;WN6VYNnfqu5C8E1d0RLa2Qo/yNdX7cO+qfSNch8QCGPX5DXNd0GJxpnvobYkiNA4858cFMkbVuoS&#10;qGufFKvFWSPINUWZvzB/g/TJsaYjm7mTRWgRJxWT5i1T6Pwb1s6d1NV/+jrNtWc+dKUZK8oaOwaS&#10;TIHVrrIFVo/UdrE1zVawi8CClzcIAFoh06/ixQSDmou/HLJBkz935J9rqjvA5mMH/2deGOq3AjMx&#10;xRAJNN5ZjHdoV0DU3FEOscMzhZk7GPYeLcqSmbZB62Y1AdHqCUBpRkN7baP86kj1vXuwijX4ViuF&#10;HuO/Q6sfJVFiC7iXuoF7q1kLojAJsa2rlJ+FXvaS/DFB4ASd5jWz2sN4sbIJCXSPof6SSDV2H/Dx&#10;NpE6QHboAjB7DR71PVQrW7wPTIq1/wWdXpqFSBaNviRN/fgWlwKe+u1hB08XXTXUfKHy9pbgOfTm&#10;O/p6m/A8vHhMSdWs43cSE5nhNx39Q8x4bm4cfnk6/RsAAP//AwBQSwMECgAAAAAAAAAhAJx4Og2m&#10;NgYApjYGABQAAABkcnMvbWVkaWEvaW1hZ2UxLnBuZ4lQTkcNChoKAAAADUlIRFIAAAZmAAAGiAgG&#10;AAAAnvRh6QAAAAFzUkdCAK7OHOkAAAAEZ0FNQQAAsY8L/GEFAAAACXBIWXMAABcRAAAXEQHKJvM/&#10;AAD/pUlEQVR4XuzdIawk15k/7D9aGTrMaGVoEmkUNHCgyUoDB46CTFayFs0ig4ABAZZ2wYBoZRBg&#10;EGAQMCDAwGC0CjAIMIgUSwmwtAEGVmQQMN/3u+5jnzn3VHV1dXVXdffzSK887q5bXVVdXXXqfeuc&#10;+n+vAQAAAAAAOAuFGQAAAAAAgDNRmAEAAAAAADgThRkAAAAAAIAzUZgBAAAAAAA4E4UZAAAAAACA&#10;M1GYAQAAAAAAOBOFGQAAAAAAgDNRmAEAAAAAADgThRkAAAAAAIAzUZgBAAAAAAA4E4UZAAAAAACA&#10;M1GYAQAAAAAAOBOFGQAAAAAAgDNRmAEAAAAAADgThRkAAAAAAIAzUZgBAAAAAAA4E4UZAAAAAACA&#10;M1GYAQAAAAAAOBOFGQAAAAAAgDNRmAEAAAAAADgThRkAAAAAAIAzUZgBAAAAAAA4E4UZAAAAAACA&#10;M1GYAQAAAAAAOBOFGQAAAAAAgDNRmAEAAAAAADgThRkAAAAAAIAzUZgBAAAAAAA4E4UZAAAAAACA&#10;M1GYAQAAAAAAOBOFGQAAAAAAgDNRmAEAAAAAADgThRkAAAAAAIAzUZgBAAAAAAA4E4UZAAAAAACA&#10;M1GYAQAAAAAAOBOFGQAAAAAAgDNRmAEAAAAAADgThRkAAAAAAIAzUZgBAAAAAAA4E4UZAAAAAACA&#10;M1GYAQAAAAAAOBOFGQAAAAAAgDNRmAEAAAAAADgThRkAAAAAAIAzUZgBAAAAAAA4E4UZAAAAAACA&#10;M1GYAQAAAAAAOBOFGQAAAAAAgDNRmAEAAAAAADgThRkAAAAAAIAzUZgBAAAAAAA4E4UZAAAAAACA&#10;M1GYAQAAAAAAOBOFGQAAAAAAgDNRmAEAAAAAADgThRkAAAAAAIAzUZgBAAAAAAA4E4UZAAAAAACA&#10;M1GYAQAAAAAAOBOFGQAAAAAAgDNRmAEAAAAAADgThRkAAAAAAIAzUZgBAAAAAAA4E4UZAAAAAACA&#10;M1GYAQAAAAAAOBOFGQAAAAAAgDNRmAEAAAAAADgThRkAAAAAAIAzUZgBAAAAAAA4E4UZAAAAAACA&#10;M1GYAQAAAAAAOBOFGQAAAAAAgDNRmAEAAAAAADgThRkAAAAAAIAzUZgBAAAAAAA4E4UZAAAAAACA&#10;M1GYAQAAAAAAOBOFGQAAAAAAgDNRmAEAAAAAADgThRkAAAAAAIAzUZgBAAAAAAA4E4UZAAAAAACA&#10;M1GYAQAAAAAAOBOFGQAAAAAAgDNRmAEAAAAAADgThRkAAAAAAIAzUZgBAAAAAAA4E4UZAAAAAACA&#10;M1GYAQAAAAAAOBOFGQAAAAAAgDNRmAEAAAAAADgThRkAAAAAAIAzUZgBAAAAAAA4E4UZAAAAAACA&#10;M1GYAQAAAAAAOBOFGQBY0UcffbQ3AAAAALgeCjMAsKL/9//+394AAAAA4HrI9gDAinqFmDYAAAAA&#10;uB6yPQCwol4hpg0AAAAArodsDwCsqFeIaQMAAACA6yHbAwAr6hVi2gAAAADgesj2AMCKeoWYNgAA&#10;AAC4HrI9ALCiXiGmDQAAAACuh2wPAKyoV4hpAwAAAIDrIdsDACvqFWLaAAAAAOB6yPYAwIp6hZg2&#10;AAAAALgesj0AsKJeIaYNAAAAAK6HbA8ArKhXiGkDAAAAgOsh2wMAK+oVYtoAAAAA4HrI9gDAinqF&#10;mDYAAAAAuB6yPQCwol4hpg0AAAAArodsDwCsqFeIaQMAAACA6yHbAwAr6hVi2gAAAADgesj2AMCK&#10;eoWYNmCK3r4jhBBC3FIAAFwKLRcAWFEvqdAGTNHbd4QQQohbCgCAS6HlAgAr6iUV2oAp7C8A3Crn&#10;QADg0mi5AMCKSiJhLGAK+wsAt8o5EAC4NFouALCikkgYC5jC/gLArXIOBAAujZYLAKyoJBLGAqaw&#10;vwBwq5wDAYBLo+UCACsqiYSxgCnsLwDcKudAAODSaLkAwIpKImEsYAr7CwC3yjkQALg0Wi4AsKKS&#10;SBgLmML+AsCtcg4EAC6NlgsArKgkEsYCprC/AHCrnAMBgEuj5QIAKyqJhLGAKewvANwq50AA4NJo&#10;uQDAikoiYSxgCvsLALfKORAAuDRaLgCwopJIGAuYwv4CwK1yDgQALo2WCwCsqCQSxgKmsL8AcKuc&#10;AwGAS6PlAgArKomEsYAp7C8A3CrnQADg0mi5AMCKSiJhLGAK+wsAt8o5EAC4NFouALCikkgYC5jC&#10;/gLArXIOBAAujZYLAKyoJBLGAqawvwBwq5wDAYBLo+UCACsqiYSxgCnsLwDcKudAAODSaLkAwIpK&#10;ImEsYAr7CwC3yjkQALg0Wi4AsKKSSBgLmML+AsCtcg4EAC6NlgsArKgkEsYCprC/AHCrnAMBgEuj&#10;5QIAKyqJhLGAKewvANwq50AA4NJouQDAikoiYSxgCvsLAMf461//+vrf//3fX//sZz/78Zzy85//&#10;/PVnn322m2K7nAMBgEuj5QIAKyqJhLGAKewvAMz1l7/85Y2CTBsfffTRbsptKssJAHAptFwAYEV1&#10;0mMoYIpL2V++/PLL159//vnr58+f3yX6cif2q1evdu8CbMfLly/vjlP57zX75z//+frf/u3f7s4h&#10;v/zlL1//4x//+PH1//qv/7p7/V/+5V9e/+///u/d60U5jn///fe7V9ZzKedAAIBCywUAVlQSCWMB&#10;U2x5f/n6669ff/jhh6/ffvvtN/btOt555527ab799tvdX92ubIMXL17s/u9NKWyVbfb48ePdq6eV&#10;4ln5zHxHl26NbTjm448//nF56l4JQ69zHt98883dMeutt956/dVXX+1evU6lt8wvfvGLH4sytf/5&#10;n//p7oc5HuT1Dz74YPfKespvBQDgUmi5AMCKSiJhLGCKLe4vuYv66dOnb+zP+yKJ0E8//XQ3h9uT&#10;IkiKVEMFg08++eTHbXWuZH0+p3xmPv/SrbENx9S/kfpZHkOvcx7vv//+3ba/hmLksb744ou7bdEe&#10;l0rxKu+lJ+Saym8FAOBSaLkAwIpKImEsYIqt7S9J2D148OCNfbn0ikmSOUm8RP7dK95c+9BBPRkW&#10;qKx/ekv05M70c2+jkqBOXEPPgTW24Zj33nvvx+XJ76YYep3TK8W79JbRi2+4x0yUnl3vvvvuqkOa&#10;ld8KAMCl0HIBgBWVRMJYwBRb2l+SRE6SrixTkptJ3o0l7TK8VP03KeJs4bkF55S70cv6D919Xhe7&#10;zpUwzjOASiHtGqyxDYfk88uyZP8vhl7n9OpeIHrL/PT8md4zZiLH6Ryv195e5fcCAHAptFwAYEUl&#10;kTAWMMWW9pe6h0USdim6TJHpUsQpfzvUa+RaleRmoleUymvlfcn6eba2DdNjpyxPPUzU0OucXum5&#10;lmORnkqvX//Hf/zH3v1wC9us/F4AAC6FlgsArKgkEsYCptjK/lI/sDxJujz4/xDPnj378e/Ts+FW&#10;ZDvtW+/0XCnTPHnyZPcqh9jaNhwavm7KsHYsr+79kQLzrfvP//zPu23x85///PX//d//7V69rz5+&#10;Zd9dQ/l8AIBLoeUCACsqiYSxgCm2sL/kTum6x8uLFy9270yXXjPl74eGM8uQWnnWQaK8nx4GSaSm&#10;F0QS7r1nh5S/y53fme7hw4d3044Ns1Z/1liRKetapht7UHuWq0yX57V8+umnd/+un7OTZ4uUaVJI&#10;KOqiV0nWZ8irfHbWPdsrRZ2sX/13x8i61Mtb1NulDAdWluXRo0c/Lku279QeU1NlfnlOTP05+XeK&#10;evsKgafYhtkWWc8sQ4bAyn+zfPlu98nnlOXJfIqh14+VZ6dk+cqylm2XIaj2bbv6Oz/0dzd3+9SO&#10;WfapyrNlEvn3kLIdym89+1Cmz+842yK/4WyXdh7ZbvmbLHOWP9NlHcq+2HPOzyoyfFnpKbOvKFPk&#10;MzL90HH71Mr3BgBwKbRcAGBFJZEwFjDFFvaX+i7/JOnm2veA+SR58xlJzkaSluVzS9RFoRSMkrhs&#10;p6kjScteIr5O5A8lajP/el5JmA5J0jLTlORlSWYORZ2UL+tdXk9iu8yvF0PLe4gUr8r86u+lLEsK&#10;cZGE/NiylKTyseoC1lCMPediyW2YYsC+7y/bb2x/rj+7FLhi6PW59n0/JVIwGUqqH/q7W2L7xBLL&#10;PlVZ3uzXY9u9fGb2x33rmSJblisxdhzKtugtf3n/HJ8VeT0FnEz3i1/84vU//vGP3Tvj6v1hiWPP&#10;ocpnAwBcCi0XAFhRSSSMBUyxhf0lxY2yHKdMzOUu8XxGEo91Magkb/PfknRM8r1O6mYZy936SSTW&#10;hYckY9skcaYr7w8N0ZNCQJkmkeXqSXGiTJPPjiRAE0l2l/eyTOX1Ojlcb9/6M5Mwz/zyWtk2iczz&#10;mKR+tmHpAVWS8UX5nCxjkvHlM/P/WY5s43q719/JXHXiN8np/H+S9vlv3cMkMbT/LbUN02un/s6y&#10;fvn77C/ZT+qkeN7rzaMu6GV9iqHX58o2qnuyZf2yrCXabZfvrueQ390S2yeWWvYpUvQo8xn6DRdl&#10;uuzv9f6S/08Bpd7PEvU6Z33LdPXfJrJOrfLeOT7rr3/96+t//dd/vXv/l7/85eSiTOTYWead7+Xc&#10;ymcDAFwKLRcAWFFJJIwFTLH2/pICSFmGfXebHyPzLZ9TiipJOJbeLnm/FFeS4E5iskyf5GRPnaDP&#10;PGv1emWorFY+o04cJ5II7Sl3umf6/F2tJLHbAkhRr3eJrHdbSEpivF7nY4Y0q4eVq9epXpay3Fm3&#10;9rOyLHVy/pghzdrvvVfkSRK/TJNt3E6z1DZs96vsP73lqXtbZZpWXair982h1+do98+hYazqAmQi&#10;26rWbv/8d+rvbu72WWrZp0oxr8yjV7So1Z+XKD1Vavnu2ulSAGyXrz7+ZH1b9d8nTvVZmWcpyuxb&#10;/yHlex86jp1SWS8AgEuh5QIAKyqJhLGAKdbeX5LIK8uw727zY9TJ90QKAkOJ2Nw9X6bbdyd9KZok&#10;Uowp6rvoe0nyOrlc7lLPHeytOtneJqHrzxgq6rTrnaR4/q6nTtLW63KouidMXZTqfQe9xHuU4a8S&#10;xyxLXSAbSxrXn9cWVJbahvV7+bwx9X7V7qfZpuW9uugw9PocdSI+PSnG1Mu6b9uN/e6W2j5LLftU&#10;9XLv6/FXpkvk997b/9vCUva3od9J3ivT5e9q5fXEKT+rPFNmblEmyjEwcUwhdo7yuQAAl0LLBQBW&#10;VBIJYwFTrL2/1EnNtvBQS/I1ib8p0Uua5/XyOYmh5F/d2yN3cQ8lKYu6wFInw/N35fW2aJL3yh3i&#10;uYu9bIMkPlslcZzkaZt4HSvaFElMl2nymUMFhaiTo21vkEPU32mWsai/g6zP2GcslaitCzNj32em&#10;K/tP+3lLbMND96v6M9vlGdo2Sya3U1Ap22Pfstaf226b+jsfW64lt89Syz5VPSRYPntMmS5R/zZa&#10;dRGkfv5Oa6ygWF5PnOqz/vKXv7z+2c9+9uPrQ7HvmTN1UfHcz5kpnwsAcCm0XABgRSWRMBYwxdr7&#10;S4oWZRnG7m6vE+z7opdgrZ8pMVYAqpdnSq+DukdA27smCea83vaEqXuU5O9LUrIdImhf4aXuGZBh&#10;mXqmrneU4cPa5ThU3Quh/i4OWZay7bIs+5Lr+9TDouW7GNpWQ5bYhnUvrBQM9qmHx2qXt/6MetsM&#10;vX5KKZiW7yrRmrrtltw+U+1b9qnqeewraJbpEkM9h6I+Do0Ve+oiaNtDq7yeONVnffHFFz++Nhb7&#10;CjOHDAe3tPK5AACXQssFAFZUEgljAVOsvb/Ud2uP3Sld3yE/FkmS9tTJ07E740tyO9NPSW7XBaMk&#10;LmulQJF51srr+W8kEVnmUStJ7STa294yUSdUh9Zp6nrnvTJdWa45ss3KfNrvol6WsWGjsq5lumOW&#10;pUiyOduwzDOR/W7qnfnHbsNsk7JfJVKEyHc+FnVBo17OJP7L6/VnDL1+rCx7tl+9bNnvEvmc8pmJ&#10;9vuOKdtuye1TO3bZp6rnk88cU087pv5tjxV7phZmxizxWceqCzP7ip9LK58LAHAptFwAYEUlkTAW&#10;MMXa+0tdmBm78z0JwyQDe1EPsZOEbatOmLe9V2p1QSBDHE0x9DyVqIdJKupeMGXYoHo4tJK8rod2&#10;GkpUlmR2W/gp6vXJdh5TL1fb8+cQ+T7KfOrvov4O9iXBl1qWWhL0dZGgRLbL2H63xDasv8s5kfkW&#10;Wdbyer1fDL0+V5Y5ifi2oDUW7W9v6u9uye0TSyz7VPX+MfQ7rJVps2xj6mLJUEErphRmzvFZx6oL&#10;M/mccyqfCwBwKbRcAGBFJZEwFjDF2vtLXbzIHe1z1HfP9+ZRJ8zb4kktvTjKdFMLAkmCl79phz6r&#10;E5kl4VmSoCkSlLvr66Rkma6sU5KqSf626mT2UBGpXu99yc6lnvFQF5nq72KoaNFzqudNZHunGFYX&#10;A0tke/d6OyyxDet55HvPPnBI5Lsu6v2t/oyh1+fI59U9WBLZZlmWrGO+1xSCMt3Y/j/1d7fk9llq&#10;2afKEGFlHvsKjlGm3Vfky/KWaY8tzJzjs46VfbbMe9/vbGnlcwEALoWWCwCsqCQSxgKmWHt/qZOj&#10;6fkyR90ToveMhDphPpZQrHu/TC0S1UMitcNzZR7lvfT4STK4/H/9PJ06MZ151HfhZ/v01InMoaR3&#10;vd77kvV1crZOdB+q7r1UfxeHLEtdrDtmWcZkm7fDWfW29RLbsP6uju0B9PDhw+5nDL1+qBSn6sJG&#10;vs+x55PU27D93Km/u6W2z5LLfoi6Z84+ZTqFmTfVBd2h49mplM8FALgUWi4AsKKSSBgLmGLt/aVO&#10;yNW9SKZKIrH8faKXiK0Tj2Pzr5dlqCBSSzK3TN9LftYJ5yQySxGq7QWT93rTJYae+VBPkyJDT13g&#10;GHt2RJSEdv57jGyH8pn1d1F/B1OXZd8QTGPy3eT7THFsLNlcb8fe5y2xDethxqYUH7O8Q4nvUgRo&#10;P2Po9UPVRcJ9w3vVBcR8fvvbmvq7W2r7LLnsh6j3+V7vtlqZTmHmTXURe27vpbnK5wIAXAotFwBY&#10;UUkkjAVMsfb+kkRm3eOl7kkyRZ2MHUpAloR57pAfc0hiN+qkfe8u7/QYKe8n+VyWoy361AWe/E2Z&#10;bmwZ6rv9h5LBZT77kvUpOJR5JUk7Vz2sU/tdnHtZ6iRytv2QJOTLsiXaxPQSy10PkZeeLWPy+fXy&#10;1D056v2k/oyh1+eoC1X7egjV0/bWq6zHvt/dUttnyWU/RLZ5mddYYSPKdAozb5r6ez2F8rkAAJdC&#10;ywUAVlQSCWMBU2xhf6l7quTu9XZIsCFJDtZDOPUKGXXCfN8wSSlwlJ4H+e/Y3e9tT59eT506YV4P&#10;8dX2vEgytDddnXRuleUcKhgcUuCoeyy0RaND1IWouudDvSxDz8MpllqWFPimzieJ60yXbVn3nFhy&#10;G9bFx6HvNZ9dF9za/bkeaq/+jKHX58jfl3mNJcjr3mCJ9rd1yO8ultg+Sy37oeqiwlDvtaJMpzDz&#10;pnoZ2uPjqZXPBQC4FFouALCikkgYC5hiC/tLEq4lOV4iPVDqJHmRAkgSq3WCtkRvCJw6CbvvLvpI&#10;srdMn3/3lqFO+ieGksB1D5JSSOkVj6ZOV9RJ76HCTL3e+57ZUCe09yWWxwwNR7TGsiRxXOaTGPru&#10;62Vrh9Facrnr97Pvtgnw7AN1US6/h3aaoQLAIYWBfeoiz1BPknq7lGifyVRPM7Tta0tsn6WW/VDZ&#10;5mVeWY8xZTqFmZ/kGFuOe/uW9RTKOgEAXAotFwBYUUkkjAVMsZX9JQnBJOXqfTiRwkMSh4mSvOtN&#10;k4Ror4dLnfAd64FStEOrvffee3eJ2xRf8t/8f3kvkWTwmHaZh3oD1dMkxpY126qeNonsbJ+6eFCv&#10;975kfd3raCwxu09d1KoTt4csy9Qk8RTZHmVeibKN0rMn32W9vPme2mTzktuwLT5mn02iO8uR/+b/&#10;y3uZrjePuhhZvz/0+hztcpb9P9sm/y3rme1Vr3Peqx36u1ti+yy17IeqCwuZ75jymVnOMVN/B2PF&#10;kvL6OT7rGPVQdtlvzq18NgDApdByAYAVlUTCWMAUW9pfUhSpk3/7IgWU9MzI3fRD6mTsVOmRUidu&#10;e5Fk55TkZJ0oTgJ9SJ14HustU9RFhRJ1YaZe/rEh2aIklbM9j1EXtJKsLuYsS7bHErJNyjyHYui7&#10;XHobJum9b79Kr5DeZ2V7lmnqzxh6/RjZFvV32UaGo8u61D1F2uHAynoe8rs7ZvsUSyz7HOV5U1nf&#10;et9vlc9UmPlJPSzkkvOdqnw2AMCl0HIBgBWVRMJYwBRb3F9SGEmyLsnOJA2T7Mzd7/l37m5PL5Wp&#10;CbwMO1b+5lBJ3iYZWRKX+W+WaV/viVqGTsrnJ8aenZP1LdNNecZCilGZNsuUSKGm7plQ1jv/HVPm&#10;k5gy5NSQJKPLfOphzOLcy9JKIj+fne2U4lgS9/ke8znpPTOUSD/Vcqf3VQoMKUJkWbJcKSCN7dNZ&#10;h95nDL1+rKxTlinLVi9jve+PfXbZdnN+d3O2T+3YZZ+jHkZt7Pk25TPb30gry1SmzfoMyTqV6dqi&#10;Snn9HJ91jFKMy3c1VtQ6lfK9AQBcCi0XAFhRSSSMBUxhfwE4TgoKKSzkWJpCENOkmFzOQfsKSKfi&#10;HAgAXBotFwBYUUkkjAVMYX8BOF4KC+V4umSPkmtWnkW0Vm+ZcA4EAC6NlgsArKgkEsYCprC/AByv&#10;7jWTodMYV2+vNR76XzgHAgCXRssFAFZUEgljAVPYXwCWUZ41k+di5Tk2DCs9jFKcGXu2zak5BwIA&#10;l0bLBQBWVBIJYwFT2F8AlpNnzOSYumYvkK1L0SrFq2ynly9f7l5dh3MgAHBptFwAYEUlkTAWMIX9&#10;BWA5KTq8/fbbd4WHPNye+8qzZZ4+fbp7ZT3OgQDApdFyAYAVlUTCWMAU9heAZaUXyEcffbR6b5Ct&#10;ev78+d32WXMIs8I5EAC4NFouALCikkgYC5jC/gLArXIOBAAujZYLAKyoJBLGAqawvwBwq5wDAYBL&#10;o+UCACsqiYSxgCnsLwDcKudAAODSaLkAwIpKImEsYAr7CwC3yjkQALg0Wi4AsKKSSBgLmML+AsCt&#10;cg4EAC6NlgsArKgkEsYCprC/AHCrnAMBgEuj5QIAKyqJhLGAKewvANwq50AA4NJouQDAikoiYSxg&#10;CvsLALfKORAAuDRaLgCwopJIGAuYwv4CwK1yDgQALo2WCwCsqCQSxgKmsL8AcKucAwGAS6PlAgAr&#10;KomEsYAp7C8A3CrnQADg0mi5AMCKSiJhLGAK+wsAt8o5EAC4NFouALCikkgYC5jC/gLArXIOBAAu&#10;jZYLAKyoJBLGAqawvwBwq5wDAYBLo+UCACsqiYSxgCnsLwDcKudAAODSaLkAwIpKImEsYAr7CwC3&#10;yjkQALg0Wi4AsKKSSBgLmKK37wghhBC3FAAAl0LLBQBW1EsqtAFT9PYdIYQQ4pYCAOBSaLkAwIp6&#10;SYU2AAAAALgesj0AsKJeIaYNAAAAAK6HbA8ArKhXiGkDAAAAgOsh2wMAK+oVYtoAAAAA4HrI9gDA&#10;inqFmDYAAAAAuB6yPQCwol4hpg0AAAAArodsDwCsqFeIaQMAAACA6yHbAwAr6hVi2gAAAADgesj2&#10;AMCKeoWYNgAAAAC4HrI9ALCiXiGmDQAAAACuh2wPAKyoV4hpAwAAAIDrIdsDACvqFWLaAAAAAOB6&#10;yPYAwIp6hZg2gL7PP//89UcfffRGvHz5cvcuAAAAbJNsDwCsqFeIaQPoSyGm/b08ffp09y7A9fn6&#10;66/vitJ1/PnPf969CwDApZDtAYAVtUnlXgB9CjPAren1FPzss8927wIAcClkewBgRW1SuRdAn8IM&#10;cGsUZgAAroNsDwCsqE0q9wLoU5gBbo3CDADAdZDtAYAVtUnlXgB9CjPArVGYAQC4DrI9ALCiNqnc&#10;C6Dv2bNn934vCjPANVOYAQC4DrI9ALCiNqncC6AvRZj29/Lo0aPduwDX5w9/+IPCDADAFZDtAYAV&#10;tUnlXgB9CjPArUkRpi3MfPLJJ7t3AQC4FLI9ALCiNqncC6BPYQa4NQozAADXQbYHAFbUJpV7AfQp&#10;zAC3RmEGAOA6yPYAwIrapHIvgD6FGeDWKMwAAFwH2R4AWFGbVO4F0KcwA9wahRkAgOsg2wMAK2qT&#10;yr0A+nqFmXfffXf3LsD1UZgBALgOsj0AsKI2qdwLoC+9Y9rfyzvvvLN7F+D69AozH3/88e5dAAAu&#10;hWwPAKyoTSr3Auh7+PCh3wxwU9I7pi3M/PrXv969CwDApXDlCgAr6iWV2wD6MmxZ7zfz7bff7qYA&#10;uC6/+c1v7hVmEgAAXBbZHgBYUS+p3AbQ9/bbb3d/M19//fVuCoDrkmHLeoWZ77//fjcFAACXQLYH&#10;AFbUSyq3AfT1fi+JV69e7aYAuC7Pnz/vFmb0FAQAuCyyPQCwol5SuQ3gvm+++ab7e0l8/vnnu6kA&#10;rkuvKJP429/+tpsCAIBLINsDACvqJZXbAO7LcGW930vi008/3U0FcD2+++67blEmYQhHAIDLItsD&#10;ACvqJZXbAO5Lr5je7yXxySef7KYCuB4ZrqxXlEn86U9/2k0FAMAlkO0BgBX1ksptAPe9fPmy+3tJ&#10;JEkJcG3SK6YtyJT48ssvd1MBAHAJZHsAYEW9pHIbwH3pFdP7vSSePXu2mwrgevz5z3/uFmUSnq0F&#10;AHBZZHsAYEW9pHIbwH0ff/xx9/eSePr06W4qgOuRXjG9okziD3/4w24qAAAugWwPAKyol1RuA7jv&#10;ww8/7P5eEo8ePdpNBXA9Xr161S3KJD777LPdVAAAXALZHgBYUS+p3AZw3+PHj7u/l8S77767mwrg&#10;euTZWr2iTCLDOwIAcDlkewBgRb2kchvAfQ8fPuz+XhJvvfXWbiqA6/Hpp592izKJDO8IAMDlkO0B&#10;gBX1ksptAPe988473d9LiW+++WY3JcB1+M1vftMtyiR+9atf7aYCAOASyPYAwIp6CeU2gDd9//33&#10;3d9KHXkWA8A1+fWvf90typT47rvvdlMCALB1sj0AsKJeQrkN4E1fffVV97dSR4b8AbgW//znP7vF&#10;mDr+9re/7aYGAGDrZHsAYEW9hHIbwJs+//zz7m+ljufPn++mBrh8f//737vFmDr+9Kc/7aYGAGDr&#10;ZHsAYEW9hHIbwJs++eST7m+ljg8//HA3NcDl+/rrr7vFmDq++OKL3dQAAGydbA8ArKiXUG4DeFMS&#10;kL3fSh2PHz/eTQ1w+b788st7hZg2Xr58uZsaAICtk+0BgBX1EsptAG96+vRp97dSx4MHD3ZTA1y+&#10;DOHYK8bU4dlaAACXQ7YHAFbUSyi3Abzp4cOH3d9KHW+99dZuaoDL99lnn3WLMXW8ePFiNzUAAFsn&#10;2wMAK+ollNsA3vT222/f+52kENO+9tVXX+3+AuCy/eY3v+kWY+r41a9+tZsaAICtk+0BgBW1ieRe&#10;AD/JA7Db30gKNb1eNLnDHOAaPH/+vFuIaV/7+9//vvsLAAC2TLYHAFbUJpJ7AfwkxZb2N5KizAcf&#10;fHDv9SQyAS7dt99+e68Ak+NbrxeNnoIAwNK++eabu+fd9SJDqbbtkRKPHz9+/ejRo27U122ffPLJ&#10;7pNui2wPAKyobowMBfCTJCPb30iKMh9//PG91588ebL7K4DLlWJLm+hIUeb3v//9vde/+OKL3V8B&#10;APS9fPnyXqHkwYMH966nzhUKMwDA2fUaJW0AP8ldV+1vJEWZXFy0r7/33nu7vwK4XCm2tAWYFGVe&#10;vXp17/Xf/e53u78CAOhLIaS9dlozFGYAgLPrNUraAH7y7rvv3vuNpAt9hvppX0/kdYBL9umnn94r&#10;wKQo8+c///ne6//93/+9+ysAgD6FmW2Q7QGAFfUaJW0AP9hXfBkq2gBcsvQKbAswX3/99evvv//+&#10;3uuJvA4AMERhZhtkewBgRb1GSRvAD3rDlaUYUwwNcwZwqfYVX4aKNgAAQxRmtkG2BwBW1GuUtAH8&#10;oPeA/xRjiufPn997/+nTp7t3AS5Pb7iyuuA8NMwZAMAQhZltkO0BgBX1GiVtAD/Y1yMmw5a179c9&#10;agAuTe8B/ynGFF988cW99z/77LPduwAA9x1SmHn77bdff/jhh/faG22kfZLrsTnxzTff7Jbstsj2&#10;AMCKeg2fNoAf5KKg/X18+eWXu3d/GPLnrbfeujeNYX2AS7WvR0yOb+37hnAEAMYc2mMm12FpY5Rn&#10;e7IM2R4AWFGv0dMG8EPysf1tpAjTevTo0b3pbrVrPHD5MkRjW3ip7yr95z//+fpXv/rVvWkkTgCA&#10;MblGyugC7bXTWCjQLEu2BwBW1GvstAH0nx+TIkwrFwrtdO+///7uXYDLkaRHXWxJpAjTSmKlna7u&#10;TQgAMESBZj2yPQCwol4jpw2g3xMmxZpWhvhpp0vPmgxzBnBJes+P6fUAzNjs7XS//e1vd+8CAMfI&#10;9UWuO3KzV65JUpRIISP/zrNX8l7OxZdepJhboHn27NnNPiPmWLI9ALCiXuOmDbh1ucjp/Ta++uqr&#10;3RRvygVCO62HYQOXptcTJsWa1t/+9rd706VnTYY5AwDmyfXDgwcP7l1XjMWTJ0/uijSXbE6BJjfC&#10;pUilQHMY2R4AWFGvUdMG3Lo8/Lr9XeRiYcjTp0/vTf/BBx/s3gXYvvTya4stib///e+7Kd7UexbN&#10;UPEaABiWc3CuHdrriUMiBZpLL1Io0JyebA8ArKjXmGkDbl2GDWh/F+kyPyQXEe306UVjODPgUvzp&#10;T3+6V2j5+OOPd+/el7t62+l///vf794FAKbI9ULv2mNO5PrjGp75pkBzOrI9ALCiXiOmDbhlacz3&#10;fhcZ63lIhj7LxUD7N+l5A3AJ8oyYttDyhz/8YffufUn8tNOnF43hzABgumN7yrSR4sylD21WHFOg&#10;+frrr3dzoSbbAwAr6jVe2oBbljvE29/E2DBmRYYPaP/u8ePHu3cBtuu77767V2RJ5FkyQ3KHb54r&#10;0/5Net4AAPul92l7/bBEpDhxDT1nijkFmkSGm1ageZNsDwCsqNdgaQNuVRKN77zzzr3fxNgwZsXL&#10;ly/v/V3imi6KgOuUHoFtgWVsGLPid7/73b2/01MQAKaZ8qD/9957r3t9si/yd9c2rLICzfFkewBg&#10;Rb2GShtwq3q9ZRJTHmg9VNTRawbYsgw99utf//pegWVsGLPiz3/+872/SxjfHQDGZbix9rqhxKNH&#10;j94YjiyFhfr9FCcyTf1aL6bcXHaJFGjmk+0BgBX1GihtwC3Kc2KOLawMFXbGnk8DsKZeb5nE3//+&#10;990Uw4aKOnrNAMC4nC971w15XlurLcykKBO5ESLXH71nXSby+rX1mqkdU6C51ZtIZHsAYEW9hkkb&#10;cIvaC54ShwxFNtRr5hqHEgAuX45LxxZWhgo7Y8+nAYBb1+vxMnRD2FBhpkjv/qFh0W7hZok5BZr8&#10;zS2S7QGAFfUaJW3ArUk3/95vIQ/0P9SLFy+683r//ffveuUAbEUeOtwrqhxyF+lQr5n//u//vnsP&#10;ALgvN2611ws5L/fsK8xEzt1vv/32G9Ml5lzPXKpDCjQKMwDA2fUaJW3cgtxVlGT8lLF5xW1Guv7P&#10;7eI+5UGe4jYj+8aHH374+uXLl7u9BdaRZ8i0xZREHuh/qD/+8Y/def32t7/VWxAAOnoFhKHnn0wp&#10;zETvBrF8zhbkuirPzamj13aoI23mrOtYzBnKLKEwAwCcXa9R0sa1S4N1aBxeIUoc01hP4c8+JvbF&#10;Bx98sLmkdZ4rkoR99v/eBbK47vjVr371+rvvvtvtDYfJubU3T3Hdke89heY///nPuz0BgCl6PWZy&#10;DdEztTCT3vn1dIlck2xB2pbtsq0ZCjMAwNn1GiVtXLPcddNbZyHqyH5yrAxF0Ju3EHU8fPhwM8WZ&#10;9HpIYr6XfBW3EYc8U6uVop7957bj97//veHrACbKMMdtu3DoeTBTCzPRe97lFh50rzCzDQozALCi&#10;XqOkjWs19OwPIerIEHdLycVVb6xnIerYwtjfueO9l2gVtxNLDK+XO3178xa3E7/5zW8UZwAm6N0w&#10;mGJNzyGFmd61x9AQaeekMLMNCjMAsKJeo6SNa2RoKbEvcoGTsY6Xlguhx48fK9CI0Vjz4nDo+SDi&#10;diLD1y3lT3/60+vnz593P0fcRsx5ThHArRm6abDXJpxamEnP13q6Elvona0wsw0KMwCwol6jpI1r&#10;1Osqnkgjdwt3EAHXL+N+J2HdKxJn2Im8f26Gn7rtSFLiFOfA7MvpMahAc7txzLB4ALcgxZKhG7dy&#10;/qxNLczk9Xq6RJ5lswVrF2bS/s72KbFET+FLpDADACvqNVLauDZDz/rIg7cBzi0J694xaYlnGx3q&#10;t7/9bTepmuPmGoUi4HIkqfjFF190i7u//vWvN/P8LICtGnv+ad0u3FeYyU0WQzcipuf+FhxSmMkN&#10;S1n/9tyS+Pjjj+9GOejFq1evdp/GEIUZAFhRr+HTxrV58ODBvXVMY0/CAFhLLpLb41Lu5Dvnw1mH&#10;ngeSB3gDTJXh63rHklu9GxlgqrHhtuteM21h5t133707zub1FGnGhuzOdFtwaI+Z9CbKsp+zbXwL&#10;FGYAYEW9Rk8b1yR3zfTWMXeDA6wlF5m9i+h26IpTytjmJYFaIne5e3A3cKj0BGyPJ+lJ89133+2m&#10;AKBnqCd1fb3aFmamxrlv+hmT5ZizHlmH9J5RoFmGwgwArKjX2Gnjmjx58uTe+qUHDcDaesNXpDff&#10;Ofztb3+7l0RN5M5NgEOlANMb0ixDnQEwLsfLtk1Yt8nmFmaePXu2m8N2ZNi1ueuTv/N82OMozADA&#10;inoNnDauRZ6P0LsjPd2oAdaWC8v2+JTIGNmn9rvf/e5eAjU9aADmytBl7XElvfAA2C9FlNIWzDVs&#10;bU4hI8+c2fLQ3WkH5yal3vX6vsjNl19++eVuThxCYQYAVtRr2LRxLXrj2Hq2DLAlvWfNfPDBB7t3&#10;TyPHwN6d7S5wgWPkhpj2uJJwdzPANBmG+7333rs3wsMhhZkUOlLkuZRr3gxRNrdAk+LTOW5ouiYK&#10;MwCwol6Dpo1rkQchtut26oQnwCF644qfejizFGDaxKlnywBL6D1r5ve///3uXQCmaIsNUwszKVRc&#10;6rC0pbifh/731m0sct3vGbLTKMwAwIp6DZk2rsHQMGa5CwlgK3I3Y+8C9JR3/6U3ocQpcAp/+tOf&#10;7h1fDGcGcF8KCVOvTTNtjqfpWZIiRIn0vM7radtdy3XuMQWa9DTKDQIMU5gBgBX1GjBtXIM0Xtv1&#10;OtdDtQEOkXGy2+PVqR7WOjSM2d/+9rfdFADzpefd8+fP7x1jDGcG8KYUU3IjoZ4efWmzfvzxx3fX&#10;8G07eV+8++67d9v3UoZzOyeFGQBYUa/h0sY16HX3zmsAW9N7HlYuKE8hw1u0CVN3swNL+t3vfnfv&#10;OPOHP/xh9y4AUbf/8m/6jinQ5G/ytwo0P1GYAYAV9RosbVyDJDXb9XI3ErBFGbKhPV4lTnGHeRkK&#10;ow7HRmBJvedYJTEGwE/aG3NyrGRctlnvOn9fZFi0bN+0uW+dwgwArKjXUGnj0iWZ2a5Tuom7UwbY&#10;qowT3h63TnH3ZJKjdbI0cakPiQW2Ke2t9jiTkBAD+ElbmEkY4WGabLv33nvv3vbbFynQ5Dk933zz&#10;zW5Ot0dhBgBW1GugtHHpXrx4cW+dkvQE2KokLdvj1tIX5+VhqnXkeTN5JgTAkpI0a4836UkDwA96&#10;hZlEHui/1A2Faftd87E3vb7zwP/edhyL3LT58uXL3Vxui8IMAKyo1zBp49KlMduuUxICAFv1+eef&#10;3ztuLf2cmT/+8Y/3EqWn6JUDkGNae7wxbCLAT4YKM4mHDx8e1cuw3IxThvC6djm/ZJv1tuVQ3Gob&#10;WGEGAFbUa5S0cel6DwZMggBgq3JnZHvcSiw51MKnn376RpI04dgInEKGlW2PN54zA/CTscJMIj1B&#10;Dn3eYNqT7YPyc/y9FWnX9oYH7oXCDABwdr1GSRuXLEnM3jp5vgywdb2xspe8w/zXv/71vUTpoRf8&#10;AFNkiMT2eJP47rvvdlMA3LYMpdW2+9pI7+mpQ5G1BZkSOfZuQdb3/fffv1ue/PuUzx1LgSaf1W6L&#10;OhRmAICz6zVK2rhkSWK265O7jQC27smTJ/eOX0tdTCcZWhKjdXi+DHAq//3f/33vmPPVV1/t3gUg&#10;vZnzvJO2/VdHhiN79erV7i/uS4EhBZze3yZy7N2CXg+hLHfav8+fPz9JL+4UtXrDnCcUZgCAs+s1&#10;Stq4ZGl4tuuz9AO0AU4hdzq2x69cTC4hydA6OZp48eLF7l2A5f3ud7+7d9wxfCLAm3JcTPGlbQPW&#10;keJN24s6/9/rbd1Gjr1b0CvM9CI3VX7wwQd37dSpvYX2yXzaG6AUZgCAs6sbI0NxyXp3xBjTHLgE&#10;uTBvj18ZkmIJmXebIF1ymDSAVu7wbo87uTscgDelcDDW66VEiglpv6V40Xu/Fzn2bsHUwkwv8tyY&#10;Z8+e3Z1DjhmGN3+bmzYzT4UZAODs2kZOLy5Z766hsa7fAFuRsbbb41diiTG4ew/+d2wETikJsPa4&#10;k2ddAXBfjpmHFFymRo69W3BMYaaN9DA65nk12dZL9ca5NAozALCiXsOmjUuVB/z31seD/4FLcari&#10;cu9ZD3/729927wIsL+2v9riT0C4D6EuBIb1D2rbgnEiv64wcsZVj7pKFmV6U59UYMnOcwgwArKjX&#10;iGnjUuWul3ZdkuQEuBS94RiPfRZMHvDfS4568D9waorCAIdJIaV9Hsohkd4kWyrIFKcuzJTIeaaW&#10;/09bWk/xHyjMAMCKeo2XNi5Vhupp12WpB2cDnEPGz26PYx9++OHu3Xm++eabN5KiiSRLAU6tN4zi&#10;H//4x927ALRys2HvRp19kYJMjrFLDIF7CmmPZtixLGOGIcvy9tbj2Mj8a+2ze9IjKW1rQ5kBAGdX&#10;N0qG4lL1Epp5DeBS9ArMuXg9xp/+9KcfE6Il8jkAp/aHP/zh3vEniTkA3jS3IJP44IMPNluQGZNn&#10;vaRNmmv2pYZwy3mm1hZmSnj4PwBwdr1GSRuXqtflW/IRuCRfffXVvePYsUMy9hKjeQ3g1HqF4d/+&#10;9re7dwFIceLp06f32n+HRJ4ncy09QLIeGXosxaYHDx5013cscp6pKcy8SWEGAFbUa5S0cakePnx4&#10;b108/A+4JBkPvD2OvfXWW7t35/nd7353LzGaZCnAqf3973+/d/wxlCLAD0N7HVuQqSNDg11rj8Rc&#10;0z9//vzuRsyhQkuJnGdqCjNvUpgBgBX1GiVtXKrcKdSuS+5AArgkvTG3c/E+129+85t7iVHHRuAc&#10;/vnPf947/vzqV7/avQtwuw59GH7ah73r3TpyM88tFBwybNvQ82ryWk1h5k0KMwCwol6jpI1LdU3r&#10;Atyu3rANxwxP8etf//qNpGjiEschBy5T7nJuj0Hffffd7l2A2zS1MJNiSx5Wn7ZbbqzJELe96erI&#10;cffWlOfVtCNmKMy8SYYEAFbUa5S0cYnSEGvXI40wgEvTe/DrZ599tnv3cG1CNAFwLnlWQHsMOqYX&#10;IMA1mFKYyXNW2uNlCjRTnr2Sv+WH7Zxt0Q57rjADAJxd3RgZikuUO2Pa9Xj06NHuXYDLkbsi2+PZ&#10;xx9/vHv3MLl4bxOic+cFMEfuYG6PQ1999dXuXYDbNFaYybNUxoadzTMJM4RX72/ryM0+mXYLMvRY&#10;2rhZ7zXPAckbpC18TG/0S6YwAwAr6jXY2rhEvYZtHqbIdUh3/GtoPKfXQ0lKLf2Mj1zopBiZuNYH&#10;f96KXCy2x7N8v3NkP6uToYlbvUPw2qTolqTMs2fPdq/8IN/vuY4FW0n2RP0A5eznbEd5DkAdr169&#10;2r0LcJt61685rx9yzVOf+4ZiK8OateubIdrSVsk5IddIelKeh8IMLKQ+oAkhzhuXrLc+bVyiNOja&#10;9WiTVVymcsGRoVAuXX3x1I5/fKxc2JR5S7xfttxdXr7LErlzco5c3NfJ0HLxy+XLbz4Pu22/z/p8&#10;eMpjQZLtGed+KxRmtitFmPoYlHADAXDr6kJFzulzrw1yTC3z6UXe34JeIaqNd955566XT5Y522NL&#10;N4BcC4UZWEjvICaEOE9cst76tHGJMm5sux7XkMi/dWWIumt5gKXCDFMkiVm+yxIZF3uO7GclEVri&#10;D3/4w+5dLlXZR3rD0uU7LvvNqY4F9bFsKxRmtutPf/rTG8egxO9+97vduwC3KefoPCtmiRtmct1b&#10;zoFtbOWcOKUw04vcBJJzfNo8elseT2EGFlIOUsD5XMPvrqzDWFyi3hi77sa8fCnI5Lu8ljGAT1mY&#10;yVBX5UGgCjOXLUM5lP2kRO4gnOP3v//9vYToH//4x927XKqS3OgdR/Idl/3mVMeCd99998fP2IqM&#10;V196m3mO0rb87W9/u3cc+s1vfrN7F+A2ZUjSJaXAk+HByvm5RI65WzC3MNOL3LCUGzMzz1t9Vsxc&#10;ssiwkHJAAs7nGn53ZR3G4hLlTpp2PTxY9vKVnlC5oLiGRvcpCzMxlqzlsvQurOf47W9/+0YyNPHn&#10;P/959y6XKt9j9okkJtriS3kvcUuFmUhSKsuUAg3b8d13371xDEr8+te/3r0LwFLSoyTDnJZzdCLH&#10;3C1YsjDTRnleTYYyV6gZJ4sMCykHIOB8ruF3V9ZhLC5RnSQqsfRdSJxfXcg4VYLxnE5dmMn8c2Fi&#10;3798vWPanIei/vd///e9hOjf//733btcqnyPZb/Iv2v1e7dWmMm49FkmDxDenl/96lc/HoNKALC8&#10;FCbq8/RWjrenLMzU4fwyThYZFlIOOsD5XMPvrqzDWFyia1kP3jSnMPP111/fFT3y37nKPErMkTvW&#10;2nGQT1mYKcO+ZUgzLl8Zlq6OOft0hnSqE6EJD1K9fPkey36Rf9fq9/YdN1PEzbGo3U/S46RX3CjH&#10;xAytVz6jvLZv3PdMkzHwM/8cr/L/Y/tifRwu0yXZVJaxHZO/HF8NY7ZNvWNRetIAXJuct3I+Kj04&#10;ck4990gOOYeWtmSOt1uQdkXOBTlf99q5S8VW1nerZElgIeWgA5zPNfzuyjqMxSVq12Hu8xjYliTv&#10;clGTGHtmUBKCec5Q23U/vUdyB/W+i6FcKKSgUT9Av40nT55051MXWyKJ0Ho5si8mGRm9wkwSo/Ww&#10;VVPu9M5FXpm+DNmTeed1Sffr0NsXyz5ziDoJWoLLl32hfJ/tfpHXyj4zVJjJ8XRfUiTHpRxTar3p&#10;SuTu3J72mFhHPiPH+Z56PZJgqv+/RI7vRdZpagGf8ytFuTr07gSuUSnMtJFzYdp3Of7lnHXq3p05&#10;xmbI03zeFuWaJdsq7YBcZ/WGJp8TW13frZBFhoWUgw5wPtfwuyvrMBaXJgmbdh2GEkRcn9JTZCzG&#10;kn+5MKoLI2ORC6p23OK62JICUT19iXIHd68wE7kYKa8PLWet3K2e5VGIuU71PlFirDg5pCRAS3iu&#10;w/XL91z2mV6hIq/V+1Uix8Akb9rXE3Vxpvd+ifa8m4RQCub1NPmcJKXaQk0+u+0RVq9Hkvr19CX0&#10;jrkc2e/qY1Gi/c4BrsFQYaYXadPnJoMcE/N3SxesS/HjUmT9s7zZHmlDTL1GqyN/yzBZZFhIOegA&#10;53MNv7uyDmNxadKLoV2HJHm4funlUn/v5aImd6Alif3BBx+88X6bxMvFSj0kTy4AMjxO9qn6wqBO&#10;ItZ3aEddbKnvQC/Jx1xQlDvihgoz+Xd5PfMYk/Uq02b9uE71vlLi0N4A2Yez/9YhkX398j0P7TPt&#10;MS/TtkmgJMvLs1oSvQLwlGfM1MfnfGZbWEyRuz5mtsfWej3KMTjT5/Uc+3Jn7anvNmY5v/vd7+6+&#10;uzr+/Oc/794FuB51u35O5PyWG3TSZquvF25VbnzLjWv7evqWyPmFYbLIsJBy0AHO5xp+d2UdxuLS&#10;9Bq/SYpz3VI8KXdR5b9Dzzeoe8QkOVgn8uq7sNukYC0JxPqOrXpIszaBnuJOneise9gMFWaiTnT2&#10;hkwr6p4U+57pwOXKRWX5nkuUIfGmykP+6yRo4je/+c3uXa5Vve+0hZn6mDdW2E0hpk6AlCETi32F&#10;mfqYmaLKUAEln1MP21cXb+r1SOT4yeXKTQ/1sSjR9kAFuAbHFmZ6kXNyzts5j99y+z/thPoGkxJp&#10;l5S2Sc4vDJNFhoWUAxBwPtfwuyvrMBaXJhf77TpI4Fy/+o7ufcN/1Xdu1w/HrxOPY8WQqJOHdVGl&#10;LraMJSBjrDCTi4jyXvtchyJJzJLszN10XK/eEH2HXmiW53LUcWivGy5Pvueyz7Tfd45/5bi375hX&#10;Hzfb+ewrzNRDmO0rKCY5X6ate7vW65Fja9uzh8uSc159LEr88Y9/3L0LcD1OUZjpRa5Ncq7OzRP7&#10;zunXJO2BdsjftEvyeq7DDJM5ThYZFlIOQMD5XMPvrqzDWFyaJIzadTDE03VLgaJ81ylUtMPstNJA&#10;L9O3BY1cyEy582yoqFK/nmTkmLHCTL2Mubjoqff1Kc+i4XL1jmt1UXGK7NttIjSFbK5bvueyz7QF&#10;lUOMzWdfYaYMPZaYUlCppy/qz08xicv2xRdf/HgcKtGeBwGuwbkKM23kmijFmhxf09675gJFrv3q&#10;m0ASY6Mf8BNZZFhIOfgA53MNv7uyDmNxaZa4s5zLkoRz+a6nDltXEn+5aDlE7ubOGM91InKoMLMv&#10;cT5WmImhXjlF/b5nK1y33P1YvusS2X8OkX23ToImfv/73+/e5Vrley77zCGFmRSoM0RI/r5NdhxS&#10;mMmxqbyX4UZyLNsXde/Fkkiq1yN3xnLZesej9rlDANck57dcp+YcVp83zxk5Dx9zk8aWpTjTDmvm&#10;BqT9ZJFhIeXAA5zPNfzuyjqMxaWpkzclPOD6uvWGrzskekWNFHsy5E6KKymAjF1A5UKrqIst+/a7&#10;fYWZXDiV99teX3WPmn09c7h82T/K9z33e3eH+m2qz4lDyZgkM3K8yz41JVl0SGEmBZ76bw+Nkqyv&#10;1yP/5rL96U9/+vE4VEICDbgl6UGadliOfzn/9p6VcorI512rXHvV65r2yb6RFG6dLDIspBx4gPO5&#10;ht9dWYexuDRJYLfrcK13BvGDXi+pQ6Ieuiz/rnui9CKN/Priaagws+/u332FmVxI1A/Mri8sclFV&#10;/rZ9EDfXp37uRompvcOKcvFfx5Rh+7hs9bGidy7M8WMsGZTjXc6r9XO8DinMZNry3pwon7VvPbgs&#10;ubmgPhYlfvvb3+7eBbhNOTamSF2f85aOzHsLTtHbP9dK7fpqM4yTRYaFlIMOcD7X8Lsr6zAWl6ZO&#10;dpcwPMZ1y53e5bvO8ABJQB8S5ZkHSX6XQkiJFESSAM9FTP0wzaGiyr5iS23KtHWhsb6bOM/GyWtt&#10;wYbrVPeQKpFk+CEybFlJgJbIPs91y/dc9pk2OZFzY71PpUCT41LuOM0xaagY3M5nrDBT95g5Zrz3&#10;sc/n8iQhV45DJXyvAD8UF+qbIZaOHG+3IMf8LM/Dhw/vrnfy/+U66xh1myRh+NNxssiwkHLQAc7n&#10;Gn53ZR3G4tL0CjP7EuRctjrxd8ywXvUDp1OMGbs4GLp7fOnCTL1u5cKi7j2ReXD9lijMlDsw6/jz&#10;n/+8e5drle+57DNt4rs+5uVYMlbkrYvE7XzGCjMpfJf3UviZa2w9uDzZL+pjUcKws8Cty3k4hYpy&#10;vmsj59tco2So5VyL5N/1uXxK5Hi7BTmX95YvN8mVm+LSdj2kZ02vvZztwzBZZFhIOegA53MNv7uy&#10;DmNxaXp3GCnMXLf64dJTG98peNSFl7rYkeThvl4o9cOpT1mYibZ3TC5Upn4G1+FUhZnMl+tWHy/q&#10;Y1V9zCvHljFJkpTp2wT6WGEm6qHSpuxzGZ4yy519tvRoHFoPLpPCDMB9KbiUc10dKdaMDT+bc3qO&#10;ofX5eChyvN2CocJML7JeucZP+yDXPkNtlqHhrfe1cW6ZLDIspBxwgPO5ht9dWYexuDR18qiE5PX1&#10;qxN/+5J2dUIyd2WlsZ6LmfLavi7vbZL81IWZ+iIjQw+VotChiXku1xKFmQzF1yZCFWauX77nss/U&#10;x6rsD+X1JHzG5JhZD/OYedb2FWbqY10SK2NSjCnT1gWjofXgMinMALypvtGsjn3nzVbO770CTa5v&#10;Sk+ULTikMNOL3LiWdSrnkN5zZkto7w6TRYaFlAMOcD7X8Lsr6zAWl0Zh5jbVScYUaYa6vSfJV/d2&#10;yZ1pUf993h+Shn17sXPqwkx9oVbv31u5sOL0lijMZD8tF68lXKhev3zPZZ+pj1XpMVheTwFk6JiZ&#10;okzeL9MmMs9afVzK9K3Muy7sDBVW2uNrOT7H0HpwmRRmAN7U6+2Rc2LpOXqInHfbIdEOLfCcWs7l&#10;9fKdMobaOCjMwGLKAQc4n2v43ZV1GItLozBzu+rvPonEFFtqSRi205SGepv4fvbs2Rvd3nNRlDu5&#10;e3eg1cmkUxRmIs/OKdOWkFS/HQozzJXvuewzbUGjDJOYSEE6x7gc93JczPEzd5+WokxdWMnrtXoI&#10;0RTGc5xN1OpeiYkc07I8OfYl8n7d8zHLUyejxtaDy6MwA/Cm3jVsrhXmyvm8Pq8mXrx4sXt3fecq&#10;zKQdwzBZZFhIOegA53MNv7uyDmNxaXqN2t4dvFyfJJl7D8xM8rFOKibSSG/3izrxl0jiO/tT3cMm&#10;kfnVScb6oulUhZl6eJ9Em/TkuiWJWX//iezTh1CYuU31ca0taKTXTHts7EUKL3VxsC0KtsenEu0d&#10;qvn8UugZi8y/3TfH1oPLozAD8Kb6ZokSxx4X2/NzCjX1jWdrOldhxjXTOFlkWEg56ADncw2/u7IO&#10;Y3Fp2iR6QvLxtmQogLFkYwoiQ/vE2N8moZjkURJKuagp0+W/5SLnVIWZ9q43icnbU777Og6RfaZN&#10;hBra4frle09SIpFnVLVyLKx7vJRIcSSv18emHLPKvFLUqeUu3LYw3juuZZ/LmPCZfz1tIse4JKF6&#10;SaN968FlyXfcHo9+9atf7d4FuD2982I9pOccOda289xSr5ksX9oKuf4aahscG/uusW6dLDIspBx0&#10;gPO5ht9dWYexuDS9Bp3CzG1KQ7xORuf/p+wLSRzmDrPydxnSp9fr6tWrV3fzTJQhd5KsbF8bcsi0&#10;UYqOdSGI29Ee1xKHyIV42adLTNnvuB3lmHTO40s+L8dSbk97PEoA3Kpej5m0/Y/VXhunALJlaZum&#10;bZBzQm4QaYdjOyRyQwnjZJFhIeXAA5zPNfzuyjqMxaVRmOEaJWFa9uf2+Q7chvqYVuIQ6YnQJkEV&#10;ZoC1tMejBMCtSo/QXlvv2OHM2pEAlij2nFtumktv2Zwn8oy6fcOiZp3TC4f9ZJFhIeUABJzPNfzu&#10;yjqMxaVRmOEaZSiDsj97ZtJtqo9pJQ6hMANsSXs8SgDcqhQSem29FBnmDmGcHqm9eV5Dz/u6WPPs&#10;2bO7gk3+nW3l2n86WWRYSDnAAudzDb+7sg5jcWkUZrg2uegod7td4l1uLKM9riUOoTADbEl7PEoA&#10;3KoUGnptvRK5SSvTTJXiS294tIRrYwpZZFhIOcAC53MNv7uyDmNxaTIWbXlAcIlDGrGwBXmIdvbd&#10;+oIqxZmMucxtao9riUMozABb0h6PEgC3LM9/qa/D28i1QIY03vdstvSuz7XE0DygkEWGhZSDLHA+&#10;1/C7K+swFsD59e5wmzuMAcSnn356tw/V8d133+3eBTiv9niUALhluZmw9JLfF3nOSgo5dXE7Q3rl&#10;xp3e9CX0vqcm2wMLKQdZ4Hyu4XdX1mEsgPPL3XDlN5gLr2Mf/AkAAGxbbqSpr8WXjlxjQCHbAwsp&#10;B1ngfK7hd1fWYSwAAACA00sPwt51+bGR3jj7hkFbU56Lk8JUev88ffr0rvdPnh/7zjvv/DiMb561&#10;k2m++uqr3V9xDNkeWEg50ALncw2/u7IOYwEAAACcR4oz6TXfuz6fG1vugZ9iSwowveUeigzLlu2U&#10;gg7zyPbAQsqBCTifa/jdlXUYCwAAAOB80itk6CH+h8bjx493c92WJdYxBR3PKZtHtgcWUg5IwPlc&#10;w++urMNYAAAAAOeXokOG9Opdq++LFC1evHixm9O2pKfLUoWnROZliLPDyPbAQsqBCDifa/jdlXUY&#10;CwAAAGA9KdDk2StTijTvvffe3bNatjzM17Nnz7rLfkxk+LfPP/989wnsI9sDCykHIeB8ruF3V9Zh&#10;LAAAAIBtSM+QFCASz58/vyva5N/ffPPNbopt+/LLL7u5hyXirbfeuntmDfvJ9sBCygEIOJ9r+N2V&#10;dRgLAAAAgCV8/PHH3dzDUpHizNdff737NIbI9sBCysEHOJ9r+N2VdRgLAAAAgCVkSLZe7iFRnovT&#10;FlZevXp11yvogw8+uBuyrPe3deSZM4yT7YGFlAMPcD7X8Lsr6zAWAAAAAEt48OBBN/fw6NGj199+&#10;++1uqmF5dk6KN3mWTm8+JTxvZpxsDyykHHSuVRk/87PPPrt7gFki/85ruieylmv43ZV1GAsAAADg&#10;/JLzynNk0lMkhYs6khtLgSI5s0uSXjFt3uHdd9+d9YycbIN2XiXSM4dhsj2wkHLQuSY5+eQAu68C&#10;nsj4kTlJKdIsJ91Ex/ROfmkY3JKy3pes/v6GAgAAADifly9f3uVYetfovUix48MPP5xV3Di3Xo+Z&#10;LPtcn3zyyb35JbJNGCbbAwspB51rkYPqlDEje5GK+JSuj/TlJP7kyZO7bTlGYUZhBgAAAFhOhulK&#10;kaJ3bT41cuNy5rNVjx8/vrfMyQMeozfPxJa3w9pke2Ah5YBz6VJQGXsI2NRI9V1x5jA5WaXYkt5H&#10;ZTuOUZhRmAEAAACWkbzMIb1kxiKjz2x1iLNeD5ePP/549+48GfWlnWfCyDrDZHtgIeWAc+mWOgEl&#10;Mi+V8WlyouqN8TlGYUZhBgAAAFjGsT1l2shINF9++eVu7tuRG6nbUXKOfR5M5lnPr4TCzDDZHlhI&#10;OeBcsl6iv0QO2BleK9Pkgf+JPOAs3TPrHh5tPHv2bDd3xmR79rbfGIUZhRkAAADgeHmmTO96/NjI&#10;Q/W3WJxID5l6OZPbO6aIlHWs51fCDdvDZHtgIeWAc6nGTkDvv//+6MPLUhXPNL2/9aCvaRRm5inr&#10;fcnq728oAAAAgNNZcgSZNh4+fLj7lO3oDdt2zGMJesOjpSjFMNkeWEg56FyqHHzrg2eJJP+nGBuH&#10;87PPPttNxRCFmXnKel+y+vsbCgAAAOA0hnp7lEiBITmY5LfKKDLpcZLhv3rD0vfi008/3X3a+tIz&#10;JoWUPBcm61YvZ/KDYzdn92T6dj4Jo+iMk+2BhZSDziXKAbk+cJbIwfgQ7XxyckqhIL1xenISyImt&#10;jlKZz3uPHz++60qZg3uGUcuJb0xOKBlaLZ9ZToxZh8wn8x5ajuL58+eDy9PTm36se2pv+vJaTub1&#10;titRT9uuf15rp68LM3nIXKZJb6YMRZdtmffTeDj0JLtVZb0vWf39DQUAAABwGsnN9K7FE3lv33Bc&#10;ydck39L7+xLJU21lWK9e75Y6kj9Kfm3KEGyZJj2CevPY4vN1tkS2BxZSDjyXaOjhZvsKGT05uOeE&#10;NKXrY++klQP60AlxqAtkDvRDPX7aGBuWLcWfdvqsT8/Q3RQpevT0ps9JKkWj9vWhSJGlNlaYaccK&#10;bSOFmqF1uyRlfS5Z/b0MBQAAAHAaQzfLHtrjI/mwXs+REnPybKewrzBTR/Jt2Q5Zt0SKS7kxOusy&#10;9tzpofwYP5HtgYWUA88lSpK+PngmzjH+Za8wM3Zy6J0QM/3QSWAosr69LqS9z87JuWeo8JFCS8+L&#10;Fy/uTZsi0dDJvxdTCjP53noFpqG49LsXynpcsvr7GAoAAADgNHr5qRRY5vRwyY25Q8WZ3Bi9BYcU&#10;ZubEVtZz62R7YCHl4HNp0rOlPniWSHL/1HonvrEiS4bmqqVS35tuaqTCX8u2aD8/RZyeoZ4uh0yf&#10;E+HShZlDY6iQdCnKelyy+vsYCpijty8JIYQQtxQAMEWvkHJMvmTokQFDI8Gc2ykLM4oy02mpwELK&#10;AejSpNhRH0BLnOMBXb3CTB3vvffe3TQplrQ9eDIc2dAD1tITJcOhpXCT/+b/e9OlO2Z790Nv2raA&#10;E71eRiXaXij5jF7BKYWgPDguBZalnjFTItsrvXRyp0Yi/x4qel3y82bKOlyy+rsYCpijty8JIYQQ&#10;txQAMEWvMHNsgSHDfLXzTGzBqXvMJP+UfF7yVsl7XctzjpempQILKQefS5MxIeuDZ4kk8sfkIF4X&#10;DfZFz1BhJgWXuriRA3hblBh6Lk4KMT1Dz61pl6035Fg7zdCdDyXacTR72zjrXhvq/TMmy9X7mzQo&#10;eie9nAx7029ljNM5yjpcsvq7GAqYw/4DwK1yDgTgEL3nFrd5m0MN5WC2UKQ4dWGmF8n1pRdSclnJ&#10;gc0ZJu7aaKnAQsqB5tIMHYzz+pihospQ9AzNIyevMUM9UPZ1M+0NJ5b51CeDnCDbadreOvserN8u&#10;R6+I1Ba+lizMtEWsWq+nz77vesvKOlyy+rsYCpjD/gPArXIOBOAQvdFThoaqn2pohJqMarIFyR3l&#10;JuY8ymDomTinjoyUkxFkLv35x3NpqcBCykHl0gwVBIZ6nhSnKszkxLevap4H97d/l9h3csv7vb9r&#10;TwApxLTTZNixoj1ht8WO9uTdO8G1d0gsVZhpC02t3ropzKyr/i6GAuaw/wBwq5wDATjE0LBj+0aT&#10;GTM02spWCjOt5L2Sm0quKXmvoccHnCIuOS91DC0VWEg5mFyaoWJFTkpjTlWYyWv79AoSOWFM0Tux&#10;pNBT6w17Vk4Svd46vR40pdjT2769dVyqMLPvQXK9ba4ws676uxgKmMP+A8Ctcg4E4BBDNwAn/5N8&#10;zRxD89zCUGZTJaeVUW3yHOrkk3qj1ywRCjPAUcrB5NKk0FAfDEvsGxasl+Afi57ePNKFcp/eg/Lb&#10;4caG9HqMtA9063U3zWdGr4CSuwra8UjLc2Z6RZv2GTSxVGFm33ZQmNme+rsYCpjD/gPArXIOBOAQ&#10;yeuUc0cbucF335D7Pb38Uwobly43IiePlBu6e+s4JxRmgKOUg8klypiO9QExkdfm6BULEj29IkEp&#10;gIzpFWYyrymmfma7TcrwZO36pSAT7XNkSmGr93m9bqtLFWb2bYfe8ijMrKv+LoYC5rD/AHCrnAMB&#10;OFTvOTN1JP8ztffMUG5sau7q0mS75Cbk3GzdyzHuC4UZ4CjlYHKJhk4Ycw6MxxZm9g2hFulC2f7d&#10;1EJS7wTR68HS+4xXr17dW+bS2yZ3T9Svl2fltN08h3q0KMzMU9bhktXfxVDAHPYfAG6VcyAAhxp6&#10;JkwbyaskH/Py5cs3nlmcHFBe6+VdSuTvbkG2RfJcWd/cuLzveTUKM8BRysHkEvWG7krkwJmD6SGO&#10;LcxMOUn1hgeb2h20Nx5mTpytFGHa6VKsaf++3C3RK8L0tkWeX9OjMDNPWYdLVn8XQwFz2H8AuFXO&#10;gQDM0Y6GsnTUhZxbk2fr5Kbm5LKSm6pzaAozwFHKweRStc9IKdE+f2WfdFvszadnbmGmVzRJtA/x&#10;bx364LU8SL+eLr1g6v/PSaQuXLXr0ysC9YYxC4WZeco6XLL6uxgKmMP+A8Ctcg4EYI7keJZ6bkob&#10;+57lfItyo3hyUrdasNJSgYWUA+2lGip2JDLO5lDxokivk7FxJHvmFmai91np4ZMHtvXk9V7XyfKM&#10;mJ4Mq9ZOX0dbBOkVSuoYG25tqDAztD6hMHMdF931dzEUMIf9B4Bb5RwIwFzJwwzdvDw3cuNuihCX&#10;IDcUZ7SX5MSSQ6ojeagXL15czLpsnZYKLKQcbC/ZWGEhRY30nimV7ByE0wMlw3tNOWH19IoEUwsz&#10;veHMEil+tJX2/H+vkJMT41hVfqhYUqJd1kOnr2U5en+TeRbtia/3fWWbjultc4WZddXfxVDAHPYf&#10;AG6VcyAAx0hxJjcpl/PJsbFvhJct2Pd8nDZKnnDfjdwM01KBhZQD0yVLl81DDsJTY+iB98cUZvZ1&#10;L80wZJl/r5dMiRSVxuQz2uHL6kgvo9q+6cfuKMgdCb2/SZTt9PTp093UP1CYuY7fXf1dDAXMYf8B&#10;4FY5BwKwhNwU3BumfmokR5TnqmxZclnHPlsnvWsyHw6jpQILKQejS5cD6b4hvA6JseLHMYWZSDFj&#10;7gkyvXymnDRSDOn9fU6uPRkztDf92DBmRa9XTx1t0UVh5jp+d/V3MRQwh/0HgFvlHAjAUtIjJIWL&#10;Q/NPyQ9tfciv5MV6eaI5kZyWIc4Oo6UCCykHomuRMSOPuSsgBY2hB90XxxZmIgf9Qx/Mlu6oY89u&#10;qaW7aW8eQw9tGxpibV/vnMgYnr2/LZFeQDWFmev43dXfxVDAHPYfAG6VcyAAS0uBJjmi5LuSnynn&#10;mjpSnEgRpx1hZauO7SnTRm5iHntkAG/SUoGFlIPQNUnxIgWafT05SqQXSooL+woyxRKFmSLLua9A&#10;kxPnoeN65u6BXoEqBZieoWfFTD0p94otJRRm7ivrcMnq72IoYA77DwBL++tf//r63//931//7Gc/&#10;+/E88/Of/3xzw7Q4BwLAuDxTppwvl4zkrqbmBW+dlgospByArlUKDnkQfQovKQjUkYP5Vh72lYN/&#10;lqcsWwo2We5LGusy2zoXt1n+bO8s/9QePrfmGn53ZR3GAuaw/wCwpL/85S9vFGTaSNt1K8oyAQB9&#10;vRt3l4qhZ03zJi0VWEg5+ADncw2/u7IOYwFzrLX/pEdhKY6PRYroKTyvUXzOZ5blWKurfT63LEOW&#10;h5/kJouybbZwF/7Q/rKF/YgfrLnPZDiTJDaufR/45z//+frf/u3f7s4rv/zlL1//4x//+PH1//qv&#10;/7p7/V/+5V9e/+///u/d65EbtzKE8CHDCC9lrXMgANelPF/m2qTtVM6VvUivl9KuSps3keu8tHve&#10;eeed7t+0ceiINbdISwUWUg48wPlcw++urMNYwBxr7D9Dwz9OiTT+zzW0Yp4TVj73lEWRrM/QM8bq&#10;8Zy3NgTQ2urntQ0NHXpOQ/vLufYjfjD2e1prn0nP7HzmvqFkr0HpLfOLX/zix6JM7X/+53/utkWS&#10;OLVyrEsi55zK/gAAc7QP/L+2h9qPPeM47+0bdSZt3309blLAuaTRa9agpQILKQce4Hyu4XdX1mEs&#10;YI419p/cMV7vu3NiKPG6pPour1PcxZ0Lt3KhksRtT30hYwzmNz158uTHbbOFgsfQ/nLq/YgfTPk9&#10;rbHP5HdbkjV6TL1+/cUXX9xtixQsa0lsle2UnpLnUvYHADhUzvG5aaycS859DjuH3DBRr1+JQ6/F&#10;0u5qt1Ud17bdlqalAgspBx3gfK7hd1fWYSxgjjX2n/qu9YwrnIb6vshd8A8ePPjx7xKnvCMtScLy&#10;OfncU6iLLkMJ25KoTHKfN7333ns/br+177Ib2l/OsR/xgym/pzX2mbJcbSHiVg31mIlyV26Od+cq&#10;Ypb9AQAO0SvKJLbQi3tJdfuqRNZ7TjtqaJslrnEYuCVpqcBCykEHOJ9r+N2VdRgLmGON/ae+8+qQ&#10;u61yAZBCzpy/PVSGDSufc6qhdd5+++27+af4ovv+YZK0Ld/PFgoeQ/vLOfYjfrDv97TGPlN//3rL&#10;/PT8mfYZM0W+t9LD7FwJmvL9AMBUOV8NFRg++OCD3VT35e/yPJWc41LwSOR6ZsvPWOmt5zE3mwyN&#10;nJDPYZiWCiykHHSA87mG311Zh7GAOdbYf5IULZ976HNT6t42p7wDPRdJ5XNOcedbevuU+afYxGEy&#10;3EHZflsoeAztL6fej/jBlN/TGvtMOdYl8cLr1//xH/9xtz3Gjt3lN3OugnXZJwBgqhRSyvmjjaF2&#10;SHqL1DeYtfH+++/f9bTeml5h5tibJ1K8aueZYJitAwtxwIHzu4bfXVmHsYA5zr3/1HetJ3KRcoj6&#10;DvSpyc5c5GQ4tEOSfLk4Kp+z7073rEPmf8jQahmarcx/K13352ynJWSfyOcesi/UDyJtnydS5jf3&#10;4nbJ/eWQ/WiOV69e3cUSst2mLuMx2/cUpvyeTrnP9GR+Q583Vb7bKd9Jpjl2aMdTf9Z//ud/3m2L&#10;n//856//7//+b/fqfVmOst3OUcwsnwUAU40VWNKDt5XzZunZOxaZZmpb7FzqG+pKHHvDSX09V8eW&#10;2pZbo6UCCykHHOB8ruF3V9ZhLGCOc+8/dbJyznNTknQtfz82VEAuanJXfJm2RO76yt8lETtm37BI&#10;uaDIRUk7/0Q+Y2hIgvpB8L2ok+z1hVAuVOoHl09NoJbp87m99Th2O82V9Rm6Wy7rva8nVe64L9OX&#10;bdF7DlHWe0pS/FT7y779aI7evpf5Z/nLctY9y9rCTdl2ed5KpCBWb89ss3b/zfbJ/lc/oyWR9cvr&#10;QxfSdWFqaJpsl7KdEvkeh9TzS5LjkN/T0vvMPvXnDa17tn2Zpqx3vt+sZ77T8l7+nf2w3odyLM1n&#10;1NsuUe8HtXN+Vi3Dl5WeMvuKMkX5XvPfUyvrAgBTpA1Rzh1tpJ3Ue4h9r7gxFGl7nqr9PUfd9iqR&#10;9sAx0oZr55k45CatW6OlAgspBxzgfK7hd1fWYSxgjnPvP3XCOIm+QyRRWCeGh5Kn9fBRQ5GEX5KN&#10;PfXFQi6kalmG3gVKL3I3XZ3czEVWb7oSSYiW6fPf8npJTtZ3/E8Zi7pODPcKHcdup7mSLK8TwUMx&#10;tn+UxG3mk4u4sTsXE2N33p9qfxnbj+bIPlEX53qR30dbxKv3wSjbLts3y5gEQJk2kW1aFxKy3+37&#10;vnKB3tsn62JXKYa06mNCovdQ+KgTIVn2Q35PseQ+s09dBBm7q7QtltS/8V5kmSNJn7HvJN9p+72f&#10;87OKvF6KiL/4xS9e/+Mf/9i9M64u2vYSXEsqnwMAU6SdUs4ddeT6oHc+TBu8N/1YbKU3fQzdSHXM&#10;TSxDxa20VejTUoGFlAMOcD7X8Lsr6zAWMMe595+6WJDE4FS50KkLIkmy9u4mqxPSSSbm4qncNZ+L&#10;gDoJPzSPetzo+sKotwxJ3iZhXyKfV99VnsR0kc8q09XzKK/Vd/fX05QCRX1hN5S8Luq/LwnW2hLb&#10;aY5sw1IIyOdm+5WLsHxuu/16yfEUDeplK/PLd5NtlHXPf+t9bejOvlPuL0Ovz9Hue1nnbJssYyIX&#10;x2W7JRFeCphtQahOzmfdyrbL9FnGTF/vs+02zPbJ9o1sp/piPdsvy1LL9OX9XoI965XtWqZJ5G96&#10;6mXJ5xzye1pyn5kihY8yn94+XNTfR7Z9+dzsl5lH9qF6H03ke8q2zr+z/ct0beKk3Y7n/Kz461//&#10;+vpf//Vf797/5S9/ObkoE/V3euxvZ5/yOQAwRXsOTKQdlTZNT91+mxo59w71tj23uj3bLmPO13MM&#10;zXMr67xFWiqwkHLAAc7nGn53ZR3GAuY49/5TEqKJKXdC547+JDZLInHsb+tkaJKv+dueerpe0i+v&#10;lfczbZHlKK9neYaKFXUBpZfcTVK5vF+KLq36s0rSs+6BkQTqmHp7tcnypbbTHPW2GbrTLgn1kgzO&#10;/tKq51Gilxhuk/7t93Xq/WXo9TmyfmVe+W57dxRm+ct2K5HkQa3edmXbDBUO6vXOftzuR0Xd86It&#10;Atbz6G2D3vLUhaFi7Dcz5fe01D4zVd1TaOw4VxdLSvSSHPW+lMj3XBeeivq7yH5SO+dnZTuWokxv&#10;O++Tvx+a99LK5wDAFPVNHCWG2lK9c28dOcfVowHUMTTPc0tbqLd8ibSZ0sY6VK/XctobDNNSgYWU&#10;gw5wPtfwuyvrMBYwxzn3n7Zhn0Z57u4fijpBWiIJ4l6CN3dY5b1MM5RIrJWLoHxGq75YKMnoNmE7&#10;lKQu6mlbdbJ6KGlZ37leJ3ZL4n0sWVknodsCzpLbaY46mZu75YbU30FbhGiHHhtL/GY7lenqJPup&#10;95cYev1QWbYyn3z+WLGgLuAk2uJXu+2GLvrzGWUfzvYZW/78NurtXBe4su+W13vfU/m7/De/+fy7&#10;V5ipkyDtskz5PS2xzxyiLkAPFfyiTdgM9SLMPOrpegXCyHdRjhHZv2vn/KzyTJmx7bxPnaia+z1M&#10;UT4DAKao23clhnqOtO2yOtI2KeobOkoM3Wyyhn29ftJ2mtp7ZmibpB3IMC0VWEg56ADncw2/u7IO&#10;YwFznHP/6d21PjWSAEyRYaiLe514bXsJ9NQXQG3SbyjZGEkK70viR5lHL5Ff35E+dJdZnditl68k&#10;jTP/nrqAlGna7bXkdpqjHrogyzn0fSY5nAu8RPu59cXhvovWoe/yHPvL0OuHqosS++6ezP5Zpk20&#10;RYxS/EhkXxpS76NDiflaPaxHvU/Xy9Nu57pok+JKWbb2wjz7SJmu931P+T0tsc9Mld9g+azE2O+m&#10;LZaMTVtP136vtfrYUTvXZ/3lL395/bOf/eyNefRi3zNn6uL01GTPHOUzAGCK+txXor2JqBjqDZM2&#10;RtoLRc7Jpf1RoncNsZa2fTkUacOl8JI2Xt1+yLrmtbod2sYxN3PcAi0VWEg56ADncw2/u7IOYwFz&#10;nHP/qe+QysVGGud1tHeg5aIlfzOlEFKKEYmxRGJRL0s9fX3hkWU6VP6+7hWSdWrVd+T3ChO5OCvv&#10;5+KvVicre3fiJ3Ff3u9d4Cy1nebKuuV7LfPMv5NYHyrQ9NR/P7ZM9XeZxHzt1PvL0OuHynYpF+r5&#10;71gyPeqiQKZvTd129TymfDf1flcXj+p9uS2IlIJTvossd7ZT/r/9zdSFl94y7/s9xRL7zFR1ASSf&#10;O6aetv2tt8p0ibH9YEph5pSf9cUXX7zx90OxrzBTF0OHCm5LKJ8BAFPU574SvcJM3eO5jZzjWqUd&#10;VMeW1O2xU8RY+4z/v72y+y9wpHLQAc7nGn53ZR3GAuY45/4z9c7/urCR5Gh9R1lPfed9Esm5sNkX&#10;9UVVfSGQoZ/K672eAklS5u7+LFfmUyeFe9EOJZZ1KYn2oeRovT7t39fbpk1WJildCg4l2V1bcjsd&#10;I/OpE+UlcpE6dMdhUQ+zNNbjI+ohrurv8hz7y779aKp6Pr2L+Fb2gTJ9W+Cot93Qvhf1dO3+N6Te&#10;L9vfdtnf6+XJNizTl6E8StGxXra6MNXr6TLl97TEPnOIOhGz7/PqYkmviFsr0+W3PabeV2vn/Kwl&#10;1L3a8r2cyqmWH4DrlHZhOXeU6PXsrM9jbfSG861vviqxr118Tmlzpf3QLuMSsa83M/9/e2X3X+BI&#10;5cADnM81/O7KOowFzHHO/adOxu8bmqa+mNl353qdvJ4T9V32Q0MyRRK1JQk8FBmyoE5WtknqOiE9&#10;dBFS985o/z7LNPRelq+817vgW3I7HSvJ8rpQV0e++6FiXD0U2r7Eeb096u/yHPvL2H50iPp3kOXe&#10;J7+rMn27faYWHep9rNfrqqdOJrTrW34PdeGk9IbI76lsz/JaXQyov8Nez7kpv6cl9plD1N9Bkjdj&#10;6mLJvmnLdPV27Bkqlpzzs5ZQHwen7odznGr5AbhOdRuvRK99UW6WaiNtn15v1FzvtNNuqTATWe59&#10;N6UdGtkeuS5gnJYKLKQcfIDzuYbfXVmHsYA5zrX/1EnBxFDivcj79QXNWJK0Tl7n30mMHhK1+mKj&#10;vhgqSeMSuXhKsjDJ7syjnraeR927IlJMKe8NPXy7Lli0y1ff/V8/syOfX4pGQ3fpL7mdlpLt027b&#10;RNaht48ckjgf+i7Psb8MvX6oetu0n91TJ7Pb4ly97cbmVfd+mdpToV7ftoBS7iwtw3rVvWDqfbj+&#10;XiLffynmZv49U35PS+wzh8i2LfNQmJmv/t6mFCXnOtXyA3Cd6nZSifpGk6hvCmlj6Iaz3vNojmlD&#10;nkqKM70i0tzo3UzGfVoqsJBy8AHO5xp+d2UdxgLmONf+U1+gDCVZW3XSNX8zVMypk9fHJPAy/zKf&#10;+q79JHPL67loGnvmTS5WyrS950vUy5ohtXrqglRvnUtSu06u1sWcthhULLWdTiEXnu0diL27D+sh&#10;FMYuVrPdynZqv4dT7y9Dr89xaM+b+qK+vfuwbLtsl95+VUzZR2tJRJTpe+tb96aJOqFR76t1USnq&#10;3//Quk9Z1iX2mUPUBZB8H2PqaRVm3lR/t1P2/blOtfwAXKf6uqCOXKvkeiftnHJjSS96bc/6HF3H&#10;WHttbWmnlXbTnMg2OuX5/dpoqcBCykEIOJ9r+N2VdRgLmONc+09993N9l/yYXIzURYpcAPQcOuRN&#10;5lN6u9QXPPWd7vWwSPWy7+tBUCeTe0Mr1Xfk94YxqC/MhgpYZR4laVoP5zT2TJClttMc2RZJBid6&#10;613USfs2qV0nzvcVPOpt0n4PS22Hof1l6PU56u0xtP8XdaKgLSzU225fUr4uBk0pXNU9XXq/7fr9&#10;FHHKb7rdNvmsMl1+B2W6od9B7Ps9LbXPHKrMZ99nKswMyzKWeY8Vw491quUH4DrVPX8Pjfxd3bOm&#10;aG9OShxzk8i5ZF1ynXTo9kg7y/Blh9FSgYWUAxFwPtfwuyvrMBYwx7n2nzrJNnV4pKgLHUly9goE&#10;dUJ63/No6kR3m/CtP6tO2NfJ37GLiCSG6x4LSUjXsuzlvaGEbb0uuWO8p/RAyEVQ5OKm/H/vYq9Y&#10;ajvNUfdamNrjqKxfcUjivE7yt8WXU+8vQ6/PUS9rtuGQdt9r16vedr2eSLV6nfcVUfN7qO8Kzee0&#10;6u1R/7vt4ZLjQm+6bIOeKb+npfaZQ2V5yrx6x6xCYWZYfdzNsp/KqZYfgOtVt1MOibYtkvZb76H/&#10;iX29brck1x/pLZRrl7pt0K5P2qCnvNnimmmpwELKQQk4n2v43ZV1GAuY41z7T30nVS95O6S+4z2R&#10;C6FWO83Q/JMILtMk2oRvfWFUJ43rcZSHns2RC6s6kZhoC1C5ECnvDRUE6t4FQ70V6sR5PURcWwhq&#10;LbWd5qjvBBwrDNTJ4/bitU6cZxuMqT+vXf5T7y9Dr8+RZa2T/L2CQW/fa/eFetvtG8u7/g6ynYaK&#10;fW0xaKiIU++jZfpesa/e3mPTFVN+T0vtM4eqjxljxzuFmb7s91OX4VinWH4ArlvbPpsabZugbnu0&#10;kfYkFFoqsJBykAXO5xp+d2UdxgLmOMf+k4uQ8jlzuuXXFy1Didq6oJELpfpurFw8paBT39nfS3DX&#10;ScYknYtMW17P57eJ6qxfmxhPtEn5Okmc6evPKOqeRUMJ3SSNyzTlojD/zXrus8R2mqMtcmQ52uVN&#10;4rjejm1h65Bnn9Tz6W3nU+4vQ6/PVe83iVyop9iRImHWo17OEm1hod522c771MWl9NRp/ybbq17P&#10;/HtoXeuh3Ur0ikO96cYKJFN+T0vuM4eol61XTC4UZvrqfWGo4LeUUyw/ANevbZ/ti17P3fpmqzbq&#10;tiloqcBCykEWOJ9r+N2VdRgLmOMc+089RNG+hGBPLkzK3yd6FypJpteJ1UQS7vUQWiWGeh2U99tk&#10;ZOZd9wxIL4KsR6Kef5LAuegq/98mlesCVR318pQkez6jLVwUGT6qncfU4eGO3U7H6F185nPLtqxf&#10;T4+Ddv2nJs7zd2W6ocTysdthaH8Z24+OURcYepFlrJPkbfGwrGv2rymyHvX8EuV76r0+9n3UBYFE&#10;tnNv32736yzzmCm/pyX3mUNk+5f5jQ2hpjDTVx8r9hXUjnWK5QfgNqTNUc4jY5HzZa8Hcn2zVR37&#10;2kDcHi0VWEg50ALncw2/u7IOYwFznGP/qXu85A7/OerCSJLUPUmujg0JkIucobvP6h4dvaEDkjTu&#10;Je0TSTSX5GHuji+v94ZOqoc4KlH+tk5M57PG1ENxHXrxdsx2OlZ6StTJ8jayXr3tVifOsy+MqQt5&#10;Y8NAnGJ/2bcfHSPbrv4dJLKfpHdBnXRvk+n1thsa8qsnhYyx7ZP9Pvt75r9P/XdDPUjaAs5Yb5li&#10;7Pd0in3mEOV4ke00RGGmr3yvYwXqpZxi+QG4Hbk5qtd7ucTYDSxt26dEactAoaUCCykH2iXkBJAK&#10;fR3lgJ/3codeLmhy0ZSLzFy4D8kFaf4+F0K5gMyJJSeQjAOfLppjdxn25GI6F/OZR52AyUVqXst7&#10;SUDtk/m065iTV5EkRdYzy5z5Z95J+s09kWU7lOUu88zy5zPy2VPnm23dLnc9JE3mk++kXNDmv+Uz&#10;6vXbZ6nt3Nrq/jBX+bxLVtZhLGCOc+w/Of7luJgYel7FPjlGlHkMJcuLfEaSv+X4m3Ni/m5M/qbM&#10;f+w4nPfLfHM8bJelns/QcS1/k+JD5pHzQUk85ti672+LzKNMe8h5ozZnOy0ly19/ds7nY+ucbVTW&#10;d2iIt2Lqd1ksub8c+tlzlP2klmUuv+W2cFlvuznn2nxe9vWyfRI5rx+SMC+fnxj6u3o5E1MN/Z7q&#10;+S29z0yRfap8J0Ptx0OWsUzXHnNa9bGhds7POka+i7Ldxp5HtZTyWQAwV85daSslt5GbQZLfSXss&#10;7bN96qJO8ne94V6vXbbfqdrN10JLBRayZOM/B/0yvxI5mNXd/+vIyaGVi+19w2Mkkpzfd3EWuTCr&#10;E+/7IuswluTvLVs+I3/Tu0uyjvxtuTjfJxeoU5c7n5sTx5gkB9q/y0k5y52CTPteHTkZ7zuBL72d&#10;i63vD3OV+V+yejsNBcxh/4FtSltjXwK9qM/dU5IAnF7aoOUmn7HhzHhT3YaeU0g8VPksAFhD6WGb&#10;fN2SNzpsSdq0WbcUnXKeLzft1j3B8zrDtFRgIUs2/nuFmfqOyTba4WNysd8OibEvxg6WuXhKUaH3&#10;d2ORxP1QMr5XJMhdmlOT/Vm/fZX3bLNDlzt3NYzdydArzOTOyUOKFEN3V55iO8cl7A9zlXlfsnob&#10;DQXMYf+Bbcqdl+X3OTa8Vi52y/k2/9138wjnU3rN+F6mK73Jz1XMKr8xAFhD2ntDuZ9LMaXwsi8U&#10;ZsZpqcBCykFnCb3CzFgivL7rLHfxHZqEL5GLzFbmVy6k2shylhgae3Po4qtXmBmax1CMXdjl5NH7&#10;m6kx1GukV5g5tEiRAkXrVNv5UvaHucp8L1m9fYYC5rD/wDal3VZ+nzlH59zayoVwzpllunMM/cR0&#10;+c5KW6fXXuJNufmq7MtTe4sdq3weANC3ROFlXyjMjNNSgYWUg84SciCsD2Rt5CCZaVIQSPfIWrmD&#10;r430qikXQqnal26VdfTu+usVOPK37XTpCdEbymvoTsKxYbVyoZuDdz47kX8PFT96F3f5vDLERBsZ&#10;rixDwmW++e/QsGkpnvQSJb3CTIkULLL9k3BJb578e+pyn2o7X8r+MFeZ7yWrt89QwBz2H9iu+oI3&#10;7Ye0L3JRnLZJLorrGxyGijesq/RmX7ptc41Kz/Ls2+dSfj8AwH1jo/IsGQoz47RUYCHloLOEocJM&#10;ig11Qj8XgUmUF/n/XiEgF/k9vc9pD5q9xP7QGOelN0WWIfNO8j/T9i5WhwozST70hijLevfWLUWB&#10;Vu4qbadLDG2HvN6bvncCGSrM5LvprWc9XEkduXOwdortfEn7w1xlGS5ZvS2HAuaw/8B25aaI3jm6&#10;jbRzPDR1u8oNPno0DStt4XMXGMtvCAC4L7mZcq48ZSjMjNNSgYWUg84SegnyRJvMb/WS5mMXQSl2&#10;tNO3w2z15pkiRO7qPObiaqgwM7aOQwWXOtGfZeolOvYNoVUPF1Ii82nXcagwMzZ2aG952mLGKbbz&#10;Je0Pc5VluGT1thwKmMP+A9uW9ktulki7r/QoKJF2ydCND2xHvsP0bkpbrx5amB+kbZh2YvbpoWGC&#10;T6X8lgBgrpzbczN0or5J+hoozGyDlgospBx0ltArzOSib1/iO8MDtH+3b8iAeqiMEvUD2ntDV9WR&#10;OzlzoD30YqtXmMmF25hc/LZ/k6g/OwWC3jT77jbN+72/a0++vcJMLsbHtMmWRJtsOcV2vqT9Ya7y&#10;uZes3n5DAXPYfwBOryRt9Gy6L23ItZJZzoEAzJG8W0b7KOeRNpLzSD4rN62e+6aDJS1RmEkOL/nL&#10;RPJAieTk1jr3XyItFVhIOTAtoVeYyWv79J6XUh8ge1HuYqujPrnkpNRL1vci0+UENaX3RK8wM2Ud&#10;MzRW+3d1kSPr1L6/r+BT9LZF1qXWm3/bq6TV+z7bwswptvMl7Q9zlc+6ZPU2GwqYw/4DwK1yDgTg&#10;ULnZIqOMlHPI1EixJjfBJs9zKQWJKYWZ5N+yXskVpRCVgkviVPmdW6SlAgspB64l9BL5eZD6Pr2i&#10;xZxoiwY5sfSG4xqLJPhz4B7SK8zktX162yZ3MxS9+eYkOUWma/+2HTM8J6R2mn0FpSmFmVh6O1/S&#10;/jBXmf8lq7fTUMAc9h8AbpVzIACH6uWE5kbyQMlV5UbVLfaqnVKYSSTHpvfL6WipwELKQWsJvUT+&#10;lKJF+zdzo1c0SFV8TqJ/qGixZGGmLp705ju0DK0p2/2UhZlYcjv3ppsT59gf5irzvWT19hkKmMP+&#10;A8Ctcg4E4BBTCxVzIyOKJB+SXMoWpNjSG3Z/KDIiy1aW/ZpoqcBCysFqCb1E/r5ng0Svy2Vey/wO&#10;ibEH2efh/ClWTB3OKpFiRmtuAaW3jnVPjN5YoPmbKfbNO3qFmX29mbJe7d8MFWaKJbbzJe0Pc5V5&#10;XrJ62wwFzGH/AeBWOQcCcIjkdcq545SxZD5kCcnpHFKgSa+i/A3L0FKBhZSD1BKSDK8PfIkpB+/e&#10;M0WeP3++e3d5qbBn/vncscR87xksvcLMlAJK73PqwkEKKe37+x7OX/SG52qLEr3CTNZlTO/73FeY&#10;qc3dzpe0P8xV5nnJ6m0zFDCH/QeAW+UcCMAhlhzGbCy2Vpgp0huml7saioygkryW580cR0sFFlIO&#10;TkuYW5hJr5r27/YVDQ411nVx7EDeHqx7hZnE2NiVea/3N3lAW5EH1femaR/i38r7vb/75ptvdlP8&#10;4FyFmSW28yXtD3OV+V2yersMBcxh/wHgVjkHAnCIsaHaU7QZym0cGlstzBTJ4zx+/Li77L3I84Rz&#10;g+633367mwOH0FKBhZSD0hJ6B/wpB+90J2z/Lr1A2uJCUaZPT5X0cshn1AWM/F0S+VmeugfEWFEh&#10;B/EyXYksw9TCTE4AQ3onh15vmN4QXjlZDJ0o8nreb/+m17PjFIWZU23nS9of5irzvGT1thkKmMP+&#10;A8AUf/3rX1//+7//++uf/exnP547fv7zn1/0UCXOgQAcopdHSrGmvhE4csNwciB51nEv17Mvtl6Y&#10;KbKehxRokiPKowWG8k30aanAQsrBaAm9g/vUg3evwJDqfluUyP/3TjxtYeTQIkdOTu30U4cyK5Ge&#10;Hm3ivlcQSfSG5uoNZ5bIurQ9cvL/vXVM8aCdNk5RmIlTbedL2R/mKvO8ZPW2GQqYw/4DwD5/+ctf&#10;3ijItHEpCaRWWX4AmKKXt9k38kqRkVtevHhxlxtKvqOdTx2Xdl5NYWosf9dGcmmZ/uuvv97NgTFa&#10;KrCQchBawjGFmaGiRJLnmUcKAjlIDj0DpC1GDM2vjCeZHhGJPItl6GDdW/Z9B/Ysb4oCeQDbUJfS&#10;TNPreZHXxsYHzfyyjXtFixKp9PdkXdppsy5jphRmTrWdL2V/mKvM85LV22YoYI5L2H/SYM9FTAry&#10;OVaWSFE3x5Qpd1ylMJzjSjmmrSnrU5alvdN87L1TWGq7nHr7bun74005j+f32LtRhevwz3/+8/W/&#10;/du/3Z0rfvnLX77+xz/+8ePr//Vf/3X3+r/8y7+8/t///d+71yPH5fSsTgzdmLMFl3AOBGA70hYt&#10;544SxxQXkhfJjcRtTiufc4myLdI2TOGl3kZjkZxe2+OIN2mpwELKgWcJvUT+1IN3ihL7KvRDkcRY&#10;K/PLhVdv+imRdekVT3pJ+0MO8Ikk84bkpHHo/Epk+/WWOXon66zLmN732SafTrWd89ol7A9zlfle&#10;snr7DAXMseX9J8foqV3jczEzVqDJvMq0OcasKRdgZVnac8PYe8fIubCXOF9qu5x6+27p++Mn2a98&#10;J9ev9Jb5xS9+8WNRpvY///M/d/tBex1SekQveSxbWjmuAMAUKSCUc0eJ9IRZSm5mKDeyXrJcl6Ud&#10;MDXfdqmFqHPRUoGFlIPOEnIRXB/IEocczHLAH+sx0ouxC6u5yfgUBIaSafm8dvq81nu9jZwAptxV&#10;mxProdth391/pyrMxCm2c1zC/jBXmfclq7fRUMAcW91/UkQY6qU3FJl+6K79Wy3M5EKxHNt7F3gK&#10;M8yV76RcbOstc9u++OKLu/2gHdo27bmyj6SX9BaV4woATNXe1NobOv/W5JxfCko55ycnlsiNvFOK&#10;Mwoz47RUYCHloLOEXiJ/zsEsyf+hYcBK5LOmDqmSg3Bv2drIyWzfPHsFmJKoynIPJe3yjJNDu0Lm&#10;rs99hYlspynjh56yMFMsuZ1rW94f5iqfccnqbTUUMMcW958UduvjUIZVzBCJ9XE906Th396JlfNC&#10;r7h7q4WZ+jyaebcUZpirnNvbZDy3Z6jHTCRZlfdyHN/ikGbluAIAUyVvUc4f5Ry39M2lW5Gbb3J+&#10;L5H2X4lDb6Ibi14bgp9oqcBCykFni5LwysVTfdBNEmfuXZCZX/4+ybQyvxQ/8trUokmdUCrRJqqy&#10;fCkmZP45QR57Qkzyp67wl2VOEnCLltjOPVvcH+Yq+84lq38DQwFzbHH/qZ9TlQLNvmRejtv1hUGK&#10;Na0tJfZz3CvLci2FmVNTmNmWOiGht8xtK8+faZ8xU6T9XJ7X2Ds2r63sxwBwiHa45QyrfI2Sa6vX&#10;81SR/BDDtFRgIeWgwzRTCjOwT9l3Lln9GxgKmGOL+0/de3FKL8XIdOVv0oOmpTCjMMNyyhAevgv+&#10;4z/+425fGOs59ezZs7tpcmze2o1O5bgCAIfIjWPtSCPXmKtSmNkGLRVYSDnoME2dUCpxjSc7Tqvs&#10;O5es/g0MBcyxxf2nvsiZ2qMuyb56SLP27/Yl9nPX/7E9LvM8lynLe0mFmSW2y5Bc0GaZpvS4OHVh&#10;Jt9bPuMYU7//nnx2tsUxQz0tMY8p6n00PV/nyLaa8r1nmrnbNH835TNO4RzrV5zzs1r/+Z//ebcf&#10;/PznP3/9f//3f7tX78syln0mPSK3pCwXAEyR0VXyLN0yAkg5j5TIe0ufb9ekMLMNWiqwkHLQYRqF&#10;GZZQ9p1LVv8GhgLm2OL+Uz9Q85BnT+XiKEm/XnK6l9jPdPl3eT2RolCGIshF1z4pBuVO8Hp5S2S+&#10;Q7196sT2qQoz7Xq1UYoQS22X3nx6Ml0eAlqGNqpj7FljU+af7yMXw2W6LHNvPcuFX9Yz09fD4OXf&#10;eW3Kfjf3+y/y+e0wGIkUGPP32Zf39S5YYh6Hqj9vqGhXb+9c0Ee2abZtXUDNv7M/1MtY1qkdtzy/&#10;h31Fp+yf7fbIZ+RzS/GiFH7H9tN9zrl+5/qs8gD/Nnr7cYYvKz1l9hVlivKbz3+3pKwnAEwxpVCR&#10;c3KG77yGAs2hhZmse9pYdaTNkvZ3HRk2P+2UEqXNTp+WCiykHKyYJheO9UE+cUyiittU9p1LVv8G&#10;hgLm2OL+kwuZslx1cv0YdXIzFwi5ICj/PxRjvQFyofXee+91/66OXgI0Fx/1+7Wx9w6RdSzz6UXZ&#10;pkttl3Y+PUkmtwniXiSR3No3/ySjc9FXpmn3m/rvs465yKyT2r3IBeOQY77/qIfeG4sUfYaKEUvM&#10;41BTvueop8u2Lg+AH4oMXxgprIx9L/lehwpN+/bdzDfb7BSFmVOu37k+a2phJn+TbZf3fvGLX7z+&#10;xz/+sXtnXIpGZZ5DBd41lGUCgCkOLVTkhoS0bUsh4tJMWd+0NXs3crAcLRVYSDlwMU0SGvUBP3FM&#10;oorbVPadS1b/BoYC5tji/pNEZJtQzLE/Df65CeY6uVkin5FkfrlQSmK37smR9/N3rXb5kqDPRUvm&#10;kcj86vm0CeCx4svYe4dI74DMqy5WlN5EiZKQXWq71PPpJbzroYwSSR6nwFOWJ59Vb9N8Zm1s/lmX&#10;saJM1H9f93DJNs5ypGiUgmC7nr39LfM65vvPd1P+PoWqsp0TmU96JtUFrHZbxBLzmKO+OB8bkqq3&#10;vbM8Wa7MI7/l/LtMk8j2L+uUJH6Zrk7oJ3rrku+wnibfa5L/2R55r35uVYnefjrVOdfv3NtyzF//&#10;+tfX//qv/3r3t7/85S8nF2Ui30X53CzfVpRlAoApck4t5465kfN5aYOmjbxlh6xv2uCZvr3JhONp&#10;qcBCygGLaXKyqg/0iWMSVdymsu9csvo3MBQwx1b3n7GLgFzMJLF3yF3XdXKzRJLxrVxIlDvqE0l4&#10;t+qhkpLo7MkQTyWJmqg/q05Qtue0sffmqM+jmXdrqe1Sz6dXOKl7l2Sb9S7YsnwlmZz/1kWRsfnX&#10;30e2eW94rXY9M//ehXCmq4sqveLDsd9/kuG912t5vUyT7d5aYh5z1PvT2O+vt1/19r/8jutphr6X&#10;7G9lmmzXWrZ1XYTKsaOV/a39rKUKMyVOtX7n/Kwx2YalKHNoQSfy93M+99TKMgHAFEsUZnqRdknO&#10;5Zn/loZASzurbv9NibSl095Yqsc2/397Zfdf4EjlQMU0SSrk4q+OoQQEDLmG311Zh7GAOba8/yTx&#10;WyfJe5HkY+4Wz93gY9rk5tjd/plXmS49MWpZpvJeig29AkORz8zyZdqsR5k2SdUyj60VZuZul3o+&#10;bcK7LhDU26GnvqM/dxEWQ/Ov1y/J3qELwHY9xxLL9QV3O6zaEt9/3bunV0Qq0ssj65p1bKdbYh5z&#10;1MW5saRBu73bQl6RedTTJSHRk21XtmWKMLV8l+Xv2++rlX2kTNvup4c45/qd87PGlGfKjP129qkL&#10;tFtJ1pTlAYApTlWYaeOY8+0ppD1St7unRNoZaY8s0Qa9dVoqsJBygALO5xp+d2UdxgLmuIT9J8nw&#10;XAjsK9Ik6Td0F3+d3ExSciyhnmGiyrRt8rYeMmisiFHUvSvK3etbLcwcs13q+bTv5YKsvLdvmyW5&#10;nAvRLGud+O/Nv163saJM1H+fGJu2TnCf4vuvi09Zh7FtPmSJeRwqn1E+M7HU9q6nyz42pC4K1eph&#10;ysb+PuoiYfvdHuKc63fOzxryl7/85fXPfvazN+bfi33PnKl/P73j0RrK8gDAFLnWqG80OFVsrTBT&#10;pF1St8GnRv4mf8s8WiqwkHJQAs7nGn53ZR3GAua4tP0nycYkxJPwrocvqqM3lFGd3Nw3rFM9bZu8&#10;PSQJHPWwQaVXz1YLM8dsl6nbrDe00hTt/NsLwn134tV/v6+XwNR1mfv918WBRC7uU7waKir2LDGP&#10;Q83dhvv2qzJdYqzo0Csm1MWiFBb3yX5Spm+/20Oca/3inJ815Isvvnhj3kOxrzBT/2630gO+LA8A&#10;HCLn2bStU0BJT+Z9N5AdGlstzBRpn7Tt8SmRa7i51wO3TEsFFlIORsD5XMPvrqzDWMAcl77/JLlX&#10;90oo0SbN6+TmvoTs2LRDxaAp8ezZs7t5bLUwc8x2GXuvTgLPHcqgnn8vhp71UtR/v+/5FmPrssT3&#10;H/l3b5oUF7I/Zxi3fdtqiXkcIhfR5TMO2YYpZo0p0yWhMaZXTKg/J8WpKcr0+/b3MedavzjnZ51a&#10;vc/2CuhrWGM7AHCdcs7OtUnOd2lnpE1WzjOHxtYLM0XWeU6BJttnKzdpXAItFVhIOQgB53MNv7uy&#10;DmMBc1zL/pOkcZ00b5+vUCc39yVkh6bNnXHl9TlRCi23Vpgpr0/p0TCknn+JuvdKord+xRLrudT3&#10;XyQxXSfIe5G/Gev5sMQ8pqr3zWP2lVaZLusxpldMOGSZijKfqdP3nGv94pyfdWpJMpXP3UrCaY3t&#10;AMDtyM1iaa/lJqK27ToWl1KYKdJeqa87pkZurNnKzRpbpqUCCykHH+B8ruF3V9ZhLGCOre0/ucs/&#10;FyKJNPAPUQ8b1d49f0hyc2jadtikspxTo9wVNlZ8GXtvjvoCqVe4WGK7xNh79dAOc5+FUs8/kSEj&#10;Mq/6Dvwkm4fmv8R6LvX9t/K9pJCYfbbMv468vq/nyxLz2KfeN4/ZV1plujnFhKzT1L8vyvT7lmvM&#10;udYvzvlZp5Z9tHxujvVbsMZ2AOC2pU2VoZnz7LWhtlvajpco7ZY5BZpLXd9z0VKBhZSDDnA+1/C7&#10;K+swFjDH1vafeliyQxvodQKz7Z1xSHJzbNo6oTm3F0Kd4L6Fwkx9d2D9QP9D1PPPBWwpwOS/9QXt&#10;0JBmS63nEt//mBQa8iyadni+Q34LS8yjp/0Oxhyyvct0c4sJZZiQKT2y6kLOvuUac871O+dnnVp9&#10;PNrK8CVrbAcAqKVNmXZ62mrleTWXXqhI++WQAs2lr++paanAQspBBzifa/jdlXUYC5hja/tP3QNi&#10;X/K3VRc12sTkIcnNsWlzsVTem/Kg9cyrLYiMFV/G3ptjC4WZehn2bbMyn3x/dZFlbP71Nkuccj2X&#10;+P4jBap9RarcSTm0HLHEPA5V5rXvGSaHbO8y3dxiQp53U15vny3VSjGgTHvM9jjn+p3zs04ty18+&#10;dysP/l1jOwDArUg7ZkqBRmFmnJYKLKQcdIDzuYbfXVmHsYA5trb/JLFa79dTkt9FEvnl7zI0QO2Q&#10;5ObYtHXhKEn6feqkcRk/eaz4MvbeHFsozGTIovJeenGMyTYq09YXaPuWs/7uk3RuhzRbaj2P/f7r&#10;/fuQXid1on2Jecw1dVi6Q7Z3mW5uMaEuPu3bv+rvY99yjTnn+p3zs06t3v5Zry1YYzsAcLnS+/YU&#10;vaavXc77YwUahZlxWiqwkHLQAc7nGn53ZR3GAubY4v5TD8GU4YmSeB2TBHGdmE+0d84fktwcmzYX&#10;Y3VyOkNGDakLEvmbksg+Z2GmLiT0hg5aaruMvZf1rrfZ0J3yucitE8b1dPuWs/2MdkizpdZzie+/&#10;HnptbDinzLtM1xYclpjHHHWPobHeKYds7zLd3GJC+90PPbskF/xlmsS+5RpzzvU752edUr6nqct3&#10;TufeDgBctnITUc5luREsz7js3fxEX9o1vQKNwsw4LRVYSDnoAOdzDb+7sg5jAXNscf9pE/SJ/H+S&#10;wmm0pxdNLoBSsEnhoZ02r7UOSW7um7bu1ZHI55Wke2T52yRwLtqKcxZm8rllfrlbPUn8fEa502+p&#10;7bJvPvUQUim2tQWNDMlVP4umXfcpy5n9okyTqC+Sl1rPOPb7r3t4vP3223fza2V75b0yXVt8WWIe&#10;c9TFprGC6SHbu0y3L1lf/85b9XIlkijJNsk+kPeyDPX7iX3LNeac63fubXkq9bGtLZyu6dzbAYDL&#10;1rYD60hbO+e4tD3GbmDhh/ZNXaBRmBmnpQILKQcd4Hyu4XdX1mEsYI6t7j9prNe9AqbGUMLvkOTm&#10;lGnrniglsrz1UD0l2mUaK76MvTdHep2U+dVRCiNLbZcp8/nwww9/nKZEijF1kjiRbVgXOmLqctYX&#10;eJlvmc9S61kc8/1H3SusRLZFPq88zD6Rfw/1AFliHoeqH54/1gPnkO1dpju2mJB9ul7vNlKkqgta&#10;+5ZrzDnXb41teQp1kfiQISpP7dzbAYDLNlaY6UXO3Wk3pp2SczpvyjZJ+11hZpyWCiykHJyB87mG&#10;311Zh7GAOba+/ySZVycRhyIJ6bFk3yHJzanTpohSD6HURpa715PhnIWZ6F1A5gIxltouU+eT72ho&#10;myWpnouytigTU+ffDjVWiiJLrWdt7vcfWcesa92jpY28N/aA9CXmMUfp2ZR1H3LI9i7TLVFMyN2p&#10;+bx6m2S/Sm+79Mo6ZLnGnHP91tqWSyvD4OX76P3G13Lu7QDAZTu0MNNG2ij1KABpu8I+WiqwkHIw&#10;Bs7nGn53ZR3GAua4lP0nSdXc7Z6LmDrSE2DKBU0SgUmkJ/YNLXDItJHpcpFWlinFpLw2JENdlfln&#10;vWpj7x2jrFNZtjLvpbbLnG2W765sswyzNfY9HjL/rFuZNhFLrWdPpjvk+6+Vz8rflL/PHZWHfPdL&#10;zOMQda+ToWLoIduwTLevgJT3y7RTpKDRfnbdgyzDnc11zvXbwrY8Vt3TKj3ntqQsFwBMcWxhphe5&#10;YSI9kUsbMud+qGmpwELKgRc4n2v43ZV1GAuYw/4DHCLJgtJTaGw4s3MphbgpUgAsx7ytFQiuWYqF&#10;ZbufqmA4V1kuAJjiFIWZXow9y4/bo6UCCykHWeB8ruF3V9ZhLGAO+w9wqNJrJsNSrT0ER/28nxRe&#10;hqSgVD+3amxallWGTttCIa9V9gcAmCK9hceGkV0qclMDFFoqsJBykAXO5xp+d2UdxgLmsP8Ah0qR&#10;oyQl1r6jM8O2leNYnsEyNPxHXcDJshsm5DzqXkpThgY8t7JsAHCIDJmac1zaF2l/5GaVck5ZIhRm&#10;qGmpwELKQRY4n2v43ZV1GAuYw/4DzFGG8li710yey1T3hEnvjCQzyjNUUjhKwqS8n8iycx4PHjy4&#10;2+YffPDB7pVtKfsEABwrNyCkjZFzXt02mRMKM9S0VGAh5SALnM81/O7KOowFzGH/AeZ6//33744f&#10;az+vJXetlufejEWKSMZsP58XL17cbfckp7baQ6nsGwCwtNy4kp69T58+PbhHjcIMNS0VWEg5yALn&#10;cw2/u7IOYwFz2H+AuZJwyLBgSTas/VD3JP5TCHj48OEb58ZEijYpHqWAw3nk+yjFslevXu1e3Z6y&#10;jwDAKeW8mN40vZ40aUuV57GVUJihpqUCCykHWeB8ruF3V9ZhLGAO+w9wjBRkMmTY1ooeKRpt8Zkm&#10;tyJDzGW/2Pp34BwIwLk9f/78Xg+aDH+WtkvOnSnK5Pk1UGipwEI0/uH8ruF3V9ZhLGAO+w8At8o5&#10;EIA1vHz58l5xJr1+c2MDtLRUYCEa/3B+1/C7K+swFjCH/QeAW+UcCMBa8vyZch4q8eDBA8UZ7tFS&#10;gYWUgy1wPtfwuyvrMBYwh/0HgFvlHAjAmh4/fvzjuahEes5ATUsFFlIOtMD5XMPvrqzDWMAc9h8A&#10;bpVzIABryjNlyrmojkt4xkyeL5jn5eT5OI8ePXoj8pycFy9e3D2LkONpqcBCykEWOJ9r+N2VdRgL&#10;mMP+A8Ctcg4EYE0Ztqyci+rYcq+ZPB8nxZfecvfinXfeef3hhx++/uabb3Zz4FBaKrCQcmACzuca&#10;fndlHcYC5rD/AHCrnAMBWNP333//47mojrfeems3xXZkWVNg6S3v1EjvmsyHw2ipwELKwQg4n2v4&#10;3ZV1GAuYw/4DwD5//etfX//7v//765/97Gc/njd+/vOfX8RQK2OcAwFY05dffvnjuaiNDBW2FSmm&#10;HNJLZizee+89Q5wdSEsFFlIORMD5XMPvrqzDWMAc9h8AxvzlL395oyDTRsaRv1RlHQBgDRnKLL1Q&#10;0kOmPrfm/7fUs+TYnjJtvP3223dFKabRUoGFlIMQcD7X8Lsr6zAWMMel7T+5eMmDJJMILA+XfP/9&#10;9+/+/+OPP757/1rlrrmsZ6K9Sz3rXd775JNPdq9Od+zfX4KtrePY93ltnj59evdbdQF+ef75z3++&#10;/rd/+7e788Qvf/nL1//4xz9+fP2//uu/7l7/l3/5l9f/+7//e/d6ZAz5HJcTWz8mX9o5EIDtevXq&#10;1d3D8HP+S7snxYd333337t8pbOS9POy/d24s7dT8Tc5L+ZutyDNlyvlyyci22VKvoC3TUoGFlAMQ&#10;cD7X8Lsr6zAWMMel7D+50Hny5Mkb+3wvcjGTi5qtJwPnyIVcWc8kumu5qCnvjV3IpajVS45P/ftL&#10;trV1HPs+r0n2uWver65d6S3zi1/84seiTO1//ud/7r7fHHdr5c7are/b5TcIAHPlBpsHDx78eE6Z&#10;ErmuSVuwlV4yudks7aetSBuutw5LxMOHD3efwhgtFVhI70AkhDhPXLLe+rQBc1zC/pOLk7Z7/77I&#10;xdG1FWeOKcyksJULn7zfuwhUmDm/WyjMZJuX367eMtfpiy++uPt+Hz9+vHvlB+k1U7773Gm7VeU3&#10;CACHShElD7Mv55I5kQJNzplbVbefe5FeL6X3d9q2iVy7pW37zjvvdP+mjU8//XT3aQzRUoGF9A5C&#10;QojzxCXrrU8bMMfW95806uv9PI3/DEPVXsCk8NBOe23FmWMKM/W2UZhRmDmXbOesX5u053oM9ZiJ&#10;DNmS95KY2eqxuPwGAeAQKcpkyLJyHjkmtvy8lXIu70Xe2/ccnLR3S3twKNJO2NLzdLZISwUAVtRr&#10;wLQBc2x5/8ndU/U+/uzZs907w3Jndt275poSwsck8vcVZji/ay/M5M7Jsn56y1yn8vyZ9hkzRZIs&#10;5W7ZDG22RWUfBYBDHNtTpo0UZ7bYRq+vIeqYcl1Wy7rlBrvevBJb7l27BVoqALCiXuOlDZhjq/tP&#10;esSUh18mDmn81wWdFGm2PDzAIRRmrsu1F2bKWOvX2gOL16//4z/+4+47HiuA59idaXIs3uLdsOU3&#10;CABT1TefLBk5V27tZpZeb5cUWOac09N7fag4s9UbOLZCSwUAVtRrvLQBc2x1/8mwOGXZ5nRvrx/A&#10;eUhDP0Oi5aLhWF999dVR80nSPvOobbEws5XtdWpb+j6zzdt5bU29bnMfXpv1nJKcyDRzt0f+bo0E&#10;yDWs23/+53/efb8///nPX//f//3f7tX7sq5lX8iY81tTlg0AppryoP/33ntv8jNW6sjfbelGhl4h&#10;5ZgRCdI2aeeXyOcwTEsFAFbUa7y0AXNsdf+pLwLmJPPSaybJ7jyPZiyhnuce5I7uXASVz0vkjrXc&#10;IZa/78k8y7Tl2QpJRmes6bqnT/6d13Jn3T6Zpr0rLX+fi5983lgiv16euodC7y63Osq2Gfr71pa2&#10;16HG1vEUy3fM91nLxXm2eS8JkPn3Hpiaz66nGxseok6cJ7Jcx8o6lvkN9Virt3nZb7Lc2b7Zn8p7&#10;+XeGC6mTFFnGfEb93SSyHfc9yyTbol6+RD4jn1sKGeX4M/ZbGHNp61Ye4N9Gb9/K8GWlp8y+okxR&#10;ElP579aUdQWAKer2Wxs5t9btqJy76/dzDm7bhr04ZKSAU6uvyUoc27tlaBg4htk6ALCiXsOlDZhj&#10;i/tPmyg+1V3fSZhOuZPtyZMn9xKibSI/86oTrr3IAzKH1D2EepEkbf3wzTUKM1vaXnOMrePSy3fs&#10;91mk10NbBOtFL2lfX/Tme+sl9fNafcGd5T7WlH0p6umyvevt0YuHDx/e/V37HKk2sj5Dd5ru+14y&#10;3xQjesWLQ1zauk0tzOSz83d57xe/+MXrf/zjH7t3xtX74liRcA1luQBgiqHzba9d2BZmyrk3N63k&#10;xrOhc35eHzrfn9vQjUHHaG8gKnEtw0+fgpYKAKyo13BpA+bY4v6TRGa9b5/iwiTFnvpiKInRDLmU&#10;u9wSuVOtvmM9FyW1OvFaX7DkAizzyQVH7iarCxn5vF5yPNOXaco8krzMcuS93gVRm8gfSoZnPTOf&#10;3DFf3s+FYFnPsm33JdO3tL3mGlvHrX2fkWWqt3kKNPltlG2eBEC9PO065butizq9z0gRbejv56p/&#10;v2O93XrbPPtQlinzSFGgXr5EvoOyTZLsL9O1d172Ckz7vpfs0/X7ibnb5BrX7a9//evrf/3Xf737&#10;21/+8peTizKR5Sifm/XckrJcADBFzp/l3FEivVV7cj6up2vPvbkBp9cuTLQ3R6ylvoYokTbNMbLe&#10;7TwTaT/Rp6UCACvqNVzagDm2uP/Ud6Ilsby0JKzri6ChRGF7sVQnmevEayIJ1fT0aWW6OnneJqpz&#10;Z1j9fpKxrSxve2HXJtnr5eklXOu/T5K0Nfb3W9pexxhbx6WWb6nvM+ohqZKc78nn1ds8BaRa1qEk&#10;+xN1b4UsW3k9y7zUXYr1utWf12q3eaK3b2Z/q6cZ+m7qXinZJrWsW104HPpe2s/q/ZamuLZ1y9+X&#10;okyvMLRP/r58brv8ayvLBQBT9Hoyt+2vom3v9c697Xm8RG7g2IL2BpESufFjrtzw1Ztn2k/0aakA&#10;wIp6DZc2YI4t7j/1RczQHWjHqO8u35ckrC8ckjQtyes28TqWrKwT4O36JLE/9F4tic064d8m8uvl&#10;6V301dv00MLMlrbXMcbWcWvfZwoa5b0kADL9kCx7Kb5knu20daGzDIVV/02it0/MVYbKSqRYN6Td&#10;5r0hQKK9q3KoMJj1KuvU3slZb4N9+1T28TLtIcWL2rWtW3mmzNjvYp86kbVkT7hjlWUCgCnqdk6J&#10;nPd7phRmou35msjnbEF67rTLlki7ZG77cWie5bqB+7RUAGBFvYZLGzDHFvef+iKmTVgvoR5CaOgO&#10;t1qSnWX6MqxAm3gdSzTWydf2giz/X97r3Slfq++ab7dLvTy9i756mx5amNnS9jrG2Dpu7fust/mU&#10;XkP1Nu99bj2UVYadq5dzqBgwRwoIZb6Jse14yDavp0vxb0idLKnV6z/295F9vEw7d/+7pnX7y1/+&#10;8vpnP/vZj383FPueOVPv00sWAo9VlgkApuj1mEnbsKdufyeGzr1pJ9TTJVL42ILespXIDUFTrg1a&#10;vSFWt7K+W6WlAgArahsuvYA5trj/1EPunKIbf33XeNu7oKe+iy1J7agTr+0d7K2xgkC5Cz6xb1mS&#10;zCzTnrMws6XtdYyx+S61fEt9n4ck26Mu8vTGJM8y18tWIp8z5Tudau523HdXaJkuMVbk6BUvsn7l&#10;tSkX/blbs0w/d/+7pnX74osvfvybsdhXmKmPQXOSOKdSlgkApug9c6XX9oqphZmoe1KX2EoPkt46&#10;15Frhak3XdQ9feuY2+a6FVoqALCiXuOlDZhji/tPnWQ+RSO9JKhzATRFPaxUKRTViddcjIypp63X&#10;p74DbV8SO+r5nLMws5Xtdayx+S6xfEt+n/n78t6hUYphrXoItkQ+I8uwpPTWKfM/ZDumQDSmTLdv&#10;H+wVL+rPmfrMqjL93P3vmtdtruyX5bN7z8FZS1kmAJiifWZbIoWLnkMKM72239LttLlyk1C7bL3I&#10;+qXwkmuB+sai3EiS1/J+7+8SxwyXegu0VABgRb3GSxswxxb3n3rc4SkJ7kMckjAt6r8pF1S914YM&#10;TVu/vu+u+qjvjj9XYaZ+fe3tdayx+S6xfPXrx3yfY0NGTIl23ygy37rXzL7CyRx1L6Alv+cy3b7t&#10;2iteHLJMRZnP1Olb17xuc9V3yG4p+VKWCQCm6D0PJtG76WBqYWao8JG24lb0ClJLxpQe4rdMSwUA&#10;VtRrvLQBc2xx/2kT03Ma6un6nyR0nr2RZ3RknlHPe+od5r3k59KJ/Cm9UeplP1dhZkvb61hj811i&#10;+erXj/k+2+GpksQ+JIaGiWqTA4lMv6RDCgWHbPMy3ZziRT18176/L8r0+5ZryDWv21x1QidJra0o&#10;ywQAU6SdNtSzOb3+a1MLM3m9ni4xtd19Llnv3KTVLucSkes1xmmpAMCKeg2YNmCOre4/9QVKe5Ez&#10;RYox5e+TJK/vOCsXU0l6T1EPAVUS6Esk8qO8ntinvpuuTuTHvuWpLwwPKczElrbXMcbmu9TyldcT&#10;+4x9n3USvhQVj1H3Qsu8S8+Z/DfDjy2l3jb7EgqHbPMy3ZziRdTru8+c57C0rnnd5qqPQZ4xA8Al&#10;G+s9kveK+tyXaM+9aS8MPb9li8WKtEnT47q3vHMj7Zevvvpq9wkM0VIBgBX1GjFtwBxb3X/qwkoK&#10;A0koTpUiTH3RUF8gRX2315QLgQ8++ODH6UsPg0MSr2PTJnld3tu3LPWzW9pE/r7lqS8MDy3MbGl7&#10;HWNsvkst31LfZ32Rnun2yTL1vtfIb6e+szPT1cNwZJnrwuWxynz39Ro6ZJuX6eYWL+rjwb4eeCka&#10;lGnn7n/XvG5z5fPKZy9ZDDxWWSYAmCptvHJjRBv1DWVtYSbn8rSN83rOi0PzSCzdq3kpKc4MFZPm&#10;RG4eYj8tFQBYUa8R0wbMsdX9J4niOsmdh8hPTR7XhYFEkqS1+iHUbUK8laR2fdFUku2HJF7Hps1F&#10;V3mvLSC1cudcmbZd7n3LU18YHlqY2dL2OsbYfJdavqW+z3qbDz1QtlYn59sxzrOM5b38Noqh14+V&#10;gkyZ79hv9pBtXqabW7yoC7377kCtt+W+5Rpyzes2V/3Z2T5bUZYJAA5R90auo+4VWre/D4m0pQ+5&#10;KW0NaX+MFZb2RW4a2lIP2q3TUgGAFfUaM23AHFvef+oeBYkkEscuUpIEbocWSIK71RYPhnoaRH1B&#10;lcRisVQiP++VZcl/h3pZ5A7zMo9Em8jftzx1or93ETT291vaXscYm+9Sy5f3lvg+s83rAsfY3YR1&#10;75d22L46aZ/Efv1evayJpS6O67sox3pwHLLNy3RzixdZ73p7Dj3jpC6sJebuf9e8bnNkGcvn7lvP&#10;cyvLBQCHas+tibrtN7cw07t+2aK0V3PtVbcnp0RuJBlqI9OnpQIAK+o1aNqAOba+/7QXPGn45+7+&#10;FAfSoM8FQf6dBHSdnEykl82QOmGdeWbYgTZpXSeYM009/M4hidd90+azy/v5nLbHQ5Ly7QXPoYWZ&#10;+jNSMEkSPtutPL9k399vaXvNNTbfJZdvie8z6mf1JHKRXm/zfHft7yOfXeT3UX9Or6BWf6/5/eT3&#10;dKy6UJT5Dzlkm5fp5hYvol6uRI4P2cbZLnkvy1C/n9i3XEOued3myHKUz12yd9YSynIBwBz1zU9p&#10;d9XmFGbSnq7be5cg7ce0b7O+dXuljoyEkCLOloYzvSRaKgCwol7jpg2Y4xL2nzbpOCVyJ9bYRU3e&#10;610spWjRFnh6yfUlE/m9ZclntsnUOgnfJvL3fUbbQ6NE6YkxZxkTa2yvucbmu+TyLfF9FvXFfolc&#10;2Ga7t6/XCe8sQz3NWDK8fobQlGHT9snFeZnf2NBah2zzMt0xxYvoFcXqyLAadbFq33INueZ1m6Mu&#10;Vk55ZtI5leUCgLnSzi7ts1qv7TwUOYe3N+FAoaUCACvqNd7agDkuZf/J3f+5uBlLPCaSZO71DBiS&#10;ZGb9YPQ2krzsDce0ZCK/SKJ+aFnyXpT/bxP5Uz6j7YGRKEMlTF3GLW2vQ43N9xTLd8z3Wcv+3Ba/&#10;6kjCvi2E1QWdvD92kd/2rEkh9Fil2JPlHnLINi/THVu8iOyf+bz6u8n6pyiVbbHE/nfN6zZH6U2X&#10;ZdlawqlsDwA4VnsNMrUwU87TMERLBQBW1GvAtQFzXNr+k+GbctGTO7CT3C6Ru7Dndo1PojDzTEK6&#10;nufYBVL5m8TYczTikGmzfrmrvSxDhhyrh5cq82mXbepnlOmy/er5zFmfLWyvQ4zN91TLN/f77Ml0&#10;KcCUeZXvsKfMN5Fk/D5ZjzL9EkNM1D0zhnpIHLIdpy5b3i/TTpFt03525lGWfWw4xDHXvG6HqntQ&#10;ZQiTrSnLBgBLS7svbbac/3JDRIn0KM7radftO/9DaKkAwIpK4mAsYA77D7C0FCZKL5+x4czOJYWv&#10;qQWNJFHKcXGLhYTW1tctiafymVMKkOdWlg0AuK++oYj1aKkAwIpK4mAsYA77D3AKpddMhq9a+6K+&#10;HtotxYkhKShljPgp027F1tetDMG2hQJdT9keAMB9ZSjkDFObZxbm//f1Bt6njHyQtsiUnt0ozADA&#10;qkriYCxgDvsPcAopBJRnnaRIs6Y8G6kc6zKESJatpy5yZNmHptuSLa9bEi7lM49N4pxKWT4A4L5S&#10;mGkjN96k3ZH2xaEFlvbZO+llnc9hmJYKAKyobrgMBcxh/wFOpVzMr91rJs/6qXuLpBdH7tQsz2xJ&#10;4SjJhfJ+4lISBFtetwcPHtx9Xu6w3aqyTQCA+4YKM71IgeX999//sR2SNkpPW5hJ5G8YpqUCACtq&#10;Gy69gDnsP8Ap5QI9x5i1n9eSOznLc2/GIkWktXv4HGqL6/bixYu7z0zRaMs9j8q2AQDuO6Qw04u0&#10;A548eXLX/kixJhRmDqelAgArahsuvYA57D/AKaWnTIbOSlFg7Ye/p0CQgkHGSa/Pn4kUNlI8utSx&#10;zre0blmWUih69erV7tVtKtsIALjv2MJML8pQt3UozIzTUgGAFbUNl17AHPYf4NRSkMldklsreqRo&#10;tNVnnxxrzXXL0CX5vi9h2zoHAsCwUxRmepGhWPO8mjw771JvkjklLRUAWFGv8dIGzGH/AeBWOQcC&#10;wLCXL1/+eK48Z6RQkyHPUqhBYQYAVtVrrLQBc9h/ALhVzoEAsF+GJs2QqSmWPHjw4Mfz5zkiw6Om&#10;QHTLtFQAYEW9BkobMIf9B4Bb5RwIAIfL8+QybOnz589fP378+K6HSzmnnio+++yz3affHi0VAFhR&#10;r2HSBsxh/wHgVjkHAsAy8ny79GzJg/wfPXrUfcj/MZH55TNukZYKAKyo1zBpA+aw/wBwq5wDAeB0&#10;vvrqq7vnxHz44Yd3xZpy3p0b6aFzi7RUAGBFvUZJGzCH/QeAW+UcCADnlaHPyvn30Hj48OFuLrdF&#10;SwUAVtRrlLQBc9h/ALhVzoEAcF5Pnz798fxbIq+lN8yTJ0/uHvbfvl8i790iLRUAWFGvUdIGzGH/&#10;AeBWOQcCwHn1CjN5Lk3t1atXg8+ouUVaKgCwol6DpA2Yo7cvCSGEELcUAMB5TCnMRJ5L006XuEVa&#10;KgCwol6DpA2Yo7cvCSGEELcUAMB5TC3MvHz58t50hjIDAM6ubZD0AgAAAGCrvvrqq9effvrp62fP&#10;nr1+9OjRXS6jV5j5+OOP7+U8Hjx4sHv3tsj2AMCK2gZJLwAAAAAuybfffrv71096PWseP368e/e2&#10;yPYAwIraBkkvAAAAAC5dhi1rcx7pRXOLZHsAYEVtg6QXAAAAAJfs+++/f/38+fPXDx8+fCPn8eWX&#10;X+6muC2yPQCworoxMhQAAAAA1yJFms8+++z1hx9+uHvl9sj2AMCKeoWYNgAAAAC4HrI9ALCiXiGm&#10;DQAAAACuh2wPAKyoV4hpAwAAAIDrIdsDACvqFWLaAAAAAOB6yPYAwIp6hZg2AAAAALgesj0AsKJe&#10;IaYNAAAAAK6HbA8ArKhXiGkDAAAAgOsh2wMAK+oVYtoAAAAA4HrI9gDAinqFmDYAAAAAuB6yPQCw&#10;ol4hpg0Atu3zzz9//dFHH70RL1++3L0LAADwJtkeAFhRrxDTBgDblkJMe+x++vTp7l0AAIA3yfYA&#10;wIraRF4vANg2hRkAAOAQsj0AsKI2kdcLALZNYQYAADiEbA8ArKhN5PUCgG1TmAEAAA4h2wMAK2oT&#10;eb0AYNsUZgAAgEPI9gDAitpEXi8A2LZnz57dO3YrzAAAAENkewBgRW0irxcAbFuKMO2x+9GjR7t3&#10;AQAA3iTbAwArahN5vQBg2xRmAACAQ8j2AMCK2kReLwDYNoUZAADgELI9ALCiNpHXCwC2TWEGAAA4&#10;hGwPAKyoTeT1AoBtU5gBAAAOIdsDACtqE3m9AGDbFGYAAIBDyPYAwIraRF4vANi2XmHm3Xff3b0L&#10;AADwJtkeAFhRm8jrBQDblt4x7bH7nXfe2b0LAADwJtkeAFhRm8jrBQDb9vDhQ8dvAABgMlcLALCi&#10;XiKvDQC2LcOW9Y7f33777W4KAACAn8j2AMCKeom8NgDYtrfffrt7/P766693UwAAAPxEtgcAVtRL&#10;5LUBwLb1jt2JV69e7aYAAAD4iWwPAKyol8hrA4Dt+uabb7rH7sTnn3++mwoAAOAnsj0AsKJeIq8N&#10;ALYrw5X1jt2JTz/9dDcVAADAT2R7AGBFvUReGwBsV3rF9I7diU8++WQ3FQAAwE9kewBgRb1EXhsA&#10;bNfLly+7x+7ERx99tJsKAADgJ7I9ALCiXiKvDQC2K71iesfuxLNnz3ZTAQAA/ES2BwBW1EvktQHA&#10;dn388cfdY3fi6dOnu6kAAAB+ItsDACvqJfLaAGC7Pvzww+6xO/Ho0aPdVAAAAD+R7QGAFfUSeW0A&#10;sF2PHz/uHrsT77777m4qAACAn8j2AMCKeom8NgDYrocPH3aP3Ym33nprNxUAAMBPZHsAYEW9RF4b&#10;AGzXO++80z12l/jmm292UwIAAPxAtgcAVtRL4rUBwDZ9//333eN2Ha9evdpNDQAA8APZHgBYUS+J&#10;1wYA2/TVV191j9t1fPrpp7upAQAAfiDbAwAr6iXx2gBgmz7//PPucbuO58+f76YGAAD4gWwPAKyo&#10;l8RrA4Bt+uSTT7rH7To+/PDD3dQAAAA/kO0BgBX1knhtALBNH330Ufe4Xcfjx493UwMAAPxAtgcA&#10;VtRL4rUBwDY9ffq0e9yu48GDB7upAQAAfiDbAwAr6iXx2gBgmx4+fNg9btfx1ltv7aYGAAD4gWwP&#10;AKyol8RrA4Btevvtt+8ds1OIaV/76quvdn8BAACgMAMAq2qTd70AYHu+/vrre8frFGp6vWg+++yz&#10;3V8BAAAozADAqtrkXS8A2J4UW9rjdYoyH3zwwb3Xnz9/vvsrAAAAhRkAWFWbvOsFANuTYkt7vE5R&#10;5uOPP773+pMnT3Z/BQAAoDADAKtqk3e9AGB7Hj9+fO94naLMy5cv773+3nvv7f4KAABAYQYAVtUm&#10;73oBwPa8++67947Xn3/++etvv/323uuJvA4AABCyPQCwol7yrg0AtmVf8WWoaAMAABCyPQCwojZx&#10;1wsAtqU3XFmKMcXQMGcAAAAh2wMAK2oTd70AYFt6D/hPMaZ4/vz5vfefPn26excAALh1sj0AsKI2&#10;cdcLALZlX4+YDFvWvl/3qAEAAG6bbA8ArKhN3PUCgG15++237x2rv/zyy927r19///33r9966617&#10;03z99de7KQAAgFsm2wMAK2qTdr0AYDtSXGmP0ynCtB49enRvuk8++WT3LgAAcMtkewBgRW3SrhcA&#10;bEfv+TEpwrQ++uije9O9//77u3cBAIBbJtsDACtqk3a9AGA7ej1hUqxpvXr16t506VmTYc4AAIDb&#10;JtsDACtqk3a9AGAbvv322+5x+quvvtpN8abes2g+++yz3bsAAMCtku0BgBW1CbteALANn3766b1j&#10;9Lvvvrt7976nT5/em/6DDz7YvQsAANwq2R4AWFGbsOsFANuQZ8S0x+hnz57t3r0vD/tvp08vGsOZ&#10;AQDAbZPtAYAVtQm7XgCwvm+++aZ7jM6zZIZk6LM8V6b9m/S8AQAAbpdsDwCsqE3W9QKA9X388cf3&#10;js9jw5gVT548ufd3jx8/3r0LAADcItkeAFhRm6zrBQDrytBj77zzzr3j89gwZsXLly/v/V3iyy+/&#10;3E0BAADcGtkeAFhRL1nXBgDr6vWWSXz11Ve7KYYNFXX0mgEAgNsl2wMAK2oTdb0AYD15TsyxhZWh&#10;ws7Y82kAAIDrJdsDACvqJeraAGA9T58+7R6bDxmKbKjXzHvvvXf3HgAAcFtkewBgRW2SrhcArCPP&#10;kOkdl/NA/0O9ePGiO6/333//rlcOAABwO2R7AGBFvSRdGwzL8x2SOH306FF32wkhxNLx1ltvvf7m&#10;m292R6HDPHjwoDtPIYRYOnK8+fDDD1+/fPlydwQCALZEtgcAVtS7kG6Dvtx9ngRpb5sJIcSp4pNP&#10;PtkdhQ6XYrLjlhDi3PHBBx8YNhEANka2BwBW1Lt4boP7cgdob1sJIcQpI8eeY3322WfdeQshxCnj&#10;4cOHijMAsCGyPQCwot6Fcxu8aeg5DUIIccrIsIlL+fTTT1+//fbb3c8RQohTxZznYwEApyHbAwAr&#10;6l00t8FPDAMkhDh35BlWn3/++e4otJyvv/769ePHjxVohBBnjWOGYwQAliPbAwAr6l0wt8FP3n//&#10;/e42evr06V2SEwDg1n377bevnz9/3r2Z5Z133rl7HwBYl2wPAKyovVjuBT8Yei5DHmgLAMCbMmxi&#10;r+20xPOyAIDjyPYAwIp6F8tt8IMHDx7c2za569ODbAEA+jJkYtt+Sk+ab775ZjcFALAG2R4AWFF7&#10;odwLXr9+9epVd9ukFw0AAH0pwPSGNMtQZwDAemR7AGBF7UVyL3j9+smTJ/e2S3rQAAAwLkOXte2o&#10;9DoGANYj2wMAK2ovkntx6/KA2t6dnp988sluCgAAhnz99df32lGJzz//fDcFAHBusj0AsKLeRXIb&#10;ty4FmHabeLYMAMB0vWfNfPDBB7t3AYBzk+0BgBW1F8i9uHWPHj26t00kEgAApvv000/vtacMZwYA&#10;65HtAYAVtRfIvbhlQ8OYvXr1ajcFAAD7pKfx22+/fa9NZTgzAFiHwgwArKi9OO7FLfvss8/ubQ93&#10;dwIAHO7Jkyf32lXPnj3bvQsAnJPCDACsqL047sUte/r06b3tkdcAADhM77l977777u5dAOCcFGYA&#10;YEXtxXEvblmSBe32SC8aAAAOkyFi23ZV4uuvv95NAQCci8IMAKyod3Hcxq1KkqDdFnneTMZIBwDg&#10;cI8ePbrXvkpPGgDgvBRmAGBF7YVxL27Vixcv7m2LJBMAAJjno48+ute+MkwsAJyfwgwArKi9MO7F&#10;rXr8+PG9bZFkAgAA83z++ef32leeMwMA56cwAwArai+Me3Gr3nnnnXvbIskEAADmyZCwbfsq8c03&#10;3+ymAADOQWEGAFbUuzBu4xYlOdDbFp4vAwBwnPfee+9eG+uzzz7bvQsAnIPCDACsqL0o7sUtSnKg&#10;3Q4PHjzYvQsAwFxPnjy5184yXCwAnJfCDACsqL0o7sUt8mBaAIDT+Pjjj++1s/JsPwDgfBRmAGBF&#10;7UVxL25R78H/SSIAAHCcPLOvbWfl2X4AwPkozADAitqL4l7cot7Y569evdq9CwDAXN9+++29dlYi&#10;rwMA56EwAwAr6l0Ut3Fr8oD/3nbw4H8AgGW4CQYA1qUwAwArai+Ie3Frvvzyy3vbIMkDAACW0Rs2&#10;9sWLF7t3AYBTU5gBgBW1F8S9uDWffvrpvW3ggbQAAMt59uzZvfbWhx9+uHsXADg1hRkAWFF7QdyL&#10;W9NLFOQ1AACW0bsR5v3339+9CwCcmsIMAKyovSDuxa158uTJvW2Q5AEAAMv46quv7rW3DB0LAOej&#10;MAMAK2oviHtxax4+fHhvG3z++ee7dwEAONb3339/r7311ltv7d4FAE5NYQYAVtReEPfi1rzzzjv3&#10;tsHXX3+9excAgCW8/fbb99pc33zzze5dAOCUFGYAYEXtxXAvbo1tAABweg8ePLjX5vryyy937wIA&#10;pyTTAQArai+Ge3FL0jOmXf9333139y5wLV6+fHkXa8rxJsMkJta6QzyfW5Zhyz0DP/vss9cfffTR&#10;XRhaEq7H48eP77W78nsHAE5PYQYAVtReDPfiliTh167/o0ePdu8C1+DFixd3v+0nT57sXllHigzl&#10;OPPJJ5/sXl1enuPw/Pnz3f+9KZ9bliHLs1VPnz69iOUEDvPhhx/++Nsu8fHHH+/eBQBOSWEGAFbU&#10;Xgz34pbUScoSSQgC1yE9RPJw6dylvbZzFGZSbH7vvffuPqNHYQZYU4ow5bddIsUaAOD0FGYAYEXt&#10;xXAvbkmdKC3x7Nmz3bvApfv000/vftf579rOUZjJUIzlM3oupTCTHj8PHz7c/HIChynH5DrW7s0I&#10;ALdCYQYAVtReDPfilnzwwQf31j/DHgHXodydnd/62s8x2EJh5pLkgeBZD4UZuB6vXr368RhVIkVY&#10;AOD0FGYAYEXtxXAvbsn7779/b/3XfkA4sJy6GLL2MIUKM4cpzwby8H+4HhleshyjSrzzzju7dwGA&#10;U1KYAYAVtRfDvbgl5VkMdXz11Ve7d4FLN6cw8+23397FVOnZMcXcwszXX399l8ycYsuFmanbKVKM&#10;efvtt+/upP/+++93rwLXIM/9KseprR6vAOAaOeMCwIraC+Fe3JI6iVnikIQssG1jhZn0jnv06NFd&#10;pPCRwkF5rkkix4deASXHiDyLKn9Xpk2k0Pv48ePB4u7UwkyewZBnLtTLUiKvZVi29jhV1qNOeJbX&#10;6uc31OvcLkN6EJb3phwHM0xcmb7X03Dudor8XdY1RSnguvTaXlOLzwDAfAozALCi9kK4F7fk1tcf&#10;blkKE+V3n6JMhtOpjwWJFEFqeT5CL6lYR4ojvcLLvsJMChkPHjx4Y15DkWXNshS9aUpkeYt6nbM8&#10;tRSuyntTnrVVtlfWt02qHrOdQi8ZuF6945wiLACcnmwHAKyovRDuxS1p190453A76iJF3aujLijU&#10;xY/0CimvJ9LDJAWMDLuVeaWIU7+fHiW1fYWZ+plXORbl7zPvRD77ww8/fKNHTJKbReadyPBf5f3y&#10;Wr0cY4WZfE55L71VxtTbIr1fasduJ+C6tb3oEjk+AACnpTADACtqL4R7cStyd2a77vWd5cB1q4sU&#10;iRRDynNQ0nvls88+u/t3pAdH/UyqoWJC/qYUR9qeJCmElL9vCzP53PJejkNDQ4nluFUXZ9ohxOqi&#10;Us9YYSbqvx+7g73uXbP0dgKuW4ZXLMeIEu2xDABYnsIMAKyovRDuxa3I8w3add93lzhwPdrCzFhi&#10;MAWGMl3bQ6RVT1s/12asMFMXOvKMmTF1j5N2yLFjCzP1MvbejxRfSnEoxax62LElthNw3erjXYn2&#10;mAgALE9hBgBW1F4I9+JW1MP2lMjwGsBtqIsU+4YxrJ+JUHrVDEmhou4NUowVZtJjpAz1VRc6esaK&#10;J8cWZrIc5f30fOlJ4ahMk+HVaktsJ+C61cewElOeawUAHEdhBgBW1F4I9+JWZCiddt3dtQ23oy5S&#10;7OstV3qIpJAwRf0MhTJM11hhZooUMtKrp5730oWZqJ91Uz9jp6jfT8/D2hLbCbhuz58///F3X2Lo&#10;eAQALEdhBgBW1F4I9+JW1AnKEhkiCLgN9TFgrChb9yKZE2WItKmFmTxfJr1nMtRXeqSkeFEXXOo4&#10;RWFmrEdMtkUpvrTFrKW2E3Ddeu2v9lgDACxPYQYAVtReCPfiVrhjE27blCJFpGBQHycOjVKE2VeY&#10;SWEjyckyvNdQ1MWXUxRm6iHG2mfIZLih8vft0ENLbSfgutXF3xJ6LAPA6SnMAMCK2gvhXtyKOkla&#10;IneoA7dhamEmw3mV6VL4yLSHRHnWSv5d5tMWIdJLptcrJq9l6LD8bYZfTJGknk/+XVuiMBPpPVim&#10;q3uypJdMXkuvmSxzbantBFy33jP+cpwDAE5LYQYAVtReCPfiVtSJxxLu2IbbMbVIkQJEmW7ogfhT&#10;5DPKfNpjTf2slfRSSRGmLXwU9Xza5V6qMFMXWcqd7HmeTHntyZMnd6/VltpOwHVLEbYcK0rkGAgA&#10;nJbCDACsqL0Q7sWtSLKxXXfPOIDbMbVIEfXwYvXQXkO+/vrr3b9+MlSYqQsaid7f1uqi8qkKM5Hi&#10;SqbLurc9dYaOlUtsJ+C65XdfjhMlcuwCAE5LYQYAVtReCPfiVvQKMxleA7gNhxQp6h4t+4Y8rB+Q&#10;n0JF/j+GCjPpHVNef/Dgwe7Vvv+PvfsAb+K+3wCeEFYYYQSSkAlh773xwHhgG2yDDRgM2OwNZtoG&#10;jNl7Zu/RtEn/Tdt0JE1H2nTPtE3brGYBtiRvPOXBev/f750OZHFmJTEpvJ/neZ/TOJ2kkyywXv9+&#10;p2WHd/ni+7itqcY0diNuruQ56/O01tXPRquoudgXqF/GfiKi6xuLGSIiomuDxQwREdE15PuLsF1u&#10;FDExMRc8dxYzRDeOKykpvKf20jLhYiM9vEe0eE/PU1sx4328BZ3G7GL0OAzWuprk5GTPNSbvYsTu&#10;MV7Jc/YuTry3e7HbfRn7iYiubyxmiIiIrg0WM0RERNeQ7y/CdrlReH/RaIXFDNGN40pKCqXHVbHW&#10;1xEevtN5aZHhe+wq73VqK2Z0ZItVgGh8yxalx3exG+VnHf/F4l3c6GPRzzTvz7Urfc52BfbFyhb1&#10;RfcTEV3fWMwQERFdGyxmiIiIriHfX4TtcqNgMUN0Y7vSkkILBe+pwjRaqOhnie/lGu/yRdVWzCjv&#10;acM0+iWlFhwaHUVjXa73l5qaeu6870gT7+u8Y01rdqXP2XuaNc3ljGz5ovuJiK5vLGaIiIiuDRYz&#10;RERE15DvL8J2uVGwmCG6sV1pSWHZtWtXjREuvtHjxNiNALlYMaP0+ottVz+zdKowZR3vRaNFiEWP&#10;QeM73ZnGut2VPmfdnncxdCUlytXuJyK6vrGYISIiujZYzBAREV1Dvr8I2+VGYVfM/POf//RcS0TX&#10;Oy00rKm+LjU9ly+dWkxLBS03dFSLTj+mpy9W7up9WPfnXaZ408t1OxotWHSpo1b0/rzpeWtbdgf5&#10;1+tfeeWVc7e37u9qnrN+Llq30aLmSlzNfiKi65t+Zvn+/0tLXCIiIvpqsZghIiK6hnx/EbbLjUL/&#10;Wtv3uV/pl7NEREREdGV8//+lISIioq8W/7UlIiK6hux+EfbNjUKnzfB97ixmiIiIiL5avv//0hAR&#10;EdFXi//aEhERXUN2vwj75kbBYoaIiIio7vn+/0tDREREXy3+a0tERHQN2f0i7JsbBYsZIiIiorrn&#10;+/8vDREREX21+K8tERHRNWT3i7BvbhQsZoiIiIjqnu//vzRERET01eK/tkRERNeQ3S/CvrlRxMTE&#10;IDAwsEays7M91xIRERHRV8H3/18aIiIi+mqxmCEiIrqG7IoY3xARERERERER0fWD3/YQERFdQ3ZF&#10;jG+IiIiIiIiIiOj6wW97iIiIriG7IsY3RERERERERER0/eC3PURERNeQXRHjGyIiIiIiIiIiun7w&#10;2x4iIqJryK6I8Q0REREREREREV0/+G0PERHRNWRXxPiGiIiIiIiIiIiuH/y2h4iI6BqyK2J8Q0RE&#10;RERERERE1w9+20NERHQN2RUxviEiIiIiIiIiousHv+0hIiK6huyKGN8QEREREREREdH1g9/2EBER&#10;XUN2RYxviIiIiIiIiIjo+sFve4iIiK4huyLGN0REREREREREdP3gtz1ERETXkF0R4xsiIiIiIiIi&#10;Irp+8NseIiKia8iuiPENERERERERERFdP/htDxER0TVkV8T4hoiIiIiIiIiIrh/8toeIiOgasiti&#10;fENERERERERERNcPfttDRER0DdkVMb4hIiIiIiIiIqLrB7/tISIiuobsihjfEBERERERERHR9YPf&#10;9hAREV1DdkUMwzAMwzAMwzB1m8DAQM//0ImIiL56LGaIiIiuIbtfChmGYRiGYRiGqduwmCEiorrE&#10;YoaIiOgasvulkGEYhmEYhmGYug2LGSIiqkssZoiIiK4hu18KGYZhGIZhGIap27CYISKiusRihoiI&#10;6Bqy+6WQYRiGYRiGYZi6DYsZIiKqSyxmiIiIriG7XwoZhmEYhmEYhqnbsJghIqK6xGKGiIjoGrL7&#10;pZBhGIZhGIZhmLoNixkiIqpLLGaIiIiuIbtfChmGYRiGYRiGqduwmCEiorrEYoaIiOgasvulkGEY&#10;hmEYhmGYug2LGSIiqkssZoiIiK6ht99++5IhIiIiIiIiIqLrB4sZIiIiIiIiIiIiIiKiOsJihoiI&#10;iIiIiIiIiIiIqI6wmCEiIiIiIiIiIiIiIqojLGaIiIiIiIiIiIiIiIjqCIsZIiIiIiIiIiIiIiKi&#10;OsJihoiIiIiIiIiIiIiIqI6wmCEiIiIiIiIiIiIiIqojLGaIiIiIiIiIiIiIiIjqCIsZIiIiIiIi&#10;IiIiIiKiOsJihoiIiIiIiIiIiIiIqI6wmCEiIiIiIiIiIiIiIqojLGaIiIiIiIiIiIiIiIjqCIsZ&#10;IiIiIiIiIiIiIiKiOsJihoiIiIiIiIiIiIiIqI6wmCEiIiIiIiIiIiIiIqojLGaIiIiIiIiIiIiI&#10;iIjqCIsZIiIiIiIiIiIiIiKiOsJihoiIiIiIiIiIiIiIqI6wmCEiIiIiIiIiIiIiIqojLGaIiIiI&#10;iIiIiIiIiIjqCIsZIiIiIiIiIiIiIiKiOsJihoiIiIiIiIiIiIiIqI6wmCEiIiIiIiIiIiIiIqoj&#10;LGaIiIiIiIiIiIiIiIjqCIsZIiIiIiIiIiIiIiKiOsJihoiIiIiIiIiIiIiIqI6wmCEiIiIiIiIi&#10;IiIiIqojLGaIiIiIiIiIiIiIiIjqCIsZIiIiqhOVlZV4++23sWvXLsTHxyMwMBALFy7E448/jj/9&#10;6U+etYiIvn6ef/554zPLin6GXamjR4/i0KFDyMjIqLEdPf/KK68Yn5FERFfK+mzx/oxKTU01/n/1&#10;z3/+07PWldPPJP1ssv7PpomJiTE+s1577TXPWkRERHS1WMwQERHRV06/NOjXrx9uuummWqO/+POL&#10;SSL6usnOzkbjxo1rfF61b9/ec+2lFRUVGV+S+m7DN3fddZfxJSgR0eXQz5akpCTbzxPv6Dq67pXQ&#10;Mrply5a227OiRc0XKX6IiIhudCxmiIiI6Culf1V5qV/urWh5oyUOEdHXhZbGvp9Vl1vM6JehWrj4&#10;3v5i0S9RiYguRv+vpJ9Ddp8hdtHPocstUS6n7LGihfOHH37ouSV9EdaoJO+w+CIiur6xmCEiIqKv&#10;jP5Ceam/EveNljMcOUNEXwe1fUF5ucWMTvtjd/tLRf9anYioNpcahWwX/dy61P+vdIpZu9teLN26&#10;deP/274EdvtWpwAmIqLrF4sZIiIi+sqMHTvW9hdN/SU+OTm51r8k17nSiYiuFf2S8WJ/NX45xYyO&#10;FqztttYxGvRz0G5EoRba/KKTiOxc7LNFp03U6Gm7dfQzpza1bVf/r6aFjaa2/7fp8QPpi7Hbryxm&#10;iIiubyxmiIiI6Cuh02zY/ZLp+5fgX2SaICKiL9uf/vQnozz2/VzyzuV8RumXo763sxsRqJ+VdiML&#10;OYUNEdmx+6MXHZ3n+9liN2JPi5Xa2JUu+pmlx9nyZjeqZtiwYZ5r6Wr57lMNixkiousbixkiIiL6&#10;SuhfT/r+gqlfdvrSX/h919Pwl1EiqktahFzu1GOXU8zYbau2g/vrX7H7rsvpzIjIl5YvvkWujrqz&#10;O7i/HvvFez0rdsfye/PNNy9YT+/Ht5RRel++62p4jMAvxm6f8v/CRETXNxYzRERE9JXQg5b6/oKp&#10;f0FuR//S0nfdi023QUT0ZapthF9tuZxixu4zsLaDZD/++OMXrMupgYjIl5YiWtrqdIj6GaOfRVoC&#10;29ESx/dzRWM3Gs9u6sbatqt0ylmd+kyLAxYyXw7f/a9hMUNEdH1jMUNERERfCbvjJtT21+J202Lo&#10;VB1ERHWhtmJGv/jULyB9L7+cYsbui87avmSzGzGjX3oSEV0tLWB8P1c0dqNr7KZv5PH+6pbv/tew&#10;mCEiur6xmCEiIqIvXW3Tk9V2zITLnfaMiOirYFfM6F+kK/3rdN/rLqeYsTuQth5Ty5d+Xvoe26G2&#10;KYSIiC6X3XSKdqNgahtZo9ObedPPSd/j2NDl05JF/7+r/7bovyu+IyjtXoPLKWb0uGhaoul2fXOx&#10;gl8LOt2+by7n3x5dx+62dqx17R6jPj7+W0dENzIWM0RERPSl01/A7H7BrG26C7svPjVERHXBu5jR&#10;Ly69v2C62mJG2U3TqKMBrS+xdBSh3V+q1zbtIxHRxehnmX7ZbTeVoo5ktptOsbaRNbotvU4/s7zL&#10;Y/3M0pK5tqkZ6TwtsvTz3Hu/ekf3pbUf7a73/rfIl06Bqf8W2d3OO1r062PwLdX0vO/xijSX8++P&#10;3Uh3fc9508JFR4Pa3Ydv9P2kBRMR0Y2G33gQERHRl87uL8U1V1rM8C8ziaguWF8g2X1GfZFiRrd7&#10;OV+ceUenQCMiulJ20y5a0VLGdwSMpbY/ptHi+GJfqus2a5uilmAULnblvG90P9b2/+baihm7YuRS&#10;6dev3wX/r7bbzuX8++Y7ylOj/1ZatGS5nELGO7p+be9RIqLrFYsZIiIi+tJd6QiY2r4UqK3IISKq&#10;K1+kmFH6RZhO2eK7Dd/ol1L8kpOIrpbdsao0OuLlYtNF1fZ/tsuNTs9FNennvl15caWxK2Z0pIzd&#10;upcT39EwWqDYrXex0St2/2fXf7+sYxfp8kr/IMGKbqe2aY+JiK5HLGaIiIjoS8dihoiuF1+0mNHP&#10;N7vpyuyiU8FwOhciuhpawNh9rmguNlXU5RQzOvKjttEf+mU6/79WU22jl3Rf6WuhZb2WJJf6t8G3&#10;mKmt8NHLrO1qdCSM3pfvenb/dl3pdJp2o2z0vi12x43U0Tr6hwf6fKzo47R7jBw1SkQ3EhYzRERE&#10;9KVjMUNE14svUsxczheevtEvqjidCxFdKesL9tq+7NfPFv1M8nWxzyktY7yPJaOn9Ut23/X02Fxk&#10;0tFJduWJ/rthNxqktpFOGt9ixq7w0dfbGq3i7XKnFbYrUi72b5zdc/P+N0vfC77X1zZiy3c0qd6v&#10;d8lDRHS9YzFDREREXzoWM0R0vbjaYqa2L8X0r431M0+/qNIvs+z+Cl2/QOV0LkR0Jby//NaRFbUd&#10;h8S3+K3t/2z6OWT3hbpeZjfSgZ9ZptqmGtN/E2pTW5nmW8woHfmko0+01NBRlrUV+foesNum7/+t&#10;9fW0W89uhJXd/9e1qPFmV9zZFYJKH6OWTbpdPU1EdKNhMUNERERfutp+ya+taKltfbu/ACQiqktX&#10;W8zYfTmlX6TZsZuCiH+BTkRflI4+8P1s0c8mb7WVyBcbuWC3XR4jy6TTgPnuG9997qu2qc/sipnL&#10;pf/nttum3f/F7f4NspvOzK7s0xE/3nQqMt91NFo+6b+BX+Q5ERFdb1jMEBER0ZdOfzm3+6XsSosZ&#10;IqJr7WqKGf3Lcd/btGzZsta/CK7tCzS7v1YnIrpctX22eI9usRsFobnYcUZ8p6C61Po3ErvSSguN&#10;i7H7N0NzJSWGbkP/vdKixO4PA6zY/V/c7v/tdv/O2U1j5jtSqraSyTc62kfX9Z4qj4joRsNvPIiI&#10;iOhLV9svmL6/vFnsfom7nL9IJyL6ql1NMWN3G/2L5IvR4sb3NrUdrJuI6HLZTTvmPa1WbVNZ1TbC&#10;T9lN18VRfia76Sn1OC4XoyPEfW+juVgxo6+b/v9Z/22x+/ejttgVM/pHA3ali/e/QXYFno6C8aXb&#10;stsHF4v+m6rvKSKiGw2LGSIiIvrS6S9ldr941Ta/tt3UCJf6EpOIqC5cTTFjdzDlS31pqdv0vQ2n&#10;BiKi2uhIA/2yvLbRyBa7L+31c82b3ToXG+Vh9xl3qVEhNwq7gsN3f9vxvY2mtmLGbv9fbmp7v+hI&#10;G991vUdB2f1fvbbCSYum2o6bc7HobTiChohuJCxmiIiI6Cth9wtZbX99afeXdfwFn4i+Dq6mmLGb&#10;FsbuL4u98WDaRHQpOqrA94t/PaZHbWobieE7Gk+nlfJdR/9vVhu7L/F19AZd2fHFLLX9QZNdMWNX&#10;kFjRf0f0tdT709fYbp3aihm70e7e/9bZFU4Xm25Tn5O+X6909Iz+W6m3JSK6EbCYISIioq+E3S/t&#10;dr/k65cGdl9Ivvnmm541iIiunaspZvQvfn1vo59ztRUttU3/yC+niMib3XRS+oW5/l/KTm0jK3w/&#10;W+ymJtPU9pllVz7w/20mHR3pu28u9cdGWpb43kbjW8zU9nrq9u2mvrRb92IjrOxeV92u3fvuSka2&#10;633qe0xvY/d/ft+w5COiGwWLGSIiIvpK2P0Sp/GdzkynSfBd52IHySYiqktXU8wouy+f9C+Zfb9A&#10;1c86u79W1y/IiIi86eeF3WeLlgG+/2/S/4fZrWv3RzK1HWdGP4d8P7PsShy9n9rKoRuN3f9rLzb6&#10;SNmNstT4FjN2o1YuVmL4rqu5WDFjd8xHfT52o3QuZ3q22mjhd7HRNBcbBUZEdD1hMUNERERfGbu/&#10;vNPoFwg6zUJt1+toGyKir4OrLWb0iyXf22l0mhb9q2f9wk2/BLOb9lHzRb70IqLr18U+W/T/Vpra&#10;1tECxW5khbIb6azRMkC/nNftxsfH266j15GpttFHVzpSReNdzNRWntU2nVhto3Au9jh0W75lnv57&#10;51sI6Tp2f0BlHfdI/43T94z+0cGlSha795TejojoRsBihoiIiL4ytc1vfbHoL38cLUNEXxdXW8zo&#10;51htX7ZdKvxSiohq80U+Wy5WoOiIF/1ss7vdxaKPhf9vO8+u3LD2k92oIrtRKla8i5naihbfUTUW&#10;u5GYmosVM8puKjbf1Fa26Kh4u/VrKwOV3f3xD7SI6EbBYoaIiIi+UnZfatYWLWVq+wWTiOhauNpi&#10;RukXYHZTz1wsuv6lvjgjohubfkbotK92nyG15VIjF5Ru90rKGf28qu04NDcyu+nMNFrOaBGj/9fV&#10;Y/LUNrLJiu//ie1ecx0p5T1qRk9fbLsXK0mUPi6723mntuMJaUFn92+evqd8pzLWdWsbXeS7LhHR&#10;9YrFDBEREX3ldO7sS32BoPNM1zYdAxHRtfJFihmln2v61792f0HtG/0yj8dpIKLLoZ8Vdsf+8I1+&#10;Xl3Jgfn1M+tyR03w88pebQXFxWL3b4RvMVNb4aL/x9YRMrWNkvGO/p/8Ui722PW6i6nteDlWtJy6&#10;2PbHjh3r2RIR0fWPxQwRERHVCf3lXf8yTn/h0l/KrF8idVoN/mUcEX1d6V+D6+eUdy52sOXa6Jed&#10;Ou++frGmn336JZwudX593Sb/6pyIrob1GaVliv6Ri37prZ8tWvRqsXy104zpdrX40W3pNnVkhnWM&#10;wEuNuiBz5MnljmrSfxfsShffYkb/HblYqeEdvW/9P7fv5fqaXkptI340et2lXMloee/oe4xlHxHd&#10;SFjMEBERERERERERfYl0ajj9YyS7EsKKFl3qcooZpYWZFhi+63pHCxktcfRg/L7XaWFzqbLO7nZW&#10;LvePCLSYutRzt6J/qMARo0R0I2IxQ0RERERERERE9CWzjqWiI1WsokJHNukUl1qAWHT0uJY03rnY&#10;8casUehWSWONkvIdha4jNX23q6XNpdiVP/r4r5SWS/pc9fFZz98aNa8jsPTxXc7jISK6HrGYISIi&#10;IiIiIiIiImNUjG8po7maaTyJiKh2LGaIiIiIiIiIiIjIGMniW8rodGMc2UJE9OViMUNERERERERE&#10;RHSDq+3A/VrWEBHRl4vFDBERERERERER0Q1Gj1Ojx3vxPgaMXfRg/kRE9OViMUNERERERERERHSD&#10;sTvIv2+0vCEioi8fixkiIiIiIiIiIqIbjJYudmWMFR1FU1RU5FmbiIi+TCxmiIiIiIiIiIiIbjAL&#10;Fy60LWRatmyJ5ORkljJERF8hFjNEREREREREREQ3mKNHj+Ltt9/GoUOHkJGRYRz8X8+zkCEi+uqx&#10;mCEiIiIiIiIiIiIiIqojLGaIiIiIiIiIiIiIiIjqCIsZIiIiIiIiIiIiIiKiOsJihoiIiIiIiIiI&#10;iIiIqI6wmCEiIiIiIiIiIiIiIqojLGaIiIiIiIiIiIiIiIjqCIsZIiIiIiIiIiIiIiKiOsJihoiI&#10;iIiIiIiIiIiIqI6wmCEiIiIiIiIiIiIiIqojLGaIiIiIiIiIiIiIiIjqCIsZIiIiIiIiIiIiIiKi&#10;OsJihoiIiIiIiIiIiIiIqI6wmCEiIiIiIiIiIiIiIqojLGaIiIiIiIiIiIiIiIjqCIsZIiIiIiIi&#10;IiIiIiKiOsJihoiIiIiIiIiIiIiIqI6wmCEiIiIiIiIiIiIiIqojLGaIiIiIiIiIiIiIiIjqCIsZ&#10;IiIiIiIiIiIiIiKiOsJihoiIiIiIiIiIiIiIqI6wmCEiIiIiIiIiIiIiIqojLGaIiIiIiIiIiIiI&#10;iIjqCIsZIiIiIiIiIiIiIiKiOsJihoiIiIiIiIiIiIiIqI6wmCEiIiIiIiIiIiIiIqojLGaIiIiI&#10;iIiIiIiIiIjqCIsZIiIiIiIiIiIiIiKiOsJihoiIiIiIiIiIiIiIqI6wmCEiIiIiIiIiIiIiIqoj&#10;LGaIiIiIiIiIiIiIiIjqCIsZIiIiIiIiIiIiIiKiOsJihoiIiIiIiIiIiIiIqI6wmCEiIiIiIiIi&#10;IiIiIqojLGaIiIiIiIiIiIiIiIjqCIsZIiIiIiIiIiIiIiKiOsJihoiIiIiIiIiIiIiIqI6wmCEi&#10;IiIiIiIiIiIiIqojLGaIiIiIiIiIiIiIiIjqCIsZIiIiIiIiIiIiIiKiOsJihoiIiIiIiIiIiIiI&#10;qI6wmCEiIiIiIiIiIiIiIqojLGaIiIiIiIiIiIiIiIjqCIsZIiIiIiIiIiIiIiKiOsJihoiIiIiI&#10;iIiIiIiIqI6wmCEiIiIiIiIiIiIiIqojLGaIiIiIiIiIiIiIiIjqCIsZIiIiIiIiIiIiIiKiOsJi&#10;hoiIiIiIiIiIiIiIqI6wmCEiIiIiIiIiIiIiIqojLGaIiIiIiIiIiIiIiIjqCIsZIiIiIiIiIiIi&#10;IiKiOsJihoiIiIiIiIiIiIiIqI6wmCEiIiIiIiIiIiIiIqojLGaIiIiIiIiIiIiIiIjqCIsZIiIi&#10;IiIiIiIiIiKiOsJihoiIiIiIiIiIiIiIqI6wmCEiIiIiIiIiIiIiIqojLGaIiIiIiIiIiIiIiIjq&#10;CIsZIiIiIvoSncGZM8WSEzhzurBmzlyYs16BT86ePQF4Yp3WZc3oelZqXmfd1jt6ud3juDC6npVi&#10;uZ0+J1nilOd5EhEREREREV0dFjNEREREdEXOnC7CyaoPcbL6Pcn7ko9QXfUxqqs/hLv0mygsWIv8&#10;vGTk5y5HQe5SFOUvxon8RZKFctorBQvgPrEE7qLFqNAUW1lkpLJkMcqL50vmyfn5KD0xB9VliySL&#10;4ZbLdGmb0qWoKlkmt1+OyuLzqZK4JYX5SyRLJcvkcaxAcYGkcAVKjCTL6ZXy2FajIH818gvWoPBE&#10;KgoL01BUtF6e3wuoPvkRTp36FKdO/henqz/AKd0PVe/jzKl8zx4iIiIiIiIiqh2LGSIiIiLycgan&#10;TzlQVf42qsrekvwK1eW/QLX7p7L8Kdwlr6M4dyvyHZOQlxmD3MwJEllmTUKOcyqcRwOQ6xyInKw+&#10;yHF0R66jM/IcnZDnfBCFro4oytY8aCbnQRTntJc8gJLcB1Cafz/KCu7z5F6UFd6DshP3oPzEvXAX&#10;3o9yScWJ9p48YCwri6zT3tHLOsjt5T7yOqE4r7Nsv6ukmzz2rijK7W6kOKeHkZLcXijJ6y3330fS&#10;Dydy+yLX1Rt52f2QnzMABbmDUZg3DMUFo+T5jJbLEuS5xOGEIwqFWWZOOCagNC9N9tsPcKripzhd&#10;+ea5nKp4Eydl350s/yVOGXkb1WU/x0nJqcr3jH1ORERERERENw4WM0REREQ3gDNn3DhtTCmmU4wV&#10;GUtzCjFrWYhTVZ/CXfRtlOSkoihzAgqOhUkCkX98CE5k9kexoy/yjvaRdERZbieU5pjR0+USt6Qs&#10;uyNKnHK5Sy/rLOkKd143VOZLCjRdPOmKKomeriqU04XdUHWiK6q9U9QFJ4u6etKt1lTL9RdGLj/R&#10;HScLe3rS64JUF/T0RE97Rx5LfidUG+lonDbTWc53xsmCThI9LZfldZbIenK+2NERJ7L6yPPvi9Ls&#10;frLU6H7rj8JjA1H4+UgUfR6M4qPjUHI0AuWZMShzLMKpsp/jzKk8Y9q00xrj9SmWlMjpYnltyuQV&#10;PGu+kERERERERPQ/j8UMERER0XXqzJkSVFd/jIqKv6Gk8BDyc9YgL2e1MZWXu2gJik/MRWlRIsqL&#10;E1BUMAMF2RHIy+qEQmcHlOVp+dIRbklFbidUyrIqpzNO5nZGVX57VObfh6rC+yUPeNIe1YUdcLKo&#10;E04VdZF09aS7Jz1wsrCzrCPrFXQw1q0uaI8qT4zTst2qfNmWpDJPoktJRd79cOfcZybXZml3WY7e&#10;Rm6b017SwbP0Sq5cdi56/nyq5P5Oy3M6XeAbuVyj153L/ThVcB9OSk4VdJLzPeW0lj3d5Xl0lefR&#10;WbbZWR6L7E+XpjPKnJ1RmtUD5Y7eKHf1QX7WCBTmzERpwWx5HRJRkD8feXnLkZe9TrIJJ/IPwF32&#10;M1RX/Rcnq4/LK3vafIGJiIiIiIjofxKLGSIiIqL/VWd1FEU1Tld/hMryn6DK/Qaqyt9AZdlPUSEp&#10;yd+HPMcMODOjkfX5IOS6eiEnuyPy8+5DccE9KC68E6Un2qKsSHMH3MV3oaL4TpQXtoO74H5UFjyI&#10;qvwuqM7rgZN5fXA6dwDO5A3ESR3tUngfqk7cK9GlJ56ipjJfbitxy/2U55opy74X7hzZfl5bVOa2&#10;RUVuGznfBuU5t6M8+3ZUyOlK47o2so5cJ5e5PdeVZ7eGO9c8b7vU6Po+y/KctpI7JPKcfJN9B8pc&#10;8rzt4myDMkdr+zjlsWbL4/eJW5c5d8vz6iCP/0F5Lh1k/2k85ZPsFy2j9LIKuc6d86A8hk5yf51Q&#10;Lq9FaWELyW3ymrVCUX5bFObei4Lszshz9UZO1mA4j/ohzzkeBa4pcJc8hsqKH6Pc/WO43a9LfoyK&#10;il/izOk8eUtoacOp0YiIiIiIiL7OWMwQERER/Q84e7YaZ07n47SRApyq/ofxBX35iQMocs1AkWMU&#10;Co4PReGxASg4OgD5x4Yg/2gvVOT2lHRDeY6OfukAtzEK5T5U5t2HirzukoGe9JPL+qIivzeq8ntK&#10;eqA6vztO5nU1RsmczOmCk9myzNbRM/fKNtrKuufjztPcIafvkOvulO3dYVxWnnsHynIk2VrEtJTb&#10;NkdFTjNJU7izz0cvq/TE7XVduauJ53pJbUvP7S5Yyn25s2+TtLgg5XJ5ucs+biOy3mWkwivl2U1Q&#10;kl0PJbn1UJpTH6W5DVGWe6ukmeyDlpI2sk47uf/7JR3lcXaVbXRHZXYXVOd0QFVOe1m2R1W2vEbZ&#10;98r1d8u+uEv2nZZLsv/ybpf92QrF2XfjhPN+ZGe1R1Zmdzgd/ZGd7YcTBatQVvwQykseRaX7J/I+&#10;yZb3TRHOeKaqO3MmX86Xe95RREREREREdK2wmCEiIiL6mjp7tgInT36I6up3UFJ8GCfyE1GQOweF&#10;eXOQnx2OnKwOcB27F6U59+B0QTuczLsL1bl3yvJOnMqXZY4sc+/BmYL7zk/Hlf8ATubeh6rse1Gl&#10;05PpMV7yOxsjPCp0CjDZho5mqcxrjer8FpJmkiaozmss6zdEZW4DuHMbw52jBUpzI+WSsuxmkuYo&#10;dTWrPc7GKHXcgjJnfSPlzgbnUuaoj9KsW4zrzy11XbncuM5z3i7WOjXTQK5rgBJnQ0kjm+jl9tHH&#10;We7SUsg+bo08X02FPPdKTe5tsmwll91ppNylJUxrlLlaGPumVEsbl2w7Wx5Xjjxf2Y/lsj/deRIt&#10;mDLboCrzTlRladqh2iGvp+MunHLcjTPyWp123oNTzrtxMutunM5uhzM57VCV0xZFss8Lc1uiWF7v&#10;Ate9yMvqiAJHT+Q7g1CUu0guX4GigmUoPbEC5cUr4C7dj9OnP/G8w4iIiIiIiOhaYDFDREREdE2d&#10;xunTx1FR/ibc5T+S5Y9QWfF9yQ9QXrobhfnjkOMKhDOzIwpz2+FE7h0ozb8L7vx7UFnwAKr0eC1a&#10;xmTfhjO5rXA273agoK3kDmN5Jq8tTsttTklO5tyBaiNtcVLOV+e1QWV+S1TmtTBHlxhlSyOU59SH&#10;O/sWlGffBLdLoktPyuV8metmSUNJY5Q6GxmxSo3irAYokujSOyWOhiiVpXf5YpUo5VrUeJUq3oWN&#10;23XpVGQ3rCWN5Pncapvy7MYos00j87nJc7GLUfbo8/AUP2XyvMzrZL85Zf+52kraSHQ6NS1qdMRO&#10;M9mnum1ZP0eed47sPyOyL3N1H9+CyqymqMy8DRWSyuMtJK1QdbS1pC1OZbbD6cx7cCbzXpzNam/G&#10;0QGnXHfLbXXkTnO5fx3l01LuozVKdDq2nLtRnnc/SnMfQFFuBxTndkT5ia5yugfKiuajyv1tnHT/&#10;QJbfQ6X7h6jU91/pzyQ/x6nqD+V9qdPkERERERER0VeBxQwRERFRHTp7phJnTuXhzOkCVFd/gLLS&#10;p1GYPx+5ruHIcfZFTnY35Od1QGFeZxTol+slbVFW1BKlBbehLL8l3Fqm5N6NqpwOqJZ1T7p64Ex2&#10;B5zN0VEUdxk5nXMnTue2xWlZtyqnJSpct6FSUpHdXGJOI1ah5YSr8bnCocypp281lm5dOuR8Vs2U&#10;azIbozSr0bliwoyOaDFT5mpQe5w6KkYjt/GJFhxueTy1pSL71quIToN2NdHbNpJcWPZoEaRFkl3K&#10;XPVQln2TV7TAkuh1Wupk3Spp5sltZjLldc1qLvu8CSoccr+y7ytk31fKaTNNJE1RldUE1ZrMpuZS&#10;tlWVJacdLc6lSlLpkjjNqdV0SjZjerZsuQ9JqS7zb0NJ7m04Ie+RYqPoayfvsweQL++jvKxhyHeO&#10;QYFrESrKf2VMnXduGjR5v5496/a8i4mIiIiIiOiLYDFDRERE9BU7e8aN6ur3UVX1Z5SVHEBh3iwU&#10;ZM9BvmM8co52QZHzAZTn3YOywhYoK2qMshPN4C5sifL8NijNuRNl2XfDnX0PKnPuQVXOXajKbY3q&#10;vOYSnWKsiVx+KypcTWvEmB4ruwnKXbei1ChcmsjSip43S4KyTLlPIy29oudvkzSXyDpZTSRyG6Og&#10;aWSOEjFGi1ixRrvc4lVU1LswcrtyR2PJrbbRcuLLi+wDid1UZJeOlkFmCWMX7zLmfPS532yMMtJR&#10;RWbkvHG53EaeX1lmU88+1X2r+7iVRPa37NdSuW2Z8yaU6ogkWZ6LnK/IvhmVRm7yyc2odtXDSdm3&#10;1XI/1XI/Vc6GqHI0QqXsg0pHM1RmtUBFViu4s9pI2qJc4na2QGVuE1TkyfPMl/2eJ/s/X553njyW&#10;vHYozn4ABY5RKM5NlPMzUV64EOUnlqGi5DDOnDrmeVcTERERERHR1WIxQ0RERPQlO3v2JE5W/hFV&#10;Zd9DZdn3UVK0E3m5kcjNGQ6X434U5bVFcW4buHPvMMqWSmd7VDgeQEX27caX5BV5zVGR21quu1Mu&#10;u1eul7hkPdddkttRaRz0vj4qc2+WpX55f7Nn5IpOtWVOt2WlxGmlIUpcsjwXOZ/VFKXHWkhaSVp7&#10;0sZI2fG2EllmtvYUCFokaKkg0ZLGKFm0cNCldbo+3E7v3OKJWcy4nY0k50uTuoh98XKpWMWMfbyn&#10;WqsZfc76PDXyvGW/uB3ynLV0cjRBeZbmVk90BFIjiY6kqY8SRz2v3GzGU9QYZY9Epz7zXmoq5foq&#10;WU9TKferqdLIa1Ep26/MlPeTMU2aljQSWVbI46iQx1Uh74kKedxuiTlqSku8JvJ+0uMGyeudLa+7&#10;vCfL9X1YcC+KnH1RWrAWlSU/RFX5r3D6lMvzjiciIiIiIqIrwWKGiIiI6Etw9nSRpABnTjrgLnkJ&#10;JxzBKMrshrzMzsjNugulhS1QXtQY5YUN4c5vhMrcZqjMaY0K5z2oyOyIimOdUZn1ACpdd6LK1RaV&#10;2a0lLSSyXnZTuF1aamgB0kjSGGWZ5giM0uNNUZLVBMXOW1HisNLYk0YolduVuhpKGqA0W6fbqn9+&#10;qcVNViOJ3CazmeQ2lBxvhZJjt8t275Dc6YmebutJG2P6rXK5f3dmY7jl9mbkeUkqHFYaSOp74iln&#10;tNSQx6PFR13Fblq0S0eez0VSrq+DTbSE0WnIKmR/mmniSVNjae6nBrKeljY3yz65yUiZljD6Osg+&#10;LcmS1032ox7HpsRzPJ4ylyyz66E052ZZSqylU66Tda2Cx9i2pCKrnkSLGk9p47gJ1bK0YpQ42ToS&#10;R6IjcnSkj4760feVPNaS483lfuX96miFMmdrOd0KxVkt5D10J0qcXXEicziKHWEoy9+CU1Uf4Mzp&#10;Ezgt7/3Tp/Nx9my15yeCiIiIiIiIasNihoiIiOgqnDmZg5MV7+Nk5YeoKv0JSvNXojA/CYUFU3Ai&#10;qxeqXXdL7pK0kbRChaO58cW3ceyTHFnmNIQ7p4GkISrymqAqvzmqXK1RlSXrO1qjUtavdOqIhnrG&#10;l+flzpuMqa1K5bwxGsYoU5obZUqR41accDZAsVxuphGK9Qt+PR6Mo6kxZVlpVnOUeqYtK/VMV2YU&#10;Mo5bJPXkdH2JVdJoQdBULtfSR5dmyWONvinV0R6ZTeA2ogWNxCgdtJiwUrOc0TKi3NUAxgHwryKl&#10;WiRdJEbR5LPU1Jxu7PKiI0jM5yCv01VFXmPveEaouGUfG4WMwyxkjMhrq+fLsm6W1DNSqoWMEXku&#10;sk91Groyh0ZeS6e8lvLeMOI0X5tSI7Kermu8DrLvJZVZDeT91ADVkpOZ9c+lSq+X9Y2ST55ruUtL&#10;M3mP6fFwtPDRpe47VxO5Xt4zWa3lPdHGSFX2HajOkeTdLe+N+1CWG4bi/DkozFuGovw1KC95CWdO&#10;F3p+SoiIiIiIiMgOixkiIiKiK3D65HFUFP8Qxc50FGUmoOh4nGQEirLvRklBK5SfaI6qvNtw0tEC&#10;p7Ja4ZSjlZxujZPOVqhytoDb0RTGgfRdDeDOvgVunYpMUpqtX9A3QkXmbXDrweCzdLorPZbLLcaI&#10;CnN5C0q1GJH1Sh1NoIVLiaxb7Ggsqe+JFjMNPcWMrnO+kCk7roVMa1nebixLs5rKduqbkfsyI9v2&#10;RKc/M6ZGk/ssc8p968HtNXKZTsflNkaBaPS0prE8B1meSyOJjiQxYxz83yXPQ8sl3Y5nqWWTbrdc&#10;9ke5Xm+zNG4nKZXTNZZGzm/Le6m54Dg3NaLHf7kwWsy4ZT96P/ZLp+ZzNc97R/dZfZQ75H7l9dSi&#10;7YI4NPpaW6+37HfjtWgsMV9vfS1Ls7QsaSmvTXNZp7FEj/tTM8ZrkdlY3k9mKo9rGknkdZH3Rbls&#10;y5hazanljO4LeR9qOSPvxYo8SY48Ri235HU071fuT96bVfK+q5LnUiH7XafSq8yX2+bLY8y9XdIZ&#10;+Vn+KC3YiVPlb+C0W1L5R+MYS0RERERERHQeixkiIiKiy3D2dAmq3X9DiSsFRUeDUXKsH6qdnXDS&#10;GBXTyhjhUuHUUS6ydMnS1UTS1GtpHpS/XA+8n+X9Jfr5A+mXZjZCyXHPiJVz8Yx8ydIvyDX6BX3N&#10;1Fy/Zsx1dNSMTfT6WlKWqQf8N1PuOH/MlgpXM2NZrsdMuWTMg/pbMZ+rftmvpcOFsRu9cjmx29bl&#10;RW9rF7t1LxXrtuZrefHY3Uc9T7wv09FJ9eU9UV9ek4YSeb9oqWftU6ec9ppKzTd6e/PYP96x3m/e&#10;z9W6b7vo9eeflzvrZjM66scz8scYaWMUhs3hdrVD4bHO8riHosrlh8rsGJwqfR5nT2Xi7BlOc0ZE&#10;RERERKRYzBARERHV4tQpJ6or/4WKsp+jKCcdecdiUHS8L6pyOsLtuN2YokoPsF7laIxKR1M53Vwu&#10;awG3U8uLW21jHsdDv2C/MKVGCXOxgsU+dutbsVv/XPT6WmKVMueLGX1OzYzS6fKLGe98HYuZryJW&#10;4XGlsduWp5jJvEWWWtzJ/pP3ib6HzHimIzt33jv27zEjtd7fxWIWNe4siWc6Nmukj06xpyOq3Nny&#10;fnHqsWnaosJxv/xMdEO1q688/tFw5y9BackLOHOmwPPTRUREREREdONiMUNERETk4+SpT1Dm/jby&#10;CxYjJzcMTudw5Lo64kTOPSjJbgV3ThNUZjdApbMeqozoaT2eSDO4Hbd5SoyvfzHjXb5cLF9+MWMf&#10;43gntrmwjPGOfZFwreI74uRy4rsNa59YxYxONedbzHhGzRgx96/vsizLir7nvJfyfvPa71eS8qxb&#10;zMjjPl/KaG5GeXZDlLuayeWtZd12cj8PoPT4gyh1dEZJXjf5GRqB4hPbUFnxC5w5k+/5aSMiIiIi&#10;IrrxsJghIiIi8jh9uhAVFb9Fbu4cZGf3RF7BPSgquR1FhbehMLcxinLqoyRbp266CZWSKk8qXfUk&#10;DcziRQ/Ubn35bRNzSiq7NLqgVPGOXbFixW59K3brW7ErYezy5RQzui09Hoo1ldaFsZuOy8zFy5kL&#10;i43LS6lxoH372K1/6ejtrGPEXEl87+/8PtFCpuS4Wcpo9D1kFjPWftXXwj52r6UZfX/W/jpcOtY+&#10;9y5mJMaxfeTnwCX37WwpaSOPvy2Ks25HYVZz+dlpjfys9jiR44eyos04Xf0+zp4t9/z0ERERERER&#10;3ThYzBARERGJCvevUJi/DDmuAORnt8OJvNYoyGmOwuxmKHI1QUl2E5Rn34qKnMao1rgaoMp5Cyqc&#10;9Yy4JfoFe6lcZpQPxpffF0YLGPvUPlpGY1esWLFb34rd+lbsv7S/MPolf81iptkFJcDlxNgH130x&#10;41NWXE6M2+nz8NknniLPLGbM94juQ++yq9yhB/G3T1mm7HO7GO/Fqylm9H1t3U4f783G4y91eUXP&#10;y89Aqbxmpc7GEi0rzeMTlcn5suyGqChoiROu+1GSNxFlJ3bi1MmPPT+FRERERERENwYWM0RERHRD&#10;OnnyY7jL30BFxQ9QXnYY+TkBKMxpjdL85ijPa4aynNtQ6mqJMldruCWVkipnK1RmtURF5m2ozGwm&#10;uRUVWY3g9nxJXeK8CSWOm6CjHKwixjf65XptsStWrNgVK1bs1rdit76VMpvyxEptxYwV3/UvJ8Y+&#10;YDFzYYxRM97FjO4jLUGs0k5Hy5jvEd2HNUbLZMn7Nes2I25Hixopy2xupNwT63xZpr6utb8OF408&#10;JiPGYzTf90YZ45L3viw1er5Mzpdn14M75xZj2r+qrPqokvUrnHosoYZy+W2oyG+HE87OKM6fjcry&#10;l1Hl/jnOnMry/IQSERERERFdv1jMEBER0Q3mLCor/4yC/GUoKBiJnLx75HQzlJ2oj7K8hsYxMozj&#10;xDj0IObNZdkU7qxmRhlTcVxyrKWklZxuCfdxWTdTRyc0RqmjvqQeSpz1ZKlfql9YylwqduXJV5mL&#10;FTNfTXT0RCPji3m72BYBRq6+fPkqYlfkWDFLliuNbtfr+VrlhxHruDC+8RRnRtGiRYy8L7U41AIx&#10;+3ZjaV1W4WztiZ5uJa+DFmu1vw61Rm5T6tD3ukZP66gYed6eMsYqaHyLpwrJSYck8xZUZzZF5TF5&#10;LJlt4JbH4s69DcW5zXAipz1K8wNQVpiGU9X/8fysEhERERERXZ9YzBAREdEN4gxOnfwM7vLXkF8Q&#10;h4LCdigqaoLSwptRln8zSrNvQZlTR780RWWWjoxpgUpnfVS5bj6XSkd9ubwxKrKawJ3ZVGIu9Qvy&#10;UsetxhfWJfqltfcX51cQu/Lkq8xVFzPGVFk6UuNKomWAjvLQER96jJQLU7OQsGKNzKhZjlzL2BUy&#10;Vi48XszlRJ+flnm+z923jPF9X8l7zygGdf+aZWKFU963rpbnUpXdqkYqXa2M6egu9jpcLFrIlMjP&#10;ieZcOaOlpGcqvwuPO2MWM9Vazmgxc7w5qo+1QdWxO42fM7f+zOXJz2BhfZQXtkVJdn+U5i1Glftn&#10;OH3yuOdnl4iIiIiI6PrCYoaIiIiue2fPVKG8+MfIOT4LrqPDUVZ4N0oLG6HQM/2SjgZwO5qgIqu5&#10;5DZzdEzWrajMvhlVOTcZqcw2D/hf4bxZUh/lWhicG82gRUdTlDjM1Pzy/PJjV558lfnfKWa+XqNm&#10;7AoZK+bj9Br9csno87MrZTS+pYz5XjsfLWbM6P51GyO85D3s1JLG3OfGZU5P9DJjtIy+jldezOgx&#10;YnQ0WM1ixhpB43keuo/kZ0RTbvxs3ST3LT87znqoymqAqsxbUaXlTGYLVMv7oloeR1V2I7izdRu3&#10;ocx1L9w5vVDqGo2SvIWornxbfoBPeX6SiYiIiIiIrg8sZoiIiOi6duZ0MUoLn0Re1kiU5nRHsaM9&#10;ijLvQKlxHI5GqHA2QKWjMSqz9Jgx50sZPRZGpX6hrGWM56/+9QvmcuNL51vk9jpSoBHMkqOppNm5&#10;GF+Y1/gC/fLiW5x81WExc3WxK2TMyGM0Cju753E1qa2QuTC2r5Psbz3ovh58/9wB+C/xGmjczltt&#10;U+bSQqaBpKExMqxEtlMi2zv3fjIir6Ojobzet8jP180S+bnRpZafkgp5HSsd9VAlP0MnZb2T8rNS&#10;LT9zJ7NuR7XzDvl5a2sc06kqrxXceR1QnBeHKvdrwNkKz080ERERERHR/z4WM0RERHTdOnUqFwW5&#10;D8P1+SCU57VBmUviaI2SYy1Q8nlz45gxVVmaZqhy6BRmjVHhaAC3Zzqq8qxb4ZZ1NGXHm6H0eBOU&#10;HNeD6jc2vojWL6WtWF9On/+C+srjvY26CIuZq4t9KaORx1nrMWEuFt/n7nv9he8VncLs/HlzPXP/&#10;1oyWMRWuZkb0tFHUXHUx0xjFzgYodlnFjL73vQpJfUzG1H6yfXnd3J5yxpzSTPadS36uJPrzVeWs&#10;j5OORjiV2QTVx5rg5PGmOCnbqJbtVcp9VTplP7huQ/mJzijMCYG79DmcOX3C85NNRERERET0v43F&#10;DBEREV13Tp/KRXnJGyh0psH16UiUZXeATjFWnKl/za+jYZqhQg/wf1yWx5ujMqupMWrG7bgFbmc9&#10;lBvHy9Av4G9FqVxfevw2SQsjJXK6JLM5SrKaSZpIbjWTqWmK0ky5XK4vzbKPcVu9PlO2l9VS0sor&#10;LWVbch/nouc15vUlWa3ldrfL8nbPso0s2xhLM20vP5ltjduWybbK5bZaWJXL6TJHK1m2ksv1sbU0&#10;lzrFVJbsA8+yTJ6HGS0HvKNf+uv0WVrC1Ix5nW+8CgQ5bxYMjeX+tajwKSsctUVHqHjF57pyRwOv&#10;1PfJLTaR19+4zjzYvW3kfs5F3lP6eMvl9Tcjz0ufq23kuZ5besd6rtbztgoZK+cLmXP7Tva37rcL&#10;1z1f0Finzxcy3pfXHrdTb3Nhyl1NUKrTmRlTmlmPy+v190yrZmxf94mxj7RQk58nz/RmZfrzJfu5&#10;Ul6PKtnHVbJeZaYsNVkN5Gexgfx8NkKlSx6HS99zd6A8rwMKcwaitGiX/Gw7PT/lRERERERE/7tY&#10;zBAREdF1pbrqYxTlbMaJrJE48VkHVGTej7JMLRgao8wYEXD+i+dKV1PodGbWF/fmyAxrZEQ9lDpv&#10;ktwMPX5GqX6h7WghkW0Z0aLFewSKTmempY2WKHegxGGlrSdtJLejOKsNiuV0qeMulDnvkdyPcucD&#10;sj2J816Uue6WyOUaua5Mr3O2l3SQPCjrSYxlJ1l2lmVX2Zami2d5uelibKPc0UH2QXvZHxJj+YDk&#10;PnlM98h1d0vayem7vHKnpI2klSetPcuWZmTfaIx9pWWOES2jrGnemsvrYZU6+iW+GS0bdJoto1yQ&#10;16g0s7HcphFKjteX28lrpMWAXu+7lJRmym0kRpHmtTRGPMlrXiGvfYUu5bW24pbX2p1V34y83ubo&#10;Dl3Wk+hoD7ltprxP5LV1Z8r7RB7j+WUzrzQ3UqExRle18Iyyksu9o9fLcz+fpuei92WOVtGl+by8&#10;4122uJ068sXK+bLlSmOVNVcau21ZMV67GrFKJv250rLzZk/Mcsb8OZP9b01z5pLXRuLO1mUTVDhb&#10;oDLzDnkdW6AivymKcx5A6YlknDr5oeennYiIiIiI6H8TixkiIiK6Lpw9ewaV7neQ51gN1ydDUZrV&#10;BeXH74U78w6YJYCOSNASxpqqqTEqshtDD/x//kDs3sXMLWYpYxQzOvpCt9H6XModreF2tZS08KSV&#10;bFMLizvl9P1wZ7dHefYDntx3Lnpwc126szugIqeTpKuZ7G5G3NldJd096SHpKekl2+wt2+8j6eeV&#10;/nA7JM6+Er1O17mCuHS7ch8uua9zkcfg6iKPRWI8Nl129kQfbydUZktcHSW6tGKedzseRHmWPPfM&#10;9iiTGMus+1Gaea+8Jm1lX94m+7K57NfmnqUWMk3l8qbQkUc6EqNE9ndxVkMUZTVAUWZ9Od1A1jMP&#10;Nm8ddP7cweeNKa90FId5WYncrtghyWwgp+U6o8CR+6hR6Nwq96nHBzLfE8aB6+V2etwgc6mXmaNX&#10;zJEh5uM6v9QSwizkvJdaOrmz5L1wLrd54j2dm1lCnY/5eLynErOPrmPGLBa1KLmc29nHe4qyK4nd&#10;tqxYP2MXxPi5qlnMnP85q2/8DGrcWspYMe5P94/sM9l3JfpeyW2JQvnZKSlIxMmqP3t+8omIiIiI&#10;iP73sJghIiKi/3lnz55CRdlvke+Yh7zjQ5H7eRecOPYgyrLuRlmmTr2lX6abXxLrF8jml76XU8zU&#10;N7+kz9LyQKf3uhPlWXfJNu6S22vaSm6H2yXRQkYvc9yDCueDZrGR3RkVLk3Hcyl3dpA8KLeRy7WM&#10;cXWX9DRSrqNYsvRxd5R0kvvUdJbTXeR+u8n1PSS6nqaXpLdcLnH0uaqUye3LZDvm0oqel20bxY19&#10;Kpx9UensJ+l/QapcA1CVLdGlS8+bqczuJ7eV5+F4QLbtiUtH5kiM5b2yr9t5cidKZF+XZN2B4kxJ&#10;VisUO5p50tRr2RQlzmYoy74NpS4teTzrZDVBkbxmxTpKR15/Y1q4TGt6OJ2GTkc7NZfrdZ0LY5Qv&#10;8h45H7PQuVTKnc3lPaAFnXdanEvNYsac4s2MVc5YSyvexYe+dz1x6ggv8718tfEuW64kdtuyUqOM&#10;8c5lFjM1yhm9Lz2WjVNHrjUzRp0VO1uiNE9+nk/IeyR/Iqorfio/+9WeTwEiulEkJyfjpptuYpiv&#10;fbp37257OcN8HRMfH+/5lCWiusJihoiIiP7nnTntRGHOKhQ6e6LY+SBKHB1Q6nhAli1RlFVPlvXP&#10;fUmsXyCbXzJfqpjRKbT0IP867VYrlOmUSpn3wp11Pyoc98tSp/rSkkYu12S1k8hlmQ/IdTpypKsn&#10;XSSdJXpZR9lOB4mOKpHLMuX6LE1PT3Rqsfs9eUDWae+JTjfWERXOTpLOZuR2RhzdjNuWZfWR9a4s&#10;pc7esp9kmdXXjEOX/TzpX2vKsgbK7e0ySB7bYFS6hqAye6hnaaYqZ5icHybXe2KcHipLT+R0uWOw&#10;PE/ZjmOA3McA8/4y9bF0RYnzfnm891+w1JRn61RvD5iXO+47H3k9SuR1KcmUWMtzpc+dKM5si+Is&#10;37SRtJT1dJSGFgKXHx0NVOrwPmaQ5vyxeowY0+HpqCHveEbTWDlX3pgFjfV+PV9geJcZV1fQWEXL&#10;lcZuW1ZqlDHeuWgxozF/9s4/J4lsr9TZAEXOm1Dsaiw/17Ivs5uiLLc+Kk7Ux6nSu1GSG4Gqsldw&#10;9nSJ55OAiK5nRUVFyMjIsP1CkWEYhvniOXr0qOcTl4jqAosZIiIi+p926qQTRfkZyDnWATqyojRT&#10;R8nci5JjeiyXhijLvQllrnowDw5/BcWMTp+VpQfzb+kpZczSpSLrQVQ4HoQWNOVZd0u0kNHI6Uy5&#10;7HgHWXaS85096SjRIkYud+i0Xlq4aNEi2zFKFi1Xukt6mHF6xdHrXCqdfTzxjFZxaPqbMUa36JRk&#10;lxNryrIeKHf1kvSpGdm2mf6SgZJBZhxDzDiHyP7RgqaXGXls52OOuil39T0Xt46UkVRkD0CFa5Ts&#10;92B5PmGyDJF9IPFeynVuxxi5nyDZR0Gyr0bLvpc4Rsm2hsl9D5WlxGtZZkQf02C5f0mWuSzLGiSX&#10;9ZXXvrus102W3TzLLrLsIrfRY/LocXo6oVRyftnRKHiKHXejxNEOxU4tc3R5lyzvOrcskWWx805Z&#10;3nluqaVPadZdEl3eUTOZbWXZ5nwcrc/FmBovUyLvXzO3edJc9oWOwrGOJ+MpRvQ9q+9n3zLjClJj&#10;2rAriN22rNT8OfLNpYsZzbntGcVMIxRl10dRTn2UuHQ6u1vkda+HytxbUF1wK04V3YPSnDGoLv+B&#10;fBKcNj8QiOi6YxUyLVu2rPEFYuKE/ti0LMjIhsWB2LDQX+KH9ZINiwOMpMnplPkjsW7eCKzVzBmB&#10;1AX+crm/XO6HdXNHYs3sYVg1azBWzxomGY5VScORPHOoRC5PGoFVicOxYsYQLJ8+RE4Pw7o5sj2f&#10;rJ09HGvktmaGGVmdNNTIqsShxuXr5L5T5P70/ISgzhjc+07ER/TE+kX+WDNnGLasCMUj26ZhT+p4&#10;eXyjjMvTl45GxvIx2LoyFNtXj8WONeHYuTYCu1LGYdvKsXKbME9CZD+MxhZZd7PsD33c8ZG9Eebf&#10;BVHB3TFv0kDZL6OxfVU4tiaPxeYVwcZ+27gk0Ij3/Wh029tkXV3f+353ronEdlluTg7D2hmDsHJC&#10;N6yWpEwfiDTZn+lLg2V78npI0pcFI315KDYuC0Xq4tFYJ9evmT0SK+X5L5s2CEumDsASWS6VLI6X&#10;01P7YVlCfyTPkNciaYjs06Hyeg3DNNlHw/u2w4Tgztgo+2X36mAj21eMxsyoPhja524EDL4fscHd&#10;EBXYEUFD78Xw/nejf4870aVDS9x3160IHnEvpkYNwLrFIXj7++n45M+P4rO/PIE/v7kDb3wrGX/8&#10;SToc/34KxZ99CyXn8jJKP38FhZ98E873nsXRfzyFz//+JD575wljaeXoP5/GsXefwfF/P4PM/8jy&#10;n4/j6DsPo3379ufeq1PjYiTRmD5lAmZOjcX0yTGYOSUGs6bFImlaHJISJmHezHg5H4fEeFlHrkuM&#10;n2islxAXhamx4zF9UjRmGOf1dJRxelrsOEyODkdc1FhMHB+G+AmRxvpTYiKM07qMk8unThyHSVHh&#10;GBc8GhFBAcZyYmQopsm2psm2dT3djmbSeNlWZIixfnzMOLn9WMSOC5PrZCm3mRAegpgIydhg4/SE&#10;8FBEhwUjKnSMJEhOB2GCXD8hIljWCUJU2GiJXD52DGLCZR05Hy2XjwvxR2Swv3Fal+NCAjA+NNBY&#10;WokY44/wID/JKGMdXY4NHCWPP8A4HzHGT877ybrm7caHyvPT02NHy7ojjevDdZ3RI42EBkr0tFxm&#10;bt/vXHTbVnTdCFl6Xz/eeEz6OPV+9XGMkMdg3m7s6BEIDRgmy+Fy+TBEjhkpl4/AmJFDEOovl8u6&#10;of5D5edxGIJHDpbLPRk1GEEjB0kGI3D4AIweMRBBclmorD92tDwWeZ5j5fXSfaD7IkLOhwf5y3MI&#10;xGi/UQiRfRE8agiC/YYiRLY9RpeSMXKZbjNgxCCMltN6nZ7Xy/VxhgYMlfsbiIBh/T33O+jc+5XF&#10;DFHdYjFDRERE/7Oqq/6LgpxUuI61Q0l2fZRlNkXZ0Tvkl+k2KD6q01zdDHf+TSjLrofSKy5mGspt&#10;ZHv6pXlWO1Q4HkClo7MnneR8B1Q475Pca0auNy7L6gi3UcRoASNx3CfLeyXmwfQrXJp7UOm6H5XZ&#10;sk3Xg15pL9HLrOj5DqjUqdGcen9WdPSMXmbGbUyP1t4+sg0rbk12B0/kMWZ3knSRdEV5Tle4c3pI&#10;ekp6oyKnj0QLlf6SgZ4MMuLO1hKnu1F6lDm7oVRSoqNaJKUOvaynXKelTy9Zt7eRimwtaobKvvWT&#10;BMg6/p4EyOOUuORypyfGOn6yrVFGyhyBsu+CbVOW5RO9zBO3bKvCNVgij1liLM89lwFe0efonT6e&#10;/SDJ1X0iye1upELOV+RJjNPd5DLZb5qcLrJtHdHUXu5H3gv6+unr60mFTtfm0PeA+T4od7SrEXfW&#10;XZI7PWlrxnG7kQpna7l9CzndXGKOqDGPaaMjVS5eltQWt+tiqVnGeMduW1Zq/hx5R3+m7IuZ0iz9&#10;2ZSfXc+657ZnFDO3oji7CYpy66MkR36O5XYV8jNc6WiC6pwGqCqoB3deG5QXLMSZU595PhWI6Hph&#10;V8gEBgaeO71piVkmaMGQLqc3LPY3yph0o2gINM6vX+RnlDOpC/ywVguUOSOMUkZLj1SrmJkzHKtn&#10;m1kj0VJjZeJwiRY1I4xoSbNihpYsZjGTOs8PKfNGIcUoZkZg7WzveJU0xulhxmV6nRYzK2cORdTo&#10;Thjapx1mRPXBhkUBxmPQQuSxHQnYmxolj9csZrQ0yVge5FXMRGDXukjsThmHPanjjMJkS3IoMpaN&#10;kQRhs+yPjbIv5sQNwOhhD2JIvwfgN6QDJo3tiTVz/bF9VYRsa6zcJkS2G2wUMlZ0X+rlW2V7VjFj&#10;lDM1ipkI7PAUM6sTBmJ1bHesj++DdHmOGxb4y77XYmYMNiyVxyHZsDQYaYuDsFauWy37Svfj8umD&#10;jX1p7l/dz1p6DcKy6QNkOfBcMZMyZ5js7yGICeqMYX3vQnx4N2yS13PnyiDsWjUGm5cEYGpkTwzu&#10;3Q6BWsyM6YJI/44I1GJmwN3o3/0OdLq/Bdrd0RDTY7ohY0UU1q8Ix09eScHHf3wYn/7lMfz+9S34&#10;8Usr8Jefbkb2e8+g5POXUWoUMi+j7PNXUH7020Yx4/jPM+dKGSvGeS1n/vGUWc786xlk/vtZHP/X&#10;U8j852M1ipl4LVamTEDC5BhM1YIlfqJRwMxOmIRET1GTOFUvMwsbLV1myvpaxmhBo+e9L5sxOQpT&#10;J0Ya5cukqLGY5ClntFjRy6Z6oqWMRssXvW58SBDGjQk0ShQtW7zLG93GJC1fxoWaxUp4MCYaxUsI&#10;YiPl+qgwTxETYpQ61joxY7WkCTHKmfGhQUY5oiVMVNgYjAsO9JQuo2Wpp83yRIsaq4TRosYoO4zy&#10;wYzeRq+PlMeqJZJVypgliHm9liNGeRKkJY1uR56XbGusrjPGX5aynpYvsq5xmSRMbhscoCWNp+jR&#10;siZgOEL8hpnxH2aUFJrAYQPhP2wAguR0gCwDhkp0KfEf2h8jBvbByIF9MXJwX4wa0hd+cr3/sEFy&#10;vj9G6Xojh8B/+GAEjRqGMf4jJaMw2m8kggL8ETYmSDIa4aHBCA+RhIYgNDgYY8PkNZw8CTNnTMf8&#10;BQuwJHkVlq1cixXJyUhOXokFi5di/sJlmDk3GUPD58J//CwEh0QahUuIPA+jeDFKnZHGeX0eYXJe&#10;o+WNXq9l0JhRg4ylljNaDIX4D2UxQ3SNsJghIiKi/0FnUVnxN+Q6lyPnWDeUZDdDSWZ9lB9vCvfR&#10;1nAfawW3fnHtqodS100o0S+Ca5QyZjFjfdF84ZfIWszoiBn9ErwNKpz3oMr1IKqzu6La1RWVOtLF&#10;0V4u11JGjykjcegUZ3KZkftk+9ZxaO6AW7ZR7rjdSEX27ajMaYvK7LZyO/3y3Uy5pCxLp8Jqcj46&#10;YseTkuO3ouhYY5/oZU1w4lhzSQtJS59lCxQdb+lJKxRntpL91BolWZrbUWwct6MdSpx3y366B2XZ&#10;96M8tz3cOR2NkqE8xypuPKNssnvI49dSoicq83qiIkeLl54od/WQx9td0gNlTrOQKXfpyBlzFE6Z&#10;U5Y6TZqkxNlb0kfuT9NPIpefW9qnzDVcbq8jaezLmXKnfdyOANnHIyUjfDIcOpWa26kZKhlSM64h&#10;8jwHe2IVOZ4yJ2eAvH667G8WV5JKz+nKnJ6oyu6Mqhwz1TldUJ3bSdJRzmselHS4INU5D8j76v7z&#10;yb5Pcq/kHkk7nMy+S9a5Q7bdRtJaHr+8vx0tJc3kPXOxQsQ++p73LVy8c64c+dKiU6/dIqknuVne&#10;z1rGmCnJvFmiBY1OHWgWNMZt5GdVj+9TmnMrSnLkcefUk+fbGFVZLVGd2RInXY1RnX8Tqork9vI+&#10;rSp7Vj4XTpkfD0T0P622Qubtt982rrcu00Jm84oxZjmjRYBn5MemZVrWjMZGr2Jm3bxRWDfHD6nz&#10;zfJmw6JApMlpc8SMFig6mkaLm5GeMmakUdCsmT3KiFnW6CiYYUiVbaUtCJD4I01O6/mUuSPOjYjR&#10;5bo5w2Rbw2X7ul2JbNMsdHRbwxEd1BnD+92NpAn95XGONoqbravG4vFdM7B/fbTxmDcuCTAKJn0+&#10;WsxY5YhZyozH3rQoOR1pXL5tlY6aCfaMhBmDOZMGwX/Ig+jX4x7073kvwgO6YvnMkdiaLOuuDDdG&#10;52xeHmLsN2vU0bliZmWYsY6WOJodqyVyH9b9azG0OTkUK6f1x+qJ3bApoS82yXPVYmbj4jGyf4OQ&#10;uigIKQsDsG5BINbM88OqOeY+1Oeu+zhFLls3d5Rnfw8zypkVMwYheeZgo4xZPXuovGbDsSxhEEJH&#10;dsCoAXdj5rju2LhgBLYu9cfO5NFIX+SPicFdMbDnXRg9tL1xOsKvIwKG3GeMmOnX/Q50uLc52rWt&#10;j2UzB+HJnbOwM20CfvTiKnxtaiazAAD/9ElEQVT0+4eMUTO/+/Fm/OTllfjnWzuQ8/6zZjHz+StG&#10;MVN+9BX5/+QrOGEUM89eUMxoPtWCxihmnsLxfz2NzH89g6x/Pw3nf56oUcxMmxRtljJxUedKGi1l&#10;NEmekTGJUycgaaqc1tEwU6KNgkZHx2gx4x0tZ7TAmRZrFjNarOiImKkTzZEvWtRoKTNFy5rxOtIl&#10;3LheR9Lo6YnGaJcQYyRM/IQIxI0bi3EhQYgOD5bTYUYJo5eZo2OCjQJGz1slj5Yyug1db2JEKKJD&#10;xyA6bIwxgiZaEjnGLEq0nBkfoiN0/BAZ5I+I0f5GITI2QEeTmKNRdFSLMbJFSxP/4QgJGOYZ/aEj&#10;P3Rkh1ymoz2McqQ/goYPwujhg42SZNSgPpK+8noPRKAWICOHyHpDZL1BCBwxFKMloQEjjFEywf4j&#10;jGgxo6VNpDyucFmGymMLCw5EqFweIfsgImQMIsNCMDY0BGGhYxEWMhahwaEIlWVkeCQiwscjNCwC&#10;ISHhCA4Ow5igUISERiB4bCRCI6MwPjoOoeExCI2IwdhxsYiLn4GoyTMQOXEmIuOSEBM/B1Hx8zF5&#10;1gokzFmJOUtTsCptO2YtTkXSkvVYuGYr0ncdweL1e7E4/SBW73wcG/c/g7Tdj2P5pkNYvfUwMvY/&#10;gRVbHkXP6HT0idmMkdHLER4cZBYv1r6TBPvpaJ2hRoGl+9EqZazROVrI6G10/+vrwmKG6NpgMUNE&#10;RET/U86eOQl32S/gyJqB40e7Ij/zHpw42gqlR5vLL9BNJbfCfbyxUcyUe47LceFomcstZnRkgn4J&#10;fhd0hEuVq6Okk7F0O3QUzJ2yTesYM3dJdGqzu+W6O2X7bSSt5T5ayn00lzRDuasZvA8WXyqPUVOS&#10;2VTSTJ5HUxR+3kSiSyt6vgkKPr0V+Z80tolc/lkj5H9eX9Lgoik4qmmEwmOaxnJabn9Utq33e7wZ&#10;ijJvk7SQaHHTFqXOO6EH4y9zyvNyyvN13SvP5364s7uiwtVH0teT/kYqswdIBsq+0mPNmHE7Bsk+&#10;GSwZJNvrixJXD0nPc8tiZw9P9LJekt4XpFS2XSbbLHMNtk159hCbDJXHOVwey0h5TKN8MsJIhcss&#10;aHyjZc35qdtk+8Z0bgM8kcfisKZ602na5PnnaEGjz7+n3J++Px40UunU0U4PeNIeVdkPSOR9dEHu&#10;Q7XLEy1jXFrI3O0pZu6S83fK9trKem1l+1oU6igafV/q8Y+u32JGl+4cua0+Jh0tlNkKVfLerM5q&#10;gWr5Ga7KMUfEuYsbo6wwBNXlP5IPiCrPJwUR/a+5VCFjsa7TEsLI8hBkLDOn5tJRIJtXmKNBNi0d&#10;jQ3GyBgtAEYZo2asKc7MYiYAaz3FjBYEWhRYZcHaOX5GOaOljJ7WKbh0dIeOekmT7W1cFGBEp09b&#10;L9vVy8z4eYqa4UZZkzp/pHH/ejpFtr1+gb8xkkZHgQzv3w6zJvZH+pIxxuPYuiYST+6ejUPpE43p&#10;2LRosp6TFi9mKROJvSnjsS81CnvSooySxBjJItmxZiy2rgzBZtkXy2aOMMqYvt3vQe+u7RDq1xmL&#10;E4bLvgk1RsToPjOKGR1ps9yM7ku9TkfU1ChmNJ5iRu9PSyHdx8un9ENyVGdsiO+NjbPMwipV9mvK&#10;gkCsnReA1XNlH0rWSNbNl9dhYaA8L41ZahnlzDxzxJJmVdJQJCcOxsqkIbK/hyJl/gjMnzQAo4fe&#10;j8DB92F2dA+kzB6ETQtHGNOYpcn14wI6YmAveX4jH0RsSDeM9XvQKGaG9bsbfbu1xQP33IZ772yI&#10;DUsC8MpDi3Fw8xT84PkV+Oj3R/Dxnx7Bb3+0CW+9ug7/+c0e5H7wHIo+/SYKP/4GCj56AYX/fREl&#10;n8ppOZ/5r6fx2TuP49O/aWoWM9aomWPvPmWUMo7/PA3Xf56qUcxoIWOVMhotaowpzXQ5ZQJmTImR&#10;8zGYnRBrlC7GVGfGiJpYzJk+GXOnTzFGzEyfHI0Zk6KQEBuJydFalIQaRcyUCRGYNCESk2LCMWFc&#10;MCaO06nEtCwJQpyOgAkfYywn6cgYSYxRmgQiOmw0YsLGGEWFji4ZHxxgjFKJkvM6LZmOWtFy5fwU&#10;aHreHBUzTq6PCtUixrxeixgtZuLkvqPluvDRgbLNYIyTRATp7YOM85EhOromDNERYxE1NgzjwkJk&#10;W8FyOlSiU7JFyHVhiAjWkkQuixyL+LgJiIsehwi5/fjwcERFjENMVBQmxkxE7IQ4REfHInLcBESP&#10;j8PECZMxecoMTJ02G1MTkhA3aRpiYqdhypQEzJw+A4sXLcSixUswc9Y8TE2aj/gZC7Bg0XIsWZKM&#10;ZStSsHLNRqRt3Ip5q3Zg5rKdWJKyDxnbDmLfI89jdcZhLNtwAPPW7MPyjfuRuHIn5q3dj437nsSO&#10;R5/DMrk+ful2xC/egoQlW7Bkw0HELtmF6av2IWXn49h68GmMn70JIdPTESqJmrsZs9YdQfCMdExb&#10;sR2rNu/Hum1HMHjCWvSLWoshE1IQMjMdAVM3GqdnrtyD9bsexoK0g+gTk47eMZsxLDYNcbFTEDB8&#10;EIL9zTJLS5nRIwbLeS1pdFozc4TMaFkao4GM6csGGJeZU5sNZzFDdI2wmCEiIqL/KdVVHyDbNR8O&#10;Z1dkHm+G3MyWKDp2J0qPtoL7WBO4j98iqQ93ZhNUZDVHhR6UPcs8MPkVFTN68H/9q309MLujtax/&#10;F9wOHRlzn1nKGOXL7RK5XyNt5PI7ZKkjX/SA73q/OtrlVpRkNZQ0kNRHSWY9FGfejKLjZk4cq4cT&#10;R+uh8PNbcOLzhnK6kSwby1JiLOW8kYayTgP7HL0FhcdulqVsR7Z3bikpkNMFR282luZlcj+yj04c&#10;15KmHvI+u9lI/ueynjyGgqP15faNZLsSfQyyT4uONUPx8eby2FsYI21Ks+5FWWZXeZ7dUS5xO3qi&#10;wtnbSKWrr6SfZIAZ5yAjVa7Bsr8HoExH0EjMkTO9UeyQZPUxUqIjahz9zGT1Px9Zp0Reb7uU6rFj&#10;cnr4RB5XTk+UZ/eV12OQRO77XPT8QOOxmOWKWbB4xy2P3yybdKnpiwpjOjad4s0cJWSmh8QzpZku&#10;XXrsIS3ntKS7S/bRncbxicqOy3tCk6lpY5PWcn1LT1rUTKaWL7eZy0x5T8l73oyWhvq+1vesFhqX&#10;n3JnA3mO1rRlF0av/3Kj96mlzJUVM265XWV2PVQ6bkWl7LuKY21QJe/BKkcTeW81MkqbinzZZqEs&#10;T9wj74VonCz5Ds6eKfF8WhDR/4LLLWQs1jp6XBWjSDCOmaJljI74MI+RokstNazRMjptmU5xpiNp&#10;dBSKlh5pCwOQMl/LGLOUSZmnZYGOopHL5DZWUaPFijl1mVm6bFzkbxzHZcsy83guWgClLw6UBGCT&#10;bFevX69TkS2Q+9TLl5wvcHSdVNlmbEhXjBxwN2bFDpDHE2wUFLtSo/H8oYV4dFs8Nsrt9PHriCAd&#10;xaLTiWkpsjdlHHSqMx0tY42YqVHOrA7DNlk/Zb4/pkT2wajB7eE/9EFMltPJs3VqtGB5PHpsmTFy&#10;v5ogiY4yMgugLcvDjP3pXczocWa2rQo1YpUzWibNj+6FOSEdsCKqK1bHD8Dq2bIfZZ/qCJk1ui8X&#10;yj5eNNq4r03LdHSOZ5ozuWz9Ij3+j785xZxnVJEWZKtnmaVM6rwRxmszc3xvBAy+D2NHdcDCSX2w&#10;NmkANi0aiR3JgcYUcaEjOmBI73YYF9DZOMZM2MgO8Jf1h/Rth95d2uD+u2/Dg/fdij1pEfjuE8tw&#10;eNtU/PD5ZHz0uyP4yChmMvCr76fhvd/tg+vfTxmjZjLffRyf/PmI5DAc7z6B4+8+hY//8jA++uNh&#10;WT5qlDMf//Ux/Ffy8V8f95QzT+Hou08j69/PwPnec3D+55kaxYyOltFY05l5Ry8zRsLET8CsaeaI&#10;GB3dMtMYIaOXxRmXxeuomElRSEqIx7zE6ZgzbTJmxk3ElIhITAsLQVJkOGZHRyNpgiQuFrOnTsWc&#10;hATM0WmxkmZi2cL5WLpwARbOnYsFs2dh0ZzZWCynkxctxrIFC7Bo7mwsnb8ASySrly1F2ppVWLFk&#10;GRbMW4Q5s+Zh1sxZWLxgCZYvWYl585ZgZuJczJmzEPPmLsGiRcuQsm4dViavQvLKNZg1axFmzJiH&#10;BYvXYu6CNZiRtByJs5ZIZDl/HRYsXY/Fy9dj3qK1SJq3GjPmrMSshWuxMmUb1m7Yg7lLN2D+svVy&#10;fjOWrduGDTsexdpNB7Fm424kbziAhWv3Y2X6Q9j78EvYceRFJGc8jvmpD2He2kNI2/YEVm15Gss2&#10;PYvNB76BQ098A8s3HMGy9QfkNoewcddjSN3+GOasOYA1mx/GnodfwN6HnpdtHkLSioOYvng3Fqce&#10;wri5exGYsBOzUx5BSsZBrNz8GCbMzkD8vHQETU1DxKzN6BWxEkPGr0Ry+mGk7nocfvGpctkqM+HJ&#10;GDJxLbqHrUTYrAys3vYYlm04jL7GdavRJ2ItekesQZ9xa9Aveh0i523BvHW7MXnxdvSOXCPbWIe+&#10;49bJ9evQb/w6DIpJRWhiOmIXbUXIzAz0i0lHr+hNGD4xDVExk4yp1AJGDEbAMPPYMqOG9sfIIf3l&#10;8n6S/vAfPgBDB/bGkP695HOh37kpzAJHDDRKHBYzRNcGixkiIiL6n3HqZBYK8vfikw8HIuvYHch2&#10;Nkb2sYbIP9YMRfpFdaaOjLkF5Zn1UZnZBJXHW8iyFcqP6/E47IsZ/SLY+lLYTD1PbkGZs4FnZMtt&#10;KM1sLWmDkuOSY7ej+FhzFB+/VdLIkyZyWTMzR+X00YZGio42QNHnN8vyJpyQFB07Hz2vKfxc8tn5&#10;83bxvp1vTkgKZZ3Co1rO1EyB3HeBbF9jraNlUNHxerLUwsZzubENvc68Xm+XL4+p4DO9vZY1DeTy&#10;hpLG8lxuk9xhpPj4XbJP7pZ9cy9Kj98nr8H9KM/qALdDj4PTBZXOrqhydcfJnF6o0uPWnDuOSz8j&#10;bo2rv2SARAsTK1rkaPS4MFrmdJF09sQ6bR4fx53TzRPrtGepxYmrp6SXV/S8Xt4d5c5uZrTcORe5&#10;rWxXp3Izo9O6acxj85RnP4BSlzxX1z0o0WngHHcaU8IVZcn7Qkcayfui1JMSeS+UHG1qvB9Kjsn7&#10;SN6jZvS0VzJvlfdYI1lKrGWNNDRSclyiS09KjVFd1nFaLj9aPJplSV3myouZSjl9Sh7rKflZrpaf&#10;uSpJpZatrgby+sp2JOV58jOfe5u8BnfL+2uQ3CYOp4pfAs6Uej41iOjr6koLGYu1rh4HZbtRIOjx&#10;ULRQCJHLQrFDj4myOtwYAbJ+cQDWL/Q3CpNNS7V8MKfssgqaDYsDz5UE56JTlC3UUTA69dko4/bG&#10;6BhPsbJlWRC2y33tlvvctSrUOL1V7ksLke1aCun25f4ylpoH49frtMDR2+pxYHTESHx4d/gNusco&#10;ZrRUSpNt706bgJceWoInd02Xx6cjWMYYZYiWMuZomXHYtz4aBzzZnxbtKWfGyfXmsWB0xMw2iZYs&#10;C+OHYFJEL8yIGWCUMuuXBCNtUZA8p0C5P3P0ipYkGp1OTUsaHXmUsTwEW1bo1GhWQo19ZhZfsv3V&#10;YcbtkyJ6YtLwBzAzqBMWTehnjC5av2SMRA/8H4pNOl2aPPcMLc0km5fpyCazoEnXqeZkHxnH+lmg&#10;RdgIM/NHGiNldMSQTu82MbgLAofchynh3bBq5iCkzR2CLUv8sH1FIJYkDMToIQ9gRP97MXFMV0wY&#10;0w1jhuq0Z/dhSJ+70btrW9x7Z3P06NgcD2+Jw3ceX4aHdyTgjZfW4r9/eBgf/v5h/E6LmR+sx79+&#10;vQufvfMIPv3bI3jvd/vxpze34A9vZODdX++R6/biLz/bhr+/tQMf/MEsdD7448P44E8P479/McsZ&#10;zef/eNIYWeN6/3m43nu2RjGjx5TxLmZ0xIwxikaWejpxijVVmawzKco4JswMT0EzQ0fJSHTasVkz&#10;pyF9225k7DyEzZv3YHP6bqxatAbrZi/DjkVrsXfFRhxO2YGHNx7AgfSD2L3pAI7sOIynH34aTz75&#10;DTz5+Et48tEX8Ngjz+DIYb3sm3jppR/ghee+g0cffRFPPPEKXnj+u/jRD36Kn/3sN3jluz/H4ae/&#10;jx1Hvokdh1/ElkPfwu7HvieXfRfp+57FiownsXrbc9iw/0W5/BWk7noO81IewbodT2L/E99E6p6X&#10;MHf9M5i19kksT38M8+W6hORHsXzLs3jk+e9h7dbHMGnBLkxZdBCTF+3F4o2PIWntYxg3ZxeWbngU&#10;2w48i4Rl+xA5Zw8iZ+3CzJWHMGH+XoyeuhXjEncgffczWLL+EYyZthV+cZvhN2kzJszbg6D4rRgx&#10;YRMWpT2CnUdeQPziXXL77YiQRM3ZLtvfiTHTt2Bh6mHse+xbWJ7xOEZO3oaB0VsweOJWDIrZjIFR&#10;WrxsROTsvcZjX739WUxbegAxM1MxZmoqBkenomf4KnQLWozAySkInJKCfuNWGkVL3/FrMChay5Vk&#10;Y50eY1eid/hydA9Zgq4hy9FLLusdvtpY9gqX6yJWolvoCrluhbFuj7Dl6Dk22XOdrKtljpzvFrpc&#10;1lkm2zRv2y1kFQZFLEdoeBQG9u4m6Y4BfXpgQO8e6Ne7C/r17Ix+vbqiT48u6Nm1E7p2ehDdOnVA&#10;/17dMLRfTwySdfU2A/t0YzFDdI2wmCEiIqL/CWfPlONEzkEc+6A/Mj/shqyP70PO8ebIzboZ+c6b&#10;cMJxkzEiRb/kLj9+Kyoym6LqeAtUH2sNtzG64EqLmXooc96CUmcjlGRqGdEUJz5vhoJPm0qaoOCz&#10;higwRplYxYdnxMlnDYyRLkVHG0kaymk9f7NRrmgBo0VK8XGvUkUuN67TYsYYNaPre6e+EaPgqRG9&#10;zIwx4sYoYnRZM+bjO3/dCR0xc0xud/wWeRw3G4/FSKZnaUQfr9zGU+ackOem91Ekty06at7+xLEG&#10;KPTEGM1jpJFcfqvsr+YokX1fmtlK9ntriR5fpy3KXHcbxca5uB404s7WdEJlThdJV590R0V2T0kv&#10;VLgkNsvKnN6ozJb4LKtyeqA6tytO5uqxXrqYy7zOOJnXCVW5HeX21oH676+Rcufd8l5qI7kdJY7W&#10;klaSlmaybpN91RTFWZomkltRlCmvdWZD2afyXpH9UXasIcqOa+p7RQtDK/W8lp4D4rv0/SZxyWld&#10;eqVUri+V97l54HxrRJfm/Hv1SlNzOzVjX6x80VjFTM3HcbFipiqrMc7Kz96Z401wUn6Gq443gx5X&#10;pzxb1suT92nuTSjNlf3saofS413hzuyNMzkD5HVfh7MnnZ5PDiL6urnaQsZi3WbbqrHYuToCu/SA&#10;9GvM46xs17JEzu9ZNx475HqjUFgWhM1adMhpI9ZxaeRyHS2yUaOjWowSxzPd1iI9rfEzShkd+aJL&#10;LVy2ym13yP3sWxeBvWvD5f7C5XGMxW4tT3TkipzeoiNdZD0tZXasDDWWm5boAfaDjDJo2rie8B90&#10;D5ImDDCKDx29o8XMNx9ejmf2JmJLcrBZMq0xD7xvjJZJi8L+9TE4qNkwwcj+DTHG1GK6nhYy1n3q&#10;SKK0haOxctYopMwPlH1jHltGR7poqaI5X8rIfpDLNUZxItm8PNQ4bWS5ljXm/jJH8AQbI3KSInsh&#10;dngHzBjdBcunDMGmpSHyOCKwfXWkcVyabRI9Xo0WZjqKaWtymFHs6O01uj1jn3uOA5S2UKebG4U0&#10;Oa+jm1ZMH4Jwv47GKJhF8QORLutsWjQKW5ZqORaIObF9ZR/eZ5QzcSHdEC2PI2hIe/gNuB9DjWKm&#10;De6+oykG9bodj++Yim8cXoAn9yTil69uxKd/fhQf/P4h4xgzv/7hBvz9rW34z2/34V+/24d3frkT&#10;v399E379gw34408y8Ic3NuGt76Xidz9Kxz9+tRf/+u1BvPOr/fjH2wfw/h8ewod/egQfyfY+/fsT&#10;yPz3M8j+4DlJzREz0+KikDDJPOi/FjM6nZkutZwxCps4s3wxD/wfJeuPM9c3zut1MZgSE44F8+fg&#10;qVd+gGe+9ws8852f4Jlvv4mMAy9h1bbnsW7XN3Dkye/i/175CQ7uehHpqY9iQ9rj2JHxJPbueg5p&#10;m5/G/v0v4BtPv4xDB1/AipSHsCpN1tnxHDbteh5p257B2vQnsWf/83jhxe/jyBPfw6PPv47dj/8Q&#10;c9c/hdjF+xE0fScmLzuMLYdewnzZftD0XQhN2ofw2XsQs/AAxibtwYiJ6Viy8QlsOfwtRM8/gGGT&#10;dsB/2m5Ezt6HkBm7MGrydkxeehjbj7yMpOSDCJicgeCEnQiaugMhCdsxZtp2BMRvxaRFezFnzSFE&#10;Ju1A0LQdCJ2xG2Pk/oMSdmD01O0YO2M7Zq88hInz9yIwfhv8J2+B/6StGBm7WZZyWs6Hz9yOqNnb&#10;MDZxK8Jk/ZDpW+S+JNO3ymPfgoAp6RgxIRUj4zai/7iN6Bu5EQPHp2NAZDp6haRg/Kyd2PPo/+F5&#10;2eff/M4P8LLkyKNPICZpHXqHrUCf8OWYsWwLFqXswsxl6YidtwHdgpdgWNRS7DxwGAGTktFl9EL0&#10;Cl2MfmOXonfoIgwev1TOL0LHUbPQYeRMdBgxA+1HyHJkolw2G538ZqOz/yx0DZhjpHOAnNfL5HQn&#10;/9no6DcL3YLmo0fQAnQfvQADQucax7YJ8huOIP8RGOM3AiEBoxAyeqRkFEL1+D7BgYgIGY2wID2e&#10;TgBGy7rDB/XF8IH9MGrYEPiPHMZihugaYTFDREREX3tnz55CpftPcPx3ArI/vhfOj+6X3I2cz5oj&#10;P6seCl03och5E4odt6BEp3fKbILyrKZwZ7ZAxfFWsjSnfSp3WKWMp5hxajHT0PgyWKd4qlnMmF+C&#10;lzrryzYboFhLiM8bIv/T+pKbUfCZ3K8WF57y4txpo4TRAkNLE0+R4Slmahv5YpU2524n9+NdvFwy&#10;WpgcuxnFRnlSr8ayxunjmltQnCn7SZYlx2+W3ORZWqetyPZ0m0bOr2MUN/q4ZakjdaxYI3S00DEf&#10;jz4ufXyeUUOaY7fKfTc7l5LM286lNKuFpJWktU906jSdEuweiU6hdmHKs2rLXShztpZl65pLh95P&#10;C3kuWiA1Nx/Lcc9j0uXxJvL8GsvzbCRLee0l5rK+EXNKOjmdpe83iRZ4jnoo0aJE9m2ZJ+XyPjKi&#10;ZYdx+mbblGXdJO+12qLXm6VMuWz/wsi2JWWyfd+U6+gxzbl1POcldutbKdfpzmrLBYXLZebcY60v&#10;92E+Fk1ppmefaSkjccvPo9vZEBXy81klP6cns5rgZKaclssrjGJVki3by5P3ZK7snxwtcm6HO+s+&#10;VGTdj5PZ7eB2heJU+RvAGR5vhujr5IsWMhbrtnoslJ1rtAyJNEuYFToaY4xRSuySy/Q6LWq2yuV6&#10;YHwtLbbodF3JnoPkL9UpvcxpzazpzfTYM+ZIEl3qFGTmsWS0kNFyZpNER8xo2bLHU8RoMaMxphmT&#10;6GkdPaMjZowyRpZaDmXI/RllkFw2Pao3/AbejYTxfYziI3WBP3alxuCbD6/Ac/tnGaWMjoDRUqZG&#10;MbPBLGUOyFJPW8XM9jU6ssWcWk3Lk83Wc/QcQ0b3iTnyRcsWPR1mjsQxHruWSToNmi5lv2mxsibS&#10;mMLMiK6nz1P2qTFqJ228PJcxmBfTH/H+nTErrAfWzBxplD/6WPakjDfW27VOR/KcPz6NRrelBZqO&#10;BNLHZ+13c/SSljQ63ZqObhqNeZMGIGREe8SFdsO6OSON/b5ZLt+23Dzw/9TIHhg14F6MHfkgJod1&#10;Q6R/RwQMvh8jjREz7dCrSxu0u7MJAofcjce2T8WjO2bgucNz8ac3tuGzvzyG9357GL/+YYZkI/76&#10;sy14563t+NtbO/DXt3bib7/chX/8eh/+/fuDkiP4+6/3451f7cO/5Db//v1D+OPP9uL3P9mJv/9y&#10;P/7zu8NGOfP535+E471nkfvR88j58LmaI2Y8ZYxx4H85raNkdPSMUdDo6ckSPei/XJcQOw5T9cD+&#10;esB+LWcm6SiaaMTHhGNW0kzseeo7eOb7v8Fz33kTu5/4HuKSH0P4okcxfvkTWLrjW9j55GuYt/EZ&#10;JKx5Aknp38RsyfxN30JS6otYteNl7H74VSzf9DymrnwK01Y9hbjlj2LSikeQsPoJzFz9OFZseQZp&#10;+76BBenPIXXvt7Fh/6uIWngYo6ZuQ0DCLkTN3y/rHUHMgv0ImbkH4bP3IzRxr1GahEhGx29D5Ozd&#10;iJq7xyhQ/OJ3wG/aTvjL5QFTtkq2wW9SBkZN3Aj/2HQETtksyTCWWtIESkbLeb+4TRg5cYOss1Eu&#10;S5fLzPX85PyImDQMHZ+CgeFrJWswZNw6DIqU0xFrMEgyMHw1+oclo1/oCjmdjD7BS9Fr9CIMDl+G&#10;YeNXYHjUKgyP1mnI5PqI5bLOCvQYswLdg5LRM2iF3G4VIqan45vf/i5+89tf4oVvvozHnn4er7/+&#10;Q/zrLz/DgUP7EZEg68SvxF9//R18+Pcf4gfffRIvvPgEktO2Yv/BPcj84Mc48vA+rFy/BXtl/c27&#10;diN9x248/MSjmLY4A2MmrUXgpNUImrwWwZIx8SkIS1iP4KlpGDFxLYZEr5LlGoyevA7+cfLcxsnz&#10;CF2KAePXYVjsBuP1GCH7N3TWDixK3oD5cxOxYE4ili6Yi0VzZ2GZLJcuWoBlixdgxdIFWLl8IVYt&#10;W4BkOZ2UMBVR4SGYPFHej9OmYM6sRBYzRNcIixkiIiL6mjsDd/EvkXtsCVz/HQjne7fD+X4rZP/3&#10;NuR+qgevrw89vkpR1s0odtST1EeJszFKHE1QktVc0gJl+lf2ct7MrRItaTxxmseZ0S+PjSImq55E&#10;/4r/JuO0OYrALGy02Dhfonz5OV/WaLnhff7i0cKk1JMym6V12jvW5Zefm4zobfU4OWaxI/v6XBoY&#10;KTbKGLOQ8o1epwXX+eh573hfZ5eGVxajiNIyyT7G87hkdL2aMacPs94rNWONOrmSaGnhltva55Za&#10;U5FVH5XOBsaUXxXyHr0gso5eX53dyEiVFh6ey+22dzmxe/yXE3OEUH3buLManEul/DxqqlyNUSlx&#10;OxoZZU2FcfwbeZ7Z8vhz5LnnyL7JlhiXa2HTFBXO5qjKaYHT+e3lsmicLP8xzp496fkcIaJr5csq&#10;ZCzWNoypy7RwWB4CPW6KFiobZamlhnHMFS0cVul0Z+aojfPFjI7a0BJHpxczCxcdOaNTeeloFh29&#10;Yhyg3liaI2WMckWzZLRRDmgxY42U0ejpPesijRjFjFxvHE9m3ggjWjqY06nJ/cg2EmP6wG/gPYgL&#10;6yH3MRqp8/2xY10MXnpoOZ7bP9sodnSUiVFiyOM3RgfJc9qTNh57U63iwyxKdKlFhz4/49g3K8xS&#10;xphGTC6zRgbpPtLiatNS2e7Ksdi9bhz2G9OixXimR9PSZ6InE4yp0vanRWGf5NDGiTiyKQ4PZUyS&#10;xMnjC8P8mL5GMTM3shfS5owyihirLNIp1zTWVGtW9LFaJY0+Ny3JjFFNEi1ntMjSYkn317RxvY1j&#10;y8yJ7Wc8L3NKuNHYujwQ62YNQ3RQZwQOvg8TgrpgUlg3hI5qj5GyT3Uas/497kS3jrfjzra3ImpM&#10;R3luE7F342S88sQyvPvWXnz250fxr7f345evbcSvXkvDn9/MwF9+tgV/e2sn/vOHw/j8X88i59NX&#10;UeR4HaXZP0ex86fIP/46cj//IXI+/h4+/eeL+PNbB/DXX+w1Rs188rfHcfzfTyP7g+eR998XkSup&#10;MWJmUjQmT4jExPFhiI0ei4lRYxEXHYFYWerpSRPM0zGRIYiJCMZEWcaODzUO4h+rB++X8+NDAxAb&#10;OwmzUh/B/IwXMXP1Q4hf+SjCFz6EkHlHEDpfMvcwQmbvQ+SCg4hadATRix9G5MLDiJTTEQsOIXT2&#10;XoyZsRPBibsQOmefrLsXo+W8f4KWJ9sQMH2bLLdg2KSNGBq3HsPjNsB/SgZGTU7H4OgUDIpKwfCY&#10;9RgSlSrLNPjLelqa+MduwMiYVIzS0SeyHBy5CgPHrsTAMF1KwiURqzE4fDWGjV+L4ePXYWjkGgyT&#10;DBm3xjytl4/TrMGI8WswMnod/GLWGcuR0WswKmYt/CesQ0BMCgInpiBATvvL9aP1APlxqYiIX4/w&#10;yakIm5RqnB8TayZELguR60KnbkDM7K2Yungn4hftQtz87Yidvw0T521D3IIdGJu4E2MSdiJw6k6M&#10;m7UTr/34Z3j1R69j+fp9+PZ3f4BDj72ILXufwK79j+Gt11/GN7/9PJLX78G///R9/PCHz+Plbz6N&#10;f/3tdRx7/+fI/vRX+PzfP8Z7f/ke/vGn1+D65Bf4zzs/wtu//C7++tefY1nGE/I6PoX41U9g6pon&#10;kJjyFOZteAYLNj2H6WufQvjihxC84DAiljyKCcsfQUjSVgROScPKLY/iwHPfx/QNLyBg3uPwXyDr&#10;LnsG89fuxtT4KZg8aZIs4yVTjdNRUVEYHxWN8dFRiI6JQYycjho/DuMjIzA2OBhRsoyNnSCZyGKG&#10;6BphMUNERERfcydRlPMYjn8QBNdHPeF4ryVcH9yG7P82Rd6njVFwtAEKfIqZYkej88WMoznKHE1x&#10;ZcWM+YW89xftelq/zNcCxSpm7EqSaxEtZuzLlK8mOspBp5/SUSPno+d1ejRzhM75aMlkRq+z1qub&#10;XFiqeEcLuAtjvv5XG+v9ciXRkSS+BciVxihovKIFjE6VVuVqiFO5txrRcsa63G4blxO7x385sStk&#10;rNgVM0Zc+vOpP5tavmjqm8WMJ1rU+BYzla6WOJl7H0odA+E+cQBnz7g9nyNEVNe+7ELGYm1LD5Cf&#10;Oj8AKXP1WDD+RtGix5fRQubc6IyVYWYxszIUm5cHG9FSxigtdASLliXGiA2zuNApzHRb3tED91sj&#10;X8z1R2Ob3F6nM9MCRaOnd+jB8XWp9yXX6+3WzBqK1UlDjCm6dMqujYsCjeO5aNkwauA9GB/QyTg2&#10;y9o5o7B1zXh846GleHb/bGPqNS1RjGO+GMd90cct29ZRQPK89Pno87DKG6OMWRZklk+e0TIaLWV0&#10;P+nz2rBIn69uzypmIs0RLsYol3HYl6pTpZ0/ho0WQFo06SggLWoe2jQJD2+ejCMZccZ+nDO+N6aM&#10;6oh543pjo+wnXf9g+kQjhzbFGssDG2OMcsaKljPG6BtPQXP+uZiPVad60+ewKmmEMTVZVGAnJM8c&#10;iq36nOT6TUsCsHHhSCyI64vgYfdjzNAHMCmkK2KCOmL00HsxtG87o5Tp1bkNurRviXvuaIzo4I5I&#10;lee+K3UiXn8pBe/9+gA+/uMR/O1nO/GzV1ONacr+9JMM/OXnW/Hub/fh83efwYnM13CqWN6nVe8A&#10;Z/8jeQ8482+cPfl3nCn7I0qdb+L9Pz9pTGn23788isz/PAPXhzpSRouZF+D0OcbMrIRJSJwaa4yW&#10;mRobbYyEmTl1olw+GQtmTcfS+YlYPHcGli9IRPKi2VgydyaWLZiJ5MVJWCqXLZmXiFVL52DN6nWY&#10;vfYRJKx6HNOSH8U0WU5c+jCiFz2E8QsfQvi8Ixg77zAiFhzGuIVHMG7BEaOgiVp8BOMXyWXz9iN8&#10;9m6EzdLskvP7EDl3H8KNHETonEMITNwLv4QdGBm/DcPitmD4pK0YMXkrBk9Il2RgeOxWDIvdglGT&#10;MjwjXDZh9BRzREtQvKwftQZDo9ZhePx+jJh2EGOmboNfTAqGxGzAiNjNcjsdObMDgRKdvkynIQuY&#10;bE5F5if35y/b1WPIhM7cgfCk3RibuAvhibsRmbQH42fvR+y8A0hYchAJi/YhYfEBJC07hHkrD2FF&#10;6kNYuvYwFq8+ggUrH0Li0oeQtPwhLFjzKBalPoEF6S9hXsYrWLHzVSzf8R0s3fGq5DtYJueTd30X&#10;iRu+jUmrXkL08heRlPIsPvnsM6ze/RIOPfU9FBc58Pu//Bk7Hv02piw7iMOPPYO//vVnWJB6APse&#10;fQJrth/EmozDeOyZ5/DUC8/hsRdexN6HH8emPYeRtuOwLI9g477H5LXbhSUb9mPS0l2IWbwLscv2&#10;IH7lfsQtP4Ahk9IxIHYj+semo+/EdPSXfdFnYgY6Bi9H96BZSNu2F//94Df49JO/Iy75IfSIzkCv&#10;idswfPoexM5Zj/DwKISGjkNY2HhEjp+IcVFxclrOh46XyyMQGhKB8LFRGD8uGlFR4xESHIzg0cGI&#10;DI9AZOQ4FjNE1wiLGSIiIvpaO3u2GiWF38KxDwKR9f69cLzXDK4PmiDnv42R+2kD5OuxXY7dhBNZ&#10;OpWZJMssZvTYHyVZzVCa1RzlRjGjhYwVq5jRUsYqZnQ6s4sXM3qZTuX1VZUy54/xcmW5uhEwVx+z&#10;mLGP76gU79itf/mxK14uFb3dhYWMFeu1/jJjvV+uJF+kmNGS5dwIGU+8r9fzvoWN9/VXGrvHfzmx&#10;K2SsWKVMhTFdWcPzxYzxs6lTlWkBo9FCRkfNaBrJeY1OS9gUbsdtqHC2QqXrdlRl34syZz+U5SXj&#10;VPW7OIvTnk8TIqoLX1UhY7G2uXq2H9bO0eIkCJuXhxjTlulB/60v+63ywigtlptf/OtB//XLfy1Z&#10;dCTMxoX+xsgWYxozHS2zIADr5voZ0bJk7ZyRSJk30ihZNOsX+BkxRnYsG3NuxI1V2Bglj5zfoAe1&#10;nzcKq5OGYVXiUNnOMKydO9zYVtoCf8yfNAD+g+5F0ND7sWTqICTLeltWR+IbR5bi2X2zjceipZCO&#10;2NHHpFOr6bFgjAPnL/Wegk3uU5+XURpJZGkdB8YajaK3M6dn02nUPFOZJZtTpZ3LKh3FEmGMotHy&#10;RIsanbpM96eOANLS5nB6rFHKaOGi5dKsyJ7GMWbmRPTEhnnnixktZQ7Lero8sHFCjdEz1tRmxogm&#10;id63Fkv6WhlTsMlroyOKkib0xfjRnbF4+gjsk20c2ToJh4xtxsnjG29cP9avA5ImDcHqeaOxJHEU&#10;EqcMwZSYgYgd3x/R4X0QHtwDY/y6IHZcL8xPGCbbmIbf/2grPvjtIclB/OXN7Xj7tY3445ub8a/f&#10;7MJ7fzyAo/9+AvlH/w/u3DdwuuSXQOUfgZN/B079Azj9T6D6HZwq+R0Kj/8AH/zlcfzj1weNYkZH&#10;yzjef1b+j/qMUcp89s5jNYqZXekrsW3DCmxYvRAZKcuxJS0ZOzavxY70ZBzcmYbH92Xgib2b8MzB&#10;zXjy0FYc3p2B/XL5vh3rJek4sncbHjuwFXv2HkJiyjOIW/kUYlc8hbjkpzFxxdOIWvoMIhc/i7CF&#10;T2Ps4mcwdskzCF34FMIWPY3wRU9h3FIzE5Y9iejFjyNs3kMIm3sE4+W0JmLhowid/xj8Zz+CEUkP&#10;Y2TiEQxLOCjLhxA46xH4zzyMUTMPSY5IDmP49APwm3EQobMPISzpAMbOPoCI+Q8jQrYZOCkdo2ce&#10;RNCq1xG0+k1EJ38DY2cdgP80HZ1zUK47gjGyfU3orMPGbcYm7UXkArl/WSdoppZF8tjmHcaEhQ+b&#10;WfAQJi56GNFyOnbBIUxffBAzFu3DzMX7MH3BXsxcsBuJi3YhafFuOb0LsTM3I3TSeoybmo64xM2I&#10;nb0DIfoYEg8hQOKfeACjZuxDQNIhjJbnEL7gYeM5Dp26H0Pj98h9HcT7H32I6asexlMv/gAn8j7F&#10;7//6R6zb8zxCEncief0B/PH3b2Dq0h2Yt3o7UnccRsj0DRg+YSUSlmVgxZZDGDpxLQLiN8oyBaOn&#10;b0Jw4hZMWroNOw4/iUOPP4lHn3kWb7/1PXzv+y/j0WdfQsyCrZiyYh/6TViPnuPS0DtqIzqFrEH7&#10;EYlYvWknPv7oD/jHP9/Gzke/jV7jN6JXzGb0nrAVw6bvRlRSCkJCIxE5PhYRkTEIj4hGzMRpiIlN&#10;QMyEeESERyE4OBwhIbJOxHjEREchLDQEo0aORHDQaESGj2UxQ3SNsJghIiKir7WzZ6vkF6Kn8fn7&#10;/eD4oI38wtsYrg8aIvujBsj75Bbz4PZalOjB67WcyaqH4swGKNFiJrOJpBnKsnSkjFXGeJcy5l/j&#10;W7GmLNNYX9x7f7lsXl6zFPk6pFQeq3kg+bqJHofkwpEmZi62f8x9ejXRfW8dA+hKcr5os4v3a3sl&#10;sduWFbv1L5UvUsxYRYu+Lr6XaxGjp61CTdfxvvxqYvf4Lyd2hYwVq5Cxi3WMGi1lzKnMGplxNTEL&#10;GWdzuB0tJC1l/dvlud2JStc9cOd0QnmuP0oLVuNk1T/kc+Ss5xOFiL4qX3UhY7G2vSJxBPTg9HpQ&#10;ex0ZY0xXtsIcfWGNGDGm8lqq05TpQe4DzYJlkRYso5A2ZwhS5w6DHuB/vVyeOt8PKfPM0StrZo/E&#10;6lkjsDJxGNbMGo6UuSONkTm61OOd6Lpa0KTO08utjJDrhsvth2Pd7OFyO7OUSZ45RDLYiJ5fI9ct&#10;mDQQgUPuw7C+7TBjfB8snjYEGfI8Xjy8BM/sm4V18/yxKmmkpxzSoshfHps5gidlnj5OvW8/pGlR&#10;JI9dyx6dek2fmznyREsOc6SNHtTfPNB/ENYvDsZGOa8Fjx7kf5M1Gme57LcVOm1aOLav0vJESxM9&#10;Ro9Z3GhZoyWLli06Vdn6BQFIDO+O2OHtMWtsD6yXfaMjb3Qdq5yxRs1YU5vp9VYxY8UqZqxpzbRE&#10;S5HnOCOqD9avGI9Xn0vD2z/cg7d/sAe//sFe/P6NQ/je8xuQujQcW1Ni8Z1n0/Dmq9vx429vwWvf&#10;3IxXX9yE77yQjm8/tx6vPLseTx1egXUrYpC6PAKvf2s9Pvrj4zj292fx2d+ewkd/ehTv67Fh3n0S&#10;Of99AUXHX0FlwQ9xqvQtnC79leSXOFn8Fk4WyfLEW6gu/AXKsn+CvKPfw2fvPod//f4I3v3NIWMq&#10;sw//dAQf/fUhfPy3h/HJXx/Ge78/UKOYOZCxAjvTl2Fr6iJZLsf+bak4uGM9tqybjy0p87Fzw1Ls&#10;TF1sRNdJWT4HyxfMwLykKZg/Kx4rFs/CnISJSEhcgHFLHsfwxEMYOuMAhkw/gKEJBzA44RCGzDhi&#10;LAfE78egqfsxMH4vBk/dhyGSQVP3SvZheMI+DJ22F/3jtqPPxK3oPVGWMdswMHYbIubvw+yNT8n2&#10;DyNq0QEs3/YcIhYcQMziQ1i540UsyHgaCasOYt76xxA+by86Ba/BwOg0jIrbBL84PSbMNgyLWo8h&#10;EavgP30PIlZ9ByHLXkFg0kEMn7gRAyNTMDx6A0ZNzMCo2AwMn5COkXK5jrTRacnC5jyC/uM2wH9y&#10;BkKmbUNI/CZEzpTHNXO7ZBvCE3cicNoWjInPQNT0DExK3GRkclIGEmZvwZSZ6YhL2ozxU9djdMwa&#10;hMSuQ9zMTYifvVVuuwtD43di2NTd8J+xFyOmec5Lhsdvx/i5OxGSuANDpuzAINkXYYnb8e4/38Ga&#10;rU9gSephfPrR37Fs/V4ETUnDiLgNePzJZ/DtV19C4rKt+OvvfohP//MzpO86iH0PP4bnXngKP//5&#10;q9j/yGN46rlnse3Aw3j51W/iO9/9Bl773vM4cey3ePvnL+GPv/62/P/m1/j5G8/jt7/8Dn76xrfx&#10;5PMvYdCENHSPTENP2Redw9ahb+QarNv1KPY/9RKS1snrO3ET+slr11ceZ5/YHRg+Yx8mzE1HWHiU&#10;MUomKjoO48ZNRGTUJIyLniLnpyAyIhpBQaHw9x+NoMDRGB8RholRkRg6eACGD+6HkMBRLGaIrhEW&#10;M0RERPS1piNmCnMO4/hHXeH8b0s43msA14f1kfNRPeR+chPyP7vJp5i5GcWZ9SWNYRYzTXyKmQsL&#10;GStljgawvtTXERe+X7TreS0X7EqHa5m6L2a0LNFj8FyYixcz9re5eG6EYqYe3I6bryJm0WK9Llqc&#10;6HRlZ/Kb4lReE+M63+uty7zLliuJ3eO/nNgVMhrv6cvsixm5rcSatqwiu7FRylS4msHtlBiljB78&#10;v42sf6dspx0qXe1Q6rwLZfmdcSI7DFXlP5LPkVOeTxQi+rLVVSFjse4jMqALFscPxXodMbMixHOQ&#10;/xBs1jJGR7Ms0VEx5jFi9KDyWmKcK1JmD8HaxH5YN2uAWajMNcuYNbNHGNNorZg5HCtmDDWiU2mt&#10;ThyO1XL56iRzuXaWZLaeHmZctmrmMKzUAmb6IKycMVgip2W5XM4vnTYQS6ZqBsjpQbLNIVg0ZSBC&#10;R3bAwJ53IiaoG+bFDUT68jC8cGgRntk7C6vnjMKyGcORnDgCyUmjsGrWKKyerY9RlrO0NNLHOtJ4&#10;3Jq1c/2wRoujeX7YoCOB5LlrIaOjZbSU0VE3KToaaKGclv2l+yxtkXmddewZnTJt8/JQ2Y86BZwW&#10;NJHmcvVYY+oxLVeMETBp0digxUxED8QOf9AsZub7Ya9OhbYx5lyB4z1iRkfL6DasIsa7lLFGN2mR&#10;tnNtOJbLvl+3MBi/+O4ufPa3V5D17+/h+LuvwvX+95H30Y/x5589ju88swZ//MlBZP7rO8j54Idw&#10;vv8ast57DZlGvg+HnHe9/yP85/ffwMtPpuDV59bi47+9gJJjP5F/U34m/296EyVZP0GZ801U5v4M&#10;pwrfwtkyeb+e/ANw5s9AtcT9O5wq+SWqCn6Oqryfwp3zE5Q4X0fhsdeQ/cmrcH74bTg+lMf3/jfl&#10;Pr+B4/95UfICjv/7BRx9t+ZUZmlLE7F0TjwWJcUhZUki1i1ORNryOVg1PwFrFyXI6SSkLZuFjclz&#10;sVzWm50wwZz2LM48No0ee2ZiZBDi4mcieNZeDInfg6FT92Dg5B1GBkzaiYGS/nE70HfidvSL3YYB&#10;cdslcr2k/8RtGDRpBwZPlnUmbsVASZ+ojeg5biN6jduEARMyELf0IDYe/CZmrH0Uk5YdxObDL8ny&#10;AGIX70fq3hexfOvTSFpzCPM3PILwubvxQOBK9ApfixGxm+Aft9koWwLi0jEkYiWGxWVgzOxDCErc&#10;h5CZOzE8OhWDIlMwLEbLmHSMmLAJQXqQf4m/rDsyah1Ck/Ya06NNnL8b4TO2YsyUTQhL2IJAWY7W&#10;g/5P2Yxhsenwk3XGTtuEmGkbMSFho1HOTEnKQPSUVERM24zRE9chaOJaxM7chJnztxlTnoXOOQy/&#10;pIcwKvEwguccMUfMzDyA4dP2YOT0PYiauw2Rc7Zh1LTtGKFTq03bgieeeRG/ffsn2LX/cXz3+69i&#10;6pKtiJm9ERt2HMY7f/gRUrbsw/Qlm/Dpuz9Bzsc/xW9/8TJKHX/Eb37xHXzwj5/A8d9fyOVv4e2f&#10;fwfl2X/E8fdel+tewaf/+ile/8Fz+MWb38IHf38Dz7/wMP7wm+/ib79/DY89/SwGTUxDz/Eb0Ct6&#10;I/rGZKB3VAa6hqeg89i16DFeLpuwBX0kvWK2oteE7eaImTkbjFEykZHR5oiZseMQFhKJ4KAwjBk9&#10;BoF+ARg6eAgG9e+PgJFDEBkSgPiYSIweNRj9enaB39ABLGaIrhEWM0RERPS1duZMFYpzd8kvOB3h&#10;+rg1HP+5RVIPrg/qIfdjs5gxjvmi04FpAaDFiTGNVSP5BakJSrO0mPEUMlZsShmNWcxY0S/2L/yi&#10;3ZoGyzd2RcSVxm67l5MyzxfvX3a8py+rEaMsqcto6aGFyNXkwvLEiu9re7mx25YVu/UvlS9azFil&#10;iZ7WYuZUflOczL3VuMyawszKFyllNHaP/3LiW8Z45+LFjNzGGDGjx5IxR8rosWQqnC3k+layD7SU&#10;aSu5U863Q5XzXlRl34Py7DYozmuFwpwhqCz7AXCW05kRfdmys7ORnJyMxo0bn/sC+qssZCzWfT1w&#10;d3P073YHooK6YkH8UKTMCzRGgugUYxsXjYYewF9HtaQtGGUc42XtXC1ThmHtrKFYM6M/Vk3ridUJ&#10;vbE6cTBWJQ1HslHGDMPShKFYNHUwFsYPxqL4IcZUY8ummVk+bTBWJAwxstzIYLl8MJbKOovjB2LR&#10;5P5YPGWgnB5gZMGkfp70NZYL9XpdT9aZII97YK87ETj4fkwf1wvrl4bhuUOL8dS+2Vg5a6Tcv9x3&#10;wnAsnT4cy2eOMJIsWWEshxuPWQuaVUb85DZ+WD1Hj7cTgNSFgUhZEIh1clqzZq6/UdyskX20bt5o&#10;pMw3j89zfoqz88e00YJEpzrbtkrLGbM80ZEuWq6YJct4bJTbzYnsickjO2JeZC+jqNHrrYP/H9ho&#10;HmtGixm93BotowXMNj0WT41iJsQcLeM5Zo4WUg/vTMR7v3sahZ/8CIWf/ggnPv4Byo/9CCWf/wjv&#10;vv0w3vruehz92zPymf9TVLl+gUrXW/JvxFuozJbk/Aqn8n6Nk7L87J2X8cNvpOG3r+9B6fE3gbK/&#10;Au53gPK/4Wy5nvZKxV9wtvKvOFv1F0CWRir+LJHLKv6GM7I8U/GOJ3/HGbeZ07K907K902Xv4FS5&#10;ntbL/lmjmNmYPAfLFyVhwax4pC6fhaVJcVizcBrWLZqBdUtmYvXi6Vgt169cNAvzZsRixpQYzJwa&#10;i9kz4hEbFY7oiBDEjQ/GhElTEZCwzRz5MnU3hsbvMkZ/DJmkBcx29JuwxShh9PSA2O3G6X4xW9A3&#10;ejMGxW3D0Ck70Sc6A32iMtBTp8MatwF9xm9Cj8gN6DY2BT3C16F7eAq6hKzDg0Er0V0u6xKaivaB&#10;K43zHcesxgOByXJ6FbqGpaJnRBqGTUhHyNTNCE/YhOgZGQiJS8GICWnoHboa3YOWY2DEOgwel4LB&#10;42XdmI0YLhkWvQHBUzZj9KQMOb1R1l+P8OmbETZ1E+Lm70LotAz4TdB1N2Bw1HoMkgyU2/SP2ohR&#10;cemImrEJExM2Im5GulHKxE5PR0TcOoRP2YBx8esxKXEzps/fjhmL9xrH3wle8ASC5j+JwDmPYbQk&#10;YPbDEp2m7YgsjyB09n6Ezd6DwJm7ETBjBwKmb8fEBdvwox9+F+/84Q386q0f4tmXv43vfv//8Ptf&#10;fR8PP/EExiZuRNScdDz//FN47Xsv4qHHHsG3vvU8dh96CIcefRx7jjyCbfsPY/6abTjw6JPYtvcw&#10;Vmbsx6Y9j2Jhyg4sSduDlG2HMSN5BxZv2I/56/ZgYep+DIpdj55amkVvMl6rXvJadY/agh5Rm9FL&#10;zmuxNmzqLmO0z8ApuzFo8g5EzEzB2LAwhIeGYWxoOMJkGejnB//hQzFq2CDJYAwd0A+D+/VBSMAo&#10;hI0ehYARgxA4oj8Ch/dHWOBwFjNE1wiLGSIiIvpa02KmvPAJZP23P3I/uQvO/9RH5rs3IevfNyHn&#10;w5uQ/8nNKLDKGc+xX/Qg86WZDVBuFDK3oszRSKLHkDHjW8bUSJasq3E0hFXO2MX7S2c9rwXJ+WPF&#10;2BcoGmtdK1Ypc6nbXSwXO8aMFix2X7BrLla+eBc0vjGnMrOP8SW858t033jvM7vYbe+Lxu5+rlXs&#10;9onG7bwFFc56V5HzI2C8o69thcbmusuJ7/vEO3bP63LiXcT4li9WMWOX8wf31+jxZKxRMq3l+rZy&#10;ey1k7pLn2w6VjntR7brfOPh/ZW4blOY1R0FOB1SUfUOH3nk+UYjoi7pWhYzFus+xozqhR6e26Hjf&#10;bRjQ405jBM2siQOMES861VjqAj+kLPBHik5RJlmrI0vmaDkzAqsTB2FlQm+smtHfmHJs9eyRWJk0&#10;0hgps2T6MCyaNhQL480sih+MxdMGYfHUQVgSPxCLpwzAoslauvQxDkI/XzJnQm9JH8yJ6SXLXpg7&#10;sTfmx/aVpV7XF7Nj5DpZzp3YD/Pi+mPhpIFIiOiN4f3vwaDed2JcQCekLAzBc4cX4+n9c7AicTjm&#10;xMp9TNGCaKjc/zCJLocYxdHy6eZIHp1qbaVnVI0WMytnjcKaeQFYtyAQa+YGYrXEWM72MzNHSxo9&#10;jo5OixaANFlv/UKd5i0I6Z5ixpjaLDkY21bqyBmdZswsUrRc2WtMSTYOG2S/zo3shal+nmJGtrVv&#10;vXcxY46c2b/BnMJMR8vodozjyKwI9hkto8VMiDH92nJ5TqvmBOKVp1bjvd89g6P//Bb++6en8dkf&#10;H4bjnYfx/tt78P0nkvCDp5Lw2Z8eQeFH/4eCj7+Pwk9/iIJPXsOJz36IkqM/lv+rvA7Xe9/GL767&#10;Dc8fWYi//OIh+f/ST3Gy4Deo1uRrfiunf23kZOFvcOrEbyW/w2nJmZI/4EzZn4ycLf8L4P4bUPkO&#10;UKXHmfmXLN89n5P/Bk5JTr8n/9Z8JO/QTyWZNYqZbSkLsXHdEmxcswRrlyYied4UrJwfj9WLpmPF&#10;/GlYNGsK5s+cjDkz4jBneixmxk/AjPhYzEtKwPQpExAXHY5psZGYmpCEsNk7MCpRR3vsxuhELRQO&#10;YvDk7egftw39YyUTt2FA7A6zmNGRMxO3GpcNkXUGx25Fr3Eb0TNyPfrHbEL/CRnoPT7dHD0TsR5d&#10;x6aha1gKuki6jdXiZQN6nItcH5ZqXN81NBXd5LSWOVqajJ+RgUmzMzBh+kZEJ2xEYGwahozXMkYy&#10;LhWDI2U9WQ6N1rIlXZYbzIImZr1kA/xiN2F03Eb4T1wPvwkb5Pr1GDBuPfpGpqHfuDT0j9JSZgMG&#10;SPxjNyB6+gZMTtyEiXp/OnLGM3pmol4+Mx1T5Lppc7ZhwvwDCJj1kOwv87g5I2U5Kkkjl808BL+Z&#10;+zFyxn4EyX4ck7QHoxJ2wS9hJ/yn75DldoybsxWHn3wOP/7R9/DGT76P73z/VWza/QhCZ2bAb2oG&#10;xszcgqg5GRg7Iw2B8WkIn7FelikYErMWA6PXIjgxHWPl8YyMXYNB0eswQBO1zjjuzMhJ6zEoJhVD&#10;5PkOik7BiElpiJDH3XfcanQKWYUHg1fJfl5jHGfmwTFymZx+cPQK9Bq7CtFyn1GzNsNvcjq6BC3B&#10;iPBEDBk4AEMG9TdGxQzsNwC9undHt44PonunjujZtQt6y/kuDz6Izh3ao9MD9+LONi3R8f67MKBX&#10;F/Tv3YPFDNE1wmKGiIiIvtb02BCnqj5B9vFFcHzwAHI/bArHv81RM9kf1EPex/WQ/8lNPuWMFha3&#10;oCzLKly8SwE9fb6cuaCQqVHM6MiZC7/s13h/6azntSC52oLFe8SM7/1cTi42Ysbuy3Urer1dKaO5&#10;2G3LakwXVjPe+9Y35/Z1LbHbnpmrL228X6drHbtSRuOW2BUk1yp2r7kVu+d1OamtlLlkMWOUMXo8&#10;GS1k9HgyLWU7OkrmDrm+ndxeknU3Kh33oMp5n1nM5NyD6pw2KMttgUJnN1SVfpMjZoi+BHaFzNix&#10;Y+uskLFY971m3hjMnTYKMWP7YoxfZ4SP6YHpsYOwZkEIdqRMxIFNU3EwIwGHNk/H4S01czAjHvvT&#10;42Q5FYe3zsDhbTNwSC7fv2ka9qZPxZ6N8dizIR67JbvWT8GutMnYkRqLbWtjsHnleGxcNhapi8YY&#10;RYeOZFk4ZRDmTOyHWdG9kDi+BxLH9UDS+F7nkjiupyx7y/V9MUtLGlk3KbofQoc/iD5d22B4n3ZI&#10;njUaLzy0FM8cmIvlM4ZiZpSsP6Ef5sYNwPzJg4wsMEbkDDBG6CxL0KnSNEONx7AicaSRVbP9jZEx&#10;Wsjoac1KnQ5NyxvjvJ8xJdo6Y+ozs6AxRs5oOeOZ1kynhNuarMd9MUsTLVL0ODM6WmZ3SiTS5vkZ&#10;I2am+XXCgnG9sVG2oQf/37s+yjOyxixpdH1rCjMtXtKXBmLTstE1ChktgbZKVs8egaSJfbEjLQ6/&#10;em0vPvrLN/DeH57BH368Cz99fi7eeCwGT2WEYNXU9nh64yj88/X1+ORPj+HYP1/CsXe/hWP/+CaO&#10;/+tluN7/Pzn9En71/Z14ZGciXnp0Bf7z+2eR+/EP5f+Jr8v/F398Lvmf/0gu+zGKjr4u/w97Q/7f&#10;8CbKnD9FRfYvUOGSpfMn8m/NG6hyvSn/tvwMp/Lfwsm8X6EqR0fo/NxIefYv4c79FSoLfotTxX/G&#10;2cp3gVMf1ihmdq5fjM1r5mFLymLsTF+NlfOnYlFiHGYlxBhFzOI5U7FwVrycn4DZ07ScmYSEyVFI&#10;SpiEOTPjMSkmApOjIxA3eQbCZ+9E4KyD8Ju+C8Gz9iFwxl7PdGbbMUSnNovTksacwmzgJC1pdATN&#10;DqN86TthMwYnHJb192DUtN0YOHELeoSvR5/xGzFwQgb6xaQbRU3PyI3oHp6G7hG61IPRb5DLNhiF&#10;jJYzxnVj04zyZmDUemNqsdhEPcbLJkyYvgFhk9MwIjrVKGWG6HFnotKMkS9D5DEMjdmEYXJfwyds&#10;ktPpRjEzPGa9cbwZ/0l6vJpNGKLTeI3fgH7j10s2YICc95Prxk7LQMyMTYiZvhETZ6QjYkoaxk3d&#10;gIS525G0cAdmztuGqXO2YPKszZi5cDdCZ+7E4Ek7jaKqn44e0incYrYa07zpsWR0CrewOfswaflh&#10;jE3ahhHyGEbEpWPohFR5bPKYZTkgYgWGhi+RLEKvoHkYGLYY42bK/hq7FH1CFqJn0Hz0l6VfzDIM&#10;CZfTwXPQMyAJfUYnImbmasQmrUK/oJnoODwB9w+agk7Dp2FA8CyMil6CHv4z5Lok9Aqcib6yjE5Y&#10;iY7DpuK+QfHo5p+IewdNwz0Dp+G+IQloP2y6XD4d3QLmIDBmEcbELsWYyWvRfvgM9B05Af169cLA&#10;vr0xoHcf9O+ly96y7IXe3XtgQN++6N+nD3p274mOD3ZE9y6d0LdHZ/Tq2lHW646BfVjMEF0rLGaI&#10;iIjo6+9MKYpyd8H5YTec+OR2ZL9/K5z/aSi/fNdHzof1kPffeij49Hw5Y5Uj+oW+fil8/kt664v6&#10;8wWCWQrI8lwp09gTs5zx/nK5tui2vUsW6/SVxnqcV5qrLWYuFbsv7St0vxn7xbPPdDSS1/L8sXxq&#10;idNmaZz2bOeCbcprIfdrvnZXGvvX61rFrpTR3KjFjF0RUzNayngf4N+auuwOiY6QuccYJWMttZgx&#10;y5m7UeVqg/Kcu1DkGIrq0ldxlsUM0VWzK2RiYmLwz3/+07NG3bIewwuPL8crT6/Dy5KXnliD5x9b&#10;hRdl+X/PbcCPXt6KN1/diZ9K3nx1lywl392Fn0n0sp9+Zyd+8p0d5nXf24Ofv7YXP//+PiNvyvmf&#10;fU/Of0/Oy1JP//TV3Xjj/7bjxy9vwWsvbsK3n1mPbz62Bs8eWopH98zDgc0zsDN1EjYljzeOj7Ii&#10;aZRR1sye0BszIrsjYWxXTA/vjsTIHkjUsiZaR9f0Q1xwdwzqdRd6dm6J2VOG4oUjS/HcoXlYkjAY&#10;UyO6Y/q43kiM1oJGR970w9yJfTA/rg8WTOpvTIe2KH6QMaJn0bQhxoiaJQnDjJJGR88YhcysUUhO&#10;HGlMfWZEThtToiXqsXSGG8ep0WhBo8eh0YJGpzXbvNwsZnT0jBYqWqLoVGRayuhxYPQ4OzNCu2LK&#10;qAexYHwfbJjvb4yk0dExxsiatPHGtGfmFGbhxrbSl47GhsUBnmLGLGR09IweEyhtgT+SYnph+Ww/&#10;vCyv4bu/eQof/eVF/P2th/DK44uxLKEP4sfchYjhbRE8oAVWT7oXP35iGv71q/3471+el7yEj//2&#10;TXz295fxyV+/gbdf242Hd8zE/ox4/PT/tuCDPz2H/2fvLKCrura9n+Du7hIj7u7uLgQIBAvu7lKs&#10;tJQCheIFiralFIcWWtwp7hI950RO3IP8vznXyYFA0/vuve+9r+/eu+cYvzHXXnuttdfeZ59A8h9z&#10;zsTbe5B8d+9H7EHKvb2CtAffQfF4PzKeHUD6gz1IurYWL88twMvfZiL5/FykXlwMxc2VyLq/EZkP&#10;v6X/e36PzBeHkPXyMJSJx5CX+jNK0s/gTe5VoPDmB8LMomnDsHhKAmaOG4QlcyZjxMAoDIuPRr/e&#10;wRgUF4FRQ2IxfmQ8hvSPRnRoAAK9XNEvOlgcD+kfgwF9whHLtWbCe8Or/wLY9/0Udr0XwrHPYpiG&#10;zYdF1GLY9lkGB+7vw0LNUljHMEtgFb0MjnErRNoyFiY8h21E5Pj1CB6+GkaBs2EaMhf2vRfBPmYB&#10;LMPnEAtgFbkA5mFzYRw0T6Q5M2FRJ3AmTINnwCJ0NowCWJiZBl3C2H8abIOmwjdmOoL6TkNY36mI&#10;GTATYQPmwDFsBsz9psDCfwos/SbD3HcyLMhb+k2Cmc8EmHlPgF3AOLiGToSt3zhY+bIIMp78BBh7&#10;joWey3Dou46AIeEVNgEDhs5CdL8pCIocD7+wMfAOHo2g8LHo038qQqPGwC94GHwChsLVfwT8o6fQ&#10;OqPQ02EwtBwHoYftQHSx6k/XHIke9oOg7TAIRh7D4RA0FtGDZ8O/92QYugyGQ+AoGLsPgqHzQPhE&#10;0x49BkPfMR6OASNg6jYQlu79ETVoKqy8h8DSMx7W3vHUHojQvuNg4dEXlh794R2WAHP3vrDzjkPk&#10;gPEwc+8HXbtoulYCLDwH0Lg+CImbBI+wYfCKGELXHETHExHefzJsfYciKG4KwuOn0TMaDueIyQiK&#10;nwHP3uNg5jcaocOXwLPPLNhHTEHU6C/p85kJh9BR8PPyRJCPFwK9PRDo44FgX09Eh4cijH5WR4SF&#10;I8DPH34+fvDx8qHznogK9oW3mz38PRwQ4e8mCTOSSfYXmSTMSCaZZJJJJplk/+eN/6haXnwVyqRo&#10;5DxrC+XjppDfbwDZvdrkWZypiSwROfM+rRmLMwUp6oLzfxQ91OJMYWpVUYapXwkLAizaVP+H5o/5&#10;eP0/428JMdWt+/dQVM0f0P9eqvvD/N+mNl2vUjB596zeU5TG0Q38x/R/DJ5X3Xoq+HPQ/Cf4vyXO&#10;VCfKMP/uwkyRWPfvFWOqwsIMizLN6dqqAv9cS6Y4pR3BkTJVBRn2KpFGpDaTtUGxogfy03xRXigV&#10;/5dMsn/G/q8JMmpT7+Xab6tx/devcP03Fdd+XYMrdHz1t3V0bj2undmAa2eZjbgu2ISrZzbjym9b&#10;cOXMFlym9tWzW3Dt/De4cXEHbl/ZiTtXduH25Z24fXUX7l3djQc3dhE78eD6t3jAERxXtuPOxW34&#10;/QLNOUtrnV6P8yfW4NTBFTi6bzF+3D4PuzdMwZZVo7FmSTyWTI/A9BFeIv3YwDBj9GORxk8PcQH6&#10;GBhkiP6BhvC27wYT3VboE2KGzSuGY8sXQzEy1gK9fXTQz18fcYH6GBBsiIHBRhjEgg6toxJoOI2a&#10;KYZFWmBYFMMRNZYYEWuN0f1sMSbOXtSnGcWiTW8LUSuH9zGK4ZRoXDOnnxXGxdmI9G8qgcZJJc6M&#10;dheiybyxnOLMjdpe+GSCNxZN8sHC8d4YQ/MjXHoi2KYrBvkbYuYQRyHALJvqLyJkls/g6Bou+B8o&#10;UpbxfE6XxlE5LPSwKMPMG+NO13MW6d0GR5lj1aIBOH/4Czy8vE2IKecPLcWiaYFwsmgPY51WsNBv&#10;AzeLthgW2gWHN8bh4bnVeHZtO57Q5/P85i48J3/l+JfY8PlQLJkZgX2bpuDmr2vxhMa8vLUbSXf2&#10;CoGGvarNfWpYnPkeaXfpMz+9DIfXRmPdRHOsnWCCDVOtsGmmI3YscMPx9eF4eHIKFPe2IUsIM0cr&#10;hZlTKEk/i9c5V/C24PoHwszMsQMxckAUQv09EernDT8PZ/h7ucLL1UEUYg/2cUeAtxt8PF3gZGst&#10;oh48XZ0Q5OuJYD+aE+ANH3dH+Pn6IyRuMrz6zoJ37HT49J0J99iZsAmaCG2XYTD0HI1eLiNg5DUa&#10;loET0Mt9BAw8RlO/SuTQdR4qhAnX0LGw9hkJA9cEuEVOhUPIeOg6DUZ32wHoYTcIpl7DYU7nezoM&#10;QVebgdB2HAodOu8UMgaOweOgZRcvhI1uNN7IYygMXQbByGkA7L3i4RsyDBExIzEwYQZ8oybAyn0w&#10;7LwSYOocD5eAkbDzHg4D+wGwoT5z18Gw9x6M4JhxsPEcCgfvBNj7DIOp6xB4hY2FhccQWLkNQkjM&#10;RIREjcHAIVPRJ24CgiNGoXe/8QgJHw6fgMHUN5b6hsPTL576J8Cd9ulC92QXMAo2/iOFwGJOaxm5&#10;DUFo/6lwpvMsrIRQ2ytyPNxZ2OgzBX59pyF22Fw4B49C+MBZGDllKULip8MtYjwGT1yM6IT5cA4d&#10;g4TJn6L/mE/Qm8ZGD56F+InLMGzKcvj3nYzIhAUYM/NzhAyZDY+YKZgwdxUGjFsMt+hJmLDoaxr7&#10;KfVPwJg5azB+3mr0H7sQcWMXYOX67UiY+hlCB8/FzOVbMH7uagQOWYwB09Zi9mdbMXL2F/AduBAz&#10;V+xCwoy18IlfiP7TN8M0fBE86H0ICQxCWIAvIoP9ERVC7wm/N4EBiKCf2aEB/vDz9oSXmzNcHWzg&#10;6WRD75wb/D0c4eFoCX83qcaMZJL9VSYJM5JJJplkkkkm2b+EvXmdg1z5dOQ+6Yy8J62Rfq8xZLfr&#10;QnG3NtIf1ITycU1kP9VEzjMN5L7QQF6iBgqSNVDIwsw7gaaqEMJ/NP6fE2bUfHiNP1KdMFPdOv8I&#10;/6wwU12EjRo+L+qU/IFalcIMCykN/0ARp5z6E0rkjf8UPq9aszo4Qqc64eW/QhJm/hk+fk+qUt19&#10;/Vf8mTBTJq8nqNr3IfUrI2Va0LWZNkKQUdGB3sXOKE3rUhkloxZmOL1ZO5SkdMSrdFMUpIWjvPCw&#10;JMxIJtk/YP9XBRm1qfd089zXuHH+a9y8sAm/X/oGt69sx93ru3D/1l48vvMDnt49gGf3Dwqe3iPu&#10;H8Hju0fw8PZRPLzD/gge3TmKJ/eOCV48Oo4XD4+rju8fw3NqJz0+hpQnR1Q8PoykBwfx8v6PeHb3&#10;ezy5vQ+Pf9+Dhzd24e61b3H78jbcPL8V189swuVT63Dm2Eoc27cY+zZNw6bPh4s0aTNH+4oaNgNC&#10;jdA3oBf6B+gj2ksHblad0C/cAhs+G4rNK4ZiRB9L9PbWRpx/r8o0aCphRogzol4N17ExxtAIItwU&#10;CRHmhBkdmyAh2gzDoy0xPMZa1KhJiOJ+Y3GehZuEaAsMjTalMaYYEWMuBBsWaMYPsMGkQXYqcWaE&#10;C2aPchOizJwxbkJMmceemEP9HLET7NAdgdZdMSjAENMHO2DRJK5F4ytgcUZE10z2x8Lxvpg/1lNE&#10;4jC8lkr08cQsus7wGAv09tXF1OHu+HHrdNz+7Wvcv7AZd8+ux7GdMzC6vwPM9VvDwqANXCw6wte+&#10;A2YkWODsvsl4fHEdnl7djmcszNz4Frd+XYdd68Zh6cwIfPvVGFw9sRqPLm/BC05zdncfUu59h2Tm&#10;rsqn3NtHXhUxk/rgO8gf7kHq1ZW4sL0vFg7SQ5yfNuJDDOmZm2BwhCkGhRljYt9e+GVjBBS3N6hS&#10;oyUdQ27yCRTKfkVZ5nm8ybv6B2Fm9OBYBPl6wMXeHpZGRrC3soCDjRWcbG3g4+qEAA9XUZTdw8UB&#10;ftT283CHj5srfKjt7+2OAF9PBPh4IDI8Ev0HjcXoyZ8gfuQshPcfj34j5sA1dAwMXAaJCBEt23i4&#10;hY1HQL8Z0HcZDOfgcTBxHw4bn9FwCx0nxBdjj+Gw8EqAvvNgBPSZAo/ICdB2GEjzh8PIdTCcgkbA&#10;KXA4uln2gbnHUFh5D0VPq1j4Ro9DQOwEWHsNhh31GTrGwTtqFI0dCm3raLgFDkZI1HC4efdGbL8x&#10;iIodjYDQwfD0jYOdW19E9B4Jn5Ah0LeOgltAArxCR8HSLQ7uwUOJ4QiJHgVbj76w8hiA2IHjEd1/&#10;HIIihmL8xFmYMHEmxoydhvETpmPqtHlYuuxzzJ37CeYtXIav1m8ktiB++GxMmL0WI2asRtSwxQgc&#10;OB+Dpn6JyYs2ImTQXESNXIYRs9dg9Jx1CB44C6NmfokpC9ei9/AF6DNmOY1bjwnz1yF04GxMX7IR&#10;85ZvxNApnyEqYQHGzlmFUbNWwSViAkZO+wKT5n6BfiNp3rD5mLTwayRM+1JEtgyY+Bmt+wV6j1qI&#10;gPi5mDh3DYZP+wxefadi8uK1GD5jBXzomY+fvxYT5q1B7KjFiBu3GEu+3IyBk5fTnmdi2pINGDfn&#10;S/gN/ASDZmzAjGVbMGT6SgQnLMWsz3ZhyJRV8I6bj/jpm2AaMo/2NA4hAX7oExWOyGA/hAd4I8Sf&#10;o2fchegX6utG75QTvXcmsLc0hruDFbycreHlZIMgbxeE+rhKwoxkkv1FJgkzkkkmmWSSSSbZv4S9&#10;fqVEbsYK5CQ6IeuZNjKetIHiXn3If6+N7AcNkfuwHnIeaiKXhZkkDWSnaCAruQb9wlyHfmGuhXxO&#10;bZZSQ1CYqvpjcZGI/mBhRiXOsOBQlFq/kgZ0ntNs/fEP6Ywq4qZ6qgoxfw8f/yH7H6WIKK6ERRo+&#10;Fp7/kM7r/wksXOXTs6qOAq41w8+qOlJVUTP/MGn0XGV/gjrVWXXIuAB8rT+B7lNWPVxUn0WPP4U+&#10;q+rgd6OQ5n78nP+ez0v93Kuj2j1UUp1A8vdRg6iJEtmf+GrPaZKvjsrxdI/ViXIqcaYGPZ+Poftj&#10;WLSjPakppu9XcVpdQYmMBZgqyBsQDd8ja0w0eU9aU5SlNUNpSiuUpraifbWma7ejdTvR+9eD0EJh&#10;cg/aVxeUyTugXN4WFaltUJHUDqWJPEYXRXJvlCgX4HX5Iw67q/xJIplkkv2Z/V8XZNSm3tuj27vx&#10;4sEPSH16GIoXJ+jf/FPIkZ1BruIc8tPPoSDzAgoyLlD7PPVdQI78AjJTzyMjhUg9C0XyGaQnn4U8&#10;6QwUib8ik44zqS17+atAkfQrspJOQ0nrCpJ+RtbLE1A8O4K0xweReG8/nt/Zh6e39qrEmSvbhThz&#10;+9I23Lm8HXev7hD8fn4zLpxcjRP7l+CHb2Zh8xcjsHRGFCYOdsOgcDP09ddDkHN3DIy0wtefDsHG&#10;z4dgWKwlYry0Reqz+EBDETGjFmcGhRgJYUYlzhhhaLgJhnCaM4EJHZshIdJciDAcTTOY+oSoE0rj&#10;qH9whBkGh3PUDc2N4LRoJhjZ2xxj+lpi/ABrTBpoh6lDHTBjOAs0zpg10hUzR7pgRoIDZiXYY9oQ&#10;WwwKNUKoYw+E2PfEoEBjTBlojwXjPEWKMi7yzzVl1AX+WYSZO4br16iEGW6zOMPCz5h+1ojy0kGU&#10;tw4WTPTDkR3TcOHQMlw7thwXD36Czcv7IcxDCyY6LWBv0h7edl0R4NgJn4x3w7kf5uD+ma/w8PxG&#10;PLq4GXfPrMdP26Zj8dRgrFsSj3OHlgtx59HlTXh+k+vQ7EbKnb1IucvsQepdOr67C6n3vhXI7u+E&#10;4vY6vDg5GvsXmmFUSHf0DTbBIH6G0VYYEmON/uFWGB2li182hCL9zib6P+mRymiZkyhS/IryrIt4&#10;k3cNyL/xgTAztH8kosJ80ScqBFGhAegbE46YiGBEhASidzgTgMggb0SHBSCGjqOC/NAnPJj6gxAZ&#10;whEQviLF2YC4OPQbNBZ9EqZh5oKVmDxjKYYOn47QvhMQ2HcKfHtPgZXPKATFTkHfYfPgFj4WAX0m&#10;I6T/XEQO5ML8U2HpMxxhA+ciYtBsWPuNgm/MBPShsd4xk+HXezKC+04Xx2H9JsE3chxGTlqCMVMX&#10;ISh6DGIGTMTQMbMRN3QqIvuOQ3jsWAwfOwPxQycitPdoJIyeiWkzF2Lw0PGYOHku5s5bgtlzFmHc&#10;hJmYPG0eFi9ZjoWLlmDqzHlYQO0vVq/D4mVfYsWq9diybTd27dqLDZu+wfZd+/DjgQM4fuwgDh7Y&#10;L/y5Mydx5tcTOHP6BK5dOYtbNy7izu+X8ejhLbx8+RB371zF8HFzMWjC55i8cB36jV2G8IRFGD9/&#10;HaYv3YSwIfMwZNqXmPjJBkwmWJgZM3s1ZizZgH6jPhHnpi7agEkL1yMyYT6mUXvJl1uRMPkzxI5e&#10;ignzv8KImavh0Xsaxs1di+mLv0bC1BWIG71IrDdi9ld0vfkYPusrTFywDvETPkXk8CWY8gmNm74S&#10;/vFzMW3pBoyd+xUCBs7BlCVbMfUTutaIJYilvU6Yvwb9JyyD/4AZmPTJOgyftgyefWZi2Ix1mDhn&#10;JWKGL0BQ/GyaswnDp6+i9eZj1LxtsI+YCe/AaPh7OqF3RBBC/NwQ7ONK3gOBXs4IpP5QHzeRHs/R&#10;2hxONhbwcbWDp5MVXO3MRTvcz10SZiST7C8ySZiRTDLJJJNMMsn+NeztK5RxOrO0aUh8Yg/5y65Q&#10;vmiEzPu1kX+/CXLvNELu3drIfaqB7EQNZCZrQJ5cC2kvG0H5sh7yE2uiIKkWCpNroyilFopTa6n+&#10;2ExtPi5KqUN9dem4PtEQJUTRu6iZf4y/Vay+uj/m/3f5UDD68NpVI3Q+Jq+aPjV8Li9Fo1oKk2ug&#10;6J9ACGNV9vb3wvdULK9dLUUyfubVPxcWBspkdf6UUppbHSWEau0Pn6uaqv1V+e8JLP8ELLQINP8x&#10;WIRJ1agG7tdEKd1jKa3/MSzaFNPcPyAEGz7/vn5MSZoq4kVNibxBFej7pY6WkjWl59aM1mlBtCJa&#10;E1xDph1KU9qhPKkDKpI7ojS1E63Zjc5p0WfQCwUyfXoXtei5d0Mp15RJbYWKpOZ49aIlShO7IifV&#10;DgVZs/Hm1Qv+4aH6GSKZZJJVa4p/EUFGbeo9vny0FymPD0D27DBxCPLnh5H+8igyE48h46Wao8h4&#10;cRSK50fo/FGksajCPOUomENIefQjEh/sR+L97/Hy3vd4cfc7PLu9B8+Jp7d24fHNb/Ho+jbiG8HD&#10;61tx9/Jm3DjzNS79vApnj6/A2WNf4MxRZgXxOc7R8aVfVuPWhS14dHMPnt3ahye39uDBte24eW4T&#10;zh1fg0N7PsE3X43HZwv6Y/oYPwxkISXWFmsWD8TXy+IxMNwUQU490NdXT6Q8iw82FJEzAwJZoDHA&#10;wBB9DGJCDTA4VJXiTM1gFmBo/tAIcyHSsCjTP4Dmcjo0FmkIEQUiIkEqxZ0IEwyPNsGoPhYiemZi&#10;vA0mD7bHlMEOmDrEEVMG2WPiACtMGmCJ8XHm6OffC2GOWohw1kF8oBGdsxG1Y+aO4ciaSiGGECIM&#10;+9EeIpXZbCHOcEozF5FCLdbPAEGuWoj11xeizdpPorB5WW9sWRaD1bP9kRBlAHujlrDUbwlP607w&#10;dugKH/tOGNfHDN+u6I/j2ybi1O7pOL13NvauG41pCU6YRHvfvWoYfvtuLs79OB83TizHvTOr8fjC&#10;Ojy99DWeXVqHF5fX4OXlVXh55UskXlmBpKufI+XqMqScmYDft3lg9YgeGBhA98bPMcYSCRx51NsK&#10;/UNMMbOfDm7sG4CsB9uQk3QUOcnH6d+kX1CSeRavci4DBTf+UGMmPjYUfaMCMLBfBKZPGYtvtm7A&#10;1k1fY/26NVi/dhU2rV+DdWu+wNdfrcLGr9fgm80bsWvHNuwhdu/4Bru2bcaOLRuwf99uHPjpMLbv&#10;/BEXz1/GjSs3cOzgcRw6cAwHfjyOffsOYefOg9iz5xB+or79Px7BHuo7eOgXHD36szi/b99hHD58&#10;Cj/9dBI/0Jzvvz+Ko0d+xqFDJ7CXzh+ic8dPnqXzJ/Dz8dO4fOEKrl6+irOnz+EkrfHrqV/x8wla&#10;79BR/HLiJPWfwplTv+C3U6dx/ux5XL96BZcvXcDVK5fx+81ruHXzOn6/cQ13b9/A44e38ezxXTx/&#10;cheJL+4jOekJFGkvkZ0pR15OJgrzlSgtzkV5aT4qSgvwqqwQr8qLUVFWgNKSfIK9ipKiPBQTRQW5&#10;5HPx8uUTDBo9B/1GL8XE+WvRe9QSxI7mKBiOONmMkMEsmqzF9KVbMWnRJgQOnIMJ89dj2pLNiBw+&#10;HyPnrMWsZVswdckWBA+ai+lLNmDJF1swaPwyRI9cgrFzVmPolJVwj56McbNXYfLcVYgdNh8xCbMw&#10;fMoyDBi7ED4xo9B35DwMHjcPUfET4N97FOJHTkNE/9FwCohDv6ETEBM/Dm7B8YgbOgl940fBPaAv&#10;vIP7ISwmDl6BUXDxDkV0n4EIj+oNV2qHR/VHbGwcgkNj4B8Yjj59ByA2bggCw/pi4JAxCAnvgzB/&#10;TwR4OAkRRkTACHHGDX6c/s7NAUGeLuK8D7U9HKxFKjMPR2u4OViKyJlAT0dJmJFMsr/IJGFGMskk&#10;k0wyyST7l7LSwkuQJw2AIlUHWSm1kftSE9n3a0N5qzFybjdBDrWzn2og84UGFIk1oXhRH8qXdZD3&#10;skYVcaYGofkubZeKWipxRggzDQT/6sIMCyxVr/0/hYj++CcQUTp/g4/FITV87uN7rsrH66jhfVYr&#10;aFRSnSjDqIWZqlR9xn/Gv4wwQ6hElRoq6Fl9+FmxcEn3/Qc4MkYThTINFdwW8OfAz6DOO4pl9Qiu&#10;EaPivSCjTmnXhPbRjOD6MVw7htOUce2YDkRHorOgLLkbypJ0UJZojJJkM+ozoj3r0DW6oVjRFaXy&#10;nihN1UZJUjeUJLZBaRKnvuuMV/l9ka/cgrdvKyp/ckgmmWQf27+aIKM29V5vXdqA345/hl8OL8Pp&#10;o5/h1NFPBb8eXY7fKvmVjk8fYWjMkeU4TWNPHVLxy8HFOP7jQhz7YT4O75uLn/bMxo+7ZmD/t9Px&#10;/Y5p2LdtCnZumoAdG8bh203jRXsneT7esmYU1n4+FF8uG4gvlw7Eqk/jiUFYzSwfhHUrhuL77dNx&#10;5fRaPP19H5Lv/4TkBz/i+b3v8fDmbty8uA3nflmHYz9+hn3b52Dd58OxYtEAbPpyJL5c2A+R/vpw&#10;MOuEAOee6OOrSnnGYkgfPz30Jc/EBVI/izWiVo2BqFsTR74/HQ9gkSbUhDAWc/v46qJPgB7i6Fxc&#10;kIFIo8b1bhhRwybEEAM5RVqEKRKizTGC69H0s8bY/jYYG0dQe1RfS8ICw2PM0NtTFyH2PRDupI04&#10;P0NRr2bmcCfMGuEq0qBNT3ASzBjmgtkjVZEys0a4Y8ZwN0xNcKZ1rBHjp48Al54I99ITNW+mUf+0&#10;BEdMiremfevDz74jbAyawUq3KRyMW8HDsgM8rNrD1aI9PCzaINqjCwYEamNUjBHG9TVHjI82XE2a&#10;Ic6rC+YMtcacYdZYNMYRX83xx45Po7H3yz74cW0/HFnfB8c2ROHkpkj8uiUC57aG4vL2IFzfFYQr&#10;mxyxb5oWpoR3Fc8ynp7H4CgLUf9mELX7BehgwUAd3DowAoq730Dx+AAynh1ETuIxFMpPoyyTa8xc&#10;xpu8K38QZmLCfNAnKgArVyxBVqYcyiyFIEeZgbycLOQSyqx04YuKClBcVIiy0mJUlJfhVUU53ryq&#10;wNs3rwj6d+31a5QWFaGitBRvX73Gq9IKvCorB6gtjKNEeXwFjX1Fc2g+XnNKzzd4Q+2KklKihOaV&#10;EiW0ThHNL8abcuorp3PU96qkGOVEaXExymj8m3LaA+2loozmMDxOiCZFeF1B4ytKUU7rlJYUorSU&#10;KOF7yBeUFheihO+pkI4LC1BUkC8ElcL8XOTnZSMvL4eeQTZys7OQrcxETlYGcjKJDPbpyOZjIpue&#10;TzY/M/I55HMzVeQr05Ga9AKDRkxB9KBpGD5xMXyiRsI3ehT6D5uKIWPmwCN4MKIHjMeAYVNEmjRn&#10;vz6I7DcKsf3HwDOoH0J7J6Bv/xF0PAIe/tHo3WcQ4uIGISikN9y8wxAc2hu+Qb1h7xKAoOBIBAWG&#10;w8nFBx7eAfALCIKXtx8cHJ3h4eEDLw9vuLu6w9nZmbwLHB3sYGNtBVdHB7g42sHBzgZuTrbwdLaD&#10;q50VHKzM4GRjBhfG1gz+LKK42MKV2u72VvD35MgXwsMB/u72IjVZiLczwv3c6GeFKlUZizMcKcPj&#10;4mNCMSw+BgPI9w71R5CXM4JpPKcs83d3gK+bPfzIe7vYUNtOIAkzkkn215gkzEgmmWSSSSaZZP9S&#10;9vpVHnKVm5Ca7I0seWdkJtZG5lMNZN2rA+WtJsi+3QzZd5tA+bAesp7WhPJFDSifayKXeaGJvJca&#10;yOf6M0kc+aGiKIVFmppVxJl6KE7lNFp1UZ3w8vfBIsn/H6qKA1WFCrWo8WdUFTf+ETjdV7VCwX8B&#10;p7uqbr3/LtXdG8NC0IeCw4dUt0cBiywfCTNVqfq8q/L/XZihe69OdPkvoXkqoYWjxP4eeCxD3xF5&#10;DRQp6PvCXlaJnO6fYVFGXpeeESEEmQaC6gWZFgSnKGuDotT29L3rSHRBUXI3ooeKJG2UphigNMmc&#10;sEZJojV5C5Sk9EJpWneUybrSfJqT0pW+052Rl9gehSltUZBmDZQtQaHyCP3EKFf94JBMMsnemeJf&#10;VJBRm3rPj2/uwslDi7FhzQh8trg/Pl8yECuWDhR+5aeD8eXyoVi1fAhWfToEq9nT8erlCVjzaQJW&#10;E3ysPv/lssH4YskgfL4o/h3LP+mPZfP7Yem8vsJ/ujAOyxb0w5J5fbBwVjTmTgnHjAnBmD4+EDMn&#10;hGAOHc+dGo550yKJCCyYEYE1nw3E4e8W4O6lrUh5eADpz49DQSQ+PIhHt7/D3es7ce3CFpz7+Suc&#10;OvwFfj64HNvWjcegfg6wM+8EW7NO8LTrgTAPTvelhyifXoj20UeUlx55PfT2NUBvP33EUH8MnWfP&#10;USh9A43QL0hVxybGRxeRXto0Xleci/HtRWvpivRhTDS1Y/xonr8h+tKcuGBjDAgzxaBIMwyJNsfQ&#10;aMt3DOttiSFR5ohy00GwXXeEO2mhL+2H69hMHGiHyUOcMGmwIyZQe2I8HQ92xtRhbpg2nEhwoX4H&#10;IXKEe+rB26Ebgty0MTTKElMGOxGOGNffBgNDDRHg1B02Bi1hrdsYLobNYKPTGJbajWFPfVZ6LaDX&#10;pTG0OjSAoVZTWOi3goVeS+h2aQjdTvVg2q0eDDrVgl6HWjDp0QDOxs0QaNcWka4dEOfTBcNDumF0&#10;aDckBHZCvFdLxLk2xhCvxpgQ0gKTgltiqGdrRDp3QYSXLnr76yM2gPDTRR9/bfT16krjOuH75T64&#10;/NN0XDuxBLd+XYEnl79C0q3NkN37FhmP9iD76fcfCDNxvUPg426HQD8XrFu3EnhbIUSN8rJiVFSU&#10;oLyyXV5WhLJKUaOkWBUhUlLMESIseBQLKlggeS0CyYWxBlNeUo7CgiIaW4bCwiLRzs8tQG5OPpFL&#10;7Xw8efIc16/9jgx5BrIzs6HMyIIyXUlkIZvbmZnUpyI7Mwt5NC8vO0eMy0qnPvI5ymxBdhbNyySU&#10;1K/MQE42C0t0jnxOjopsIbJQW/QpRVt9zOKL6jgDyiwV2ZlERvp7QSZDIcjNkFMft8lXkq1up8sE&#10;PCZLnopRIxLg5xeA4OBQuLt5wNXFDV4envD19IKzgxM8XFzg6eIKN0dHOFhbwcneBs52dnC0sYWL&#10;nS1c7TiSxB7ezvbkbUVUCaf7crYxg6OlMRytTMibirYT4SD6qG1N3tIIrjamcOY6LhbUZ2UGBx5P&#10;513szOBmbwE3OwsxzsPBAp4CM3g7WsDL0VIIMcFeTvB1c0C4v6cQTtwdLEV0S6Cni0hLxsX6uT/Y&#10;m4+dxHGglwtCfN0R4ucqhJkAdyf0CQvEiIGxGDN0ABLiYxER6InIQA9EB3mKtGVhRICnI3xdbQk7&#10;IdBIwoxkkv01JgkzkkkmmWSSSSbZv5y9eZ2H/JxdkCeHIStVB9nJDaF8WgPKB3WRfacVlLfakG+O&#10;nIe1RM2ZbOappoikyXmugdwXKvJYoGFxRqTn0iRqVIoznO6M685UJ7j836OqOFBVqPh7ok3+Gf63&#10;hJmq9/ExH4sjavic+n4/5p8VZkSdmf/iutVRQlQXgaOmumv992BhRh018w9A7wwLj6rosEo4jV8l&#10;nIbsPZyWjPfOnp6Hgp6dnOFno6aOindRMh+lK5M3ofPNiOZ0riXBKcvaEh3oep2JrrSHnihO1iH0&#10;iF4qkgxQkmJJWKMk2QplSZZCpClPMkZ5si71cy2ZVshLpe96SnsUKoxQnu0JFE+inxI/oyDrGt6+&#10;lYQZySRTm+JfXJBRm3rvOWmn8eLBfpz9ZRW2fD0eS+b3xaK5fbFkQRyWfTIAyxepRJovFg/EZ4vi&#10;8Sn3EZ99EodPF/QTfLawPx1TP4su8/upBBjqXzaP1pkTi8Xv6C38otkx+GRWFOZPj8CsCSGYMjYA&#10;E0f5YtLoAGoHYsq4QEyfEIxZk0Iwa0oYEYolc2Oxbf04nD3+OZ7c2oX058egTD2NrJRTSKP28wc/&#10;4sntfXhwfTd+v7gVp49+gY1rxmHsyED4+5jAzqo7HCy7wstBC8Huegj36IUwItxLn6A2+RDPXgih&#10;c6EedN7bAFG+Roj2NUSUN43j6BYPXSGGRPIc8kFuOghw0YK/sxaC3HUQSn1htFaEjz4i/QwR7W+M&#10;3oEm6Bdihv5h5hjAhFuIOjj9Q80Q6aaLUPueiHbRRR+fXiLaZmRfG4yKs8OofnYY0ce68tge4wY6&#10;YewARwyPtUJsoCF8nHrC2bIzfBy6Iy7EGKNpzGiaw5Ep0X768HPsBhfLDnAzbQ0/08bw1q8D0041&#10;oNWmFnq0r4eu7eqhS5u60O7cCKZ6rWFp0AYm2s2h1aE+uraui04t66J987po26w22reoje7t60OX&#10;xppoNYOzSSsE2ndAiGMnuJq2hX6XxmJc84Y10K1NHeh3bgijbk1godcCdkat4WzeDq4W7eBi1gZu&#10;lm3ha9MOQVat0de9HYaE9kRCtAHdmznmj7XDylluWDffFxsX+WPbssAPhJk+UYHwcrNFeLA3vl6/&#10;Bq/KWWhRiS4lHE1CcGRJUWFleq7C3A8oLMhDQX4uiguL6XucjtOnz2Lnzn1Y8flafPHF1zjz20Uk&#10;JaXhyePnyFHmIzszF9lZucjJyhMU5JZg367DGDt8Bq5fvI3SgnLk0pic9GzkpucgW6GEUpFJZFF/&#10;NtKSZbh86SYe3HuMPJ6vJHIKkfQyFS+eJ0KZoaRrKJGVWUVYEWKLihxGRLi8769unOirXEMtzGRn&#10;KJCd/l6IyU6X0b7SBOpjhgUZcS49jebIkK+U03dwqKid4uVkDR9nW8JGFLj3ZIHDwQYe9tZwt7OE&#10;m62lqm1vJQQYT0c7IcYIIcTRBn6uLFo40Fo0xsGKznFki4VKXLG3FH0CR5XnPhZwOE0Yj3OyMYej&#10;tRkcrE2FqONB43gM78uDYAHF18UW3rQ3Lzrn42IHPzd7IcxwCjJfNye42VmRd0SIrwdCfLiIvxt8&#10;XO3hTWO96b64NowX3aOfuyp9ma+7vTj2d6e9i3nuiA0LQGSwF6KCfRDu74GoIC8EeTohgAUemh9C&#10;80J4L9SWhBnJJPtrTBJmJJNMMskkk0yyf0l7+7YUhflHkJESj/REU+Qmt0L2izpQPqyDrDv1kX2n&#10;HnIf1ED+Ew1kE8pKWKRhcUYt0LwTZtSIFGeq6Jl/d2FGPe4f5Z9NZfa/JcxUtxbD1/ujmPFfw8LM&#10;uzX+jj2o+f8vzPxzcO2dwtS6H/LufaoUWd7B98b3rqJEUaeSukQ94n39mGJZI4EqKqYpoUpVViLE&#10;mNZEG7p2O6IjvQ9diB4oTtFGSWovlKQYoCTZiOCUZSqKU0xprDlhhtJUY5SlGqE02QAVSfooS+5J&#10;39XW9D42QUFGS+SnG6EwIwZluZ/jdeEh4NUDFOUl0c+JyrQukkn2H2yKfxNBRm3qeyjI+I04A8WL&#10;47h55Rvs2zkTSxf2xdwZUfhkTiyWsMCysL8QWpbO74fFLLYwc1lgicbCmdFCcFkytw8WkecomAUz&#10;o8hHCc/iC0e+qKJgwiuPwzFnShhmTw7FjPFBKmFmtC/Gj/TFuBE+hDcmjPLB1LH+mDExWETRLJgR&#10;jUV0jZXL4vHd9qm49OsaPL/3HTKTT9LPrXPIU5yl/8ecRNLjQ3h4ex9+v7wN50+tw6Hvl2LNirEY&#10;keAHHw9D2Fl2h6NVD3g76sLfTQ+BHr0EAe694OfWC76uevB10aNjA4R4GSLMWx+hnr0Q7KGLIHeV&#10;OMPH3PZ20oa7gxbc7bXg5ayNADcdWksXwTze2wChPjTfzxiR/iaICTRDTJAZeoeYo0+YBWICTBBG&#10;c8IdeqK3mzZifXoJgWVItCUGEwOjLDAwwgKDIug4ygqDqK9viAntSwfO1l1hZ9YJbrZdEeOrL9KD&#10;DQg3RZQP7dW1B0Kd2iPEoQ2iXdohwbMVhjvVQz9zTXhqa8KoQw30bFsLPTrUQ4+ODaHVuSkMerSA&#10;qVZTGHdrAIPODdCrU0PyjYTXblcfWu3qQqdjPeh1bgzDbo1ho9cMbuat4WHRGo4GLWFAfZ3bNEDb&#10;FvXQpnkdtGlWB62b1ka7FnXQgejYqi46Ceqga9t60O7YAPpdGsGwayMY0Vx98rpd68PJpCWCHdoh&#10;0rk9whzbCKoKM/2iAuDrboeYiABs37EF5WUsxuRXohJoWJRRCzMfiDPULizkcYXITM/Cts27EBXa&#10;H73DBmFIv4mIDhmC+D6jMWn8HCyc+zlePE5FnpLWyy9BSVEFigs5jRmw79ujcLMKwerPt+DOrcd4&#10;8TQZyvQcyFM4HVgustOVyFZkokCZj19PXMSQvmMxJG4cfvvlIh7df4aN63Zh5uRlmD5xEU4c+gU5&#10;HHWTmYksjrLhaBu18JKpinoRQkvW+/4PYFGGxRlOU/YuSoa9QkTDZKe/F2XUwkx2FWFGWaWPhRll&#10;hgyFOemYO208fTfsRdSJn5sjtVU1Vnxc7OHhwCINe04RZiU8w0KMlzMLHvbvhBcvJ44iYaHGWogd&#10;3P6gNos99TvZinNqYUYlzljAxdYcrtR2obVYlOFjhtvuDhbw93REgKcTzbWpFI84asVeCC1+7vYI&#10;8nKldXg9KwR4u9OxG413FogUZ5VjWYBhQUcVReMILxfVXoRwQ20fV9V9ezpbIzzQUwg1fBzgzhE5&#10;7gjwcADXpOE0aNwnCTOSSfbXmCTMSCaZZJJJJplk/7r2lnNsX6Nf5NYhPTkKyqROUL6sgaynGsh+&#10;pIGc+8S9WlA+qIXMh5rIeqyBTOpXVomcyX+pSmvGAo1ApDiroSKV/0BfVQB5X0PjY6qOK5T9DaqO&#10;+5jqxqupbnwlVcUDFhM+FlLUIsPHfDyuKtWNV/PPCzPv91kd1V1LTXXj/yv+2dRifH9Vn8G79aqI&#10;MNXxvyXMVPcsVfC5P0cV6fJHitPofaX9FIr74veHkKvaKvGFxjHp1E6v+R4FrauoTzSkcUwjojHR&#10;VFCU1oz4qIg/R8bI2tN1O5HvTM+2K4pSOFWZNqGHIhEVY4qSZDOUppgTFihLVVEiM6NrGaCIKJER&#10;qbpEN5SmtlOJPektkJ3WATkKD5TkzEVF8Qm8eSXH27dlePOmDG/xpvIHhWSS/Wea4t9MkFGb+l7y&#10;0k+hKOsMcQ7KtNN4eud7HD+4DCuXD8LsqeGYMy0SC2f3xsI5vbGoMurlE27PjhGizLzpkZg7LZx8&#10;hGjPnhKGGZNCMGNysIh0mcniy0RVqrJp44MwbUIQphPT+HgcR8j4Y9JoPyHEjB/pgzHDvDA6wYPw&#10;xPgRPuIcj50zNQILZkVjPl1z4ZwYrPpsMH7aOxe3Lm5C6tODyJOfQbHyEvIzzkGeeALPH/6Ih7f2&#10;4PaVb3Dx9Hoc2LsYny4Zgvg4D3i49IKdVQ842fSEh6MufFz04etmAB/XXvBy0YOnM/VRO9BTH6Fe&#10;+gj2UEXHBLrqCEGGj/1caRzNdbHXEng6acOfzr8TZmhuiI8BQvyMEO5vjIgAE0QEmiAq0BTRIWaI&#10;9DNGCM2JcOyJWHdt9PXVQ79gY8RHcHSNGWKDzYR4w1E3kb5GCKJ13R26w8asE6xNOsLdtgfCvXsh&#10;NsAQkd60X8duCHRohwlBzfDlwHrYMrohto9vhm2j6mNDvCZWxmhiXnANDHWqAfdetWHYpQEsejSE&#10;k34DOOjWhU2PWrDqVgvmXevArGs9mHWrB9Mu9WDUqQ4MO6r6HHQawrVXQ7gZNIa7URO4GjWFo34z&#10;WOs0g7lWU5ixuNOjGQy6NYFOl8bo2bERurVtiE6t66N9C6aeiMLpQL5jq/ro2rYBtDs1hl6XJujV&#10;rTH8bDshzkeL6I5Yjy6CqsLM4L5h4o/u0eH++OHHfSgr5foreUKYUactU0XG5FQKMnmiXZCfTT5X&#10;RMsUFeYjNzsfm77aCXsTbyye+SUe30nDhjV74WgRAEtDrjUSh0u/3YZCnoufDp7EZ5+uxaYNu/HD&#10;98exeP5qetYxCPeLR1zMSHrPF+Ozxeswb8an+OmH45CnyJGflYvUF3KsXbEdI/tNRZTPYAyPn4Iv&#10;lm3ExIS5WDB5JfqF0Nyx8/Di8QvkKbOhTGdxJkNEz3yQjoxQsjBTJV0Zk5WVDmWmCh6vFmTUETJq&#10;1KLMO3FGLcaoj6mdVQkLMwU5GVg2fyb83RyEYKIWZ7jova+ro0pscebi9zZCkPFxcRTihxBiqggs&#10;LL6oxA+OmGFRRiXS8Hwh8DhaC7yc6ZjGqeeyV4k2qjW4Ty3MOFmbCi+uRee4joyHg6WI6GEhidOY&#10;cVQNiyUczcJRNQFcsN/Lme7DHv4c5cI1ZrxdRCozb9oXCzMsOgnhifbB/SzQqCJpaI/21kKA8uRr&#10;eDoi1M8Dof4e9H32oO+xN82zp+diKyJoeA+SMCOZZH+NScKMZJJJJplkkkn2L2+crqi0+BqyUuKR&#10;yZEzshrITtKA8nEtZN5pgsx7DZH5oBYyHmgio1Kg4cgZkc7sZRUSVZ5r0AiSWaTgVFkq3gshHwkx&#10;lX1/FYVpf1vU+GeoKnB8zD+byoyFkurW+9/ivxJmqhNPGJ5X9Tm8E14qo0XUxx/z/z9ihtfkFGP/&#10;GCJiRtybCpUYw8IL3yPDx+o+dZvhCJmmRHO61xZES6JVJZUiTFp7FKdyREwnulYXguvAdKP+noQO&#10;9euhKEUfRcmGKEoyQWGSeWW6MiuUpqooS7NEmYz65KYoUvQSFMv1UCjrhgK6Vp68HoqzGiJb3gN5&#10;yskoL/4VeJNNPwkkIUYyydgU/6aCjNrU95QtO4GCjF+FMFOsPI+C9PNIe3YMl8+sx5avx2HO9HBM&#10;nxgiRJp5M6LeiyPkmdnTKoUYIcaoPIsvU8cHYioLMBNV7ckswIzxE5ExE9VeRMl4E14Yx4zwFIIM&#10;M2qoSpwZO9xLCDac3mzW1DDMnRFJe4rC3OnRIoLnm/Xj8OvR5Xhyazeykk7Qz7VzKMm5jFzFWZHi&#10;7On9H/CAzt26tE3UoNmzfQ7mzeqLqAguHq4FG7PucLTRgrujnkqUcekFT2c9+LixMGOIEG9DIbQE&#10;sjDjoo1gjpqhY38PfTHe3VGH0Ia3szYCWbTx0kOotz7COFrG1whhLKwEmCAy0ATRgaaICTRHdLBK&#10;mAl10UGUU0/089BGP59e6BdkjLgwU/QOMkGoryH83fTh6aQDV7uecLDsBhvTzrAz7woPh54I8uCo&#10;HdqnYw84mHWEg3FLjPVviAOTa+D2Fxp4sq4GHn6liTtfauD2Cg38/nkNXFhUA+viayLGogZ629TG&#10;8r618M1ITWxK0MTq/ppYFl0Dc4JrYJJfTYx0r4HBTpqItdZEuHltRFjVxQCH+hjm0hDDnBpggF19&#10;RFo0gK9xI7j1agonvaZwIOz1mhPNYNurOax1m8NSpznMtJvDuGcLGPdoDqMezQj2LWDWsxmsejaB&#10;PY1x0GuBKIcOGOnfGQl+XRDv2xUDfLp+KMz0C0dYoBd6R4fg4OEDKC/l1GWqyBh15Iw6Skb4onwU&#10;Vgo17PPzcpGXm4tXZW9x7tQ1eNiH4MvlW5CclE3v2Bz6zAZgSJ+J9Pn1x89HLuOXny8jMnQQPet+&#10;8HOJgbdLFCL9ByLIrR99TiPx+YINGNJ3Ih33xaDIcRg3ZDatewklBaW4fe0hJo/+BJtW7cGO9Qfh&#10;ZRuNJXNW4cGN57h4+g7GDJyFqaPm4vF9FmbywCnQstIzkJnxXnBRk1WJWpRhIUbtRZvOCSFH1JOp&#10;XpBRw0KMGhEpQ6iFmaz0NNqLAqs/W4wAD2chjLAww4Xwg+iYRRWOeGEhhsUTjpLhFGZO1lz7xfKd&#10;oMKoRA5HIcjwOkJ4oXkiQobgaBju5/MqIUQVocPjuF8t3DAsznAUDQs07DlVmrs915SxgjenMHOy&#10;pu8KCz68tg15VXoyL1dbBPu6iZRnQd7OQqAJ9HaDnwfXlWEhxg7e766r2iOjEmdUfe58X7RmgJcT&#10;7VUlVHHKsyBai8fwNf3d7YUoI0XMSCbZX2eSMCOZZJJJJplkkv3bWHnJfWTJxkD2Ug8ZSe2hTGyD&#10;9EctkPGwCbIe1kfmwzpELWQ9qonspzWQUynOVOUDoSZJE/kpNd9RVZz5WKxRw0LJ+1obf6Qord6f&#10;8of0UlWobrxARufTJGGmOv6nhRkhvvyfEmYYrgNTr1pK6X2rjhIh5v3x/lTCE819B42teixvirL0&#10;tihTtEeZvAPRkehMx13Id6Nr9iB6oiS1J0rTdFCaqkue6YXiVEMUp5jQOS7eb4WSZBvCFqUpdihL&#10;tSdsUZZmLQSZMpmZoERmQfuzIkyQL+uBbFkr5GY2QUl+a6SnGSIvZylev5JVfvslk0wy/oPav7Mg&#10;ozb1vWWlHEaOnMUZjji5iJLsiyLyJCvlVzy4sQv798zBJ3NjMHGML6aODxI1X+ZMi8C8GZGqCJmp&#10;YZg+MRhTxge+Z1yAEGImj/FTeWLiaD8hsLD4wmLLmGEswLD44iHaY4Z5YOQQN4wY7E7eHSOIkUM9&#10;hEDDUTQcUcPizIxJHIUTLsSZT+b0w7JPBmLdimH4cfdsXDuzFi/vf0d7/wVFWedRRPeTmXYayU8P&#10;4und73D/xk7cvLgZp4+txNb1UzBhXBj8fc1hY6kFG4vucLXXhrerIXzdjeHjbohAbxOE+BE+HLGi&#10;J8SZIK5Fw8eEn4cBjeXxBgigdjD1hfqbIDzAFBFBZogkooLNERNqIegdZonYMCvCElE0LsxVB9HO&#10;3dHPrSf6ePdCjJ8RIoggLwN4OOmIiB57y+6ws+gGB/Iutj3h6agNTpvmZtcDNmadYazfFnraLeFt&#10;0QQr42ri6lJNvNyogbStGpAx32hAsU0D8m808XC1JnaOrinElz1jVcepmzWRTONfrNXEo1WauL1C&#10;E9c+1cTFxRo4u7AGflnYEofn98SBObr4aa4RDs7Rx/6pnWmdplg7qB4WR9XDFP/aGO5RG/FOdRFl&#10;3QCBZizYNIS7QWO46DeGY6+msNNpChvtprDWbgJb3WZw1G8JR92mcOzZEI7dG8ClZ33E29TDXN+6&#10;mBPQCLNCWmK0d+sPhJmBfUIRFeKHvr3DcOTogXcRM2ohpirqlGYqUSYHBRw5I4SZPJSVvMLlc7cQ&#10;7BWLqKCBGD10JkI84rD965+w7std8HaIxI7NP2HNl9sR6N4Hk4d/Ag/bCEQHJGD10m0Y2mcSJg2b&#10;gxsXH2P6+KUYHT8NKz/ZiH5ho/DTnmMoLajApTO3EB8zAV9/sR2/nbiJYNf++GLR1ygueIudWw8i&#10;2KMvBkSOpO/SMhw/9Au9p5kiaiYzQyXOZGaqfFam4p0ww1EyQqChfhZilDQ2W0DHop4M15WRfSDO&#10;vBNhuE0IAUae+l6MqUp6KnKVCmxauxJB3u7gSBdO+8UpwzjKhYUVdfSKSoSxEFEsHwszLKyoxRa1&#10;MMNeLbpwTRkeqxZCGFVEzfsx7NWiDHvuY1GGxSBPcWytqi1DXogxvIYzXadyPteH4T34eTiKNGUs&#10;qAiojz1HunC0jHo8izS8X27zPsQYd55jTz8HWIShe2Ehh865O9FzsDWj+7AW6dP8XG1FhE6on5sk&#10;zEgm2V9kkjAjmWSSSSaZZJL9W1lFRTLyc3YhI20CUp9bQfGyO9IftYTyEYszHDlTF5kPayPzUU1V&#10;zZnKtGaMOormHYnUT+QmaSIvmeG6Le+FGrVYw/5Dceb/tzDD130vqvxPUFXg+Jh/F2Hmz1DXmPlg&#10;rUrx4m/x10TM1PtTqhNlmBJ6PwvT+L2h94qOmWKZOjVZU5QqmlfSopKWghJFO5rfBaXyruS7Ez0I&#10;LZUIk6aH4hSG68UYoiTVGKUppihN5fowLMbYEPbUdkBZqjPK0lwIV5TLXAhnwoHWsKb1WJAxpP3o&#10;0/tthqIUB+S+NEfGy65Q0rUzU+yQkzkWJcUH8PZNbuW3XjLJ/rON/5AWHx//7o/AzL+jIKM29T2m&#10;v/wJWSlHPhBnSrMvoTTnEvIVZ5H46CBOH/9CpDabPJaFlgCVODIlVIg0M6nNETKTxwdiIp2bMMYP&#10;EzgaZpQPJoxSRcWwHzvCG6OHeWLkEA+MGOyGYYNcMWwg4yLEGIb7EgY6i76EgTzGHcMHuwrBZnQC&#10;R9X4iGibyWMDMW1iCObP6I1Fc+Pw2eJB+OqzYfhm3Vgc3DcXV86ux4v7PyArldO0XUB++jnIX57A&#10;iwf78fj2bjxggebCFpw8+DlWfTEaQwZ5w8NVH652uvBzM0agjzl8PUzg72WCYF9ThPiZItjHGEHe&#10;hkKoCQ+0QESQBcICzUWbiQy2QEyYFWLCrREbaYM+UbaCftF2griqnvqjA80Q5qaDMMeuiHTshmBn&#10;Hfi79IKXsx5c7HXgYN2zsh5OT7jZaQtBxt1Bm467w9K4I4z12kFPuzV0tFrBVL8N4txb4OshtXFy&#10;lgYuL9LA78sZTVxbqokLn2ji9FxN/DBRE1/Fa+LbEZq4s0ITmds1kb2L2En/d/tWE8pvyVNbWUn2&#10;3lpQft8dmfvtId/vh7T9oUj7zgepu4yRsq0VXmyug0frauH3L2rj4rJa+HlebXw/pQ42j6yLVQPr&#10;YElsHcyJqIvJgfUwyrcxhng2xQDXxujjWB8x1vUQYlwXXrq14NxdA746GhjvoIEvAjXwTV8N7Bta&#10;GwtpXlVhJr5PKKJDfNGvdxiOHzv4B2FGncpMDfeJFGZqYSZfFTVTVFiKOzefYOzQWfBz7o1R8bPw&#10;485TSE8txv49p+BuHYovFm3Cqs+2IcwnDqMGzoCDWQAG956Aw/t+w4LpX2J4v0n46bvTGDNsHgbE&#10;jBXizqDe43Dh1A0UZJfi8tk7GBw7CZ/N/wq/Hr+OmIBhWDrnS/ouXUG/sJHwdYjAtOEL0S9kBGZN&#10;WIjHd59CmZ6NTHkGMhTpyOTomXTyLNJkKJBFKNmnc/0YlTijpDaTTeNUvjIyJkMuRBh1NIxanOF2&#10;5keiDB+rSEGmIgU5WXLs2bERYf5e9H2wBEeJsBjhIQQRTi2mEklYMHGj8yyWqEUZ7lcLLiphQyXO&#10;qAUatdiiho+5Lg2nM+M0Z1Xn83g+5vU5PRnvg68T4O5EqMQVf45YcbUTET0cueLtZC0EGvX8qjVn&#10;xH7trYRnsYVhQYejYvg6nHKN5/Be1ftmYYZFKY6QUUXXqIQZH57rwiIQ7ZHvxcFSRMyE+rpIwoxk&#10;kv1FJgkzkkkmmWSSSSbZv529ffsWFeX0C1z650h55oiCFC0UvmiNvKdNkf2oEbIe1SNqQ/mYxRn6&#10;hf4J/SLPcG2aZ+9RsljzUgULNGqRpipVxZqCNFUEzd8SZv4W1Qov/xV/gTBTUo3o8PfAwkV1gsbf&#10;Q3X7+K/47wgz1a2nprr9Mf9bwkx1a6moS1QvvjBl8gbVUiJrRO9OY7qXJrTvZgSnJmuFEkVroi1K&#10;5R2IjpV0JliM6UZrclRMT3qu2vSMGB1CD8Wp+pURMcYoSeFaMZySzBplqTYoT7MnHFGW5obSNA+U&#10;ybwIb5TLfAgvwhPlcjfalyPtwZL2ZUzfIx3kp/ag7y35F4bIfWGG/GQbFMh6oyz/R7x5XVz5TZdM&#10;sv9s+08TZNSmvlfZs++FOKNMOYI82QkUZvyGIuV5lOZcFOIMCzXpiT/j90vf4NvNkzBraoiIXpk8&#10;PkBEyjAiVdm4AIwf7YexXCdmhBd5b9FWF/QfNcwDI4a6IWGQO4bGu2DIAGfCBYP7q7y6PTDOEQP7&#10;qXGiPkckDHBCwkBXDBfCjUrIGTfKl64dKlKaLVvQH6s+HYpVyxOw8tMh2LJ+Ao4fXI5bV3Yg9dlR&#10;5MrPoCDjPLJSTyP5ySE8u/89ntzZhwc3d+Lq2c048P1SLFnE9WfcEBFsgSBfM/i4GcPbzQj+XqYI&#10;9GZYpDFBWIA5okOtERvBwosd+sXYI663A/rHOmJAHxXxfZ0IZ2o7qeDzPK5SmOkbaY3IAFrTVQd+&#10;9j3gadsTzlZacLbRhiPBogzjZKMFVzsdEcnjYNENZoYdoK/TFtrdW0GnRytqt4GpYUc4WnRCgk9L&#10;fDWwNvZP0MThKRr4aYIGtg3VxGfRmpgbrIEFIRpY1VcTP4zXxLUlmni0mljDUTIagserNfDkKw28&#10;+FoDSRtVkTZZu2og+4cuyDtoi9wjPsg9FoLCo04oPdwF5YcaEDVQ9pMmSg7URPH+GsjbVwtZu+si&#10;bUcjvNzSAk82NsW9tY1xfVV7XPxCC2c/74Ffl7TE8Xm18OM0DeweXwNbRjfBupEdsGF0J3w3qQWO&#10;T62Hqwvr4eGyWjg6TvMDYWYACzNhfujfJxzHjh1GacmHQkzVdGZqwaaoKFdEzKhrzLAwU5BfiJTE&#10;DKxcshm9g4fj0L4zyJKXoCDvNU4du4oQj/5YNGMVtn69H14OkQjzjYe9mT+C3fti06q92LBqHwZG&#10;jcOurYcxZ9oX8HKMgrttOD6ZvhLyxGxaKx93r7/A+IT5mDxqHn7c8zP6R4zFp/O/wuXf7uDr5d/i&#10;h21HceP8Y0wbsxTD4ybi5qW7NC8HihQFMmTpyFRkICM9XYg0GekKZKbLoVTIka1QCTEcIcPHWYSS&#10;+tiz0MLpyaoKLtxmUea9AENUGZMhS0GGPJk8IU+ivmT8sHsLwv09RWSMiEypFFVU4oVKZGEBxd3e&#10;Gm52LHaoomTUwos6LRiLGyygsOdjNTyGRRYWSTydKtOOfXSePc/jdXl9bvMcFkP8qM01cBhuh4qC&#10;/CqRhKN4eD7v25PW56gaFlX4WioRyaKy0L8qVZko/k9rMGphRuXtwHV1QnzchPDDBf4DPVkQsleJ&#10;NV7OdN5F3L+ztTk8aF2OnJGEGckk+2tMEmYkk0wyySSTTLJ/W3v1KhvFOZtQkOqFkmRtFLzsjOLk&#10;9sh/0Rw5Txsi91k9KJ/UQOZjDYFanFGTxeLMC4IFGvJCoKki0ryPpqmBAo6aSWWBpA6KOBKhOhGF&#10;qE6Q+Xuobi3BO2GGRaH3Kbj+Mf44rzpBQs2/izDzYSH9KvBccc3qr/vx3orlqvRm/7UwU/MPe6gO&#10;FoaqUt1aKjgqpgFK01SUpDWsRNUulTWqlhJZU6IV7bkN7bkNSjkShtOSKbqgXNEVZfIehBahjTKZ&#10;DsrSdMnrCUpl+pUYEIZ0HRPClDAXYoxaiKmQOeOV3BWv5R54rfBChcKPjgOo35+o9HI/lMu86Zw7&#10;XdeR9sDCjD7yU3siL6UTCtI60vetG92bK+1xHF4V/Qq8raj8dksm2X+u/acKMmpT33Pak92ESpzJ&#10;ZnFGfgL56adQmHlOpDUrzb0k4JotT+/+gEP7P8Gi+TEYN8obkziCZnyA8CzKjBnhjRFD3TF8iKsQ&#10;YVRwWjI3DBvsgqEDnYX4MqhSfIknBvR1QP8+DuRVbe4b1N8FgwewiOOBkcN8MG50IKZMDMeMKdGY&#10;OS0G82b3w7LFQ7FqxSisXzsBO7bOwr5dC/DD3k/w/Z5F2P/dUhw+8DnOnlqHh7e+g+LlSbqvs8hX&#10;nEN22m+QvTiGlw8P4Pn97/Hs7j48/H0PLp/ZjD3fzsGcmb0RE2kHbw9OZ2asipwh/OjYz9MYwT6c&#10;pswCMeE2iIuxpz2rRBgWY1iU6R/LQo1KrGHPwk3fKBv0DrcSUTXhgeYI9TNFoJcRPJ16wd1WG/ZW&#10;PWFt3gO2Fj3hYKUFR2stOHAaM6vusDLtAqNeHaDbsw16dmuBHl1bQLt7axjotoOZQUeYG3WCpVEH&#10;RDq0wqzgevg8pgaWRWliim8N9LcjbGtgmq8mNg/WxK9zVJEy977QxO3PNHCL4Miam59q4PoyTVxf&#10;qokb1L61QgP3Waz5qiYefd0EDzd2xeOtpni2wxIpO7sgfWdtZOyk/9/t1kTOHmIv/R/uOw0U/UDs&#10;r4GSn+qj5GArlApaovhwTxQfNUDJsa4oPUz/fh7URMGPGsinsdkHuiHjoCMyDrkh6ycLZO3XQd6P&#10;XVB8oAVy9zb6QJjp3zsYIf5u9A7F4OTJoyipFGbU6cqK1GLMB+SgQIzJUwkzubnIzSafU4If9/4s&#10;RJe9248gJ7MYyowi/H71CUb1n4ZpoxZix4YDCPWKh6d9JBEBT9twLF+wHtupn483f/Udtqz9AU5m&#10;ARgWOxmXTt1CprwA8mQlUp9nY/GstQj26IN50z5HXNhorF62CUpZIVKeKZH8Mofe2RNCBFo6exWS&#10;nyqgSMmELElB8xVIT01Huoy8nFAwclqbo2DkyJKrRBqVGFMVmUhTphZgWHSp2v4zOFqGxZl0WSJd&#10;+zl+2LUF4QEcMWPxTqxg1FEw3McRLJzqzM2O0429j3JRiS02oi6LiEShPrU4836earwQdyrHq4Ud&#10;HsP9PCfQ00WkGmMBhkUSnquq62Iniu2zKMP9XC+GC/W72JkTZmJ9Fla8hEDDUTjqa6jEGb6GWIfm&#10;+7tzmrKPa9xYi/Oito4X15Nxoe+9C/XZiWuF+rkjIsBTpFFztjEVKd786HqSMCOZZH+dScKMZJJJ&#10;Jplkkkn2b21v3xahovgkSnM3oEQ5H7kpPkh/qUO/GLZCrrwuslM0kfFCAxlPNZH1kH7RflALOQ/q&#10;IO9hHeQ+oV/an2mINGec2iwvsbL2DPl8bguvifykmihMqoOCxHpEfRQm10VRSh0UJddGUWotFKfW&#10;BhdcL07hP6bXIeqB00mVypn6RAPqI+SNiKYqFM0EZYrmRAvqa05zmqFY1lRFWlNamyBfmNoIhSl0&#10;XSa1HvnKtGhCuFHDYhGLRu8R6axSG6hI47kEzRHQHBU0RkDjK1EJM3wf/xg8j+ublNB61UKfR/Xw&#10;nH+OUrrPauFzfwpfkz4jhp7B30LUE6LnyHC9l1J6jqX0/FTXYVGlJn12Nd4jY1iAUb0jxfQ5FdP1&#10;WPAplKsoege9PwL6vP4Afab0bIoUNF9BexA0IBqhRNGYaIqSdI6EURfoZxGmraBY0YHmdUVRejcU&#10;M9QuVnSh8d3oXSPk3VXCTJpKlKlI0ScMUZZqRMcmKJOZUtuc7s+anoEj3Y8reU+6Jx96Z/1RlhGI&#10;8qwgIhhlwtNxuj9eKQLwOt0Pr9J9yHvhtcIdFXInmmeNghRT+h4ZID9VF4UKPdqbHnJkvvS9XY2K&#10;/O/xpuwOfZul4v6S/WdbdYIMH/+nCDJqU9978qO9SH28V4gzmYmH6N/3Y8iVnUBe+mkUiUL6F+hn&#10;yEWU511GkfKSKKh/4fRarFmZgIlj/TCaC/YP98SoBA8MH+KGoYOchQCTMNgVw4e6YWSCF43xxZhR&#10;/hg/JhATxwULkWXa5EjMnB6LeXPisGjhYHy6dDhWfj4Ga1dNwMZ107F102zs+GY+9u5ahP3fL8eR&#10;n1bi5NE1OHViHc6c2oRLZ7fh6sUduHl1N+7d/B6P7hzA43s/4en9Q3j+8DBxRPjkZ8eQlXIaefJz&#10;glwiR3YGGSmnkPL0CBIfHUDSo5+Q+PBH3L+xGz8fXYUvvxiNhCE+CA2wRIC3Ofw8TOHpYghnR324&#10;El5uRgj04RoyVogJsyGsERVqhfAgC4T6m4n0Z8G+5ggL5HRnlgikNgs97k4GcHHoBWe7XnC01YWd&#10;pZYQZCxMu8HCpCuszLrDmtpWJt1gadIZZgYdYKjbDjo9W6Nn11bo0bUltLq1gq5WGwFHzXD0jIFu&#10;ezhbdUW4S2eEObWHp1UbWOq3goVOU8Ta1MHyqBr4YUwNnJquibNzNHGemauBi/M1cPkTDVxbpIlr&#10;izVxfYmmEGnuflEDD9fUwKO19YmmuL+2He5+rYsHWyzweIs2nm5qjqdf18TT9TXx5Ou6eLyuLvn6&#10;eL6xJhI314BsRyNk7GmNrL1Nkfsd/Z/op1YoO9oWFcfq4vUJDbw5qQH8QpwmzncErroD192AGzaE&#10;OaEN3OxKvuOHwkx0IAI87BDfNxw/nzzyoTBThYL8bMG7Y9GXg/y8bOTmKJGjzEZRXjGuXbqPPuEj&#10;MXn0QsiTOY1YHpKfZ+CzhesRFTAYG77chTmTVsDTLgKj4mdgSOxE9A4ZgrWfb8OsMYvxy0/ncebE&#10;TcQEJog0ZqdPXEJGWh7SXmYiW1GIH3f9jGD3OPg7x2Bg5Bg6Po4CZTnO/HITo4bNhKtNECYNnYcb&#10;5x8iPTUHaYkKyJLk5OVCnOHomfQ0uRBoFHLychkyFQT7qijkgix5GjKrCC7paSy2VMJt4l1/FTha&#10;Jl2WBEVaIpKePcCPe7bSu+0NF1uLd2IJpxvjthAzPJwqRQw7eDiwkPH+PMOCjVqQYWGF5/M8Psci&#10;CQsvfKwWYbifBRpuq8cygR7OQoAJ9nIWkS0crcLRLpyCzLdyXICns4hg8XCyhq2FIa3BdWdU1+QI&#10;GvW6fA11PRnuY3iMqoaOs2qvXEdHCEXWYk0vF7ofIpCuz8IMCzUh3m4I8nYV+3CzM4ejpTE8hDBD&#10;e3axkYQZyST7i0wSZiSTTDLJJJNMsv8Qe4u3b/JRUXIBhdlf0C+JYUiTOUKW0oZ+Ca2HnOSayH1R&#10;CzmP6yD3Hh3fIf+wBnKeaiCPyH2ugXwWZV5qooDFGBZqXlD7RQ1q11LxvC5RBwUva6MwsYagKKkm&#10;imhtFmWKU+qIP8iXiD/esxjDUQ2NUSJrQr4Z9TcnWghK5S2prxXK5G0E5Yp2RHvhy+QqSmXtiXY0&#10;vzXREsU0r5jWKEpthqI0IrUJeSK1MfmGArUQU8A+rRGKZE0roXECTnHF/TRezjQg6lcKASqKWSyR&#10;cRqtP1JG5/8MPl+Spn4Gf0QVAVIdfO5j8eTv452o8wdPayqIP/hK0SWNSK1P/mNYQOPPrSGNU/UV&#10;09hiGlusjlqRcbowuicWouQ1CE3hi2UERyOl1qF3oh4Kk+k5JzWhz6MR8ml8Pu2tgPbBFNI7WUjP&#10;nilS0OfwB2huOpHZCMVZTYimKMmi9yerFUqz2hIdUJrRGaXp3YiehI4KhS5K0vVpfSNBkcKA0KPP&#10;VYe8FoqJEq4bw4X7U/WFGFOeYoryZAuUc0SMzAFlMifqd6V32IeeRRB9tuEol/dGmaIPytLjUJ5J&#10;KPujNLsfSrJjaS/ReJ0VgbdZQXiT5YXXmfZ4pTCl69A1U3uItGW5KXr0HTSFMsUPObJY5GcMo+/q&#10;Gfravqr8/kom2X+u/Zkg85/6BzT1M7h2diNe3tsN+bMfkJF4EHmpx5Gfdhx5MvKKU/TzkevOXBCp&#10;zVic4fRmyrTTuHd9J/bsmI0li+LxyYL+5Afi02VDsWL5cKxeORbr107Clg3TsWPrPOzduQg/7P0U&#10;B/evwLFDq3Dy6Dr8dnIjzv+6FVfO7cCNS7tx+9p3uP/7fjy+w+LKYbx4dBxJT08g9cVJyF7+gvSk&#10;08hM+Q1K2Rlky88jT3EBeekXUZB5CUXKyyjOvkI/K5mrKMnhYxVFTNYFFGTQeCHKnIVSfhY5GeeR&#10;TWvJE08i6ckhJD3+CUmPDtK199OeNosonPGjOULDEn6epkKMcbDThY2lNmyttOFEbU9nA3i5GsLD&#10;SR+u9r3gaE3nzLvDyrwb7Ky1hIjj6kTzbPRhaaoFY/0uMDHoClPDbjDU6wzdnm2F6KJLcIoyQ532&#10;MNbtAGO9DjDV7ygiYkx6dYCBdlshyHTv0gLdOjdH187N0KVTM9E26tURzo6G8Pe3Q0ioK0Ii3AlP&#10;ePnZw8FWFx5mzRBqXgu9LWsgwUET07xrYFGQJlZEaWJdX01sH6SJfcM1cWC0Jg6O08DxKTVwdl59&#10;XF3WBLe+aI67q1rizqoOuLmmF37f4oJ739jj0ZYueL6+Nl5sqI9nG5rjyfrGeLqhJZ5vboKXm+rj&#10;5eamSPqmNZK/aYCULRqQbdNE+k7iWw1kkOdIm+x9Gig8oImyE43w5kwv4JI2cL0DcKsjcKcLcK87&#10;cLvdB8JM33Bf+LvZYEBsKI4d/QklJXmVqcoq05UJslFQoERBPqMSaPKpnZeXhbzcrEphho6zcpDy&#10;Qo7vvz2O7ev307umQHqKEkpFAY7s/03Uh9m1+SAu/3YP67/YhVNHruLkoUvYsmYvrp69gwc3XiDx&#10;sQyJT9Kxa9MhTB6+ED/tOUnvZz69sxlirZcPZdjy5R6M6T8NW1ftoXc7CRmpeWLNZbO/wqqFG3Hz&#10;wkMhCqW9zEDqSxZlZJAJYUYORYoMitRUKNJSkU4oZGlQyGVIJ59BnvlAoJGlIkMtuMiS3oktijT2&#10;KvicIrXqsXpMIlISn+Dxves4sHczokK8YG9hBE4jxoKFqg7Me/GFRRE/dyd4OtoTqmO14MKoU4Tx&#10;HDUchcLiilooYdSRMgyPYYFE3Rfk4YQwXzeE+rghxNuV1rOFn4iOsRHCCYslXP+FhRUvupajNX1P&#10;aS/ezrwnVR0bTn+mRiUKqVKvcaQL9/FcdcTM+/3Y0F64To49IoN8hOc6NcG0h4gAbxprB1cu/m9v&#10;AWe6ppudhWh7OlpKwoxkkv1FJgkzkkkmmWSSSSbZf5y9fVOC1xUvUFF2B/nZS5GRYoislMZQptRA&#10;XooGsjmV2WNNKB/VIV8P2Y/rI4fIftyAvJq6yHlSG/lPaiL/aQ3kP9dAAYs3QsDRVJHIIk4t5CfV&#10;JeqjIKkRCpKboDC5GdEcBSktUZTSmnwbFKa2RmFKc4LOEyIaJrV5pdjSAipxpm2lQNMOFelMBxUZ&#10;HfEqsyP59iin/jJOTSVqhbRBsawVitLoOoIWdB2+bjMUpNIe0hqjQNagGuqjUF4PhQrygkqhQFBX&#10;Jc5USbNWlRKuYVIdHM0h58gQdYqwfwROIcbp1f5xCuV/7qs/p4pU4b1yNIzqXitFKfLFHOGUXnk/&#10;9GxK6FhEq9C9s4gliujTM2Qxq5jnKDjNWR2ay/fOz6Ipfb7NUCJrh9fZ2nidpUvjOyCfPo8Cjn5i&#10;QU1Gn7u8Ba3BBfdboSS9OtqghD7v0qyuKM3sUYkWyjJ1CF2iF8oyDAgjwpjeCVPCjDCnd8kKZam2&#10;KCVK0mxoL4SIfrEkrOh9syb4nANKUl0INxqriogplgfTPYTTGlEol/dBhaI/XqXH47ViEN6kD8Wb&#10;jGF4mzFc8CYjgfqG4C2de0tjX8sCUC6zo2tooVDWEoWZ9H3IaIrMlE7Ildshj8aXFZ/Aq4rnePNK&#10;XvltlUyy/1yTBJnqTf0sNq0ag/MnvsSLO7uRmXgQBfKT9DP3Z/r5ckIINPmyk/Qz5lcUZZ2tItBc&#10;EUJH8tOjuHl5Fy6f347r5IW4cmM/Ht0+gKf3DuPFg2NIenQcqU9PQvb8FygSTyMz+Tf6v8IZ5MjO&#10;I09+EfnpF+nnGIsnl2l9Fn6YKyjNvYIyuk5p/iXiosoXXEJZ4VW8KryO10U3yd945wUF12lvV8Ua&#10;XBuHKc29jJLsS7Q+X+sC/ZxkYeYMstPPISfjHLIV56BIOYVEjp558hNSnh1E0uODuHXlW+zeMQ9D&#10;h/jAxVEPDja6QpCxMteCuXEPWJh0h5VZD1iadYO5STeY9OokBBS9Hq2hy1EsOm1hbthZpCHr3qU5&#10;2rdugNYt6qJ9m4bo0rEJHTdEmxb10K5VfXSgvs4dGqNnl5bQ7dEG+los0rSDoW5b6JPX69lGCDOc&#10;xqw70ZPp1gK9tFvDzaEXYqNdMWJYGMaP74Op0wZh1qxhGJIQARc3c/To0QotmtVF3Vo1ULemBprV&#10;1UTbhhro0kwT+m00YN1JA55amgg10kBvCw0MsdfErMDa+KJvA2wd1gz7JrTGD5PbYevodlg5qju2&#10;z9LDqUXtcPOzhri7qi3ur+uOJ+u74Nmm9kjc2gop3zQjmiNte1ModtSBYruGgFOfsTDDbTn37dBA&#10;1t5ayDvQFCWHm6DieC28OaWBt2dq4e35xsD5Znj7W90PhJnYMG/4ulihb1Qgjhze/67GjIiKEXVk&#10;OEpGhUqYUSI/L+sdubmZyMnOQnZWFpSKTChlSsiTMpH0VIa0xHQokjORKcvGy8dpuHLmDh7eSqTz&#10;uUh6kkHnsyFLzEHaCyW9L3nISMuFLInayVlCoLlx8QG994k0JkuILGkv0yGnc8/vJ+H62Tt4cieR&#10;1shAynMFkp8p6LuRitRnGTQ/m/oVNJ6RE7SXJJUwI09JgyKVSRHIU1MhT5NBLkuDXC5DOkfIiCiZ&#10;NGSwKEO8i4T5QJj5EHnqyyrHNCaV9pb0DM8f3cGD3y/i6HdbEBngBitjeu+tTOHuwCnEHEV0CYsd&#10;6lRk3OfpqI6a4eL8qogX7meBRR2toiqeryqqzyKHWqjhNXgMe7Wgw/0smPi40Hgay9Ey4b4e1OY0&#10;ag4IobU8HC1FKrE+4X7gtGIcIcNzxVocLcPRO06cuozFmcrUarQP1bVUqc1YnOFj9T54jEDsxU5E&#10;yfSO8Ed4EL1ztI8AT0dEBnqJmjM83sXWTAgyzjZmcGJxhtZzszeXhBnJJPuLTBJmJJNMMskkk0yy&#10;/2h7+yYXJYX7UZCzEjkZQ5Hxsgfy5U2Rk1oPyhd1kfmUeFIfWY8aIPNhQ2Tdb4TMe+QfNITyYX3k&#10;cMqzRzWR91gD+U+JZxrIe66BnBeEqEmjSdSmYxr7sjFyE2ntxGZEE+Qk0XFyI+SkNBDXy0upj3wh&#10;3qgoTGmMQiHQNANHwryPommNMkUblKezUNMWFRmdUJHZmehS6bu+ozyjC9FJUJbekeiEUkVHogOK&#10;Fa1QqGhCNCWafURTFMibEOzfU8hwVE1lBM7HFMsa/SlFsvo0txZR+x+EU3zVJF8pqHzs/8a5AvIF&#10;7D+iUFELRem1q6EOwSnCWFSp/3dRnM7QvRNFcno2crpXAbebECy4MK3oM+xMn21n+hz1gHw7INee&#10;Pk99OteF9tsZJYquIsqlLKM7yjK7o5xgXy0iCsaA3gUTaptWwuKLhYBrtqiwIqwr4YL81ihLsSSs&#10;CFuUpdqjPNVJJcKkuaNE7otiuT+9H8G09zB6HhF0b9Hko1GgYB9L1x9A71cC3maOIsYBmeOBDPLp&#10;YwD5cEA2GEjtD6TEkg/GqzQnlKaYoihRj+5fCwVpulDSca6C1s/9AiUFu1FR9p+Vjkkyyf7MJEHm&#10;b5v6mSyeGYsvlwzG8f2L8fjmt8hKPEw/q35GScYp+nl6UogzuWlcQJ/anN5MeQ5cc6Yi/xrK86+j&#10;NOeqiFIpy7lG7Wsoy6V+8q+ov4LaFXnX8YrG8Xi1r8ijMdQv5tCYUjou43EFNwmVwFJRyNC4wiso&#10;LjiPovyzKMz7jfw5lFFfRZFKlHld9Ps7cUbsKe+qEGTy088RNCfjAoqF6HMJRZmXkK84L8QYpeKs&#10;CvlZZMp+gzz5FyQ/P4KkZweR9uIwUp8dxp1rO/HN5umIirCDpVkPWJhpwcK0J8yMuovoF8NenWCo&#10;1xEGOh2EIKPTrQW0uzaHbveW0O/ZEoZaraHXvTm6tG+Idq3qoa2gLtq0JJrXQ7vW9dGxTQMhzHRs&#10;2xBdOjRBt07N0LNLCyHE6NA6XFuGxRmTXu1FajMLw46wMu4EG9POcLDsCl8XXUSFWGBAjD2G9HPB&#10;iMHeGDsiCH37usHSvDs6tmuEli3qoU6dmvR5a7773N+33/fV0NRA3RoaaF5PA12bacKoY0046tSG&#10;r1F9eOrXhnl3Dbga1sA43zpYEVsHW4a1wJ6JnXF4Vif8uqAtLi9pjFuf1ce91c3xeF0zJG2qB9k3&#10;NZDOwsy3GsjcpQElkcXs0UD2Pk3k7q+Ngh81kfc9/d/ve649UwOFB+oQtURfVWGmT7gvfJyt0SfC&#10;H0cOsjBTgKKiyigZ4mNhpqook5+nFMJMbnYGcjIzoUwn5CzQKJFJXpGSgfTUTCKD3gcl/V82X6QX&#10;kydlI4N9cpZAkaxEWmIm0l6yAJMFWWIG9WciQ5ZLY5VCeJEJkSeD1mShJwtZ8mzIqc0RMakvZPR+&#10;ySBLpnGEEGMSFTSX56lSmXEKM0UqrZEqR0YaIZMRLL5wlAwdE5mi4L+C7oNR1ZhRZsioLUN2pVdm&#10;pBGpyE5PJZ8CZWYKsjPpmNo5os19yVCkPcPzx7/j+qWfcXT/VqxcMg1TRicI0cLG1BAutpZCjGDe&#10;F9dX126xg7ujDWErIme4n+dVjUDhFGAc4aIuws/nuZ/Pv2+r0ppxW1UjxlaVDo3W8a+MtOH53Mfj&#10;uLZMqI+7qGXj4+qAftFhKpHF6X0kjo+rWpxRoTpnA1euRWNrpuqjYxZpWFTh+1FF11iI9QO9XeBF&#10;11RF6DgKsUYlIKn6uMYM17Zxd+BnohJ7JGFGMsn+GpOEGckkk0wyySSTTLJKe/uafknO2Ui/7EbR&#10;L5gGyFN0Rn5aS+QlNxOCivJpQ2Q8Ih7WRxaRLaiDnIc1kftQA3mV5DymX+CfakL5TBNZz+gXePLK&#10;5zWR9bw2lC9qIyuxFpQv6TiRzifRL/kpNJ7ITa6BPI6uSa6H/KQGKEhuKChMYaGGvBBrVNE0xWkc&#10;daFKe1Yia4NieQeUKDqiJL0jSjO6oIxFmcxuqMjqjldZPaqgJajI6inOl2Z1qaRrJdzXDcW0RpGi&#10;E8H+I+RtRVTHn1H8J7BA8V60qAZOn/YniJReRHX+b50rUKOoxv8pDZFP+8mXER/5AhZb0uk+mIxm&#10;9Jyq0hLF6a3fo6DPJZ1rurQnWHTpiVJFL/oMe6E4xRSvMpxEkfyiFHOUphvS56aPsgxD+lyM6PMx&#10;JgwF5ZkGVdB/5zkSplRhhhK5hQoZ8z7qRUTCyGwr4UgVe0GZzBrlcnNUyC3p+vYopz2Uyzyp3x9l&#10;inCUp8eiJCOO9hOP0swhKMlKQGn2cGIYtYegnPzr3JFA7lggezygnABksTgzAkiPB2RReJPsh1cv&#10;XfA60RavU0xQmqaNUrkefY+cUZASiwLZWJTm7sOrssd4K9KVvVV9CSWT7D/YJEHm7zP1s1m9ZBgW&#10;z+pL9MHuLdNw8+x6yJ/+SP9O/Uw/u34VPo/FmdRjyJMdQ376LyhSnkVZ3mW8KrqOtyW3ADXFN/GG&#10;eFtA/blX8SbvGt6IqBaGo1wq24U3UVFwE2W511GUfR2FlZTmsbiiEmZeV0bBVBReRUnBBRTm/gZl&#10;1nEoMg4hi3xBzhkRDaOGxZgiojCTI3HOIDOZI3ROED8jI+kXKFN/FaJMQeZF5GVcQLZCJchkpP6G&#10;9NTTAnnyz0h7eZQ4DHniEaQ+O4TrF7dg8ScD4OykKyJkbC17wtKsJwz1OkG7B9d5aYNeLJ70bI1e&#10;Wq1hyJEyBh1gbdwJtsadYWXUASZ6bWGk2wbGem1gRG2OrOFx+tptoNujNXp0aYnunZujJ9eQ6d4a&#10;Oj15jCqlmYVRJ9iZd4WTZQ+42GjBzU4LHg7a8HTUhreTDnzI+zj0gLdNZ3hatoe7RVu4mreGlUEL&#10;9OzUEJ3bNkDndg3RrmU9tGxSB00b1kbD+rXRoJ7K16tbG3Vq10LNGjXofWCRRs37709VampqoEld&#10;DXRsogG9djVg1a0WPHrVRpRVLQx31cR0f00sia6NDUPq4/sJdfHrvFq4tlQDdz7TxONVmni5XgPJ&#10;W2pDtqM50nc2hnJvPeR+Vxs5+2oge7dKvGEyCPmOD4WZ/tFB8HWxRt+IABw88D3Ky4tQUpqP4uI8&#10;FBflEipfQscs2BQVEOSLi7JRVKhEcWE2ivO5vkw2vT95yM8mlHnIzcxBTkYO+TzkMBm5lZ5IL0CO&#10;Ig/Z6dnUzqX/2+apkFNbzv0EjVfSuSxZNsHp0LKoP4v6lMiidqaMRR+uGSODglOUJXOKMq4do4bT&#10;k1F/qgyy1FRBWkoyUpJfICnxKRJfPMbzpw/w+OEdPLj7O+7cuoqbNy7g6tWzuHTxV5w9cxK//HwI&#10;x458j0M/7sb+fduxZ+cm7Nz2Nb7ZtAab1q3AulVLsfLT+fhs0SwsmjMF82aMw8zJIzBp3CCMG9EP&#10;wwZEY0DvEEQFeaJ/VBAG94kCCxz25sYiIoTrzbjZWQnP4gqLECxwsKDCUSZeLvbwdWUBxUFE1rBn&#10;EUOkJnNkscaG+rmgvlqgUYk9XPeFBRL1WD7HIgcLHj4iukYl0ARUijNqMUf00/X8PV3QNyoMEUG+&#10;dJ1KAcZZJQ6p1+N+hvtZ8GHhxcXWVIzl2jSu9uZ0LxwBYy72xZEwHg7W4l4ZVztLcc98bZ4j5tuY&#10;03Mxh6OVCWzNDGBppAt9na6SMCOZZH+RScKMZJJJJplkkkkm2QdWgVflz1FSsAu5ihjkK2yRk2aK&#10;3FQdZCd1Qk5yK2Q9b0DUVAkuT1RCTM5DDeQ+IH+f+u41gvJ+SygfNIXyUV1k05jsZxpQviBeEklE&#10;ooosOmaUL+gX+xe1kPuiJvLI572sjfzEuoKCpLooTKpH1CcaoCi5oaA4pTH5xiItWX5aK+TLWpMn&#10;ZG0FBbL2KErvhJKMLihlEYYoy+qBcmVPVCi1UZGlR171x38VlYJApgnKmQxjwrQSM5RlmBMclaFL&#10;dKF25/ekqyhV0PVYIKoGFo+Kufg8p1irhiLaf3UUEgVy8kR1/m+dy1cQf+YJ9ZiqvkDRBoXp7VCo&#10;aIeCKr6AfGF6exRn0v0QxVkdUZpF96vshFIl3buSn6+WoDRLm7x2pdchetEzNaZnRc8x3QplCjuU&#10;yJ1QJndFeboD9ZuLZ8xUZJr/kSyGzlWhPNMUJenvKZabVWJBWNFnYV+JI0rlzoQL4UbHzjTXmdZ1&#10;w6tMH1RkBBGRRD9iCF5ljCTG0PkJeJU1Ba+zp+FNznS8yZ6Jt8rZQM4sYioxDm+yhtLYvnQ/ISLa&#10;pjiV7ou+L2VyA1Sk66EwRQv5Kfb0+dPY7E/wpugg3pQ9w5uKNLx9KxXzl0wyNkmQ+cdM/YyWLxiA&#10;lYuHYNncAVgwIxZrPx+Gn39ahme3d4t6M6WZp+ln76+qCBrFSfoZfgJFGb+gJPs3VORfEoLL25Lf&#10;KwUa8izM5F/H6yw6l3kJr7KviOiZ13lE/jWCI2iuoTyXI204JdplZMsvIj31HDJSz1L7HP2/4ayI&#10;dslPP0Pt09T3C50/jpcvf8DDxzvw8NEOPH/8HZKe/Iikxz/i5UMVqjoxB/DywX48vrVPFPO/d303&#10;+T14fHs/kh8fFUX/uc4M15dhOGImPU0lzmTITkOR+rMQZeSJh6FIOoIXD3/Anp1zEBlpCzc3QwQG&#10;WcPH1wLGRl3QuQPXemkuhBUWVURx/u4thUBjqtcOloYdYWHYAWb67UWki7VJZ4GlUWeYG3YSwksv&#10;rfai1oyeVlv00m6PXjrtRQSOsV5HMcaSxR2TLrAx7QIHi+5wsekBd3steDpow8dJB36Ev7M2Ah27&#10;I9C2HQKsWsPHogVcDJvAXq8RbLQbwlK7Ecy1GsGkeyMYdGkA3c4Nod2xEbQ7NUIP8t3aN0SHVg3Q&#10;ull9NGtUF40b1EFDFm7q1UH9urVQp3ZN1K5VE7VqakJTUy3gsH//XWNq19BEwzoaaN1AA91baMK8&#10;iyb8jWtggL0GJnhqYFGEBjYm1MSeiU1wZH43nF7SCVc/b4YHa5sgcVMdyL/RgHxbDcgIrkmTuedD&#10;YSY2lNNK2SAm1AffbtuADPlzJL64h5SkJ0h6+RD37lzCpfMncfXyr3j+7D6ePb2D337Zj0M/bMS5&#10;0wdw4Pst2LNjHbZtWo3tm9dh68avsOGrz/D1muVYu2oZ1qxcitVfECsWY83ni/HVimX46stPsX7t&#10;CmIlvlyxBJ9/ugDLF8/Bp5/MwdKFc/HJnFmYO30qZkyegCnjR2HS2BHEcEweNwqTx47GhNHDMG7k&#10;IIwlRg+Px+hh/YUfM2oIJo4fgelTx2LWjLGYPmUkJo6lvrHDiJEYM3IoRg0fiNEjeHw/mheHUUPj&#10;MGJwHyQMiMGQAVEY3D8SA/tFYEBsOPr1DkVsRABiwvwQGeyNqGBPRAS4IdTXVRDk5YQAdxZPbOHF&#10;4oKdGb1LxnCy1IezpQGcLAypbQRXG1P4urB4wXVYaIwtixYsUFjSO2cHD3sbIXJw8XsWR9TCiahB&#10;Q7DwwtExnHZMDacy8yXP4gwLIyzkuNqzuEPQWqrUaDbwZyGF1nLn6BPqZ+9Fc9wdrOFBY90IFnlY&#10;NHGzMYezlQlcbS3onpxorxZwsDSBlXEv+r7o0/fFoNLr03dOHxZGukQvmBnoolfPbtDt3gk63TpC&#10;t0cX0dbv2RVGOl1h2qsHjHV7UrsHnetMY7tCu2tnaHXrDG1Cj451unVCj87t0bNLR3Tt2B6d2rVB&#10;lw5t0Kl9K0mYkUyyv8gkYUYyySSTTDLJJJOsOntbhvKS8yjO34nSgl3EVuRnToUyxQyF6Z2QJ6+P&#10;ArkmCtI0kMsiyxMNZD2sgax7dZB+uxHSbzVF5u3GdFwP2Q9rIfcx8aymiKTJekxjaTzXscl6UgPZ&#10;T2sT9ZDzrBZRg8YRzysFGiKfRZqXdVDAIk1ivUpUIk0BkZ/SGHlpjZFLXkXTSpohL7UFCmStaJ9t&#10;UChrS7RDEQskik5ED6IXShT6lRgKShVcl8QEFZksElhUYqUii8gwIrRVZOoIXlUijtXnPhpTkcnH&#10;fL56ymlsdZQRpQKdf4gSmlP8J5TQfkqzdFGaSXzg9cjrCSHlT1G+p1ypryJbHxXZ9Fyy6ZkpGVPq&#10;Z0xQnmVMmKKMnmdZpjnKM63pnuzoOdvS/TnQc7FDeboFQeeIMvZCqFG138OijoryDAsh8pSkm6jg&#10;yBkFR85Yk7dFKYs+6e4oU3ihQuFLBOBVehBeKUJpXiTtvQ9Klf1p34PxSjkcr7NH47VyPN5kTsLb&#10;zCl4q5yGt9nTgOzplVBbOQXg8xkjab0BKJGF0vvkifw0O+TLzJEvN0FhhhWyUu2RI/NBgSIQxTmL&#10;8arkF+B1Fn2niqXAGMkkq2KSIPPPmfpZTR8fjGVz47B62TCsWjoMy+bF4/NFg/DDzjm4fWkTFM8O&#10;oFB+gv4t+BlFipMieiYn7ShyUo/Rz6wTKEg/hYKM31CYdUbUoSlM/43+vTyFvKQT9G/wMWQ/I56f&#10;QNbL41AmnkBm4nGkvzwG+fOjkD07gpQnh/D8/gE8vPU9Hvz+g/CPb32HR7f24dHve8nvob49dG4v&#10;7t/cjdvXd+D3K9tw89I3uHZuMy79uhEXf12Pq2c34faVHbh/fRfuXP2Wzm3F1TNbcPnMJsGVM5tx&#10;8+I2PKQ1XjzYj9RnR0VUTbb8DHK43kz6GWQrTiMj7QQUyUeFMJOefATJTw/g5NEvMHNWHMZM6I05&#10;C4dj0rQ4ePtZoUOHZmjbtinat28u4HabNk3QlujUvhm6dmqBLh2bUbspundugV5aXDOmLfk20CV0&#10;eraBdvfWIkqGU5b10m4nxBkDnfYw0m0PE/2OMObi/9Q2JEypbWXcWUTQOFp1g4tNT3jaa8HfsSfC&#10;nbsi1rktBri0wkC35oh3bYp+To0RY9cYkTaNEW7dBKFWjRFs0RB+Zo3gZdwI7saN4W7SRIg4dnpN&#10;YabVFEY9msKwWxMYdm8Kg27NoNe1KXp0aoKu7eme2jRGu5aN0LJ5AzRrUg9NGtVFo4YqIad+vdqo&#10;Vas2atSsBU1NTpumEnCaN6wFw671EebUEcODtTExQhvTY7QwK1YLM3v3wMyodpgX3RyfxtXDxuG1&#10;8MO0hjg+vxHOf1ofD9ZpfiDMRAe5i4iZMD83TJ0wAnNnjMPnS+bj6E/7sX3rRny+dC5mTRqBEUP6&#10;YPqkcZg9fTLGj4xHfEwAhsVHI75vMOKiA9AvKgijhg3CiKH9qe2H2DAf9I3wQ59IP/SNDEBsuB96&#10;h/kiJpQFDg/EhPsiNiIQ0Sx2BLmhN/XzmFieE+FP7SBEhwagb+8wJAyMxZD4GPSNCUZYoDfCAzwJ&#10;NwR5OyPAywGBXo7kHeHn6QhvNzu4OVoSFnB3MoebvSk8HDg6w1qIECKiozJFlrrAPEd1MN7U7+Ns&#10;Aw97KyG0eHE6MRY7eAx57vewt6R+8iyA8Dk7SyFsuNtbiygQxpkFDmtz2FuawMbMUKQuszDUhZm+&#10;DswN9WBuoAtTAx2Y6uvR+9cLRjo96byeGGfSS0scG+tqwURPm461aY6u8KZ0bEbzjPVovFEvmq9D&#10;73V3GGr3oHe7J4yov5dWNzqvJfqNdXvQ+Mo5NN+kl44QUXhdFlh4H+b6urA2NoAVrWdJx2a9egoh&#10;xsnaDK62lrC3MKE9qtbga1qZ9IINwRE/LDI5WhrD3tyIMKT1tOja3WlNLSHe2FsYwcHSAA5W+nCx&#10;NaZnTs/FxpS+Z8awszCGDc3hNW3MeIwxbOmYr21JmBnpwYj2YtyrhyTMSCbZX2SSMCOZZJJJJplk&#10;kkn2N43/kqz6a/Kb15koylmBPEUQcuWByJX5ICfNGjlJ7VGQ2g55ya2Rn9gSOc/qI+dxDaImsh/W&#10;hvJ+bWTdq4vMu/WgvNcA2fcbEuy5Rk1d5D6qi7wndZBNc1jgYbKfaiL7CUPrPGXxhvyzmgIWeHKf&#10;1UHuc5r7vA5yXtLcpNoEtZnkeu/ITa5PNBC1bPJYwEluivwUphntuTUK0joQHVEg64giWWcUyTuj&#10;WN4FJendUZrRE6Xp2gIRJZOhh3Im/T0VGb0ErzL1Ba+zDN55NW8YpSHeKo0JM8K8WpBtUS1viFdK&#10;C7z+Uyyr5RVRQeerhdfMpjF/Ap//M8qzzP8Evp4NKrJsqG0ljlViDIsyJnSO22rM6fmaqXhXH4Zh&#10;0YXWqiLMlMg5XRkhU6UtK1XQuhx1k2FFc20IWzp2oPEu9Fl44lWGrxBhKhSheKWIwpv0WLxRxOFt&#10;+kAgfTB9PqNQqpyMkpxpKMudgYqcGXiVOx2vc6biTc4kIGc8kDsab7O5hswgvFb0RYUsGuWycJSm&#10;+qEk1QOFqU70rjiiKMMRxUon5KV7ojB7IDECJflfo6L0Al6X/a4SYySTTLIPTBJk/numfmbzpkZj&#10;0cw++HLJUGxYORYbvhyPNctHY92KUdi1ZTpOHVqO38+vw4OrG/Ho2hY8vrENj29ux9NbO/Ds9g48&#10;+X07Ht74Bg+uM1tx/9o23L/6De5doeMr2/Doyrd4yIIJ+QdXv8W9qztxl2B/79ougo7pHIsqd4nb&#10;l7fj1qVv8fvF7bhxfhtuXNhGx9tw+xKdv7qLrrGX5uymsTtxk85dYfHlt01CpLlD8x/e2ENrf4ub&#10;57fQ/K24cU7lr5G/emYDLp9aiYvHl+PKzytx5/x6PP19J1Ie7YfihSpCJj2Zo2qOIjP1mBBmXj75&#10;EefObMKO7Uvw7Y7P8NOPa/HtN0swYmQkunVvLYSYd8JMO5Uw06pVU7Rs1QQtWzZBs+YN0ahxXTRt&#10;Wp/6GtO5RtTfkGiENq1ZxGmKdizutGuGTh1aoFPHFujamYv7t4JOz9bQYQGHU6b1bCMia/S128FI&#10;j6NwOohoGluzrnC17IIA247o7dQaQzxaYLRPC4zxI3ybY6RXc4zwbEae8KY2+aHuTTDYtSkGujTB&#10;INdm6O/SHDEOzRFm0wKhRJh1S4TbtkWoXTsE2LSHp3l7uJp2gINRe1j1agsz3VYw7tkC+t1bQq9r&#10;C+h2aQGdzs3QtV1jtGvVAC2a1UXblvVgRmOiXbpj0QhnfPdZH+z/oh92fxKOzTN8sWq8O5YOs8fs&#10;PmYY7KMDL7qGac8msNCuBw+zeoh0rIdh/h8W/4+L8oOXkwX8PezRJyIA/lwYPtAXg+N6o19MGHpH&#10;BCEy2EfUBrG3NEcvLS14ONvTGC/4uHCxek6l5SxqhYQFeIv+QK4d4uGIIO73UEV7cOF5kbLK1gyu&#10;1iZC0PBzdUCQl4soRs9CCEdtMKqaKDZwsycc7eDl4gAPJzshenAEB//B397CGHZmRvRZsfBhBCsT&#10;wkglNpj20iF06bPUh7WpPp0zVJ0nb2tmDBtuGxvCmrw1e2MD4W1NeU1j8ryuChueS+dZNOHrWJvQ&#10;WGpb0dqWhr1U842ojxFjDem6HFliCHOjXjBmcUVfF2YGLMiosKB5PF8IHTzeRF9cy9HSlO7PFHbm&#10;LHYQdI8OVqZC4LGnfkdrMyFgONHzUwsjTnTekcax2GFvYUhzDSvb+nTOiMYZwYXGutqyWKSK1nGk&#10;Oa72nE6MhSmuaaOK5nGxsRBjvOlZc5ROoKcLvPlzc+B6NTbwdbMTdWJU6dZsRJ0argnjSXM9Hfmz&#10;4efEApOuuK6dOd+XHu3dAC4OpvSO2cKXI4EcbeBXmVKN98BrBfvwtTitGe/HCnb0GVsY94ID3ask&#10;zEgm2V9jkjAjmWSSSSaZZJJJ9g/Y2zeFeFX+TKQ7e1X+EhUl11GQMRu5Ke7ITjJHdoo2itKbozSz&#10;NorltZCfXBs5z+og6zHXpWmMjLsNkX67AdLv1Kd2PWTdq4Xs+zWR97AGlI80kFWVhx/C55WPaggB&#10;J+dJLaI2cp/S/Oc1kPWCxrwg/5LWIa9kT2Qn0rhE2gORm1SHqIu85HoE+RQiVUV+Wj0UpjVAoYxp&#10;CFHzRcG1X7h4fRO6l6YoVhDyZihJa0d0R6msp6BMriUoV2i/oyJd5wNeZejidbohXmeYVcubTHO8&#10;zbKoljdZLLRY/VO8yv7HqVBaopyu+49D8zItUZbBgoxFpQBjitIMI3ofDAhDQp/oJSjJ0KuEj7nG&#10;jLEYrxZuBBnmKEm3QInCirBWiTAZduBIGxZiyjO8CX+8ygzC66xQelZRRB+8zexPz3QQ+aF4mzGC&#10;GANkjBdF+t8oJ6MifybK8qejPH8yyvLGoSJvOF7lDSb64VVOBMqV/rQfdxTL7FGQaonCVDN6L0yR&#10;nWyGnBQ75KW5IV8RhCLlVBTnLkd58R68rniM169S6DtSUvltkUwyyaqaJMj8z5j62X3+SQI+WzgI&#10;n84fiC+XDMPaz0bjqxVjhF+7fCTWrRiNTavH4ZuvJmLH+in4fvtsHNu/BOeOrcDV02tw/be1uPYr&#10;sw5XfvsK135bR31f48bZ9fj9/HrcOf817p5fJ/ytcxtw6/xG3L6wGXcusXjDQspePPp9j+Ahc3M3&#10;HnAKsmu7cOvCVlzna5xYgWvHP8dNuta9yywE7cH9a7tx58q3uHVpK26eW48bdO2bZ9bid/JXTq7A&#10;+aOf4hrNvXl+E36/uAW/0zV5zMUjn+DUrvE4sK4/dq/oje+/iscv+6bRnlfj/s3tePFgL1KfHRAi&#10;jezlITx6+CMuXt6N079sx5lTO3Dh9HYc+WElJowKR/durdC2TTO0b9cc7TuohBmOmmnVuilatGyM&#10;5i0aoWmzBmjM0SVN6wuRpmmzhmhM7SZNG6Bp5bEYQzShdhPh69PchkLEad26iUq4ad8UHTs0Q2dO&#10;nda1lRBr9LhWjW47mPZqBzvDtvA0b41Q25bo79IKgz1aIcGzJYZ5tcBIYrRPS4zzb4Xx/q0x3o/a&#10;fi2o3VIwlo5HeLeisa0w3KsNRvi0w2i/Dhjl3wlDfLogzqMrYt26Isq5C8IcOyHEvj2CrNvBx7Id&#10;3M3awtm4NWz0W8KoZzPod2sKK72WNK4LpvU2xeZZ/vhtyzBc2T0OR9fEYdMMT6yb4IKvJ3lg3UR3&#10;bJ7igfWTPDE0yBi6PVqhfoPaaNiwDpo2qYuWLRp8IMxwBIO+dle6555CyLAwNhBwRIedhQm8XR1h&#10;Y86igAXMjQxhqKcLazNjkTbL2dYStjSGx/Ef9Vk4sLcyeScmsHDCAoOztSm8nGwQ4G4HL3tj+Nob&#10;ItLHDkHu1nC00IengxWG9IsVuFib0zxDIT64sBBB8x2FGGMMB8LJ0hTOtD4LE662VQQHglNxqY85&#10;2oOL6HMhe96rqx1HtFjBzY4L0asjZ7jIvKowPfe5cVQNn2NxyFGVXoyFC54jRKPKlF8cfcOwMMLn&#10;+N7daW0WMNQRMywsscjA9VQ4JZijFe2p8hyLI+o6KyyIcPQN124RqctcGJUYohKpeE+W8HLhmjNc&#10;gN9aCBiqei/28OU6NGIO75fvmVOTWcLHhcY5kXe2hB+dY7GMx7Ag4isK7VuL+Sy+BPu4wc/dUezB&#10;jwigdpivK0K8OV2bC4JoTESgFyICiEBPIciwQOPv7iQENY4ocqDP0cKIo326oEen1ujZqSXcLDoh&#10;IdQQ/by0EErvLhPgqAMvB1UqN34+zqLmjLmoW6MSZizFZy8ih/S0YG6oLQkzkkn2F5kkzEgmmWSS&#10;SSaZZJL9N+3Nq1SU5u9Hae4uFOdsRK6iD3JkxoQZcmUGKM7ohqKMNuS5Fkxd5HDx/2e1kfm4DjLu&#10;10f63cbIuNMImRxZ81ADmcwDDTqnIv2eymc+0KTzNaB8WBPKRzWR/VglziifaCLjKZ1/QjzTQBan&#10;S+OaNgJqP9ckrxJsspmXNZDDok2SBnKTK0nRQF6qinwmTe01BQWyGpXURH5yQ+QntkJBUhtBYXJb&#10;QVFKOxSntn9HSVqHDyiTdSW0Ca0/UC7XQYVCt3o4MieTi95XT0WWQbWUE2WZ1cPnRH2dauDi+mWi&#10;EH/1cJH+P6MkvRehp/IZulXQoT5t8lXI7FHZ5hRqBjTfiPbGqc84+saC7sGa7pvTndmJiJiydE5P&#10;xlExXBvGHa8y/MhH4HVmNN4oe+Otsg+Q3Y8YQAwihhIJgHIYMaKSkXibPQyvcgahPCcOJcoYFGWF&#10;0Pvph4IMT+SnOyM33RYFRBFduyjTDqVKJ8IFhZkD6T3fiLKivSgt3Ef+AF5XJOLtmyLgbUXlt0Ey&#10;yST72CRB5n/W1M9w7tQYzJlCTI7CPPKfzIzD4rnx+HzhYKxcNBSrlg3HV8tH4evPx2D9irHYtGo8&#10;trNAs202juxbiNOHl+Piz6tw48zXuH1xE+5f2YJ7gs24f3ENHp1dhMe/zcbDUzNx58Rs3Dg6F1eP&#10;zMOVwwtw9fgy3Dq7Hg9v7MSTW7vx+OZuPLqxCw+v78T9y5tx4+dl+G3nGBxeFY3vPw3BT18NwLn9&#10;84XAc/fqdty+tAW3z6/D76eW4vLBGTj7/RT8vGsifvh6KHZ/GYeTe6bj2m9f4daFjUK0uXpiOc7v&#10;n4pT24fix9WR2DTXGysmOGH9vEAc3DYFvx1bgQun1+Hq+U24c2MH7t/ag6vX9+DX87vw29ldOH1q&#10;K04e/Ro7t32CwUOD0FWrLdq0bYE27ZqjTZumQkRhUYYjZVq0aIRmzRqgKQsw5FmUYaFGJc7QcYuG&#10;aNaSjgkWaIQgQ74xjW/YuD4aNalfKeC8F3HUa7Rq1Rht2zZBhw5VxJouzdGrRwuY6LSAvUEreJm3&#10;QYBVGwTbtEaYXWvEOLZBP9c2GOjeFgmebTDCuzVG+7bGWL/WGEeM9WuFMX5tMNa/A8YHdcGk0G6Y&#10;GNYd40N7YmSQNhICtDDErwcG+3ZFf4/O6O3SCeEOHeFn1QGeZm3gZtoavtbt0NejBybHmODzUU7Y&#10;NT8Yx1b3xdE1/bB2uhcSgrXhZtICkQ5tsXSwBb4e74rd8/zx49JIzB7kCGOd1qhTtybq1a+D+kSD&#10;BnU+EGY87Lnguirigv9QHuDpAj8PJwT5uiHY111EwAT7eyDYzx0hRFSwL/VxZIwnYkJ9wdEWLBb4&#10;u9sj3I/Ti7kg0NsJ3q62QgAI9LCDt6MZ/BwNMaqvN1bPGYhvlg3DzlWT8O2XU/D5jAEYFu2OSB8H&#10;zJwwGp8vWozoYH+425mL+f4cpeFmL8SCAA9VJI4oWu9iCx9nui6d86Nxvi42otYL74MRooWboxAc&#10;AjzV3hkc3cMRPBzhw/1cPN+P59A98xgWkESNF1fucxSei+mz0MJiCI/hNdjzMRev53McEeTryuKK&#10;KtqH+7nNadREqjMHLnSvEmtYaBE1ZgiOPhHn6Jp8Xr2mOM9CE51n4UJVIN9StEUdGbEeCxl8PRZr&#10;eC5fl0UjC4G3E6dms6Lno1qbRSiOcOH6OHxfHPHENWj4uYjPjZ4JR8pwirgo+oxZmOF7ZR/B6eP8&#10;3YUPpXfDXzwHJ7Ges7URYQhbc110btMEWu0bo6+PNr6YGojdy/tj40wvencNsW6aM7YtG4AVMwcg&#10;wtdBiHcOQshTRQHxHt3ofbQ01IWhdjeYiLRqupIwI5lkf5FJwoxkkkkmmWSSSSbZ/6S9fYPXFc9R&#10;XvIbcQZlhd+iMCsBBZmRyM3wQ45CG0XKtkKoyU9ribzE1sh90R65z9sj+0lDKCujY9TCDIsyirsq&#10;/x5NQcb9GshkaGzmo6pU1rEh1H3qY5Eq7amK7OfEC0YTOS81CE1RLyc3SRN5SRqCXPbJKvIrfV5y&#10;bdp3feRzfRuuc5PcSFCYwjRGUWqTDyhOa0o0Q3FqCxSntCRa/ZHU1ihJa1MNbVEia4tieTuifbWU&#10;VIPoV5BP74CiaijO6IjSzE7VUkLneN6fwuf/QCeCz9M1MxjqS+c+Xq9rJd0IThHXg67Tk1D5Mq5r&#10;k2GIsgyOlqkiymQ54FWWEyoyWYxxR0W6lypNGb1HrzMD8IYjZLJjiN54SyAnliCfS8e50XitDCfC&#10;iFAiBK8yg1Vk+KBM7ohyuS09XysUppqjIM0c+TJL5CvskadwhjI1GHnpw+ldHYuSnPEoyVuM1+W/&#10;0wuuLtgvFYuRTLL/yiRB5n/H1M9yRLynYNQgL4wZ7IMJwwMxbUw45k7qjcWz+gmB5qvlI7Fx5Ths&#10;XjUBW7+ajG1rp2DHuqnYuWEa9myZgYO75+H0weW49MuXuHnua9xhgebiejy+sBQvz0xE4q8j8OTY&#10;INz6PhYXd0Tj1IZwHFkVhgOre+PYN6Nw5cQKkfbs4fVv8eDaDmpvxd2zK3DtwBj8si4c++a7YsNE&#10;W6yf5ICdSyJw+vt5+P38Rty5tAV3L3yFO6c+wfVDU3H5wDRcObgA5/bPw6FNI/HT5tG48vMK3Dr7&#10;FV1jKS78OBMXvpuAi99PwIXvJ+EQnf9qfhS+nB2JXV9PxJH9n+LAd8uxa/sn2L19LvbtmE1+Hn7Y&#10;/wWO/LIFh87uwN4z32DlTysRszQB2lH26OJhgo52umhv0h1tdTuhdbe2aNmhBVq0a6oSXoSg0gDN&#10;Kz2nNGvStF5lZEwl3C/aqggaETlD44UY06JS0GEhR6zBfY2oTxWRo6YFXUsVYdMI7ds1QffOzaDX&#10;vYUQawy0WsJMpxWse7WBo1EbuJu3g59le4TatkOUQzv0cW6DOJe2GOjRFkO8OmCEb2eMDuyG0cFa&#10;GBWkheGB2hjsp4X+Xt0R5doZ4Y4dEe3cGX08uiDOuzuGBulgapwZVk52x9a5/ti7KATfEfuXhuPg&#10;iiismeKGWI+uMOzeADod6iHIqjU+TbDEzjk++GlZKH5aHo2Z8Y4woL3Wrl0D9evXRsMGddCowYep&#10;zPw97RHgwX+gt0VUkDf6RASib1QwYsIDROH72DBfxFK7b1QQ+scEo390sBgTHuCOiEAP8cd5/mN6&#10;kLcDegd7ISbEB6F+rgj1cUKQlz1i/CyxaHwodq0cj5Nbp+H6vlm4uW8yfv9xAa7snYHTW0bhx9Uj&#10;sHp6FCbEeWDyyH6YOnowwnyd4OdmgxCuHeNqBz+OEHGxFW0WZ7jNtV7Ye7MwwaIGwUIBCytcDJ/F&#10;DBZoWGhgkcXP3UlEhbAowf2qKA2VEMJ9HLGijqLhIvkeTrYiwsXRSpU6jIUREUVTGWXDgos3rSHS&#10;rqkjcjjChsa9W4fgtho+x6IGCyuqlGyq1GM8XxTkF+M4wkeVaozhOeo1+Zg9z696zIIMw8KNSGlm&#10;oQ8HcwM4WBrCwcKArmEEB4IjilSiEd1z5bMTwppIOeeMYB9XQYS/F32GbvSsnRHGohz3e7uSdxOp&#10;53zpeXHUDH8G9mZcT0aPvhttodWhEQYF6GPLvDDsXhaDn9fH4fyWWFzbTT+r6GfJ3ePL6efKCmxa&#10;MhyR9Bk7WBrByUYVAaUWrjg9nZm+NqEFaxNJmJFMsr/KJGFGMskkk0wyySST7H/V3oiImjevEvGq&#10;7AlKC/YiP3MSspO9KtNC6SEntRvyUjugKKUZihIbIv95feQ9q4ucp3WQ/bg2lI9qI/NBDZUgc4f8&#10;XRWKO5qVVIo3hOIuizaVYwXqaBsV6jRpShZqHtUg6tD6demYrvWkHrKf8nUJvv5zrmNTW5D3otIT&#10;+S9rIj+xBlETBUk1iJooTK5F1KZ7YP+eIiaF+2ujOKUuilPrEfU/8ipK6FjF+zaPKUxT0+AdBZVw&#10;u4hTr30Ep2MrlFNb0biSytRsVSimfkE6tT+iuvFqitN5zsc0IVRzSzIaE01Rkt4CpRmtiDZEe5Rn&#10;dkZ5Rlfy3VGR2ZPQFpQLYcYYXMyfo2UqMq3wKsuOcMbrLDeC68b44HWGPxGMNxmheJsZibdZ4SKF&#10;2ausQFRkBZD3JXxQofSgdZxoL9aEFYrSzVGgMEGB3AB5cj2UyAxQkWKK0kRzFBNFSbYoSnVFscyP&#10;nkd/lGZ/ioqiE3hdnqh6d18n4+2brMr3WTLJJPuv7NatW5Ig879o6mc6Jt4T44d6Y9wQb/JeGD3Q&#10;GyMHeGNUPPUN9cWUMUGiDs3yBYOwZvkobPxyAr5ZMxE7vhqP7atHYetng7Hl08HYtmIIvl2dgP1b&#10;JuPYvkU4/dOnuHpiIZ78OgUpZ8fgxc9DcGd/LC5vD8eJVT7YvdAFW+e44pv5Pji6dSxunVmPRze+&#10;xaPrO/Do2jY8urgaD36ZjVsHxuHCzrH4+ZsJOLl1PL5fMwiHtk3CtdNrhTDz4PJGPODInPMr8eLq&#10;BqQ/+I7+7f0JL6l9+dAs3Dw+G9eOTKe58Ti8hq79dR+c3DQIp78di1/2zsb+bXOwY/1M7PlmPvbv&#10;/RR7vl2CzetmYs3SBKyYGYEVM8KwZnEcvlo3Div2fYIFx1dh7InVCN49D85rx8Ft1Vg4fjYUtvP7&#10;w3xCBAwG+0A70hHdvS3Q0UYX7fS7oE13FmtaolmbpmjaolFlVEw9NGxUDw0IbnOEjICFmyqiTVMW&#10;bSpRCzwcjcNCDKdLY7iejUidxsct6LglR+40QZu2HMXDqdWaiGietm2aoAP1de3QDFpdW0Cve3MY&#10;abWEpV4r2Bu0hqtpG/hatUeIfUdEuXRDb3ctxBChLj3ha98dLhadYW/SHhHO3TC5twk+G+OA9TO8&#10;8O2SYBxa2wdndyTg128G4yi1D3weiR8/DcMPn4biq6numETjE4L0MDHaAF+MsceBzyJxYnUfHOFx&#10;yyIwe4A97I3aoUmj2qhdpybq16srxJkPhBkvjhixga+bDaJDfBAexHgjNMALUaF+iA72RiQdM9wO&#10;D/BATJivEGX83O3g6+EATxZJnC0R4GGHYG8nVeQKtYM8rTBjeDDO7/8cNw4txdWdQ3Hzm2jc2RqO&#10;BzsH4ermPrj27TDc+Wk+ru6bg28XhmNEeC/0C7VDfKQHYgOt0S+E9kfr+bhwVIqNEGbUUTKqSBlb&#10;+FaKMkKQcVKJGyxYsEjhxlEiPM+dhRd1CjBHIQJwhIk6hZZ6Lgs0LDTZWxi8E03syFuaqorUW5ka&#10;iCL1nAKOxREWYjgtmVqY4QgWFlH4HMPX4/3wOJUYoyp6zzVUODWbvaUxHK1N4WJD63CNFxszAe+d&#10;UYsz6vVUKdJYmFGlAlOtzcINC0hGMDfUFYKGrYkWvG26IsK1C6LduiKS3rkAJx3E+BgjzEsl4vjw&#10;M+DnxSITrRvo5YJQEfWkiqBh4YXFGBZmOI1ZiI+7iKDhyCWOtOGoIXe6tqF2V3Tr0AJd2zRAuGMn&#10;fD7aFusmOmLrFCv8utofV7f1wb0fxuHegUn0WU/D7cMLcf3AEqyeNxyedB98/3zP/FlwhJGFkS5M&#10;9LRgoNUd5gZakjAjmWR/kUnCjGSSSSaZZJJJJtn/T3vLQs3/Y+884KO60rud3WQ327zr3o3BdIR6&#10;73U0XTMajUaj3isCJCEJiSp67703A8bY9N7B9N67C6YZ9969z3fOHQ0IjB1vvk02yc6b3z/n3HP7&#10;uXcUch//3/ddvv58I198NF/R15/O4csPJ/DpzQw+u9qer2+25cvrrfni6gt8/nYzvrzyDJ++8Tgf&#10;X3qYj87/mQ/P/ZEPzv6O90//G++d+g23jv2Bm0ce4NbhB0T7J945KvU73jn2W949/htlm3dP/VoB&#10;NLclHTmnfsW7Jx3rFclUamdk+1vePyN09re8J/S+Am8kJGoEOEpdm18p+lC6bYQ+km4bp+PmDSHZ&#10;CjmdN9Jt8+mVXykg57Mm+vzKvzrgjaLfNNFvFX0h9Nnb/8on137Np7f1r3x2/d8Uyf6nVx1jjnGn&#10;5HpxnBv/ruiLG+JYSitr/8hxcb6b4tyKfuXQDafE/mL9Z2I7h2RfnEtsK/XZO2L5lli+JZYVifuS&#10;EuOfvvMHse5PfH7rAaG/8MWth/jq1sN8/e5jfPPek3z73tN8+/6zfPf+c/zwQTNF33/QQqxrI9RO&#10;rHPj+/c8+eF9H354L4i/vhfKD+9G8sM7MfxwM05Iww83tEIGvr+p4pvrAXxzw5evrvsIeYn3xoMv&#10;b8r0eVId+PI9N3E9HcT1deCzdzvw+fvufHA1WFxnV77+eA7ffrqYbz9bIvQq30l9uVe8oh81vqyu&#10;cIUr/paQQMZsNt/+GCvlAjJ//3DO7fDuBqb2T2b6ABtTGqxM6JNMfZmWPHs42clhZCWHkJcSQWl2&#10;HN0rkxkxoJApI0uZN6aQl0alMbeflok10YzvpmJ0VSwTe5qYPbKEBVO7s2JhH/ava+DC9u5c3NyV&#10;E6tK2bs4l83TbCwdaWbJ6HQWDbezaHQW25YN4Nhr0zixZzon90zj3N6pXN43ict7xnJu5xgu7p3B&#10;m4cXcXzbZDa9PJBNrw5n+6rh7Fw1mB3L+/Hayn4c2DiC07un8daxF3n9wHhObqjk1OoCjixNZ9Nk&#10;HcuGxjCvVySjO/kzsVskL43NY/Wi/qxfMYY1y8eyfOloFs0fzNQxlYyqtzKqWse0fiksGFXIpGEF&#10;1PYvIGdYJ5LGVWKY1p3MpQPpvHkcZdsmkr91Ahlrx2J9aRD6aT2IGtAZ3+I0Opi1tI6M4HnfQJ52&#10;8+KpVh14onlbHmvWmseea8Xjz7fm8eZCzUT/uZZCLXjsmed59OlmPPrMszz61NM88uQTPPLEozz8&#10;+MM8/NhDPCLTpSkwxgFoHnm0EdBI14xoHxPrHm8EM4oed4AZBdg8/ACPi/VPijG57cMP/UGM/YEn&#10;Hv0Tz4ixFs/8mTbPP4hn28cJ8nyWEN/mBHg3x7Pjc7i1fRpNYDP65PizaJCRdZPS2Twzl61z8tk2&#10;L5/tCwrYNCuHdVPT2TYzS8x5KqvHWlkzIUUolRWjUlg1Jpmds3M5uKicXXOKWDcuhbWjbMys15Kv&#10;a4dP20d55KHf8e+/+zf+/d//7S4wk6AKJy7Uh+gQbwyin2zWkZSgUZRoiFdqi1iNaiWFmT1Rp7ho&#10;slLN5KUnIgu2q2SaLCElxZasaRLlSKcVHexJcZqadeLZH9swif2Lu7FpRDQbBgWyY0QYO4YFsbG/&#10;L7vGaTi6qIwL6wayf0EnxleEKg4ifZQXqcYQbAaZxkycQ0nLFegAMUIynZmUA9KEKE4W6boID5S1&#10;XHyJCpG1SrwVRQb7KB/+pXvFkWbMkW7MCTacy06Hi4QyYf6y2L8sZN+GEPfmaPybkRbTluRoN1RB&#10;HdBGByuuEVk/Rxbtl1BGumucQMgJU+6AEwd08enYHs8ObZQaPl7tWxLi40ZMkCy470hJJlN6SVAh&#10;C/TL/ZxF/iVUch5TtvJ4EiZJB5A8R0SQF77urXFv05xQr1ZYwpozMN+LqVW+jC/rQP+055VaSHXJ&#10;LehTEEK2WaZeE/cuzinP6wBWEraEKinNEnVxQiosetFqY7DIvjaWRE20I92ZTHkXLdO5SbDjId6x&#10;Z/Fv/RcGFfgwobMfo3JfYF7XNiysasGKPh5sHC6e+bhYto+PY8uYcPbPShTveCUldgMBXh2VOZPX&#10;IOdfAjAPMTeeHVrh59neBWZc4Yp/ULjAjCtc4QpXuMIVrnDF/4D461//ynffnOHT9/ry6TtZfHIz&#10;k0+vZ/DptUw+eTudj96M4Iurnnx1tS1fSFhz9TG+evshsfwgn7/+MJ+df4xPzz7KR6cf4r2TD/DO&#10;id9z89hveEfq+G+4cfLX3DjxL1wXunHS0d489i+8c/RfuCVah37FreMOvXfyV7x/6te8d+pfee/0&#10;v/H+mX/jg7OiFZJOm3fP/0rRexfuSEmR1ljbRkmT1qgPX3foIymxTupjMS71idTrv1L06Rv/eh/9&#10;m9J+/Nav+UTqyq/5VLpypK7+Rul/ekVsJyTHPhdjn1/7jZir3/Dltd+KVrp0pOTYb5Uxh/6VL67/&#10;yqFr/3K3rgvdFOM3f90oCW5+3Qhwfs1nCpwR55S6Ka7hpoQ2Qjf+nU9u/FG0Qorrxumk+TNf3nqQ&#10;r999RNFXspVumndE/6bQO4/z9XtP89WtZ/jynefE+Z7j8+vPivsQz/naCwqo++ZGO76+3p5vb7jx&#10;3c2ODr0j+21F24Zv3mkrtpO1caTzxpePr4bx4VWbog+uW/jwRjLvXcvhvesFvHOtH++9d5CPPvqQ&#10;jz/6mM8+/YwvPv+cL7/4gi+//IKvv/6Kb7/9hu+/+5YffvhevJsyfdnflrpMbn2vXOGK/6vhAjL/&#10;veGc41dHJLBpsp21Yy28OszIK6OSGFunoTQzipyUCNItMm1UAMmGALJSoqirtDFmYAFzR+WzbHwu&#10;S0amMLMhkUUjC1g5rZJXp3Rm0eQqFkytZ+mc3mxdMYiDGwdxeH0/9q/uw46l9WxaUMG6BbXsWjmC&#10;nSuGsnBCOfPHd2LVvGpWz6lg2YwuLJ9ZxaaFdexa2ovtS/uyfflQ9m+cwO41Y1kysxczx3Zm/ph8&#10;5g2xMrlezYQ6LdMHpjBvbDnL5vZg29I6Dq/ozJnVRZxemcXhl1JZO87A6M7+dDK2pNjYhqGVWl6a&#10;2YPVr4zmlcWjWLhgODMm92V4Qxn9KlIY1M3GgvHd2LV8PMvmDaZ7bQE5RXZySqzkd06iekAWg+ZV&#10;MnhNP3ptHklncX0FyyeSPm8MCSOGElvdQFhBHQG2KrwNnfBWFxOiLybK3IlocxlJOVXklNdjzOxK&#10;uLGIUF0hgfG5eESk0TY4mTYBFlr7JdDKR0tLzzhaekTTokMIzdv50ay1J8++0IFnnm/FM82a89Sz&#10;z/Dk04/z5JOP8vgTD/HEEw8qdWged+rxBxRA86SsTfPkX3hG6LFHHuAvf/kjDwo99KCjlXrggd/z&#10;8MN/pE2rJ/B0b4anx/N07PAsEb7NqU33ZaGEMlMzWD89i3XTMkWbzZqpmayekiGULtalsW1Whniv&#10;ktk6PY0Ty7tydFkX9iwqYsecHHbPL2Dn7Dw2T05n+7R0top91o+xMbkqmk6JbuhDmtGu5aM/qjGT&#10;lqjFoJJpvQIxaaNJsRiwJxkVx4xJ53DHpFm1dCpIoXuXAob1783saZMYP2YIPesryctKQaeKUOql&#10;REoAEe5PeJA3Zm048yb05eiWuexbKt7ZSRZW9fNjw+AQNg4KYlltK5ZXt2RtH092TzJzckkZx17M&#10;Y/1oI4PyPLHHu6GJ8hfXFSBamaLMX0mbJZ0xTreMomgHlJGAJMi3o5L6KtyzJWr/NphD3dAGtiMu&#10;0F1x+8gUXVGB3o4UZI1OFglnnADFAT18CPbpgI9bc1R+LUgPb05+xLOUxTSjQt2CvnYvupk6kBrZ&#10;Bps+Qqm9I4v4O9OdSYgiJeGJE8pEivmQ7hvfjm3w93Q4b3w7vkBSrAdVWbHU5avpnqeiNDWaJG1E&#10;I1RyHEsBXo3XJ5dlX65TUqmFS6jkcPoEiWv2aC+uOdSb9Lh29LK3ZmxRO2Z0dWNetQfD7E/Q1/An&#10;hot2Zhcv+mZ0wBrTluggL+Kkc0aZD+nwkW6ncPH8YhTXjHTMSDCXqI3FLObPIsYNcWFKajMllVlE&#10;AF7tnuf5Jx7AGPAY48s9mVUTxCu9Q1hY48+E7EeYUfQ4L1U/x7r+bmwa4sGGge14bZwPe+ekMrgq&#10;Q1y7+535kvcn7tnXox3+Xh0I9vNwgRlXuOIfFC4w4wpXuMIVrnCFK1zxPyh++P59vv/2daE3+P6b&#10;N/jh2ytCr/PNZ8v54r3efHrdxGfXg/nkmjsfXWvBh1ef5LObD/LNew/w1Tt/4Kubf+SLG7/j06u/&#10;46O3fscHr/+O9y/9jvcu/p5b537HO2d/x80zv+f6qX/nlnTLnPhXoV/zrgJkHIBGwpp3Rf/9k//C&#10;R2f+hY/P/Qufnv8XPrkgls+KcZkSTbaN9XButzJFmuw3tu+f/RUfnHPqX/hQ7t+ojy/erU8uiXNc&#10;/rEUcHP53/jsjd/z1ZU/8tXbf+Cbt//IN1el/sTXQl9d+QNfizHZl2PfXnvAoet/5Lvrf1D0/Q2H&#10;vmvU9zd/z3c3fyf07436rRiT+g3fv/srfnj/X/jhvTv6/r1fi/Hf8N2t3/GtmOdv3xHHf+dBoYf5&#10;5p1H+PamhC1/5st3fsdXt37LV+/+jm/e/T1f3/oDXyjPRKZYe0DRZ9f/wmfX/synb/9FPKcH+fjq&#10;Q3x47WHxPB/hoxuP8LE43ifiuJ+++xCfvfcwn7//F7784EG+/uRhPhFjn7z7KJ/IGkU3m4t93IR8&#10;+Oh6CB/fiOZD8X6882ZX3ro4ngun13L25AbOnFontIFTJ9ZxWujE0e0cP3KUE0eOcfyw0NEjYt0R&#10;Tp88xulTxzh75iTnz53i4oUzvH7pHK9fvsCbb1zkyluXuXb1Td65eZV337nJB7fe58P3PuDTjz/m&#10;sy8+5vMvP+arbz7n2+++4Qe+56/ifzt1pzaNK1zxfydcQOYfE865XjE0jhVDYplZHcDIMn/G1KgZ&#10;Vq2jIjeaksw4smxhJBn8sOj9RRtAYZaGfj2ymDi0iDljyhQQMmdMJ9YsaODQxsnsXz+OVS/2YeG0&#10;Gl6aXivGJSTpzd5V/dm9egA7lg9k89J+rFvcj63LRwqNYvG07swclsfcgWZm1kcztCSIXvnBDKlS&#10;M2NQGtOGFDFpaGemjaoU6sboAZ0YNyCXecPtzG3QMKo8iP4F/gzpFMmE3nbmjO3KEnHMNfO6s2F+&#10;FevnlLBmeg4LhiYxoCyKfLM/iXF+FKbrGdinMyOG1DG4fzcG9+vKwJ4l9OiSSWWhnbK8VHpXlzB5&#10;ZE8a6stJTbFSmGFmeHUSU3qamFSrZlJdHGN6qujZw0xmZTq64gJi8zoTmdGdcHtfocGEpQwT7QgM&#10;+RPo2mcefYYtZuCYxby8bAPr1m9hwqxldOk9i+LuM0nvMgVN9mjCkgcTnDiQAFM/Aox9CDD0wl/X&#10;A191NT6qLvjEluITXYBvZCa+Ycl4Bxvx8FPh5hVO247+tGrrTvMXWvLc88/xzDNP8PRTj/DUkw/z&#10;9JMP8swTD/DU47IWzV946umHeFw6cB6W7pk/CT3Ag3/5A4888gfatHoSH88X8BIK8W1Bp2Rv5vU3&#10;sH5aFhtm5LJ6cjqrJtlZMyVdKEMok7VTZT+FV4breWWolt3z8zi9ppqDS8vYNM3OuskprJ1kY9WY&#10;RJYN07N5kpVdMzNYNcLIywPiWTrIwLR6PTlmL3H+R+8CM0XZVpL0MZhlYXdDPLZEHSlJBhJl6jKz&#10;ltJsIwO66BjaVaU85/r8GPpVZDB/6kj27FjHnBnjyLQnKnAmNMCLkABPAnzdyE8zsG/jAo5vn8ee&#10;xRWsGBjEKz092DsxkS3Do1hW25YXOzVnTsGzrKj3YVm9Jyvr3Vg3IIT53f0o1jcjOqCDAh1keisF&#10;ykgQ0dQ5I1OThQcqLhnprPB1a0lCYAu6J7oxKMOb8Z3CGV8axZjiOLpaw9BG+Cu1Z2QaMglgJIiQ&#10;gEOCFQlQ5LnkOj+Ptni0fhJb4JMUhT1Gte4FBqd60t/qxoTSCOZ11zI234c8tRsZSRq00aFKXRQJ&#10;TiQ0cThaHC4ZCVaka8ff000paB/m5058mDd2tRcVyb70ywljYF4oDRme1FrbUmDsSGK8dMf4iG09&#10;lf0V6CXaUD8PBczIvjyXBBkq6fwR8+Pn3hqPds1JjA2gq7kD48o8GVvYmsklbelrfJSq8D/QV/9n&#10;GnR/YnjS40zLb8mYAg8KTV6ow31RibmRx5OARjqIpGtG1uWRdWdMmlis4t2QRf/le5IgU52J9Q6n&#10;kh9tX3iW5x//I0XaZopDZ8sk8S6PtvBS3zgmFjRneOrTjMl8hnkVLXmp+wss6/kCGwY057WJ4eK3&#10;rlccN1EhMk1bkLgXCcr8FNeQBFgy5ZsLzLjCFf+YcIEZV7jCFa5whStc4Yr/DfHXvyrQ5tsvt/LN&#10;py8p+vqz+Xz1yWQ+vmXnoxuefHDNnY+ve/Lh1VA+uOLJ5++04+MbLfjk+rN8euNJPr35KJ/cfIhP&#10;3/kzn938E1/e+CPfXvsD31yVYON3fPXWv/PF67/l88u/5bOLor3wWz44/RAfnXuOD889w0dnRXv6&#10;z2L8N3xy7ld8evZXfHL216L9V9EKnfk3Pjsn9j3/73x+9nei/3s+P/dH0f5RaT8Vx/vs4r8K/fpu&#10;XfqVOOev+eqNRr3pbH+l6Nu3/o2PL/6Rjy4+zUeXn+PTy88r+uSS0OVmfHxJ6jmHxPInyvrmfPrm&#10;c3z2VjMh2QpdeY7PrzTj87ef4wuhz688K/SMGH9Gab94+ym+uPq0aJ/k86tPiP7jQqKVy2Ld52+L&#10;beW+V5qL7VsIvcCnV1oKtRZqxSei/7EY/1is//jt54Va8sm1Z/j23Yf49r0HhWQr9MHDfPfhw3z/&#10;0SN8//GjfPPJo3z+8cN8prTiXJ+Ia/m0uXi+bfnwVjtuXfPnvesd+eCmBzffLuDqG/25enkI1y6N&#10;4Nrl0ULjhSZz9fVJXLn0IpfO7uPCmXNCFzh/+jznpE45dY4zJ88KnRE67dCpE5w9fVzI0Z46eZRT&#10;Jxw6cewQx6WOHrwjsXzi2FFOHjshJLY/cUIBOmdOiWOcEcc4e5zz505y6eIZXn/9HFeuXOL6tTe4&#10;efMa7733Hp988gmff/E5X339Nd988w3fffed4hhzhSv+t4QLyPxjwznnk7v5M6qTN2XGlmTqOjKg&#10;xsbc0UUM626gV2kc1fnRlKaFUiJUlhFBeU4c9V2tDO6Tz4h+RYzsX8SYQcVMG9WFl6Z3Z+XsbqyY&#10;VsiyCRksGWNn8QgbS0Yns2pKNuvndWH9wno2LR3AhpcHsWZRf1Yu6MfyuX1YOrkzS0enMr+fgTFV&#10;GkbX25k/oYJ1iwaybG5/poysZuLQKsYNqWR4QzkTBpYwd0Q+MwfaGVmtZ2iFjpG1iUzsk8GMEZWM&#10;G1bL8P5y286M7FPIiPoM+ndJpGuWhvQEWSA8Bqs5gYz0TLKzsikvzGRgdRpjulsZ2jWBnsUGKnLN&#10;5Nkt2JOSSNAnotOaKc1MZN6gNFZPTGN2X3Hesij65YdSnx1FulmPWpNMrDqNKE0uEbpyQg3VBBt6&#10;EGruj73TJCbMWMmCxRtY8uoGjh/ez9kTh1j0yjpqBsyhU885ZFXNRJc3kci00YTZRxJsHU5g4lD8&#10;TUPwSxgi2qEEW4YRYRtObMpwNGnD0GcMRZ/WH31Kb9RJtcQYuxCuLiQoKh3fEBOevirc3INp196L&#10;1q3b8kLz5rRp9Tz+3m0I8GlN6xeeVtKaPfSXP/Dwg39QwMxjjz5Au9bP4OPVmkD/1mQneDC1p4YN&#10;07PZPq+IjbPyFRCzcnyKolWT0htdM6m8OtrM4gHxbJxk4+CSTuxdXMyGyUmsGq1n1Sgjq8cmslJs&#10;s3y4nuVDtawaaeDVITpWjdBzcH4Oe+eWMahrPBqV211gRhb0TzaplZRlScZ4pei/PclAskVLYZqe&#10;AWXxjC0PYGrXQBb317NsVBoze+tpKI6mvtzGpNENDO7XHas4hkxpFh7sTaBPB6qKUzmzbwUnt03n&#10;tbnZLO3tzvyK5qzpH8rCyo5MzHiS6TnPMdH+OLMLm7O0mxtTMh9jWu6TzOrUgjLdk8SHuCnQITrI&#10;mzjRKjBGnKOpYyY62Ac/z3Z0aN2cxLA29LO7M6UsjMU99cyrjmZxrwQW1iUwKtOHMr0nJlWoAjok&#10;4JFgweFokanHZCqtIGXZ260VHi88hqHjnykMf5zyuGcZUxTG3Fo9MypimVcTz+hMN/qaWopztlfq&#10;2Mg0ZtHBsvUm2KdjI6DxVlKShfh64uPenrYtn0MV5i3uqz2dLL4MzgthZH4Ig9O96GtpQa3+KeqT&#10;WlCX4UNCtKMgvpQTzDhdJbKVgEa6ZSRcigxwx7tDC3HetoR5PU/fHF+mVngxubQ9ozOepyriAWqj&#10;H2ZESnNGpzRjTpk3K3tG8bL4OzWtkw/d0gOwaoOIEueQx5QumAS1rDUTpdSdURQnYUwkJk20oiR9&#10;HDqlxowvHdu+QPtmf6Z3+gu81D+OPbPLeXmARdybJ/1TX6CX+WkGWp9jatELzCp7nrnlz7GyjzsH&#10;ZycyvyEOu86XqNAAJTWaA2j5EOTjJt4jN8UF5QIzrnDFPyZcYMYVrnCFK1zhCle44n95/PDd63zz&#10;5Ra+/mIb33yxk68/38PnH8zmw+ulfHA1i/evpfHeNSsf3DDx0U0NH9+M5ZMb0Xx+LZJPlaLvUXwp&#10;9PnbUXwmdSVaKEKsT+Cr98fzzafr+fazDXz7yVq+emcgn70Rz6eXwvj4YggfXZAKEwrnkwtRfHIx&#10;kk/OR/Lh2Qg+PBfOB2fCeE/o/dOyDeHWmUDeOeMv5MPN01LeQl7cOuvFe+e9eV/og/NefHBBtFIX&#10;vfjwUgDvXe7ErdencevNWUKzeffNebwn9dZ83nlzLjffnHO33pDtbKV/443ZQrO4/vpMbrw+S/RF&#10;e1szuH55BtcuyXb67f61SzOFpnP18jSuyvaSs5WawdsXp/G2GLsilt8W276tjMt2FlcuylZqrjje&#10;YN59y8CHV8L58G0xJ1edChPPJ4KPrkfygdC7QrfEc3nnhpab103cEM/rnaupXH2zljcvLeCtSwuF&#10;lnD53BEunr3IxXNSlxT4clHowlkh2crle/pNl6XOnzkvdE7oLOdPC505w7kzpxp1WtH52zrTRI4x&#10;ZZvTYp9TjXDnxCnRnhDtCU4rOsrJ4xLcHOGEosOcOHqY46KVOnr0EMfE8snjEuic5sK587x++SJv&#10;vvE6V99+ixvXb3DrnVt89MGHfPbpJ3z55Wd89/034k3/Xug/Towm1zo9Oi7c44q/Z9wLZH73u99R&#10;UVHh+pD13xzO+S+ydKDM6kl6fHsSIttQUxjJS+PsLB9n5sUBaiZ3j2VYeQTDK+KY0SeRab3NDK5M&#10;oG9NOv165NJQn0PfetHWZTO0VyZzh9lZP9HChrFaXu4fydyekUyvi2ZmHx2zB9uZObKIRdPrWDav&#10;H8vm9+OVuf14eXYflk7vzitTK5g3qohJAwtZMrOBA5tncnbPInaumcK4YTUM6tOVwX3KGdKzhIkD&#10;SpgzrJAxPVOpLUigtjiZ3l0zqCtPp66ymE6lxRTk51NakEOvMjsjuyUxXFx37yI1XdLjyDHHYNVr&#10;MSXYSbSk0bUwg+n9MnhpaArzB1hYPDKLxeM6MagmizSrlQSDDaPeitWcSJ043qge2fTqlEKnTDNd&#10;cyxU5FnJTEnBmJCGQZ+K3pCCyZSCxZyMQfRV2izs2d0YPW4Ws+e+wkuvrObIob0c2LeHEZMWk9ll&#10;HObCMagzRxJpG0qYdQjBlkH4J/THR9cP9/i+tI/thZuqt1huIDihgcikgcSnDcWQNYKEnJGYckeT&#10;mDdGkVn0jZnD0dkHoLb0JCahG1HaMsJjcwiOSCYmzoLdKq4vwUiAXyAvtGjFs88+x9NPPcETjz3M&#10;M08/Sof2zxPg2wqruiPDu0azYqyNLbNy2TQ9m/VTslgzIY1XhyWydKiJFRPsrJ6WycpJKSzop2JR&#10;3xi2Tk1lz9xsNk80sW60hrWjtKwdqmb1EDUrBsezfEg8K4YKDdOxTrxve+ZmcPylEnbMKGDG8EyG&#10;jSi7C8ykmNVCWiVdlUWvUhwz6SmJpCSq6ZYTy8x6A0sajLxUF87aQRp2Tspi36xSFtTG0C3Zg1xb&#10;HF1LMikXzzopIRZNbAjBPm4UZ5rYt342x9aN4rXZqawa4MPcLs2ZWtiMkSlPMizxESZlPMusgrbM&#10;KW7HzLxnmZD6GFNzn2FRVVsl1ZY23J2oIG8iZaH9YB/FKSNhzO3i/5ESJnjj5dYan7bPUKJqyfTy&#10;MObVqJhVGcXMigjmi+tf0NPM/G6xTO4UjS3OkSZLApS40ABiQmRtGG8FCEjYIVOiebm1wrvVUxjc&#10;HybV92FKYpsztjSKRb0tTOwUxYgsD+ZWRDOrNIRSjZu4Nk9xz+7KcWRKM+lskUBGLkvJgv+ytkzr&#10;5k/j3fZ5TJEdqUvxYliWH71MrWmwtGFAclv6mJszJrM1I/M7UJDgLo7rADsSysjrc9THccAjCWik&#10;s0QCpXD/jni2e542zz9MSIdHGF8RzJzu/iyo8WN0+nMMSW7JYEsrhia3ZpS9FfNKvVjTK4KV3YOY&#10;U9SaOdUB4rfrr8xzfESwOI+/4pSRQEamNZOS9WdkKrhEXSwJGglho9HFhBIX5o+PW1s6tniUrqan&#10;mdfdk0klHahPeI6c4D+TGfRnCkIeoJvqcYanv8Dczm1YWNmBjUOjOL4wnzXjc8g2hxMe5KucR95X&#10;XLgEXJ74e7YjwKuDC8y4whX/oHCBGVe4whWucIUrXOGK/4Px179+w3ffvM33374lWqk3G/W60GW+&#10;//qi0Hm+/+aCUGP7tew7ln/49gI/fPeGOJL8GP6DON63fP/913z79Qd8+fEJvvjoCB/e3MOta7u4&#10;/uYWrl7ezFsXN/LGhfW8fm4tF0+v4sLpFUIrFV06s4rLZ9fy5sX1XLm0UWy/ketvbVH0zpXtvPP2&#10;Nt65KtpG3by6TRx7O+/ekP3t3Lh2gRvXr4hW6m1uvH29Ude49tbbP9Lbb7zVRFe48vpbvHX5TaE3&#10;fqQ3Ll7+kS5fuPizunjuwm1dOn+J1y9cUsYvnb97ndTlc7t488JmXj+/SczPj/W6XHdha6O2Ce1o&#10;1HZxvCM/Ol5TSWfMxbPnuSCluGT+Nl0849jv3OmzTXTmtu7d3iG5j2M/ee6fUtNtJQi6cFYc77yE&#10;Pyc5deK4kkrt2OGjHDt0RLSHOXLwEIcPHOTQ/oOif1iMOcCOdPCcOX1CSa92+eJZ3nrzovIuvHvr&#10;Bh9+cIvPP/tYcd98++13fP+DK2WaK/7+8VNA5ubNm41buOK/M5zPYWhNFBUZgeRbfMkweFCZHcBL&#10;YxLYNt3I/IZwJteEMqJzGAOKQxndNZJRXcPpketPzzItA3pKMJNHr5oc6qqy6FGVzsieKUpKsvn9&#10;dEyrUzG+WzwT6y1MH1zE7DHVTB5exYgBnRkxsCujBlcydkg3xg6uYPLQzswYXsbkQcUM65nPsN7F&#10;zB5Xx8tzBjFueD1VXYoZ2LszM0eWs3hMPuunFrJlRhEvDrEzsLOJ4jQTSQY9Zr2RZKudlJQcUuy5&#10;pNtSxf0ZGN5Zw7wBNl6dUMyKqZ2YPyKfulIbNmsqZks6eRlp9K/MYFT3DKYPLGDXK8M5sXU6Cyb2&#10;Ij3FjsFgw6BPwmQwk2pJpCg9mcI0K9nJFjKTbWSmpJJoTkGjt6HW2kgwJlOSYaFPqYEeBfFUZakp&#10;ybRS2aWKPn0HM23aLHbt2MKatZvoPmAmSYWj0GSOINI2hJDEQQSbBxBo6o+voR+e6r60i+1Jm6h6&#10;2gp5xNXjr+1BqLEHEeZeRFt6C/Uh1tqAytYfjX0Q2rQh6DKHK9BGnzVKtKMxSmWOxJg+BFPGANLy&#10;+mPL6kmcoRMhUdkEhFnxDtDS0TMCd88AAvwD0McEUJcdw6zeJl4ZaWPlaKERiawemcTqUVZeHmRi&#10;6ZAEVk/KYP2sfFZPTmVBQxyL+8ayariB1YPiWCXeo3UDI1k7MJo1A6JZ3RDBSqHlA2JYNljFiuE6&#10;dky3c3hxHrumZbFoSBJbVg3m8PHld4EZm0mNxRCHWRerfHRPSdSSbDaQmhDNsC5a1k2qYPXECiYV&#10;urO8TzQbh5rYPMLOlhFpzOkWR9eUAFISIshI1ornpSfREE1MuD8pxghmj+zE3lcbOLCokDWD/Jle&#10;/CzD7U/Rx/Aww1OeYmG3IHEPRlb0CGdhWRuWd/dX7mNF7yCWDtRTYo8g2Lej4qCIlTVVQh0pzSSg&#10;ka2UBDMeHVoT4/UcPSztmdUtlpk1KmZ0UzO33sgrQ3NYN6EzywcmM70sHGtYOzzbtVZcLBJwSOgh&#10;YUqMBDNhsraLB57tW9C22aOo3R4mzf9xakzu9LL5URzVguzAJygLf4wR6R15taeBCWWxGMPd8PNo&#10;pxzHmcpMAhl5bOloCQ/wIcCzI26tn6Nd8ydJjvNgSF4gA+3u9LG0Y2CqB7OqVLzU18zUMl8mFrSj&#10;0tKWmKCORIj7k/DFkRZNgh4vB5ARy2H+HkQGeop58SAiQBy/5eOEd3ycl4aksLghnkklHelvfpIp&#10;xb6MyXBjsK0D4/L8WVzhzyuVHqzs7svyWj8WdPWgi81HzIEPqvBg1FEht6GMTG0moYyUdNBYDCqs&#10;CWr0Yr02JkxxMQV6udHymUcwBzzI9PJm9ND/nhSvfyeq5W8UZQb8hVr1E4zJ7cCqoRY2jUlj/TAN&#10;R2ZnsGFKEckaf8ICxfMV54oO9RXnlNBJpm7rqKSXc4EZV7jiHxMuMOMKV7jCFa5whStc4Yq7Qn7g&#10;/vrrr/n8sw/58P3rvHPzLa69dYm3Lp7hkkxTdfKo0JG7dUqOHVVSYV04f5rLF8/x+sULvH7pIm9e&#10;vsyVNy7z9luXuXrlMtfefp2b199SdOOaQ037Tr1z/Qq3brz9o3FFb1+7rZ+HMnfrfmDmfrofnJHQ&#10;5dL5C0q/KRyR45elGre5va4RTlxStrmz/b36Oahyv+1/Svfb/6ekwJOf2KcpmLmf5PXee26pS+ec&#10;c+SYDwmrnJLz+abiirnAG69fEO/JSU4ePaakQnPoFCeOnuL4kZNCxxQp0ObIYY4eOciRQwc4emg/&#10;xw7u57joy/bkkQOcPXGY08cPc+KYrI9zkvNnz3LlzTd479Y7fPThB3zxxRd8953TaeMKV/xt4QIy&#10;/zPD+TyOrixiRn8dORYfbAYfCmwBjKiJZdGQWOb0i+DViVlsW9KX7a8MZO3cWhZNLGfKoBwGVSfR&#10;v3smfesKqK/KpbprNlXlWVSWpVNTlkJdmZWeZUn0LE2koSKVEQ2dmDCsnoG9K6ksL6RHVQGD6wsY&#10;1zuHKX3TmNGQzOz+Vl4clsnS8Z2Y1DeXKlnnpSCXtLQs0lIzGDeoM6+9XMnxZcWceKWQ1+YWsHRU&#10;KnMGpjGiey55GZmYTWlYkrJItuWQnJyDJTENk9pATqKG6UPKObp5Km8cepGT26czZWQt6fY0Mu2p&#10;lGanUJlno0qoZ+ccXpw6mM0rZjC0fz0JJjtqTRKJBh1laWrq87X0KzUwotJEnxIDmYkGdBozWl0S&#10;OoMNrd6OMUEcr8DOuB5JTO6ZwMgqPdW5ieIasygv70r/fg0sWTSH+fPmU9l9CNbsnmhS+xJqbsBX&#10;1wd/Q1+CTP1FK8FMH9rF9KBNRHfaCbnH1OKv6U6osY5Ic09FEaYeisIThGRrEuOJvYiU0CapLzHJ&#10;/YlPGYw6bSja9GFoM0agyxyBPnMkuoxRYmw4GrFeZe1DrEmmQ6tAZSwj1VZA704ljKkpZFS3LCbW&#10;2FnQO4XF/ay8NCCJJYMsLB9tY/30bDaJ57FxVi7Lx9hYNtzIyw0xvFgTxKKaYF6pD2V5rzDW9o9k&#10;3YAoVg+IYeVQDStH6Fk31sLuWelCGSwZaGRaX4P4v0+zeOfdfXeBGbtFh9UYr0AZ5aO7SYNJqyI1&#10;IZzpDRIa5TKxPJwZ3fWsn9SJOeW+jE19nmlFXszqFMyc+njGindNE+mJzRQjjhFNXGQQFm0gEwZk&#10;s2Vxb4682pX1w0MZnf4wFTF/pEv0X5hSFsCmkWnsnpzLhkEGFnduz7o+IWwaomLjUDWHXxS/IfGb&#10;UEVI0DoS4QAA//RJREFUeOKlgBknjFHJOiuBnsSG+SmODW/39hjD29Mv3YsJZaGMKAhkcK5QXigz&#10;6xJYOSqXFUPsTO0UhT3aHd+O7Qjx8VDAjNPl4oAf/oSLvke7FnRo9SRRbg+T5Ps4JXGtaciIJDey&#10;DbEv/A5z+z/QNeoZVg1IYXZ3I0nR7QnyaqekMHMCGWfqMXmOcH9vgrzd8GjbXKgZiVEd6WXtQGX8&#10;M6T4PkhJzPMMSOnI4gYTK4dZGJzSnG4JzVAFuxF12x3jT6ifu+JG8ndvJ47XjqhAd5I1fnTNt5Co&#10;jyZCzFNwx2cY1VXFi/0TmFYTT53mYfomPENfcyuKIp6hPOpJJmS3Y15xS6bntuKVSh9W9AxhaHks&#10;0WJ/ec0SxkgwI10zMqWZbBN1cZi1sSTpVULxjtRm8WKbmFDlnt3Fval8HmVUtnTGPEpGwB8Jbf4b&#10;olv/Hovnn8kPfYzh2W683D+RdSOSWdrTn51jDayfkItdF0CkmPv4qBBixPOMCZUp2+TcydbPBWZc&#10;4Yp/ULjAjCtc4QpXuMIVrnDF/9H4uXROfxX/88MPP/D111/yycfv8uH7N7l+7U3eeP08Fy/I9FIn&#10;OXP6CCdPHOTE8QOcOnGY86ePO3TmBBfOnOSiLBB/XujcGS5dOMvlC+e4dFG0EspcOs+br1/iyhuv&#10;c+X1y7z9xhu8Lf6fPaeuvXWFa1eEZCt0/crb3Lh69Ue62aR//e23xXZyW7mPA8Jcv3L1dl/q6ptX&#10;fgRjpK68/qaiewHMm5dev6vvVFMg49T9YMTP6h7gcnvsXjXZRqYXk/BDtso+99v+p9TkOE45r0Gm&#10;LLt33U/t40xxdi+QcUpZr8hxDAXENM7R603mS8IY57zLZyCft/IMheT6U8dPcOrYSdGeRNarOXH0&#10;OMePSDnAjKKjjTpyVHHQHD98WNGxQwfFuU/ywa1rvC90Q7y7V9+6rDhqpCPnzKljnD7pqHtzTryv&#10;58+eUoCQBIAffXSLr776hO++/1pxgjlcYXeHMx2aC+f8c4YLyPzPDudzWT/NwpSeUWSZfUhQ+5Go&#10;8Sc1wY8Sux/dcoKYM6aA03umc+PsMt4++QrnDyzktdXjGdG3jMrybLp1KaRrWSGdS/LoWpJDeUEm&#10;xVlp5KWlkJ2aQm6anZzUZLLtSUI2UpLTyErPZGBNFouGJ7N8uJZXBsaxdKCaV4YYWDEqiS0zi1g7&#10;tYweJXZSkjIwmrNIMGdQV1HAq1M789ricnYvLGHFxHxeHF3Gipm9mDumVlxPKebEdBITM0myZmFN&#10;zsQq9jdokzGoE+lRUcLmVydyet/L7N8ynzFD6uiUa2NQ1yQm1RkY203D4DIttTnx4twW+lTmkZWW&#10;Sbw2BbXYPyshlpFlEcyujWJ+Hw3rp+SzenoX+nTLIyFBpiyzoTelYUhIx2xKpjgzmcG1GUzom02/&#10;zjYyEy2kWDPpXF5J99paJo4ZwuyJQxhQV0bn/FTstnTi9HlE6soJS6gjyNSAv6EBLwlmonvQJrKO&#10;thG1dIyuxk9dS4ihuwJjnGAmPKGeMGO9AmxCRSshTZgENY2wJsLUU9lGbh9l6U2MtYE42wBUKYNQ&#10;pw5Fkz4CbcYo0Y5CLRSfPhJ9+nBS84aQU9CPvNwelOfX0KdzFYMqyhlaVcTE3oXMH17C0gklrJxa&#10;yJoZYk6m5rJyXCovD9SyULxbi3tFsbR3FK/2iWLdkDg2jNKyZrSRNeMsbJqezt4FReydk6u4cGb2&#10;VjN9kIUTh+fw7nt77wIzWSkmbCaNUmMmIyURe5JRSVWVkhDOxJ6JzO2lZmSeOwsG5rJsUj0T8zsy&#10;Nr0Zo9NbMqM8nFcaTCyfmEeBPZT4SD+McaGoIwMxqgLo2TmB5dO6sm9hMesG+4p9n6A+4TFKIx9i&#10;QHIb5lVGsn5IEhuGine2VzSLK9x4tcaDLcM0HJiTzfqZnSnNNhPqK9N6+SiOGadzRtY2kfVl5LnC&#10;AjxRhXhQLX5fDfaO9LG2o874AoUxzWlI9WbNmCK2Ta9hbLmartkJaGMjCPR0U4CCoiAvIhuBilyW&#10;EEUCoZjANkR7PInR63EqjB7kRDQnxe9pcoKepN7YnrUjchlfqaVLloGE+EgFnDggTyOQkfVhgmQq&#10;Nh8F2ni1f4GObZ4jLqg1JXHPkR38CEb3P2HzeZDS6KeYV6fh1QY1g23NKYp9gmj/doQGeCvuGHld&#10;IT5uBHi0JcK3HTZ1R3HeGApt0dgSVEqdm5jwQFLNamyx7ZlQrWF2nyS6G5+kIPBPlEU8Kq7/ebro&#10;2jA8vQMjrU+zoEsQq8W7tFn8jZjVz644kWLDAhUnjHTLOFsJZiSUkZBGtiYhvcoBZgxx4eIZBBMb&#10;7ElSbBvqrc8yNvtp6rQPkR/6IBavv6Bq9yeMHg/QkOHNay/2ZvOEAuZXdGDz0Dg2TiogyxKlgBl1&#10;ozNHApmoYC/Rypo3gS4w4wpX/IPCBWZc4QpXuMIVrnCFK/7PhhPNfMu333zO559+yCcfvsutm9e4&#10;8uZlXr94TvmALcHL8WMHOCF0UkKYkwfF+CHOnj7G+bPShSAkIcyFM1w875AEMBLGKG2jJJBx6o3L&#10;F3jz9QviPJd4642LCqC5A0quKAClKVCRgOX6lWu35Rxr6oy5/tbdEOZ+uhfMOMHA/aDMvTDGmcZM&#10;qqnbwwkapOvFqXshTNN1jvVN03n9cjmhyO3l+wGVv0FKDZlGyHIHqPz4mPeuc+4ja8iclTrVWEtG&#10;SC6fOXGS07Iva8SI+3TOkVNvXLqszK98Bs5n7Xie17kpJNedlsc47pB0zZxQAMz9deLIcY4dli4a&#10;mfZM6IjQ0UMKbPn4w1t3Sb7jH33wDu+/e513rr/J229dEO+krI1zXAGMJ48fEu/8YQXayHdYOrlu&#10;vXNV7PsuX37xMd9++7nym3H8dlzxzxQuIPO/I5zP5+XJRQzrkUZ+pgGLWY05QU2CPg69Wv5X6MHk&#10;JEcySKyfN6GSpbN6MHtcFQPqCslOT8NmzyErq5DSvDzqStJpKLfSp9hAZXosxSl6su12kizZWKw5&#10;CpBIsWZgTszCas2mZ5dMFg61sGKEliX9VSxs0LB8dArrZpayYV4FC0YVUZiegj4hA50pE41RwpYM&#10;qkpzGdOnhFlDyxjXp4DJQ7uxeNpgpozsReeyYoymNKyWDAoy06kuTqNHqZ26giSq8y00dLYxW+w3&#10;f0JvBvfpRvfyTMXRsnxEAqtGalncL4ZJlaH0z/NlZIWK8T0zKcrOEudOR6NNJkUfT02qXB/GjD4p&#10;HFg5glM75zBt3AASLamYEqwkWyzkpCRSkWOkOk9NrzI9w2sS6dc5kdJ0K/akFNLScsjNzad3TTEz&#10;BuYzt18iM3poGFKuoipHTWFaIoaEbILUnfBRVeAeU027yFraRdSItgb36Bp8VdUEaWsINdQRZnQo&#10;RN+dIF2tolDRl5DmXjm2d0AbCWqcjpuoRJkSrS+x1gHENCraOpAo6xAihaKShxBjG0p8yhCMaYOw&#10;ZvQnLacvhUV9qezah141PRjSs5ax/aqYPKgLMweVMndgLgsG2lk8KIllQ82sGKJnzSgD6yYksnZS&#10;MptmZLBncQmHXi5ny+R0FgwwiPkwsWBiLiePzOGdWzt+BGYcNWY0ZKUmk5uRgjVBiy0him7ZIUzt&#10;oWV8Zz/qZY2SojDm9FAzIqstI3O9GFMcworhqeyY34me5Vqigj0wxYdhUIUQF+5Fl3wda+fUsnZC&#10;EmuHhzGtrBl9TI/SOeYRKuOfYmKRP1vH53F82RC2z6xi1SA9K3oFsqF/ODsn2ji0YiAD64vwdWtF&#10;ZIAnUY3OmdhQP+IlRBCtdNDI2igWYzxZSdGkRj5PZ9VzdI59GrPPo5Rq27FsTBc2zupLQ5mZvDQj&#10;urgIBfZIECMBinRpSAAga6s4XTQhvh3x7diSIM+WhHs8RWSHBzC4/5kBeXFM7JrA3F5pbJ3WiRFV&#10;Ouq75iswSwIdR8F+T+UYstaM0zkT6ucpjtcKtzbPUJASQd/cANKCHie0xR/R+z5FZYIbA+weTCnx&#10;Y3pJAIWa9oR4tyXQu6O4Fnfl2KE+7oR6t8Ic2ZzaIr34HSWKvycOmCFdLvI+IgM9cG/1BJFej1Of&#10;E0o34/PYfP9Mss/DZEa1ISv0WYake1GvfZzFtTG8NiGf9cNT6FWiVVLayePI+ZH3I0GMSbQyhZl0&#10;0Mg2Ua8S2zkcVnLMrHVsp432Rx3WnjjvhyiO+CP1ugeoNTyBtsOfCG75B/TuD9AzzZvts2vYNCaD&#10;V3sEsn5AOOsmlpAYL103PmL+A5VjymcRFeytuGV0sWEuMCMiKioKLy8vSkpKmDJlivJvAle44r86&#10;XGDGFa5whStc4QpXuOL/VPyV77//ns8//4z337vGtauXuXzpNOdPH+P00YOcOCRTQe0X7T5OHznI&#10;KTF26sQhTp88wtkzRzl/7qRSB0S6Zi5fkB/cG3VR6g54+TlJt4yEMRLMyFZ++H77LcdH+qYf6n9O&#10;TYGMAmXuccb8lJqCmZ+CMU451zcFMvdTUzjj1L1g5t71F87eDT7+UWrqdGmqpnBG9puuu73vqTMK&#10;fHHCk5+SdLzI2jRO54ycr6ZzfDeYucbNqw4wc+rYCU4elWnMRPsfgBkpJbWZE8wcPszRwwcVvfXG&#10;JT547wbXr77JlTclBLysgEeZNu/622+J813j1vUb3Lwmfg9XxHvxxpviuV7k0plTnD1+jFNHDnPs&#10;4D6OC8nfg/wtyPf/7SsXuXnjKh9++CFffvkFf/2rC9T8Xw0XkPnfFc7ntH/zDKaM7kVRfg6Z6Rlk&#10;pKVjt6WSmGDBoDNiUMdjio/AbowhJ0mFTR8jxvTo9GkkmPPJyCiib9dspnQ3Mbd3AosG25jZYGV6&#10;/0zGNpRTkFOEMTGfxKR8LNY8jOZcDKYcrNZ0KvNTGFKZwtAqG4MqUpg1rBO7Vo7j7N7FvLZ6CrUV&#10;ZRgSUjFZMrBYxHVZ7RRm2OhTnsrUvtnMHVzArAG5TO6VybSGAobXFZNqyyDdbmdItZXFQ0yKC2dR&#10;g5YFfYT6if7gJIZWZ5CdmkF5Xirje1hZMMjMvAFGpvVQM6E6XhzPwqtTuvDy9J50Li3CYM4S15yB&#10;UW/GrI7Dqo6ia76Nl2YMYtXLE+lRV0VqspXupUmMqTcyo7eGJUN0zG7QMLqbimGdwxlTGcWYaj1V&#10;uWZsSSnYbJl0LkhjVDczc/oYWDosmWXjc3llUgkT++eSak3CL8yCV2gyHqEZdAjJo11oMe3DO+Ee&#10;2RnvmC74x1cRrK0mVF9DsL6WINH3V3cjUFOtQBoJYZySy03H7gU2d2BNL9EKmXoqbpswY09Cjb0I&#10;MfQmWCjE2IeQhH6EmAcQljiQiKRBxCQPRpM6mIT0QVgzB5CV10BJcR+qu/SgT1UNQ2u6MKFnCdP7&#10;5jO7fw4Lh2Tx0sgsVk7OZ8eL5eycV8orI+3MGWxh/rhsXp3Ticun5vLpB3eDmewUE6kWPalJRtJt&#10;FgXO5GTYSbFosWrd6WL3oCHXg3LtE/RK92TJ0BwmVqhYIh09I0vYMr2ck5tHMKxfCZFB7pg1YWii&#10;A4gK8SQ3RcW8UZ1YO7OM1ZNszK/3Ynjqs3SLf4yu8U8zLDeQV8V1b55WxSpx7Ut6xbKiIZZVfcNZ&#10;2T+GvUvqGTWgAq92LYiUtVuCvJQ6KIprJswfbVQwOiFHfRh/IoO9CPdtS7hncwLaPo5Pq0fRBDQn&#10;X+9DmtoHbYQX0XIbCU8CG90sjeBE1m1xODXEshgL9fNSarhEBHgQ6P4Cnq0fJcLzSepzo8V857J2&#10;WhfWzcxnSF0aFn10Y5oxh2NGAhkpCVQk6JHAQcKaAM92+Li9QIrWk0El/thCniSq3UPYQpsxrc7O&#10;tCoDi3snMqkoAHtkW8UVFBXoQZifGyE+HbHE+ZBl9MYe70aOJdZRAyYqRMx3CPo4R4F+WZMl0LMN&#10;HcW9+7X9Cyr3v6DzfJDwNr8nweNBKlXPMy7Xn7lVsexdOID9i/oztyGDmvIsxQkTFx6kpE7TimNL&#10;4CIhjAQySaKVrioJZBwwJko5p1xn0ohriZHX4UeY7/NEdvyzeL5/oavqQdTt/0Bk2z+h9/gzpeqW&#10;LKhTM6vci9llbVjdEMLSUYWkiXctWMxbjDivAzIFKc9DAhrZd4EZB5hx/mabSo7X1dWxePFil6PI&#10;FX/3cIEZV7jCFa5whStc4Yr/zfHXv/LlV1/wyScf887N67x58RxnTxzl+KF9HD64m4MHdnLo4Gsc&#10;PbyPE8cOc0qskymeZC0YmeLpXKMb5tKFxnRk90AWB5D5j8GMhDFvXL7AW5cv89YlmR5MOmRkCitH&#10;GqumUOaXgJmfAjFO8OI8jnP5XjnBwC/R/WCM1OsXfwxknLoXzChwprG+iuwr7S9wzDQFIk31S7dt&#10;uk6mFpO6d5t7dfbUz4w3rlMcMtIZo7hj7oEz9yw7UpKJd0nsK+/b6UCScyufhXxu8nlKSShz69oN&#10;8Z5evgu6OKCMrCnTRLchzE/rqJAEO/J6nXDHUZtG/AaUY8uxE41OH3lv0kEkU7yJZ6Q8N4ezScKp&#10;sydPcULsJ2HP4YP7xG9nL4f27+Howb3K7+nsyeO8+cYb3Lr1Dl988Rnff/dd44/QFf9bwwVk/neG&#10;83mNHtCZbqWZVJekMbx7JiNr7QzokkS3/EQK0pLItdmwJZgwa7Qk6eV/qW4iMSEVc1I+psQC7PZC&#10;6spzxT7JTG4oYu+qsVza/6LQAnasmEB1RRe0xmy0CbloDTloDNnE6zKIVtuJibdhMtpJT04nJzWb&#10;yrISxg3rzfKFY1n+4jDG9CtlcG0mY/vmMrlfNtN6JzOzl4l5vbW8MsjA+jEpbJmUybrRyWyZkMGa&#10;cUV0zc8gI9XOyHory0fq2DBGw5oRGl4dpGZBHzWjKtSUpJuxWKRzJ5OclCQKU3XkJMWSaY5S4MqS&#10;aX05vG0uezbOo3evHpgt2eJ+s7Ek2UkymUg26Ei3GOhcmE5ZYTb25CRqikysnGDl8OJUDr1oZdes&#10;BFaPNbBwoIbxFb4MK3ZnUvdYpjakUtO5gJzcIjqVlFHfpYCB3TKZOaSc15aP5ei2mSycOYjklCx8&#10;w5LwD0/CN9SCd4gFj+AkvEQbGJlMqCqdCG0hobrOhOgqCdZVEaipUGCNE8xIBeukau8rxV2jdUhu&#10;F6KXgKYHoQapemU5WFcntqtrbKUjRx6vXrRSvQjS9yJQ35sAg6yL00CAsT/B5kFEJA0h1jYEjX0I&#10;prSBpGb3J6+wgU7Fvakqq6VH124Mqa9k7qg6XhpXx8yhJcwZVcyLE0tZNrcz184v4LvPdt8FZvIz&#10;rGQkm8T7YiIjxaI4ZvKz0inMTad7ZQ4jBxZRlBpIsdWd8uQO1Gd6M7jAl8lV0ayZXMSxzWNYOLka&#10;e2I02hjpeAhBHR2ILVFDcV4qOcmx9OlsYmhlLHMG6JlRE06XqD+TF/4EY6osbJhSxaJeOl7tn8Cy&#10;ASZebRDvVY8wltQHs3FOFeNH9CI21J9wX3eiAh2OmfjwAAXMOPqBxIcFKjBFpiML9XVAEVkvJcy3&#10;PUGerQjxakOwV1uCvTso6cDC/cV6CWCCZUF9CWJkLZMARRKkyPGoYD9CxLEiAryVVGlyvyBxjAD3&#10;FkpqwuLMWJJ1XqhC3RUoE6RAGS/F+SFbCXZkUXzpnJGQIczfW0lnFuLTngjflqSoWpAe2wKz/1MM&#10;LIxncf8s5nVP4KVeZoZkBpGqiyQ3PQVznDdJcR0wxXiRbvQnzRiOXsyvOjIIVUSwAkjUUbImTIQC&#10;NaRkOjJ5zV5tn6Zdsz/g1uy3dHj23yiIfZ7JnaJ5qaeF/Qt68NqCAczrk864ARWUFGQqUEfCEDkP&#10;zroyEsgotWUUMOPoy3VS8ZEhxIlrkK06KgSjKowEVSCaKE/COj6E2e/PqDv+ibAXfo/B80G6GNoy&#10;tSyIcZktmNOpPa8OiGdED/G3JdlwG2CpIoJuAzK5LO/NBWZ+GszcqwcffBCNRkPfvn1Zv369698M&#10;rvj/CheYcYUrXOEKV7jCFa74Xxbfffs1n3z4HtfefpPzZ04qH5H37d7JfqGDQof37uLo/t2NMOYA&#10;p08dVkCMBDDnz51WivPLtGSXLsqaMHeDFdk6l519KWfaMueyYxuHpDPGqSuvO1wS8oN8U3ji1L2g&#10;5W9VU/jyc7oXvvycmsIYJ1SQup9T5k6qsp+XBBRNocptKRDg7hRjP6d73Sw/JydIkZDijhzApalu&#10;A5cmcq47LZcleGmUsl72m4CYH4EaRSeUVqY5U2rXCMl5uHz+kgK4ZGqzNxRYIx00byswxOGAcUgC&#10;FqecYxLU3JET4twZk2DG0Yr9D4l9Dzm2u3t/uezct1HKumMKyDkpoZLQmRNN7vPkcQVeSp08Lq/n&#10;IIcP7VcgzYG9r7Fvz06OHNzrADXiN/PerRt8/fXXjb9OV/xvCBeQ+d8dzufWOUvDgM46Fg00sGyY&#10;kZcG6pnVK445DXomdtfSu9BESWYGSeYUkhJTsVpk3ZZcEq0FmCz5GBPzsCbnY7Pm0LmkE0vmjOPI&#10;zsWc2PMSrywYTaeSErLSsynNy6UwK5P8zEwyUtJJTkoV748djdaGVptCojkdW1IGabZ0SguymTio&#10;hG0vFnNsWR5nVhZyeV0Z55dnc3y+mb1TtKwfoWHVED3rRiQI6UVfzYzuKkozEhU3TlGWjZ6djAyv&#10;0jOsq4aBnTT0LzNRkZuCRdyHdMEkWrKU+7IaDZji5X9JH4NNvNMNPbqxaM5Y5kwbSUlJOQmJ0oWT&#10;SpdcM90LdFRkxFFsi6JzhprKbCN59gTqS00sHZPEvkUZHFmSxc5ZZrZNM7JvbiKbxkYyryGSNbO7&#10;sHvlSMYOqye/oITionIK8ospLSymX49aXl4wiXUr5tC/f2+i1Wn4hlnxD7cSEmlGo9KRrFORlRhL&#10;l2wt3YsTKclNxpCYRbiugHBtIcHqYoI0nRRQE6qvJlhXrUAaKemmUWCMtoYgXQ0BovVX31GARq5z&#10;wBkJYZySY1Kyr6wTugNqeiiAJlBbL/avw1/IT1OPn64X/vo++ClqwM/QD3/jQIJMQwhPGkp08lDi&#10;7UMxZwwhv2Qo3buPpK77IPr26M3gvnWMH1LNoW1T+PTGprvATGleKsW5Mu1eilJjJk+0RbmZdCrK&#10;JS8rlQljRrJy+SJ612bSJdOfkqQ2FCU0o3taMyb2NtC3WxqJ8UFoogPRxYaI5x5HUkI8Jl0syWYt&#10;OWlJ5NgNWNV+ZFsCKElsT374gyT7P0Jy8LMURj9NddxfGJnRmhfFu/aK+I3Mrwxg+SA9W5aI66/t&#10;rDhDwv06KnVmnFJSmoXIvqw54++oOxMkU5M5IEt8mJ/iNgn1daQAC/PzcNR8CfQmOshb2V5uGyGd&#10;OIE+qCMCUDWmMrsNbCS8EduG+HsS4C1Tm7UXakeAl5tYdsPPQ/Q93QjxlS4ZT0KEJJAJ9fcmNEC6&#10;bhyOHEXBfoQH+iop0uKjAsiwxqEJbYU9phWz+uaydEgRk7toGN81kSJLNHUVnUnUqogMcMcc64Mx&#10;1hdDTJACKmS6MScMkXPjbGVNGH1smLJe1puJEXMQ5NUS77YP49nq9yQEPEFdig8v9s8U57SL33AK&#10;Q3qUU1aYhSbW4baRYEYbE6oAGJtJq6QyS07QiOeqVtwx8hxyTKYckwBIwiHZ10WHo4mSUChAOW+g&#10;d0sCOj6FX6sHCGjxR2Lb/5HqZHdWjixgZX8T64YYmNE7gU45sWSmJNwGM7KVz0Veh7wv2brAzC8H&#10;M/eTnD/574ohQ4awfft2vvrqq8ajusIVPx8uMOMKV7jCFa5whStc8T8oZLFxp5rGF59/xo3r1zhz&#10;+hT79+5i947N7Niynm2b1rFz6yaxvJX9u3dwZP8eTh05wLkTRzkrC5+fPcmFRhjjBCtKTZgm7hgn&#10;gJFg5s3XL94GND8GM3egjHTQvHFZpiuTNWQuKamjlPRRbzqAjNMhIVNXOaHKT7lg/hY5wYs8R1MQ&#10;45QTCt0PwPyUmoIZKSdI+Ckwcy+Eua8knLgXykg1gpn7gZWmOuuUBCaN/Z/c7idgiwQN99WPtnNs&#10;K6HKbTDTCFycx3Eu/7ROcUpKFvM/IeUAHqeOHRetkNI6xmRtGQlFHNCk0f3SCFGkZD2ZE439n5YD&#10;zDhdM/fry23upEe7c3ynTkgw0yjlupz3ckKCmTs6IZaPSx07zInD+zlyYA8HxW9w3+5t7Nm1hf17&#10;titw9MzpE1y/9hafffoJ37ncNP8jwwVk/m+E8/l1zdYzvELH3J5q5ve3sHJKGevnVbN/9TAOrhnC&#10;rOHl1FdWkJ9bhi0lh1R7HrbkPMyJeSQoYCYfnSkfvTkPq62Q0sJO9Kyuok9dNdVdOtGjayFzhhez&#10;YkIBS0dmsXBwKtN62xhVncz4Hhn0LLFi1CUSrbKj0qQRr5U1YtKZMqiIs2tLeHtrAW9vyefmznJu&#10;7Srn+uZc3liVzomFVvZOM7FjYgJrR+iYWRdLdVo4KaYEEhMzsCSmYNLp0MVGo4mJxKTRkGqximOn&#10;oTOkkZ6aSZeiLKoKU6jIMVFojSfVqMasM5As9i3IKyQjIx+tMYOkpFS6FxqZUhPNvPoIplaFM7pL&#10;BBNq1IypSaA4w4TdaqUwzURtkYHxvS3MHWJiywwrJ1/JZP+CJLbMLeLMnrmcPfgqo0c0kJdfSkFB&#10;qThHJrmZGVSUltKjugu1FaXifHb8wxLwDDLgH6onSSvuLSOCYZ3ClXRri4dZeHmUjbG97KSlpBKr&#10;S1MUpbETqcsmTF9MiL4TwdouBGkrCNRWCUk4040gTTUBog1Q0p7V4B9fjZ+QE84EarvfLTkm5AQ1&#10;TeGMBDMSyjjAjJC67i5A46t2yCe+Hu/4HnjF98RL3QsvbQNeugF46wfhlzCI4MTBRNuGo00fiTlr&#10;KOl5A+jZexgL58+4C8wUZtnISbeSk2Yl054k+jaKcjMUMJOVlkSaNYF+PXqyfs0qFs4bS1V5Enkp&#10;4aQZvEjRB2JShaCNDkQfF6K4N2Sqq+QE6ayIFsuRFGTY6FSQRUmuje4V+VjjPchVP0t+3BMkBz5G&#10;cfTj9E5sxksD0lg1qpiZZYFMK/Vk+Zg0Xp0/hJxUC4EebZUaMxKoSEnnjBPORCuOF28F0MhlZ6qz&#10;6EAxLp0xYlu5j5IKTdYxCfVHFepHnAQBYf7K9vFhAUpKNMWFI9ZLMOAABH6K20WCGul8iQzyVdw1&#10;Qb6e+Hl2INTfk3AxLt0p4eLYIQqU8RF9P8LEsgQ0YeK8EeIaFSgU5KhfExEoa9C4E+zdliDP5uhD&#10;22JXuZOmC0Qb7ktxTqoCteR9yfRtEiLFR0goI2v3yFo4MsWXA9DIMZnKTAEz0aEYYsPQx4Q5+qoo&#10;BeBEB7mLuWhJhPeTRHk/jDH4MaoyAlk8c5x47snEhgcoEEoeS8pROyZWATDSGSNb6Z6RrQQzCpQR&#10;8yRdSvLcSXqxTjx7h+MlWAFRcRH+4r7d8XN7jjDPZ9D5P0GxtjULG9LZPr2WBUOyGNAtiaJMPYb4&#10;SOVepOtHQiF5DikJZaLE83GBmf8/MHM/yXo1OTk5Sr2affv2NZ7FFa64O1xgxhWucIUrXOEKV7ji&#10;f2h8881X3LxxjVMnT/Lajm1s3biOLRvWKu22TevZvnmDGN/Cnt07OLj/NY5Ih8zRw5w+dYxzZ04q&#10;ki4ZCWaUov0XzjQBK3ckQcz91HSbS+fPKy4QCSukJMB469KdGiL3OmKcUOZ+agptfomagpn7yQll&#10;JGRxptD6W3QXlLkPjGmqnwUz0iXS6BS5L5QR+o8cMD8JWf5G3Q1N/nOStWMcbSNQcS4fawIxlPWn&#10;OHnMqZOKy6SpTkhJqCF0/NghjgkdPyrBSRMwo4CUpuDECV7kNsc5euhYoyvm8O3tpeTykXvUdP3d&#10;+jGckWnQlFo3Es7cc1+KFEhzTPwGjypS7kH8xo4eOSjOtUf87naxb+929u7ayp6dm4U2sfe1nRw/&#10;fpQrV97k888+gb9+3/iLdsU/KlxA5v9WOJ9japKZ7BQLRalW6soLWDpnFId3Lubi0VVcP7+ODa9O&#10;YmDv7gzp3Y1R/boyc0QV4/p2pnt5IZmpOUq9GI0xF01CHnpTHmZLHklJOWJdFnWl6cwdaOPwi1mc&#10;WJzB7uk21ozUMrsujOFFPozpEkr3zBD0Kg2RcXai4tOJUKUSqbKTnZbKtAFp7JifzakVOby+IZe3&#10;NhXwxjrRX5vLm+vzuLQqi7PLcjn8chcWji2nLC9ZvKNWzImpJIrWoNERExlNXFQUCWoNiQYTOk0i&#10;lgQLo+szWDUhiyVDElnQYGJsNz098tV0K7BQWZRJcU4OydZMVLo0EhLslKfp6ZkbzuDiUKb20Ct1&#10;O/atGsTmJYOo69YJvTEVlSqJ2GiDAoSKMwyMqrexYFg6UxvsDKnPZdakAUydOJCionxys7OoKs2m&#10;T+cU+pQlUFegpW+JjoZOJuwWI36hegXMRETqKUiMpnd2GGO7RDKvr4bl49NZNrGQYXXiGpNkrZ8M&#10;LElZok1DY0glPD6NwNgs/GPz8FeV4B9fjp+6ggCNI81ZgAJnJIypxU/VDV8hJ5hxqHujHMsSzDhd&#10;M4oUMONwyUg1hTP+6h74i3391d3xVdc5wIyqHi9VHZ6qWqHuoi+Xe+AZ1wMPoY6xQqo+uMf3xUvb&#10;H1/jIIJNg4iy9r8LzOSnW8m2i3c1J43yYjGHGcmk2xLFuyKBTTKpVr2YOx0luVkMHzSElcteYfiQ&#10;XiTEi3csJgRtZCDa6CDMGgllYhQgY4yPUKCMRR9DqkW8I/poLLo4BvfqxfjhfUnVtaOztQWzemmZ&#10;W69n6cAU9i4ayKK+dhrMLzC+zJsZA8x0LkxUHBgB7m0I93OkMpO6A2ekvBvdMw7FBfugCvUhLkTC&#10;GrnOh/hwh6NGpi+TkmOqMH8lHZis4xId7CjOH+Tr3ghQHE4XCVRknRml+L5PRyVdWYivF4E+HmJb&#10;DwW6SDeNdMoEy9RlYtwpuV4qxN9LrJPbeCDhhxP4KC6aQG8Cvdri69YCf49W4lyO80vnSoRyDY6a&#10;OvIaJZhRaso0AhkJQWTaMjlmjI9UnDIaMa6PCcXQmGpMGxNOXJh0M4WijggU9+yLOtQNQ9jzdM4I&#10;ZdaUUcp28nxyGwlcJBCRx7ToVUrqMpM6ujGFmcMlo5HrJTgR2+tjZfq0EHE+eQ0RON08ceKZyfF4&#10;8W6oxLENUd4U2QKoz4tkWBcrI3qUk58WR2m2AVtCrHJckyZaXIusTySPIe5V3Ic8ni421AVmRPy9&#10;wcz9JM8h//0h69WcO3eu8cyu+GcOF5hxhStc4QpXuMIVrvgfFLLA+McffcQF8Y91mTJp66b1bFy3&#10;RgEy20V/x+YN7Ny+hd27dor1r3Fw/14OH9zPkcMHOXbUUUPmTGPaMqdTxpG27G6HzL0QxqmmMKap&#10;JJiRaaneuOCAFxKAOIFIU0hyP7Dy/6umx7+fnNch5Szo/0sl7+OXgJkfQRipn3LF/Ix+DszcD7BI&#10;/ZIC/H+75DHvPq6jCL8DVDidJk5oIXXiqEPOZWVMqeHiXC/2EXLCGOkwuZ+OHTkkJAGKA77cC1tu&#10;jwvdC10ccowr6w8e5vCBQ3fp9nYHRV+sd27rlPM88v6awhp5/U3vTZmXRjAjYaci0Xfc2yGhA+I3&#10;d0ABotKpJtMI7tu1ld3i97l9y0a2id/qnp3bxXEPcPPqm3zz1aeNv3JX/HeFTCfiAjL/98L5PE0G&#10;CwaDDb0hjcTEbKVYf7cunRjarzsLpvZh7tguTBuYzsujMtk5p5jDL5Wxa24RayfmMqWnnfLsNEzm&#10;bIdrRkgCGpU+F6stiyE1aUqdl9emGjkw28rumSlsnJzKsjEZzB+SxoxBmQyqSceckEhUXDJxmnSi&#10;1GkKnImKt5OYYKNzbjJj6pNZPi6ZdZOTWDLcwNz+RpaOy2Dj7Hy2zC1l48KeLJzWhx5VWdSUWOjb&#10;xcqAimTqC/SU2KKpLdAxqKuJsjQdZr0Jm9nE7P42Di5IY+c0K1snp7B+XBqLBppYOTaD9dPKmD00&#10;n6G9sqmpKMBmSyc+1khEaCyqyAiqimyse2mU4n7Zs2UhNTXVGIyppKWkUZ6fRkVBClUFMpWaXVxL&#10;KvWlyZRmJlGQIbaxp5BqM9Gjk5mZfU2sHWtmxQg9U2vDmFYXw5ReSWTYEhQw4xtqJDjCgEEVT5o+&#10;huJkFT2KDcwf3ZlV84fQs6YzOvHszIlp2FOySbFlYzKlExmXRHhkArExRrTaJAymLFTGAoLVnfBV&#10;VSoumQBtrQJmJJSR8hN9CVQUx4vaIYf7pRHONDpoHE4ZCWMc8MVPyAloFKeM4pIR/Xi5rk5xy0go&#10;4xUvwUx3pfUS23iKMY+47njE1uIeI9s6Ooq2Q3QtHWLqcI/rRUdN77vATEFGMvnpQhk2CrJTyLIn&#10;kibmUtabKRTvoUxtli3WZySLcatFATYpZvHMpTtGE4UxLkyBMtIxYdZEK32jAmViFTBj0kQqH9nj&#10;ZWqqiCCqy0sVOJOf5Ev/0mg2z6rjzNrxnFk9miUD08TzimNir3hKMsLFvhEEesraMO0VMCNdM1Kx&#10;ob7Ehfk1ATJ+6CKDMEUHoRPn0Ub4Y4j0V1oFHEUGOOrShPopkEMBOKH+SuozWUfG37Mj/l4dCfB2&#10;VyCKbP293BzylCnLOuDr3l5ppUtGAhfHNh3xFuOBEsD4eStAxnkcp6S7RkIbme5M1q1R4EzwHaeP&#10;vKZw/44E+3ZUIJCEQhGBEg7JFGjeCkjSiHlzumYktJCStVicDhcFlAhJIOKAGRJwSLARgkZIrlNH&#10;SmdTqNjGB3W4FwlxgSSbNGKdrA3jcKpISCO3l6BHwphEbZxYFymeaQyGuEhU4XfOKcGQLiZcjEkw&#10;JwGRrG/jcO7IfeR1SMnjacQzMMUHYzdFkWaS9WpiSdRFK++HhGPqyEbnj5C8DulQig4Rz0c8I3l9&#10;LjDz3wNm7pWsVyPPK+vVLF++3PXvk3/CcIEZV7jCFa5whStc4Yr/AfHDX//Ku+/e4uSxQ8oH3Q1r&#10;V7Nx7arbQGbnlk3s2b6V/a/t4MA+WdR/PwcPHuDwoYMcOXiQY0ekK+EoZ04d5+yZE5w/e0pxydwL&#10;Zu4HZZxpy5qmLlN04TyXhJTC/xcu8ObFO24UCUGcLpn7wZS/p5wOm/tBGan/LJhx1pK5DWUuOtxA&#10;9wMzDqeMBDSXHDr7y8GMhDFN5QAxspUpzaTO/kw6sjOcPiEdME6Q8lO6A1juJ4frpTGtmJJaTAKU&#10;Y3eNnZRjQvI9On7UIdk/2SgnwLitxm0U94sCXQ5x7Kh0w4i+kASFUneWJZC5o6OHG3WoSb9RR8R7&#10;fVi814cPiXdcpg+Tku+6HFfW3Q1jflqHxbZHhGQrlhVYI48vz+MANc40Z477vwNmlDk7IeboxFFF&#10;CqBprDvjdAA5AdQJCZrktR7Yy/49u9izazuv7djKjq2b2LppnQJYZR2oS5cu8Zl00TTGD0L3pi10&#10;xf9/bN++/a4PLC4g838rnM/VlGBFb7Sj0aei0aWjM2aSkJBJRmouY/p3YsfCYrZO07Owtz+L+kaw&#10;dKCK+Q1q1k9MZfNEKy82WOlRmk2yLR+DuQBNQgEqfT5qYy65mZk0dElheGUS42utLBlTyLGNY3n7&#10;+BLePvEyF/YvYNvy8RTl5xAZm0SsJp1oTSaR6gyipOLTiYlLxqQ3UWA30jXbQNcMDWWpQhlGqgqS&#10;6FZopbosjeG9M3lptJ1t06zsmm5hy8QEXhkYx4yaCF4ZZmb1GAv9CqJITjCg1ZkpyTQws18im6ek&#10;s2NaOhvH2Vg22Mjm8RYOLczh0NICjq7pwsE1PVgwsSuVxamkmYwUphgYVJ3Kwil1LJw5kJ71lZiT&#10;JNSyUtvJxqIR6ayakM6SEXZm909iWl8L0/skMrqbiZI0M3p9IvmZVqY3pLB2nJkd061snZLM8tFJ&#10;7HipO9teGUaX8kJ8Q3X4BGvxD9ESEhpPeLiKmBg1tkQT9VWlDGyowW5PIzrOIJ6fBUuijfQUO1n2&#10;ZHJtBmqzdQwr1zOpu5nJPWz07yLWpWUQaywk0lhBlKmOEGM9vrp6/LQ98df3UmrCBAjJgv4h+jrC&#10;9NWE6ysJ1XUVqiBUK/tVBMu0aJoaAiTMUTsAjX98HX5SEsyIVspHccnU4RFb45ATzAhJSOOugBnR&#10;j6vHU7QS0LhF1dIhslpp3WK73wVmCjNtFGbbFCCTlWpRAFaG6KfbzORmpFBakENBTppYl6iMpyTq&#10;SZAOB1U0Fm0MVn0cSfpYTPFRJMRHYjVIp4VMexWlfOA3qMId7ofIQKKDvYkL9qNHZSWjh/YlLzmU&#10;UT1T2fnyIHYt7iWeVQMzRpRjivMmSBbs93Ej0KsDoRJa+HUUrey7ER7gKN4vYYXiogmSsCGAeDEW&#10;E+hNrJA2zAdDRAB66b6IcoANZwq0KHEdsmC/r3s7vNza4ePeHu+O7YQcrUeHNniJvqdbW9FvS8d2&#10;rfEUY97uHXBv3xoPMS77vp5udGwvthHLgT6e+Hl5iH0cx/RsL44j1rm3F8cSy37ubgR5uhPo3ZEg&#10;oRDFfeOu9CWIkI6cAHGvgd6O+jX+nu2Vvrz/YAl4xPaytk1oY62csABxD/5eSgq1MFnTRrpyFGDk&#10;RrBow4N8lbo2EYGyXo6fAo1C5HZiH+VYHrL2jqfYVxxD1sNR0q754C/G5bIqMoTYcKlgJT2ZPEeA&#10;p7hGcc/+HuI6RRvg1VHcVwdlH7lOtj6N8+gp5s1D3Ltbm1a0b92SDq1eoKPou7drKeamjbLevZ1Y&#10;FmO+HTvg1U7MU9s2yhx0aP0CTzz8IM89+ZhyTBeYcYR02MrUYyUlJUoqMudv+L9TTz75pPIflbji&#10;nyNcYMYVrnCFK1zhCle44h8Y0iFz8+Y1Dh8+yOaN61m3arkCZDavX8PWTRvYsXWj8oF3/2u7ObR3&#10;H4f3H0A6ZA4f2sehA/s4cviAklZJfhyWH4ybpjFzpi9rCmaaAhmn7oIxQkoNGqGL5xoLuF+4qICL&#10;pmnLJBBxQpN7Qcp/lX4KzvxnwYwTyDh1L4y5V7ehjNBd8OXsWaEzjRJ9CWNOyzEHuLnXGeOQHD+v&#10;6OfSl50+7tSZn9HPgBkFLEiYcFR5P34s+d445RhzOluccgAIJ2AR62+DmLt1L3j5OSmpwMS7ez/J&#10;Qvu/TPK3cI8UOHLwbjBzl5zjDjfN4UY3jeKcOXpMXJvDOXPbPdNk3pxwRrbOMSklVZuQnAN5X/La&#10;DhzYy4H9e9m/7zV2797Ozh2b2SZ+y5s3rWPf3p288fp5vnQVhv27hwvI/HOE8/maTTYSzJnoErLR&#10;GLNRJzjSkhlMeVR1LmH59HI2T09hdn0AQ3Pb0pDWmqrElkysiWXpUAMLGzRM6ZlKQVYu8YZc4nT5&#10;xGrzHNLlYE7MITU5m/SkdEpyMpk+vi+Hdy7g1N4XWb1kKIP6lKHT6ggOUxMZm4hKY0OjSyHRZCfT&#10;JpRsxWJMRKs2CZmxmqwUZEhnSi6d8/Mpzc6lS0EWC0bmcnxpBqcWmzkyT8/mcbG81DecGd3DWTLM&#10;wtz+iZSmqBSHkM5ow5xgITvZwMCKZGY2pDOlNoGRpbEML4nk5eEmjq8u5vLOat7e05OzGypZNyWV&#10;Wb01rBqfJtZ14/yW3ux9tZYB1ekkGHTUlifzysQsDr6Uz4mlBbw2K4OXh+qZ01fF7F7RTKuNor5A&#10;h8GQhEncW5e8VAZU2RnTw87E3qm8OrWac/sWcnzvEurqOqNWa8T9qtDGRaONjSY+JhpNXCxWo5Ys&#10;m4WkBANhEbEEh8cRp9JhMZupKU5mQk8bi4dY2DwxmR3T09k00c6qkSZWjbIytV8OXUvzKCgsI6eg&#10;ksSMWjQpPVGl9CPaOpAQUwMhxp6EG2uI0HclxlAq3odC4vTyuUrlKYrWFhKtKSJGV4LKIK41oSvx&#10;piqiDdWE6moVYCPr1vjG1+Kl6o5HTA3u0dVCNXSUEssOp4yENo1gRkhxzUQ74Ux3odq7wIw9UU92&#10;ahIpiUaSTTpsFgPJZj0WgwaTLp4Ui1HMi0ZJURUV5E+EvyyUH4whOgJdVBi6yHCxLJ0YEn4IhQUr&#10;bgclDVijUyRQfsgXCvZ0c7ReHnQuLKK2ohMh3q2JC+lAfKgbUQFivXs7vNu1wqNNC9xaNaf188/R&#10;qtlztGn+LK2bPyOWn6GNGGvX/HncWjSnrei3bvYsHVo8TzvRb/PsM7R77lm8xL7ebVvg1aYlvu3b&#10;4N2+FZ5tmuPW8nlaPPs0Tz/xGE88/iiPPfIQzzzxqLL82MMP8eRjj/HU44/xpNAjYvnhBx/kEaGH&#10;//IXHhKSy1KPPfKw2P5RHn9EHOdRcZyHH+ZRRQ8p2yv9hx5SluWx5DGfFudr9tSTQk/w/JNP0Pzp&#10;J2nx3FM0f+ZJ0X+KFs88zfNiTI7LbZo9LbZ5Rq5/iueFWoh7a/3887QVz6/9Cy+I+WlFuxYtxFgz&#10;2rUUbYtmtBJz0PL5Z2nf6gXc27YVaq0AIglI3Nu2wbNdO9wlBOnQXpGEKBKgSAAV4OUu1rfGy026&#10;gLwJDfBVnEDB4hl6u7WjY9uWeChqJfqthWTbko5ijuWYpziulLdbW3Hstnh2EOeScy/BS3vxXBuh&#10;lXQf+Yjn7NmhNX4e7RVQJF1LEu6E+HgQLJYlqJJ1bCTUc4GZnw75bwtZ1N9ut9/1u/6vliv+OcL1&#10;pF3hCle4whWucIUr/kHxyScfK86XDWtWsXb1CjasXcWmdavZvH4t27dsYOeO7ezZ/Rr798uPvAc5&#10;uP8wyn/9f+iQ8vFXfsSWH7mdH8blR+KzpxvdMk4g06TIv1NNXTPOMQXENO7j0GkFzEgg4azb4gQy&#10;/50w5l4Ic6+aQpl79XOQ5l4o45TTMSPr6UiXjKPvSF3mADCNugvMyLRxJ4SOi+1O3x6/b5H/2xDm&#10;FGdOnRSS7X0K8jfq9AlZLP8/UGP9l6Zuj9tSgMuhRt2BCVLO9+aXSwLARh2VLq0fA5ef09HDvxzG&#10;HDq4z9GXEFIBkY4xCSMVyf7BPQ4daJToHz64FyeYObT/QKP2i9+OU2JZWXcH3jhTnymAptE945Ti&#10;GLpn3pq6Z5xuGuc6OU9OOKPc2xEJjPawf+8u9ry2jV3bN7Fj6wZ27dik/PZv3rjOX101aP6/wwVk&#10;/rnC+ZwTk7KxWPNJSCpGl1hwR+YCzJYCyouKGdqjmLE90hhYGk/v/Gj6FKoZXmtlyoBcxvRIp67E&#10;it2aRrTidMkWyhPKJ1K00ZpcdIZsTAmZmPR27Ml2+vfoysgBleRlWFDFxBIQEEFcrIqiDKNSb2VQ&#10;Zz3ja4y82C+RBf2SmNg9iaHdMuhWlElaSha5uZ2oruxOj5qe1FR1p6aikpG9y5gzKI1ZvXW82F/L&#10;qnFWNs0qY+3cata/2IdJQ7uSlJRCvC5VqcWSarOTkWwjJ8VGp+w0yrPtlKYlU2AzM7Q2mQPLSnhr&#10;dw+u7O7J2TUFvDZTz+qR4eydn8HlrXXc3N/Aewf7sGtxmZI+bUBdJhvmd2XznBI2zyxg89QcVo5N&#10;Y/mELNbOKmXZ5CJ6d01Gq08Sc2NHrU3BYk4hIyWN3PR0JS3ZrGkjGDWyD/3q85k2OINZ/RPFPMQx&#10;qiKGweXR9MqPpKs9jJLkCAqsMVgMcahVGvR6I8lJFrqX2pjSO4Vl4rw75+azbVYeK8bamdVg4MXB&#10;NuYML6N/fSf696piQJ9aKsW8dSqrIL+wK1Z7iZibdGLiU4hUpRMSnUpotKz7kyqeaxoqTbriqFIr&#10;24ixOLsYSyPRnEOGvYictFKy0krE8ynDllyKJakUvbmcaF1XQuK7EhjXhYC4rvhJqarwiavBPaZW&#10;gTEesfV4xNXjLlq36O50iKqjfcSPwUyIt/wAH0iwnz+Bfn4EBwQQ5OdDgJcH/h4e+Hm4Kx/YPdq2&#10;xrtDewWuhHp7EOjuTmBHd4I9PAkX+4X5++Erln09ZCovD9F2wLN9a+VDvwQt3qLv1UGqFV7tWhLi&#10;1ZEIP2982rfBvXULvMR6nw5t8Gzr2NZbulbkujYOt4W7BALtW4praSnWtcbXTRbOF9cijhPm6eGA&#10;Pp4dxFgHQj3bowr2RhseQGywrDnjhyYigHhZVyYsgGAfD7w6tsNHXKMEExIUeInjSbeLr2dHMe7m&#10;WCfGpbNDOmbcxPk7KNcg3TNyTLo/JMS4s4+fdI14iTkQ1+Lj3kFx3UhJJ0qwv1djajMvJR2aTGUW&#10;rbhafMV6T9HK2jd+xMg0XkJKOjPpABLXLGvSSFeQdNbI9F4yHZus3RIjt5ep2ZR6OdLZEqiMxYr7&#10;lXVjZOoxmZ5MHxuuSKYck+nCZFq3+CiZlixYqesi04UZxPoEVZQjHVlcOGadSinqL+sGqaXjSKYs&#10;k+nSxDFlGjWZkk2mlHOkVZPnldfmizYqVEmtJo8dE+6HKjLQsY3YXy3WyVRlsvZMbJi4Rln3RknJ&#10;JtOzBRIn7sMozm2Vjit1BBZtFEm6aBeY+Rvio48+Yv369Ur6MY1GozhcnL/1v6dc8c8RriftCle4&#10;whWucIUrXPHfHt/x+qWzrFm1nOWvvMz6VSsUl4xMX7Zpw3q2b9nCHllDZq/8L+73c0D5oCzBzEEc&#10;KZkcH37lB2AlddQxR0ol+YFYqS/zH4AZKWfqMrn+LiCjFPl3pDCTQOL1iw6njJQEIf/VUEYe3ynn&#10;clMQI5edrh2p+8EYp+6FMU31c1BG0fmLYi7OiXk4J+ZFzNF5KZkWzqE7DhkhpZ5PE4mxc2dOCZ2+&#10;G8qIsbOnT3L61AnlOUk56pZIwHLqPhLb3v74L5/vT+i4WH/c6Yq5VxIYOBwxt9NvNepu6PJLJN+1&#10;Q+KduxvKHBc6cfhuHT988EeSqb6OHtyv9I82gTFH5Lssxp1yQBcHmLkLxDj7Qgf37xG/i92ibSoJ&#10;aPYKyf3kb2Zvo+S2slD/Xg7sczhZHOsltGkCaMRvy+mekXLUzrk7dZkTwDSFM/IZymWna0b+JiWU&#10;kSDqmPyNCsn7ldex+7Wt7Nqxmd07t7Bzm2h3bBHvxjE++8xRf8aV2uxvCxeQ+ecM5/NOTS8iKbmQ&#10;hKQitKYixSGhNReiSyzEIJRoLSYtrZiC7BKKc4qo7dKFkQN6MmVMP16cMZLRA7pjS7QSI+uaxKYQ&#10;GpNKWGwGMepMtLoMdLo0VPE2wqOTCQq3ERyeRLzGRoIxGXVcAmFhGoJC1ZRmJ7J8UhZ7FmSybaKe&#10;9cNiWNYQysIeQSzqHcnSQVqm1sRRlZNAXl4plZX1dO/ei27d6qmt6UF5WVcy7BmYdQlkJBkZ27+c&#10;XWumcHrvYo7vWciCGcPFvWQSrbWj1qdhSJBgJBl7kp2slDSy7WnkpWWQLyFJ1zS2vVTO2/v68Pbu&#10;HpxckcNrs/RsHB/DutHxrBurZ/MUK8dfLeX06ipeHFFIaW4qFaX5dC/Po2ueje7FNuaNruLUzlnc&#10;OLeCC4dfZuLoPmiMdsLikolUWYmNT0Svt2AV85cjzl2Un09Gaipj++VxfE03Lmyo4MDCdLZN0bF+&#10;jIqX+0czoWsQw0sDmdFDy5SeFkbWplJdmkZSYgLWBC05Vg2ds/QMqLAwrMbC1AE5vDi+molDKujb&#10;vZi6biWMHFjHlNF9GdRQTXXnbCoL9FTmxNI5PYIscwxGrUl5RvGaFNTaVDRCOjlnhnTRTycixkZA&#10;eDJ+ocmERNmUsZSkHHLTpIOpiKqiTtSUdqFTfidSbQUYjTkYDTkkW/LJSi0lI70zFltXtIkVRBoq&#10;CdF0IzC+WnHZeMVJJ00tHaKkc+buVGYFmcmUF2ZRlJNKdnoK+VnpioMm024mM8VMslFNQny0UlPG&#10;LAvBa6JJVEWSpI0lWa8iPdFApkUvtosnSadSas0Y4sKUgvAJqgh00UFK8X0JErSRQUq9EY1YVof4&#10;KNKF+aEO9VXGdBImhErY4EN0oCcR/hL6eBDRWFtGpjQL8GxHqI+bAlziZBF/CQQCvYmWtWfkmIQX&#10;oh8f7I1KLEeI/eW4KTYUc2yI0kaIY4cGeCnpvmRqseDG4v6ylSnCHIX8HTVkvNza0K5Vc9q1bE7b&#10;F5rhJt0h7dvQvmUzQrzaEOTtSH/mrC2jFP/39Wg8jqcyLo8V4i+BjEwXJmvIeCswRUIWmZZN1paR&#10;IEamKJO1ZSTgkHBFwozYMDEnEY42xglcZO0cMa/KXIpWH+eo76Js0whq5HYSeGjFuIQvso6M47mE&#10;oY+R9WYc9Vz08jmpI5UaMkaVeHZiuwT5rMXzlfWCZCo6TVSo4pKSNYIkcJH7ydowWtkXx9FENrby&#10;WsT86mPDGoGN2CbGAX/0Yu4VEBTjSG0nx+Q1a8R2yjsj3ilVRID4u2GkJNdOToqJHLtJvGMxLjDz&#10;/xly3mSNmLq6OuXfJfLfI87f/39WrvjnCNeTdoUrXOEKV7jCFa74b4nvFP31r99x5tQxXlo4n+VL&#10;l7Bh9SrWr17JhjUr2bR+LTu27WDfnr0c2Luf/Xv3cXDffuXjsUMyTdMhHCmb9js+ijcBM8pH4tPH&#10;fhGYkbrtkpEpz5w6e+G2U0TCCgk4JABpCkv+K9UUwDjP1xTMSP1HYOZ+IOZe3QVkZG0ZodtQphHM&#10;OACVnEPHXDbVBemMkaBG1vE517jcRI50cqfuATMnlfo/TihzG8worheZdqwJlFFSkYnxRjBz8sQd&#10;x8Yvk+OdcC47ocHfQ02hjBPMnDwsdfC2TggdP3SA4+JdlTp2QLyvTjUCGCeYkY4YOX50vyyifwfC&#10;HFQgy/37ErTcKwlenOt/ahtZn8kBdPaK39d+8fuSwMQBaByQRtZsEvd1O72ZmDeZwk3ctwJnGudS&#10;qimcaQpmpBRoetc8Oebt4IHd7JbOmZ1b2LNzK7u2bmLH5g3iWnbzwQe3xN8I6Z6ReMYVPxcuIPPP&#10;Hc7n3rm8lNy8EpKSi1Ebi1DpC9EkFKJPLERnLsJgKcGSXIbdXkZ6WifRlpJkzRdtPjnZhVgtqURE&#10;6AkK0RIWYSDBkEhRhpUexUmMqLIyviaJMd0sVOcmoo5Pxic0Db+wDEJjMoiOzyQsJp3AqBS6FKey&#10;fUEu59cWcmppGlvHqXixPoBx5T4ML/ZhSJE39fb2lFgCyUhNISs7n5S0HNIzCikrq6CgqAsWWwFa&#10;QxaxKisZaVkMHlDP7GkjmT5lGFWVlcRqbKh0NpISk0m2JJFoMmEymDAbzCQaLRiNSSSJ+8nOSGfC&#10;oCIOr+/O67vqOb+hEyeXZ7J7dgJLGoKYWOpGv9QXGJLnxryeMbw02EKvMhs6nR2tNpXEBDup1gy6&#10;dS5n3szR7NqymGVLplNW3pUIVQrhcTZCosxivtRYdXFUZcTQr0hNn2Ij5Rk6Gjqb2LG4K1f2D+bN&#10;nXWceDWTPeLc60ermN8jhLGd/Vg0yMyro2ysmZDFhL7ZGPVa8RxiUMVEKx+uU4wx5FrV1BUnMm90&#10;V1bM7M3MEV0Z0beE6aNqWTS9PxOGVFJfoqMuy5/JNdEs6BvP2CoNPUtTqCkvpntFV+rEvNV07kpF&#10;aTllBcUUimeemZqLxZSKQZOMRiOhnI0YVSrGhGzSUwronNeJHl27KSoT71aaLYc0aw6dcovpIY7V&#10;u7IbdZ2r6CKeWVa6eL+SCjGYitCI9y9eX0y0roQgVSk+MZ3uAjMlOTa6luTQpSSXotx0SvIyKciy&#10;K2AmxaxVivgnamMwqyOVYv9J2miSdDGkWwxkJ5tIS9STZtaRkiDm3agS20QrH+clCEjSxaKXDgnp&#10;nAjzRRcVjCkujIToEIzyw750TQR6oQryRh/uT7wCZLwUcOIs9h8t1ski+RGBHoT4yjot7Yjy9yRW&#10;FsYXY5H+YjuhOOngCPIhwrcjQR5tCfBoQ6iPdPi0JirQHUN0MFpxDgmAIsU5ZI0ZWa8l0MeNAJ8O&#10;SvF9CUZClDF3/Dw7KDVm2rR4hrYtn1fcP62ef4rmTz9Cy2ceoe3zj+HX9kn8Oz5HmHdz4kIkgJHO&#10;mQ4EyBoyspaLr6c4jpsCZySUkUAmXEgCIJ+ObejY5nkC3FuJ62wn7tWDiCBP5ZokpHGCGSkJWRwF&#10;8R2OGQlepMNE1u2RRfel48UBbKQDJUABNM5l6UyR20rAIkGZITYMTVSQ8lwUN42QhDFSOrFOOmek&#10;a0X2ZSF/CU/kcZTC/KIvnTbSEaNsI8GKeKbxYr104xjFORSJdRox3xLQSOgiAY8pXpxfyKSKVGoP&#10;mbRRyjXKbaQkjNKJ+8iyGUlP0pOfnkSv2s7kivfQBWb+/iHr1cyZM0epVxMUFHT778EvlSv+OcL1&#10;pF3hCle4whWucIUr/stD/jfw3wp9w9lzx1i8cAErXn2ZjY0F/mUqM1lT5jVZ3F/CmP0HOLDPAWZu&#10;w5gmUoqgHz6g/Jf5TueD/Cj8t4IZZRsFLDSBCmfEeGMKszcuXVZghxOU3AtR/p5yghipe0FMU90P&#10;xtyr+4GYeyWBjLPw/11A5i7dSfV2G8icbzJXQnJ+my479VNgRoEzp++GM0pKs3tTmCl1Yxxg5vbH&#10;/5N30mbJVi7fATF3y/leKH0hJzD4T6sRAErdDRwcYOaEeCcVEHOP7gIyTeQEM04II4GMU/e6Y6Sc&#10;YEVxvTQFLffop9bv37f7HomxPeK4e/crvzUpBwR1pD+TcOboIZnazHG/d81Fo27/5uSzaQJmmtba&#10;kVDnzrKYo6PiPAd2s2uHA8zsEe3ubVvYtmUDu1/bzocfXFf+Yrji/nEvkHnwwQeVVCIyrYgr/nnC&#10;+fxLyorpVtWJLuVdyMgsxWgpVoCMbPWi1ZocoEabkI/BVIDGkE1cnJ34OBuquCSioxMJDTcRGWmg&#10;IM3MhB4WXh1qYMUQNauHqlg7XMeOSclsGmtmTJUJizGZgMhMAqKzCYnNJTgmB/+oTHHsNIbUZbB4&#10;TAazBloYUalmSt8kVkyrZO3cnrwytY5xffPFOXSo1Sri43WER2mJUSdhtmZhTMpFnSCuTZ9FWIyN&#10;OLUNqzWN7GwHQDKZUrEaE+iWo2NcrZGpvRMZ2c1I71I93Qv19KtMpSAjBZXGSoIpneL8bKaO7MyG&#10;hV3ZvricPUtK2TLTzkuDVIwt96Nnmjt98oMZU6NmUr2aQV2MaOIN+ARpCI0woNUmkW7LoLyklD71&#10;dRQXd0alSyNczF1kfAp6nYlSewxTqsJYPiCMlYMiWDYonvl99EyojGHR0CSObejNG/sHc3FrLWdW&#10;l3JgUSYbJ1lYMT6Tna80sGVJH+aNLKCi0EpYlIHAMD0RUfEYtWoKUk3UFCQwqkrH8jE2Dr/cmYMv&#10;lbNuWj6rZlaxav4ApgwupT4/gkprewYX+/FifzWvjEpj3qguzB3fj0UzR7FkznjRjmHu5GHMGDuQ&#10;6aP7M6FfFSOr05naI4lZ/bMYVltIfmYuBqN8jlnYbXmU5pbRvXMV3cur6FJQTrlYri7pQs+uVfSt&#10;rKFvVQ3dSruSl1mMLVm6aTJJMqeTJN4DszEVdbyNmNjku8BMYZaNktxUupTkUZKfSZfSAsoKskm3&#10;JpCkk4X94zBLl4wulpSEeKy6GJIN8aSZDWRZTdhNamwJQkaVsl2CLPivfGwPdXygl86JMAeY0UYF&#10;kiDGDRIohPujDw9Q4IwxIpBE+ZFf9CWMkQ6ZpmAmQjpKlL4XMWJZAhjpkpGAJlJsFx/ijTrUX+kH&#10;e7TGp/3z+Ld7isSIlmTrO2KPdydNJx05HmKbDsrxwvykQ0bIX6YX64i/d3v8ZMF9WYTfuyMe7VvR&#10;4rlnaN3iWV549nHaP/cwIe0fJyHoWZJCHiMl4mls0W0wR3fAEtMGa1w79DGBBPg4CvAH+Ur3jMNF&#10;46eAGXFPAbLwfke83dvS9oVn8Wv/NJlad7qkhVKTr6EiV4cpPoTwQC8lVZh0qcSGOiCLw2Hjp4AZ&#10;mVZMAheHg8aRDkxKAhnpknHAFMeydK4oEEccI07sExcmHTliDsW+cjvF+RITorhY5LMzNUq6YhQw&#10;I1OfSeeLaI1xEUpfjumiQ9ELSTij7KcW+0QHK2BOAqBEnXhntNEKmDHFRyjrE1RhSl/CJAl7JFiS&#10;ziqDWJZQRrp5bIY45V3KTU+kONdOmkXrAjP/TSH/HTNmzBilXk27du1u/424n1zxzxGuJ+0KV7jC&#10;Fa5whStc8d8RP3zLxbOnePmlxSxf+nJjLZk1ol3FpvWr2LV1Mwf2vIZMs3T7Y/Levbc/FjvrbEg5&#10;63LI/yrfmV5Jfhh2fuiXH//vhTKKO0Y6Yu4HY5rIWexfQgvpPpEw5H4g5e+t/wjIOPUfgZlf7JhR&#10;auxcVOSco3v147o7PwYzPyUnhPkpnTl1N4hxwBjpkvkZNYE091NTMOOUfC+Oi1YCA+dYU7jwS+UE&#10;DVJHjx7i5FFxPMUlI1OX3R/KSN0PykgdFWoKY5rq8L69d/r3gJn/rJpCmX17X7trWcoJZpRWwhnp&#10;nGlSe0apOXNUzOUxOX8OOedXzn1TMHNbjVDG2ZdwS5nDo/vFNWzjtR0b2L1jE3t2bOW1bZvZunEd&#10;e3Zt5eMP32v8oyHDldhMhgvIuKJpON+DME0RWXml9OheQa/6rpSUlpNoLUSlzSQyLk1xtITEZBIc&#10;k0VIbDahcTnEqHMwJBSgM+QRqcoW67NJTspg9uB09s5NZtc0LeuGRbCkhx+L6vx4tSGSzaM1bB6j&#10;Z3S5GrPOgk94Or6RWfgJSTATEJ1BvD6DlKRUkhIs6OL1ZNmTGT+8njVLJ7F80QRGDOxOaoqVyGgt&#10;oeFa/IK1+ATrCQg3EhBmxDfUgFeQEfcAA/5hieL6k9AbU0ixZWO1pFNTaGXxoATWjzexYUIiiwbG&#10;M71HLBNroplSr6Z/aTwGjQaDyUZpYT69upUxpHcZfbvl0K8ynaF16Uzsn8+4vnnMHVfDnvVTOLF7&#10;LisWDCAvIxGfgBja+8Ti5h2Nt180MZHxWAwmkkzJaHQ2QmMshERbUYt+z042lgzWsW1iNHtnatkz&#10;M5Gtk628OjSBaTURjCoPYnL/FGaNzmf+2BzWzytnx8sV7Fpaw7ndU3n30jqun1/LKy+OxJqSIZ6B&#10;FWNiJuWlpQztV8v4AZ0YXqFmTm8V+xYWcOzVEo4symb/vHT2vFjIriXdWTShE0O7p9C9UEfvTmZe&#10;nFjNppdH8fKc4bw8dzTrX5nGllWz2LJyFptXCC2byaq5w5jZkMHUqlA2jVJx9qU8Di4oZ0KvAnLs&#10;mZjMWSRaxHwnZZOVXkhxTild8svo160bY/o1MGbgAEb3H8CIhv70qa6lurSMyuIiuhQW0rmwhIri&#10;TlQWltI1v5BuhQV3gZnarsV061pCaUEWBdmp5GfZxbzbSEsy3gYzss6ITHeVbFCRLJalIynFqCEl&#10;QYNVLFsUR02UAmKkE0N+rJdprtQRgajC/BVJ14w+KkiBMtpQP8W9oo0IQBPqi1F+oBeKCfQkrBHI&#10;OBUV6OVogzwVwBMX4kt0gJciBc4EeIhj+aIV5wjzaY93+2ZEeD1LYXwzRhf6MLs6SsxrNMNLguiW&#10;4oFN5U50oDtBXu3xFwrw6eiAKL6yRowDzsjC9NIl89zTj4v2GQLaPUWB9gUG5vkwppMnvZMfZ0DG&#10;U8xvUDN/gIWRlXrKkoMoydCjEvfo791BgT3yuNI5E+jrqaRNC/P3xKPdC7R94SkC2j9FJ3MbRoh3&#10;clhZMJPrDUzplUj3/Fjiw+Q9S9eMwx3j1B3HjHTDSGAj5kwsq6MkiGlMcSbmX6YMc4w11m4Rcx3q&#10;04FAjzZCrYnwb0uwdxsx125EijmXKcoUuKKJug3WJEAxi+eqABqlZkyIOFawIiWFmViW+0nwpjzv&#10;aLkuwOHEkfBNFd4IZSKVd0O6p2RrEe+ShDbSRSPfG/lOSQeWBDeyrkyyIVbZNkkfS1qihlSz2gVm&#10;/kEh/x0j/40j/01jNpvvqlfjin+OcD1pV7jCFa5whStc4Yr/4vj+++85dng/L704n5WvLlXSlsmP&#10;sNs3b2DLhtVs3rCKfbu2c2hf44fkA/K//Jf9O3Uzbqd9agJmnI4Z5wfiM6ccYEY6ZpwAQakhI4GM&#10;E8Y0AQtyO0WyLoocF5JQxukmkRBEwpB7IcrNq9d5p4nuXf+36pdAmZ9KXXavJJj5OTgj70txyly+&#10;cLvOzv2gjNTFi38blHHOp+zfD8Y4paQzuwfKKGDmxL2pzP4+YEYCg3t1F0Bw6j7jDpAgdQfOSDBz&#10;4r8AzBze54Ayh8Xv4IiEM0KH9jvqxNwLWn6plJRljfBFApm9u3eJ9m4oo2jPPoeDRsKZRteMI23g&#10;YfFbE/Mi05odPsbxI8dv68Qx6Zi5k85MznfTuVPmuXG+FYnt5TweP3ZAnGM7O7auZuumNQqYka4Z&#10;mdZsvfzbIP4uvPuedM5Il51MgfjPGy4g44r7hfN98IgoIURThi2jnIqKztRWl1FYmI/RlE5EXCrB&#10;0VmExBUQpi4mTFNCuFCUtgSVvowYndg3vgj/GOmoyWVsrwy2z85Q6sTsmp3Gxkl2Vo4y82LvaBb3&#10;jWTTWBMrhicpgMQnNAn3kFS8wtIVeYZnKqAmUpWF3pBNQkIGBn0qiYnS9ZJHbnY+pgQbUdEmImPN&#10;xMWLNlpHRLiW2Kg4ElSxGONjiImMIjAoGr9gNQFhesJjLRjEsfTGdDJT0xnbI4OXhyXz8tAEJteG&#10;MawsgAl1WkbXxDOoPIb0ZD2hkWoSjEbyM5OpLMmgujiDLnk2yrKTKcvPoCA3h5puVSyYM5HtGxcy&#10;bfJI4vR23P11BIRoCQmJIzw4AlVkNEZVPLp4DUa9iUSzTcybHY0xhbK8FMbUW5jZz8DCYYmsmpTO&#10;ygnprJ1eysa53Vg0voxeFSnk2VXk2WLomqOhVxczw3plsXLxUI7uXczebQuYOmEA2VmZmBKTKC8p&#10;YMroBpbNHczc4blU2doyvHMwx1b24OgrFWybamXLRDM7pho4uSKfAytqmDm6gm6dc6npXMjUsf1Z&#10;NGskL07ux/K5Q9m8dAJbV05j2+pZ7Fr3IjtWz2PhuFrqMwPpaW/PkoFqtk+1sW1yCtN72SnJTCUp&#10;KYMka7Zos4RysFqyKM3KZ+KgXrw6eyJrX5rDmpfm8crsSSwe24NlY4pZMT6f5ZMrWDV7MGsXTGTd&#10;i1NYv3AKmxZNvQvMlBdk0qlYHK8gi7xMO8V5GWSnWbEr6ck0WA3xJCfIOjORDggj3TOaKIyxYUrN&#10;GF1UiHhPHOsUp0VUsPKh3gllZKF56dRQhfqijwzEKFNhiTF1iK9SAyZetBoJHoK9CfN1E+qo1JKR&#10;rXS2RN52y3grUEbCGCmHa0YoyEuMe4llT7w7NMen3RNkRj5Ng6U5IzPaMSK9LSOy3Bhf7MO4Em96&#10;p7uRFCWhRAcCvdrj6ynrw8j0Yx2UVoIZzw5taNX8GVo2e5qOLR4jX92CXsnN6J/RmnFlbgxMe5Lh&#10;uU8yo1sHhmY8zZyeKtZMr6YiKwZ1uAfBfu74e7spjhmZGi3I14NQfy98OrYVx30W7/bPUKhvydAC&#10;D4bkedA3syNjKmKY3jOBCbVaKjIjxXx5iXtuTGcm5lK6Y2Qr3TMSxjicMBKGONwyDgjjADIaWeRf&#10;PAPZSjdMVIiPAxSJ+w33fh5NwNPogptjivHEGCPr/zSmO4tzpB5T6tCI56ukNVNFKMeS53Uc1/F8&#10;ZZH/eOnoEc9W7iNdU/IYDkAknTqy/k2wcn4HpIlEHxPmSGsm+rK16h0QxgH1QpV0eRLMSMeMdGel&#10;JWoVOOMCMz8OJzDJyclR/i0i+zI12blz5xq3+K8JmZZV1qtxxT9HuMCMK1zhCle4whWucMV/afyV&#10;EyeOMXvmNBYtnMfmjWvYvnm9AmXkh9htm9ayecMa9u7cxsG9ux0fk2WNDOXDsqOo+aEDezh8yFEM&#10;vSmYUT7+Cjk/wJ8W55E1S5xwQOpH7pizjlZu4wQF5+V2EuAIyQL4TreMBB0ShtwLUiSYuXXtxm3d&#10;u/5v1f1AzL36JVCmqe4HZaQUKCNryzSCmfsBGaeaQhkFzDSdx/vICV2c83qv5LrbNWZOyvRlpxp1&#10;H0jzN4IZ+fybApn7yQkMZF++N/fqfuNKmjKn60P0m+rvD2YcUKapnIX7/7O6F8zs+UkwI7aTtZ32&#10;OeCMrD0jXTMKmFFcM4cdNWeOnLit/wjM3E/KvB49KM65jW2bV7Fl42oHmNm+RXHNbNu4nhXLX2Hz&#10;lvV88ME18ffjnxPMuICMK34unO+FZ0QZHUKKhHIJis0mwZJJXm4O5aVF5OUXYbIWEaktJjS+mDB1&#10;qQJmpMsmTCOXJZgpJjCuhOD4QixJuZTnZVJTls6EwZ05sHEKV0++zPm9M9m2qI7N82o5uG4Mi6bW&#10;k2qzoo43YbNYyUpNI9GUSmh0Cj6hMtVZChFxKcSqU4XS0OszMCdkolKnEBplRaVNoSQvnbpCM4NK&#10;VAwtjWZEeRSjusSINo4+BVFUZMpUVTH4hhgIjkomJEbsK5RkSaeyIIOagiSqsjUM7JbG1uXjOLJ9&#10;FluXiWubO5Ikux1372BCwsLQq6PITVZTlqET0lNk12FP1KON1yi1agryCklMSic4PAGT3kh9kZZ+&#10;xREMLIlkYGms6MfTv8zA5N6pLBrThYpOMh2cDUNCImlWAzk2Dbk2cfxsPX2r09jw8iiO71nMhpXT&#10;6VZVjtGQiEGbQIJWQ3KChjy7nj5V6cwZX83ssVWM6VNIdYkNk1FHii2Z/j2rmDWqknE9LGTqvchP&#10;CmXe6BIWjStmUr2OGT1VLB+h5cBLWZzcWM+Kub3o3a2A8mwLtblGehWomNM/mZ0Lqtg5v4qtL/Zm&#10;66vj2LluHltXzWHykBpKUlSMrMtk8+KBLJlcy9DqVHqXJVOSmYI9OQVbcgbJ1kwFzlgT0+lWmMei&#10;yYPYs2YWh7fMZffyCayeXMmKYWbWjojjwLwUbuzqw62DY7mydwZv7FvK64fWclmoKZjJT7dSkp9F&#10;YU46eZmpdCnNE62NLJtZgTNJepUCZuTHdCVNVXyEUnMmK9konpkGY5z8gB/mcNMYJMyTBf8dYCYu&#10;1E8pvC/hjEGmy4oMUGCMBCoRvjKtmBuxge6oQzqiC/dCHeaJKsSDMN8OBPt0UNwyiqRDRnHHSAAj&#10;93eAGVnoX9aWiQtx1Jtxa/U0QW0foCj8IfqZnmFMZhvGZrZjVHoHJpf6M6sigAU1AfTN6oA+TLpG&#10;2hPk3YEACWaE/IV8Pdo70pg9+wQdWzfHEtqC7LC/iGP+iWHZzzO2sDkD055meM5zjCloTm/jX5hZ&#10;7cnqialM7qEn0+BDeGBHghqBTJi4Zumc8fd0o03zZnRo3QxtUAtGlPoyPL8DteI6+6W2YUSBDxPL&#10;g5laHcPs/nZK7VHi3j0Vp4zijhGtlHTDSADjdMtIWNMU2EhAo1UcLg5oExnkhY97G3FfbQjzeoH0&#10;qGfoaniGTrqn6WJpQ3WGLwXJoeK5SdASoLhmpCSYkU4ZQ5x4njES8DgkQY10RhliwpW6Mgp0E+eW&#10;bp5IpRaQt+IMig7xITbcUQtHAhqZskzZT8iR2ixC6UuHjXxXJAySwM9uiifXbqI0J4XirGSl7wIz&#10;d0KCl/+oJows8v/VV1817uEKV/znwwVmXOEKV7jCFa5whSv+C+PdWzd45eXFzJ0zk5UrXmXb1o3s&#10;fW0bu7dvYte2jezcukH5GLtzy0b2796hfExumrpJ1tto6pZxSqYxc37odX54l1I+Et8DZ+6FB3dL&#10;bHf2PJfPX7oLyjjdMlL3gyl/TzUFMPeTdNT8UjDj3O5+UEbKAWYuNaYyc+h+UEbqXjCjwJn7uWbE&#10;WFPQ9VP6UW0Zp+5TY+a+cKYRANxPPwdm7ueQkanITh/5ZTol5IQw99N9wcw9Bf+PindawhjZvxvG&#10;3A1i7tX/L5hxqimE2bfntfvLmeJMgTQOQHNo/8FG58whJaXZMSWtmQQ0DhCjAFEx/3fN9z1z7ZQC&#10;co4e5YSYn72vbWH7lrW8tlPWmtkutI29O7cqfwdWLl/K8mVL2Lt7J99882XjX5J/jnABGVf8knC+&#10;H15RRbQJzKGZVzrPeabSyi+dSE0OhUWlSmqz3nWV5OeXEaPNxT8yk+DYHEJVeYQIhaoKFGATqi4l&#10;VFNKhHTTxOej0uWQmlpEfU0NE0cNYPa04Uwf15clM3pzbMswTm7qwea5hcwflMLLI1LZPC2fpaPS&#10;GVZhIidJTXi4Fq9gM34RMv1XKlqDTI2Vh9qQQ2R8FpnpOUzsaWdJQywr+oezpE8EC3urmNk9mimV&#10;ocyoDmFujxhyE0LwDjbgHZ6Mr1REEqHRVnG8NKyWbOzJORQXljJh3HBmzxzPyBEDmDdnEgUlnfHw&#10;V+MVqMIvKJqIiCgMqkhxbfF0zkqgJCOBVJMai05DkjERk8FKfHwifbuksG2GlU3jotgyXsvm8SZW&#10;jTCycqSZDZNS2TW/lEF1xVisWUr9mzRbMjmpFqFEMpKNZKaY6FVbztBB9dTWVJGWWYzZmqvAMpPZ&#10;RnqymfJ0NUO6aHh5pJ2N03NZPymDST3NZCVpiI3TYklMprwglbIsEyZtPPkZycwcU82cCbX0r86k&#10;Jt/IoK4JzB2Zw+Ylfdi1YjTr5/Vk+ZgcJldHU5HQnH6Z7Vk2WM+G0Ylsm2TjwMvdOLxxPLvXz+XF&#10;6aOpqyxj5MDuLF84nimj+1NRUkB1aS49uhbTpTifgqwMCrNSKclJp1NuOkNqC1n34giObJ7JoXVD&#10;WTM5jfk9/JncqR1DspuxarSKG7t788GB/lzdXsfV/TO5emoLV05tvQvMFGbblPRlOelWstPE3Il7&#10;y82wKenMctKTSTHrsBrVinPGKJ6XITZCXIuNKROGsnDeBPr1LCPDqlEcNBLcSPeDTG8lYYySxizU&#10;D11kIEnqSMVhE+zVQUmrpQ71JEXjS5bek05Wb/qWqqgriifX7I8l1pP4EOmYkYX9PZW0ZQqcEbrj&#10;mBEK9lJSoqnDfAkXx+zwwpOEtf4DpZEPUaV6hDrNEwxOfoFJBV4sEu/uSz0jmFfpxfiiDmTEtRTX&#10;0pqIAA+l3kyQjxuh/h4EiNa9fUteeO4JPFo3I0/blqKYh+kc+2dGZT7DwORH6JHwKL3MT1AW+ScK&#10;gv7AQLsENs+zsG801dmBYo58FdeMdMyEiuOHBLjj1bENzZ99XKkrU53izpDc9nRRP0I37WOMKejI&#10;lDJfJhV2ZEJBO+bUxzKrIYV0QzBR4h5lPRgJP+ScyvRhDvAiXSwSyoi5FvMqQYwENLIva8PIbSSo&#10;8fNoS/uWzWjf7FHi3P8fe+8d3dZ1pX3/+c1bJj1xr+oSOwkSANE7iN4LAZAEey8iKar3LllWl9Xc&#10;Lav33khRLOq92nKN5ZJkJpnJTDKTSZ7v7ANComTacYrnzcxgr/Ws2w7uvTj3XCzp/Pjs/QNU6J5A&#10;teFR1OU9ggn+57GgOhuLWkxoLTHDQPVpVGLY9EpY2XMkETihtGV55JBi6wToyElDIgeMlvU/OZyy&#10;U4cjK3kY0kYNRWbSMKSPGsQdSdSnGkkOTLw9pbnLZeNDxGEPryvTt5/OS66raMCO6miAjf8C1BQH&#10;UZLvTICZviCnyt/93d/de3e/TlQj5tt2zyTiv38kwEwiEpGIRCQiEYlIxLcYlLrozddexeaNG3Do&#10;wH50tB9D+9FDfAKW/kKe/lKeRO6Z7hPHQEXJ/xiYGSiVWVw0SUyT/eTM6A8PYuDgQXgQbxOvK0NO&#10;EoIXBDbiQGQgkPLX1sMgZiDF053FAcwf08NAJq77jpmbffpqMPPubarRcx3vDARo+vVtf/Xv369X&#10;P0jzFWCG9E3BDKn/OPhjuvJXBDOkL8GZL4GZ++t/S2CGUpuRi4YUS3PW+QCYOd37MJyJOWcunb/A&#10;YcvlSzE4M1Afx2AME1sn0b6rrN9Pd7VzKHPi+H70dB5Dz4kO9Ha2syX7bTh8ALt3bcWOHZuxf99u&#10;vP/eu32/JP+9IwFkEvGnRHycVDdMhCNQjyxVCYYISzAopxxDcysh0FbCFajB6MY6TGyrRklRAdQ6&#10;O6iWiyDXymu4CKQ+COQhCJRR5GjKkKMthYhJqi+B0VwCp7MYQX8JqkuLsXhGGdo3t+K9k1PwcXcr&#10;ru+J4uQ6H9pXB3DkpSD2LXFh1yIHNsx2YFqVER6TDsJcHdKFeZCoXNAagpBpQ8jVRFBdVopNC3zY&#10;N0+FHdMV2DJFjc1TDXhtUh5Wj9Pz+iwvjNahNOJGlsyJdIkL6bl2pIrMSMvJQ7bUCqXOgzxTAHZ7&#10;AH5/FP5ACfSmfKhN7BpqP/tulG6NfV9xHoxaHaJuPRoLbBhTmY/RZWHUFfrQVuZFfdQPh5Xdn8aK&#10;tiof9r4UxuHVHpxYx77XygD2vejBnsVebJrnwqrJHjTVlKOwtAEl5Q2orKxHXU0trwtTUhRFOBhC&#10;YTiM4kgEBaEICgujKGIqjIRRURzEpBobJhVmYE5ZGjbPNmDvYgu2zVFh4wwFXppoQlm+BRKpGkq5&#10;AnqVEnJJLsJ+G1YtasMLsxpREfUi7DahxG9GW00+ls9rxdtrZmDT8mbsXVWB12a60VYoRqNXgBkV&#10;Mrw6zYGjayLsWTXh8sHZ6Nm3CicPvI631ryI6eObMaG5mqdAm9ZWh1eWzsIby+ZgyeRazKl3YWGj&#10;Fasnetg587FtSTm6ts7DhSNr0b1zDvatjmLrfPasmkVodj+LWZWpOL4+givbK3BxUxFuHluM9y8e&#10;xJ2Lhx8AM60NVagqLUDIZ0fQY2NLB3xOMyJBF68542frNoOSjR01XLocODWZcOiyUB6x442V83Bw&#10;5zrMnd4Ev/2+WyaewoycEjZyQmglvJ6MJDMZqpwkhG0CTK5S46UpbvZ9LFjRpsPr8yJ4bW4RVk2w&#10;Yl6dHJG8UZBlDYc4fSQk6aP6Cv2n3Fsqs1OhFaXBxM5rkGZx903K0KcgGvr3qFT9GJXKH6JY9gga&#10;Dc9gouVxrKxIxvaZZrzeKsJLZYNRb3sWkoznOFAQpAyFIDUGEQjMEEQZPuhpjHzuMYQ1z2J+dDjm&#10;+B7DWP13McHyQ7QZf4gJ5p+gUfsDVKsewWjdI1hU+Cy2svGzYLQGLn0WROy7ith9itl9Stl9powc&#10;hKce+wE0WU9iVmkKZoQGYaydrecPwfLyVKyqzsKy0mSsb8jGK40ZeHOiBovH2OC3yrhrhtwy1K9x&#10;SBIHM/Fi/CQ9d9JkcyijU4ggYdcmJ1BO8hDoM5+DV/goPNk/RFj8A9QZHsG88CAsrcnEq5OteLFR&#10;yd5HBYzkgNLJYmBGS+nHctl5hXxpYOfkKc400ntwRSXOROqIQRj+3BMY8sxjSBr0CGQpj8EmHYZi&#10;p4T1hQgWVU4MLslyYGLjI34uGivcPUP1bfRyhOg9CjlRFvGgsaoA9eXsvQ06EmCGBaUQe7RfjZdv&#10;IoIzAzln4mnPEpGIPxYJMJOIRCQiEYlIRCIS8S3F7373Wz4RvGPLJuzZtQvtx46jt7uHTwj3dnWg&#10;+2Q7TrZTCqNDHNJ0EqTpbOeT0adP0YRyN1v24syZU18JZu79NT5N/F7qc8xcvcChC8GY+yIYcLFP&#10;tB4DNbeuX+dghtwyBC76O2X+s8BMHLp8Ew0EYQbSw0AmLgIzHM68c/ue7txm35/p3duU2uzLeufW&#10;Tdy+dYP1E/VVTANBGVL/Ph8IxtxXPwfN14GZ/vVmHgIxD4sAQVwPQ4I4GLi3fj7mmiEReBkIyMT1&#10;dWCGgExc/aHMw2AmrodTmA0EY/rrrw5muk+im4BMXA+Bme6TBGxYe0pr1t17D848DGa4a4a9d/H+&#10;7g9fLl+k/mf7LrDlhXO4wtavsjZU/L+38xiOHtrN3nWCMkc5mOntJDBznAPa44f2Y/+eHdjLtHvn&#10;dlw4d67v1+S/ZySATCL+nIiPl7nTJqGubgycgTooLDXI0NRhuLQWg8XVGCYqg0gdgc+fj6qyEIrC&#10;XljMZkjlRmSKzEgVOpAidCFF7ENKbj6SJUGMEvsxSuRDqsiDDLEbGq0X08cUoWNjBW63j8PnFxbg&#10;o54JOLc5giMrbNg534L1VIC/SYIX6sVY0qrAa9Pz8NoEPdrCMkhypUjJ1iIz14psuRfZCj905hAa&#10;Kgvx4vgI5o/2YVKFA+NKzVgxrQwd2xdjz5uz8PbaGXhhwWxIdEGkS9xIz7UhVaBHUoYSKZlypGdJ&#10;kC2UQy7TQK81Q6+3QyK3Ikti59cRqQMw5nnRELHgxQYt3ppixBvTrFg92YdZ9TZMKNHglalOrJ9V&#10;iEjAA4vJinyXCfVRE9oqLZjZ7MKsRjumVBkwpToPiycXYeGMFtQ2tKC8uhXVDW1oGD0OTc3jUF3b&#10;jMKiSoTCURQWFKK0qAAVJQUoiYYRDOYjnB/EhKYQVk3zYl5tLpr9SZhdJcLiplysnKDFvjVFOPhK&#10;DZqrvOzZaCCVKqCRSyAVZkEtz0HEb0TIpYM/T4y6fA2m1Towa7QXc9vCmDsuinE1AdQUuDC6LIBp&#10;LSVYOqMem9dOQfuOJTiyaTY2Lm/Gyy80YserM3Hm6OvoOfgWtry8BK8um4PN6xahfdcrOHXwDRx6&#10;bQrenunAyy1ivFCWjqV1Odg8w4iDS7zofr0evVum4ehbU7F1ZTNeX1iFFZMLML7KiXGVdqyYUoCX&#10;50axa20LLh9/HR9cOoLb5w48AGbGtdSjsiQMr9MEh0WLkM8Jl9XAt4NuC3fJ6OUCWGWD0eodxmui&#10;1Fifg1n0OFzqUZg1phRvrl2IyeRaMiqgl+ZALc7kYIbSWNk0UniNKu58ESQPRdiSgRdbtVjN+nhN&#10;mwxrWyV4ZYIGWxcEsHmeD+vGqrCyVYUZVQq4tSlQClOhEqZzOENARpaZzOGMOicNOnEGTDIBzIoc&#10;vp4+4lkIR3wfRdIfIir9ESyp30V+zg8xzvQYZrqexPqxJrw93Yk3W7PQ6n4G4pTHeJqvdKaMpKHc&#10;4UGF/9OThmHkkGcw9OlHEZQ+iQ1t2VhROggNiu+wcz2CSZYfY7L1UYy3PolW4xNo1f0IL4Qfw8ZJ&#10;AqyZoIYvL4NDGVFWKgczuUxJw5/DEz/5DizipzC/ij3H6lTMiwzHkrIMrGuQYn2DEOvqhdg6i93f&#10;OCVebhRg82w3JlZbYTfIoBKzccf6lRfcV1Ahfqork8PWKRWYkMMTctXEUprF0pqRC0grz4ZXm4kS&#10;/TCEpU/AnPZjKIf8L3gzv4Ox5qfRYHwSE93PYXFVMiYUi+EyyrkzhtKY0bPPU0o4QKF0dQRkjARW&#10;eDoyqkUjhZA9l0FPP4ZnH/sxhj3xPYRVz2BZTRbenuHA/iWF2L4wH0tazKgKKNh5cvrOG0uHRiDP&#10;qpXy2jJUa6bAZ0NNSRBV0QBqS0OoIDdXAszw8Pv9997ZP0WLFi3qO8P9oEL+dIz6NVEvJhFfFwkw&#10;k4hEJCIRiUhEIhLxLcW///uvuePl4J7dOHb4CLpOnMSVi5fx8Yd38M7tq7h4/hRO93Sy/cdw4tgh&#10;dJCOH0ZX53GcYvs5mOntYef4CjBzLlaY/T6c6Zsovny+DwTc183rBAMuMPWBmavXcOvaDdy+dvNe&#10;CjMCGgQ/CJT8Z0GZuP4YnIkDo2+a0mwgKNNf3DXzkMg19FV65+Yt3l/3NACUeVhfhjNxMBaHYzHX&#10;0vUrA9eZiesenBkAxnyV+sMZAgY0PuLb8fES1x9La/YwmOEg5sxpvv6AS6ZPAwEZ0vl+QObbAjME&#10;X+LLL6k75paJg5ivUs9J1u5kF1M3a9/D3tH7YCZWb6YvpRnruziYifdlzMEWAzNXLrJnwY5du8De&#10;01Pd6Dh6CAf37UT70b3o7mTvecdR9JJLjr3vXe0x19yxQ/txcO9uHNq/B/t3bQfV8vnvGAkgk4i/&#10;JOLjZukYGxqKQ8iP1MMVrIfJXY1cYwWSFRUYJizGc2leDEk3Q642I+D3oDDsQ9DnhtHkhEDixPAM&#10;Oztuw7B0O18fnkVyYES2G6NyPMiWejG5NYpzu2txp2MsPjkzGz89PR23jzXhzMYw9r1oxevjlVhQ&#10;noE6yzOoMD+Hpc1KHFvmxZpWHax6LVJFVmRIXBAo/MhW+pHDluq8CJzuKNzuQlhtIdjtIVRW1OLF&#10;RfMxe/Ys1NS3wF9QA7Euwj4XRJbciwypE2lCM9KFemSJtMjJ1UIsMUCqNEOtd0Jt9EFrKYDeXgKj&#10;owwNUR+2ztJi33w5ds5WYfd8M7Yv8OL1GU6sn2TC1vkuvLEwisrSQvj9IQTcTrjMWnbPKtgMGtiN&#10;MTlNeu6EKauoR1FpA0orm1FZ24rqumbU1DSgoqwMJZEAaqMO1BVaMb7Wj/XzqrBkWiV30ThdPlQU&#10;ulFdmIfaiBaN0Ty0llmxbkE9zhxag9un38b+zYtQwe5DrrRApjBCo1RDq5DCa9GhqsCFyqAJ00pV&#10;2DbPgY61hUwRtK8OY89iP1ZP8qAqZIXXZmX3EcakMY14ddUC7Hx7NZYvnI4xNSWYUF+ElfNbcGDT&#10;izixZy3ad69Hx55X0XtkE84f24ze3Ytx/NUabJtjwdLqLIx1DUM9e5bjfUMxpzgFLzWJsa5Fig2z&#10;nNi6ehxWLZiIMbXliAbzURUtQltDDUbXlOGlhZNw+eR2fHT5GN69cPABMDO6vgJVZQUIeizwucw8&#10;nRk5Z1xWHXdmUCoto2QoxvoHY1nJEKwoGYYl0SGYEXwW9dbn4FIOY31ow9L5E1AWcXBHBHfLyHN4&#10;DRKrWgqnVg4prykzDC0FYqydZMD6cTK83JqLl2oFWFaWileahHizTYJ1DZlY1yzGUjZOyz1COAyU&#10;5kp6zzkjyyLXTTqvVWOQZMGiFMKuFsMsy0bmqOeRNexH8OT8GB7BD6Ec+n8RZOsTHE9hdV0OXiwT&#10;YFFVLrbPNKLFPRiStKeQlTqUp/siwEAgIzNlONJGDeF1ZpIGP4Vi7dPYOU2CFWXDUJX79xhrfhzT&#10;3E+jzfwYJjmexlTHs5hgfAxTLD/A2prn8fY0Mcpc6chJHx6rMZOTBpEgGSkjn8egp36EgPZ59t00&#10;WFSahLnhwZjmHYIXCtPwYmQ4XixKwhL2zr7cLMWWKUZsn23Fthej8BmFvNZOrF9jAEaviKUvIzBD&#10;LhpKQ0a1aFS5WdBQeje5CGJ2/WHPPYmwWYAq00g0mIajzZ0Jt+AnKMj9Icaz79BifAK1mkcwrygF&#10;c8qyYFOlQcueHdWWoaL+Np0yVhuGjQUOYyj1GF+PuWmykodj2PPPYMgTP4Y1+wmsZP28j73PB1eW&#10;Y8sMM16vG4r9MxXYOcuA1qCAfVYMK/sspbzjThmdDM48Ja8vE7Dr2TvpRWnYhbKwG4U+K09tlgAz&#10;4P8Wib+zf4rS0tL6znA/+v8bh5RwzyTiqyIBZhKRiEQkIhGJSEQivqX4wx/+DbduXMHRgwfQ1XEC&#10;Z0+dxp1b7+LD9+7g3VuUIusGn5g/d74b3d3tOHHiKNqPH+Zw5kTHEXR3tuNsz0mcP92Nc2fvgxkS&#10;1ZjhYKZPF8/3TbJfjKVWovM+CAViDhmuq1dxk6DMjZt49+ZtDmUIVnybbplPP/6Ea6Bjn/307jd2&#10;zdA9flM4Q7VyHgYy91KZDaCBgEx/kbPonvqnNRuo7syAYKbfM+i/nz0PAmVxEHP9ypfhDOnq5Ytf&#10;AjB/THEY019xiBDX14GZ/kDmYRGcGQjMcH2FYyaugcDMuV42zh/a95c6Zr4EZrrvpzEbCMp0dZFr&#10;5iS6OmNwJuaciac1O4Vzp89yOENgpn8awf79eYU71+j4Gda+Cz0dR3Hs4F4c2kfF/vfg2OF9OH54&#10;P9MBDmsIyJBjLg5mjhzYhyP79zLtBqXS++8UCSCTiL9GxMfPqkYBajwKBPOr4Ak1wBWsgcNfBb2t&#10;FDmqCEaKQng+w4/BGR5kyfyw2gMIBWJwxmxxQihzYpTAiRECB5JyHEjJsSOZy4bkbDNGZeXB7XZj&#10;18u1uHW8Ge91tuGj3kn4sHs83j02Gjf31aPz5RDWj1dhYlSIOm8KplaIsXFhBJPrw5CofMhQhJEh&#10;DyKTXT9b4YVQ6YVSnw+TrQAWewS6PD+M5nx4faUoKqyFx1sOtTGMHGUA6TIf0nJdTE4kix1IZ+s6&#10;YxDVZSWYNrYGE8fUo6y8Fq5AJdzUB+EaeEmhGlQVBLGqVYWtM2TYPF2NLbPM3BnwxjQHXp5kxpvz&#10;C/D6S1PQ1NwKf7gSgfxSdu0wbNZ8WCxB2G358HkLURAqRrSwDAWFFSgqrUEJu15JaRVKo4UYU+bG&#10;7DoL5tbpsLBWipklAqydYMDx1UFsm+dDacgLrd4Ck16FPJUQOlkW7EY5It48TB1bgU2vLsAba+dh&#10;6oQGhINhKHVeiBROKNVOWPJcqCkuwvQxDRhXU4CWYDZWtYixf7ENnas9OP2KFydXWXB0iQHrJ5tQ&#10;GYyBMI/VhuJQPmpKohhdWYpZ4xuxdM54LJs/AWsWT8arL83ChpcXYtNri7H59eXYsP5FrF7QhsWT&#10;KzG9PoRqjwqVLgkagirU+uUYHZFhcrkcS8cacOyNarx//i10HngTC6eNQ21JCdrqKjBv0mi8ML0V&#10;u95Yiuu9+3D7zCFc6Nz5AJihNGb1VWW8xgzVlImGffA68ngBeJr4lwqS4FUPxWvjZDg034x9s43Y&#10;OU2L11uEmOV7GkWax6EWD0c0ZENbQxQ+q5oX+icwQ24Zl1EJq1IMWRY5XJIxqVyNV6aYsLQmHYtL&#10;k/FStRDLS9OxMH8w5gcH8eXy4qGYGRmMYstIqIRMojRIM5MgTh0RS2OWk85dM3pxBmzs+VmVQpik&#10;AghThiJ12BOQjfwBjKO+B33SDxCWPILxnmexaqwJLzVpsTiajLfGCFBleRY2rQhahRApIwcjJ30k&#10;RBmjIGTXSR05CJmpw5E8/Dnkq5/CxkliLCsdhvLc76JO/ShajE9jrPU5TLQ/jTH6RzEu7wnMcD6O&#10;NRXPYtPkTFR5kqGWZEIizERudhpbpvHi+zJhEqyyQZhVo+EulSm+59Bme56tj8Ciogysqs7B8opU&#10;rK7Pxsujc7FtqgZ7loRQ4ZdCnp0KTa6gL1UcAZhM7poxyKmvCdCw/bIc7pihFGfkmBGkjsTQZx9H&#10;xJKBsf40NGifQZX6eRRrBqHR9DTmBFh/F4zAnEgKFlfJMS00EmFTKkzqWLF+qgHlyNOAas6Qo8XO&#10;luR2IUBD9YSoXgxdY+TgZ5A19BHMjGZiF3un98zSY31jBpYUPocFnu/hjdrB2D4mGa+PTkVtQAKj&#10;WsLToFkobZo6Fw42RjigYcugMw9FARuiQQcv/l+S7/ofD2YojVn8fR1I1D9fV3vm4X7r//7HtX//&#10;/r6jiUjE/UiAmUQkIhGJSEQiEpGIby3+gJ///As+0Xui/TgunD2D9++8g4vnz/MaFudP0yQupbO6&#10;hMuXLnDg0tPdjs6OGKChFGeU3ohqT5zp6eJpoM6f7mXnOY2L7FwXz57l6g9m+GTxpXM8TRZN+seX&#10;8cl/AjLk+HiH0pf1AQkCGHGY8Z/tlqFrEbD5pmAmrm8CZwYCM18HZwaCMf31p4KZW9cJgLE+530f&#10;6//7iu+7v//6FVJsm9a/BGeuUNqzBzUQjOmvuKOD9KeAmStsfJEGAjL91R/GPJDS7GvAzIPOGYIx&#10;3f1gTP/1Lj7u4+Ip/vqp/7F7emj/QIAmDmcGBDOkTnas8yS6mXpP9qs30885w1OaUY2ni/dryHBn&#10;EtOFs73s2p04ScX8jx5Cx+EDaD/Sp6OxJcEZgjBxxWtOEaw5xo4f3L+XLQ/i1//8y77fkv/aQWk8&#10;hELhvcmJBJBJxF8S8XH0apsEk6IaFEXK4Q83wJ1fB1ewFnZvBfRWKvQfRpoiilGySqZqqHQhuO1+&#10;5JkDMFtssNvs0BndyJE5kJydh6RMDZIzFEjNlCMlQ4ZR6RIIhErUlnqx5aVqdG9vwfl9Y3F+7zh0&#10;bWtB5+Zmnobr0FvjcLFjDS6fXI3uAwtx6tByrFo6F1JDMTLkhciU5/eBGR+EchekSjtUGjvkKgtE&#10;UgPEMgNUKhO0GgukcisyxVakiN1Ik7LPqMLIUkYg1wV4UfoVU0M48Vo5zm4sxsHVhVg+rQTlZVXI&#10;jzYgFK1HflEDAgU1vEB/yKpCk1+MCYUiTI7mMknZtghVPhlemNmIzW+vQVPbeDh8pfDlV8DjL4fF&#10;UQ4Tk8dfjcLiWtTVNWHS2DGYMKYZVVU1iBRVIBIpxqQaD96arMHmKXIsqxVgVmEqJgZGYEFFOl6e&#10;pOFp0Jx2NzQGDxQqI9QKBVQSMRSibFAxc69JhajPjEK/HW6bk6dekyi9yMx1Q8T6SZ8XQtAXRXm0&#10;AlWFEdQX6LFwnBNblpei48169G5tQNebUZxc78WBpTZMqlDAqZMgaNWjzO9ATWEQ01pqsG7xdO6g&#10;WfbCNCycPQEvzpuC5QumYNn8iVg8ZzwWTG/DhOZ6VBaWwOsIwWTwsvvxo7m2HHOn1OPNVZNw+tBK&#10;fHRlM/795x1Mp3D91G7sfOslvL5yATavnYf9b72I9p3rcObIVpw6ug2Hd76Bja+uemBitjjiQ3VZ&#10;EQcyYXZ/FcURRPzOPjAjhEqUjogxCfsWutG9JoqOFWHsmZWHbdP0WFOTgnmRwagLCuA0SRHxUno3&#10;PWxaKawaCZx69t2ZHDoZVDkZUAiGYmKlBq9Nd2BJZQZWVudgbYMca+ukmON9HvPzh2EJe14ri0dh&#10;dU0qah1DIMkYBEnmKA5myDFDUEYjzuSARsvuzaLIgVUp4nBGIUiGRDASstQnoBz+97Bk/BhFyscx&#10;1puM1oAEM4ok2DXXi60zDSizJyPfZYNZI4cgbTjE7LMidp3sjJFIGfE8lJIc5LBrZg37PiYFn8Fk&#10;1xMIZHwHhdInUCj8AcaYnkWr7lE0KH/E9AgmWx7D+pqh2DI1G1HrMJSEPDBqlOy8aZAKM/g1LAYp&#10;jPKRKDI8jWrdj9GS9yN4Mv4XAjnfR6n8cdQqf4yVNTnYONmAFVVZeHuCAnsXBzCh2gxNbgbUYgF3&#10;zHDXjCybpy/jNWbkIr4kkKaWxMCMXpbDa8xQQX6rdAhmlYrRoB8MZ9L3EJU/gVbPcMwJDef1bZaV&#10;52Cq4zlMdA1BsTUJPouMPT8ZTEyOPDVcZg3CHhv8NiPsVG/IooPPpoczTwUFexaDnnoEsuTHsWO2&#10;AzuniPBW/XN4wfsdTDP9H0w0/G8sL3gKG5tTsHN8Bta0qmBWCWDSyuCmukXsHA4jAVIxLGzcuC0a&#10;RDwWDmVIpaEEmKE/HIm/r/1F/dLT09PXCli5cuWA7R52xAzkviGwQwAoEYnoHwkwk4hEJCIRiUhE&#10;IhLxLcbdu3dx5MgRXkCc/tKeJt7pr+1pkvdM76nY/tP3C4pfOH8aZ850o7urA13tR/lkLU3a0gRv&#10;1/GjOHWyHed7u/nE92U+Ef6gY4ZEcObqlVidGQIz3D3TBwDiqbjiYCaewoxEsGMgePJtKg6B/lQw&#10;Q4rf99fpq+DMQGCGUroNBGTionRmcX0JzAwEZ67H+vvmVdL1ewCm/3p/9Qczse2H3DNUj+YhDQRj&#10;BlJ/MMML0vfp68DMQCDmYfV3zRCUoX00Nr8KzDxcYyau/jDmL1L3g9sEcP5cMMPhzMNghr2vcTBD&#10;NWPi0IvSEp451YWTncdxIv7OMpELJqaYI4ZSFp44djAGZ/qBGQIyvM4UO36Mre/ZvR0HD+7B7373&#10;675fkv+aQUCGUnzEJyUSQCYRf42Ij6dp1Q40l4ZQXFyDcLQRvlA9nP5qWNzlMNqLkWcJw2INIs8U&#10;hkwdhl6Zh0KrDhpjFBJ9CWwuKp7vgdPphFJjhkCsRaZQg4wcFTKyVUjPUSNTpINCZUa+z4/WumLu&#10;9Jg9uR7Tx9dhUmstWuurMGViG9avWYQdW1aju30DLvZsx8zZM5GjiSJdXoB0KdWKIfeLHakCHVIz&#10;FUjLUmBUmpRJzq6lhEiqg0RhQrbEilShC6nSEDLVxZAZouzaQSwcE0T7yxGc3+DEyfUW7HpBhZXN&#10;mVg6WsPuqwKhaBMChfXwR+rhza+CwxWCxWSBSavmk7NWnYRP3Js0CpjzjAgEQiiIVsEVLIcrUI5g&#10;uBzhSBkioWJE8osQCkURKSxHRUU1Gusb0VDXgEi0Bu5gFYL5xZhSZ8fqMTKsbBJhcZ0Ei+qUmFku&#10;xuqJdlxtX4bX1s6B1ZkPo9kHm5McOH44rG747C4U+X0ocHvgNtlhMdrgtdlRVeBHacgPLzvud3nZ&#10;dw7B7YrA4SxAcUExXl4yEZc71uLuta345Qd78U8f7cc/vrcTN3vW4tUXqlCRr4NVq2LntaMi7END&#10;WREWTmvDW6sXYsP6pVi5eDYWz52IFbMb8eq8cmxdXIFD6+qxb3UdXp9fgbltpagsLILdEoTNGkYh&#10;64um2iosnjMW7btX4M75bXj/0g6c63gduzcsw64Nq3Bo23oc3rYGx3asYcv12PL6aqxevgAvzJ2K&#10;WZPbHgAz0ZAH5cURVJYVoiDoQlVpIcoK83l9GYdJBYNKDI9qGFbXpmPfXAv2zHNi5wwjtkzSYHnJ&#10;cMz1PYHFNSJMbg5ALkyFx6zmTgiqHUJuGadeCQd7zlpxNjTiZLSWKrBush1zIqmY4R2K9Q1yvNKk&#10;xmy2Pi+UgtfGmti2Em805WBiKAlmVQa0UgFy00by+jJqYQZ0uZkwSrKYMmHIzYBZLoCBrUvThsNl&#10;UsKuz4Fg8HegS/q/iCq+jxnRDKyZXoL1UwqxbW4YY8MiFLhUcJq0EKQO4+nMCMiIBSkQZiVziJKT&#10;MQLCzBFIHf4MDBk/RljyI5iTvwf10L+HbdT/QY3sh2hR/xD18u9jtOonGK9/BC+VDsfKRgGKPRJE&#10;wwFekyg7PYm7ZsTs3nNSB8OsTIVdMQgBxSOo0vwY7qz/C+2I/4U8ds7R1kHYPtePnfMDWBgZidX1&#10;Odi1yI+FE4pgVpNTRsCBC9V5odRlBGYoXVzMMRODMxpJNl8nJ4qa9ZEwIwl5igxMKpFhYa0VhaLH&#10;UaZ4CgHZMwgJf4gFoSFYV5eLOd7BmOp5Dg0BARvvNl7/xWnSIODIQ5ApzMZD2GNFyGXhdZ/cZi2H&#10;NkpxFlKGPweDaBjenmLHkWX5eGN0Kiabv4PR6u+yfvkOloYfx8u1I7GtLRM7pqpQH9Hx72Bn48Nj&#10;1rDfABnbFsGilbB3TseuY+GOmcpCH6qjgf/xYIbgS/x97a+B6sM0NDR8qR3t6x8PH49roHo0ifif&#10;HQkwk4hEJCIRiUhEIhLxLcalS5ewedMmdJ2gSeKzOHf6PC6eu8CWZ2J/fd9PZ04RpCGAQ9u9ONPd&#10;ea8oeGwydz+OHtqL9sMHOaQ53dWBc6e6OZi5dOH+X+3T5PvDE/jXr17hk/0EBW5dv4l3eAqzdzmk&#10;iKcH+2s7ZT77itRlD4uu+03BTPxeB4IwDyve7mEoQyIgNZBz5o/BmXu6fQPv3L7+IKD5CjAT173+&#10;71v/prrnnnnomZIGgjADqT+Y6S8O8gYCM0wPQ5iv0gOF/5kGAjKkgWrMxNUfpnyVznUzdfXpIQDD&#10;xfad6Tr5wL7T/YDM14EZXvg/vq8fmCFRSrN4KjNKR3iOvasczJyh9R70ss90Hj/M3TAdXP2BTEwx&#10;6HKE68TRI+g4cojDGO6QObSfvdv3HTMH9+/Gzh2bsXPnFnz+2Ud9vyT/tSIBZBLxbUZ8XPk9EYTD&#10;FSgsIWhAUKKWgwOXJ4rifC+mVDkwp1qPGSVKTC5SoEQ/CkWqQfCZ7MjRNSPHUAettZC198LjdsBi&#10;tUFrdEKq8SJH7oNA5mFyQax085RjDmcIXk8I4VAByovLUV9Vh5ryOrZdCbu7FC5fBapqW9AyZiJM&#10;7nKkSoJIEvkwSujByBwnUnIsyBEbodcY4bdb4GbXU2vdkGnDUOZFoTQVIkcZQmpuECnSfKQri2Aw&#10;h/FiqwfHX/Lj4qYwjq/Kw8vjcrC6TYKt851464VyVFfWwBtp5OncSN4Q1dyphIP1g90Vho3dt8Md&#10;hsdTAL8/yvqsGIVF5cgvrOG1bCKFFagtDWNagx+rpgbx1rwIFrQFEQ0FYbYGYXUWwukrgcNXBrun&#10;FGZbAA6TBkGTCGFTFpqLdZg9JohxNU68vrwNd2/vxYkDSzF7Qj6WTI3g1YUleGtxKTYwvbW4HCtn&#10;lWNsXSl87Pnp9F6MK7Fj1wIP9r3gxaYZNuxY6MemeSG8OCaAlgrW5y4P6+divL56Bk4cXI07V3bh&#10;p7eO4EznJry8ej7Ko4XIM1igUZvhsrqR7w+jorQci+dOxeZXVmDTqyuxavEcrJpVi51Lotj1Yj72&#10;Lfbh7OsRXN9UhNPrPDiyKoTFE6Moi4TYWIjA7Sxi1yWHSxRj6yuwZFYzXlk6Aa8smYCF0+qxdG4L&#10;Nqyeia3r52PrKwuxbulsTJ84Fs1NdWhracKMMVUPgRk3aiqi7L4KEPY72T2HUF3GrlcUYuNAhzyN&#10;GFbFCNTrfoBVpUPwymgx3hqnxIqyUZhg/D7G676HRcVpmFJnQ3bqUFi1MShjUolgY+vuPBXsWhmM&#10;cjH00nRUBXKwarwZM4IpaFL9GAtCSVhVJceKagWTDBum+LBxqgsvNwoxtVSCsMcIn814L42ZRpTO&#10;YQylLrsPZ9KhyklFbvpwaCXpyFNlInvkI9Cn/wDVpscxpzQF6yea8AK7TqVlFLTCEcjj4CITgtTh&#10;yE4fiZzMWBozKtgvykpGVtowyMUZ8LtMUItToEx+BIbUH8GQ9B04kv8PGrWPYoLpUUw2P45Zzmew&#10;rCgJrzbJMD4qRkttASxGDTtvCjtnKiQ5GcgVpEMpSoVTmw6XIRU5w/8e9szvIpz7I6hG/l923v+N&#10;aeFUvDbeiINrWrAomoWZ3sFYM8mGBVOq4TDIoZNmcehiZKI6L1TjhUTbBDqo9gx30ijE0LC+oZo0&#10;itwseOx6hEwZmFdvRJNlCOwp34Xw2b+DJ+tRzGH9v312EGtGa7Gq1YiZY8IIey28/ovTpObOKQIz&#10;hT47ivwORAPOGJixaNi7pmb3IYU4Ow15SgHG+NJ4fZkds6wY4xiKAtGP0KL5DhZ4f4yX61LRvtCC&#10;3nWFmNLM3guNlH+e3Dgu9s5SzRm/TYcCdp2Iz8auZeduGao18z8dzHxVKrPf/OY3fS3ux0Btqdh/&#10;PKgPHz4eF/VzIhLRPxJgJhGJSEQiEpGIRCTiW4p///d/RXv7MWzfthWnenpw8dxFnO45hQv8r+0p&#10;BVkfhOkrKh7XmT5Qc7q3G73dnXzS+GTnMZygFGfHDuHo4X28VgVBGqpVQeCm92QHzvae5LVnKJXZ&#10;1asXOIzhheWZyHlBQOD2daor8w4HEPEUZgQwCHoMBE3+En06wL6B9DB8+VP0dZDm68BMXF+V1oxE&#10;x/44qCEHzU1QvZ4vifV1fzDzMLj5cg2agXX96mVQuru/BMyQrl+M6eoFNj6YrvUtrzDFnVbcbfUQ&#10;pLnKwc3AUKa/Bqo5MxCg+XPBzJ+jh8HMV9aY6QdiHtBJ1pZq0/R99hTb7u5oZ+/cMe5ii8OVGJA5&#10;wAFqTIfQefwgOtuPoPPEcXauDia6Dr3L7ew9jqU5I2hDy3Z2jsNU8H/PThzg2oUdWzZyoEbxhz/8&#10;gS//1iMBZBLxnxHx8RUOxsBMOEqF6evRWN+AKa0VmNHgxtpxKhxYZMCOORosqcrElGASqgzPIC/l&#10;hzDnCiHT1yBF04Z0zWhITFXIs4dht9lgsVphtHgh14eQLQ9CIPUgW2KDWG6BUm2BRmuB2WRFwONG&#10;STgf0VAYQR/7rD0EszUfXk8R/P5iKPXsszI/hIp8KLU+OC12FDkMaA5qML1EhmWNaqxszcOSMQGM&#10;b6yEzlYGka4E2epiZCijSFcWQ2woR56jHPXRCGY25uOlyT68Os2CVWO1WDfZhp0ra7BhzQyUVLbA&#10;GayDPdgAZ34jPOFGuPLr4M6vgSdUw4FVqKgehaWNqKhqRl1DC+obRqOsohYVJVFMqrBhUiQDM6LJ&#10;WD9BgwNL3Ti8jPXhJDtK/HYYrUHozCGmMJda74FMpodBqeSpmBx6OQo8WjQU52Hj8ije7aI6PK24&#10;fbgc7x4qwQdHi3G3swyfnGDqrMD7x+twblcrNq5qRk1ZAQrNQszKH4xNY4XoWm7G2ZedOL3WjhPL&#10;jNgy34USnxpaqRiFPjPGNkSwdvEEvLJyBuZObcLk0cUYV+lDW6kdE8rsaCv3oaq4GNWVtVg8fya2&#10;vLoSG19ZwSHN+JoCrJtdid1rRmPNFCvWTZRj1/w8tC+34tyrXmxfVoZZE+tRW1mJUCAKn7sQ+d4I&#10;ysIFbFzV4JWlU/DaimmYP7keq2cU4dBLpeh+qwntb47FpiV1WD+nDKtnlWHBpFpMqC9/AMyUFAbQ&#10;1lyP+tpydk4byqJBVJcXIhxw8Yl5q04MqzoZRbonMMP/JBYUJ+EV9pypYP/C8DDMcDyF6YFRaC41&#10;QpQ+AnmKbHjzFDDKBDDKszmcoedgUkpg0+RiTKUFS8dZsaA0B03aJzAmbyjGWYZiRZMdh9dOxBsT&#10;vNjEnu/aFiPGVjoQ8TsgzUqBLDMJKiqAn5sFkyyLu2QIyuhE6dAK06Bhx9RMkozhyE0fBEHyMxCO&#10;fAymjO+hWPsYaizPwy1/BoJRTyAz6TkI04dDkDIMWSkEZkZx5WQQmEnpUzIyU4dxUFVRHIYiewRy&#10;RvwQ4mHfhWbkd1CrexyLws9hsfdxrCxJwlvj8/DKBBuaonoUhhxQyUTsfMl9YCYTYg5mUuDQZsJr&#10;EkCa/iQUKY9AM+q7EDz7d7Cm/wAvVuVg85x8HH59Nt6YVoDl9Xo0BAUoDehh00mRpxSx/hWxvszl&#10;tWaoID+JwAxt05LSmelkOTzdmVEu4rBGJkhCdtKzMIufY89xELLZ9TQjv4tW2zC80qzDgZVNeGN2&#10;OV5eMAZtTaUw8bRi5JhRI4+d32fVcyAThzOFbJzEXDNqOI0qaNl3zUobDlnSj9k5n8LiklEYH5Eh&#10;X/Q4SoT/B4tCz2FjiwAHFniwZ80Y1FdHuRunON+N8gJ/X5o0AwrYeaNs3NF1qLZMSb6T6386mKHo&#10;n3I1rq/698vDxf2HDx/edyQWVE/m0UcffaBNXIlaM4noHwkwk4hEJCIRiUhEIhLxLcXPvriLHTu2&#10;4uCBvdz58O6NWzwt0uneHg5QKBXSxfPncOHceQ5kCNCcPR1bkqPm8oVLuH3jNm5du8ldMTQx3HWy&#10;A10dR3Hy2GH+V/bHDu7DEXb+o0zHDu3j4Kar8xhO9Z5g1zgVqzdz7RKvdUKggJwy771zv65MDMp8&#10;fV2Z/kX7aZ2K9ceK+X99Uf9vqv5umT/FPRNXfxjTX3EwQ981roHgzEBQhsShza0/XnuGpzbrX38m&#10;rq8DMzz12TcEM+z5DQRluL5hrRnSjYsxXb9wnovATBzOUK2Ue2nwvgLMkIvm65w0fw6YidWUebCu&#10;zF9T/cHMqT64QrCTlt30Pt1zyXRxdZ9kYvtiMLSDw9CTHUfQcfwQjh8hCENpx/ZzkBLXfVfMIZxs&#10;P4KuE+wznUfZOY4xdXAI1NvN7oHE7qGbLU90HOcOGfocOWYO7t3FgUzcPUPv9PbNG3Hi+DH8x+/+&#10;o+8X5W83EkAmEf+ZER9nRYUFaGqowszJjVi3eDQOvVaLrtfDOLHWip71FvS86sLRVXa81JSFJvOT&#10;iMp+BG3KY1CJFVDpwxDpKpCtb0G2aRIk1nFQW8qRZ3HDYbfA4XBAa3RDKLMhS6hBVo4cWdm5SM/I&#10;gUAghCxXDKlYCHFOFqS5uVAqVFDINTDl2eB0haAxRWC2R1FR4MPkci1WtijxxkQlr4vzYkU6ltWL&#10;saJRhDcns2OTgjDYosjRVSFHXwWBvgYCXTUU1irkuaqgM+ZDJrNApzbAZ9ejNN+M2mIn2hpLMXbc&#10;OAQKm2D318Pir4PVVwd7oA7eSAOilc2obRqL+uZxbNmG0urRKCxvQCBKzqJi+NwOtBXIsLQmC3OK&#10;RmKcfxgmhFMxv1aIlWNkWDteiSlVdnj9xTC5KpjKYLAXQ50XhErrQh7rnzy9Cw6DDkvaHOh9uwo/&#10;7azDRx3luL47H9d3hXBthw+39vjw/uEQbux24Pb+AO52VuKzrib87MxUdG5pw4wmF6ptwzHG+Sxe&#10;HSPCntlKHF6gQvsSPXa9YENTgRImeTZ8xlxEHQrURkyYO4Ym1ltxbd9EnHmrCntfcODoCi861obx&#10;5rwwFk6pwapFM7Dp5aV4a90yzJ85DUWhUpRGCvDWysk4vnUO2rfOxKE3JqBr0wSc3zUJhzfOxBtr&#10;5mHK+NForCzFmPpqTB3bjCVzJ+PN1Qux460V2PjKYiyY0oSpUTk2jsvGzQ0efLynFJffiuDMK0F0&#10;r/Vj92IfXppe9ACYKS8OY0xLAyZMaEFBvhuNteUY01SLqrICeGiyPN+GujIr/MZhKNI/jckFqVjW&#10;oMD2BWEcXFGJuVTDJz8H4xqKIM9JhUqYwV0tWnEmtAROJBnIUwihFmXAbzezey/l8GLxGDumF2Sh&#10;0TQcTXnDsHy0A2/NqcKikly81mbGjHI9okEzAi4rRKnDocxO5eDFKBXAoRbBwvrdmJsBiyIbNir+&#10;z90zWVALU6HMSYY4bTi7h2Ros59B9vDvI2vEY0gf+TSyUp6HMGMYRBmUriwJWakjIUgjxcCMWJDK&#10;FYM0yaz9UJQVUWq3PEgznkDG838P+cjvo9E8BGvqRXiFjdGXR6uweoIPDRENisN2qOXCvhRm6ZAK&#10;M/mSzqkUp8OizoY6Nx06eRZyM4cgffgjGPHk/0WLPw3b5liwcYYbW16owPIxbkyt0KPIxb6rOhNG&#10;RQ4smlwOYuIuGYuGnEmx9Tio0ctzoJNlczBDgMXMjuex/tHJMqESJUOY9BSEI38CQ/ZTqHcMx/JG&#10;PdZMCGJWgxeTmqLsGelgUrPPsXNTPRkSOWYIyJCbpTTsRXHQhYDDwPYb4TFrYWNtlJJsZCU/C2Xq&#10;92HP/P+gH/H/wTL871CW+wNsmWrA5lkurJpewsZvIWx6Ofu9MCDstaIo4ERR0ImIz8qetxNlIQ87&#10;fwwC0ZLqzCTADHiasfg7G9dAqcwo2traHmhH/+55OOjfQAPBGapTk4hExCMBZhKRiEQkIhGJSEQi&#10;vqW4desaNr69gU/wkoPi8oWLsbRlZ6geRQ9TL86fOcP3k86fPdeX0uwUrl2+gl/+7J/w7//yH/i3&#10;X/8H/vkf/glf3P0U771zB9cvsbanunkKpZPtx/hf59NkbqxuxT4cPbiXu2mOHtmP40cPovPEMZzq&#10;6cLFc+e4i4YcHh/deR+ffPARTzf22Sd38elPP8Hdj3/KRMs+ffQJPmX6/Kef3oMvn//0Lr745FMO&#10;Zz5jn6FtUvx4HNr0By9/jgYCMF+lh4HM12kgODMQlOmvb1J7ZiAw8wCUeRjM9GkgEDOQqFbQgGCG&#10;9A3BDLll+sOZ/mDmysVY7ZnLA4GZhzQQlCH9eWBmYKDylysGfOI1ZuLqZcd6720TLOlED71HJ5g6&#10;TuBEezs6jh/hgPMYe3eOs3eo/eg+dJCO7WeKu2EIxhzmKQW7O46hq+M4ek508HeSp0QjuNMHgOJg&#10;iETOmY52cr4dBqUkJABDUObwvliKQnK/UZqzowf3Yff2Ldi/Zzf+4Rc/7/tF+duLBJBJxP+LiI+3&#10;prpC7H+9AdcPNeHm/jJc2xXC9V35uL2/GHcOlePa7jKc2ViAA8st2DxHjbemS7FmnBhzGvNQUZAP&#10;rSkEsTqETGUpMrQtyDSMRY6xHmpzhNed8bqtsNksUKm0yMwSIyVNgOTUTDbms5GdLYYwJxc52SII&#10;hVJIJCpIZBrIlBYodAHorQVoqw3jtek6bJohwvbZMuxdoMOOmWoOZ14er8Si2mxMCAxFfUAFRV4Z&#10;MvV1yGLK1NUwVUGaV8EdKiq1CZJcJYRiBcRiJWQyFaQyNWQqKzTsXu3+OnjCBFyaUFTRjJqmsWib&#10;OAXN4yeisrEVnoIaGL2l0DiiUNhIpVBZCqEzWODRZcCnHoKoNQVr55XjyJZZ6Nq7COePr0L7zhcw&#10;fcJo2D3lsHprYfPVweavh8lVBZO9HBZ7MczWIpR4bVhSm479C9S4vKUIx1basHumCMcXK3F0qZpt&#10;K3FmgxFn3tTi4mYLezaFuLjNh6vbC3FldyPWLazBzLZijK90sL6Qoc4nxrhCJWbU2ribw2c3Ik9D&#10;6ZyUMDN5jBpMrdDilUkq7H3RilOvRXBwsR3tqzy48FY+etc7cGRtPnatb8GWlxdi7bL5mD1tEhpr&#10;G1BVWo2JbS14afFMbH9rGfZveQl7Ny7F5nVzsGB6A1rqC1ERDaCmJISZ4+uw6oVJ2Lh+AXa8uQw7&#10;31qBbW+swJI5k5FvVsCS9TianU/jzbE57PtqsG9eHo6tcOLchjBOb6p8AMyMa6nH+LHNaGttYMvR&#10;mDCuBc2NVex+8mE3aVFfU4q33liO0TUu9v1SUerOxPjiXKyb7MfmhVWYWCBEOC8NBR4TFDmp0Iqz&#10;OJQhZwu5Z4yUWksqgJZta3NpKYQiOw12dSYaQzI0edJRb0/F6jYP3p4extpGHVo8GTCIh0MrF0CZ&#10;kwFZVjIUghQOZmyqHASMUvgNEnj1uWyciOHTS+BQiGDIzYRamA5pZjIkGSPhMMqhU+TwGig5qcMh&#10;zUpiGoVcwSiI2HFB+ihkpsTATE5GCpeQfZZEIEWSk44cnt4sGQYVuVVSIE5+FBmDfwBjyg+xuNGJ&#10;1eO8aAkJ4TMJoZQIIOJQhxw3aZCJBNwtQ2CGziVhS7kwA0rWPyrWF3JhJjRUPydrJOpZXyxtVmNy&#10;cBSa3UkIKAfDKh8Ju14IkzIbOnbuOICJu2P6pzKjfZR+LH6cRKCGUqBRvZk8dv9Up8aqkUAjToNa&#10;NApa0VCYJIPh1KQgGtCztiJ4rQrY2WeoGL9ZK+WOGIIkPMUYOaoiPoQ8FvjZ2A86TWxpgCNPBZNG&#10;BotOBrsuHTrxM1Ck/gTqEd9FpWEIXpsVxewJdSgrCsJj1bH2SlgNCjjNGl5ThiANAZqSfDdKQ26U&#10;hanwvxeVhX7UlYYTYIYFpS17GKQ8XDsmHvTvn/7tSAPF7Nmzv9SOoE4iEhGPBJhJRCISkYhEJCIR&#10;ifgW4ne/+x0HMju2b8WF82dx89p1Xug/Vjj8HC4w3aszw5bkmrly8RJ3LZw728trxnz68Wf4zT//&#10;G/7wW+D3v/0Ppn/H7/713/HbX/8zfvmLn+Huxx/hnVvXceXSWZw9043enhPo6TyGk+1H+V/i06Ty&#10;kUN7uTioObQvlvqs4wifvCYXxK2rl/HuOzfx8Ufv4bNPP8Lnn32Ozz+N6Yu7d/v0Cb74JAZgvom+&#10;aW2Zr1PcOUPrA8GY/hoIwAwkgjDfOpjpc8ncvn4Lt65f/xKI+abpyx7WV4GZgQBMf8VBTH/FgcxX&#10;aSAYQ7oyAIzpr4HATFxfB2cGAjTnemMumvjyTxN9hs5J7rRuDmFOn+rCKaae3pPo6oqlE+ti7wEB&#10;lo5jsZRkvBA/W3JHzNEDHHTG6sYcxAnWjurIdLF3q7vjKHpOHIuBmM4TPL1ZPD3aPfWBGFoSqIm5&#10;b47hOLvWEXaNw+xdPHyAvZ8H6XoHmeh9PYwTPMXZEXYvB7F/9y5s3bQRd25f6/tV+duJh4EMTWTQ&#10;5EMCyCTiPyPi4+7lRaV453AVPusZjY9ONuI2W799uBJ3jlbg/SPluHO4ArcPlOPa3krcOlSN947V&#10;4M6RSvS+XYo5Y6ugt5dBoitAjsKLFLEXydJipGpHI8vQAqmxjKc0czltsFvNUKu1kCkMkKljNWiU&#10;ej9TABK1HzlyN7IkTmTkMkk8SJcGoMmLYOGEEA6tceLoGiuOrLTgwJI87F9swr5lXhxYV4mOzROw&#10;dVUtGsrykaOtQLq2GkJjXZ9qoLTWQGcrhVrvhVhqgkBkRK7MAo3OhTyzH25fCcqqWtA6bgrGTpqC&#10;6bOmY/1Lc7Dr7dnYsHYiZkysR2lxEfJsfmTLHciQOiHW+qG1RbkDxmiPQqmxIydHhlxRLuqqI1i5&#10;bBK2b16G3TtWY8H8KQiEyng6NYI/zmADXMEmWH1NMDlrkGctg8cdxfRaGyYGnsO0wBPYMl2K48uM&#10;ODxXhCNzBTg0LxsHFwlx7m0Tru9y4cYuJ27tD6LnTQuOrTaiZ2MZWmv9sJiscFhtsBkMsOh0sBtN&#10;cJgdMBkdUOvc3KGTq3BCJHfCZzej2ZeOhaXpeHW8GtvnmLBlmgYnVjhx6Y0Aul8y4/wGNy7uqsGB&#10;DdOw/IUZmDx+LMa2tGBscyvqKmtQEo6iKlqK0dVVGFNfg6bqSlSWlKAwHEIk34+iSD7aGiuwbO54&#10;1pfzsP2NpdwxQ3BmxcJZCAcKIMvRIDdNAL0wAxGjFA35Bkyv9+ClmeVYNaf2ATAzbUIrXnxhDl6Y&#10;Nxsrlr6AGVMnYMqkNrYch0jAhaDHghcXzcP+vZvRWOWB15SFiD0bBaYklJpGwa9Lgih9EGRZSdDm&#10;9gEZWTaM0izYNWJYFGLoJdkwSHOgEWVy5wuBk4yRQyFIGgKHLhM1QTka3TmYXijBlKgCOuFQJA15&#10;Cpkjn4c4bSQUglTImXS5GXBpRAiZpCiwyBE2y+HV5cKqyGbXyGRtUth9pLDzJ/HUZ3RPEraUsM/K&#10;2DECR/LsZMiYqK5MWtIwZKSM4O6Y7PRkDmnI6UIpyKhgv1YuhEKcxdORCdNHwaTJgUqcgpRhz/B7&#10;c2kyoBEOQdrI59h5RkJM4IW1FwvSmNI5mCFAQ5BHTt+d9Q8Vy9fk0nkEkAoyIMlKh5R9TivNgEGS&#10;yvoujd0n+x6Umk2cCb08mx0T8HoxcQBDMIbq+MThCwc0ypib5j6YiTlqyGUT2xZyWTSsPWtn1Unh&#10;1EvhzqNUZXK2zY6xvjSzZ0btyXFD9WqoQD9BmECfa4ZcLR6LDvlOE4IuE4cqbrMGHqseVr2CnUMK&#10;o1rEHUEa9n2KfEaMbaxin7fCZdEi7LUh4MyDM08Fny3mmin021EUcKA434Ww24ya4nyMripCc3UU&#10;DeUFCTDTF5RmLP7ekugPTi5cuNB39H7cuHHjgXYkqj3zcDx8PpLf7+87mohEJMBMIhKRiEQkIhGJ&#10;SMS3Er/61a+wfftWPgl788YV7ojhxf3PUG2Z87h47kKfzuM8rytD0OY0rlw+zyfvqYg/tb10/gJP&#10;P/bF3c/wr7/6Z/zHb/4Nv//t75n+gN//5vf47a//Fb/+1S/ws88/wft3buPq5Ysc7pw91Yuerg50&#10;njiKjvbDsToWlPrsEE0G78Hh/Tu5jhzYjWNH9uPkiSOs/XH2uR5cZde+c/MaPvrgNu7+9D3c/eQ9&#10;fP4JwZnP8PNPv8AvPvsZF63/7O4XIEfNfd3FF6RPPuXtSQRqaD85aWj9y44aAjBx9d8fUxzSxPUw&#10;mKGUZV9Xayaur0pn9v47MQ0EZUgDgZk7t+/vexDMxETp525d+zKY+XPhDIEZSmn2pbRmfySV2cNQ&#10;JqbzXNeZBgIz187f15fgTD99EzDTH8bEi//zdaYH4UzM4dIfrtC++8f6g5d+be616xPf14Uz3Sdx&#10;lulUN9WQOY4T9B4cZ+/AsYNcx47sw7HDVKcpJnovjvelEeOpyahYPwcxR/qBmOP3QMzDiqcqI4cM&#10;BzMn2XVPsPev4zjajx/F8WNHuI4dOczVQU63fsfaaR9T57GjXO2HD+HQvr3Y8vYGnOnpxO9//7u+&#10;X5b/tzEQkKHUHwMVx01EIr6tiI+/+VPKcGxDLd5pH4ePe6bg7ulpuNs7BR93jsEHx6rx3uEKvHek&#10;Au8fq8c7R6pxc38xbh6owvbVTYgU1EBhqoQ8rxwyYwlyNRFkSb1IlfiRIi9Dmqoemepqtj8fMqUB&#10;arUaeSYLzPYQDPYKqKw1kFuqITZUQqAuQYYiijR5AVJlYbZeCLG+BP5AFA0VYTRX5aOpPIjmcidW&#10;zy7C6YMv4rNbu/DrT4/jzrU9aB43GWnKMgh0lcjNq4HUVI9cUx3UjgaY/E3Qu2rZ9aqgc1QjWNSE&#10;2sbxGDdxGqbPmIFFLy7AC4sXYtqMqVi7uA0X94zDjb01OL7GjS1zTdgw04K1E+2YUuPhwEFl9EKu&#10;dbNlAKq8fCgMASh0QWhN+TCavLDavYgWl6GkuAJOVzFM9jKY3TWweuth9zfAGSAwMxpGZw3rizJU&#10;FEYwsUyBGstzqNQ/gimBx7BtRibOvKzHlQ0m3CCHzC4XPjxSiM976vFFbyPeO1aMs5vMuLrDizPb&#10;SlHslSE3nVwgAlhUEti0Kph1Bhj0Vig1LkhUPoiUfmTJ/MhRBFHg86DGkYF5JenY94ITW6dr8dZY&#10;EU6vsuHqmz5ceduPDw5X4r3jrTj85ngsnNGGtuYGtDY1cDjTVFPL69DUlZSjpoSATAWqyqpQVlyF&#10;gkgZQuFiRCKlKC8tx4wJzVi/bCY2v/oitr+1HNveWIbZUyfD5oiwccH6jt2PTBGAUhWEkm1rNAEE&#10;3IWorax+AMxMGd+KpYsXYN3qFVi++AVMZtvjWpswc/oUVFeUwOswoDSajzUvvYRtW15HbZkPeYoM&#10;6CXJUAmHQpkzHHLBKO6Ksagl3NlhVefCohDCRG6Z3Ex2LAcGqZBDG604g9eKIdCSm5mMzFFDkZsx&#10;ApqckZClD0Ju2mAkDX4K2clDIWfHtaJMGCTZUInYNTmYEaLCo0FTyIRSpxpurZi1YecUpkHB051l&#10;QC3M4GBGmpXMryPPToGGXVctTudtZGxbwpSTMQrZaUnI5SAlDcLMWLF+gilSdh4T+x46uZA7Xmgf&#10;AR5JdhrbToWUXU9M5xdR25grhkCMjN1vbnYGF21TKjOZKIsDHjm7BzqfUcHuWSaEUpzN7iUDkkxy&#10;0rDPCeg67DzCLKhyc6Bh/UZF/fV9ackIqljYPTnzFHAYFDwlGBXN59KR5LyNmVKeMdn1MjZmCc5I&#10;YNUysX1Uq8amk3GwY1KJ2JLtY+exss9a2ZLDHPYcqb4MicBLvtuMsMeK4qCb14Wh+jKFAXLQWOBn&#10;48Nn0yPgMPJC/jYDOwe7Lp2LUpxZ2H25zDrWxohCvwMVRQGURDz887RdEnJzFxi5cgj2FPqsqCkO&#10;or68gO9vrLifeu9/OpiheDil2VfBmf5tSMePH+87cj9o38PtqD5NIhIRjwSYSUQiEpGIRCQiEYn4&#10;q8fvcefObWzZtAmnurt48fazBF5OkVvmLIcx/cHMhXNn+f6zp08x9fCC3+/duYnbt6/zSfnLF8/x&#10;YxfOnMWdWzFI80//8E/4t3/5LXfS/Mdv/h2/Y+u/+OLn+MUvfobPPr2Ljz58HzeuX8Vldq5z507x&#10;VGaUZqnrRHtf+rPDOH7kEI4d3o+jBGoO7MKhfTtxaP8utr4bRw7uxuFDe3kqtJ6uYzhH98X+U3Lr&#10;2lW8d/sWPnz3Xdz94AP8/O5d/OMXX+CXX/wMv/zZz/g9/PzzmH722c+4Pr/7Ob4gB84nn+Pzn37G&#10;AQ7Vp/nspyQCNbQdVwzcfBnePAhq4lCG1uNg5s+GM3fucL3/zju8/s5AYCauAcHMrVs8PVx/3bp+&#10;I+aYoVoycT0EZ75OA4EZvuwHZjis6ROHM1cufEnXLw2sOKS52Qdq4nVn+qc4I8Xqy3xZcTBDLpq4&#10;k+ZrwcxpgjE9HM7Ewcz53lM410uAJgZpyOESByxn2XasTd+y77NxkBMDM5043X0Cp7o60NPZzlOK&#10;xd1i5HYh58uxw/u4Y4zGMi37w5j2I7EUZSeO7uf1XiiNWBc7R09H+z03zIPq5Dp18iRT1wNghkBM&#10;d2cHTrL3q5PdQ+exIzzVGb1jHMocP8ohDKVM6+milGrkcDuJEyeO4xilL2NtyCnTzkSumXb22cMH&#10;9mHnts04uG8XfvUrSmf2h9jPy/+DSACZRPwtRXwcBvLLUF5chKnNRdyd8sq8EPavK8a+NUXYttSH&#10;3St8aH8lgN4NEXS+EcCu5Ra8/aIXExujyLOXQWOrhtpWxaEHLZWWcki0+UjPdWJkjg9J0gqkqRsh&#10;0NZCZYrCYvPA5XLD7QnCYC/lxfkF2lIINCXIJDijKkaWuhS5RnY+azVrUwmloQgiuR/Z7JximQ1e&#10;rx8L503Ato3L8PK6+ZgweTLMnhoIdZXIZpKYaqBxNMLoaYAjPBpldePROGYKmsdNxYzZc7Bg4Tym&#10;2Zg3fzYmTZ2O1rFTUVk/EWOaG7B8rB5vTsxB9yoTLr3lxcHFWuybl4sTS6ToWKrE3hUezJ1UBk+w&#10;CHpbFEpjCGKFjd2fHQp9EHpLAeyuKAoi1YgW1sHjr4HJVQ2Tuw5mbwMs/kamJpg8jTDYamCzF6K5&#10;IoiJNU5U+2XwyJ6DTfBD1JofwfpxaTi0Uoszb+Xhxg4b3jsUxqfdjbjb3YIbBwpxbrMZZ7cEsX5e&#10;EDatGMocAgM50EnFkAglEGTLkSUyQiBxIVPqQ7qE5IVAHuA1d/wWM1oCEsyrUmJKkRiTw9l4abQS&#10;2+Y7cWhtMQ6/WoeNK2qwYk4dpo+vQ2NNMWrKI6ivjKKxqgyNlRWor6hi46cC0aIKFDEF8ksQCBaz&#10;71/Kvn8paioqMGdcJTa8UI1dq+qxd/147Hh1AeZMm4RAoAR61mcajQ86nQ9GPbl+gvA4IohGytFY&#10;1/gAmBnX0ojZ0ydj5dKFmDVtMmorS1ESCaI4EmDt81EQ9KIw6ELQ6cCYhgbu1iHIoZdk8ZRYKmEq&#10;FIJkmJQiPgFvkOfwmjJ03EAgRpQOjYjqzmRBSY4SQQpTMmSZychNH4mc1BEQJA1HxkhyngyFKDOF&#10;pxsTsf2S9CTusJFkJLE2wyDPSoJdKUDUKkeRRQ49wZGUERCR6yWZKYmda9RwpA8fhNShzyF12CAO&#10;frJThiOLfT6dXSOdbacOH8zXU0YOwvBBz2IUa5cyYiiShg1m60xDB/H1NLYvlSl5+BC2fwiGDxnE&#10;jrHPjRiGNHad1JHDkDxiCBNrc285DEmsfdJwWh/O9yXReVh7Ws9i9yjNSkd26ih+jhR23qQhgzFi&#10;MLsHtp7GPp/J2mSx75PJjmenjIKAtaX2ovRkSFj/KHLSIMlK5WnR5NmkTMhyMljfJUNMKdnSkpDD&#10;+k7MtkUEnthnSBKCS5mp7Pqs39gxIWsjFaTHxPZRG2pP57YaVDBrWR/LyZVD4IYgixxmjRwaiYCD&#10;JaMyl9egof1GtQIGlQwaAnByEV8qxQIo2HM3KHKhV0pg0Sth1qmgY5/TKcR8v9OogZ0pTyWFI0/D&#10;xo8YJrWUnZ+9b+x72Y3aBJhhQfCF0rEWFhbi7/7u7+69vyT6dw+lICOnTDz6/7uINFDtmA0bNjzQ&#10;hpQAM4noHwkwk4hEJCIRiUhEIhLxV44/4Dc40XkEu3bsxOXzF3HpwkWc6unFudNneQqzB8EMFf+n&#10;VGZncPYsa3P2FHe8fPTBu/iY6fata3yinlKWvcPWCdKcO9PLi7XTJP37797GL774HP/6z7/CP/zs&#10;c/zut/+E3/76l/iXf/oFfvUPX+CLz36KTz56D+++c4O1v8zPfeZ0D6jWRtdJSrHUjpMdR3GCJof5&#10;hPZ+HKO0Zwf34sgBAja7cWjfLhzcuxMH9u7AgT07+DbVsqEJ8N4Tx/lf9F843Y2r7Nw3r19n13qX&#10;3f+HuEs1aD79FF+QPvsMP//sc65ffP4F/uHzn7NlzHXz87s/x8+YvviEROAmlhItDmc++/jLdWvi&#10;UCa+3l/9Qc0fgzUczLz3DtPtmO7Eiv4/rP6QJg5k7un2TaYbD4ie25d0M6b+gOar9DCY6S967gPt&#10;f8BJ009XSQ85aa59Bagh9QczXAM4Zx7WFTZ+L509/YAIzBCsia9zne6v0zh/6lQfeOmOqbcvfRnT&#10;me4unO7qZCIo0sHBSycbp3HwwscpQRc2Rg/u33FP9+HiHj6GSdTu+OF9/HMdPD3ZAXQePYiu44fR&#10;w8b/KXb+U510rZMxnTzZD8h8WQRuujva0dV+nOvkcXZvBFWYOo4eZtc5yFOkEaShNGaUzozSmvG6&#10;Nn1pzijFWjf7bh3Hyc0Td9Ucvrd+6NAB7Nm9Hds2v4WffvwO+2X5fewH5j8xEkAmEX+LER+PhYVl&#10;sJmd0MnV0OSKkCfLgUebDac6A3nSFNgUqcg3piFqy0CpMwtRVzaCdgXMJicM9hKY3DUwumu5I0XH&#10;pHXWQGOtgNoYgd7ghsfmRnFhFeyBsRBZxkFhbYTJWQiPx4uA3w+3vwhmTwWUtlrkmusgNlZDaqpj&#10;56mDwVEBVV4YOdI8pGRIkZkpgUgohVyugN1qQiTkhd8fhM0RhsYchcpWCYOnDv6iFlTUj8e4SZMx&#10;Y/YMvLBoFpYunYt5C2Zh9tyZmDxtBsaMn8o1umUK6honIxRtQk2JF635SbBk/B+Uan6I5XUpeHOi&#10;APvni9H1khQX3lLj9oF8XDvUiLUvjoY71ACdsxYqSzEU7PsqDBEojfm8po3JXgSjpRAGpjxrMczO&#10;Clg9tcjz1LN7bGR91sjuuQIGox9BpxnNVT7Mm1CKCbVO1IS0KPdI0Vwkx5IJdry9yIfD6/04tSWE&#10;awcqcH5HKU5tjeDsjhIsmlIAuyMAtdYLjdYNucKCbFEe0rINGJllxPBMK4Zn2TAiy4pRbJmUY0eq&#10;2AWB1Aulygez3gmjxgKD1gqLwQa/zYYinxdloRAqCotQXVqCtsYatDZWoqYigrKoDyWFbpRzN0EQ&#10;BaxdJBxFtKgSleU1mNJWi3Xza/HyvAq8OMaHVW0WHFwaRs+6Ihxf6sSxJVYcXVOGVxdPxMxJE9BY&#10;04iy4nIU5hfA5wogyMZFaSSE0qIoSotLHwAzldECTJnQhlnTJnKHjMOShzy1Clq5DGqpBDqlHGat&#10;Cnq2njlyGIY9/SQyRgyHLCsdQqrPkjScQ5HsUcPY8eHIThrB9g+HOG0UBys5ycOQMWww0ocNQtrQ&#10;QUgd8nwMmgx9HsmDn0PSoJhGPf800lgbcXoysgiesDYZwwezaw3CyOefwfDnnmbnHwRNdjJUWUnI&#10;HD4ISc89g5HPPI2hTzyO4Ww58rlnMeyZJ/H8E4/h2cd+giFPxvYPZ+2GPvMUBrPt5596As+y488/&#10;8QSeevxRPP7Ij/HkY4/gyUd/gqcfe5QdfxJPs+NPsvWnH3+M73v8kZ/gSbb+FFt/hl3r+aeeYud4&#10;HEOefRrPPfkEE9vHzh9bZ+dn24OefgqDnnmGneNxPMO2n2HXIw1+6mkkE4hh90r3NIS1e/oxdu6f&#10;/ITf22C2TaJzD332GQxjGsH6Z8TzrI8GP48kgkOsD2l9xPPPImkw6wd2vpGsL4fx7/k0v/Zg6hf2&#10;2SHsGkPZuYZR37BzDGXPPnZOdn2+/ixGUv8z0ZLOMYKdO5c9XwJCJGF6CgdEOezZCNgzH8WuS89D&#10;Js6Gz+2AXJQFabYA2axdVvJICNMIDiUjg4AbGxfkSqJjYkEGZEIBhBmp/FxCJnVuDnccZacmwaCU&#10;QZSZxveLMlL6XEdZCTDDgoBJ/J39OlFfVVRUYPjw4Q/sp30Ph91uf6ANicBPIhIRjwSYSUQiEpGI&#10;RCQiEYn4K8e//uaX2LFjCw4fOhQr+N+XquzC2f5A5gKHNBfOUmqz0zjPdOXyBdy5fR3v37nFRRP0&#10;BGworRlNpl++dI5PtFNNGII0Vy6xc5xnnz3bg4vnT+Hmjcv44tOP8Y+/+JynN/uXf/4H/CvTP/2S&#10;nCx38fndj/DTjwhEkMvjGndZ8LRnZ07xv+CnyePuEzTRfBQnj5PzgNIrHWI6iOOHDuDowf04cmAf&#10;Du/fg4P7dmP/7p3Yu2s79u3chv1suX/3DhzYuwsH9+/Gof17ceTgPhxnnz3ZfgS93Sd4HZxLF8/g&#10;xrVLuH2Tfc93CYa8g4/ZfwIJsHz600/w808/xz98/jOuX3xGadP6IM5nP+NOoc9JPE3ap3x5lwOb&#10;mD75kNw0BG769vHtB1OfEYz58CE489H77zK9w2HYh+/dedBN8xV6wFFz+xbusGfyMJx5hz3Lh+EM&#10;OWc4oIlv34MxV/qtP7jd30ETd9QMBGcecND0AzMDin2eAxtav3zxATDzZV3sl/asz1XTl+rs/nrM&#10;RXP1HEEcctrE3DYxqHMOl87EHDXc9cLG2tmekzjTTW6TDp4i7F69Fyq4f3gfBykEWA7t38nGGkHB&#10;+2CQi63TfgKGBAr7O72ooD6lJiM4EktN1ueGaY+lI6NrcnXFlr0n22MOnO5unOli98UVc8QMBGM4&#10;hOlLOUYiGHOiLxUZuV46jh9HJ4cxlN6M3DH3YUx/EZihJaU7i8OZYwR12LK9D8zs27MTWza9yd79&#10;s/jDH/7z0pklgEwi/pYjPi4L8n0Iey1w0l+Tq3JhU4lhluXAIMqCTpgJbU4GW09HXm4GjBIBDAoZ&#10;dOo86POCsLor4fDVwRFohMnbwMGMylYNq7MEzcVeLG4y4c3pFuxY4MX8Ji80eQVI1zZBaGqB0lwG&#10;tyeAKE3wFxfCEyyD1lELhb0Jes9ofj6VKQJBrh6jUgQYOiINSSnZSE/PgVymgM9tQ1E4iEikAOUV&#10;VaiqG43RYydg+pyZWLxsIRYvnYe586Zi8qQxqKquRkG0DMHCCoSKG1BUOR5F1ZNRXjcFFbWTUFo9&#10;Dp78SnjtevgMqTDJRsClTEapPQvjC9Px9hwNDq42Ye8qAw696sGJzeVY+2ITvOFGaF310DhroXZU&#10;QW2vhMpSAq05Ao8nhJpoELNGB7FsUggvzYhi3bwatNaVQWcthdxYAbkuDI3GzIuWO01y+N0GFEcs&#10;qClxYExtAFNbC7FkZiUWTy/G+GoTKoPZaCoSYUaDEcum+TB/UiHyAxGeKo3q1WhZ34t1JUiXh5Eh&#10;C0GkzIda64HXZkNFwIwqvwEF7jwopCrWlxJkZSqhlhth1Fp5HRq33Yvi/DAqIoUoDkUR9JcgFGJ9&#10;W9mA0Y2j0VhXj+qKMpQVh1FcEES+3wu/z4f8YIQ7ZhZNa8SJt2rRsd6DZQ2ZmOB5HhOdT2JNXQYO&#10;LLDj6GIH2hfr0bVCj4MrC/Dyi+Mwb9p4jG9pQWVZNfzeMHuuXhSF/Aj53ey8ngfATHlhGDOnTMTC&#10;uTPR3FADn8sOo1oNlUQMhVgIBdVDkTCJcjiMkWamQyESIjcjDYKkkchOHomskcMgGDkU2UnDIEoZ&#10;yUXQJg5mskYOQeaIIWw5lCuDraeTa2XYICZaxkTtCOoIU0ZAmDwcuWk0yc/Oz9ZFaaO4U0SZncLd&#10;NuQcyWXnl6Qns3ZJkGWksGMZkGal8s9QezouY+2kWeQYISdIMneVCNixLCYBOUsyUpFNoKAPBJCo&#10;Pgztz+JAIRlZqUnISh8FaQ6lK8vkx0mqXCHUudm8kL+SJBZALcnmbhGNhB1j/aYlB4lMxAGEWsx+&#10;A3haMqoFk8vWRdCzY3JhFpTsd8GgELF9bL+CHac2ail3lZjZMo8cJ1oZLBoZbDoFHH2py3gKM0ob&#10;ppPBzH5nKA0ZpT+jOjKUMs2oZNeQs/uQCdlzFLB7y2b3IWB9kQItuz8Nu1+TWgw3pS4za2HRs3Ob&#10;NDx9GRXqD7jMvMi/mx2jtGZeq56/W2atFDXlBZg0rpXt07H2eTzFmZ+30bH3g733bN3P3v+gKw9h&#10;n42Nfw8bb362buX1aUIeC18vDXtQ4HMw2dl7GkQtpTCrLMKY+nKMbahIgBkW3xTMfJXo30ovv/wy&#10;enp6eD+Sw2agduTKSUQi4pEAM4lIRCISkYhEJCIRf7WgVEN/wJ33bmHr1k04eaITVy5cwuleSlEW&#10;L/p/HhfPn+M6f5btO3OGw5vbN27gvXdu8wn5WH2ZXpzpcw5cvXAO169cxPlzp/hf2J/uOck+cwY3&#10;rlzA5YuUBq0Xly6cxYULp3HmdC+HNQRdaFL/vXdv4ZOP38fPPv8pfv7FJ/js7of4lOmnbN9777Hr&#10;3byO69eu4gprf+ni+djk+ake7lboPdFxzw3AJ6OZ4sXJ2/uKpR89uI9PhBOsObRv9wOT6Pt2b+/T&#10;NuzZtZVr907SFuzasRl72f6DVOuGAA4VWKd6Hp0d7Pt14Ry7hwtnTuHK+bO4cZn65zLeu3UNH925&#10;iU8+eAeffcC+08cf4WeffIzPmD69+1Pc/enHXLT+6SdMd+n7fsrW7/LlzwjmfPwJ12cf/ZTrLoGb&#10;j5g+/hgfffQRPvrwA3z4wXv48P242HafPnj/Q3zw3gd4n+m9O3dY377bp9u4w+7r3Xdv4M67N+9B&#10;mneYKB3d7dvXuN65xfZxEViLiZ777ZtseesWexY3mW7gJnsmtKRnc5M9Q0pJd4PgzPVruHHjekz3&#10;9rElb0PrMV0nEajpr+sx3bgnAjyXcZMdu3n1Em5fZX3MdIuNg5uXL+AmjR8SW7/NdOvyedy4xMbh&#10;xTO4xsbcVTb+rrDxeJnpEhur5Jii1GIEO3oprdiJYxzwEWw5cSzucGFjhdc3uj9O9u+hcRIbK3t3&#10;bYuBPra+f09s3NCSAxkOYijd3m4+1mjMHaHxR8X6jxLQofosMfhC8IRACgEWqpl0jr0TpPNsPF0g&#10;9w69d2dP8XeMjveydqfYe3Wmq5Pr9EmqI0PAiFKaUYq0GIw5GQcxcRjDRPv4u8GuS2nMegnmsPHb&#10;w9Tb281FAOardPpUN7rZ9U6we4+lMIulNaP1o4cO4QD7vtu3bcKRw/vx29/+U+xn5luMBJBJxH+F&#10;iI9Pj9OOAp8NhV4jAhYFwhY5QmYJ3Goh3CohHKocXhvDa5TDY9bBabXDbA3C4iyB3VMDl78O7vwm&#10;mH1N0DjqYHWWYWylFxun52HXHB02z1Dj7akKbJ1twvhKDwRSN1KkhcjQ1ENiaoKRtXd7fHCz+7A6&#10;fMhzV8AeaoEl0ASlOYpsiQkjUiUYka5AlsQKtdGDUEERmppqMHVqG+bPn4Zly+Zj2YqFWLxkHha/&#10;OBMLZjVj4eQSrJhWgLWzizG9JYr8/AIYbAVQ5UWgsxTB5quCO9QIf2ErByxGeyF0Wg1UknTo1SJE&#10;/BYUBh0IOrUo9qtR6JHCKh8Oj2YEKsNGFBSWwRpohN5TD527HhpXHZTs++tspags9GLFeAe2zrfj&#10;0EoXjr9kR9crHlzbVoBjL1kxtcEBndELgcgMmVjBUyKpJUJkZWQiLTUNgsw0SESZ0CqFcLJnYs+T&#10;sDZpsCqSEDJlotynQIHHAJvFAaMlwu69DHmOamisVcihdG7KQjiMNrRG9JhSlIvF9bnYMc+KXXPz&#10;sHuhDXNrNdDlUjqoDPiNCtSGrKgMWFDut6K5JMi+Xz68ziBMrL8oXZ0vVIuqmjGsz8ehsXEsqmua&#10;UFpSiWgR1dGpQmlpDSrKazFrfD3WzY5iVg0bQ4onEBD9ADW6J9BqfgKzQ8/h1dGpOPaiAu9steHD&#10;vUF0b2nCq8unYO60iWioaUB+sBheTwihYAgBH0GfB8HMtIlteGXdS3j9lbWYP2ca2loa0FhTgXyv&#10;HV57HgoDrpj8LuQ7TPDbDAjY8mBRy/jEv1UtgZkAgCyH15fJkwl5wX+TXMj2i9h+KsyfDa2Y6stk&#10;wiDNZu2yoMpJhyo7DWq2VAjSIM9M4fu0vA7NfamEVBcmDRohpUPLhDSD0ptRCjVaT4aSfZZqyqiy&#10;2fnY56mejCRzFIcxSiqgT/sEqZBmUtF/9nzYflFWMqjgPxX5j9eUiRXpT+dgRtIHZ6juDG3TMQI3&#10;EnYNKbsWrzfDzkV1YaiYv4rds4LdG4m2CdbopEJo2ffWs36hGjt61i9UwJ/ADK3HRCnyhNCw9mr6&#10;vgROOKjtK8DPljrWzqjI5X1NQMesyoVdS4X75XDnKeFkvyFOvZIDGSrcT8X+zWyd6spQWjmthN1X&#10;Tiq7rwwY2LMwsfGvyc3g+y3snTSy7TxlDuw6KbwWLa8XQ9Akwn6/YrLzwv9U/yXisXJIQwX6qU2+&#10;24SKAh/KmUojbhSzd7vAZ0XEa+XQJd9lZp9h73yA/R4G2DG/g6072TErL/pfxNbz3Ra+HfE52LoZ&#10;ZREPry1TFc1HQyX7TaqKJsAMi78UzHxTDZTyLBH/cyMBZhKRiEQkIhGJSEQi/mpBYOb36Dp5Ajt3&#10;bON1Zah4/+me3n5ghqDMWVw4f4YtyT1yGXdu3wTVoaGJWioeHv+L+jMEKJiunTuLG1cv4crl83wi&#10;9xRrc5r/tf9xdLYf4amSyHFD7hdaEtghUHP2dC9vT3VrYinSznGXDdWwoZRo58+e5teMFS6PXZeK&#10;ptOENrkFutuP88nneGFyEk/VxJbcjUCT4v3EQc0hcjv0TcDzVGjxiXhKh7YLB/bs5CJ3DU3C79m5&#10;Dbt3bMWu7Vu4dmzbiO1b38YOpp1sfdf2Tez4ZuzZtQX7dm3tm6zfxs61nZ17B44e3I1jRw+gvf0w&#10;OqlAe3cH+86s37iL6DR3GV29ch63rl3CnetX8P7Nq/jg5jV8eOs6Prp9g+uDd9/B+1Rj5s67sXRm&#10;799kuoUPP7gdSyn34R2un374AT7+4H189P57+Pj9j9j6g6nTPnqP6YP3mMgJdKtP7+BDcuR8cIc7&#10;dT688wE+oBo3dK071I6WMb3P7+Mdtk7L27zO0HvvXMN7715n6w9Cn3dvX8c7t6/inVskSnV3FbfZ&#10;8tZNcs9cwo3rJKpDcwHXmKgPrjFdvczGANPVi2dxjeAKG4OXqa/OdHGdP9WJs70n2BhrR08n1Vs5&#10;ipPH2HM/wvqYnCwcrMQcKgf2xYBJDKJsx97dffCNPSuCbzFtvid6hnvpObJ2e+lZsucfHw9ce8kd&#10;Q+cmx9UeNoZiKfVoXNH4olR7VAsmVpD/GH/PCIKcpvozp3p5ejQCi+Tcide+udT3rsXTBV5g2+fY&#10;O3L2TA/OsO97upeN85Pt6GLfk0RF/rtPsO9M7xUTwaV4ujISQZq4k4Yg4ikCOfT+EIih95bep773&#10;tz+A+SqdJnDDPkt1nzqPHr2XDo0AUPvhQ6wf9vLfkq1bNuIXv/hp7GfmW4gEkEnEf6WIj9NwqABe&#10;hx1usw4ekxIhqwJFDhWCeQq4dHLYNApYdAbYzQ44bD7YnYWwusph99bA4auFi8lOdVO8dYiGCzGv&#10;2Y23pxuxa44eO2YbsG26Dq+PFWNFnQCtYR3kSjeypW5kSjzIVFUi1zYJKnLJWEIwma0wm22wucKw&#10;+mt4WjKTrwqeSCWi1Y1oGTcRc+fPwtq1L2DdukVYu24x1qxdgmUvTsWri0djzbx6vLmoDGsmGvHq&#10;JCX2LjLi5MtBnFgXxKszvVg0tRyNDbXIcxTBYCuCzko1Ygog0fiRI7MiV6qEMDsTqSnpEAiEEOaI&#10;kJWZhYzUVGQmj4IiK4n1iYSn23IFq2HLb0KerwkGbyN07gYYXRUoC5qwfooRx1b7cHlLKS5vLUH3&#10;eifObgij9zUXTq1Tsnsy4oUpIag1DkjFWihEImSz346kYaMwcugoJI8YhYykZOSk0yS1AGalAIU2&#10;IRojcrSVG1BbaILDaoZK74XOUgydrRx6WwWUpnJkqEuRqwiiyirEONfzqNY/ijrTY5gRHoJ1TZk4&#10;/KIJ7csdWNCggVufg0K7Gq0lDjQU2BC2G+Az66FRapEry4NC54U6LwyHtwKlFa1obBqPlpaJaGoe&#10;h+raNtTUjeX7GpvGYfToVrQ0NqG8qAxFPh/GlllR4UxDUPYkCmSPo0T1GJqsj+PlMSnoeTkP7+4p&#10;xI0DddiybjxmTx2L0Q1NKCysRDhSgYKiSgRDJfD5Cx8AM7OmTuCF/0nzZk1Ha2Mt6qtK4XeaEXTb&#10;kO+xI+CyIOJ1IOgwwWlUwygncCDhcMFABeoJMBCMyKV1EUxsv4ncH+xYDLAIYtCEPWuFIAZg5Fkp&#10;bJ3q06TeWyfgQvCFpMsVcKBD0IWDGPYZAjhUp4bOqWTbssw09tk0SNOTIEobAWlmEuTZyRzOEJSJ&#10;QZ1UyLKSuVtGnJEEIWsjpPoqmalc5JohVwyJtuNumDisibto4k4aakOARkb3xe6T3DLkkiHROkkj&#10;IWeMmPWPqB+gISCSxbYJxpB7RsD2x5bklsnNSIaU9YFanNEHabL6YIyUn8fI+pOAi1Uj5QX9ySXj&#10;NMRE7hnab9XFCvqbVDGwQ/BFnZvOrpfJ9lF/pkCfmwSfMQf5JiEK2PiP2HNhUwtg1eayc1Khfk3M&#10;KcOeNUGTfLcVfocRBV4bd7QQmPHbjWyZh5DHjEK/HeURHy/iX5LvRNhjiblh3GYOX4qDLhSzYwWs&#10;XTTfg7ICL98uJFDTd774dah9VXEANSX5XI1VUbTUlSXADIv/LDBDtWwSkYh4JMBMIhKRiEQkIhGJ&#10;SMRfMf7lX36JfXt2Yf++Pbhy8RIHMgRozp2J1ZfhOncGVy9fxAfv06T9LbbdixMdR5iOopsmfflE&#10;70meXolACU04k2OG0lcRfCHHzDmeBipWH4bAzDmq33Ge3DOn+UQvd9b0duMsuQL6dLq3JzYhzM55&#10;quskTnfH1qltFztH54njMVcMwZc+AHP88CGuY4cO4ijpYDylGdWg+bIO76dUZzFR2rO4Du/fi0Os&#10;T/rr4N49OLBnNxMBm5hiDgqa5N92T3t2buXatWMLdu7YjJ3bN/VpI3Zse5vDHK6tm7B9awzs3NOW&#10;DWy5ATvYcsfm2HIna7OLtd+7czP2796K/eTI2EepsNh99aXDouLwx4/s526PE8cPc8Un60+yZ9XV&#10;cZwXnL8vcoowdXegp/s469Nj6GE61XWcQ47TTKd66NkSAOtkx6gIPGvfEyte318x6EZin2Hn6D15&#10;FD1M3IVCQIKK3HccRmf7QXZfB9B+bD86jtGS3COxgvfHDrPnwb7HYaZDB3ZyZxKBlLgThcAIff+9&#10;rE93s77cxfrxq7STaQfrQwJlMVjGlky7drDP9WnPDjpnn9j5uVOKXYueJykOXeKKOV8IvFBNIwJ7&#10;B9l4I/BCUIRSjhEAifUHOXHO9Z7E+VNduHSmh4OkS+dO8feIxjwplkYtnjrtLGvTlzqNvQ8EJeOQ&#10;ksY/wc9udu6uk8fYmD+CTp5GjYAIuz57znFIEwNA7Pn1uW8eFr2jHApx6EOwp5fXb4pf509R9wn2&#10;/rHvzh05fWCG3r8jB/Zjz+4d2LL5bZ6q8K8dCSCTiP+KER+v5eV1CIXLYDV7oNMYYDNZke/xweek&#10;Qux+GPLyYTAXwGAtholqyjhLYXFWwOYhMFMHV7CBO08Ki6qwdHwAO+aZsGuOFnvm6rBtihJvj1Pg&#10;jVYh5uYPRrEuDSptEDJDCUQKL1KzTRie7cQoaQmyjY1QWMqhNTrYNY2wOtwoqazD/Bfm4fU3VuKN&#10;N5dh9ZoXsGLFPCxbPg/zF87GlGlTMW7iZIxviGJliwQbp6txcKkDneuCOLe5Cp3r87F3kR4HFynQ&#10;tUqFK9t9OLOrAVPGN8DsroKBfQ+poQgCuQ+ZuTaI5SaIxEqkpgiRmiZGtkgHoUgDlUwFs04Hl8XC&#10;HR2uQBVswXpYA6OR5xsNrbsBjvwGTBpdiEUNYmxfYGLXDuLSxgKcXu/G9c0h3O1oxak3/Di+PBdn&#10;XmP3+VoUQXLxGIMw6h2QieXIzmTXTUpH8nCqeZHCC51blDkotElR4ZOhyC1HvssAu83G+skDlakQ&#10;BnsVjK5amDz10DtrIdSVI1PB9ivzMLbYiG2r6rFhSTHWzHRj84pyvDrHjUPL/dizOB8RmxhWrRwh&#10;hxFuEwEZNWQyDXLEGkgUVmhNIRhtxfCHa1Fc3oKqmrFobByHeqa6unFobmpjfdmGmZPH8tovY1rG&#10;IByugttVhHmTRmPpjDpMrvdi4fgQXppbgdktATQXajGuWIvZ9Sa8ONGHGeNKUVtVipJoKRuHxSiM&#10;lqOopBr5BZXIj1Q+AGbmzZyEJS8uwML5czCxrQXl0TCKw0EEXeSWcKAw38sn1AnMeK1G7trQiAUc&#10;NBAs4GmyRJlQCwnAEJzJhkGSDZOCXDRCDlZIsswk5KYPh0yQBCrun5NC6clGcihDqcniUuXE2hN8&#10;IUBDUIagDaUko2MEf9RsP7lgRKmjkDn8eaQPfRoZI56DIGkIspIGQ5A8mJ17GHIzRkKaOQpGuRAK&#10;YTpy0kchK2UEMpnILUPgJTs9iW/HwUxc5JB5GM7QOh2TkjunD8jECt2ze+oDM+SWIQcMgRlKV0b9&#10;RPCFAA13z/S5ZAi+0P7cjFhfyAhQ5aTydG0qcQZUogwOciilmZ7dP4EWi0bKnTA2ntKMIE0uBzN2&#10;nYyNORnM6lzWTsRFzhw6h0Urgs8iZ89oKMzSQSi0JmNKtZ6NFxmaC4QYUyxHY9SAEj/7ndJJYGLn&#10;dZk0PF2Z26yB35GHgNPEwQzBGHLBEEwh8BJ3xRBgIXdNmIMaB3fMUPvCoBMl4Vj6suKQi40jN8oK&#10;fKgoCqIo3wVy3PA0Z6x9kOAfO08x20+pzerLw2iuLUFbw/3xmgAz9wHKtyGqOfO3EgaDgX9nSrlG&#10;/x78n/zs/19GAswkIhGJSEQiEpGIRPwVg9KDbdmyCSfaj/M0Zmd6T+PsqTMczHCdPovrVy5zB8b7&#10;rO2Z3i5QfY3YhP9R9HSewGlKqdR9Eme7qe5FF6/LceXieV47hOrQXDjTy500vCA6pRs7eZKd9wwu&#10;XYg5YShFE9WL6TzRznWSnAVsm8MY+gt/mlhm56Vr3Ct23rfOnQD0GUrNFE9dxh0yMUjDAc09OBMD&#10;LpRaKq4YdNnd5465D132735QD+wnBw130cRSWw0kPtFPwCY++T+AYunS7rs1KF3aAyKYs41EEIf0&#10;NnZseRvbNm94QFs2vYUtG2Paytbj2rLxjQe0lZZvv47NG/ur7/immKhNXPF9MbHzbdrAzntfsX3x&#10;68X3vRm7Flv2bxvbjusNbGPLbexz25moWHxcse/ZT31wJQ63dm3fjN0k1j97dmyJifVdHIbF1snp&#10;Qi4X6ufYc+DaxZ4Nf2bkeIk5oujZx0WgjlLdxRwv+9k4OshBV6zeC7lTjrPx1o7TJzvYWOwE1Z05&#10;x96HC6e6cfF0D9els708XdplWvbXud57x2h5idKUne5ln+3h5zjLwSUb95SSrO89OcneSZ6SjI1t&#10;SnnGXSpUT4ktyQlDEIaWPexzJIKV3ex9iKdFozRndE4CRqe72H56R9m7dunCOf7ekTOHIBBB0nsw&#10;qLc75orpAzBfJXovuyglWh+YiTvTjh7Yz8f/ti0b0NlxGH/4w+/7fmn+skgAmUT8V474uF00pRrR&#10;aC28wVpYXSUwWsKw2Yvg9JTD6q5CnqMSefYKpnJYXJVw+GvgDtbBm9/Ilk3whEkNqKhuwvpFLdi2&#10;rBSvz3DilUl5WD9GhVUNUqxvkeOVMQpML9bAYo5AbqqBJK8KQm0UabkujEjXY2SWHRnqSuRaR0Np&#10;LYbBbEdtfSVeemkh1qxZhBcXz8fUGTPQOn4SahvbUFrVjKLyZpRUj0NBuBD5yifRaH4EL5aPwJbp&#10;EhxaZsX+xSbsWajE3oVinHndhFsHQnj/WDnWLW6CK9wCg6cJuXmVyNYUQaYnF00ZNKYS5Eg8SMuy&#10;QiB2Qa7wwmaJwOsth8tXBbuvFmZvPfJ8DbAERsPkGw2dezRPvdZcFcKsskxMCAxBq+NpLKlJxZEl&#10;ZpxYRQXwzdi1yIgjL5nR/moAL79YAYc3Cp05CqujBHmsX7Q6L1RKO9SKPJi1JnjMVoQcNoSZbAYj&#10;uxcD5BonlIZ8qE1RGFw1sLDr24LNsAeaoXfUQ2yohEBTjmxlFMUl9Ti0cw0+vL4D//DxEfzbP5zB&#10;7Us7sHBaDcoDDmiVBohz9ey8eZDJ8yCRmyBVOrlThqCM1VUGf6gOJeUtKKsei7LKcaitG4emmjq0&#10;VfqxoMXJn/WeJSHsXcme+8JajB89Gg53JbTGIvgD5aitbsDCOTOwfuVijB8zHm5nESw6F7wmK8oL&#10;AqitiCJaVIhIuAjhMFsvrmD3XYmikipES2seBDMzJmHpovlYOHc6+1wxivL9KCsMIexxoijgRcjj&#10;QMTnRMBpYf2l4jVPyMVBjhma/FcTQBBnQkcOkD4RPCFpRFnc4ULARZg8DNLMkTDL0xAwZMCtIwfM&#10;MAhThkKSkQR5FjlnkjmQ4SnMcu67Z2g/gRlyzCiyUiAXpCM7eThGPPMoBj/xAzz/+Pcx+MkfI2nQ&#10;YxCMeAJDn4rtyxzxJLKTnuO1WYryPTCqJKzNM/A78xD0WDmUiaUzS+EgRpgZAzFxOBN3z0hyMrno&#10;mLjPLRMDM+w7kiuI3DBsSSnNqGYL7xsZOWZY//SBGoIxMSCTyR00JHLKZCcNwahBT0AmGAmrMhU+&#10;YzbMyizIqZ4O++4EcsgpQ2CGluSGoSXVnbFqJbDrZXAQnNHL2XYM3BgVdJ0Mdr0sFHp08Bgy4ZA/&#10;hTGRVKyYYMJbCyJ4aZIJ8+uEWD5OiZdnubFwjAMFTgX00mwOgGx6BZwmNdwWHXv2Zu54oZoxMTeN&#10;EeRyCbM+pP0EYwjQ0L6ysBelIUprRinwnNwdQ2Ammh9zzpSw48UhXwzg+KyIBlkbdixE4Iedg9pV&#10;l+SjviKChspCtDUmwAzFfwaY+Vtyywz0fenfgwRsqA7O8ePH8Y//+I99rRPxbUUCzCQiEYlIRCIS&#10;kYhE/BXjzJkebNy4gdezOE9F/3tPcRhD4ISWN65cw8cfvMfrv/R0d+HkieM8fVL8r/R5qqTOE0yd&#10;XDEw080nfgnKcDhz/iyHKFSMvJe16enqxoUz57lD59qVC9xJQH/NT7UruLo6edolak9ODy52XQIw&#10;tI/EXQF9IIhPaLNtPjlNkIaJPsNrbByNgRoOa/q5aY6TDh/kk/DxujNHuYPmPrA5uDcGbGLQhqBM&#10;DMbEaoww7SLRhD9N/N+HMaR4jZqHYUxc8eP9Fd9/P60WwZqYdvdTfN+A2k5AJ6Y41OHaGtMuvq9P&#10;fbCDq99+avOldvfW4+cdWARTYgAlBlG+SgRW7umB9GFf7pf+uteH3EUTU+w5xJ4JuYm4+uALF3+G&#10;McfLERJ7zvTc+6cc4+6TY/Gi+zG3D43zU53x4vvtHG6cYTrHgcx9XThFcIbSqrH102xs8+3Yko6f&#10;7aaxSgCTxi3Vk4m9Q938HTrCr3mSHE7kdDrKrn+cvV/sP5ccuvSNd1qnMX76JNWU6eTgksPL7pMx&#10;xxoTvTdUM4ZSl8UUgzJxMEPONEqLRmkDSQRjyDHDQQu7X6pjQ44dqvt06o+4aM70dPN37Etg5uB+&#10;HGL9TRBxz67N+NUvf9n3S/PnBRWl7T9ZmAAyifivGPHxu26SCa3V5ciPNMGT3wC7pxp51ijyLFHY&#10;3BVwUg2ZYAN8oUYEC0YjVNiCcHQM8pl84Wa48hvhYG0cvlJEC8JoKHOjutCCiFMJlzYbedI05ElS&#10;YVUIYNOZoMorgySvFrl9EhurkaOOIiXbiqFpOgzL9iNFXQ8xOxYpqcSUaeMxdcZ01DePQyDKrhOq&#10;gyvCrls4Bt7iCfCVToE9WAupYBRUI7+DcsOTWN6YjG3zxNi/XINja/JwaoMHl/cU49K+Kux/vRpj&#10;WurgKWiF1jUaYlMNu1YV5OYqaK3V0FkrYbCUwOmIwu8uhNsehikvDLWxCGpzGTS2SujJoeJrhDXQ&#10;AhOT3tPMztUIi6MQYasEbtmzsImeQq0nHTNr1ZhcKkK9Nw1lPhUqiwKoLq9EfkE9lOYKdr1ymB1M&#10;tgpYbCWwMvk85QgHqxHyRlGW70dLqRttZXYUe0ywGJ3QmorYZ8vZvZBbpg5mbyNMlE7NXgOpoQSZ&#10;KlIZWy+HJ1CFhsYWzJszHSuXL8D0GTPgDVRApvRCLHMily015mLorSVcBnslLJ4aNhbq2JhoQFFp&#10;E+rqWzFxXAvmT27A7NEhvNBsxqo2FV6ZoMC2GWrsmSVHxyI1upabcHh5BC9MrILHU4RcVT4Uuggs&#10;dtaf7jLoTcWwWEpREq5GY1UDGmsbUMdUydYrKhtQVl7LlrUoq6hFSVk13+7/W7tg1lSsXrEYSxbO&#10;wui6CtRVlKKmogSl4SDKIvkc0OS77TCp5aCaPXq5CK48FXxWA1Me3CYtbAaq6SPiMIZcMwZpbF2V&#10;TU6ZFGQnDeOOFp1oKOoDEixqNmF+gxbVPjZ+5ZSGbDgba+SIoVRlbGwryfkh5lCGpy1j+2LpzDJ4&#10;TRkq6j/4qUfw9CPfw6jnH0HmkB9BMPi7EA39DlzSJ5GX9ROo0h7jtYPcqpHQ5gxm/WNDXWUhByeN&#10;lWFUFgfvOWWolkzcGdM/jVkczPSHM1KqbUOpx8jhIkznUCYOZrRMMadMLP0YbcfrzcQcM5TOjFKY&#10;ZUPFvpuYfY9Rg5/CsGcfgTT1SZQ70jChTInqfCX00lQohdQXQlh5vRghDApyw8TATNw9Q6CGgAxB&#10;GgI0Np0UanE6FMJU+Gwq+M0i+NSDMCkyCktqU7FxrgtdW6Zjz8oSrB+Xjc1zlNi9zIVtL3owtVoJ&#10;u5ZcPdlwmbXw2qh4vxEhSjXmssDH1l1Uh4anMos5Z4o4WHFzMOMnZ43PjpJ8F4ctVGfrXtoynsqM&#10;4EysZhG5Y6imDMEdqjVD7hpqU1Wcj5a6Ui5yzIxtShT/p6B/I23YsIEX748H/fuIAAXVhamoqIBQ&#10;KLz3Xv+pmj17dt9Z/zbim4IoGht+v5/fP/VFIv66kQAziUhEIhKRiEQkIhF/pfjii8+wZ/dOpl24&#10;fPE8ry3DwcwZSjF2DjevXcf779zhNV66TsZSh508QX+5H59MZuJOgtjkMf9L/e5Y2iSqR3P18nkO&#10;Z86f6eXHuGhSubuH7TuHa5cv86L/dO0zp7rB617QJDNNOFM7gi0EaLiDoA+2kMhFwERtzvX24GwP&#10;FXKPfb6bJqi7O2MuArqvjg5ea4MXPD9+NFaw/EhMHUeoHg0Vemc6HKtBE5+w7w9sYoq7a/bgYN+E&#10;fwzU9LlomOJwJg5Y7kGEvu3+IugSX34dXPmS/tjxB7QFO7cRSBlYD7fl7fuWX1Zfuz96fXa8/3f5&#10;Btq9k/ohpv79E++jrxf1707s3Ulw5svpx+Ii2EbPM644lImDmYfhDIcm/QBNDwGaPqhyio1HAh0c&#10;tPA0bpTGjB0jeEip28jVws5B5+Kp5frOzx04bKzRNu3vPH6IvT9Ug6bvWmxsxwr4x0AMudE4YKH3&#10;gRwwfe8Wh5xsvacnpniNGJ6qrK9NHM5wmERgiC2pdhOlMYuDmTiUiYucMrSPnDPUltT/eH8RmKH3&#10;k79X/eAMQU/qb3Itbd3yJi5euog//IFqWf1pkQAyifjvFPFxvLRJjNqifA5eyAnjDtTD7a+HzV0J&#10;k70UDm8VggUEY9oQKhrD1sfAFxkDT7gZzkATrL4GmFxV0Of5oVNrIRHmIDM1DSkjkjBiyEgMeX4E&#10;00iMHCFAapYV2apSiA1VEBvJNVMDubUBUmsTsvXVSJFFMCTdhKFpeuSoAghFomhtqcWYttGorq9D&#10;QVk9fEUtsEXGwhxqg4XJHGyG0VMNlc4OtUyIyrAeC8a78NJ0B9bOcmD1TBcWT3ViVqsNrZVGFEV8&#10;7HvUIxAdA5m1DgJdNSzs85VVjWioKsf4ukK8OC6At+cFsGmOC2vGG7F8rBUTa/JhtJUhV18Ohakc&#10;alsVtI46aF0NUFF9F2MYYlkecnIkMBsUKM43o60+hLamApSGrTDrFMjOliNHZII6r5Cdoxq5rB8I&#10;BlkI9NirmcphsZfB7S5HkT8fTREjplSpMLNaipVtKrw6WY+ZlVKU+M2szyugc9QyVbNzVEBjKuI1&#10;Z5QaKzIkTqSIfRCqItDklcDhLEdBpBYV5c3wBavZvkJINUHksj5WmYrhzG+GN9IGd34rUwsChWMQ&#10;LmlDQXETKirq8criZpzZUo1ja+xYWJmMt6eocfqVMFMhetZEcHSRBR2LTehaakLvCiOubQ5g79oq&#10;lBUVQasLwGgMwmwOw+MqQUVRHcbUt2F0w3hU145DXcMENDROZMvxqGX7a2qbUVpei2hxFXfO9P/N&#10;nT1lPF5dvwprVi7CjMltaKqt5GCmrCCEkpAf0YAXFr0K8px0+EwyFLpVcBoEcOpFPKVW0GFEbVmE&#10;OySoDoxGJICW3DJiAXe4ZI0aitShz0CTMwQNfgHmVqsxqSAHE/NTMCOahQmRbDjkwyBKizlnctNH&#10;QSsVgtLBkeMm7pqh9GXxOjaZIwbhqZ98DyOeewQGwVMo0jyJBvNjGO8bhPGBwZgceA5zoqOwsEaO&#10;WSUi1DlGwSV/HiUBPag4PaUKE2cm8bRmVGOGwAs5ZPrDmPg6LePHyFWTkUyfGQVBehJEVNNGmMEV&#10;c8wIOJihGjNxJw3BGaolQ6CG4JWBLckFI89OgyBpGIY++zhGPvd9lFmTMb9OiznVCsyu0aAhKIFT&#10;nQS/WcwL81PKOKNSBJMqXtxfGnPQKNlx7pqR8SUV/1dkp0AtTkPIqUFe7iCM9g3HoopUrKweib3z&#10;zOh6uQoda4qwa4Eex17yoPftanS9VYmNc3VojUqgl2bAZlDCY9MjQOnL3BYOabxs22PTxdwxrljR&#10;fgIzVNif0pG5LHo4TXSc3DQ2eCw6/pmY6yaPg5ciNk5IIXac4AwpwM5HadEI4tSWF6C+ooCPqbry&#10;SMIx82cEAQoCFZSajP5NFX/XB9L3vvc97lT+W4u/xCFErmsCVQSsEjVz/rJIgJlEJCIRiUhEIhKR&#10;iL8o/oDf//43+OCDd3HwwF68veENdJ7owMXzF3CKiv6fOo1LbP3WrVv42c9/jrt37/LJ3thf9/cV&#10;Ge+bdI6LJqMpzRPBE5o0ponhy2dO48bF8zh/qgc9Jzt5ejKqlUGTx/SX+5RSiaDM9SvXcOXi5Zhb&#10;h/ZTyrK+c9DEcu+JE1xx+EOKFzbn6c3Y+Un90y/xa/SDOxzw0Of6QZ3OY7EJZVp2EKg5TKnPyEUT&#10;gzPxZRzOxJ00/ddpAjrmqomnQosVhb/n4GCiVFoPa8/Obfd0D3xs69N2giYDu1G+TvHUXw+v39PW&#10;mHZsYcf6tIttk/ix/m2/gR4GMgPu7w9g+u9/+NgA+mZQJqb+AIz6nJ7Bw1DmPmC7n64sLnrWBOXa&#10;j1DdmD71gZoYRCHAQm6WGFyhdnGoExf/fFy8zf3zUR0YEn2e3h2qBcNdYH2Kj+v4WL0nemfIBdMP&#10;vDys/rCExN8DApx0nN43SpHWd4wcMuROI50/d/reO9N7irU9xdr2drJ9lJYwBnPOn47VfKJ2/d+v&#10;uAiEcljL3kVyphGYOc7eI6rXRJCS0pkdOLAbH398B//2228GVBJAJhH/HSM+nte25qIxYoMvVA83&#10;T0/WEEtRlj8aNm89DNYK6CwVbJ1qybTAmd8Cq68Zee5GGFwN0LnqobaWQ6kLQqu1Qi1VIjtDiIyU&#10;HGSmiSHIlCMnRwuByIb03CCyVGUQGaogMpJTpQ5ySy209irY3WUIB4sQ9roxsdKMNVPteG2mF6un&#10;BzFnQhnGtNahpbUR9Y1NKK5sgr+oEfZQA0zecmgsIeQqTMgWyqDVKGA1qZCnl0GvFkGnzIZWlsnr&#10;V/idRl7HJFzcAnekFaK8WngD5djwQiW6Xq9C+/oIel4L4dqWKG5sK8H5NwLoWedA92o9TixXY/7Y&#10;CByBRvadm6B11EBiLIdQU4hMiR1pAgUEWew7ZwggFOYiMysbAkE2xGIh25eB5KQ0ZKTTth45Cj/r&#10;hygE6jIoTFUwsXORdFZSBQJ2K2aUiTG/VojFbQbsWV6AQysCOPV6MU6+HMGqMUruoPGHqmH21sDm&#10;yofJlg+F1glRrhYjU3IxeIQAo9LlEAgNyDN4EfSXIRCqhc1dA5W5nN07QaYS6O3V8IVHI7+oDcHC&#10;VgQKW5Bf3IpwSSsKS5q5k2XupGq8saAA2xfZ0eR8FlHZjzA9OASbJ6txZn0RelYFcHSBEYfnadC1&#10;TId3tjtxt6MM+9bXo6q4FD53EQoC5JSpRFW0DuXF9QgX1LPzj0FV7QRU15HGo4apurYNxeWNKCqt&#10;RVH0vgOBtHjhHGx6+2W8vn4pli2aibbRNairKkVpJB+Ffi8cRj2oYL5JNgo1rgw0+gUIaIbClPMk&#10;tNnPQZY1DOVhB2ZPaUNZxM+BDMEHbW42TzmWOmwQJGnPo86bgfGBVFTonoE/50cICb+POu2jGOd4&#10;Di3OoXDJBkGUMgi57FqUGo2cMjpJNheBGSr2r80V8NRowyiF2ePfgVHwOKrNz6LV9gjmFjyFbdNl&#10;eHOcEOsakvFq00i2TMKqujQsrcvBuOAoeOTPIGhXwKBg71DqSAgzYkX/OXzpqykj6asnE3fPxKFN&#10;etIIDB/8DEYMYWLLIc89jWGDnmHnGQWVRMBhkox9Ri7MgoLul1Ky9blp6JhOyvpEkgMd2ybnjDQ7&#10;FdmpI5A+4jlIR30fE8PpWN6oxqyCdMwOJ2NptQyNziQEdcMRsMQcREZ233EwQ9tUV4bgmNOo4GCG&#10;as4Y5NlQ52YgT54Bbc5z8KuewfI2Hd6cZsYbrdk4NkeDA5OFOMKW2ybkYMekHBycp0L7Civ2L1Ji&#10;xRgR7OpU2PRy9uxVHK4QVKFaM/keK3fJRNiSivyT2yUOaCJ+G9xWPYeleRoZ6xMhcgVpvB6PgtLb&#10;yUWwGdVwsfOR4ybkZZ/x2RDx2nmqNAI4BG5qSsOojAbRUFmEltpStDVWJcDMXxiU8isOaygNWFz7&#10;9+//m00H9tdO3Ubno3o15DpKjKNvHgkwk4hEJCIRiUhEIhLxF8Rv/uVXOH+mC+Q02LJ5AzZv2sBT&#10;F505dZo7Zq6cv4iP3vsQv/rlr/Dvv/sd/uVf/gWXzp1G1/HD6D4R+8v+OJCJT1zTZHMPhzMEZmK1&#10;Ny6c6uUuFppwproXBGX6T+rSX+VfvXwB1y5fZbqGi+cu4Gx39z0oQ4rXkHlYPR1U5+MEr9Fxjv91&#10;P93//b/up0lpXoOmH5ghSBOfAOfum3j9juNHcfIYgaYj91wN9ybf+8BMXHEoE5/gf3Dyny339olt&#10;x1OgxcVToO2iGifkqonpYUgTc43EoAQpVmfmy+oPSHhqMVIcvPQDMnFAw/dtiYmATHz93r5+7f4U&#10;PXAf/TTQPQ+oAWBMfw0EYeJ6AMb0pY/bv4eWA9ePicG0OKSh9QdrDcX234c3XH3748//AZjTpziM&#10;4e9C3zvRH1rGxMYXvT8d5C4jZ0zcZRYDhv3HaDxVGa0TXOQOMg5ZyCUT2ybwQuOcA5NTX1b8Hbgn&#10;ehdY2/5ghtbjxzmMiauHXDZ0T8djLiF2vnNnTz/QnhR/17iTjmrf3AMzh1jf7eN1ZmLpzLbg0vle&#10;vP/ODfz2a+BKAsgk4r9zxMf1ocU6LBttQmGkBp5wC4cydl8TbN5GptGweJqgNVdBoS+B1loFE9vW&#10;OxuhtjVA42hiYuv2BqgsNVDmlfPUVWKFHyJ5AEJlCCJ1IUSaEmSpSpGpKke2tgICXRVE+gqEw6WY&#10;O64E66f7sHGmFTtmGfBqqxhvT5CjY5UbXeu8aH/Ji83znJjc6EdZWREaGqrRUF+FiooyREtK4Q9H&#10;YXF4odIYIBJJkJaWgezMDCgl2chTC+E0iODQC5Hv1KKKfb68sgGh4hZY81sgNNShurgInWuD6Fhh&#10;Qc8rfhxb5eLXvLipHJc3luDW9mJc3eBCxwtZrK/keHF6Kcz+JujcjVCw7y0ylCND4saoNCm7dhZE&#10;gizk5mRz11BWWiqkOVlMAkizsyERyZCZY0Barg8ZiijvE3Lg6K2VMNormKrh9FWgIV+JNs9glBmf&#10;RUsgGRtmWrB3gRXHlzhx7pUgOlc6sHqMAuVFEdj8dXAFimHzRNlzCiFXbkFqugRDR6RxjUomQKRA&#10;rkQPtd4PdV4xFOZKSE3VkJlrYXQ3wRkcDUegCe5QM/wFzQgWMRWORjjajGhpEyrKqpHviyAa8KHU&#10;KYdXPgTSYd+FedTfYZzzWbzUkI0tk6U4sVSDd7Y58f5+Hz44GMKl3fVYNL0F9dXNqKtuRVVFC0qi&#10;TcgP18EbqEYo0oiikjHsGq0oLmtDedVY7qKpqB7PNBbFpXUP/AavWPoCtm56BS+vXoxVS+dh0YIZ&#10;GD+mEQ2VpYh43VDk5kCZPRQ1thEYax+C0YYn0WB4BiWSH6I2bxCM2c8iN2MwJo5twsY3X+cT7QZK&#10;2yVlnxNlIn3EYOhzBqHZNRx1+icQkf4YhconUSx/FJXyn6BK9QimBkZgViQdQdUwSDJHcqhDDhkC&#10;MXo25rSSLOQpxGw9h9dkefbR70Ew9HuotQ/C5PxB7L5+hBdLnsPbE7Owrn4U5viexMLIU3ijNQW7&#10;F2ixeUYuFhQ/gzrrk8jPSwcVySeIwmvL9NWXEWcRRMjgYEZMyxxKV5YOmUgAQVoyBj3zBIY8+wTS&#10;hj0FVdqTMKQ/AX36U9AIhkKUMQISQSrUrK9klG5NnMndM+SaIRGUiDtoyE2jELIxnZHM1gXITXsW&#10;fvnjaDA9iclsfM4KjsTqGjE2jFVjblEG8mWPotglglkl5qnMjKQ+5wyvBaOlwv8S2DQS7qwxKgj+&#10;ZMOiyoQs9cdo9o/Ehvn5eHN6HnbNZ+/cIhv2js/CrnHZeL38ebxa9jT2TEhiGokdU1Oxpi0L+eZU&#10;mLW5MLHzu0waOPI0PE0ZOV2oDkzYbUGQ6vSwdYIqQZeJHzeye9GrRFCz75qVNAgWWRKcyhQ4ZMPh&#10;1qRBJ2V9nJMGvTIXbrMWLrMadoOS/Y7EUqJRqrOm6mIOZVrryjFlbCPGjb5fEykxof4/J/7aYOZh&#10;kVMoXq+GANWnn37ad+VE9I8EmElEIhKRiEQkIhGJ+DPj8y8+xaEDe7HprdexdeNbeOv1V7F3zy6c&#10;6iWocQrXr17F53c/xb//62+BvvRDv//973H98kV0UhH0fimaSHEwQxPPsTRMVBSd6mr0cKhC8INP&#10;PLP12GQyTRrHJo8Jply5dB/MXL5wCWd7e2NAhSkOZ+KT1v1Fqc3OsvNcOH2K/0X/NwEz/HN8MjwG&#10;ZqiAegzM0KR57DvFv0/cMdHfGRF3VsQBDen+hD+tx2vSxMFMfD22n1wc8ZRn92qfUDo02k8uGxIB&#10;hj0EbWKgYS8TAbRYuq6Y4tv3QU6fCGwMIA53qI4LpS6jFGZxh0x/xaEKhyUxaNIfsMSO0/LB/QOJ&#10;XzcOV/rdwwP32qf7Bfv79BBwiSveH/1FE//31Ae64n3ZH4g9nHKuf9/3b8efJXtW/QFNHMZwCMOe&#10;fRzaxcdJbOzfhzE0lrgj5ngMYJLoneHrHZQWjd4HcpbFXTJ9Y/NkTNzl1Tf+Sbx+TD8YEoebcZfY&#10;l3SavXcDgBn6HDlvTrN38MKZ07hIYIa9N6fofExnmM72iVKe9Xa2s3s8xtXF1nvYvgtnT+Hm9Ssc&#10;0BCMofPSdejc/cFMvM4M1fWh+kEEZ3o7j+HahTO4ce0afv3rX/PflXgkgEwi/idEfHxvnG3DhKoC&#10;BELNcAZbYQ+0wOIdDYOrEXpHIwyOBuidDVCba5CrK4ZYUwS5uRoax2honS3QuajGyhho3a3Q2Klw&#10;fwMkedWQGKsgNtTwlGVCXSUyVRVIkVcgXUk1VYoxszkfR1/y4MZmD65u9KB7rQkdy3XYP1eBNfWZ&#10;eKNNip2zddg5Pw8bpikxt9EImVwGrdGKUEEUJaXFKCkuQDQaQUFhCJGCfBQWhqFRa6CWSmDTKeEx&#10;63h9Ea/djEAghNLyehSVjoYr3AyjrxkiUwMU5jKUeWSY6H8eL4/JQcdLPhxZbEPnKgcuv+XD7e35&#10;uL7Rgb2zUtCxzogdr9TDFqiB3FIHibkW2Xr23ZQFSBGakJQuQWZGNqTCbMhyqD6HEDY1uQNUsOqM&#10;UCosyJK4kMPai3XkWKmAzFD+/7P3H1ByXNmZLvreWveOZqSW1I5NTxAgTMGV9y69995VVmV5770v&#10;oOABAqAFvfcOtCAIggRAEAAJeraXulvStMyM7NWbmavRSN3fOyeyEkwUCyApUTNUM/daf5+IyDAn&#10;TkRUk+fjvzd6azMWdzPuYBuxRDd10SjW6jI0+avxVS2jzrKCbl8WO9qKeWDGwNPbHUw1mwiGW5R7&#10;CSVk8f9eTO4WqowRCkpMrM8pJ7+wmoIiFeWVZqrUNjTGADpLDSpzAyX6JrS2dvzhHhJ13TQ1dJGo&#10;7yFY0yfeg36ldpA/NkBNYoCO9gHi8Xb04riG2lZumGtny0CAsRY9+6eCHLpvmLMHR/nh8638+cle&#10;3n+2jUf2hNg7nWCwq5Xujn46O4bFMxsmLqFPbR/ReB91DUM0tY6dU0v7OG0d47S2jdMsVN/Uf97f&#10;4vvvupknH7ubh+87wL7dW7l+1xYmRnrpaW8i5HGI515IQHUdM75VHGgqZKt7OVPGy5g0XMIm++UM&#10;OVdRmX0Vfo+Fe+6+nZkx8Q5XlWDTVCqtdI44q9bQa7uaPuvVdFlXMuBcx5R7JSNivUV9KXPRXA60&#10;lTDmycJYuoaijWtRFedgKCtQUnXJOirm6lKlxkzOmmtYv+K7eCqvZkJJW3YNE+7vMh+5TGnbKv8j&#10;NTn/gZ7qb7A7eikPjRbwxFQud3Zfyfa6K4hor8SuTb5HZXnZlOVnU5K3kYqCXKqKCpJgRgKZ4gIF&#10;1Mh6MoU567n68ktYffUlhLTZbG1Uc31jKTe2qZkK5RKsvAZN0WrFAWLWVCiOGQliNGXFqMTxOpna&#10;TKq6RCyL91icuzRvA6bKAlQFy6g3XUOP+TJ2xLN5aMrDI5NWnpg2cUtbAf3OlQzVqglYxPdnqlLG&#10;wq5PpjKTyy5DVbL4v7EKr2htumQdmkTYhb5kGaORLO6cMHJ7bzYv7A3y8m4Pj/bl8FjfBp4czOaB&#10;tmUcHFnL0wMrObS5kMe3aGnwFuGxqrFoK5RaM16bnrDHpoCYsMespDaTDhrpfIn5nQScJhwmNUZt&#10;JZGgQzyrXGKa5czXFbCpJocR9yqmY/lMJCpp9FZi0RSLcUreh8esxu8wKA4aWYtGgpnh7hZFU0Nd&#10;jP+GpzKT6bakkyMFCDJF7ZPxbw1mlpJ8z2T6t1S9msw/n2bATCYykYlMZCITmcjEF49f/5o//c9/&#10;zMuHnueZJx9DFqt//uknOSh04sQJJdfuL3/5S8Udc149iIXln/zoh8jaEcdlAf2jsoD+YY4dSaVx&#10;kiBD1pqRNTFOLtTFOKVMOEswI9u3T59W0qRJnX3rLQWmyEnkjz6QdWYkmPkBP/jo+7z3zlneSgMr&#10;EswozoE0wCLPLyeDFSCT0gXAzGKwkwIz6SnNUpPpnwIzQtIJkbzHJJhJKTVxv9hlkYQ0n7g0kkqB&#10;mfOhQBIWSBiTDmIWIIxoU8ufuESS6wrQSLULMOM8iW2fwI+lIImQWFeUSqOW2i73WTgueZ5Pjv/k&#10;90/0qWsvXP+8ZXme55Pn+5QWHyeUDmTO+01Z/+S38/Rc0nkkHUiHxLjJ4v+HX0oHNClQJtPPpZ5T&#10;GnwRSjpgks/5nANmCcn3JF2p9yelFJCRICYlpUbNAoxJfx/PvZenxHcj3ukUSEkp9T6nJKHLp2BM&#10;muS3kAIz5yTTmolvQdZckteSwPT9t84IifPJ+jOLdPZN+Y28fl7fpcPnLdH+6Psf8p//5Of87Kc/&#10;Vr7f02J/Wc/p1BvHxdgka8y88dqrYgwPKe++dIg98+TjyhhLMPPBe2f5+KMP+fu//9sMkMnE1ypS&#10;73lDNI7T26mkJwvWjuOPj+MMD2P2D2Jw96N19Ar1oBFSKXCmlTJDM2qxbPKPYAuPYxUyh8Yw+EZQ&#10;OwdQOfqptvdRZeujwtZDibGDHHUr+eoWEvF6nrg+wk+eCfDxow5eu0nNoeureeUGPa/u13H8Rh1P&#10;TJdwY/M6NgWXM+i4mm7HckJuIxvL7CzfUMHaPBVVxgDuUCPxugYaGxO0tiZoaUlQl4hRWxOlpaGe&#10;lqYW6uraFBeKyduGI9yDNdSPxjOA2j1IiUX0UdxXU22AuCmLWu3VbKnfyL2jZTy5pZpndxt5ao+P&#10;mydd7B5xcsvODkbGhsV9donjJJTposDQQZ62hZyqOBvKfGQXWykqNVBRoaeyQoO6WrZ6sW6mpMJJ&#10;mTpItbkZnb1dkcbWgd7aisXVJPrZQai2D1d4QIxxO2ZHHTfvHuL04Zv46M17+eHbD/L+8TvFtgmc&#10;nnqs/h48sQG88SFc0UFMPpkaro0SbZy8cjf5pRYKxZhVavyoDGG0llrcwVbqGzoZ6eng+tEot43Z&#10;uH3cyNO7fDyzN8Zd21vYNNpNor4LV7AHf7SftvYR+vsmiSWGMDo7aW4eYMv0KE/es40fnrqPv/vj&#10;l/mff3mC//Ljp/jg9Vu5bWcvnXEbrbU+WuvjtDW30dTUR6JhkFidkLjHWG0vdWK9sWWUlvYJWjsm&#10;6eiepqtnhvbOSZrbxognzgczzz39EE89fg837dvB2HAfHc311IV8yoS7UVOJpiybOv1K5jzL2RVc&#10;zQ11udzcUMje2EZ2B64T6xuo0VxH/oYVRINOulsbMMg6KlVlaMsLiQRcDDV7GPKupMN4BfHKq+gw&#10;rWbIcg2d6u9SV/ldsb6cLcG1bItswFuxUoElEsjoSvLxyNRYqjLKctdRlrOOvKxl6IquZTheymRs&#10;LXORa5kNXUOr+neJ5P8nojm/xZD5UnZGl3NT/TXc3nQle8Pf5Nbmy7mj6xqGA1cTtsjUWuVUFeVR&#10;IevHiOtVF+UrwESCFOl6UZcUinsvoqIwl4LsdYpjpjzrUra22bhrQjzjARv3j7t4aMzK3b3VDPry&#10;aI85aa4NY9FWKUBKOmMk8JGtrly6Z0oVOFNdUkC5uGZV3mpU+VeTMK9g2LWCnbX5XN9Uwd2DGu4b&#10;UnFLayGbI3lMJHQkfAZs2jKl4L9MYSYdM0rBf1M1fqtGaZV0ZkaZ6qyc+oiH6vzLaTb+Pntbs9lf&#10;v5ybW7K4szufR0c1PDJYxAszxTw9soHHBzeINo/Dm4t4YouWtnAlLeL7dZo0BJxm/A6TAmLCbllv&#10;xk59zE9d2JusJRN0KTVkJGixif0bE2G81dexs24du+rWsiO+jv1NBeyrz+XWrjJu6NXQ4S/EZSzG&#10;oqvAYaxWAI3XpqNGnLutPqIU/Ze1Zcb7Oxjtbf6NBjPStZH6FlOScODrHv8nwMxSkvVqEonEQq++&#10;fpEBM5nIRCYykYlMZCITXzD+9D//glel0+PIEU7I2irHZI2WE5w6eZIPP/yQv/3bv13Yc+n4r3/x&#10;Z8qk6vvvvc2HH7zH9z/+iB/+4GN+/KPv89Of/ICf/+ynSrF/OektYYOs1fJ2aiJYtGcXwMw7b73N&#10;O29/4nL54L13PwEzH37Mh2L93CT0RcCM/P1fAmaklDRmEswsOGbk5PNSYGaxW0ZKTjCnO2YUGCPT&#10;Yi3oSBqUUYBAWiH6xZJODwXKPP+00FNi3J4+p0MLeklsf+mFBcllCTgW9MJz0oUiJZdTIEYoBVlS&#10;LpYFB0xSaduFzrlgDibdMorEevo+i5XcJ+mwScGexUrte962BaWvf9LvNHDz/AKAkaBKtOdcMi9+&#10;4pJRoMuhNC0AGDnurx5O6ugrSWiWemavvyqe4aupNumASVc6hFvsikkpHcScB2Vk3aUFpUMZ6ThJ&#10;QpkkmFn8LkrJd3upOjISqCyu67IYwiyphW8h/dhz5xXXS6XwWwrKvHtGfmvng5l0HT/2mvLN/+qf&#10;/4G///u/5ifi25f9fPPE62J8PgEzcgwl/JIA8tmnnlBSwv3g/bP88MN32TQ7xRVXXH7uX24zQCYT&#10;X4dIve92RxSntw1PJFkAPpyYxBUewSzrqEgwY+9FZeumwtIp1IXGOSDUL7Z1orZ2YvQNYY2MYwqO&#10;ovcOo3YOonINUu0YoFrsW2Hro9TUQTTewvUzCU48GOeXrzXws5divPeIi+N3WHl6RzWPzhbx4o5y&#10;XtlVylMTG9mbWEFr9ffotGdx995WRiYGKTDWkK0OsDLfxFWry1m+UUORJoRdOk3q22luaaKjo5H+&#10;vnamJweYmx2lu7sHV6AJlaOBCmsLJZZ2ii3dlNp6KDR2KanIhgc7OLCnl5u2drJrqp75oSA9dUZM&#10;6goqKg2Uq9xYHLUEo93YQv2oXb1UOfooMveQb+gkT9dKvq5NqJU8TT0lulqqjLWoTXF01lo05jgq&#10;sVyujVCpi2A0Rwh4woQDNWL869FZ6lGbazGIPtp9bdh8nais7eI8jdS3DXPLgRt46NG7uOeBO9i+&#10;Zzfxxh7M7lbRlx7s4X4ckUGhIUz+PqVv1fYu1PYOKszNFGvrkU6nKmM9kVAN+6fivHBLghf2unly&#10;UxX3Defy+Gw5r91o5cStNj54MMz7D8V56aY69ky10djUSVPrCOMTm5mY3EqgZkScuxuTu1sBLLNT&#10;Mzxy380898Rd3LB7E4OdDbTFfXQmfHQ1RuhpbaCvs4Puzl7a2odoaBldSF82SlvnBB1d0wqUaW4T&#10;y90zdPfO0Snats4pEo1D54GZF599jIfFGGyenaCrtZ54wIPPYsBvM2DRVlNZuB5/xTK6tJcx5VrJ&#10;AyMGbmwqZt63hgPNJTw8pGXAvZbKgpUY1SU4jRqlzox0t1QXZhMNeBnta6HevIYW49Vos34XV963&#10;aFZdSpvme0RKfg9v7u/Spb6cXaGN1GpWU11agMekRVOSi3GhroxaSFdWSEn2KkKmbLZ0mZmtL2Rr&#10;IosR99Ukyn6PutLfo6v6G9zZvoqHBzdwS8MV3NOxjH3R77Ld/Q3ubrucm7vW0B6UThMVGnE+CUgq&#10;C3PRKPCkCJ24nlZs14g+yG2qkgIFzGxYvZJQVRZb6lXc0O/jtiE3BzoruHfQwL095TwwZKDOXERL&#10;XQS3RaekNpPOGQX2FEvIU6zUmpHpzGQdGn1lMebqPEwVq4lbspivLWFrNI/64m9ya3cVz+6Jc2dv&#10;JZt9q5mIFtNeY06CmYXC/9IV4zZU4U0DM16LCre5CruuVFxvA5U5lxJX/zb7GpdxfexKJo3fYMz8&#10;HfY25HFD7Qru77iO53Y4OHJnP6/e3MwTfasVh9FQo4GZsT6lJozTJB0tJgXU1QZdiqulMR6gIeZX&#10;0tZJF43bqsegLsPnshL122g0r2JLZCXz4VXc0VPFoxMmbm8V16zfwO1dxdw9pGa2VYPfXolBVYJJ&#10;VYZT3EvYZaYx5qO/o57hnhYGu5roa0v8RoMZmVIr9S2m1NfXt/Dr1zcuBGbC4TBZWVlL/vZvqa9r&#10;ZMBMJjKRiUxkIhOZyMQXjNePHuHJJx7npRdf4uWXXublFw/xykuH+eH3f6C4ZD47fs2vfvVPiuTy&#10;UvFf/suf8/STjyIn/19/5eVk+rJTp5HumbfPyEli+V/7y0ljobNnlLo277/7juKU+aGQBDMfvf/e&#10;JxPKcnL69JviPOenI3tLTiKL42VKJan0yej0iWgJZlK1OlLHJh0zEswsAJnjUslJ9guBmRSUSek8&#10;KCOdFwsgQOrIy89/oiVgjAQKig4l05Yp4GEBzKT00nOfIbnPeZIA5wvquaReFOdbShe/Rvq29H1k&#10;/5PbDin3JaFKUi+Le5X1X6QOS8l1IWX5PNgix0guPyuWk+uLdd4Yn5MYf6nDLyaBjNBrR14Sz0um&#10;IltQCsoo6+eDGfmsFS0sp8OYdJ0HY9K0GGCklExZdlzRaZke7M03zpPiYpHvt3zPF+BJ6h1eSqma&#10;Mgqckd/QO58GNMr2BXijfBPSMbNw7rfEtyCBpEw3JmsrSQhzLo2Z+F5lbSgJUqU7JgWU0u/n2OtH&#10;+NEPPxZf+6+Ub/7Xv/4n/vqv/pIff//7nD5+XIxf0lEnxzcFZl44+LQCzOamJ7ni8k+AjIQzB269&#10;mX/4h//33PkykYnf1Ei9935fFI+/GVeon0B8XJEnNqa4ZmzBISVVmd7dTzTWyfx4P7un+6lL9KP3&#10;DimumXJjE1W2LnSeITTuIbSeYXS+EQXOVDr6UTn66Oxo48h99fz8cJQ/Pprgz05284eHG/nw6Rg/&#10;eqGVD56o4/jtNg7vqeKFLXk8O5XFvT2rmA9exb2bbfzT3xzllz9/hUBjNxvVNRRZmsjW1LAi18jV&#10;WVWszLOTp2tHI67rjQ/Q3N5LV2cbrS0JauuihCIhQtEaXIEEOlez6FenOEcnuWxsgnsAAP/0SURB&#10;VNpmcqoilOu8OJxuaqJ+YlEfTqeZivJKcnNKKCyopqLSgt4UwuhqpdrRQ7GlS0mDVmLvp9jap6yX&#10;WLopk9utXVS7+tC65Zi0Y/K04fI2EI830NNWz0hbmKl6FXcMV3PfmIoDQwa299jpq3fjcAQo1wZQ&#10;G4JoTEFKVV7KNWGMznpsvjY8oW58Qv5IB95YH66YBDKDSs0ba7Afa6APi78fe2hIbJdp5gYUR1CV&#10;UzzbmgHu3xES46zjoclCbmpbz82d2exu3ij6UsrTWzW8vEvPWwecvH2HnQ/v8/KDx+M8tV/0d7iN&#10;4aEJ5mY2K/Vg9PZ2oW5Mzi6iNb2MD88yOzFHb3sPnS2ddLd2MtDVyWh/L1Mjg8xNTjA/O82mmTkm&#10;xrcwODxP/+BmhkY2Mzy6hZ7+OVraJ2nvmqGrZ5bO7lmxPE190/B5YObVw89y710H2D4/w/hgLz6r&#10;CY9ZJ1o9doNaqYNiLVlJovpqBl3r2Z4oZdK9Vtyfmyd3NHNwaw17e6zU+LQ01IbQy/ow5YUKTFEV&#10;ZGNRV+Cw6NEXr8ZZcjmqdd/GnvctWtTfY8qzjIngOiajxUy4NjBjX023u1Bx6mhLi9GU5imAR55L&#10;umZcevHeFKwnYMplslHNbFMle7vK6LNfTUv1N+nWf4cRy7e4telqbop/j7u61vHgcAE31V3OJtt/&#10;ZG/wGzw1m89ofdJVItOLScdMdVEuWpl+TOl7EsycgzMlhVSXFlKcn42vcg2DtlVMBfKZ8q5jk+da&#10;5oRu6zPw2GyIZkuOGDcNVr2K6hJx/+J46ZaRzhuNhD6VxUqKM215MRaNLN4va8IU4FRnMRUrYmdD&#10;KeGS7zAZ2MDz+9u4u0/FTfU5zEQ20lOjwmUox6aTThl5nKzzVKVAmYBNe05+q1rsV4FZnNdQkYW5&#10;4BtsiV7FnshVzNguoV31HUa913Ggs4QDTat4el8rZ448xfPXt3B/81U8OJjLSLONzdPjOMV7YNVV&#10;EXRaqAt7qA06qQkk05nJejCJqFdJc+YwqtFVl2I1aIiI39rtG9kRX8vO+HoemvZx16CDG2rXcV9f&#10;KXf3lPHQUDUPTunEdTQ4TZVKyjS7uCffgmumsylKb1uCtvoofeL7/k0FM/J+Ut9humQqra97XAjM&#10;pEKme5PpxmQKOOk6kv/xz1L7f1n6ukYGzGQiE5nIRCYykYlMfMH48z//c/5Y/IP+H/3ij/jpj3/M&#10;T3/yE/7sl3/KP//TPy/s8a+P//7f/xvPPvO4UsdE1pg4dfJNzpw6LSQnh5OwJX3CWE4gv//uWX7w&#10;0cfnwIysOSMhi9w3NZms1MdIAzMyFZOckF4KzMhJayl53MXBTHKiWXE5HFsazJyDM2lQ5guBGaHF&#10;UOEcmBH6F4OZ/w1K78+SusA+Ly/ci2wX6/ALz1xA5zthDr90UNErhySc+fQYLh7jlFLP4Dwwo8CY&#10;NKU9x3Qwk3reqWeeDmPS9S8DM8n0eadPnuDUm2+cJwXOLHLLpIOYpXReOjPxDV0MzCiQ80zyOOX8&#10;C2BGOluOv5q835PHXlX6J78rWbfpXbm/6Ovp468ptZeOi/s+/npSr792mF/87KfJDz6Nz/7qn37F&#10;X/35f+W9t8+KcT/CMXHeVw8fUuom9fV0ceml3zv3L7ESzsxOTnLm+HE+FN////yf/02eIXmiTGTi&#10;NzRS77+sAWJxNWD0dOMMDeOOjOKOjmILDWH0D2PyDtDX1snBm7s4c38Lr98aYc9wDTZ/LzrPMFXW&#10;Lgq1DRTpmqh29KH3j6L3jaBxDVFm7ccW6ObgPT388o0m/uS1OtF28ss3B/jJ4S5+eKhXtIN8/9lW&#10;Pn6qjh89m+Ddhzwcu7mal3cW8ujEOk4+EIS/f4Vf/uII/sZB1qvaKLV3UWZvotBYw/rqENflmbh6&#10;nYZleUFWqvrJNo8rjhijuxFvMEI0FqY2HiUSCRIIhXEHajGI38qMdeRWeikqN1JSWkVpaRlFRcVU&#10;lhZjVJXi0JbgNVbhMBpQqW1UGiKUmhootbRT6e5H4x+h2j2I1jeEITiC2t2HytWLKTiAOdiPN9LJ&#10;9HA79+1KcOj2Rk7e38ipu8KcuNnBm7faOb5fx1u3Wzlzu43jt1h4cM5IY8iopEArL9eIPqmorDRg&#10;t3rx+BKEot0EYuK8NQPiGQ3gjA5hDw9iDy0oPCDaATw1w/jiI+IZDioOmkpHr+hLLw9t94vnp2VX&#10;42p21mXxzHYLbz/ayXuPt3H8gJtDO7ScvNku5ODYfhNv3+7k1AEjJx+u5YZdo8xMTxOvaUNVHUSl&#10;rcHtbaO1eZDpsc1Cm+jrHmOgd5x+RSNMjs2weW6endt3snfP9ezbs589u25gy5brmZ3byezsDian&#10;dtDdN6sAn8bmYRpbhMQ5m1pHqWsYOA/MPPHIfdx641727NzK1rkZGmMhAnYDLpOG2rCPvq4GTOXr&#10;iFZfS7zyWhIV1zDkyua+uQZuGgyxv1XLlk4HPrtW2d8snrGqOFcoXwEeMv1YSXYWhqoinPoidLmX&#10;487/ruKYuakln7tHbbx42wiPzCUYsa+j3lGuuKpKNq6nLHc9FXkb0JTIWjMV+C1q7NpKbFXrafMV&#10;sHPAxc3jDvqdK6gr/Qatqm/RbfgOY7bvsCN0Kc/tdPHorIO7hnTc3JLNlP7/4tHhtezs1+F36LCo&#10;y6kuzkNTmo++QvStvGjBKVOggJkUpFGXFeNx2Qloc+lQX0VX1bepL/ptRs1XMmG5nJt7LdzeZ2bA&#10;V0it14LNoEFX8YlDxigkU5tJl4yxukxslyrFpCpHK65RnHMd3sqrmInmEC2/lFb9ch7bHOC+gWru&#10;7CxlIrSGiTYrEacam1Z8Q/pKpe/SLZMCMkG7fqHV4bOoxD6y1oy4j6KradR8iwnrdxkzX0JT5bfp&#10;sixna6KIPfHV7Gut4OEdndzSUsyBmit5YKiEgYSB+dkJnGY9Nr2KqM9BTcBFxGsTEv3wWZVi/bLW&#10;jOKqMWsxiuejFfenLc/HVryc27orubW1kL1tWjaFCtkXX88jY1oeHtVzd1cJ9w+WcOOYhXjIsgBm&#10;qhXg05YIM9BZr6Qza64NMtz1m5vKTKaXTn2H6ZKukP9dIftw8ODBc4BDrn8V4rPAzFIhC/jLe5Hp&#10;x5Y69l+jr2tkwEwmMpGJTGQiE5nIxFcw/vEf/wHpcpAprl59+RBvnniDVF2ZpFsmbUJ5Qe++8zbf&#10;//Cjc6nMJJiRsOXcRLKQUn/jzSRYkZDl3TOnz0GZxWAmNXktj7t4KrNPJs/lxHoKzKTgzDko8+r5&#10;jpnFacwUOHMBKJOShAnpQEZKQggJZmT9lMUwJB2QLKUXn33yC2mpc/xrlOrn59HngTOvnAMySX0C&#10;YV5IW04fUznW54/3UlDm2FHxzBaAjFw+dvQTEJOSfMYnFp63lAJgUu2CLgRjpBbXkkmXdJvIIvqp&#10;9/atkyeTMEa+z4skAU3KNaO8wwswZSmdB2bStCSYEfsqxyiARnxLEg4dPybu6TXlfuUYJAGjTPcm&#10;x+OIWD8svpE3+JOf/Zz//Itf8POf/4w//MOfKqkLf/j9d/m7v/mvyQ9+CePcP/yPf+AXP/85Z8++&#10;zdj4GJddeum5f3m97LJLmZ4Y40Px28fvviPatxS30C9+LkHP0i68TGTiNyVS30FXey8Wb3ey0L9v&#10;EGtwGJN/WKnB4gp2srm/lpdvquPthzt47UCUOweLmW3UYXK0UGnro9LeR5lZwplmCrSNynKVY4AK&#10;+yDFlj6q7Z3s39HJHxzr4CdH6vjD19r54zeH+NnxEf7gtVF+dHiQH78yyB8cGeCPX+/lT45184Pn&#10;4rz9oI23HrTwRyeH+Mm7DzC1eZqN6iaytV2U2gapdA1Q7uigxN5KvrmZ9RU+svK1ZBUaWVUWZ7Vu&#10;lLWmaQpNnegcNTh9cQKhiAJnwuEgwVAYbzCM1RXEaLCiVVWjU1di0sr0SkKycLmQwyC2a3SUq6yU&#10;60OUmGops7RQ7epF5R1EI6FMYARrZBRLRLbD2CJD4txN3DBdw7tP93PqwTpO3xfjJ8/38OFjDbzz&#10;YA0fPynG4cgoP322hfcf9PH9R72cvUPD8QMWRtttlBSXU1xUTnWFCrPegtHswWSPY/O3Ywv2iufU&#10;g0U6ZAID2MU13TVjeGpG8dYMEqgdJpSQcG1APKNO8Uw6UTu66W2McHC3jt0tWQzYruLxzRY+fLyN&#10;Hz7Zyh+92MVPn2ngg/vDnL7Vwet7jRzeruWFrZW8K/r26G29zM8OMzrQQ0NtA9FwMw113bS1DNLS&#10;PEhtbSc18Q7qG3ppaBqisXmUvv5ZJf3Z7OxWtm7Zxa6d+7l+z03s3HkDmzZJMLONkdHNCowJRTuI&#10;1nZQU9dGU3Mn7R0DxOu7zwMzTz32IAdu2s+ubVvZs3M7Y4PdRJxmHHo1XW3N3P/AnfhMRQQrlmFY&#10;/duECi6hx55Nu/46wsWXEym/Bk3BSsoLN2KoKsaml24NMcaygH5RLpUFOZTnrhfbxHZdNdXZVxMo&#10;uZy6su+xszaP+2fCHL1jgqe21tHnL6JkwwpKstdSvGEN5TnrxbEbqC7MwVhZjM+spsFvx60rJGRc&#10;z40zCW7fHGXYv5Lm6m8TLfk2NeXfo6HqErbFV/HcDjtPbfPz+LY4d/aUcn3gUu5qW8lccylRj16B&#10;G2qlnkw+Mm2ZVHJZqkABM4bKEirzc+lpbyVg01FXdS0d1ZcQzf0tRsyXc2N9Nrtja7khsZ5BfwF9&#10;rXFcFoNynEVTqUAZQ1WJkiIttWyqLsOskuCkEn1FKaV5GyjLvgK3GJNg6WU0aq7innEbB7d5ubu/&#10;gj7X1cwNRUgEtDh0pUrBf1lnxmtRK7BKwpig6JtvYTniMuCzqnAaZa2fdRjzvklT5e/SXv1d6kq/&#10;jWfjb9NluILdiY3c3LSRXbEsdviXs911Jbsb8uiMa9ixbQsuq14BdPGgk4jXTshtVeBMXdittF6b&#10;QUnbJsGMBDQmTQVVRRupzFtBj2MN++vW0a6+itrCb3JDUyHP74px/K4+Du2t54HBCu6Z89PXWac4&#10;iSTAivpsDHUl68uM9rUqy0Pdv7lg5syZM+e+w3T9x//4H/nxj3+8sNeXE3LsUg4TCX5KS0uXvLbc&#10;56sQ/xIwkwpZE2apY5dKG/d59XWNDJjJRCYykYlMZCITmfgXhJz6XEpfVvzqV//Mu2+f5uBTTyJr&#10;zZw49jqpFGapSeX0ieSUPnz/A370/R8m4czHH/LB++8k9z/1pvJf8UuloIqc4H5PHPMpMCMnpMX2&#10;1HXSwYw8JuWaWeyYkUpNsqeDGTlhnwIzKaXAzKdrzHwCBdJhgVQ6WEiXBBISVKRDjKUgSLqWgi4X&#10;0gsHnzinpX5f6vxfROn9XkpLAZn05fN1kFdefO6cjshaMUKvinGS6eBS4yjbCwGw1DNIPYekW0ZK&#10;wpml68mcAzFC6ctSqXchHcKklP7upEsWyE+l/0pCmWOcefPEeWnLFgOZcwX/P0cqs8XfTbokmEx9&#10;B4u/BSkJZt46c4pTJ09wUvTtxPHXxH0m047JelDyPT4sxl6mHXvskYc4+86Zha/6k/jVr3/FP//z&#10;/xJLF/+rIYv6X3PNNef+pVUCmdHhQWXc5dhKmCXr7chvUkJSOUa//meZIjETmfjNjdT34AoPYfD0&#10;Cw2gdUuHxRBmbz+t9Y0cmAxw8u4Ep+5v4rU7Gjl2Vz2H97u5ecSF3dtOkUnWaemmyNhFubWfElkM&#10;X9NCgbZVccuUS2hjaccbiHHrjjinnmnk/Zfb+MHRXn54tIcfvTbAH705xR++PsLPjo3wx28M8idv&#10;9PIHR5r50aFafvpaD/fdkCDo91KkipGj66DI3EuJVYKZUVS+YVRe0W9fP2pnA5VWP6VGD+uLdazO&#10;M3FdWS1rtb3kGtoosrSh8vRiC3bhi9QTicaICtXW1hKvqSEUDBCLBPF5nKirqyktKaO8VE1VlYlq&#10;rYMKfYAKSwPVzjY07m6MgQEFxNhrRnEJ+RJjuOvGcIplS2SI2miI/d15HNpn4vnrzZy4K8K7jzbx&#10;yg0u3nqwnh8+28uHT7bz8ZPN/OCJOO/d7+DUbWreutfCo/tDGHRqysrUVFfr0WgsqDV2dIYAekdC&#10;SY9m9nViCvRhDo3giI3hT0wSTEwRbhinpmmCqGitwSSYKTa2Ka3V3cxQk4eBUDbG3O/iKPwetdWX&#10;0GO6jF2Jddw/UsHBTRqO7zNw8kYTz86V86TQG3dZefGuOFsmWxjrbxRqYXK4j5mJCWamZhkenKK+&#10;sRdfsBm7O4HD3YjT00Kkpoe2jlH6BqYZGdvC1PQu5rfsFdrHxOQ2hkdn6ewZI17fSygq69m009fb&#10;xcRoL8MD4tjW9vPAzJGXnuXhB+/h+t07ldRog93i3bIYcEvHTCTELbffzt7to/irVmDZ8HvUFH+X&#10;IU8u9brr0OVeSc7KK1i7chmVhdnoKwowSVeUQUVF3kaqCpNpwqqLcpTlgvVrURdkUaNehXv9b9Oh&#10;uZwHxm08OmFnyLsRS2UW+VkrKM2WNWukUyZZp6YiVxwnzuExqmn0W4VM+PR5jDSZuG1zjN29KjrN&#10;V2FZ9zvY875LpPS7DNgu5/5xDS/f0sLDk1Z2Bq5kX3Q5NzeuZiicR8SpRaZZUxXniWtIh0+BUvBf&#10;rbR5aKXDZSG1mdwnYDejrSpDV7iKePUK0ffvMWb+Lje1FHNT/QYe6CtjvF5PcyKEy6zHoirHLGQQ&#10;5zBVlyrLsjUugBkJhSS8kSnb5DUrxbgUrvsOpVm/gzv/d5kKZfH4ZhcPTBrpdC5nfryeOr9WSWfm&#10;MFSK56MSSsKZsF2nAJpkWjMNYaeeoEONy1girrcBfck1BMt/n0D2b2HP+g/4xflHXcvY35TNU5ts&#10;3NNXqvT//s4yNifK6WkLMDUxjtuiJ+A0UhNwKGAm6LIQcpsVMCNhTcxnJ+y2KqnMPFY9DvHOyJo0&#10;LlMZ+uIVBMsuw7nut7Gu/i1Gbcu4f9TKqQdGeGI+yI2tRewfCzAy2IFVuqD0lUS9Vvrb6xntbVUc&#10;M+P97Ur7mwpmLpTKTEq6PqQD5ItGKsWXrOnX1tamAA4Jepa6xlL6TQYzqSL+EogdOHBAGZ/P6675&#10;ukYGzGQiE5nIRCYykYlMfEXjD3/8I55+/DEFzBx//SinT7/B228v1MZQXDMLk8lp/1X/B++9fx6Y&#10;+fjD95K/n36Tdxe5Xs6eOsn7b7/1rwYzp08c45Si189NuKeDGSk5WZ9eEP6zwIzUYmCwGMiklAIV&#10;6TBjKQCSrqUAy4X0mwJm0uvMpABMamzTxz1dKTAjdfxo0hWTeoZSSh0ZoaVgTPrylwVmFqctS4cy&#10;58DMZ0AZqVSavpTOfUtC6WBGfjup703Rwr4S/pw8eZw3zoGZo2JsZKF+6ZJZADPPPs3jjz7MT//g&#10;+wtf9OcPCWTSJ/Xk8k033cT3P3pP/C14lcOHXhB6kVdeTurlF1/gheee5cMP3hVHf5mIOBOZ+OpF&#10;6rvQe2Qx/z40rn6lYL/T18bO4RqO3x7n3QfinLqnjrcf7ebdJwd58/4Wjt7k5IFZN75gB0WWAcrs&#10;/VQ4xLGuAQz+EUyBEart3ZQYmikzNlNlSmCzuXCbKmmJadi3OcAz98R57YlG3n1lkD88NcVPjw3w&#10;hyfG+KNTE/zoSCsfvlTLR4fbePrOVoJuBxXqGIX6NrJ1HeQbe8R1+6h0DWEIj6MPT6D2jaPzD6Jy&#10;t1FuqxfXr2FjqYFrsgpZsVFDnipIlbuLysA8Ff6taEMzGLyd2N0xQtEYTU31dHW109PTQVd3K80t&#10;jYTDMayOCNWmOGUmcU5HGxpPF3p/N7boEN66cYKNE4SaJgjUj4v1MezRYTEGvXQNTXHk+QM8e3sb&#10;D8/ruXeyjHtG8nl+h5bD+yy8/VAt7zwc59gBDx88Wsu7DwY4foterOv58GAtRx7qwGEzU1yqRaWx&#10;oTP50Zmj6G116GwJtNZatLZadO5mzMFBXDXjRJumSbTPUt8+R13rNDWN47gjQ6id3VRYxb0LGV2d&#10;qE2N1IYjbB2ro6/RQsCUh6V8DY6y62h15DASyOam9jyemSnm0ckipe9P7NZy87SevlYvve0xZkc7&#10;2LV5hN3bZtizY55tWzczOTlH/+AkXT0TtHVNUdc0Sk1dH3UNvWI8B2htG6W7Z0qpKzM+uYOR8W0M&#10;jswzOLxJATeDgxNsmplkz/Zp9mwZZXqsi8ZE+Ly/4a8eOshjD9/DzTfsY25ynLb6WrwWvSJZY6ap&#10;oYG9u7fREjUQ1a4iWnkN3rJrMJetpjxvFUXZa6gszEHWlZF1WqTjRFtaSGVBtiIJZCToUJcUUJIj&#10;05Otw1ychXrN7+PN/T2GbMsIlHyXwlXfpWDdcgXE6MuLcBlVGKuKCTr0jPS2kgh7cRmqafDb6E34&#10;aA5Z8Bo20hMrYe+Qntm6HGJVl1K95rfRCsXLf5/ZyFpu6tKwLbSGaet3GdF9kxn7d5lt1hBxm5Q+&#10;a2SqMiXtWoGQbPOpEpK1YZQ0ZuJ+JJgpz9+g3Gdhzjr0pesZCuZwY1shdw/b2NOQz1Qkj7aoCbdF&#10;owAYu7ZKtOXKOWQ9GKumQlmXQEYCIemYMVaVij4Ui/stUfqiKllP4fpLKM/6TzRovsMN7cU8szvO&#10;TIeFwY4AUY8Wt7ESj1mlyGWsxmmoVFKX+YV8YlvAphaSrdhmrcSuy8davQ6v+hq2tZUy6M2mtuz3&#10;mQstY3/jBu4d1vDwnIvjd/Xzxs0N7BoIsXObeNfDfvwOIyG3RQEyUmGPjYDTRG3IrTyP2qBLgTMS&#10;zEjnjMssJFqfXYehupj1Ky+nIusSrOu/hWfN/4dJ8/e4tT2XvfVr2NtZyexQjP6eVqWOjV8859ba&#10;AKO9LUwPdzHW38ZgVyO9bXW/sWBGxsWgiaybcjFQIn+TgGFsbEwBGV9GnZWvA5hZKlIw60Kumq9r&#10;ZMBMJjKRiUxkIhOZyMRXNP7rn/1SATOvvPQix157lVOn3vjUJLKcOE5NIL/z1hk+eOe9ZI0ZqY8/&#10;5Psfvc9777wtfjul1LtIBzMS1nxw9nwgo+gLpTKTcEa2b3DqxHFkEXQ54Z4+MZ9SKt3T5wEzKWCQ&#10;rnQYI3VYSqbsWgAV6TBjKQCyFFRJVzqASYcwS21L1+JrpK9fTOn9/TxKwZilgUxKSTCTAjLpYGap&#10;MU0pBWGk0pdTko6ZdCCTknymKS1+3ikgsxjMKCnLhL5MMJMOZNKVDmMupvRvKh3MyO8t9XtqWbYS&#10;Ap1845iiFJg5kQZmXn5BpiF8ioNPP8Gf//kfL3zRnx1LARm57ZP4FX//9/8Pf/mXf8lf/dVf8rd/&#10;8zf83d/9LX/zN38p9F/4X//rfyj7ZCITv8mR+j5Ujh5KTT0UGbpxOmvZ1q7lxR16jt3k5M07I5y5&#10;r5YzDzQoevPeOK/e5OChTW4mR6exRMaVmjI6b7LYv847hDk0iiEwTKW1g/yqMLnFZpwWAy59GRX5&#10;GyjOXo2qOAunIYeYr5SOehUzg0a2jJrYPGRhpKWM8bZyhtuM+JwWtMYY+doWsrXt5Om7KDD1UmIf&#10;QO0bwRabxhieosw5RrFjVPRlmO7OPh68bYrr905TaQuTXaZjXX4p+ZUWSixdVPi2UOLdSo5pjKyy&#10;OtYX26jWWRUHTVNTIy2t9XR3t9DX205vbzf1TZ24Qu24Y4O44iM442N46ycJNk4TaZ4g3DiOR9Zz&#10;iQyi9fbgjPZy+vhD4k/Iu/A/3+Uvf/ECb764nQe3WLl3ooy7hrN5Zr6EU3c7+cHTCT58Uo5vgHef&#10;bOCtp1o5/NAAs5M96K1RKrUBqo1hNJY4ekczRm8X1kA3jqDsUzMmdwMGdyvWYC/+2lFqmiapbZlR&#10;2ljjGG7RJ5Wjkyp7l2h70Ti6qbJ0oLW1sH3TBE/cPcN9N/Zz685ubtrWxx37Jrh+UzfT7Q62dxsY&#10;b9DTGiin1l2M11qBxajG5TBSE/XS09HI2GAPsxOjClCZnppR4Mz07DZm5/YwNb2H8YmdjI7tZGhk&#10;O739m+nqnhKaoLtngq7eSfoGZaozsb84Zsv8Nvbs3Mb+PVu5fvu0OHcnQZ/9vL/lLx18nEceuIs7&#10;br2J+ekpIm4HfqsRv82I26zBrKnE73LQ1VJDrasan6EEVUk2lYUbMFbkYVHJOiwy7Veh4o6RICYl&#10;CWbktmR6sAIqxHpJ9joFzlTlXUfl2kuoliAidwWa8jwq89dTvGG1UuxfumNsmnIao262z44w2t1M&#10;1GUm7rHSk/Az2h4TvznFGJZhV63AW3k54ervYSv4PapW/TbGDb+Lv/B36dJ9kx2RK7ipaQ37a1ey&#10;u3YVE016Qk4dxmpZjL9YgUZVRXlUSfeMdK8U5VMhXTRiu1op4J8v7k/eZ7ECbWTqMVPFWhK2XFrd&#10;JUQM6zGWrsaiKVZq4ejFWJirkw4ZQ2WxAmCkU0YCGZm+TEKaZCoz2SadNRLYJF01YhwLrsGruopW&#10;x3VMNZtor7UTsKvxWJIwxm/R4BatdMu4jFWKZBozvzUFZMQ+QiGHGrepBKcuD7duLZt6DTx/WzM7&#10;m3PpMXyTzf7LONBTztH7Zjn58A7u3drMni0jTIwOKxBGumOCYsx9dgN+h0lJZSbBjNwmU5lFvXbl&#10;N5dMZSYkXTNKajOjBru+CnV5PvkbV2EtXcmwYxW7w9dxb18xT85auGNTnE1TveLvkRmjulQp/N9c&#10;46O/o4Gt4nlvnRlW4My40G8ymJFpxVLf4oUkIYUEMKk6MOnf75etryuYScWFxvbrGhkwk4lMZCIT&#10;mchEJjLxFY2///u/4cUXnufQ88/z+qtHePPkifMmkdNhSso1897Zd/j+Bx8pNWZ+8NEHfPzRe7z/&#10;3lnlOCXFk1AqHZScYF7slFG0AGbeFce8ezoJc9LdMinHjJRSiF1JZ5Z0zaQm31OT8ekT9YvBTErp&#10;YCYFApaCM0kg80n9lHN64d/GMZPa74uAmS+q9D5fSOlAJqVPA5mkXnnxIDJlSkopiLV4LFMALF3p&#10;ICallFtGSWUmntViGJNS+nNO11JgRtHxC0MZqaXATLrOvHlcqS+T0lJQRkq+9xfTp0CnfO8XpTJL&#10;fRMpMHPuG1p47988/rq4vyScOXbkFY4celEBM88+9QSHXnyev/6bv174oi8cnw1kMpGJTKQi9Z0U&#10;GzvxRPvZNdnKrQNlPDaRy0s7qnhhh45jt/p5674YZx+sEcsODu3RcWSfgUe3+Zgen8USHkPnHUYn&#10;i/17hoQG0QqpnH0KDCjSJdhQaKasqAxzdRGGigIqJZxZv4aNK1ew6tqrWbn8anI3rkRVuhZ9+QYM&#10;ZeupLtpAXnYJheUuKswtiuOj2NxFia2PCtcQ1V5xPXlN/zjlzjH07l46Wlq4fUsTR+9o4PjdNbx8&#10;Tze1jTLtWDM6e4BqvZ2iChOF6ij5liGyLdOs0w6zuryZZXk+VhV6yK2KoLHECETrqK2rpa4uSrwm&#10;QiQaJRStxR9pJBDvUxwy/vopfA3TeBOTOGIjmILy3nsx+ru5/a4b+LM/Ocr/+/+c4df/8yP49R/y&#10;d3/xOn/4wcM8c88YWwYDzI/UcteeNh6/rZe79naxa1Mvw70dNDZ24Qr1YPL3YfD2YPB0C3Vh9PVg&#10;DffjiAziivaIfnTirhHr0SFcsWHcog/O8BD2kNgW7MUZ6sUijlE5OsTz6KbS1kWFvZtq8VzKTO0K&#10;pKlpGKCnt4+p8WE2TY8lNTtGa1sXJlsNBSV2iosN6DU6rCYdJoMavV6D0WDCZnUQCERJ1LXS3tpH&#10;X/8og2PTjE9vZW52N1s372PTpr1MTO1heHy3+G2P0G4GhrbT0zdHe9c4Ta2D1Df20Nwiju8bYXxs&#10;iumpSeZmpujt6iQSDpz3N/3gkw/z2EP3csctN9Df0YbbpMVnMeAxG3CIvsm6KNI9YtVUi980CjzQ&#10;V5Qohewt6mKxnKrLUqA4SySMqchPpjFLSUlnVixUKGvObFSkKcmlqiibcrFs0Zbhs2nFNcrwWmQx&#10;e4NSU0bWI6rxmGiPummLeqgPuqj1OWmL++is89NRHyMe8WPWVYnrb6Bk/fcoXfu7FKz4T6y/6rco&#10;ue632NJYxOn7mvnxSzO8/2gP802F+Ay54h6rsGrFvZXlUyn6poAZRfmU5WVTnCsdMrnKfcm0ZhLM&#10;SICjkenOxHgU526kcGMWpTnrqRT3pxHjoKQsqy5XCv9LGGNWlSrbkinMisX9lWPTysL9FYoc+qq0&#10;9XIF1EhwY1OXiHvfiEO9Boc2Ryn4L2vKuIxqcUw1dl0lDl3FuVozToMKj6magF1DyKEhaJeQRoIZ&#10;DX5blfitCI8xB7tqNbM9Gh7YYedmmb5suJIn533ct7mRGycb2Dkv3re+DhKxgOJUkY6VhljSORNw&#10;mhUwI6GMlAQ3UZ9dqTMjU5hJ14ss4m+VfRP9kffmNqkxqEowVebR6iqh11PAnl43j+8fZvtUD43x&#10;CIbqEuW4kNNEXdBJIuxRHFLbZkeZHuphbqzv3Pv6mwhmZFqtL5Jq7N9aX3Uw8w//8A8Le1w4MmDm&#10;y4sMmMlEJjKRiUxkIhOZ+IrGP/zD/48Tx17jxWef5eiRw8p/mS8nm89NIksYIx0zciJZmTgWy2+/&#10;w8fvf8QPU2Dmw/eUOjMyDVNqsvr0qSSYkcd+KoXZAuCR+0uHTcplIyXr0ywGM0nXzCdgRnFCHE+C&#10;GTkBn5qgl5P3XzSVmVQKJKQAQ7oklJGF/yWQePmFZOH/xVBjMQi5mJaCLildCMpILXWuf43S+5+C&#10;MBeDMYuVDmdSY5UOZdKVPtYXAzMKnDlySHluSvqyzwFm0qHMp8DM54Qzp9PgzHlS4MxJoTcUSTiz&#10;OJVZuhYDmZSWAjOKFr6tcxLbUmBGOnQU104amJFQZjGYefqJRzl54jj/638tXfNF/otvBshkIhNf&#10;PFLfizPcyz3b6/jgATtn79Rx9m4TJ28z8Mo+PcdvdXL2/hAfPB7j/UeCnL3XweEbzWzqjWD1Dygu&#10;GZVzUIEyKpdcT6rK3kuFrG1iaKJAVUNRuZ3iwlLKivLRKJPYZXiMZfjNFYRs1UQdWoIypZFFjdOg&#10;R6u2U6IKoXe10ju2na6R7Vijo5Q5BxQwU+UZptQxTLlziER9J7dORzgoi6fP63hul437Jyu5tbuA&#10;ifYIhkA/plAf1vAAencbKlOQSp2fEmMjedYxcmzzrDdNs0o9yLKyXqFuVlf3UmDsEddvxumN4Q8E&#10;CYcCBEMhQqEIoWg9wXg7wcQAvsQEzvgElsgo5pB0DA3iiAxQ2zbK+OwmduzZzrad29iyYwdzW7fT&#10;3D2K1t5MpbEJnbUem7sRj78Dr78dl78NT6gXb82oAntibbO442NYxTnd8SFqWmXaNFnUvw93bABv&#10;7Qj++kl8dZN44uM4xTE2sa/Z3YFOpnQzxCnVxCjRJyjWN1FmFvfv6KTS3EGpUbTWfrHej8aVBGl1&#10;LWM89tgDJNonKNHUUqWNoDdHcbhjeDxhHHYXNqsdm92L0yXGJNJArKaDREM/rV0TtPRO0dE/ydDw&#10;NJtmtrFpdjcjY7vo7JuntXsTLV1zNHXM0tg+Q23zJJHaQaJ1PdTVtdNU10R7UzM9bS30dHRRX98q&#10;xrtmEZh5hHvvPKC4dEJOOx6ZjsooIUm1AmEkYJAF/MvyNqKvKFLqrshUZdJFoi5NFvhPd8qk0pfJ&#10;Avpyu4Q0yja5nwJmsqko2KD8JkGO3FdXVohVXY5NV4EssB+06TFXF2NVlRKy6qh1G/GZqwnZDTTH&#10;gjTF/MR8ViEbYbeFGr+LhtoQbod4zyvzqSxcQ3XJGspyrqTOnsfd8wkev7GdnUN2gsYsDJUbMEuo&#10;VFmoQBeV6GtFgexrrgJlSnM3Uipa6ZaRTiB5z1KaMumsyUEtHULim9OUyaL+ZWK5VCleL2vGGMWy&#10;3FfCGAliZLF/CR/kcgrM2CTA0FRg1yXHWKk5I36TMEM6acziWKcEG8YKBbB4TFV4zSpFEs6kXDcS&#10;5kgw4zYmf5OumZBdK6RS4ExI/A0IO2Vqs3KxXir+NhRiU62lo6aCyTYdcy1G5lpNtPlKqXGr6Giu&#10;JSjGM+QW2+pDTAx20NNaR13YozhkYn6nAmNkerMkpLHgNGnEc6sSEn0S9ybXfY6k2yoFjez6ajFG&#10;heLeShS3T0s8RDTgxiYBjrEal1mt1Jepj7hpigeUa04NdTI93M2m8f7faDAj49FHHz33Pf6f1lcd&#10;zHyedyADZr68yICZTGQiE5nIRCYykYmvaPzqV/+oQJUXDh7k6JFXFEgjJ6DTa12kJpFT/1X/O2+f&#10;5aP3P+CHH310DszIuhPyt9Qk9UXBTNoE9FkJZYRSaczSXTPng5lkfZmkLgxmUlDm3xuYkb9lwMwn&#10;YCblnJFwJh3ELNZnghkhBcLI1GYLMCZdFwUz4p176+SJczot30P5bkpXWBqQSSkdxqRLvusXhDNL&#10;6Iw4fyqd2ikJZoROngdmjnwCZh5/VHxbZxe+5k9CAhmZYzs9T3kGyGQiE58/Ut9NXWM/928P8t6j&#10;Af74SCM/fS7GR4/5+PjJCD84WMcfHGriT4738qenh/nxK108fHMnifoe9N5BpbaMlNo9pEjjGUbr&#10;HUHvGxUaQuXsUWrNFOvrqTJEKCozkpNXRUF+JdVVOgwaEw6TDZ87gNcdwe2pw+ZuR2Vpp8zUysjs&#10;Hm46cCc1bVOoPAOUOgYodw1RbB+iwtbNcEeMp/Z4OHKbn+f2ublrQsWtg5XsaithV1Mu+7u1hKIJ&#10;qlzdaKSzJzCOPjgh+taLwRpBZ4uL/g+Q59xMlnkTK3QzQnOs0G9imXqOazWzbDCOUSauZfY0EgjF&#10;qKmRihKLRYnHa4jGG4jUdeCv7cMRG8AW6RcawCyuYfO14wk0Y3PVYxbXcrji2IW8vnpCwUaCgQZ8&#10;/ma8/k68wS484U5c4V4FxFjCw0pBf1tkCFOgX2wbwC7Oaw32YQ4MKHVlvBLI1I0r8EbuZwn2Y/b3&#10;YPF2YvM2obfWUK4JUFLtJ6fETnaJk/xKP4XVEfKrxL2b29A6xdg4utG5RH/9fUQTQ+LYDnSWhBij&#10;BHZvG8FYH7H6YcLxfgKRLrzhVnzhFuJ1MtXbME3tE7T3bqKtd47W3ml6+yeZmdzE3PQOhkd20No1&#10;S6JlirqWSaX2TV3TOKPDU9y8Y4zbt3dx5+YaDoyauXVIz/2zTu7b5GfPWA3t9dHzJh+ffuwBrt82&#10;T2dTA16LUXHM2PUqbLpq7NpKTFUlCqAoz0/WjFFAhkz5VZS7kN6rQAEucl35vSQfq6oEXZkEMzlU&#10;iW2ylb+n9qkU51LqtuStV9xe5uoypa6MVV1G1GMlYNPjM6upDzrpFv0d62qkLmAnaNfREPbSUhPC&#10;bzdgUpejLiuksigPl9WI124W2ypQiT4adZUY1CWU5qwk7tHQ0+DEaSgS91Uo7q9MAUvS6SKhTFVx&#10;LiW5GyjO2UjRxnUUZ6+nJGeDcl65j2ylk0bCpcrCJGRSlci0Z3milbVhCpR+yHU5JlLSWaMtE63Y&#10;rhJjohPLhooSBbwowKayBH2FdNKUKvtpxRgbJPSS0KesWEj8Xi6dM5XYNZU4dVVCFThEq69MupgM&#10;VWWYJMgR4yZhj0Mv9tNX4DJWiGcpHTaVC1BHup0q8FnKxe/imhX54lq5YtwLMFbn4zCUYdfJmjcl&#10;ClwxqkoV0BJwmIj6ZEozqxhvmcLMSiLiIx5ynUtbZhH7W0T/pIvKpq1WtksXzSe/V4jzif4tgBub&#10;vlpZN4sxsIj7cUqoZNUR9piJuC00RL30d9TTmggrx/tsxt94MCND1olJfZP/OyRdOhJ+yFRqMkWa&#10;/Oc8CWX+7u/+bqFH/2fjQnAlA2b+90YGzGQiE5nIRCYykYlMfGXj1/zkJz/gmSee4LUjR3jjxDEF&#10;zKQmlRdPGqccLx++/w4//P6H/ODjD/hoAcxI+CInqOV/7S+hjGzl/ulQZjGYSdfiGjMpOCNTmcmJ&#10;cjmJnppQlxPu6RPyqYn6dDiTmuBPwZlzgGYBCKRDmZQWQ5lDLxxUlAIS6UAjXUvBj6W0FHT5PFrq&#10;XJ9X5/dVpmM7PyXb5wUyEsak68sCM6+/ekiRAmYWlpNKwpl0EJOu9Oef0qegzIK7SllOe39SujiY&#10;WZzeLPleKq6uRVDmYmAmpcXf0mJJsCn3k1BTphRMl/wuU6nMjis1Zg6JZ3eQg089zk9//MOFbzkD&#10;ZDKRiS8rUt+PdGfUN/Qz0d/OjvF65voj3LMzwrGH6jj7TBNvPVXP6480cefOGH1NTmLBEA53I5ZA&#10;v5LKzBwawxCQ9V1GlHozttgU1siU2DaipDUrMXVQbGhVapyoHd1UGBopropQoY1jcjTji/Tijw7h&#10;Dg9i9Q2gc/WJY7rI07USbBxnaHoHjd2bsMcmlIL/RbZBLKEBrp9K8PwePSdud3D8rgDH7qnl6L2N&#10;PLDZxr6uUu4YruaBiUqGmqwYfJ1USVeIZwR1YBJtaBZzZBJ7sBu9NUSlIUqesZtVhjlWmbezzraN&#10;NaZ5rjNuZaVpGysNm1lvnqLA0o/B004w1kRtbR118Si18TB1tVExhgkam9sI17bji8kaMK00NjXT&#10;3dVCvLaBSChMLBwi4PXgdbrxuXwEfBF83lrcvia8wU4cMoWZdPgEBpU6PXrfMAb/EKbgsLjnEazh&#10;EdHKdTkGw9ij47hrJ/AKSVhj8Hahc7agtSUw2KJoTH4qdV6KKu1k5WopK9NjNRix6rU4zXrUajsF&#10;5T7KtbXimE7s/n68Ymyd/i5s4j6dvhYi8S4SrWNCEqpMEKkfFRpTlhMtEzS0zwjN0tQ1R6NQQ8c0&#10;Hd3jTIzOMD2xhb7BeVo6Z2lsm6KxfVoBNNP9Xbz7xAB/9Eof//m1fn52qIf3H63nzD1hTt7m4cxt&#10;Jj56NMKZR9rPm3y8+7abmBzop0GMo8ugxaKuxFRdgaGiFE2prBuTpzhJCtat44rvfocVV11BqQQX&#10;G9dTnpetAIyCdWspWJtFXtYqijaspyxno1hfTW7WSnLWXCck2tWyFRJt9qrr2LDyWnHsWsVdUpa7&#10;nuKNa8X5NiKL5ls08vpFeExq4j47E71t9DXXEbQbiHvtSgozj0lHeW425YV5lBbkUllcSEleDkWi&#10;P6X52RSJcxWL9XzRT11VKS6bAZt0AukqlPsqyRV9zBb9Fspbv0ZR/sZ15K5bQ464j/z1Wcpy7ros&#10;CkXfCjesU+6tOHtjspUAR6hcXEM6bMqkyyZnPdXFEkgJFUrnjoRP2cp4VBXkiW15Sgo4nbg3VdFC&#10;/ZriIirz85TxLFovzpeboxyrlr8XFaIvLUZfVoyxogRTVZnS9wpxriqxT5W45+qSQqpKCpJwSCxL&#10;KKSvLMKskqnmpGunTIE7Eno5dOVClQoIkyBHulkMYlm6f2TaNVkPRyv6JsGJQYyZdLq4zVpsOjVO&#10;o060Knw2E2G3VXHGyKL/Eo4l09uViv6VK+DFqpVOGenUU2PRlivwyFAlzi36ZhDvltJWiftR6vBI&#10;VSi1jHQSVIl1WbfGIZ69vC857l8HMCND/jPXhYrP/0skzyXhiwQSEr5IZ46EL58nHdj/6ciAma9G&#10;ZMBMJjKRiUxkIhOZyMRXOH75yz/iuaef4vChlzh+7KgyMZw+mXzO3SJaJaXZO2/x/rtnFaeMLPyf&#10;AjPSeSP3S6VhkmmfUm6ZpeCMVOo6yvkXgZlPoIxM5/TJZHr6xPviiXk5Yf95wYxUChikIMKFwIyE&#10;F1LpQONCWgqOpHQhyLIYxCzWUsd8Xi3VR6nUPaVrKSCTrsVQ5ouCGan08Zc6H8aka8E1cwE4k/7M&#10;09el0t8RKeXdWYA06e9Sui4MZJJKObmk5Dv+ecHMF3HLyNoy59wyb55YKP5/fEkw8+Kzz3DouWf4&#10;iz/9zxkgk4lMfMmR+o68NcPE64eoi3cQ8NXisIexmJwEnUYawkZaonoaQzqiLiMeqwW3w4/X10Qg&#10;Pkxj12aC9dO4aqawRicwBMcwCpnDMrXXBNaYbMcxBccVF43aPYzKNUyVvZ9yQwsqUyMWXz9mcYx0&#10;25TZBigy91Jo6FSAjt7biy8xpsAHQ2hMATNqzyDbxuO8db+btx8IcPqBKG/eE+SdRxs4+3grbz7Y&#10;xOGbnLx6g4UXdhqYH4xiDfVT6eyg2jNAtX8KXWgGQ2QOfXSTApCqjDFKq+0UqsJkG4dYb5cwZp5r&#10;dZtZIdoVhi2s1G9ipW6GNaYZ8uyzaPwTOCI9RGoaaKiP093ZzPBQN329HfT0dNLa1k5TUz2xaACz&#10;xaJMOuq0arTqasx6LTaLrNNiw2bzY3XEsXpaMft6RH8GMIo+GfwjGCXsWoAzxkAS0JiCsk1KwhpH&#10;bBxzaBSdGCudqw21rQGVWUKZABUqC4VlRvKK1Zh11Wzp1PHkLgcv3ujjzCONPHZ9mNaouO9CIyUV&#10;fkx28Vyj/fgi/XjDvYRqukg0D9LUMUld8wRh8SwC8RFCtaPUNM5Q376ZRNsstS0zSlvTIgHNNH0D&#10;Qn3TdPbMiGOnaWiboq5JnEO6Zpqn6Krx8soeHX99rJM/OdTO+4/U8dGTLZy+O8YL27W8fbeb03c4&#10;+PCJ2vMmH2/au5MBWXvG48IpxtBSXak4NlTFC2AhP5fS3ByK129g9TXLWHnN1RQpkEJo/ToK12WR&#10;v3YNhevXivW15GdlkbtmDTmrV4k2BWRWiuVVYnmFaK9Ttm9cuZzSnLXiOtkUb1glrrFOcZaYKyWE&#10;KFTSmEn3iKzNEvNYCTnMtNYEGO1qoiUeFH0Vz76sKOmYKS6gqqSQ8oJcJSVZcd5G8jauJVf0J2/j&#10;egqz11OWvxGNdKQIVRTkKPdVJlSUs17st1q068S66IuETrkbxLnkPtIdk3duLCSkqhTnrxTHyXPI&#10;FG+q0gJlu6xFk6y1I50yhZgUJ0yy7o5K/C7TvynbVdItI50xhYprRo61VpF0ysi0aSWKc0aRTI0m&#10;WrM4l6W6FJehGtuCO0W6ZSRwUiT2kyBFQhZ5fpN0vGjL8FtlGjM1XrMaj7FaSXfmMamwy/o0JrHN&#10;ok3WrNEna9XIVGOyppAELtIlUxtyK6nLoj6HeD9s+Gx6cYxOqTWUKvgva8s49ColFZtcdpt1eJV9&#10;tDjFeeR1ZCsdM3bp+hHL0iXjkucQkuBHps9Ttoll6dZymTXiembFnRP1Ob82YEbGX/zFX+B2u899&#10;n5+l3NxcBbpIHThwQAEvH3zwwcLZ/v2GvJ+l7vfz3NuFwIz8/4vPigyYOT8yYCYTmchEJjKRiUxk&#10;4iscf/3Xf6FAmZdeeJ5jR49w+s0TiiPg7bc+mVCWqc2USWZZF+btt3jvvbN8/NH754EZKQldFMeM&#10;nLh+682lwczZT4OZt2Q6s1NvcnbBJZMOZk6fkOmcPklllj7hnj4ZLyUdMzL9VWpCXyodziwFZhaD&#10;hBRoeFkBMjLFVzLNl6IXLg5n0kHIYkByIcl9l4IxF9NS57mYUn1KVzqQSWkpELN4fTGYOfKSGDep&#10;C8CZC0EZ6ZBJtZ92yyxISW12SDzPi7tnUkq9B+nviJQCZRbapaCM1BcBM2/Ld/V0UotTm6Xe6ZQk&#10;mFEk0wOmfVMpKd/D2TPKsUrBf/HtJJ0yxxfAzLFFYOZVjoj3+LlnnuKF555mx/atGSCTiUx8yZH6&#10;ngI1fUSiTYT9Qfwe6eRw4DKbcBgMOE0G3CYdAbtJSdPjczipidRTU9tLtGGcmuZZwo2zBBtmcdRM&#10;KlBGOmeScGYcW80M7rpNOOOzmELjVDtHULlGULtHKLX0k6tqYWNlA7nqZkrMnZRYeiky9VBu7Ubj&#10;7sMeGSLYOCXOMY1BnE/lHcXg7+eGGR8v7S3htVuNnHkgzAdPNvLuI3FO3xfm3UfjnLnXy0vX65nv&#10;9+MIdWIKj6H2dKH1D6ALz+Kun6euezeG6LxYn8cYmVXcPNU6H3qTj0pzPRtNI6zQb2GleafQdlYa&#10;t7LGtJm11s2sd+xgo2svOa49FLlm0Xh7aWjpYXJ8mKnxIYaHZDH7bjo62mhuaSQej+FxO7GYDRj0&#10;GixGPWazGaPRikrrplobRGdvVNKQyTo1FnGv1vAkJjGOEtDofIOKk8YeHsAcFJKpzsR+tsgI1sio&#10;GG8JZvrRydoyzmYFzFTpPBSUGsgvqqbeW8UtE2ae3efl0H4Hbz/UwIfPtPHhYxHO3B9iW58Ds8lD&#10;lTqI1hjD5BB9EXJ4moglhqhrnSbWNE0wMY6/dpRw/QTx5hkSrZtp7t5K1+BupY00ThNuGCPRMk5b&#10;9wyt0kXTIdruOcLy2JphoSH8djddhsu5q3s9x/eb+MNnW/no4Tpek32728fPX+7m9F0BoU8muqX2&#10;7dpGd1sLdSE/IYesMWNQJsdlrRQJBiQwkLBBqZ1SXqwUwK+SqctkwfwC6e7IFdsktMhRAERlXjbl&#10;ORsok6nAcjdSnrteccTIWjMV+Rsoz5Muk3VKOjOZxqwiLwtNSTa6sjyloL3fpCJi09FTH6A5Yqcp&#10;6mWgu4WxgQ7Ge1torw3SEPFgVlcqfakskinJxPXFsnSqyNowhTnryZcuF9EHCWnKimRx/iL0MvVZ&#10;uXSZ5KKrKEFVXCD6lKPAF5mGTKmBI+vjSEAiAZG4f1krJlVfRqYdk5Jp1+S6LPKvq5R1d4rEfmXK&#10;fjIlmdxHSQlWJdOVJVObyd+Sxyf3k8fKdYuqIlmbRV+t1JiR4MWmkTVoZD2achwyRZn4XbYhu464&#10;26KkM5Ppw+Rx0rEigYhRXYrNkKz14jJUKhBGgpmwU6ekgFMkxlUCGrdQQKx7zBq8Fi0+q1zWKsBG&#10;1oYJe6xKrZfWRIR40ElDzEdjjf8cqAl7LPjsRgJOcxLiuMzEAzaxTa+4XWTdHwXgCMm0ZhLUyOsE&#10;nSalfk3QlVTAaVTOJRXz28S5rcq5ImI9EXLSIvtQF/pagZlUvPzyy2RlZZ37Ti8m+c9yMhXab9L4&#10;XAjMSPj0WXGh+jQZMPPFIwNmMpGJTGQiE5nIRCa+svEr/vt//zteO3qE5w8+gywsLkGInGxOBzNS&#10;qYnmd95KTiZ//NF7fP/j88HM+++cTQMzpy7qlknBHqnPAjPpxf/TJ9xTE/GpiflUofgLuWY+D5g5&#10;fCitrswS4GIpyJFSOgRZDEcWKwlYnlT2XQxePktLnSt9++LlVJ/StfjeUveXri8EZqQWjaXUUmBm&#10;MaSRuiCcSUk8RwW4ieebDmPStRjMLIY0XxaYSdVDUmoifQaYSddSYCb1LUi3zPlgJuWYkWDmdXEv&#10;nzhmXnjuIA0NCb797W+f+5fNDJDJRCa+vEh9Vw0NHdTWxIgH3dQEnIQ9NkJOCyGXjYDDgt9uJuiy&#10;Ew34qInUURPvIpoYIVQ/RaBuCk+taBtm8Ihle2wcS2hMAQvO+DTuxCactXM4ajdjrZkllhhgZqCd&#10;uYFm2pvbMft7ydN3s6GynuzKWooNbVQ7ZbH+UWw1k5jDMkXasJIiTesfocQ+RJWjnZu3RHjtDi2v&#10;3abj5X2VvLSnktduMfPWA2HeejjER08leGRvBLPNS6W1FUNoHK23D2NoBJvsT2IeZ/0W9JFNVPlm&#10;0YU3Y4yK9cAEBk8nenMQtdFPibmdjbY5Vtt2s8a2h3XWbay3bWGjBDOOZMqz1abNXKceIUvVRpm5&#10;Dn+knvb2dkZHhhgbHWKgv5eurnYaG+uV+jQulwuj0YJGZ6as2kZxlYsKTRC9vRlrsBdrZBhbdAxH&#10;bFosS0Azisk/gCPSJ8Z7BHNQjI+QTezniI3irBnHLva3iDEz+gbQONtRmWooU3vR6s00eErocWdx&#10;+5SVJ3f7OXlfEx8d7OdHLw7y4RP1fPhoiLfucXLjVACTJYzWksDiasZob0BjjCqQxh7owREawBMf&#10;IZCYINowTbxlltrWOXqG9tAxsIua1s34ascJij5KkDMytZvekd3UtMyId2USb3wcb2wIX7QPu7h3&#10;87rfw5/zn5hyXcmre828e0+Mo3ud4llaObzPwvO7dHz4SPi8yccd89P0i7FsS8RJSDjjtOIyaZW0&#10;WcnC9MkUVzK9mKyPIiHDJ8X9JYzJVeCNhDNyWdaUqVQgjCz6L10nEsbItGcSziyAmfwkqNEUi2NL&#10;ZPH/fGyyToqqFIe6hKHWGp68+wYeuGkb472N7N+9Tfz/+cvceuNuwi4zJlUJGtGP0ryNSkoymfJK&#10;whlZuL8kPwlmCrLXCW2gKHcDZRIelRdj0lYpDpOq4jzFYSKL+EsQoy5OOltkDRxZb0bWn0nBFAW2&#10;lBUqbpiUy0Vu04hrasqKlLRkUqn9pHNGLkvoImGNbFPHScnf5bnleEnJbebqcmyaKiXFmLm6QoxF&#10;BU5Z40eMuaKFVGReYzWNARcBi05xxpjV5RjE8zGpknVczGJfCXfcxio8pupz8ls1hBx6gjY9XpOa&#10;gFVHxG06B2ak3CaVkFqp8SMBTCLipSkeVAr/N9cGaawJiL9nHuqjPhJRLyG3WfxtcywAGhPt9SHq&#10;Y0G8VnEd8YzkdllnRkrWA/KLawccRuU4CXAklJHLYa/4uyj6ItcDTgNRr5V6cc32RIiO+jB9bXVf&#10;SzCTCulq/iLpzSSc/qoU8P/XhPzn0qXu7/OkI7sQ0JIA67Mi/T9YStfXNTJgJhOZyEQmMpGJTGTi&#10;Kxv/xK9/9b84c+Ykzzz5BK+9cpg3j72uTBJLMLPUZLLcJtsP33/3U6nMPnj3Hd4+k0xnJve5EJhJ&#10;pUdLSU5oXziV2QlSUOazwIxUCsykoEy6FDiTBgJSyymIkCr2fyEwk66lYEe6UmDkQkrCkyQ0Sd+W&#10;rgtt/yyljruQFvc1dU/pEOZiOh/OiLH7DDAjxzgd0KQr9QykLuyeSUKZlCSckc958bNPvQ/pSn9f&#10;UlIAzRIumvR6MxcDMykp9WYWgZl0pb/jUqlvKbWufAtim/xeUkBTpjFb7Jg5IfoowczRlw/R0dbK&#10;t771rXP/kpkBMpnIxJcfqe+rrbWNpvoammqD1EfcykRjQ01AmbhMRPzURYPURiMKlAlHZQ2VYUKJ&#10;SUL10/gTM3hqZwg0zOFLTOGKTyiptdy108TatxJo3oK1Zg5XeJimkJ9bhwwc2WPkpZ0GztxXwxM3&#10;tijF8UttA1RYuyg3tVBl68AaHcdZN4s+OInKO0G1Z4Qq9zAFxk7yq8Oifybu2eXl4G013Dal5oah&#10;Yu7doufZ2+I8cUsNO8c9mPQ68ktNqG31qH0jqD3dWMJ9eBtmsdVtwiz6ZYrOoQnOUuWfQRPajCG2&#10;FWNsC4bgFBpHG2pjEJUxRJmtjyL3VvJc24S2kO/ZTq57G7lieaNtE2s0gywvqefKbC+XrVazKqea&#10;MpVZjFeM/r4ehgZ76epso662hmAwqBSxjkRiuH1R9JYwanMdekenAmCcYgyd8Uls0SkxlpO44+NY&#10;QxLIDGKLDCpgRoEzgQHFNWOPjGKPjorfRsX2UTSuXspMDRisIeb6bMw3bKTTvpw227WMh7J48Xov&#10;P3hukHcfa+H0vQHevj/Iuw/5OHu/m12TdWgtdZicbTiCvTjD/diDPVi8HZg8XWjszejdHUQbppQ0&#10;Zo1dW6ht3UxtyybibZsJ1E0Qa54SmiEqVNO6iWjLnALxfDXj4j0YxBXspjbexmC9jWD5FUQLv8Hm&#10;0DXcP1TKy3scnLq3juO3BTl6o5lTtzvOAzPbNk0x3NdFY02EuqAfv92Kw6DBqqnGrlPhMmqTUEG6&#10;O9SVClioKsxWYINSyF9IghpFYrlatMki/xspXwA0FXkbKM/dIJaTgEaCmdKcdbgNKqIuE9qSPKyq&#10;Mly6SlpqPDxx/y389P3TvH/iMPfetINdmyd47pkneOHgE7TXRynOXo2hupi2pjri4huQqcfKCnIU&#10;KCMdMhLGSEnHTIlYly4aCW6M6gq04l5kGjLpWNGWy8L8eaiL85V7SgKnJGSS8CQJUGR6MglhkqnI&#10;pGsoBWBkijOZ+kupnyIdNOJ80iGTAjoSzEiwpStPwhqd4jiS1xJ9yl5D0YZVlOWuVVw2enFOU1UJ&#10;FglpRD+tqnJlTKQsso5LdQlOMT5NIQ91XruSgkxeW1+VrAejFNOXAEdx31QprhkJZXwWtSIFzNj1&#10;+K1aBdRIUCLBTFIynZhsxX5Ok5K2TKYRa4j5FRDT3hCjpS5AIuymtS68AGwkvPFQG3Aq7hfpeFHA&#10;jLiGBDNRcY4av5OYz4HPZki6ZcT2hPh7KEGPdOWE3WI/r02BQfIcEtQkxN/K/vYGJgc7hTqU9usM&#10;ZmTIgvzSESML9qe+28+SdIf8ewY0su9L3ZfUxe5Lpjpb6piUZKq4i8VSx0h9XSMDZjKRiUxkIhOZ&#10;yEQmvrLxa+V/P/74YwXMvPryIeR/lX9GTjyfeUvojCI5eZySMsH89mk+eO8sHy04ZRQw8947ipSJ&#10;5tMnlfRMi8GMnIi+GJhZyjGjuGbeSKYxk5IF25WC7q8fPW9SXirdLSOVAjLpy0dfOd81I3XkZemc&#10;eYFXXnyOwy9IKCMl3SJJpcBFuhbDjcVaCohcSJ8XqCQl9nv+iQVd/JhUPxb3TWqpe1oKwqT0aafM&#10;p8HMq2IMFR0Syws6KtYViXFeCsak62KumWNHxXNMaeH5Ks/99VcUnXz902BmMZBZSotdNBdyzCTf&#10;yU/DmbckVBHvuwQri8HMYklomfqGlO9IthLsyHO/Kd53pa7McQXKSKVg5NFXXqa7s+M8h8z3vvc9&#10;tm7Zony/mchEJr7cSH1nHW0dtLc209JQQ3NdhCapRA2NtTHqa2qIhWNEIvUEIu0E48ME62eSQKZu&#10;BocCD6aVZVd8EletUFwCGrFNumXiczTWNbK9XcstXUXcN1LM47OlHNym5pUbrBy+JURdtJZyez9G&#10;WezeO0C5qY1yc7tSc0btn6baIzVJhXOEAkMbBdV+1FoDbocer1WFTVuKRVOE01SCx1yGrrqI3JxC&#10;snPVlFY6xLkaqXD0ovF2iP4MEGzehL95K+6GLTjqNmOvnccc34I+PI8uIuHMFkw12xVAo/OPone0&#10;YLRFMDrjqNxdlLonKHRvJtc1R55jlnzHDBsMQ6ytbGRZrp3LVpby3Wty+f3L1nHZtdms3lBKlcaC&#10;x+cnFAoSjYSI10SpT9TS1JgQbYLaRCOhWAee2AiO+Cy2mnlsMdE3MX72mlms0Uls0j0TGUMW/jcH&#10;hxRQY/T3Y/APiHYAQ2AQvW8IlWsAe7iHe28ZYO9QCQntFTTpl9HnW8v9m90cvSXGx88OcfzuWuUZ&#10;vPdwDd9/up4fPRnhw4Md4n1optLYiNHdiUWmT4sMi/MN4RCtNSjP3S/62Y832kegVjqnJomJMY13&#10;bCHWMkewYZpwo3TUzBBvnSPSPEswMSmOGcURFn33dtHZ1c/xF2/gwM4OWjyl1GuuYtB+JbsS63hg&#10;XM2zOx08ulnNvr7K88DM7m2b6etqp0m8mxGXA4/JgMdiJOSyE3BY0ZYVKWm+JJiQxd1lei4JGyRg&#10;kIClqihHgS8SykiwobhORCu3lUsgIyQdNBLgSCgj05rJ2jKF61cr57CoxLnEObQlueLaKvZsmeD9&#10;U0f50XvinwmPvsSzD97B7k1j3LR/N3fdup+Y14LTUKWkzJqZGGF0sHcBwqyncAHISDhTnJ9NRXG+&#10;AmFkYf4qsWzSVCqF50vFPjL1mUxHJuGKvL9karVspU/nYIyENOJ3uU+qsL6EMql9pJJOmSSUkQBG&#10;OolS6cvOpTeTQEeCGbG9ODuL9dddxdrll7NOKHvV1RjKskmEHBgqC8Q4rkcnrmtWIE1pslXgTJky&#10;Pq0xHw1Bp+JykS4m6ZiRbhmLVhbQF5KpzTTlCpRJwZlUWjMJZFIuGo8plcZMu9DqcRll0X4Vsr6M&#10;BDOyjXhtdDbV0NEYoyHqU8BMm/h71tkQozHmp6U2QDxgF383tIojRtaHcZq0+G1GAuIZBRymcw6Z&#10;mN+uwJz6qJ+Yz06N36a0Elw3ivuSacsGOhrZPDHIpokB5icHmcqAmXMh7/+L1J+RkoDmjPj3sX9v&#10;IWsgXghESVfLhQCLdAwtdUxK0oF0obgQ1JH9+LpGBsxkIhOZyEQmMpGJTHzF4xe/+CNeeO5ZXnnp&#10;RRQw88ZJ3j4twcwCnFmYSE6XBC4SzKTgTArMSAAjf5dg5v13zyr7vf9espXbpNJrbsh95aT1Z4OZ&#10;hclz6XRYADOpCfh0MCPrynxxMPO8UiNFgpmUPgE0zy4JMZaCHOnbFkOSL08SzKRpyX2SSvUjvV8p&#10;pd9LShcCMil9JphJKQ3MvLYAZl5dNObpuhiQSWkpMKOkNUuBmWNHePNYEsacXGgXKwVhlPdnQalt&#10;EvhdGMpIXQTMLLhdJKBZDGMWK/0bOiPe+TPp77tMX5bmlHn9yGF6OjvPAzKXXXopA309PPvMU/zs&#10;Zz9b+IIzkYlMfJmR+t4a6pvp7+mjW3yHne3tdLS109rcSnNTO/WJDuoSXcQbpEtmgmD9HN66OVwS&#10;HkSnsIQmFTDjltvqZD2ZWUX22AzWyAydjY3cPaLi0C4tL+2x8cw2A4f323npejt3DRVzoDeftogH&#10;jWcQg0/ChWF0niHKzB3kaloosw6g9k6hC86hC0yjdvejtdVhtbswmwxUlpdSVFBEXk4+Bbn5ZG/Y&#10;yIpV2azIKmFdvpHC6oA4RwcV9g4MwT7c8h5atuBr3oarYSuehm1CW7HVbcUY3YwuNIehZgvm+DbM&#10;NVsVB41JyOAfRmuvR2fxozaHKTK1kmMdZ4NlhlzHHOuNo6yubOLafC9XrlVxdVYVl11XJiQhTSGX&#10;XFvMZSvLycrXUa1z4fWHqa2N0ZCoobmxTox3Qox3PW2t7WKse/HVjilAxhKbxyL6Y4nNYQ1PYRVj&#10;bg6NYwqOKsX/Db5+LKKVwEOuSwdNtaOP+bkJTj/TzXx7Lvq1v4t69e9Qp76Cl25p4AcvTvHGPXU8&#10;v9vGKzfaOXWXlzfvtPPBQwF+9GSU5+7qJhjvQmXrQOvuQ+8T9y6k8sp6NmOEGydp7pqhq38zTZ3z&#10;Su2ZqNhW1zJNQ/sszZ2b6ejfRkffFurb5wg1TOOpGcMZEf0MDWDy9uAKdrB91y5mN22iu7uPumiN&#10;klbKY1ChKStBW1qEXVeNplp3Hpi5ef8uhnq7aI5H8VgMRH0uogEvdoMaY0Uu5op1aAqzKM9ZQd6a&#10;ZZTlrlNcI3lrr2PjqqupyF+nFOqXac1SDpqUU0bCmoq8BdeMkHTJFK5fRc7qaxVlLb+ClVd9T1nO&#10;XX01hRuW09kQ5sn7b+eNwwd58fH7ePK+W9m7ZZLp0X6u3zZHe12yxkxnU5zxkT4a6mKUiHMX526k&#10;YGMWuRtWJyGNuFZlcW7SJVNRjKq8EKu+WimUX7hxLSV5G5SUZaqSfKXGjCzqr9TLWUhpJtfL5Hmz&#10;11KwYRW5a5eTL+65RKxLN1AyFVm+co5zEEesS0iT1AKMKS9SfpPp4HQVhaxdfiVXf+/3WXap1DdZ&#10;ceUl5K66AkP5OjauTMKaYnEPqiJZdycfkzjOrqnCpk1Clnq/jdaYl7jHhlWTTGGml7BMumrEumwl&#10;sHEbqoUqceiSkMZjTLpo5LpsfTKFmVmL36JbgDNqBXjJdGZBmVZMASpGxTHTEAvQVBNUnDKNopWu&#10;lo6GmNjmV+CMrAlj0chaPEWYxLsg3TsVRRtRleZgFuNvl30R5494LUJ2JfVZ0GEQ76dGqUfTWhsi&#10;EXLTLZ7pzEg3e7bOsH1ujC2TQ8wO92TAzKKQoKW0tPTcN/x5JIHOv7fxu1CtGCn5Tsh6Mz/+8Y+V&#10;faWL5mL7pyShzoXG4ULQS17r6xoZMJOJTGQiE5nIRCYy8RWPv/7rv+bll17k0PPPc+Loq5x+4w3e&#10;OiXdMhcGMxLAfPzhe4pkOjMlldl77yQBzNtnlN9T61Ip14xUyjkjlTpfKpWZMtmdPlmtwJnXRZ8W&#10;JtXTJtrT3RESyqQkJ+zTYUxKSq2ZhXRZUhIKSAdHCsykQ4bzIc2ngUUKZiwFPdK1GJb8W2qpa6b3&#10;JV2p/kstdX+LdSFAkw5hllLKMXMxp4zUZ8GZpcCM1InXDn8KzKSAS/q7IrXYHZOuVAqziztmkloK&#10;zFwIwiy1LbVdwpzTaeeVkObNN0/wmnh/u7vPBzIrV17H5rlZXn/lMIeeO8hzB5/iz/7sTxe+4Exk&#10;IhNfZqS+O687QENtC0ODE4yMTtHTO0pbxxDN7eM0tExQ37aJ2tZ5Qg2b8dZuwh2fxVUjHTIzOEXr&#10;TWzC37AFn1T9PK7aWSzRWWJ1fdw+ZuK5bWoemyzj5tb13DNYwpEbPRzcYWVb/Ua2169l2J+P39eI&#10;zj+M2jOI1juIyj2opDcr1PdQbOwTv03iTGzBLq5pD/XjCTXj9obQaPUUlVSTk1/FxtxKsjaWkZVT&#10;TW6ZjRJ9HLWrB5VnHI23D3u0F2/dCIHmrQRbduFr2kGwdTfhtj34m3fiatiGNT6PuWYeQ2wTJtFa&#10;6rbjqN1KXed22vrFvYXb0dtiaEwBqq11lEoXj2cXG+1bWasfZY26l5Wltawuq+PawjDL8nxCAaW9&#10;OsfHZescXL7OxvJcB/nVPizuOHV19TQ1JGhuqKWuNkqiLkZ9XS1x8Uy80R4x1hNiTOewxWYwRaYw&#10;hycxhSWcGcHgS7pnpKvFEhxWtlU5BujvH+GunQ1sH3HhLl/GaKyA+2YtHL41wccvzHDy3gTP7zTz&#10;+GwFHz1eyw+fiXP6diuv7q3iR6+OMDE9gcreg847hNY/RrV3DJV3XPRhkkjzNB1iLIYnr2dgYj89&#10;YzfSO76PvpGddIntbZ3TtLRP0NwxRbxpEl98DHtwAFugH5tMw+btRm1ppdzQQrm5kzJjJ0WaVopU&#10;CQorw2QXWMjJ1VJeaqai3HQemLnjwH4GOtuI+TwEpEvGbcdYXYxXs5E6cxa15jX4q1bgLFmGqeAa&#10;KjZcSfaqy8m69lKy11xDecFanPoKNCUSbmQrAEbCi9LsdcnC/6KVLhnpnJHb89auIGvZZaxZdikF&#10;WVdRlXMNJeuuJH/N5ZRnL6Nk47XY9OVMDrTz5P138M4bR7nzxp30tyXYPjvKcGcjiYBDATPtDTVY&#10;tFUU564lZ81yNq5exvpVy1lz3TVcd/X3yM5aphT6N6vLMGrKhSrRlBVTsHGdAmYkgFGAkiz6XyD6&#10;r7TZlIj+Fop+b8y6jrysazCUrMCjycJRtZbqvBUUrFsu9llHhbxfCWmk86YkXwE70jmTAjWqoiS8&#10;kaBGQgtZb2fFFd/lyu/8nmgvIW/VJUQ019DrWs1IeC3doWJi9iJ0pevENVZQmpOFURwnwYxd9F3W&#10;mAlZdXTG/bREvbiMKvTSvSTPvwBnFDCjrVQcNjL9malawpIiDFUFWFSyzk2+2F6MXVsmnpsENNJF&#10;I1PWVeEQ69LlEnKalfRjLotWqScT8zuoCbhoq49RG3TTGPXTLCFNzKekLJN1bczi3OrSXArXX0dF&#10;znKCpmzijjIcukLRvw1oK/KV9GsOoxq3OK9Mpeaz6Qg4DNR4bUTcVtoSEQXMbJsZZXqkR7wDncwO&#10;92bAzAXi0UcfvWBNlAupr6/vM9N5fVVidnZ2yXv410q+TwcPHly4StKJtH379iX3lZIQ7OsaGTCT&#10;iUxkIhOZyEQmMvEVj3/8x3/k6Cuv8OKzBzl+9FXePHFM+a/5F6deSte7Z9/iow+SUOZcOrP3kyBG&#10;whfZXgjMpOBM+vlSYEbW7UifBH/r5AKYSZ9IX5h0Twcz6XBmKTCjQJk0MJMCAhIYvHLo+SV1WOql&#10;fx2YuZDS4ckXVfrxqeX086aWL6R0KJOupe4zpXQwsxSgWQxpFteZSQczS0Gai4OZ82HMYkmXlHRM&#10;yXdgMYxJVzqIWazPC2bSocx5YEZ+L+I9TocvqfXUtnMOMbGvLPQv68mkO2akW62vu4vvpAGZVStX&#10;smV+Mydek+/3q0odqJeeO8jzB5/mr/7qLxe+4ExkIhNfZqS+v8aGThz2ALFIM0NDM/QMzNDSOUlT&#10;xxxNnduo79hBbdt2wk1b8NTOJaFMzSzeuk34EpsJNm4l3Lxdab1i3V4zR33bJLfPeHhyppgj+8w8&#10;PVvFQ6NlvLjLwok7gpx9sJ7nxfLjm9Q8MFbK1qZqAv46VO4hql0D6P0jaAOTSgqzcvswhYYuKh2D&#10;GEIzWGPJNGru+ChV5jgVpjoqTQkqjXVUm4KU630U6uLk6xsocw6h8k2j9XRgDbUvgJntBFp2Cu1S&#10;wExIyNe8E0fdPKbYHPrwHOWeKXTeYepqW9k6GOfkowP86ZmtHLqjjft3t3PXvmE6Whsw2kJoXG0U&#10;OGbIdV/Pesd21pun2GiZZK1hhNWaPrJ0Q6xR97Fa1c+Kyk6Wl7dwZX6MqwpqWVXVTp6xB4O3B0+w&#10;kVAoQlgWtQ8GRBsgKNqg2BaKNRKo6cUeHlacSqbwBPbYOJbwCBrPEBrvCDrfiBi/USqco6LvI/hi&#10;g5hdrdgtbu7eHODV26O8fHOUY3e38MwOO0dvDnDyziDHb7Xwk2cTfPxklLcfDvKTE5sZnZxG5erH&#10;EBhD65+gyjMu2klxzSmCDVO09Gyid3QXfaN76RneS//4DYzO3MTI9H76R3bS0buZeNMorkA3Rkcr&#10;enszWlszemc7BlcHRlcXRmeXWO9GbeuiytRJlbGVSm09VeowKpUfg96PzeJfBGZupLOlkZisL+Oy&#10;4zYW0WBfT7sri3bHaiHR2lbTKZYjlVegz/498pb/J9Ze83usvfZS8tcuR12Sg6GiUIEcEsCU5axT&#10;3DHFG9ZQtH41pRLUiPWCdatYdc1lrF72XcrWX0pQtZIWWzb+iuVE9WuJ6DeiyruW0o3LKM9fSV97&#10;HSePiv/vevoR7rl1H7ffsJP2ugABm476sJe2uija8gLysq5CnXsV1pLl2IquwVp4Bf7qa4mbstAW&#10;rqAsNwu/Q4/HZqCquICijeuoLMyjoiCXsjxZCyeHMiHZSuWsXcXKa6+kYO1lxPQraHOuoVXcf493&#10;PROJYnrCBVgqsijOEfeVv4FKcd/qUll7J1cBMRLKKCnMSgsVeCPTm0mHTfbqa1l26be49rLvsPHa&#10;bzMQyeH24QIeGsvl8D49r9wW5+hjO3n0jnlaolYxbqupzF+vpI6T9Xe8pmrCNr0CZlqjHqWIv3TM&#10;SDAjU5qlXDOyzowcl+ribHGf66gqEmO/YQUl2StFf7LEPa5DV56PRV2i1J9xi/Pa9ZXYdVVE3BZk&#10;yjFZJ8bvMBELOJSUZgGnmXjARVC0dSG3UqQ/HnCK46rRlOVirMijMm85ptJrGYiVcGDcw61jAfYM&#10;h+iPq/CK90qmw5Op8GyGKlwmNU6TCqexGo9FOmfMSkqz/rZ6RvvaGOxqYqCjgenB7gyYuUjIlF8S&#10;Knzzm988901/luS+EnrI2jVf5ZD39kXB02J9Vl2erKysJbenS8Ksr2tkwEwmMpGJTGQiE5nIxL+D&#10;ePPECV569iCy+P/J46+fS8sk4YwyqbyoLowEMxLGSDijtAuAJpW2LAVmUutLgZn0c6Y7Zs5NeisT&#10;1kkwcx6cSXNDyMn4VCqzc+nMFsBMSulgZjEQkFoKykh9HjAjtRT8+CwtBiv/Ui113vRzLv5dKr3v&#10;6VrqPlP6LChzMTCTDmcWQ5kUKFusdDCz2CWTLvmsU0AuBWdSSocyUv96x8xCwf/0d/Qijpl0pd5z&#10;+V2livynwEwSyHR/Cshs2zrPCdG3E8deU/aRYObo4Zd54eDTvPDcQf7H//hvC19vJjKRiS8zUt/h&#10;cEuUlvpm7LYwgWALrV0zNHfO0dC+mYaO7dS2byfasoVAfdItI+VLzBNs2kqkZQfR1p0KmPHXzys1&#10;ZSyROXZtGeboLTpu61rJU9MFvDBfxpF9Bk7dGeTlfU6O3uTm6I12Xtiu5bHpSu4ZzGd/VxnN9Y2o&#10;PUM4ayfR+8ep9oxhCM+g8U0qac2KDF3i93Fs8S0YQ1OU2XsosfVT5hykxNpJvjbKBlUNayribNQ0&#10;UiH21QXGxbm6cdQM4W+cJ9C8C0/TTjwNO8TyDoItO/GJ1ib6bqvdrNSX8UQHmGq2cNdgKa/eYOeN&#10;2ywcu8XMK3u1vP+gm799Z4Kjj4m+2WOUapyoDD4Mvl6KvfNku3aTH9hLrmc36+xbWefYxVrrdkWr&#10;DDNcpxllRVUPKyq72GAS/fbMst48S7Z1lmLbEAZPG75AjFAoRDgoa9KECYeCRMJiPVSjABxPtBdX&#10;TKYzG8cYnFDGSBecFGMyjUGMi6zz46kZp9TYhdbewk1zNczGV/HEFj1Hb/Vy92ARj81qOXyDjYNb&#10;ivjosSAfPlPPh4dHOPzULjr65HOewq24n2bQi3NLt45DOqTqJqlrm6Gtbwsd/TvpGNhJ5+Auekb2&#10;0D28m/b+LbT1ztPUNU9N8wy+6CAOfw9md6cYr1Y05kb01ibMrnYsnk7cwX584RHRDuEL9hEIdeFw&#10;t2K2N2Kx1Z4HZm7cu532hlrCXjcBu46emjIGQ+vZ2avnwLSfO8ZtPLLFw8G9EZ7aXcP9cy4mYhtx&#10;Fn6TwlW/T/Z1l1K04TqlPkpF/gaqCpJwRoIYBcgIFW/IUlwzuVkruPp73yT/um9Rb1jOZKyQ0WAe&#10;babVTIQLGfQVENdvwKveQNBaQmudj4fuuYMPz77JY/ffyR0372a4p1FJvdXVWMvkQDfq0jxKs75D&#10;wngdrZbraNZeQW35t2nVXcqg+1rihmup2HAFAVs1skC9pryYkpz1VJeK/hbmUZC9TkmDVpyzgbK8&#10;bAqz17N21QrWXHsJ9dYsbhnSsK+7iN2tudzaV85Dm+zcPW1lc3MpUaOsnSPdN7LWTi6qkmQaNAln&#10;ZAozQ2WJAiM0oo/SSZS14iqWXfYt1i/7Fq3OLB7cbOWJTYW8fsDM2/dYeeseD+8/NczHr97Cqw/O&#10;MFpvoCpvtRjPdTi15WJMtMScBtqiXtpjXmrcFqzqCsUtY1TJWjOlSo0ZU3WxAsukg0VdmiPudzmG&#10;4mVEdCvodK+mxrIGU2U2hqoiLOpS3IYqHIZKBdBIx0xt0CXGSgIZCWkcBF0WBdJIF43bolPSj4Wc&#10;RoJimwRC6pJsBag12NYymSgT4xPgtmEr9024uHvKz4ExN7t7zDR7S9GX5WLVVinpzSREsoj7chir&#10;cZlUCuxpT4Tp62hguLeFke5mJvo7MmDmc4R0wbS1tZ37rj+PJPS4WM2Vr0Lce++9S/b980pClS9a&#10;l2exZB++rpEBM5nIRCYykYlMZCIT/w7inbfO8IIEM8ePcVIWHX/zjfMmlReDmbNnTyvQJVVjJiUF&#10;xizUlpHLKdfMeWDm7CfpzM6d7zPAjKwz8/UCM7J+TEpL/Z7UUudNP+fi36XS+56upe4zpa8qmElB&#10;GfnM/23BzAkh6Zj5/KnM0pV6zyWYSUGZY68vAWRWrWTn1i2iT8eV71BCmXQw8+rLh3j+mafEOB7i&#10;n/7pHxe+3kxkIhNfZqS+x+1NuWyqK2aiyYvHHsTiaKCueYbmrp0k2ndQ07qVcOMmBcz46+fE8max&#10;bRt1Hbuo776eeMceBdD4E5uxRWcxhafZt2cT//WDnby0X8dDQ1k8O5fLqTvMvP9IhI+eaufsA2He&#10;vMPOy7s1HNxcwdNzxTwxtY4nd5no7u7BGJ5ALYv/u4eU9Gb64AT60CyVzkGKDR2UmXuodPShC45h&#10;ik6J38YotXaQp29go7aRdVVxCowdqHyz6P2DGEM9OOtm8DVtx92wHVvdNkWyxoy/aQfexm14G7bg&#10;btyp1EzZP+TgobF87ujJ5aHJap7erufBqQrunyjh1L1u/uRYNx8cbKG7vYlcbQfVpoTintFawpTb&#10;uin072Kj9xbWuW9inWs/Wc4bhG5klXUv1xm2cp1uhhXaKbJMU+TYZ1hrmmWteZ6Vhi2sMs6TYx6j&#10;0tWN1dtEIBSlJhqmJhYhEg4TDATx+4PYXSGcvjp80V4aOrbSObyf7tEb6B3bT//oHnoGt+OKjGBy&#10;t/Ps/TM8ti/KnVNGnt/n5pVbQzw4qxPLNg7d6uOhvY3Mj3cyNjpKR+8cda3zNHVuFc9/K6GmeTyJ&#10;TThr53DUzuAS8tVPERHjVNMyJ96FOeo7ZsX7spnm7k00ds6I/sxQ376Jujah1llizbNEGqfxxkaw&#10;+XrQWZup1NVRoqqh2tiIVjw7nUPWnxHP2tlDtbkVs7Mdb6jrPDAzOz5MYzxMZ1MdbVEzU80qtrar&#10;eP5AN8cfHObUQ4P86KXNvPdYJx880sQHD9Zz7ECMe8d1TNQUosm7ijXLLqEkO+mMKc9JFvhXlLNO&#10;rK+jZMMaCtZdx+plV7Bx+aV4iy+ny3wt8/UlzMQK6LeuZF9LOTe0VtFjXUuzaT2DNSpqPRXcuGcb&#10;P/vxD3j8vjvZNjOspDTraqxhuLeNjsZaqks2otnwbRK6q2lQX0Zr1XeI5f82wZzfoq70G3RbxfXK&#10;v4emeCU1Pgsuk44i0U9tVSnVpUVJIJOfQ2nuBmV5/ZrrKM7fgFd1HdubC7l9sITb+nO5eyCPewaK&#10;eWTWxOM7/NwzpWcukYuxVNx33noqCrOR9Wb0FYVKOjNZY0bCGaXWjFiXqc/WrrxGSWPmLL1C/I3I&#10;4dbujTw6voqDs2t5dPAKnhi9hgf7ruaxyUJeuTHIodt76a81UZGXpaQlizmNYkwstEa99DREROvD&#10;bVRhlG4ZVZkCZcyqcnHNPNGPfKW4flXxOqxl1zDgX8N8bCUHOjeyvzWHiWguneEKjJUFShoyu64c&#10;m1ZIV6mkGZNF/yWYifqSYEYuy21us5agw0jUYyUktpu1VYRdRrT519Af3MCeHjO3TQTZ0VDIrrqN&#10;3NBeyr62Eu4aVvPYvIvZViM+SzU+cQ2Zcs0h+u80aRT3jFc6ocS9DXU3M9bXzni/0EB7Bsx8gZA1&#10;Vz6rAP5iyfFNT+31VYsvej/pkgX9Zf2ZpX77PJLwSjp3vq6RATOZyEQmMpGJTGQiE/8O4q0zpzn4&#10;zNO8IQuPnzjGmydPXDSVmZQELueK/y/UmElJwpl0MHPOOZMGZZYCM6l0Zp+AGekqOKZMnks4o0yk&#10;p4EZqdREfDqgSYcz6SnN5ER/OhiQSsGDdCiTXmtmKVCxWC+/8CWnNXv+iU/0BeDMUtuk0gHM4vWl&#10;7mexPgvKSJ0bu0VARo5xOph57fCLn+gzoExKi2vMyPRl6W6ZVDqzdKXDmfR3Jh3IpHRhIJOu4+K9&#10;FN/FIjCzFIiRSv9+5LoEOFLHXz9KT8+ngcwOBcjIdz0pxb32ehLKSB1/9QivvPQizz3zJGdEP371&#10;q39e+HozkYlMfJmR+i63N6xjZ8NabuooYLTWitUSxWRLEG+eo7FzJ/XtW5WJekVtW0h0bKOhaydN&#10;PXuErqeuc7cCZjx1m7DHZrGEJhkc38qf/uAe/vhkHy/u1/CS0Nv3O3n/0QA/fLaZXxzp4w9eaOaD&#10;h1y8urea+4bW8sx8NmfE+vxMPyZxDp1vFK13mGpHJxpPvwJnjLLGipDGM4DK0YW3bor6np1EmmUd&#10;mW6KLD3kGtooNDah8Q1jiW/HEh3HGh3GUTuPM7ENa+0WTNF50W7D3bgDb/027LWbsYnt4cYZplus&#10;3NWfzS09+exu3Mje1g08v9fBkVsDPLJJy9M7DLx6q5tndurpa6+nzDOPPjCJ0ddHtaUOkyOMxdtE&#10;dWCa4vAtrPfdzlr3raxx3cRK2z6WG7exXDfPCv1mVuo3Cc2xxriJNabNrDbOc61+C9fqxG8GuX2W&#10;XPMwamc77mAD0UiUaDhIwOfF5/XidruwmG0Eg1Hx93aY4dGtzGy6kdn5m5mc3See3SyFuhYSTeI5&#10;PHkjH5++lz/5/qP81S+e4y9+8QI/+vAgN9ywE0+wA6e/B0dwkGjjHIm2eaEtxIXCzVsUp5G3YTOu&#10;OlnrZhpzeAxraEQ8azGu0RGCiWESrZO0987T0SfdMnPUNE0Sa5pSXDP+ukl8tRN44+PYZC0cdzfe&#10;QCstjc30tAu1tVJb04rH34ba0q7UndGL5xuKD5wHZsYHeoj4XXS21DPYEmS2w8ydmwKceXSE4/c0&#10;8uFzU3z/xSlOHXByeEcpz24q4vWbPLy4y8HejlLclcvYsOISVlzxHbJXL6No3SpKNmYpgKZ049pk&#10;jRnpmsleQ17WCtQbr6TDuJxmzRWMulcx7VvNsPVa9jeXcGNrOZPetUyF8+gP5uJVL6elxsXjD9zH&#10;7TfuZnKgjaGOepprQkyPDRANulh1zbdRbfgWkcpLqS37Fn3aSxjUfYeuqt+nvvi3qS/5beqqv4Um&#10;53tEvCZCHgflhblYddVoykuUejMSyJTkbqC0IId1q1Zg1KgZqSllZ90Krq+/hj111zDvvYxJy7fZ&#10;6r2UW8V3ff+khrtHKmiyr6EsdxVl0i1UlKvUk5GF/qVbRkIZVbGsM5NHnhiXorwsMSZX0+FYzpbY&#10;cm5svoIH+i7nlrrfYc76/2Vv6Le4Mf4fubv9Ep7bZeXs87t4/rYBgoZC9GX5ROx6Ej4bzWE3/U1x&#10;OmuDRJxGzCpZeL8Qq3SgqMvRlxegryykvSGCqmAFHc4V7G5ax+6aZdxQv4q7ugu4Prqafa3FtAXK&#10;0JbnK3DGpi1TatPYJZyxG/A7jAQXgEzUZyfssSquGemqkSnPvFY9Zm0ltQEbxqLlDIVz6XFk0WNf&#10;xbboKvbEl3OgI4f7hyu4WbTPb9Hzwi4323pstNe5aapxKtfwWrS4LWqcZjUNUa9SW2ZyoIvJoS4m&#10;BjKOmX9JvPzyy58rTVe6ZC2Vr+IYSzASDoeX7PPFJB1EqcjNzV1yn8/SV91R9G8dGTCTiUxkIhOZ&#10;yEQmMvHvID784D2eefpJTkhXwckTis5NMC/Ak8WSoOXD95cGM+lKgZnP45hJBzOfwJlj5zkaUpPp&#10;ssi7nGhfCsykJuvPgzJCR1/5pL5MShIWpIMZ6ZK5UPH/dKBx6LlFwEMCkQWd73hZWungJB20XEjp&#10;+6fr8+6X3teU0u/tYvrXgJnFSgczqWdwMTBzHpRJAzMpKCOVeuap5dT7IFsJZc5BvUWS21Pv1adB&#10;zNJKd81cFMzI9/rt0wqckenLpENmKSAjHTJn3jgh+nJc9Ol8MJOCMhLQnBDtkUMv8exTT/DD738g&#10;vtpfJz/eTGQiE19qpL7PewfyuKGzgOubs3lwykR/SwsWWwKdIUooPkp92+ak2rcoNWeaurbT1L2T&#10;lt7dQntIdO0h1Lw9mcYsOo0zNkkoMcz83ABvH57lT85u5Y/e2sQfnJjgR6/08t6TCc48GOLN+/y8&#10;/WCAZ/ZouX++jJP3ObhzTyOBugFssQll8t8cGcccGsAeHcZbN024eRNN/dcL7aWuU8KiSdr7dtAz&#10;sptQyyZUni7KbS2Ky0bCFnfjNhy107jEfbhqp3DUyW07FGeMu2EHsc7riYv+22q3iWtMMtfhZn/r&#10;arbWr2Jb8wZuHSjh4C4zb9zt5a0HYjyzw8wtPYXsaclmPLwep7cZVWgeS2wz9vgm1O5BNO4eXOEu&#10;AtEmbIFWCp0zZDn2s8K2n+XmXSyT4EW7ieVCSTCzidUKhNnEKsNmlhvmFTCzQjenrK/Qb2OZbitr&#10;TXOU2AcxultwesK43R6cdgc2qw2bzYbVYsXnDVJT20hL+xDtPTOE6idQufrI1bQqIKtzaBsH7riX&#10;Bx5+nK3X30GiXTwzVydOXxfeUD/+mjH8tRKijOGOTyqpy+xCNllXqHYWR3wGY3CUamcfVY5e5Zwa&#10;dxf2cB/x5nG6B7YpNWY6B7YQqB3C6O1G5+xE4+qh2tEv1Edjcx/37x3glbvaOPtEM+8+U8tHzzfx&#10;zlPtHHuog0du7GKktwO3vx2Vue08MDM90kdN0EtDbZT+5hAjCRUv3TfMqYeHeWhOPJu+cm7rL+bh&#10;kY28tDmHZ2ezeWFLOY9Pl/DQVAVj0Ww0+VeyYcWlimtGpjMrWr+GcgXIJKFM0drVSv0ZbVku3vLl&#10;DDhWES36Fp2ay9gezmJvIo8bm4vZU5fH5kAW20U7EMgh4czGWJbF5vFRHr7ndroaIzRFPDRGfcxP&#10;jeJ1mLj6O/8XlWu/gb/o98X5LmWrfwX7alaz3X81E5ZL6Kr6BqPOq2n1FtHbkSARC1Kcv5Hq0nwl&#10;nVlhtuhv7npKxLaS/GzWrrwWs1bDcE0pmyNXMO36FhPm32ez6xLm3d9jq/Pb7PB8jxsS1/HweAU3&#10;defjUy0X97eB6mKZyixHgSTacllTpYAqsV5VmENu1kpCbjN1riKGY9ncKsb03t7r2B/5BvOubzBt&#10;+11ujH2bA3Xf5e62K3h4cAMv7jBy/LYIm1vUmMpzcOmrFNdMvd9Ob0NMATMNQScOXSXGqmIFzEiZ&#10;qoqwGyupj7hwVV1Ln/0qNgWv5baOAvbVruHWrkpuH3BxoKWILXXFuPXFNMQ82PUV2HUVCuhxGlW4&#10;TRp8dgNhj2XBNSO+B7EecpqUNGZuswaVGEdLdSFt/kqu73PQor+WLt332B68hm2+S7i1+TqentNx&#10;r3Qedazn6YlC7h+vpjOuZawvymBnTDxPLy5xLrdFS3siwtxYH1umR5gV7cxIpvj/vyYOHDjwheq0&#10;SHfJVzVkXZyl+ryUZPqy9JDvTvrfvc8jCaq+zm4ZGRkwk4lMZCITmchEJjLx7yD+8Kc/5YXnn+P4&#10;sdc5c+oUpyQQOS0LlX8ayKT03jtv88ECmPlwCTAjYUzKKXMemBGSUEYCmlSKtLPSXSCuJQHN2+eB&#10;GZlC6hhvLUyep0+wXwzMSDfFFwEzjz1yP/uv38Urh547B2YOv/Ash1989nzg8uyT5ym17dCzn/z2&#10;ecFMul4Ux32WljpOKvlbEspcDMykIMu/HZgR4ya0GMwsBjSvvfwJnEk9g3QgI5dTEOYcnBE6ngZm&#10;UlKe80XATGpZvispEHMOygiloEy6FoOYxUq6ZhbSmp0S76l8Zxd09kxSby+AGQloXj1ymPa21kVA&#10;ZhU7tm/ljHi/JZS5GJiRKcxSYEamMjv4xOP88k9+Lr5aCWYycCYTmfiyI/WdPjWvoUl9Gc3qy7mp&#10;u4KZgW4SzbPY7Qm0uhCBmiFaurfT1ruT9r5ddPTvolUst/buor3/euq7rifYuA137Sa8dXME6yYI&#10;xfvx+Ouprw1z/XwTb708xy/e3ceff7SPn58c5/1nGjjzRB2nn2rixBP1HH+6g7v2dhCMdxJIjBNu&#10;niHQINQ0R6hljkT3DjpG9tE/cRPD0zczvvl2Znbcx+SWu+gc2EOsaQZrZByVuxe1swVDYBxXYh5X&#10;/TyOWunyGMcRG8YRn8bdsBWP7G/9VoIt2wg0b6WtfxNbByPc2bORG5pXsrluDXs6snlospC37nHz&#10;9n1eXrvVzhNbVOxu3MCkbzm1ho1U2gdQBzdjim3BXLMdU8020W5V6r5YfD1iDOrw+GLYwz0UuudY&#10;btzJNfrtLNNuYpl6jhXaWcUxs8owx2rjJkUr9BLMzHOdfhOrxG8rjVtZYdwhtJNlum2sMGxlnWWO&#10;YksvKlMEg9GOw27D5XTidLhwOl24XW68viDeYAKbvw29u0v0tRe9dwR/7RSe6AiO4DD++Jh4vsME&#10;ooPE6scJJSZwREaxR0bEPYyh9k2i8U2gC4j7iUwpbhlbVGzzDFJh66HK3oHO3YYz0oW3pp9I/aji&#10;nIk1jmAPdaOyt1JibEJlayIY62BuqIkzDzXxx4cb+fEzUT5+IsQHTwZ551EPHz8V4A9ejPPhY2He&#10;eyLOG0/2Mzt6fiqzXdtm6GlroKe9hYneesYbqzjzzGZev6OZ2wdKadd+hwH7FcwGl7MtcDV3dVzH&#10;4Z1lPDq2kTu6stjesBZ72RVU569UaqEUblhN3prrKN0gXTMytdk6itYl05xV5a/GXXwliYrv4tnw&#10;DVqrLmFPXS63dVVxU3MRNzTkszO6XmzLZmdzlZJqK2iv5r47buGFpx6gtzlGjcdKW22QzZOjOKwG&#10;1i//Jrrsb1FffSnTvpXM+1ZwoHEj++OruLl+Hdv81zLlXsa2gQDbN03QFI9SmLOefNFPVVkBFcV5&#10;FOclHTPSOZO14hpMqhJGaorYFF1Gv+53GdH/HjuCV3JTwzr2xa5lp/8ydgYv50DzKu7tXct48Frq&#10;fZUYqouVYv8SzqhLC5RaMykwUyCuJ4vu+3XrmG4o4bFtTiUl4TbXf2BQ9X8z4/gOtzSt56bY1dzR&#10;cBVPDmbx1OAKXt1WzMPTlbjV6zBVFip1ZqJOIy1Rr5LSrC3mI2TTKzDFoilT0pHpy/MIOIz0tdcQ&#10;VF9Fr+kSRh1XM+1Zxbx/OXsSeWyPl7MrsJZbmkvpj6jZNDWE26LHqhHnUcvzVODQVynARNaZSUTc&#10;SlozuS5dMzLdmc+qp6o0n9KcVSRsuVzfa6PfuVaM9zWMWr/LuO0S5lyXinFbw4PD4vk2rua2puXi&#10;HVrJbEMBW6ZamRxuUQr/O4xqvGYdbYkQ0yPdzE8NMz3UzdTgJ+9rBsz8y0IW+R8bG/vMQvhSX2Uw&#10;I0O+A7JuzIXu5WJ1c74InPmquof+d0cGzGQiE5nIRCYykYlM/DuIP/vln/Hq4SO89upRTr95StGZ&#10;N8/w1unT5xwAi9OaSagigYsEMzKl2WLXjAQyi3UOzJw9H8ykpFxLTnKfc8ucD2ZSk+pSFwIzcnI+&#10;ffI+NbmfmvSXSgczEhyszVqz5D/U/87v/A4bN6xPav06RaXFRUSCfiKhBYnljtYmtm6e+UTzs9x1&#10;+808f/Dxc3rhInr+Gdk+8Sl9XjBzsd9TSgdM6UoHNReDNZ8FZlJ6dRGcWQxmjko4I2FM2jNIPZeU&#10;0p+Z1IXATEopKJMCM4ulwBmZxmyhzsy/FMpIJcFMUmdPvcE7p04mdfok755J6h2hV195mYaGer7x&#10;jW+ce59Wr1rFzm1bxXkW0vQtQJl0MHP6xHHxbr+ugBkFyBx9VZFMZaaAmaee5G/+6i/EV/sroUw6&#10;s0xk4suO1Pca0yzHXbGCGksFbbW1DA5tpWvwelo6tuD2tirOmUjdKL3De+kf3Sfa6xU40zlwPe0D&#10;0rmym1DjNqUWTbx1jljDCOGaDry+CGajCYNOQyxgZKzHzw3z9dyyNcY9e2I8sL+W23bG2TVbS09H&#10;A75IuzKx39w1T3Pfdhp7ttLcv5PO0f0Mzt7J+NZ7mdp2LxObb2NiXupuRjbfS+f4ATyJOYoM7eRp&#10;O1B7x7HGt+BMzGOrncUWl5rBWTen1EeRoMZZvwVH3TyuxGasNZvZt62HE7dpeGG+kMen8rlnKIeH&#10;pws4ul/LW3c7eed+H2fu8XDyTjdPb1WxK7GaoYQFTWiGCt8c6tA8uuh2jDU7sdZfjy2xG1vNPPbQ&#10;MM5gJ75gPW5fDXpPD7mOTVyr28IyjXTLzCpumSzTZtZZN5Nlnme1aYvQVqVdqZtlpXELKww7hP7/&#10;7L13eBxXeqf7x3UY74w0SswRAJFzBhpodEBndDe6kXPOOeecQTBHkZRIZSpHKlCUREqkAklRafKM&#10;PfbaHs/uetfeu+udubsO7z2ngOaAFCfYHtnSTn/P83tO1amqU6Grmo16+fu+eaX1EdpukO28AnXC&#10;9G0k6osw2XLIdLrJcrvJyc4iJyebPPlveEE+efnF5BXX09o5xsj4Hjp6lyivm6S0epiaxjGqG8Yo&#10;rRkmq3QAc16vUt9H4+4T13IEXfaYaIcVOGMrHiGrYoysSnEdi/ux5Xdhzm4lI7cZZ0ErzsI2sos7&#10;xDm3kO6sxWAvp7KyivuX6vjwuWY+flxcxxN6zh7Q8fi0iqfFtXx6Lp2Hx7Q8NJrKk9MaXtlr5d1T&#10;br77Yhl/cu5GMNPb2UJncx1dLY30tFbSnBfNmyeqeHlPJrtqQyhLuVuBHq22HdTpA2hMvYPHhpK4&#10;fLKAZ8diOdAaQ442kLjg7cSF+hEVuF3Il6QI8ZsnPFC0gSSEieUh/mLeh1y1D7X6LViDbyM/5g46&#10;jRsZyfTleKuKo81JHG3V8Niog4MdBgbrHQz3NHB474K4n4YZ625iqL2B+tI8Kgqy0KjiiA3diCl2&#10;HaXq9XRnbKdTfzejlrs4XB3FYyMZ7C2PYMS5hbmOXI7s3UtjVQ0JUWFEhwaQGh9Dcmwk0eL4EmQ9&#10;nJhIIgJ3EBXkS7U9hIkiH3pNdzJbsIO9NbEsloQLBbKraCszmXdzoCqI403BTBVsoE8cqzVdTVJU&#10;CCmx4Upas9TYCDQJUQqYSYgMIsR3A+bE7QyVRnK8J4b7mjcz5fg64/a7GLNvZL4omiPtVvYUbeOB&#10;Bj9eFs/LK6PhvDqTSHdBJLni+yTHqqUow0B1jkOBMnWFLiqzM5Q0ZE5DiiJZX8ami6em2IYlcR3N&#10;hrtp1t1NbsR/oCdjB/MFofSnr+VAWQQnGhKZrdUzNdRBQZY4B22iAnlsOhVOYxpZGUZqywppb6ik&#10;0L2cvsxt1ZNnNypgRp+SiCktnub8FHY2yFR0fuwuD2O8MIwy1T0URP0Rdclfp88srmPOBnYVruVY&#10;9UaOdsQzM1RHR0M5boseuyFVceDUlmTT01Kj1JcZ7WlhvN/rmPltxU9/+tNfmxLsyw5mPCHPRR6r&#10;LMwvnTRScl5CqF8V0gEzPz/PHXfcccvzl/eaHMsby+EFM97whje84Q1veMMbX4H4H//9f/DWG29y&#10;7uzrXHrnIh+89z7vXVx2zPxSMCPmJYBRHDMr+k3BjNRqKOPZx+fBjHQmXFBemkv9tsDMalVVlt3y&#10;h/0Xoc2bNhIWGnKDHBlWCvKyVymH8ZHBG0HP1DgvPPvEda0GOh6tBj1nnpdQ5/O6FaC5Gcz8Ot0K&#10;1qyWhDMe94zHQXMDmDl7RtxnyzDmVmBm9ee1Wh4XzerP1qNfB2akrsMZce/cDGZuBWA+r+UaM1cV&#10;GLOi94Tef5sPP1gGMhLUvPHay9RUVdwAZDwpyzz3tEc3u2RuBWY8dWbOr4AZWWfmf/6/fyOeWi+Y&#10;8YY3vojwPLcj7aUMdrdSUtZJYdkoDa1zdPTtpa13P3WtC2TltqHVF5BT0KHAmfbevdS3L1Hbvlxf&#10;Jrdq2S1TUDVBfuUAheVd5BdUKoDAYbMImbEa0zFq0zBrU7DoUnCYtdgtWhwWA5nObHLyKsX+m6is&#10;H6ChY5aW3l209O2hbegAvZMSyjyoqH/qJO0jR2joO0hj1y7qO+apEMeR37Qbfe4oMemtxJuaMOUP&#10;4ayYwVoiocwEmRVjuCvHcZSNYxN9joppnGVTy2CmaISd/Xm8d8zIy7OxnN+v4f3jZt49oufjR918&#10;8lgOnz1ZyIcP5XD14Ww+fbKIFxe0HB4vwC7OOzV7El3+DPqiOQzFi5hKlrBV7MFRtVssnyNDjG/N&#10;68WV30puXgWZWSVonK2EmkfxTR/HRz+Gv2GcEOvUcp0Z47Jzxl+0vvph/E1T+JkklJnHxzCrpEHb&#10;ph1lm2aIreoBtqT2syWphRBNI0nmOtJM+eTkFFFWUkxtTQX1tdXKd3VVeQn1ddW0NrXQ3T1CZeMY&#10;BZXDVDVMUlw9qqQwsxcOkJ7ThyazB7VMV5bZjS5rSIFduqx+bAWDlDVMic9micbuBSqbJiirH6ai&#10;fpCaxmEaW4epbxmkuKIHk7OGfTOtvPtIKddOO7n2qIPzR3WcWUrhwaEYHhpO5N6OKPY2RHG4S82z&#10;O7N4aEjHfT0JPD2j4cUlPRfvc94AZmpK86grL6auspSK8gLq85N5at7Iie5YOmybqFJvoDhxDZXq&#10;TdRoA6hK3c7hDiPnDrp5c7+N+wcN5KRHErRtPTHBvkQLSTAjYUxCuFQAcaH+RAX5EReynaL0YJot&#10;OzAFfROD/zcoiL6dhtS7WCoL50BtHCdaVTwxnsFik45SZyLVRU5aa0vpqC9jz8wwCyPdVOY5ybeb&#10;lCL7ccEbMcVtwBm7ltq0TXTp1zCo/SOONaXy1Fw5j484OdiYzFhTNnNjkzRWVikuj8iQADSJsaTE&#10;RSruGVn8PykqnLjwEAJ9tmNK8GGsOISRzI3MFYYylhdBY9oahnJlOj4jk5lbWCzYwaGqHSxV+TPU&#10;koVVvwxmJJCRMEbCGemckXVmVDHh4vr4oIrYQq15CwslGzhcdQ/z7tvZU+wjPjs3M8XxHOjIYW+T&#10;iX1FW3lxNIXXphI4NxPDY1MWBpoLyDKnkWPSUO62Up5lE7JSkW0j26LBaVCRaUxVXC9mdQzmtBjU&#10;MZvJS/4mdepvkhH4/5AXfRu9dj+m3Vs43pzM6YkCxustTA+3k+eyK04ZWWMmU+zDbdEpIKY0L1Nx&#10;zJSI/cii/5kyxVmGUZExLRmzTsVgQxb729PYWxPFzpJgqrVbSdtxBylb/h+s/l9jwLmZR7t3cKp5&#10;C0erNnGqX83sUB31lYUKAJL7y84wUFWYRXdTNUNdzUwMtDM1+IuaSF4w89uJ999/X3GEeL4DVuur&#10;AmZ+GyHP9fTp0wqIka28Lt64Mbxgxhve8IY3vOENb3jjKxD/5+f/RwEyZ197jYsX3lbAzPuX3hPt&#10;MjyRwMQDUVZLFvlfDWakVkMYTyqzm7UMZt7n8mWxDznW++9yVUlnJvazKpWZTBclX4p7XqDLVFSe&#10;dFQeMCPlefnueTnvKf6vpDC7xUt+KQkBTt13L3/wB3+g/CGzMD/PJx99dIPuO378Bh0+dIiG+vob&#10;VFxURFxc3A3yWfXC5IvS7//+738O8iQmxN0AeaSjp6aq7EbIMz3O0UN7ucGZI+RJxXazboY4nvaX&#10;gRlFEs7c4KJ5kXOvvrSi5WnpnHlDtp7pVanNboY1HsnPzZO+bDWYuVXx/1vJA2c8YEa2nunPg5hf&#10;SMLB6y4ZcU9KAHNlxTFz5T05/zZvnn2ZmspybrsJyCzMTovxl10xEsZ4plfrZjizuvC/xzUjwYys&#10;MXPx7bf5/37+M/HUelOZecMbX0R4nt+C8l7M7i6s7m5yi/uprB2mrnma+rZ56tp2Utk0R1ZeO2pN&#10;HhmZjVQ1zVO7UvQ/v3ZBgTK2whHcZaMU1wxR2zRAbW0zlWUlFOVmkWm3YTIYSNfpUaeoSUlOJUWV&#10;KuZ15GVlUlKUT7msi1LXRkPrCC0987T376Fj+BDd48fon76fgZlTdE3cT+PgvWL5ImN9bdy/UM+b&#10;j40wMyOOoWKWtOwRUlxDaJ1daDJa0GZ2YikaU5wzrgpxfFWTZFZITYvpOdE/pYCbytpWzh5xcOmI&#10;hpdmYnn/eDqfPJzBp4+6+NZT+Xz/xQq+93wZ1x52ce0hB99/roRzBww8sSeXho4Jsc8xDAVT6Atn&#10;SC9eUOCMlKVsCVPpEsbieQz5Y+jdveidLVgyK3HllOLMrUItjjHQNIyPbnjZHWOYUMCMTG3mZxjD&#10;L310BcwsO2S2G6bZph1hq7qPLSldbFG1szmpjY2xNWyKqWRzXDUbY8oJUpWjNpWK/ZRRXVlNU121&#10;8p8zqirKxL/lhRQVFVBWVk5ZRSOllV3kVQxizh9Clz2IPrufdCFDdg9pzjbS3R2irxt9Vg8ZhQPU&#10;dywwOn0vozNH6RjcQ1vfTvqGlxib3M3klGjH5mlsHsLilE6CKq49V8lnz+bw7ikr795v5vX9Wh7o&#10;i+RgQzDTJQF0u/xYalHz4oFinpg28fBwKs/M6njjcKbQjWCmwGXFbTOS47aL+6WS0lwTHQWhDOb6&#10;UpS0hhLVRmyRd+OIvIu8qLup0QVwbKyKxxfLeeNQEff3a8lQ7SBo+wZiQ/wUCBMTLNsdJEUGKYoP&#10;WwYzscG+ZKqDqUr3wx56J9bgO8iLvpP61PUMZ/gwZNnEwcpwTnWkcGSogIYyJ2nx4bhMOqWuSVme&#10;kyK3BachlbwMI+a0ZKIDtqKN3IwhfA2u2LU06dYyl+/HyW4Th1vSeWwwg92NGkocagrdTjGGC0Oa&#10;SgEzaQkxpMZHEh8RSFL0MphJig4nJjyYmMCtDJTEMFEYRH+GH03azdgCf5+cqG/QbvahXX0XC0Wh&#10;7Cnx5VB7Kg2FRtQJ0STHhJESF6GMm5YYLRSznNJMumbCAhQ4lRRwO3X629hdspbD5Ru5vzGC4x06&#10;RrOCadVvF+MHMOXexv5SH57sDuHZfn+enTWwNFpHjkWPW56/TU9FdgaVORkKnCnJNOEypuI2p5Ft&#10;1WJXUppFiWPyQyc+t6yor2ML+D3swX9AXuxttGrvZr40iscW6+iuMrMw2Ue23bQMSaRTxqpX0pXl&#10;OUyU5tjJd5kpF9e/OCtDKfyf5xT7s6QrNW2MGpXYbyptefGc7NUykSM+57DbSdj6Ddwxd7CvOZZn&#10;5jJ4aTyM54cDOV7vy/0DOqaH6ihwZyhOGQl8ZO2gluoS+tvqGe5uVurLeMHMFxfPPffcDd8FUr9L&#10;YMYbvz68YMYb3vCGN7zhDW944ysQ//j3/8hnH32quGYuvPkWl9//gA/efU+pNyMBzJXLopVaBWWk&#10;JGS5Acx89KECa6R+HZiRdWakrohxJJT5UMKZm4r/3wxmlJfpQopr5leAGalfB2ZeeelZgoODlD9i&#10;LGbz56DMb1vPPfvs50BPb0/P50BPikr1OdCz+g+uL0pr1665nq7NI6vZ+IuUbUJFBbmMDPSyMDOx&#10;rNlJoSmef+pxXnlBQptbu2vOnnn+ul5/+YVlULNKy3Dm14MZRWdfUbS6dtB5odWf/a/TaveM1K8D&#10;M8uScOaC0sr55enzCmS6GcgESIfM3JRyry7ft78czCiumQvnFUkgsxrKeOrLXFgBMy8//7x4pq7x&#10;j/8o3TLe8IY3vojwPMfpjjb09jasbumYGaKsZpiSqkEq68epaZ5Viv1LOJNX3I3RXIrd3Uh1y06q&#10;WvYotWWcpZNKkfiCmkmau+bpGZinq2uQxroGKkuKKcjJwu2wka7Xo9Vo0Wm1mA16ct0OKsuLqa+t&#10;obmpjZbWPhrbx2jqWaB9YB89o4cZmDqhgJnuyftp7DtAW1s3j+0s5cyCnvdOFfAnF4Y5tViLo7CP&#10;RMcAutwxHOWzOMunMWd3K/3FDdOUtsxS1LhIbu082dVCNQtkVc1gKxqmuLSSV07k8slTmbx/0si1&#10;BzP4+GEHnz2ey8en8/nsmQp+9EotP3g+n2sPWPjW6Sw+fDiDl4+66ewdQu0axlI4jrV0FnOphDLz&#10;pBfNraQ2WxJ9u5R+S8kcpvxh9LLei60WXUYZDlchtqxKUpydBBhH8VXqzUgwI1OcDbHDMKbAmmUw&#10;M8f29Em2a6VTpputiXVsiy9lY1w1GyIL2Ci0PjyPtaE5QnmsCclne0wxsZpyLJkVlFfU0NRQR3VV&#10;OaUlRZSXlVJcXKikCyoqriC3qAl7XgfGnB40rv5ll0x2v5jvF/O9JFi7MOX209i1k4nZ+5je+QB9&#10;YwfpGd7PwNgBhiZEO7JEZ88UJZUdmJ2V6Ez5zA+V86M3W/njs6W8c8LA8a5QJvK38/Ckhdfua2S0&#10;OIJ7ezV88nwPF09V8NET9Xz/5U6++0Ij1x6vuuFlrNuqw2HSYDVoqKkooKa6hPJcLTXmrRSrN5OT&#10;vBlbzAbyk9aTG/1NihLWMl1n56k9rZzZnc1iXRIJIZsJ27GFxIhA4sMChAIVMCMlHTOyPy40gIgA&#10;X1Ii/HAl+5IRcQ/5iRvptvkzlx/JfEkyC6WJzOX4c7w+nolqI5qESOLEWCZ1ImZ1ErpkCTmiFVeH&#10;TKOVnhwvxvQjwn8LqpANuBK3UKvbylxpHAea05ksiWa6IJRKYxDpqkgsuiSqi3NwWtKJCg1U6spI&#10;kJIUHUpCZCiJkeFKn1ToDh+yNQF0OnbQli6uRczdpO/4mtDvU5n4TZqTb6dHt4bFfF8GimKxpMp0&#10;ZSFi2xBUseEKmNGIY5XHKx00Uikxoj8ulJjgjST7f4M24zeYy/4mu/LWM5lxD+Muf2qT72EgN5FJ&#10;cU3ubU3jsZ44Hmvz4YG+eOb6K8mx6HDqVWSb0ihzWxUwU2g3UOoyK2nOpGMmS7QukxqbNgFtsjzH&#10;7aSG3IEu8OvYw27DEfo1ciP/kH7nNo4MZdNWZWOwt1W5FwplgX9xbXPtRkqy7eQ5jOSI8XMcJspy&#10;HQogy7alK5I1aByGVMyaJNRJsaTFB9OaFcFCRRT24G+g9f1DRtwbeWI0hSfGDVw6ns+5xRQONYQw&#10;32phsKuOrAyT4syRwKcs10ltSS79rXUMdzUz1NmkyAtmvri4ObXXeS+Y8caq8IIZb3jDG97whje8&#10;4Y2vQEgw84Pv/oB337nEG6+f44N33+fyex8sg5lf4paRqciuXV0GM7LGjGx/XSozjz788AOuXX6f&#10;ax9IvadAGQ+YUeDMTWDGo9VgRjodJJy5OY2Z4qiQTgrPi/tbQBn5gr+spEj5A+aeu+/mjXPnbglT&#10;vqySrombIY90/NwMeZxO5+cgjzxfz8ucL1LXa/OsKDYmmuKCPIoL8ymRKiqgobaapfkZRTsXlnXk&#10;0L5b1qa5rlfPKJIpwzyQRn7WHsnP3uOquZXelveJvF/kfSN08by4h1YAn7yfPPK4aTz32eppKQmY&#10;qivLb6ohI1OWTSn36Y26EcZ4JNOWKS6ZC+KeXgVmPFBGccyIeQll3nr9LM8//TQ/+P73V55ab3jD&#10;G19EeJ7njKw2bNmdWFyd5BT1UlY7RnXjJLXNUzS2z9Let4fuoYMMjB6itW2K/LwGcvJaqGhcoKh+&#10;kcyyabKrZqltW6JnaD+9Q0t0dk/Q1NBBYX4hNlsGBr0RTZqedJ0Bs8lMttstvlcqaGpspbWli6aW&#10;XuqaR6ltmaCha5H2wf0MTBylf+oEPaNHGOgZYqTWyYMjei4/kM8joxpl+v7+FPqyQzG6GknNHsNS&#10;PIGzfJLi5t1UdeyhtmsXOeWymH0P7soZ3NWLuKsWyKpeILtmBmdRH3pbMSW5ep45kMF3zxTzrRfy&#10;+cFrtXz4ZJGYr+X7rzbzJ6838ievlPK9ZzL5wfN5/PnZQs6ecCoAQp81jKVgFEP+KLq8cTR5MrXZ&#10;NPrCOdILFzAULaArnMFQOIulZAZL4TAaVxtJplrUGY0KwMjILECbUUGcfYAA0xS+hkkCzVKy/sw4&#10;AZaV+jLpU2yXKcxSO/CNz2VHlJ7N0TlsCHOxMdTO2gATd/lqucsnTUjDXX4W7gzMZW14KX4JVaht&#10;jRRXtolr3qp8r0v3TGFhofj3qkD5rVBSXKKAqpziJmx5XWiz+khxDpHsGCYxow9dzgjFDVO09u+j&#10;a+QwnYP76B09QNfQAeq7lihpmCS3YhBbbjtGRzWZ7jKc9nwGm/O4+Hg1lx6wM1u2nTbbZp7f4+Iv&#10;ruzmg8fbeXraxMdPNvPh6RauPNHF33xylB+/3su3X2i+AcyYNElkWrSYtCnku2y4HDZs+mTydT40&#10;WHyxxKzHGL6GirQt5ETeTkbAH1Cl2si+ukShCMwxGwjy2UBcqO9K2rJlGCMlnTJyPjZEQpoAYkL8&#10;ifDfRvD29URuvxNn9Dpq0zYyYPNlpjiVw+1O7mvTcrJDR70jmsDtm0iMCFZSlmniJeSIQZcUizE1&#10;AWNKvFK/JTYskLBAP2KDtqAPXUNOzBrG86NYqEyiPn0Ljti1JARtFNvEkp2RrqRty7KbiRHbSTij&#10;1JeJCiEhIoT48FDFNZMYGUZMaLAClEoMgTSkb6M0fh0ZwbeRFXsnteq7mMzexnyeL3uqEyixRort&#10;goRCFTCj1JhZSWW2XGNmBcyIVpMYKZYHEe6/gZjtf0RezO/Tpf0jmpP+gE7dPRRG306Jaiv9zmCO&#10;9InnckQ8o81+7G2MZ6ynBrdVi02bRJZJTaE9nSKHgTyblkJHOnlWHZmGFLIsabhMqUpqM5suEUNq&#10;tDg28fmErMMWtxZLyB9hDfkPFKWuoadCzWhvDdkOEw5jKgVum5K+rCDTojhjckW/vG5um54it1WB&#10;NbJfwpqM9BQyTWlKTRqZ0kydFIc6JpACXQDl4v5xhNzOmHM90+I6HW5N4u376nll0cyuxlj2TbfS&#10;VF2Kw6Ah26qnNMehgJ/SXCdNlUUMdTQy1NmouGe8YOaLD1mbRRbVP/8lATMWiwWtVsvAwIDi7PF+&#10;9v8+4QUz3vCGN7zhDW94wxtfkfjJT37CO++8o0AK6Zb58PIVJaWZB9JIF40HyChOlxUwIyGMdMp4&#10;wIx0yUjHzK2AjEfSMeMBMx4osxrM3Ahnlp0JHjAjJeGMTGW2Gsr8AszIF/PL9Ujk9GogI/tke+zI&#10;gespzGR6slvBj98lPXH69OdAz82Qp6qy8nOQJzAw8PqLoS9Sd955JxHhYdcVGRGGyZhOWXHRL1RS&#10;xPBgP3uWFm7Qi888xVvSYbMCcBRws6LVLhopeQ9dPC+BzXK7rGVw49GrLz1PZXnZjTVkduxgYWZa&#10;3KOe+jESvPxqMLOctmx13SQ5fV6pL+MBM4p7RkhCGalXXnyBn/zlX648sd7whje+iPA81wZLJWZ7&#10;A9mF/dQ0TtHaNUf/8B4GR/YwNLKb6dkjLO05xa69D7K4dB9DQ7vE91ArjsxasktHya6cIa9mnsau&#10;/XQP7qexfYraxlHqm4YpKmkS4+eTpHaSkOIgOc1JujmP/MJqGho7aWkfpqltjNrmCapbZqnr3Km4&#10;ZfrGj9I7fozB8b1MdFQxUxHHgYYIHp9Q8/rRfA736unNC2eqJJzdDSpszko0ueMY84exFg5hL5nA&#10;XjaDs3KBjOJh0rO60To7sRWN465ZXHHMTGIv6MBiLyIuJhGTJpKxdgsHJh28eLKE956p4duv1XPt&#10;hQZeOl7A0TEDJ2fMvHxfPi8eL2F2tJHMoiGs+aOYhDQ5w6TljqLNmxDthJLaTJM3gzZ/lrS8WVJz&#10;psU6Y2iyR1BnDaCyt5Gc0SXablKsDaQZ88R5FGB0txCVMcoO45TQBMHGAaKd00rdGV/9KNs1g2xL&#10;7cAvqZigqFTWB9u4J8DCWn8td21P4Y4t8dy+MYrbN0SK6QTu3K7lzh0O7gwu5u7IGjbGNRFtbCfN&#10;Xo8zu0xxzlSUlVBeWkJZaenyvJiurqgkv7gWS3YTaa5ekp2DqJS0bWM4y8ZwV01T0bpA19A+of2U&#10;Ns0qNWj0rh50rm6MrmYKCuvIFfuwGLPItls5NuHk3u4oipPvYrI4gHfEtfzxa4O8dTifK4/UcvFk&#10;LY+NO/jgkS7+/MIUf/Xu5A1gRtZAsepVqJOj0KpiiI8KJSpUulz8MMVuRR+xAXXw3ZSkbqUmbQtl&#10;cXfSY9pOX1YI2rA1bFr7TXy3rCUqcKsCYmS6Lg+QiQ/1V6YlmJH1ZtSxEUQH+bN143oCt61BH3Q3&#10;2eG3M5Efx3OHx3l0rpnD9Wrma7SkRW4hzH8biZHBynYp0ctwQ8okwYwqThx7tOKqiZZp0kJ8KTZG&#10;MFYYz0RuGFNFkVSZA4gOWCeOxY90eX5ifa0qQSn4L88xMiSQKKGY8CDiI0KJCw8mPjxEATPxESFK&#10;SrOUmBCSw3ywiOPJi13DYGEkM2VRHG1P4cF+I905MVhSl50y1x0z0WGkyGONiyQtfhnMSFCTJiGN&#10;THEmjllCH+n0CdlyG6agr5EX8YeUxHyd/Miv4w7/Bu369YxnBbEz34/DZVuYadTR01yBPT0FQ3KM&#10;4prJMacpdWaqc50UZOiF0hX3jNuYqoAZ6ZqR6c0yDakKmNInh2LXhGJL8Sc9wYcCRwIlWSqK3Cas&#10;mmTFASNTmMnUYrLNsqbjNGvIsumV+i/SRVOW46S2OEdJK5cj68zYDFi1yaSnJJKuTkadGCM+K3Ed&#10;QreQFHAPlWmbWCgN47ERA+/eV8+ZvQUcmKigu6WaPKcFi1ZF9opjprIgk/qyPJqrS5TC/9It09tS&#10;6wUzvyIkUDl69KgCMaQ8z7V0wHj6PIXxv0qx+lw8Wr9+vQJs5Pm8+uqrv7bQvzf+9eEFM97whje8&#10;4Q1veMMbX5H47//9v3Pu3DnOvX6O9y9eUsDMZQlmhBQoswJmFDjzwXLtmQ+vfMDHH13lk2sfKu2t&#10;HDO3AjVKmjOx7Ue/AsxcfVcWU5dpzWQKqBvhzDKYkYXRZaqnZd0AZ95cBjOrpcCZN17h1TPPsWXL&#10;ZuUPBOkouRWo8OpfLgn2boY8w0NDnwM9Op3uc6DnD1dg2RetkKAgIiPCiYqIuK7y0mJF8kWcVF1N&#10;Fft2L12XTNnmtGfcBGT8mJ+Z5F1xL0rXy3tvL0OXXwdmrjtlbgYz0jWzCszI+XdkKrNzr/PGa+Ie&#10;fv01/tt//a8rT6w3vOGNLyI8z3dBXhXFxc20to8zMLjI1PR+5hfvZWHnMfbsPsGePcc4cOAk+w6c&#10;EnqQPfseYnhkN/n5TaTpijBldVHUsJPazn209B6gvGmG0roxqptnKa4Zx+BqI9lQQVJ6CWpbDY78&#10;TmqaJ2jrXaK1bxdNXUtUtSxQ0jhPVdtOWvr30zl8L73dQxybKubFvW7mqyM51J7E4fYEDrYn8/Bc&#10;FqcmM1lqTOCx4TR6yzPIKBwho2Qce8mo4kpxiGlXxTi5tdPk1u0ko2gcnaMdQ3a3AhYySwdx5jWg&#10;N2aSkqQiMDCcjZv88fEJJj46ErslCZctHp06mtCgALZu9iUwIIIklZ5Ufb4YqwNb/ijO4nFM+WMr&#10;UEbsI186ZiaVdGa6gjkFyqTlzpGaM0NK1iTJrlHFVZOWNYQhbxRdzhgJ1m7iTeI6masxWbOVFGda&#10;VyuRNpnObJhg0wCBhl780wfx0/bio+5gS2I9W2MLWReWzR1+Ru7xTeHOzbF8Y10Y31gfxm3rI/jm&#10;plju3Krim9vTuDPAyT3hJayNqWdNfDsbknrYoe0m2d6JNaeR/MIKykqKKSuV/wGghNKSUkqKiygq&#10;LKSouJKcokYMWR2oHP0kZw6TmjWOu2qWtj5ZZ2YPBbVTWAsG0WZ2oXZ2Y87poqpafNaVTeRklaJO&#10;ddJYls3jS5nUWbZRqrqbqdJA3j1VzHeebea9UzU8P+/m4UEdZ3YX8KNXh/nsiZobwIxeFUd6agIJ&#10;MaEkxYaSHBtOZMgOwoP8iJQF+wO3oAleQ412G22GbQzbfZkojkMVvBH/bRvw2bxWaB1hO7aSFBFI&#10;cmQwieEypZnHLbNcb0bWnokPDRDzAQT4bCVg61qM4RvodMVwYriMUxO17Gow0WoOwBrnQ7DvZiX1&#10;WXKUOC4JPCJClFRgmoQYdIlxGFTxipNGAo/YkOV9pcf502DYwYg7kAKNL7FBm8Q2wRiTo8UYwcSE&#10;BBIdHEhMaBDR4UHEhAURGxqopDGTtWWi5fGJPgll4qTjR+w3LixYXIcAYoL9McVsZl+3i4fHcnlk&#10;vIjhUgPmpEBUYh/LUEZcP1ljJjZCSWemuGZW4IwESmliOlX0e2BNclQI4f5b2bb26/iv+30St/wB&#10;eVG30ZC2hqkcXw5UBLGYvYlDFduZbHeTZdMoQMqQHItFnUCuVUtldgY1+U5yM3RkGlMUQJMtgYwh&#10;RYEzsuaM2yTrzmiUOjBOo4pMk4QwKqEUzJp4TGmJZOhScZm1uCxanGJ9h1GruFlcVh1FWTbynGYl&#10;jVl1YRaV+a7rzpmCTLOSisymT8VuTCMjXY1BnYRWHKMmKQZDYjBtrkhODmXy/JFeDk+30lZfjtOi&#10;V1LSZZo1FLttCpiRtWxqSrJpryunq7GK7qZqRrpbvGDmFiGhREVFBV/72teuP8u/TnJd6Yr56U9/&#10;ujLKlzduBWZuJXlvyNSRMh3beW8att96eMGMN7zhDW94wxve8MZXJP7u7/6Ot956SwEzl95+hytK&#10;nRnplvk8mPFIghkFvnx4Zdkts1JfZjWY8fR75qUUMHP5Az4WWnbNLKcz+wWUkdPL86vBzPtCSjqp&#10;FXlqzKyGMxLM3AxlroMZocKCXOUPAZnSS6YEuxVc8OrLo5shz97duz8HeXJzcj4HeTZu3Pi5P/5+&#10;W/r93/s9xkcGefvNFZfNW68r96EEKRK6vP+OlISIHnn6lrUMZX4JmFlJZSZry3jAjExlJsHMJbHO&#10;z/7X3608sd7whje+iPA85011LfR1jzA0MM3k5G527znBrj33sWv3cfbtvZ89e4+za9ch0X+cPftO&#10;snf/QyzsOkXv4D4cribikvOx5PRR1XGAaqGK1l1Utwm1LlFQM40pbxhNZi9aVw/WghGKGpdoGbiX&#10;tqFjNPcfpq5rL4UNi2RXTlNYP09d937GhwaYr0tgqTqUc0dyWayPZbYqiqW6WAZyA5mrjeexmQye&#10;XbDw6i4zDw2m0dXcSKYYw1UuAUE/jsIO3GV9ZFdNkFe/k6wa6Z4ZQ5dRS5qlCqO7CVNmJWk6K8nJ&#10;qcRExxIcEMbWLcGsXx/IPWt8ufMuH+64y5e16wPYsjWMzdui2eynISyxGGNWL04xnrNkCkvRNOkF&#10;U+gLJJSZwFA4haF4Fn3hLJp86ZaZITlrljjnFFpnB33tzSz0lbHUnU1/cyWGnEHirb3EmVoU90y6&#10;NR9nphtXbhlpmW0E6jvZrunDP32EEOMwPqmtbE1sUAr9y7oydweYuWNbMt/cGMU31obwjXWh3CGh&#10;zJYk7tym4k4fDXf627k7JJ+1kRVsjG9hk6qbzep+tmkn2GGcJswyouzLmVtNQUEJpcVFFBcWk59f&#10;QE52Dm6XC4cjE5s9j3R7FdrMdnGtx2nr309j9x7lOhvFfaB1daMTn7U9r4/80m6qazqoLG/GYC4k&#10;J6uA5072s7PHjSn8HmI3/j7V6Zu4tzOZN4+WcOlULc8v2Hlpp6z3U8k7B803gBmdKpakmDAlJVhC&#10;ZBDa5GgSokOICN5BkO92Ivy3Um4M41CTmmFXAO64jWijffDfvkEs30yAAmfWERnkS2JEEElCSpF7&#10;xTGzQ5lOihRjhwcqqcxiQwMID9hB6I5tOJKD6MmJZX97JnsbzdRpNqIPuYcQnw1EBPkha9V4oIxM&#10;aSYhjXScpMZFKe4Tmd5MulMSxD5jgmUNGx9UwZvRhG8iOnALcWLf2qQoUmJDlVRlErLEBAcSGxJE&#10;dKhoQ4MUh0x0iDg+MX5KvKwxE3r9WijpzaSTRm4XGkxc+A6y02MpNSeRqYkV+w9X9r2cwkzCHVmr&#10;Jlhpk2NCSZU1ZWJXastIB82K0sRxSzCTJs5FthICRQRsJtznTrQ+f0SX3Y8H+gxC6ewvD2RnRTh5&#10;5gTSk2NIT1qGMllmDTkWDdW5DjqqC6krclPqtlKRbaPMZVZUmmWl2G2m0Gmg0K6jQMIbQyqyLowj&#10;PRWbToUpLYFMsxa3RU+mSaOkJnMYNQpk8cCWApdMa2ahNNtObVkuTVWFK6nORF9OBjkZ6YrDRgKa&#10;7AzptNEpUMemk/VnksU+VRRmpJHnMOC2pmMXyyQMMmkSxb7U5DtNFItjLcnOoKo4i4aKAlprSmmv&#10;K/M6Zm4R77//vuIe8TzD/1xJQCNdJ1/m+E3BzK0UFRVFQ0OD4iT6+OOPV0b0xr8kvGDGG97whje8&#10;4Q1veOMrEj/72c+4fPkyb735Jm+/dWEljdl7vzSVmZQHzFy98j7XrixDmNXwRUlZtjK/Wr8azMhW&#10;7ENIpjL7hVNGvsj+BZSR8gCZ1WDmumtG1plZJVlv5tC+vdd/9MuX/LcCAV7936vnnn32c6Cnt6fn&#10;c6DnZsgTER5+wx+MSwuznH3lRd547Yy4r14R99qrvP3mOcXtImHKLwCNxyWz2j2zLHn/SueXBI0K&#10;YFRcN+cVKONJYybHeFvMv/nG67z26svK8/dP//gPK0+sN7zhjS8iPM/56MAwEyPTTE8usnPhIHv3&#10;3qcAGAlolpaOsbRLaOmwAmqWhHbvPcnOPQ8xMf8gVU0L6Ex1xCbnY87qpLxltwJdOkeO09p/hJLG&#10;XdiKZkjPnxKSqcV2UdVxmNahEzQPHKOu+xBFTbuxl80qtWqKxPp9gxM8MG1lsdKf3VXhvLho5pkF&#10;CwfbEzjQmsCuhjiW6qJ5aFTD+yezuXQ8k9MjKk4ulFHdvkhmxSwZRYNkFLRhL+rBUTaKq2KKzHKh&#10;ymnspeMY3W2kmcpR6XNI02egVuuIjkkmMjKOqMhYosJjCAuJJiQ4huDQWMIi4ggLTyQsWkdkoptk&#10;Qx22/CGyK6Zxi/3ZSucwFc9iKJpGnz+BsXBaTMs0ZtOk5c2QlD2HJmuc4oIqpuvTeWhQxcMD8Zzq&#10;S2R/WyL1lWUkZk6SaB8k3tSKytpEWkYtBls+tgwXNnc5yfYO/NJH2JwmlNLDpsQmNkSXsy40l3uC&#10;ndzlb+Qun1Tu2BTHbRui+OaWRO7YrlZqztyzI527AiSYyWNNRCnrY2rYlNzOtrR+fHVj+Bmn8VPq&#10;2MwQYBwl1tqF3lmHO7ecAglmsrJwZWbidGZiz3CQYc3AYXfhzimlpKKV+rZpCupmFAinyx5C6+7H&#10;mtePs7CHjOwWnDmNWF21qLRFNDc38/TJcYabMkkOWE/Ymq+Ruu336LBv5+pre7j8VD9PjaXx5KSJ&#10;l+bVN4AZVVy4kr4sMsSfqCBfEiIDSYyRabyCCPTZRrDPVqwpYZTb44j1X8OOzWsJ8NkstInA7Rvw&#10;37oen03rCPHbToLYRkKY+PAAZawIfx/CRH+E/3ZiQv2JCd6hwBnpPgkTy5LCfKi1hLK7VivuTTV5&#10;iZsI2XoXIb6biAzcroAVVUzYDVBDQg4P6JBulJToMOLFejGhAUQHS+iznRD/LYrbJj5cApcg4kID&#10;heTyHcSKfUvXTpx0ywhJN4xSo0ZMq6T7JiJYgVKyBo0EMxLexIQsu2sixBgRQWKZaOU2sj6NXC9O&#10;nLcEMxLuSPAUJ/YbJ/Ybr1wP6fgJVaCSdMvIY0+KChNtmOKYUUUv9ydHyTRqO7BEb2YkL4IHBjM4&#10;f2qYd47W0VOYhDZBbBsdIdoYTKnxWNMSsWuTKc0001pZQEtZLqUuM8VOI7kWDVlGcT2tWsrcViWl&#10;WX6GllJnulKfxqZLIT0lHl1yLOmqWJwmDRnpaUpaMbshVWl1qngM6kRyMwyUZNkpzrIpjpmKAhdF&#10;OcsOl3yHWUlxlm3T4xBjOM0SyIhxxPjGlER0STHKfqSDJi0xlpS4aFLiY0iNj0QlPj+N2L82OU4c&#10;Q4KyT6dBS67TSklOJuW52bgsJiU1mhfM/CJkvRXPs/uvlYQfX1b3zL8GzNxKcjxZr+b06dN873vf&#10;W9mLN35deMGMN7zhDW94wxve8MZXJP7xH/+R73//+7xx7g3Ov/kW71967zqQkZDmyvvv3+CWkYBG&#10;ATNXLyvTsk/OK66Za1eUfglgFGizAmQ+WpGc/lgs/0TWqFHgzDKYuZ7S7D2ZxkxCGemWWVVfZsUx&#10;43HJeEDMaiDj0c1g5rUzL7B1yxblx710WNzqxb1XXt1K0lklHVby3slyZ/LCM0/y4nNP8fILzyg1&#10;Z15/5SXeOvuaAlV+GZh5751fgBgPWLwBzJyX7UoaMyEJeeQYF86d4603XueVl1/is08/WnlaveEN&#10;b3xR4XkJND06zfz0LvbtlSnLTrH/4MNCj7Jrzyl2Lt3Hwk4JZE4oYGZh570sLonpvQ8yufAA9d37&#10;ySqbRGttIiY5D5OzlZb+IwzPPEjXyAlKm/diKZ5HkzNDmpCzajc13UdpGjhGdedhihr3Yi+bVxwn&#10;ebWLSmqzk0vlvLBLzeHWEB4ZiuXMvJbTYxpe22vhvVO5XHm4mLfvy+aSmL5wLJNX91h4ZCSJZw9X&#10;0ta/B2f5LJnlE0IjOEoGcFdJKDNJRvGo0u8Q05nl49gLulEbS0hW20nTGImLVxMWnUxMXCqJSRoS&#10;kvTEJhqITtATFa8nMs5EZKKTGHURKeZGMkvGKBTHLI87p26JzKpFXNVLilvGVDyJuWR2BczM4i7q&#10;YqHVxUODal7Za+PiA2W8dCCHRxfc7O1MpaXEjMo9iSp7jqTMERKsnSRaWkgW1zXF1oDOnEeGIweT&#10;u4YYSw/bNINsUPWzObmLTXGNrA0v5p6QbO4JdHDPDiN3+qRyl08yd/lquHOHibt2WLgzwMU9oYVs&#10;iKpgQ3Qlm5Ja2ZLay/a0frbpxthunMfPNItP+gS+xln8DGMEGoeIz+jC6KzC6conWwIah5MMm0Mo&#10;E5d09WRmkZdXTF5BNbnFrbhKBknPFcrux1HQiT1XQqYGUqyNqMwNRGurqajr4sSBUeb6y8nWx6KP&#10;CaCzKpOXHt/DyeliJgu3cKg5mFPdATeAmdAdPgT6bsVv60a2rr+H7ZvW4e+zGd+tm9i45m423H0n&#10;W9avEdN38fWvfY1vfv3rrL/nTtbffYfQnWL5Hay785tsFH1+mzfgv2UjwWK8wG1b2LZuLdvWrmHL&#10;2nvEsvXK8u3r1xIg1vHfskmstwVLUiDNjmjK0kOI9V8rjuFOgn02EuK7mVC/rQpgifT3Q9amWQYs&#10;wcTJlGRBO4gUy2TfMgjyEev5KiAp1G8bYUIB4pzk8QRu26woSChELvfdpkAkCaP8xXH6b99CbHgw&#10;0SFBBGzfKuY3Eyy2DxHXJkisqwAqeZ1En1xfrhOwfRtBfj7L07JPjCvXk9cySKwX6u+jXFsJrMJE&#10;G7ZjO5GBfoSLfqkocfxhO7YpLp9oCYuEZN2ZpEh/bKpgSkyx9JdaGaxyYEiKIF46fOQ6EvZEBJES&#10;FaqkNMsyyDozVqpz7bjSU8nQJWFOTUCfFIM1LV6ZT1fF4DaoqHQZFLeNOj5aSbkmJcHXcu2baPSq&#10;eNISo0iRjqT4GDSJMWTb0ynOdmA3pSkuF+lwsepTsCpumBQsmuRl0JOaRGpCtLK9JilWcQUlR4cr&#10;ACY5JlwBW0pNn+AAYkICiBRttPgsE6PDxH5iSU9JQJsUj9NkoCTHRX6mXezXqdSh8YKZ5ZDnL2vH&#10;eJ7d34bktf0y1mr5bYOZm+WpweOFfb86vGDGG97whje84Q1veOMrFD/5yU84+9prvHnujVuAmQ+U&#10;2jLXdROYkX0eF43HKaPUl5GQRkx7HDSKJJi5cplPpMvmJjBz9b1LQu9w5V1ZRH05hdnlS8vtr4Iy&#10;q7UazHhahz1D+SEvU1xd/uCDW76A98qrW0nWIlLunQ0bePDkcR5/5EGeOv0Izz55mheffZJXXnyW&#10;c6+c4fzrryn3pqw3cyOcEdPviD4FxMj+5TRmnwczb4r79w2hFfeNWE+mMTv/xuu8Jfr+45/98cqT&#10;6g1veOOLCs9Ln10797F3z70cPPAghw4/xoGDp9l38DH27pdw5kEWFo+zc5cEMydYXDrG3MJh0d7P&#10;xOz9tPYfJrtqDnP+GGpzM9FJeaRnNFDVspuazkNkVy+iyZkkxTWJJncWW9kiBU37KW7eT27tbhyV&#10;i1iKZ3GUz1PUuIfRsSkeW7Ly5hErLy6m8txsAmcWUnhhXifm03nvZA5XHi7g2QUjzy+ZOXswg5d2&#10;m3j1gImzj3ZS17mLzIo5cmoXxHGN4igZFMcwh7tyGlvRqAJnbEKuyglyq6fIyOvGYK9FrcsmOdWO&#10;Ks1NotpFYqqLBHUOceoCEnQlipL05aiM1agsTUq6LlvBMM6icSwF4xgLJtHnToh2SrSiTwEzM6hz&#10;p7EX9DFbm8qDnaG8vGTi6ulq/vjNQd5/vIHjw2aOj1nY2ePEVTqCOm8JdY7YTlwzdfYIac5uUu0d&#10;JFmbSbXVYM0sISunCENmA6HGXrZqRtmqHmVzUicbYqpZF17EutA81gTauXuHlrv99Hxzh5U7AzNZ&#10;E5LL2ogSNor1NsXVsDWlbQXMDLFNO8ZW4wK+5gX8TNP4mubZYZ5lm36CrYZZthumCTEPkmxrwpBR&#10;ht2RQ6YjE6fdJVo3blcOubn55OflU1pSTkV1K7klnWQVtZFd3Ik5uwuVtYUEUxMx6Y2EaZowir6m&#10;jgHGh7uZHm5hdqSZJ+6f5NzTc7xwXyuXnunho5cabwAzsq5KaIAvIf7bCfHbpgCJIDEdGuiHvwQb&#10;2zaKZT74bdvEjm2bCd6xnTCxfqDPFqHNBPlKKLGZUP9tiltEukakA0SmNZOuFFmvJTpkuUZLZLCf&#10;2J+/so50jaQmxCgv8yVYiQzaTrRYLt0lqTERaES/PikOq1algABbulqpRyJdGXLalBaPXiUBgnTS&#10;hJMSKyFDqJIyLSEiUJlPkgX5w2UKs+U0atI1I4GMTI1mSUtUYEBSlNg+Luq6i0Ml9i23U8nx4sQY&#10;K+nJJECQ9XeSYsJJiApVnDVSEjgkimOWdWrixTklijHkup6aM0nRIcqxSIeMTLuWIo5RLcaV87Lu&#10;TbJMeybWU4vtdEmxSqo2Oa2Ji0AfH44uMUa5Fpr4KNKlA0VI1pkxpcSRoUkk16ylrtBFV00xtQWZ&#10;Sk0ZR7pKqTdT6NArTplMQwq1uWY6yxyUuAy4jGk4jWrsYj2bLhlzWrKSVky6ZVwWDXlOIy55ncV1&#10;z7Ybqch3K4X58xwmJd2ZdMqU5zkpdFspclsoyLSK8TRifZUYU3xWopXbSmBj1iRhSI0X1zoOizZZ&#10;bC+OR4whl0t3jZzOtqWTazdQIfbR2VhJT3M1Q11N7JodY9hbY+Z6JCUlXX9uf5uSgOLnP//5yl6+&#10;HPFFgxmPzq+qSyPTnsn9yjRvr7766leiFs8XHV4w4w1veMMb3vCGN7zxFYr/9t/+m+KWOXf2dd67&#10;9O4vassIXf3g8o2S6cyuvH/dFeNJb+aRkvJsZbmUAmc8kvNiHVn8/yPRrgYz0ilz9d0bwYyS+unC&#10;jfVkPFoNZDzzq8GMnN67a+f1H/BfphRmN6fV8ta8+fJJ1rTx3DsDfd2cuPcwJ0/cy4MnT/DYw6d4&#10;+olHFTjz2kvP89bZl8X9d1a5TyWUWe2aeW+ltoxnfnWNmWUw84v7W97Dnu1l4X+pd86/KZ7P/7zy&#10;pHrDG974osLzvO/adYTde+7j4MFHOXDwMdE+xoFDp9l74DEWl04xt3CCuZ1CC/cxOXuMsekjjE4e&#10;YnDsCC29h8mtXcJWMo0lfwyTs5M0fTF6czn2/F7sol+XM0Fy5pjQOGnZExgKpjHkT6PNnVhWzjjG&#10;/AkySudpbWnloVktlx7I5OojuXz7uTI+fjyLy/fb+eihbM4fMnN6PIVTAype2G3knZMusa6LH75a&#10;wStPTFMga8lUzZPfsJO82nHy66YobdlLQcOSUntGOmdcFZO4K8YpblwUxz5Hbs0M2eUjWFzNmB31&#10;mN1NmLPaSHd3YsjqxVIwLM5tGFPeEKaCcfS5oxhyhhmeOcIjjz/N4uGHaR09SnHLHrKqFzEVTopz&#10;nECXN0lK9gx1JUWc7Ijg8aFYHuiJ4enpND59qppvPd/Bw+PpHOlO5r4RPXXVtSS5JkkT1yMtV4Is&#10;cW2yB0mxdxJnqCPJ2kiavZ40Sx56YwZmezZaZzPBhkE2pvSzPrGD9XFNrI+pZV1EGfeEFLAmOJ81&#10;oYWsDStmfWQpG6Kr2BRXy+b4WralNOOr6WW7dkRxyWyTAMa0iK95Fl/TLDvM8/gapvAxSlAzh49p&#10;AV/LkpL2LMIyiMbegN1VQnZ2AbnZeRQWFFFUVEJZSZk4l2qqKiopKa2iuKyR3OIO9JltxJmaiTW2&#10;EKppJkTbTqShB13WIEU1Q/T09vPgiQV+9Mlj8H8u8w//6wP+v//5/g1gRromYsIDlfRdUuGBPssK&#10;9ldgjQQxkYGiP8iP0AAfwvx9iQryV9wgQX5bRLuFEKG4cH/SEiIV54U2MQ5tQizqhBjRF4MqWtZi&#10;CSElPgKrIRW9dEeo4jFqUjGoVUp6q0SxTlJkOKkx0eiSZUH6ZPKcVtobypgaaWZpppvjB2d5/qmT&#10;nH7wEEvTvbTVFeG2aLBqk3HJAvTpKqWmjEEtxk5LVICLLMQvwYcCfMT+ncZkyrIMlAvJtF6p4ngl&#10;PMi0aJVt0iQIEVInRAstAxspOS2L2avFsUpHiYQ0CsgRSpGF/GUr1pFKVbaLUKSW1yQuXKkloxHT&#10;2sTldrkv7Pq0THEmwYxM/6WV+16pQZMWJyRa6Y4xqmLJ0KZgFdfGpknGoVeRbUyjzGWhvaqIjqpC&#10;8jP0StF/CWTKs0wUOfRKLZqqbBM1uWZyrFqlPs1yHZjlejN2fapS8F9K1oiRNV+ybOnKNXGJNi/T&#10;QnVxFrl2kwJTCjOtlOc7Kct1UFXoorooSwEsTnEsbrFNvtNIUZbtet0Z2S/r2ORkGMQYRvIcy5Kp&#10;0WSfBD5FbiuNlYWM9rUy0d/G9FAHexYmmJsY9IIZETL9lueZ/SLU0dGxsqcvR0hQdP78eaWov8vl&#10;uuE767cpuQ9PyOmbl8v9yv3/roYXzHjDG97whje84Q1vfIVCWuElkJGOmfcuvqsAGE/x/2Ug8+GK&#10;rt4IXFamV4MZJd3ZirPmAzGtpDSTEEbooyvL9WWkZK0ZKU+dGQlmPEBGcRQoToPl1E83v8C+lTyQ&#10;xpPS7PWXX2T9unXKj/Oqyspbvnz/t5CsbyL3L2uW3HbbbZ/7w8Ej6eixmM0cPnToluN49W+nN86d&#10;u57CzGwysG/PEgf37ebIwX2cOHqIB+9fds8899TjvPLCM7zx6hkFzLx74c3PgZnVurn4/+r7evn+&#10;PadsK10zF2Xx/7NnuSTW//v/87/EU/pPyw+rN7zhjS8kPN/Fsp7MgYOPcvDwaaXdf+BRdu17mNmd&#10;J5maO87E3AnGp4XGD7AwOc3cyAhjAxMM947R39bDWFcnwy1VTLRXMd3ZyGN7OnlsbwvDnU3klA7i&#10;KJtBnzdFinsCTc4E2qxh4jMGSXZNoBKKsQ6QljWK2j1GU20RZw7ouPa4m8+eLeQ7L5bz2r5UXpqL&#10;5zuP5fCtR/N5c7+dSycLxPIqPn66mG89X8i3zvYwtyihzAI5NQvk1Ym2aoSc6onladHnrpxZBjPl&#10;42SWjeGumCSrcprc2nmxfA5n2SQGRysJKTlobHXYS8ZxVc2RWTWPrXQWS/E0psI5tLlTmAomKGmc&#10;p31oD73TR9h176M88OTz3PfoswzOH8NeOkFa9hjhhl7ayhw8N5HEm4ccXDpVwOVHS3llScuri2mc&#10;EXp4OIFDTWEMl6lR21qJc46TmDlGkpDKJVrXqJgeIs7cQoy+mmhdGQmGMlIM+RjMmVgcBSTbWvDT&#10;DrAxZZBNyd1sSmxlU3yTUCMbYhvYFNfE5sQ2tqg62JbSxZbkNnxTmwlO78ZHN8QOwzi+xmm2GecV&#10;t4yvaQZ/2y52WBbxt8wTlLFLtAsEO/bha15ku3ER3/QpAvS9Yt/NWDNLcWUVUlhQSHFBsQJoiotL&#10;RFtMiWhLS8spKq7BldeI2d1Oir2LCGM3oboeIo2DxFiGSHYMYikcYmhySfzOekn8E/CZuEu/e8NL&#10;zoSoYCJDdxAVGkBsWABRwX6E+m8lNGA7kSE7iA4PVCCETFEVIZaF+G1VUnFFBPgpbhhZoD9GrKdP&#10;ScSgScGokUXj03Fn2HBYLdjNRjIMetw2M91tzXS1t6BJjseq14h1LORnZuA0pmNQJ+Mw6ZVpo5i2&#10;aFIpyHLS1lTPaP8AixPTvPXqK/z4x9/njdef59j+OeXlfX15PoVuG41VRRRl2xVXTX97He2N5diM&#10;alITY0iU7pzYSOrKXDz78D7eeOYE+6e6yHOkkxQTikWnUgCDw5iGSpyrUstGgpHEZTjjmdYmyzop&#10;kUpqLgld5LQEOLI2TbJQapKcjhDTYv3kmJW0XtGKW0QrgYuYlhAmVXHQSOfM8rRsJaBZBjfR6JXa&#10;L/FiOkZMxymwxqCKRRsfiTk1EYs6SXHN2DSJZJnUlDhNNBZl01FZSLnLikOXjNuYSq5Vo9SbkW2p&#10;20i2aJ2iP1NcFwlSMvQpQiqsmiQyZBo0g1oBJUXiekqQkuc0k+ey4LRolZRmsuB/jgJWTJTm2JVi&#10;/cuAxq7AF4fY3i7GcSnbmhQII90wEtBI5TnEeEKyPk1ZjkO0dgrF8SpgRvTVlObS01LDkPiem+hv&#10;Fd+N/UwNdnrBjAhZH8XzzN4sWcxfFruXLg/p+pB/j50/f16pRyP7g4KCbrndaskxvuwOEXl88hyl&#10;o8VisfxW0rrJ6+QJOX2rdaR+V8MLZrzhDW94wxve8IY3vkLxs5//jI8/+pg3zp7j4oV3FBgjU5hJ&#10;MCPbqx9cua4Pryzr2lUJaS4vu2NkGrMVKY6Zy6JPpjiTKcpWHDEfvvd5XXn3klLof7nYv3x5vZzi&#10;6XotDtmuOGY8uhWMWT0tJcGMxWRUfpD7iD8K/71SmBUXFX3uDwSpP/yDP7heYP5WyyWkWZifv+WY&#10;v8t64vRpxWE0PDT0uYL98nO+1bVcLXldZXqyV86cueX4HklAJtffsH49UxOjLM5Ns2txTgE0Es7c&#10;f/wIjz54Uklp9soLzypg5u03XlPuz/dkqjIhJY3ZyvR7YlrOLwOZZShzKzAj72MJZi6u1J1569XX&#10;uCaetWUo4wUz3vDGFxme74m9+x5h74FHWdrzEAs772d+8T4m544zNHGIvtFDDI/sZP9EG6fGcjkz&#10;Z+bMZBoP9Gm5r1vHqZ5UjrQlcbAliefm7Tw5YeXVPXm8/2gL3351in1T7eSV9VFQN0dm5QK24ll0&#10;OaMkOoZJzZlWXDTJzhHMRTOif4TOxgJe2KXi0v1Gvv18AR89VcBzO1Uc6w7khSU1l066+Pipar53&#10;ppnvv1Qnlhfx/dca2T3XS1blFDk18+TWLpBXO0t25YDom1T6siWYqV4kq3qB/PrF5b6qGaFppXVX&#10;zuGs3Im1cJI0SxOJmnJUlmbSc4axls5iLpjEUjCCq3SY3IoR7KVTOEpmsBVOYSycQ5cv1hHzBU17&#10;yG9YxFowLLYZZnj+EPfO13N6NJG3j2dz7YkKvvVsNR8/WcZnQt96rpqLp3I5OZDEYnkwuVY70bYx&#10;ou0TxDkmSHBNkeCeIilrimS3mLcPEmNsJia9hjizTAtWRbw6A5PZic1VQYKti21pfWxS9bJN3c/W&#10;1F62qkSfqpNtKd346gbxSx/FVzvEVnUfvoZxJU2ZdMb4GmRtmRn8TDPsMI0r9WYCMpZEO6eAGema&#10;UaCNrEGjH2VH+gjb03oITO/GL62VQE0DKmsdzuxqSkoqqCovp6y0lPKycirLq6iqkKqkoryG0vIm&#10;cos70WT2EG8ZIN42rNwHaS7R2now5/SIe/Ig3/ns1ZvATBBRYf7LbphAqe1EBvsqbpggPwlofBVo&#10;I9OQyfopMn1Zotimukhc4yMH2bc4SWlhFi3NtYyP9zE/P8me3fMs7Z7gwP4ZDuyZYufsKKdOHOfe&#10;Q0coyHVTmOOkqaaCjqY6OpuqKc3LpLwwl4ceOMalC+dYmp0mJ9NOVqaDvLwsCoXy3S727Jzn0Yfu&#10;o6+rifa6MlprS6kty6cs30VVURZZdhO29FR6mqvob68nx2nGbtKRlhiHRRPP8X0TfPbBa1w9/yxL&#10;E91K6q7EqBAFfkjXTGJkCFFBMu1aoAKcZP0VCV7SkmKvu2Y8oCY1XrpiopaXJcYIRaMSyxQnjVwu&#10;15XLRb9GFYc+NQGdKlZJayZTrcl6MjL1mpKGbQXSaBOjFAgjnTMS0GjEGIaUBIxiW2NKPBZ1IubU&#10;eJzpKWTokpVWul8KMtKpyrZTX+CiJNNChjgXbUIkBlUMVk0Cdn0SbpOsP5OMQ2zjNAgZ1ZjTEsV1&#10;SVDSwtnT1QqckcBGFviXThcJZiSwynWaFGjlturIz1zuky6Z8vxMyvKclOY4FAAjwYyEMhLISElH&#10;TIGQhDJyXoIdCXNy7WaqxT3TWVugABo5RoUYq64kl+bqYlprShnrbWFqsMMLZlZi9TO7WlFRUb9R&#10;Mfvz58//2vRgXzbXzG8S8p6QBf0luPqXpD+T18UTcvpW60j9roYXzHjDG97whje84Q1vfIXin/7p&#10;n/jut7/Da6+8yoW3zitg5sPLEsSsSmG2og8vX1V07cqHvwAzK84Zj3vmQ+mOWZWmzANmrr576QZJ&#10;l4wHzLz/jnQZyBfay/rngJmbtTQ/e/0H+UMPPnjLl+9ftKRLxnMMEhxImPDL0pZJUCBTZ3mAgEc6&#10;ne53qi6OvA7yGrW1tt4AXSTIWn1d/rWSziUJeW51DBKIyXX+QOyzvraaybERZibHmZ+ZYvfSAof2&#10;71kGMw+d4nnpmHnxWd547QwX3niNi+clWJH37Ru8t+L2Uu5jMb163qPV97W8b6+DmbfeVHT+7Dl+&#10;8L0frDyl3vCGN77I8Hw/TM4eZ2r2BGOTRxidOMzQ6EF6BvfR2b+H4d5BTgw7eXVRw7nFZM5MJPBA&#10;Szj3t0RyZjqNc/vsvHVvEa/sy+XpGQdPTth5dMTGu6d7+LN3d3HpoSa6q/PJK+2jsm2JwoZdmIpm&#10;lHRm5uI5zIVTZFXNUdK4QHnjNH1dbTy+aOSDB4x8/6U8fvhaOd97tZ63Trp5ca+Os0cMfPhUBR88&#10;Uc6lRwr49MUGHjnUQX7FMoQpqF+gsFHuZ4bcmhExP0+BTGtWt0Se2Hd+4x6KmvdS0CTTm+1S3DLZ&#10;ldNklk9hL5vBXr6ItWyRdJlGzNZEQU4BQ61lTLSLti6D4Uod801GhttqySkbw1U+j7t6N/bKXVhK&#10;l0gv3oUmZwp91gAaRyudA+K7dLafsUYDB1pjeXpSzfsnbHz/xVr+7O1hfnx+mD8V7XfODvHCHjcT&#10;1VoFTETZp4l1TBGfOUWiW2oClWiT3ZMkZY4Sb+0g1thIZHoTkYZWEs2N2JwlOJw5GB1VRJm62JE+&#10;yg4JXWSqMt0ovvox/I1jClTxM0wq9Wm2G+fYZt7FVtMSWw0LQjNKXRkfsc5WdT9++iF8dUP4pE+x&#10;wziJn7af7eoetqm72aEbZGtKN5tTuoS62aTqYkNSBz7qTiL0LaRnNpJbWEN1RQ2tTY20NDbRWN9A&#10;XU09tTW1NNTVU11dT2llC1kl3VjyBzFk9aGydZJk6UBlbiW3bOCGl7yyBkpYoJ+QL8E7thHiv02p&#10;GbNj20b8tm4k1H87UUqKM1/io4JJjo9hbKCLxx88zqE9Szz9+MPiN9s7/NVPfszf/d3f8rOf/a3S&#10;/s3f/BeuXfuQRx98lHOvvcG3P/0ezz71HCODXbTUl+EwydRhSdgMKZjTVWQ5reycm+Xb3/oWf/rj&#10;P+ax04+wd99uHnr4Pg4dXKSiJFcoj1GxfV+neAZaaqirKKAgK4OSPBeFWQ5sRg1WgxqrGM+oUaFN&#10;SUSbmoQqIRqXWcO+uQEePrGLo7tnKBLrG1LilfonEYE7CNy+Gb/N6wny2UKw7zaCxTUID/BRYI1M&#10;baZLikMtAYwCZCJQSeiSLPpEvwQyMoWZBDAqCXCSYhTHjAQzmuTYZSgj1pWgJzpIFv7fTkywD/Gh&#10;fiSGy6L/QaTEhpOuWnbKyOOSgEYvxpDT+uT4ZYiiTlRSmtl1KlxGtVIrRtaTyRHnVihTgln1Ylky&#10;yeJzkvsI999CbIgvSREBpMWHoU2MFONICKMiQy+L9idjUkv3kgpbegp2MaZNK8YWn02uw0SOw7AM&#10;X3IdyNowEs7INGc1xVm/gDO5mRS5MxSXjYQyUhLqyNRyEtbk2U3L0EefKuala8ZAfqaFYrFNea74&#10;7KTrJs9JpYRKYrq6OJvOpkq6hDobKxjorP+dBzMyrZfneV0t6Rj5514T6aKR7phfNt7/DSFdQ0eP&#10;HlXcQhJc3epcPTrvBTO/Mrxgxhve8IY3vOENb3jjKxZ/8Wd/zpuvv6GAGVn0//NA5sp1KHMdzlwV&#10;faugzA1gRra/DMy8d0npuyZTnYlp6ZyRjhlPXRkPmLnVC+zVYOZWcObl55/hrrvuVH6My5f7t3r5&#10;/kVLwhcPTOjt6bnlOr9MMo3WaqdNikp1y/W+ypLp3WTKNvn5SAeLhC+e8/1VWu00ktdIbi8hjqdW&#10;j0dy/FvtV15bDzCTqcpuhl5yuSfdnDo1hZGhfsZHhpgaH70OZqRj5tSJe5dTmT39OK++9Dxvnn2Z&#10;C2+cVcDMcjqzGwHML9Pq+3o1mJFumXcvnOfN187yn3/iLWDqDW/8W4Tne6Z7aC9d/bvp6N1NZ/8+&#10;2nqFupeY6mrhRLeGl+dSeXO3hpemkjg9EMvx5ghOdSZy4YCTc/sdXHqgnMen7exrTBZK4VinjlcP&#10;VfDSUhbHWxMYLddjsxWTV9JLVdsuihqWcFfJ9GELFDcuUN+5i5auOQaHF+npHWOko5BHlly8ciyb&#10;K08W84PXW/nhm+189GwZZ47Yef7eIh7cW8riSAGtjWUYndU4iwbFuLMUNMxT0iz3MSXGnqK0dRdl&#10;bXsobNgtpveK6X3LrpbGveQ17CGvfonc6lkySycwF4xhzBvHlj9AXl450x3ZvHQgj7dP5PLxs828&#10;d7qRB0YtTJaFc7RXy2BzMa6SURzlc2RVL5HTsJfchoNYSufRZ/WRZK4jIslFZFw6UTFJDNQbeWA4&#10;kVO9wZzdk8Z3ni7nj19p50/eGOSzFzt45/48Hh7TU1TcQIxjhhj7NHGZM8S7ppfhjGtCtOMkZ4l5&#10;5wixtl7C0tsIVDcQb+kiPXeUBEMNGr0bk9mN3tlEgkvWillgR8Ye/O17CMjYja8ELNZFZB0Zpdi/&#10;bS9bjbvYaljExzSPj2GabboJtmkG2K7pYYfQZlUvW9UD+KT14CPmt6R2s0WBMZ1sTO5gY1I7GxLb&#10;WB/fysa4JjbGN7MpuRNfdSeJlmYKyztpaemkp7OLjtY2WppbaWpqEW0LzRLYNDbS2NBCTV0HRRXd&#10;OAv6lfo+qfaeG8CMTF8m68hIZ0x40A6llfMBPlsUWJMQFbIMZcKClBRergwL9917hD/+/nd46/WX&#10;OHXfCd54/cLKE/CL+NGPfsyuhb08+8Qz/P3f/wN//dd/zf69+7DpUkmP2Ywldh32hA3Y4reiCtuE&#10;NjmchppK7jt2lCtXLvPtH/6QR596lp7BETo626mtKqOqvJih/i76e9rIy7Qp4CM2PFBJvxYfGUJ6&#10;WiI2Y5oCZdJUCaQmx5OWkoBGSDpbrIYU3HY9GQYNDpNOKWhfmmMhMtCHDXfdjs+Gu9m85ptsvvsb&#10;+K67jZCt9xAdKI4vJgx9sqyLk4henYguJZ4UWQcmKQ6N2E+a2I9W7EOXmiD6YhUwo06KVlKdeWrO&#10;JInrGBW4ncBt9xDjdw/m6I3i/LdgjN5CUthWEiP8SRXX15O+TKYzMypF82VKs1gsmmQytCqltoxF&#10;nKdZ7Gt5WrTaRKyiz5gSR3yoL0Hb1rF9w51sXfdNQrevITZ4M2kxfqQnBImxwsk0yZRjHtdMkrj2&#10;MVj1KdgNaQpAcZt1y2nHZDoymbYs265AFadJFv43UlXoptBtochlVdwyy62dgkwrZnFMelU88RFB&#10;xIcHiHMQ44tz0iRGYtEmYRXHmiFBnDWd4iwbVUUuZbzakhyhXBoq8uhrr6O5poSh7kbGB9p/58GM&#10;PG/P87pasv7KvyQkuPhlacDOrwIV/zeFPC95vQoKCm5I7bb6fOX06muxWr+r4QUz3vCGN7zhDW94&#10;wxtfsfiLP/8LLr19kfNvvsV7Fy8p4OXKrYDMlat89OE1rl39kGsfXlFqzVy7+ot6M9d1ZaXujGgl&#10;pJEF/2Wxf6mrMpXZCrBZnpZ9Mp3ZL8CM1A0vuC/cGtB4XmhLKSnMzCblh3hgYOC/m9tEQgd5DPLl&#10;/62W/ybyODek/j1r5PxzJR1K8tglNJGSYEmCFPl5eM7nV0muJ7eR23pcRr8u9dg/Vx7wdXO6OLlf&#10;2b9x4wYG+3oYGexnbHiQ6ZV0ZjKV2bEjB3no1H08dfoRXnr+aV5/5UUunHtV3IcrNWZugoo3a/U9&#10;7JG8h+W9e1FMv3vhLdG3XGPmjdde4X/9j79ZeUK94Q1vfJHh+Q5q79tFS+c8zV17aO7ZR1fnGLt7&#10;Szgzp+P1hWTeP5bBhd2pvDAex2N9MTzQHsHjg0k8MWbg7RMlvHm8hAOtKgZzQlmsVfHYpIuTfens&#10;rghj3O1Lb1kWRWW9GE1FZBd0UN0yS2njLAV1s1S37aSpa4mO3llGxxbo7RkW3/+1lBXlU5yTQX1x&#10;Ol3VWgaaDLSUa8hzash0WElJMxMaayUsPotUUyWZRb2UNs9T2rJARdsSZU1jlDTNKlCmtHUPJc27&#10;KW/bq0znNyxR0LhLtLvIrdtJdvUcGaXTuMWxNRTb6SlTcbhXxTun8vnshWY+fKKWa8+18enLAzyx&#10;4OTogJGDPekcHbRRUlyN2j2MLmuE9LwJLEUz6HNH0bu70DlqSEh1EhmdxqZtYViNas492c27zzbx&#10;2iEjp8dieGIyidcPOTh7yMrZ/em8vKTmyHQJppJ5ImzTxDhmiXVKODNLXKYENVPL6c1cEyRkjon5&#10;cRKcIyQ7utG5e4jPGCDa3EOMtpwUtQ1dupMUWwsRrl342Q+ww75fKe7vI2GNbRc+xlkC7XvwM88r&#10;Rf53mOfYYZplq26cbZpRoSF8tYNsVnWzMblXqEuBMBsTWlkf18y6uCbWxjSxRmht7HK7PrqOdVIx&#10;jWJ5K2uEZN2bKMsA5rx+Sqt76Gjrpq+ri+6ODtpb25T/cNDW0kxne7NY1kxNbRPFFW3kVtzomIkJ&#10;D1AcMxHBAUoKrvioIKUvPjKIhOhl2KFNiScrw0ShW9Z8aWDn7BQvv/Asf/Kj74nfbu9z+tHT/Omf&#10;/oXyDPzDP/yD+O32ER2t/Rw+cJyf/+xnSv+ZF8/g1CZQY/anPzuQ0bwA5krDmSuPpC8nAKdqCykx&#10;QXS1NPDkk0/w1sX3ePDxp6ltaBD3RKECZZrqa2isryZdk4L/5nvwXfsN/NbdRujmuwnZvpbIwG2k&#10;JURh0asxpKWgUycr65p0atTJcYrDxSgL56ersRvTyJHF7MV04PZNRPqto8QQSrVxB705sexvNbKn&#10;UUOlOYSkMB+SoiPQpyZj0KjQpcaLsWIVKCOlTUkS+0hRxk9NjFVauVxeN61K9MVHERfqT9C2NaSG&#10;ric/eQMNunV0Wzcx4PajxeqHJXYryRE70CVFLzt5UuIUB40pLUmBJ6bUhOtgxqxehjJW0S9l06kU&#10;SJUUFUyIzxoid9xNSuhaisW5jFel0JUXxUBxPP2lSWSlR2BMjcEqxrJqk7EIpYuxjZpETBoxnl5C&#10;E52ShkzWfpFOmRybQQEvuQ6jAlPKFAgj682kU1OcTaFL1o2xKDBHQhlZcyho61p2bLyDCN8NJIVv&#10;IznSj7T4ECV1mllI1rcpzrYqIKahPF+ogLrSPBorC4SK6G6tYWlulPG+tt95MHP+lwADWW/lXxp7&#10;9+695ZiyfsvvQnjq8Ky+p37ZdZb6XQ0vmPGGN7zhDW94wxve+IrFT//qpwqQOXf2dS69c1FJVXb5&#10;/ctcXQEzcl6RAmSWwcxHH17lk4+u8vG1q3x07cqyVmDNhx5d+YBPhJSC/ytwRgIZOb08v6wr70nX&#10;zL8MzHgkX6LLH+EyDdUvS1X1byEPmJF1T261/DeVdNvIcaRTRLo5brXOv5c8acckQJEp2H5T8OJR&#10;RHi4sp3cXqZx+7f8vCQ8kscg9+3pm5qYUPrkvVNTVbEMZqRjZnSIuekJpcbM4QN7OXn8KKcffuC6&#10;W0amMZNQ5ZLHLXPzfbuiSzIl301p+eQ28h6+cO41Re/L+jMXzit6581zvPX6K/z9//67lSfUG97w&#10;xhcZnu+mtp5dtHbvpqtvNzuHWnlq2sb5XRo+O2XlsweEHsrk4/utfHDUwNlFNY/2RHO0MYb99Ul8&#10;8EgjF+6v4ZUDRRzv1bO7Lpl7u0ycHjVxf3sMQzlRtDUP0di1i5zCNiy2Uty5zVQ3T1PWOE1pwxRV&#10;rTM0dUzT2zuuvLCXYL64IA9HRgY6jY6EuCTiYhNJiE8mISEVtdqARmsnVevCkFGG1d2Iq7iHwrpJ&#10;KtsWheaobJ2ivG0nlR17KWvZRWnLbkVFTbuU1Gb59TK9maw5M4+zYp780jb6ytXMl2/jYHMgL+83&#10;89lzVXz/1RauPdPCS/tdPDyiYldVKGOFIYyXRLJQm0BlURG63En0uePocsZEO4bGPYg6owW9vYI0&#10;g5u4RD1hkcmEhsahSRP7GK/lqaPVvHJvDu8+Ucul0xW8ciyHT54v4b3HspgdayY1W8KXZcdMjGNa&#10;gTOxzlliJZwR/RLMJGaOk5oziTp3Gk3+DGnZo8Qa2wnWtBKW3ke0oYuoZDdJyTq0hmwS7X0EO/fg&#10;Y96puGX8bYv4pI8TYJokPGOSIMuUmJ/ExzjDZt04mzVjbEobZUvasAJm1iW0sS6+nTWxzayJbuCe&#10;iBrujqjg7rAK7gyt5E7R3h1eKfqrRVvFPeEV3BNZzdqoerGNBDQS6vThpxkkMaOfvMpBGlt66evu&#10;YqBHumk66Oxop72tmeamWhrrq6gW/zatBjPhwb6KSyYi2F9xyIT4bycmPIjEmFAM6jiynCZyXBmY&#10;07Vo1cnkuF1Mjg5y/PAB5bfaX/3lX/LBexc5deoR/vZv/1/+9E//hH17ZB21+/mLP/9L5bn4wQ/+&#10;mI7aMmrSt7JQHs793Rrua0/hwW41z01aOdWZxEheAC7VNkxpcfSLY5+bX6Crp5e6+jpx/5ZSV13O&#10;gPg31W634Lfhm5gj1lKsWk9T+jaa07crsCM5ZAMRgT7oUxPJMOqwGjRkmESr12BNTxPSkJ6mwqRN&#10;IT01iYToMMKD/An33UhXTjzHW1NYKtzB7pJwHuxz8OxsESc7tOSn7SAhMoiUBAld4tGkLIMXmbpM&#10;ghm9BEBiXJk6TU7rxP7lcgXOiHVkTRoJTWL815Ibv4Z+py+LxZGMu32Yzg9ioSSKZtN2tJEbFUeL&#10;SS3ryiSKVig1XgEyUs50mWosWSn8L+czDWqhNLFeEknyXPw3Y4zbSp0jiC7ndvF9EsH9HYkcaYhn&#10;d1UEM+VRdBXGkJEWRroqRtmPRZOEXpyPRqZeS4wS1y6OTFPaCpyRYEZDgcuqpBvzuGPqS3OVaQlu&#10;KgvclOc6KMw0KTVq0hJjCNh8Oxnx6ynVis/G6s9YSTQ9eeEUpPuhTwrFKPZr1SWTa0+nviyPzoYK&#10;hroaFShTJ+YlpGmsKKSvrZ7+9trfeTAjAYzneV2t36S2zC8LmR5t/fr1nxuzoqJiZY3fvZCwRl5r&#10;CadkvZrVrqLf1fCCGW94wxve8IY3vOGNr1j87O9+xuX3PuDsq69x8e13uHb5qjJ/A5iRUGaVJJj5&#10;9JMPFTAjYYz8Q//jFVCjwJmV1GYfX7m8og/4RPR/evUKn1wV61/+YNk18+4lLl96hw8u3lhn5p/j&#10;mJH1Pv69U5h5JKGF5w+CX5ZW6zeRdPxI140cR/4P2lut80Vrdd2X3JycX1vzxZNu7Fapxv411+K3&#10;KQmB5LF60szJc/ScU7pOy0BvN8MDfdfdMjvnZ9i/Z4kTRw/xyAP38/QTj3Lm+Wd4/ZWXOC/dMm+9&#10;vgxlxH36uft2RZ+HMrKOzDklBdr5119T2g/euaBAGemWuXDudS6J7f7hH36+8oR6wxve+CLD8x3W&#10;1ruXtu49HBpv5NwuA1eOWfjeo25+8Ggm33lIwhkzH99v4dp9Nt45aOKpoXgms/yYLwrlhYVMLj9Q&#10;xdOTVt46mMNzM2bu79JwdqeN58eTuG+8mPmFfdR3zNHctUh5zTB2RxVOdx2VjZPUtc9R3TxBRf0Q&#10;FTXtlJVVie/dLOwZFnQaDVqNlpRUDWlqHel6vZBBfGeZ0GhtpKW7MDpKcWQ3kV/eRUndCBWtC1S0&#10;TIt2iqqOXVR37FHq10gXTXHTIgVK4f85RRLO5NYtUlnZwN4uHQ+PxvLgSCIv7jHz1gkX7zxYyOXH&#10;q/jgdDWvHXJxX3css4W+jGRto8OxnQK1D1k5NVjKFjAXzSi1c4yFk+iyhtFkdqIyVRCnyiAqVkN4&#10;lIromBTCIhLwC4jBzz+cqkIDjx1p5tHD9cwOV3Dq0AA7F/rQZ3USa+km1T1CgmOEWMcocc5popXU&#10;ZlPEuyaIzxxHJx06JZNossX+csdJyZ4i1jZIsKYFf1UtoZo2MT9MWFoDkfFWdGnpWN21Yr1xdpgm&#10;CLAt4G+eUor5B9nmlaL/fsYptqVPCk0pYGZz2igbU/rZmtLDBumSiW1WQIsELneHl3N3aAl3BRdy&#10;Z0Ae3/TPEcpS2jsD87gzuIB7wkpYE1HGmshK1kbXsj6uhQ2JXctjpo0QZh5Gl91HsXTRdHQz1NfN&#10;QF8nAz3ttLXUU19XdQOYiQjZQUTwDiJD/IkKC1CmfWStFb+tJMdHkCTrosjC/1vXELDpDkK3b1Ac&#10;IM0N1ezZvYt3L33Af/3r/8IH4rfY6cef4umnnuPUyYf5L6LvO9/9If/7//yj8u+2IzmAkWxfDjfG&#10;8GCvltNDRp4YNnF6QM9DnfE80BbNaH4glvjtFOdmMjc7SWNDrTj2Xu49epTxsTF6ujqwpqeiD76D&#10;Ou0m+t3B7G9Qs7cmmcWSCGp0vkT7bxTHHY3bbqUkP4uCLDtOs4EsuwlLuhpdapICUVITYjCnp5EQ&#10;G4ktbjsHxTgHysJoSvgGNdF/QKd2nRgzmn1lIQxmBWJM8FfqykjwolcnYdBIGCPblBUYk6SAGQlu&#10;5LRcJz0tWSn+L51ILqeJjMStFMZ8gw79OpZKoxh2+DKdE8SBqgT2VcZRq98u9uNLhl4W5U9WnDKy&#10;toyEMRLEOPSpShoz6Zaxi3mXrN0iHS/JcWiSokgKE9dO78NkcShHG6I4Vh/O8aYI7muOZn95IKda&#10;Y9lZFki9IwRLapRSrF/CFLMYS6eKE8capUAT2e80pilQRrYluQ7yMs0UCEkwU1WUrThlZCq4kmyb&#10;4qYpdGdgUKuQdXoSA26nQrOOngxxLDnBHGqI40BtDBPi8602BeDUxeGyppGVoSPXblBATHNVMbWl&#10;uUI5tNeV0lJdQndTNQPtdb/zYEamHvM8r6t16tSplTX+ZSHTet08psViWVn67xvy2FwulwJJzp8/&#10;r0CTf4+Q8Otfe52/yuEFM97whje84Q1veMMbX7X4J7jywRVef+0s71x4W6kzI7U6hZkCY1b08YfX&#10;FAAjwcy3Pv2Izz65xqcfL09/Kqalk+ZTKdEn55U+Mf2Z2EZCmWtKDZpl98xy7ZmLXL60XGfG45z5&#10;VWBmteQL7nS9TvnDRDoxbn4R/+8heRzyeP61NWI8NVG+6FozElZ46r5IJ4uEK54/9n6ZpEvG43qR&#10;20rAcauxv2zyuGM8oMhzrlu3bFGgzGD/sltGFv6XtWX2LC1w9NB+Hrz/OE889hAvPvskZ19+gTfP&#10;vqK4Zd69IO5BcR+uBjG31Mo97Cnu/86bMo3ZG2IMCRnfFPf9O+Kel3DmLTH2q+KZ+Vg+lt7whjf+&#10;DcLzvdY1sJfZ/hZeWLTy/SeL+OwBNx+dsPGDJ7L4/iM2Pj6u4cPjOq4et3DleAaXT7h5ed7AyfYY&#10;7m2O5clxM6cH0nhtyc5HDxfz3KSWg1VBHG7X859/8BTvv32ahvZx2np3096/j6raUZyZEs7UUtUw&#10;RnXTGNmFzWRmV2B35uK028mwWbBZzJiNEsToMZsMSp/FbEWvs5JudGKw5mN1VYtt2yiu6aOyZYKa&#10;ziWq2qYpb5mkvG2J0uZFChtmyaudIbNiCmf5DI7SKbIqJyltmlcK0B/pS+WFpVRe3KXj1cMurj7X&#10;zkdn+vjo5UHef6qdN44X8vI+G4+MJXFqMIa5km3UZYSjUTtJNjVhKprEWjqPtWwBS+ks+pwxDLlD&#10;6LO6SNAVEptoJCIqldDwJKJiVMTGqYiOTiYiIg6H2URellucTw6J2nKi9C0kZvSSkNGvQJYY2wjR&#10;GePEOaVzZpZo+xSxmaOiHSElaxyVAm/6ScwcItk1SqSpWywbJ9I2TLCmmTBti+jrI9oySEJ6Dfm5&#10;+bR2DBBqHsbXtJNAx258DZMKlPER7fb0KSWN2VbdJJvTxtiUOsLGlF6lXszG+CbWx9axJqqau8LL&#10;uSu4mDsCc5dhjJ+D23wsfGObia9vNYg2ndvF/J0BLrGeBDRlrI2sYG1UDetiGxX3zYbkPjarh9ko&#10;5KMbIco2irVwmKb2QcaH+5kZ6WZi6Bc1O6QiwgKIjwklMTac+OhQxTUjU5slxoYREexD6LZ7MERu&#10;Ji9xPTVpmyhP3YomdA0JUYHU1FTx0KkHxe+5z/j4o485fuww0xPznHnpHOfffpvTTz7DBx9+zMxU&#10;P5WmHSyVBnNfWwKP9Os50ZTAgcpw9paHcLI1nkd7EjnWGEKlfiO6xHB6OzsY6OtiYmSQg3t3MzY6&#10;Ql9fL3nWFPIS1tBh82V3fSr39dh4sN/JiVYtQ6IvM2YD8aE7MOnSKC3MpSg3k2ynBbtJrwAUozYV&#10;fWoSqQnR6NQqcc6RtGRGcaQmkmHrJkZcQYxaNzJivINp53qhNewrD6RI60N2hhanxYBWtVxPRo4l&#10;06TJVgKadDm+RqUAGwlpZNozCWbkvvq7mik3hVAUext9GT50GTZQp7qbMecOJp0+HCiLYndJFEXq&#10;zVTnmxQgYlTLNGUpGMW+LGJMmXbN456RQCZTATXiXOIisRo1lGaq6HIHsqcyihPNieKcQnh62MAj&#10;XfE80BrFSXF9H2yJZKowgDJ7PC01JVjF+PqUeEXa5FhxDstpxqw6FVYxvjyOomybAmaKskTrMCmF&#10;/qVjRjpqpGRaM6dZR7bdTOCWNZgi7qDZuInp/BD2VcWIzzyVx4dtPNCRJj7jZIaLEmkozqC5phh7&#10;ukpsb6S2JJu6slxxTMV01JfR21LDaG8Tfa3Vv/Ng5qc//en153W1/rXuFgk9bh5TOkW+DCGP4+Zj&#10;k7VhJLCRadjOn/+/sxbOly28YMYb3vCGN7zhDW944ysYH3/4Ee+cv8Dbb53nvYvv3lhjZsUxowCZ&#10;FX0kIcvHUh8qYEaRB9KsklwuAY0Ca2T6syti3JWUZqvBzJV3fwFmFK04Z1a/3P688+ANhsQf/PKH&#10;v3Q9fFlcGfI4PC4MWeD+Vuv8JpJpvuQYGzduvOXyf65W14CRsOc3SUEm19HpdMo2cls5xq3G/qpI&#10;On/k+chpT7q43/u936OxrnYZygwupzCbnRpXUpgd2r/nxhRmZ57nrbMvI+vKeFKYyfty9X16K/3i&#10;nl0GM55aMm+/KWvLnBf3/6UVQPM2Z185w3/8sz9beTK94Q1vfNHh+b57YGcZT02l8sH9bn7yVic/&#10;eKqE7z1RxJ+/WsuPn8nlew/b+e6jmXxy0s5HpzL59hNlXHsglyeHEzneEsXDPYk8N6bmieFUnhhR&#10;cbgmkJ0lwXz61gGxl4/41ofP0to1TUv3TrqHD9E5eIDapknc2bXY7GWUVPZSXt1NSXkDuXnF5GTn&#10;kOVykpfrJj/HTbbLQbbbTn5ejliWizMzD6erEGdWOTklrZTUD1PVOktt127qevZQJaFMy5zimClt&#10;XlCgTGXLNAPDE8zNjLFrYYxj+wZ4eF8tjy/aeOuYmfcfzuHig7lcOFXA+0828v23l/jJJ/fz2Ruz&#10;vPdkE2/eV8Azi3rO7DVyrCuGibZC+icOYHB1E6+vR5c1QEb5IhmVSxgKpjEVjmPIHURtayJZl09M&#10;vJ7g0Hh2BMcTGJpIRGQSUdFJREQkEhamJiTSTkhiKXHGdlSZYyRmyoL/MyRkzhLrmCZOyjVPnJiX&#10;/dH2MaIzxohxCGUMEeccJcEtXTVjRIl1Y7IWiXHOEGUZJMrQRYyxg7L6cbo62skq6SLANM1W/Szb&#10;zYv4mWdX3DKTbNdPskU7zibNuOKW2ZQ6zMaUAQXMbE5sYV1MDWuiqrgrtIQ7AvO43T+T23zN3L5d&#10;x+1bNXx9o4o/Wp/Af9ggtDGB27ak8U3fDO4KzGFtWCnro6rZEFPHxoRmNia2szm1Dx/NkLKvzdpp&#10;RTuM06izJ6hsGmdpbuIGMJMQF4FRl0KGWbvskIkNx2HRY9YnE7n9LhoMviyURjNi92HEuoUpdwAD&#10;Dn9sMRuUNF5zk9PMTsxw7N5TvPfuZb733e+I3y4vMjQ4zM5dO9l36ACN1XlUmfw5UBerOGZG7RuZ&#10;zfVlT2kQu0sCOFIbxWN9Wp4Z0dLn2kp6nC/NddUcObRP/Nu5i7HhHgbFv6myxkyBIZwORwALtWpO&#10;9GYwXxzD3moV97cb2Vsay1hWEDmaYMW1YjXocNmMuO1mcT5pCjyREEWTFI86IYbkuEhUCZH05cey&#10;lLOJPt09zOf6M21fR0/q1xg13cmU4x4Ol26l0biN7oYSCnNcyBoycnwJZSzpGjG2WkmVZtOLadGn&#10;Vy/X5ZFgRqYyk66jikIH+RpfKhLuZCIvnGbDdnLDb6Ndv5EB43ombBvYmR9Ig34zDYVm8jKtSooy&#10;CWWkc0Y6aNwmLXbxWVk1SQqcka4Zq+jXJcWSlhBNgTmKwbxg9lTGcrLLxMlONY8P6HhyKJVnR1J4&#10;YVzDmcl07m+MZKQ8ga6mcmy6NKVgv4QyBnHcBnUCprQExUljkQBItIVuKyU5dsrzMsl1mChwWSjL&#10;dSqAxmXWKfVqjGKMsnwHeaYYSlLupjtjm/i8kzhQFcepdg2P9Bq5ty6O+5oSOdWRxu52J3OjHUqa&#10;tCyrlobyPDobK8QxVTDS08TiZD9750fo9zpmlLhVsf6vfe1ripvmXxodHR2fG/PLDGZupaSkJBoa&#10;GhRXy7/mWnjj1uEFM97whje84Q1veMMbX8H44fd/yLsXL/HWm29x6e1LCpSRKcwkmLnukrkJzMjU&#10;ZZ76Mp989KECYaQ+FtOKPNDm02vLzpprYvmVy0pdmetg5r1Liq68e1F5KS1Tmv2mYOaFp5/gG9/4&#10;hvIj/98r3dcvk3SReOCMhCD/kjoxMgWY3F6Oc6vlv0xyO48DRkKI3wTASOeIhEgeB8yXBXL9tnXx&#10;7beVdjU8MxkMSl2ZW6UwO3704A0pzM69eoYLb7ympDC7dOFG+KLoneW0Zp555Z5dcdXI9SWQ8UiC&#10;mAtvnBP3+dtcvnRRcc9I58zZl8/wX//rf1t5Mr3hDW980eH5HnxhZwqvLCZw8bCePz7TwE/e7OTP&#10;z7Xypy/X8sOn8vnOIy6+dzqbbz3iVtKZfXDUxIW9aZzbqeL5yUSeG0/gyaEYTg/Gc7Q+iH1Vgbzz&#10;xCD8/VX+/n9e4oFTR6lsGKatZ5Hu4f30Txyla/ggdU1T5OQ1YM0oorS8lbaOYWpqWygpLqOirJTK&#10;igpKS8uUNJGFBQWUlpRRWFxNVl4FWTll5BTWUljVSbkYp6ZzN/U9+6jt2klF8zBlLXMUNS3grpyi&#10;pWuEVx8f54/fGecnHwzw0w+6+PDpPO4fjuLFvXou3Gfng0ey+PjZcj59sZGPz7Tx2WtDfOf1UT54&#10;upXLT9byyTMVXLw/k8+eKeP8iXwWx9o4evJxCutmFDATq64gxdaGtWxOSW2WIWQsmEDn7kNlaSAu&#10;LY+4JDNRMWkEhqrwC07GN0i2agLCTYTGZROnqyPR2kdi5iTJ7lkSXbMkZM4R75whziHkmlPATHLW&#10;AvFu6aCRYGaUaNuQWGdMSXMm69FE2MaJy14kOW+PAnN0OUM0tw3Q19WGOyufSEsfAY4D+Fl3sc24&#10;oNSU2a4bYbt+DD/jNP6mabanT7JJM8qmlCGhAbakdLE1qUNJR7Yuuoa7Q4u5wz+bO/0d3LZdzze2&#10;pPL1DQn80Zpw/uieUL52dwh/tDaCr6+P57bNKXxzu4G7ApysEdutj6pkc2wtmxOa2JLcyTZ1H1vT&#10;BvFJl/uV9W1m2aiZY2PaJPHiWqwGM7luK3lCmRnpCpzJcZqprcijLFtPUdIGDldHs78yigMVsdzb&#10;mMqxJi27S2IZdAWgDd9EjsvN7NQkI/1DnLrvfh584BRLO+fp7WxnsLebmclxBjpqKU3fwc7KaBZL&#10;wxm0b+VgfRwPdqXwxIiZx0esPNCewnNjZg40xlGXlcBgT4fYdoTermb6ulvZf2AP/T1tOFT+VKdv&#10;Y7Qojp01WvbUajg5lMUjYwWcaNOzvyKK8WorRXkuBcIoDhZ1kpJiTIIZCVOkY0a6WzQpiagSoqmy&#10;RDKRsZEp+yYOVSdytCaSPQXbGDPfyXzOJnbnbaRKvY7pwS6qxXOkTopRwItMV2bWS9eMHDcFh0mn&#10;gBmZwky6ZuQyWW9GFR+J06QiR7ODutR11CWvoVK7g8LEtUwXhoprGsX+0h3sLQ6k27SJKrea1roq&#10;MvRirGRZqD8ZizgPxSmjT1HqwtjEvF2Mb5NQROxDEx9DW7mDuSoVswWh3Nuq5/R0CQ/0W3llwcWL&#10;0wZe31fAyzM2Xp6ycm+fjc6GMsUBJIv+p6cmKGBm2TkTI/YjxpbnZFCTL+6Jklw7NSU5ijtGQhlZ&#10;W0a6Z5R0aHqV4rypKhS//XLSaNRtEOcVwX3dZu5tSmPO7ct9jUkca0jkkd50zu/N56VdpRyY66Sr&#10;uV6pNVMmxm+tKaG7qZLOxnIlhdloTysddWVeMCPiVmnHpOS1kY6af0ncCn7I9GFfhvhNwczNkrBK&#10;bjswMMBzzz33O33P/DbCC2a84Q1veMMb3vCGN76C8dd//ddcvHiRCxcucOnti1x5/7ICZGQas49u&#10;gjKKrn2opDNT6soIeaCMAmZk/8qyb3/2Md/51icrYGY5ldlyfZlfuGaWAc27ystp+WL6NwEzMoVZ&#10;YkK88oNeQoWbX8B/GSQdL56X/7fddpvyUu2fU+jeA2akbl4mnSty+WoHjM+qlza3kjwGTw0YT/2X&#10;fwkw+r9BnnRz8pr193R9LoXZ3l2L11OYPXn64RtSmMmaMBfPn1PuR3lfyqL/8p713KerwczyevI+&#10;viB0XkwLrUAZxTHzxjnFLbNc9P8NJZ3ZO+ff5H/+j/+58mR6wxve+KLD8x358l4dl44JHVFzfn8a&#10;nzyax38828pPz3fxJy9W88mpTD4+5eaTB3P50TMVXLs/g4v7Uji3GMsrswk8PRLBE/3B3Nvoz4GG&#10;IC4+0Qn/6yL/8HdXePzRE5TX9NDUOUVzxwhd/TP0ju6na/gAXUMHaO6cJzu3Dqs1n9KyZhqb+6lv&#10;6KCpqZWauiYqKuqoqGygrLxGtI0Ul7eQU1RPfkkDheWtFNcMUtY4S3WnrCezi4rmCUobhyhvmaem&#10;fYHhkSHefn6E//TJLH96sZ+rz5bxxkN5PDibxvGRBB6bS+XJuQQuP+Lme2eq+O4rzfzl1UX+7P05&#10;Pnymkfcfq+BbLzTyydMlCpT5z+/2cvWJSkqLKtFlj2ErmcKQN0GKrYvE9EbihVIcvTgql8io2I21&#10;eJb0nGFS7V2kmGtJ1haSmJZNXIqbRHU2WlMJelsdabYWkm09JDnHFUdMoltCmWVJMCPbRPcc8Zli&#10;2iX6XDPEiHVj7UPEWxqJsfYRYx8lTumfJNIp9lu8k8KaUXp7BxRgkJ+XR4qlisCMnQQ49hPo3M+O&#10;jN34mufZrhtdhiP6CXwMUwqY2ayVqcyG2KTqZ2NyJ+sT2lgb06CkMrs7tIg7A13c4Wfhti0avr4h&#10;ka+vi+Y/3BPC1+8OEgoU08F8Y0MMt21O4vZtGu7yNXNXgJu1YUVsiKpkW1Ij21M68dH0szWlm81i&#10;/75GmVJtTtE2/TTrU8WxrPo3vqY8n5qKAgpznRQL1ZQXMNzXSk+5kQm3HzsLwxh2RTBdmMTR7iyO&#10;9+VxqNHE8XYjeXF3kxIfy1BfP33dnTz9+EOcfvh+9u3dKf4NHGJ6fJiD+/exa2GGencSIznBDGcF&#10;MlcazZE2DbsrIjnRnsZjww4e7tHy7IiZB3pS6S5VMzrYz+7FKZbmxpT/3HDk8CFmZ8bJtyVSZfKj&#10;yxnCWHEKBztd4p5r4HhPNvsqY3moO52llmyGe1upKMtX0o5pZMF+0UpQky5TjqWplLRm2pQk1Mlx&#10;ONXi/PIj2VMSzmJhDAcbNeypUTHi3MresiCmXBup1G5h98wEDdXVYlsxlkamLUvGok8V46oU15Et&#10;XYtFq1ZgkAQ1Rp2K9NSk5f0nR2FL8acydQONqjXUpK6nwRLIeLma+QI/9pVsYyZzPSMZW+mrdtBS&#10;W4FNQh91vAJjpGvGkBKvQBqbGFdCmYwVcGKXdXeSYynOtNDolIX+k5nJCeRwazrP7qrhpYU8npt2&#10;8NaxZl6ccXC6O4EHB+30tVWTn+W67pS5ns4sVexTjGkT+3UY08jPNJPvsuC26akqcFNVmKXAmWUw&#10;s1yHRqY+y7Gn012RQW3aBqbywthZkci+Wg3Tbl+O1cfz1EgGz0xm8dyomcdHrRycb2NC/F4qcJkV&#10;MCNry/Q0Vynpy3pbltVcVegFMyKkI8TzzN4smeJLQoh/Tpw/f/6WY0n3yZch/qVg5laSbiNZO0em&#10;bpPF/f+96tV8FcMLZrzhDW94wxve8IY3voLxs5//jLfffptLly7x/qV3FcfMR1evXa8t88vAzLJD&#10;RtabWU5bdis4I900yrpXL1+XdM145IEzy2DmxlozHsmX356X3VI9Xe3KD3cJPr7M9U0kiPFAAI8k&#10;DPC4U4aHhhRAcrMk1JHreLaRQOXXgReP5DWR63tqwMjxflcBzK0koZRynf7wD2lprL/ullmdwuzI&#10;gb08cN8xnnjkQV545gleuymF2Xtvy/tSph67wJV33+HKpbeV+1JCw9X36bLkvSvBjdBNYEbOS8eY&#10;hDLvrvRfFc/C//65t/C/N7zxbxWe785nF1Rce9jMlVN63jms4dWlBC4ds/C952v4TxeH+dNXWvn0&#10;kTI+ebiMv3i9mx+9UMXVEybe3pfCe0e0XDqk4cxMDK/u03DtxTb+9i9f5YffeYOFnQcwONvJLe2l&#10;tWuSusZO2jr66eqfpa13kZ6Rg3QPybRmY+Tm15NhKyS/oI6m1kE6useoa+qhvLqVytp2qus6xHwf&#10;lfX9lNT0UVo3SHnDKGUNM5Q1L1LRtouq9iXKGscprBlg164pLp6Z5jtvDfHnH07xvXdGOXMim4d2&#10;Gnn2WD6vPlDChUeLeP1EJudPZvDZCyX86Gw1f3Kulf90bYH/9NFOvnu2l6tP1fHJc7V89mwZf/ZW&#10;O//r+7v43pkGuuqLUNl7SM8fx1q2iKVkHkPBFGrRF51WRbK1DUPRPJay3aQXzKDJHiXF2U9yRo9Y&#10;1ona1orW3k6avQOVo4fEjAESHeMkuSSUkfBlZsUps5zGLN4p5Joj2T2J2tlHXOYksZliWUYfBksm&#10;CcYKIszdRGaMkeiaoKBxSVzXQfFd36ik1MorKCVKW8XW1D62G2YJsu8lWAEze/C378PfMs92zSDb&#10;9BNsSptgi3aCbbpJtmon2aweZZOqj/WJ7ayJbWJNdB1rIitYI+FMkJtv+pj4xuYU/sPaKP7oriC+&#10;dmcgX78niNvWhXLH5jhu35zI7VvV3O1n5J6ADNaGuFkXmsemGAlnmtiq6mBbSrfYR6fY34TimvER&#10;x+hrnFWmV4OZuspCoSJK8l201pXS3VpLR10B7e4Ypl3+dNui2dtTx2xDrpiOokuzjXFnGPurVNSp&#10;N+LQqZTUnQPi378zzz3OU48/xPzcLL1dHeLfwQn2793Lnl1LHJzvY7hMxWhuGLMlMeysTmShPJYH&#10;hjJ5eqaQR3oMPNaTxrGGSHqLU5kc6eORBw5yeP9Ojh+7l/uPH2HPznlqSl1YEn0oSvWlWLWdVmsw&#10;Dw1lcW9LOnNZ/mIMHfs78tg5NUNbSyspCdGok2TqsUQFzEjHjExrJuGMlDopFlVsCPUZURxpSGVn&#10;SSTTJSl0ZYQykhPO3uokRjO3Kcc+OdRNQU42hjSZxkyFSZOMLV29LINs0zBrUxTXjHTLSEAj3TkW&#10;fYrYJh5TcjCOuDXUq9cx7PSj2biFiuR1TLq2MONax/6yAA43pdFbk0WmWY9Fm6yAGAleJJwxKSnN&#10;liUdKjKFmHTV2GUaNV0q2sRodPHB9ObEsFgQzkJhJIfFdXlszM0r+5t4//mjnLu3gyf6UznZpWdu&#10;rIeivGzl+KRrZhnQCKUm4DSliWPQkuMwUVHoVsBMntNEZYGLslxZX8ZMfXmB0so6MxLg2MU1qMgx&#10;kZe6nUbdZqpSN9JjD2ZnZSIP94rviUknF0928fJcDk9NZnJy/xDjg31kin0VZppoqy1RYMxQZ4MC&#10;aLqFOhvKvWBGhHTF3Cqd2WpJmPGbpPOS13H1d8BqfVkK3f82wcytJM9fupC8jppfHV4w4w1veMMb&#10;3vCGN7zxFYy//99/z+UPLnP18hXFLfPxtY+UVGbSLXNLMLOiTz/6mE/Eup99/Amfij8sPv34o+tw&#10;xpPm7KOPltuPP1zWR1dl/ZpfgJlrKzVnpHPg8qUVx8xNcGY1mHnq8Uf4gxUnigQbt3r5/mWTBC0S&#10;lNz8R8a/RvfcfbcXwPwzJUGZx8UkC2rLgv9D/b2MDg9cT2F2YO8uTtx7mMceOsVzT57m1Ref483X&#10;XuGdN2VNGXEvvi3vS5lyb1mXLy2374k+CWHee0dCGHm/erQCZYSke8aTykzWl/G4xM6fe533xBhv&#10;vfE63/7WJ/zTP3lL/3vDG/9W4flOvfCAk6sPZwjZhTK58pCTd46ZeO+Ug28/W86fvNbGD55v5Ecv&#10;tfLTd0b5izc6+PgBO9dOmrl4WMure1ScPWLi3KONnDo2z+LO3eQVtZKoryIjr4eaxiGa20doau2n&#10;ua2HlvZB2npmlbRmHQN7aOtboqlzlqKSVjIyCsnLr6Wte5qWngVqWiapax2no2+ezv6dNHTOU9ky&#10;S3nzLGVNc5S17KSibUlRZesCpfUDzEz28OHZAX50sYsfXRrh+xcnuPpKD/dOpnFiVs/FZxr5zpuD&#10;fPuNbv7kUj//+eNJ/vz9Xn50rp7vvyZ0tonvvt7OZy+38u0zdXz3TC0/fLWO/3J5kL96b4BPnsji&#10;wEQx5rx+LIXjZJTN4azYqdSXsZbvRO0aJtnURIKplbTsSdKL5jEWz6HPn0KTO0lqzhSpoj/FPYnK&#10;NUGya5zEzHGSMqcVMBMv68tIV4zilJkhyS3rzEwqqcoSM0dJdnSTlDVFUvaiWFdsZ64i0VRBuLEd&#10;TXafuK4L9Ivv95qqcnJzCkh3VBKq72BjyjBbdbK4/wQ+6TPssO7Ez7qEv30vOzJ24aMdZLtxms36&#10;GTZpJtgs68wIbRHaJIv0J/eyNqGNe6IbuTu8gjuDC7k9IIfbfK18fbOGP1wbw+/dEcTv3e7HH94Z&#10;wNfvCeH2jbHcsTWJb25L5U5fI/f4W7gn0Mm6kBzWRpSyKb5BqV3jo+5hu7qLLan9bNNP4mOYwc80&#10;h69p9kYwU1VMvVB7YyU1pfmirWOku5H+4lQ6Tf6025Oo1+6gw7Cd8cxQ5rKCGTb5MJsVQm3yWvJM&#10;Kdx/7DjPP/00zz19mgP79tLR3kl1RTmDPV2cOHaYew/v5+nHH+TozgEabUGKc2aiMIq5ylROjeTz&#10;wlIFT465eLgjhZPtKjryU5RUZk889hBPnn6Ep558VEkHKv/DQ1dbI0U5Nkzx/pTpAujPSeChsQpe&#10;O9jK6SErD/fq2N9XzWD3EPm5eehSEpV6MDJ1mQJOlFRjKoxa6ZxJVvolZLGkRtBo9mfQto09VfEc&#10;7TAyV6FioSyek0OZzHUXkGU3iPGSMGvE+ukSvqRgNaQpjhmHSYvDqMEqxlck+g1ifIPYlztDR6ZF&#10;ph2LJUMdSIHGh1aLL312H4ad2znSlMDR5lSOtmgYrTCSaUhGlxyDMXWVQyY9VQEzMr2YWaY2k2BG&#10;KEMch4QzEg7pUxNQxYSji9pGn82fYfMW+jN8WKoT17VLx0NDTh7uS+fZ4TQe6jcz3FWP3WJQxjIr&#10;6cziMYp9SEnQ4rbqyXEYqSx0UZbvpDw/k+KcDCX1WHGWg6mRfkpzHGJeHLNJo4CZjPQUsgzxuOI3&#10;4oq+hyaD2H+9gZODuTzYpeHsngpeXsjmzOFW7t09Rnt9BU6jGrdFQ01xlgJiZBqz/rZacR82Mdbb&#10;4gUzKyGL3nue218lCTWkO0RClvPnzysOESk5Lftluq9bbSf1ZbnGXzSY8UheE2/88vCCGW94wxve&#10;8IY3vOGNr1r8E/zD//4HPvv4U66+f5mrH1zhW59+pgAXCWVWgxnZ9/GHH4n2Yz699gmffvSJMi23&#10;9cAZCWVkwX9PirNlN82Kg0ZI1qeRYOajm8CMdA78OjAj00dFR0UqP8y/rCnMfpUuf/CBAmkkSJEp&#10;xeQ5/DLJ1GPyPGWNmNXOGjnGrcb26ldLXjdPvR3/HTuWU5j1LRf8nxgbvp7C7N7DB3jo1H0887is&#10;K/M05159mQvnXufiWxLKXBD3o3R1yfv0beXeXL5XRb+Yl3BmGdD8AsZcl3TLrICZ1W4Z2Uow8/57&#10;F3nj3Fl+/OMfrjyY3vCGN/4twvOy54OnK3n9eCZXThfy7WeL+ZbQH59t4S/eHuD7rzTz0eMlXDhi&#10;4f1T2Xz3uXo+eqyQNw/qeP1AGq8etvLKiXxeur+MtvoCjNYSzELp5hKcuS1UNYzS1D5FR88s7T0T&#10;tHYO0to1SlvvHB39S3QN7qZreJ/Qflq65igp6yAzsxR3ViWl1YPUd+yktX8fPSN76Rs7QEvvLmo7&#10;5qluW6CybQ9V7Xup692npDIrbphnfGKQT97s5UeXBvjxB5P8+P1JvvvOBN+7OMO5B/N5+bidi0+U&#10;8elr7fzFh1P8zfd287ffW+SvPx7lP17s4Aev1/G912r43itVfO+lHH54JpMfPJfJH79Swl9d6uSN&#10;e81cvF/D0mgVaY4ejDmDGPKGsRRNYiudw1G5Uyn+r8sZU9wzCYZG0py9WEpmyChfUOrPGIsXsJbv&#10;wliyE2f1bmxlS6QXyP6daHJnUOcukOSeE+1OVNnzJGfNocqZI9E9TWzGAPEZvaJvUszPKjVnwsz9&#10;RBoaKKgdZWFpidHhXiorSnC48ojSVuCT1s0W3Tg+5l3422VtmZ34GKbZlj7DVr1oDXP4O/bjb5nF&#10;1zyHj2Un24xzbNFOsiltTGiUjephNqUOsCG5h7XxbdwdVcddoSXcEZDDN3dkcPt2A1/fnMofrYvh&#10;a3cH84d3BIg2iK+vi+TOzQl8c0uyWEfPXf5W7g5wsDYkl7XhxayLrmVjfBMbkzrw1fTim9rGVnUf&#10;2/RT+Jtm8JNp1VaBmZryPJqqS+hsrKK7tZ6u1gbmJwfY2VdOnc6HGq0fLQbRpmxkIieCA5UJDBm3&#10;0J+2hvqktaRHhzIzMs2Z557m8MG9dHX3UFFeSUNNDUf27+Hxxx7gkQdO8KJY/uTpB+iqcVOd7k+9&#10;3ocOewhHu5y8vKuSZ6eyeW7UpkCR7jIze5em2bO0wO7Fee49tI+FmQk6W5uYGhtkcXaMQpeZQkMY&#10;LfZIdjXYeH5nBcfaUpmtiuPgXD+dbV1oUpLRJCegTUlUIIx0sxhlGjMl1dhyCjJZvN9uNiAL+JtT&#10;wslRbaPXHcaRdhNzJVHsaTEy3VlAUZYJi9jGLLeRjhgxbVKmJShRLbtm9KlYZYoxgwRAsj9FzC/3&#10;ZxjEOoZk7EbpdonFnOhPYZoPk4WRPDqWw6vHh5iqd2NLjVUcKyZ1Iua0RAXMSLeMwyBrvizXclHg&#10;iVguXTISyljFfmShftkvU5ElRIagDdtEpWodPTYfxgvD2V0WxEu7S3l+Npvnx40c7s2moSwXh1Er&#10;jkkjxk9T0pkZxT7l2NItIwv7Z2cYKM91UJGfSXmBS3EGSUhU4M5grL+L2pJcisS0B844xVhKarWk&#10;MNIjN1Ij7qEm8VlPlafw0p4qnhy1cHrEyKmFNgbb6ynNsZFl0ZLvNNBQkcdgR70CZiSQmRnuYnKg&#10;wwtmVuLnP//5Dc/ub1tflvoyMqTzR4Kljo6OLxTSnPeCmV8ZXjDjDW94wxve8IY3vPFVC/mf8/8B&#10;/vSP/5SLb7+jgJnvfPZtvvXJZytAxgNmPlpxyHxeHjDzmfhRrhT8v0mffHSVN15/jYW5WSorK4iL&#10;jSE8LEz5gR0Y4E/s/8/eW4fZeZ3n+n8cSM+vTZvGbIs1YtYwb2aYvYeZmZmZGTQzYjMnZrZlS5Zl&#10;km0ZZY7DSXNSTHNyTk96ev/WWlsjy4nSNm2aNun3Xtdzfbw+mP2NR/v28z779xEZEU5RQT5F+bl0&#10;d7SqdlIrYEbBmeefpaaqXB0jocXvsztEQgTpiJH32tzUdNl9NP16kjBMPs8//MM/pKrskhZmXbKF&#10;WR9TYyMszc9y49FD3HPnbTxy/9d4+rGHee6pJy+ClF8EM1+EiM+r7ZeFMkIrTpkVSbeMBJFybBX8&#10;/9ILnHzuBN///rcC76VWWmn1Wyn5e0Hq7UdLOXlrJi9mPzyPAAD/9ElEQVTckcFr92by6t2ZvPVA&#10;Cd841cO3zwzz3Rf7+UQ6SB4s4aMna3jx9ixO31XIq2KfFx+s5am7G+moSUavc+DyZJGWUaLyYvKK&#10;pFumm+LKfupaxqlrHaehdYKmzmka2iWUmaK+bZqW7gO09BxQrc3qW6cpqejF7cnGoE8gOb2WypZ5&#10;ajvmqGmbo6RuhKKaQQpqhiiom6awbo7S5nnyaibIKh+ltrGZUw+18qP35/n45UHePVHPJy+08efn&#10;J/mzc318dKqe80+V8p0X6/iLd3r42afj/OzjIX72UR8//WiIH75UyWdPZfLp4xLIGPj0UTvnbgrm&#10;zVvj+cHpIt5/yM8Hj6bT2VRMhL0Vva+NuIRWoTZ0/i4MSb0YU/sxpA6iSxogyt1CiKGC/bpiIp3N&#10;xCX2EiP2jfF3KveMNWsEU9oQpgwJa2bFukHiUsaI8I8SmzxJdOKoUkzyhJgOEuZuI9zTQaSvj32u&#10;AXY7xHlSemjqGOXIwTnamurIy8nGnZjHDl0FN0TLUP1+NjvH2OJdYLN3mSDnLBtto6y3jbHWOMLq&#10;uE7WmgZVvotsH7bePsM66yTrLCOsMQywKq6b66LauV5mzUS1BOCMcs6UctXuXL66xc8fb7Ap8CJb&#10;ln35uhD+8Kpd/I8rdyow85UbQvjTVaH80epovrrJoRwzV21P5fo9OVy7v4jrQ6u4PrxWuWU2xtez&#10;OqqG1fE9bBDXtNnyRTAjIUJuup/asnxKctMozkmjvqKQsY5KBsu9ZEWtISvyevy7/pQa/Rr63JsY&#10;9u+gz7Gewpg1OOMiueXwAeZnxqitqSQjIxOX00VpYT43HZFuGdnO8xC33XxU6BgHD0xTn5dAZtRq&#10;mvx7OFhr50hFFPd1Wri/y05X6n76mku485ajdLU10VJXxVBPp8oiaamvZaC7ne62RrLTknEZI0mI&#10;3Ey9awezZdHMVcew2J/LQE8rGSlJ6GLCVRszmS8jnTMSysj2YiYJaISsxhiVEeMw6cRz0CtHij5y&#10;D35LNLW5fpoLkyjJTFAB+XZjbED6wDEK6lwCYuR8ANDI5VgFbFZanTlN8bjM4lhDlJhGYTFEKneK&#10;MXIf+R4dVckGKlMsOOIC4fuynZhsU7bilJFTCWe85niMYpsEJ8oxI+7BYZAulVis4lwW6QASx8eF&#10;7yM6eCfxe9eTHnkDM8URzOXv5sn5Is7d0cwdnR7KU234LHr8NgMJF9qmSbhj04tx4iNUbozfpifR&#10;YVJQJi/NS7rPgdcaT5LLRH66j4JMPwVimpfqIz3BLsbR4RPHSKeNzKgxRu3BE7uTIvtOahP3MFxm&#10;YawonHuGkpnoKFf347fFk2jTkeYxU12UqaDMQHsdI11NTPS3MSymGpj5vOQz+Kdamv1LJfNX/iPX&#10;yy+/zMGDB1UOzt69ey97D7+uTmpg5h8tDcxopZVWWmmllVZa/Y7Wn//4z3nu2Wd54+xrCsp89P6H&#10;vPf2BTjzxrlfAWTeEvu+LfQe7ym9owL/35Fh/2+9oUL/b7/1Zjwe92X/uP7n6Mt/9Efs37dXgZv/&#10;8l/+i1qXn5f3Hzpb5l8rCWPkfcq2W1p7sn+9br3lloufJ4/L+XkLs442Bnu/2MLsjltu5IGv3a1y&#10;ZZ59MpAr8+IpGcwvAaFsWyahzC/rF8GMnL/UPbMCZKTzRkKZsy++oBw0Ml/m9HPP8vKLp3nxzGn+&#10;8i9/dOGN1EorrX4btfK74d0Tbbxybw4v3JHFK18v4qV7C3nutmyev6uYl++r5p0nW/nk+U7eeaKO&#10;sw/V88HpYb799lHOPjvNsbkqaoqTsBoteN2JZGXmU1FeR3lZPSVlzeSXdlJaM6QgTHPXnNA8Ld0L&#10;YjpLU+cMje2ztPUu0tG/THvfQToGjoj1i5RW9pPgK8RqSyersIvy5lnKGsYpFyquGyO/elxokryq&#10;SbIqxshWGiIlv42+riK+9+48n7w2yyuP1qqw/zP3ZPCNM438r28t8tPP5vmbj0f56YcD/OyTYf7v&#10;d2b4++9O8/++PcrP3q3neye8fPxgDJ8+pOebj1v55H4xfTSRn7zVxA/OlPL+E6W0t7awx9CknDE6&#10;KX83Ol8X8d5O4hN70acNoU8dIV4o1t9LmLmGfXElhJprifG2Ey32jfR2E+MfIjppmDBPH1GJYypL&#10;RmbKhPvHCPGOEC7bmvlG2O8ZItI3SIRP7JfQTrCznbCEflJLh5mYmuHQ4jQNtVUkp2YS6yxmQ6yE&#10;G92sM4+wyTXDDt88m12TbHIfYKNjlvXmQdZbxtjgmFbtwlbHdbFO38tafQ/r7VMBOGMbF/sMs9Y4&#10;qMa6IbpVQZnrIhqE6rgmvJarQyq5cnceV2xL5itBdv54bRxfXhXJH14bzB9evZc/ukboun18dU2Y&#10;WB/OH683csVmD1eK/a/Zk6McM9eJMa4PrVZjy5ybDfGN6nrWynZmMmfmEjATHb4HsyEKj9NIWpKb&#10;krwMmmrKmBrsYmGohYb0WJL2X0tB7Fr6k/fQYV2r2pl1ubdS4Y2mt6WOmw4foL6mkrSUJGKjItHF&#10;RFNWkMf81BjD/d1Mjw9xeGmW8eF+DszPMd7fRrF1BzXmNfSJsebStnBzRTA31Vs52FvGrccX1XHV&#10;ZUXUV5XSWFNBT3sLAz0ddLY0iOVySvKzyEr147XrSdLtJFs6cHL0TA53KSgkwYt0ysRFBqCMbFlm&#10;jY9VU0NshMqAkdDEFB+J0xyvWnIlua1iXVxAYp1FghujDruQw6JTx0gnjGxTJuflcR6rXoEZsxhH&#10;OVnE1BgTftFFY9PFYomLUvvYxXgWCUDEVIIdCWAkvLEbohUQkXBFwpGVqUOsk1BGBvzLdl9ecQ0B&#10;MBOByyRdLvEBl46EQOLc8jxyKo83iWuQmTPO6J0c683lwaliHhZ6dKmO+mwHfouedI9VuVy8Yl61&#10;Q1NwKXA9ErL47QYSXWYy/A5yJZgR01RvIKi/MMNPdrKbDJ+DvNQE8tP8pCXY1fbMRKeYtwXcOOK+&#10;PaZoPMZw3PpQyv3RTDdlqUwZee5Ujxg/wUquGLMiP43GinzllhnuahSfwQ76Wms1MPMLJd0kv2k4&#10;kyf+LfS7WCdPnlQt3qTb51/yTOTxWv3q0sCMVlpppZVWWmml1e9o/c3f/A3Pn3r+InT5xsef8sF7&#10;7190y1wKZFb0OZh5h/Nvv6dAjgQzK2ptaeZLXwpkeqxIhuFnpKdRUlykVFxUSElhIcH797N/3z6u&#10;u/baL+z/T0mG4svWX3q9XrkipCTYWGn9JXNFLvdl/X9UPXD//RdzUGS7s8vto+mfL+k+kp8R+Ty3&#10;bd1ysYVZt2xh1t3J6GC/ar0iW5jdcuNRvnbX7Tz60H2cePJRTj0j3TIy7P9ZpGvr1TPPK6jyT4EZ&#10;1dLsV4AZud9rL70YWJZg5oQc/xRnXhD7njnN//nff3vhjdRKK61+G7Xy35Le1nJunSngqdtrePvE&#10;IB+9MMLbz3Rx9tE23niii49fmuGb5xY4f2aUc89P88HZG1maaqSqKA231YzdYiUxIYG8rEzyc/Kp&#10;rqyntLSequp2Kqq7qW0eUyCmpXuOurZJ6tukU2ZSzE+IbRMKzrT3LdI9eJiO/kO09CxT2zZHQWkv&#10;Hm8+JnM6KdnNFNcMU1I/RlHdBEU1o2J5kIKqIXIrh8iRqugjrbCT9NwSHryjkU/Pius90cGTt+Vz&#10;26SNe+YdvHR/Kd99rZfvnO3mL96f4qffWORn31zk77+/BH+2zN9/Z5Kfvd/KT14v5GdvlfOTN8r4&#10;2zfr+LsP+/jxa228+3Ae559qoLGliz3mFvQp0h0jIcwg+sRe4hK6iBWKSexR7hddyjC61GHik/qJ&#10;drUSrCsnWF9OhJiP9veL7aPEp44SmdBPZKKEMYF8majkKUI8I0QkDBKRNMZ+GfzvHybUN8ReWzO+&#10;vC66+iZZXpxhamJQ/E1RjNmdxTZdGddHNbFa180G2xibPQtC82xyTipt9hwgyLVAkH1MuWZk+L/M&#10;mZFumSDrCKtiW9Wxsr3ZeusY68V+62R7M+Mga3U9rIpp4/rIBq4JqxKqEarj6pAqrtpXwpU7s7li&#10;i48/le6ZNbH88Q3hCsb80Q1hfFnoT1aL6Zo4/mSjiz/d4ueKHVlctbeIa4MruD68musjGpTDZ5Oh&#10;kw3xLeJ8/aw1i/NfAmYig3cRGbKXuMgQjPERJLqtVBTlUZybRUtdNb0NxWQbtjKUF8eRJgfzRREM&#10;JO5guMDBwclB7rj5EDcfWaCxpgyLIZaw4L3oY6Oor6pkYniAwZ52+jpaWJgaZXlhmv6ebob7uphp&#10;yWK+OJyZnD0sFOzh7m4/Dxwc4K6bjnBgZozOtgZaGqppb66lvrqMqbEBZiaGaK6rUnBGQpuK4nwq&#10;SgspyEqiONtHZXEORXk5JHrsmMS96KLD0MdEKseKBCOWOAkwosW2gNtFghWLXkKRWAUVkt2yXVl0&#10;AL5IqCKhh7gnqy4mAGXksjFOuWRk+y8JXuS8Ajxxkaq1mSkuXE3lejmW0xjInZH7yHwbeW65XZ5X&#10;nsemj1IwRDptpFxiP4+CLrGqfZl0zATgSZyYD7Qs00eHin3jSLAZ1bg2eT9CEq7YpBtIwhsJaMQ1&#10;2cQ0wRBOebKJfGcEflO42C8Gn0VHhtdOplCgDZker1mnQJN0y0gwk+ZzkOyxkSSeS2aiS7lkZOZM&#10;pt9JSaaf3BQPWWJ9UWYipbkp5KZ6FKjJSnSSJ+Zzkt2kiuOl68Zn04nna1KSICbDZyMnyaX2qyrM&#10;UFCmqiCd2pJslS0z3tuiwMx4X6sGZi5TH3zwAVu3br34Hv9rJN0nsk3a70NJaCVBzT/32ZzUwMw/&#10;WhqY0UorrbTSSiuttPodrZ/+9Ke8dlYG9J9DZsl89P4Havq6Wvf6F4DM52BGQpk3lTPm/Ltv/wKU&#10;Cbg+pK688gpamhs5c/oksq3Z66+9whtCanpW6ELezGsvypwZ2SLqFLfeeFS1M5OtzWTrMznOf/tv&#10;/+3imP8SrQTmS62E5ktdmuEiwcjlvuD/bUg6O1ayZa6//nrNLfMv0DNPPcX99z0gfo4PcN9995OU&#10;lMSffOVPxfO8gfLSMloaG36phdni/IxqYXb37bfw4H338NSjD3HymScUlPncLSPBzOl/NphZATIr&#10;euFkIKNGZiu9dEosX2iPJtuYyXya508+K96/l8Wb+PeBF1IrrbT6rdTKfx/SU3JJTcqmLL+A9vpS&#10;xvtquHmxh2cfWuTJr8/y9H1zvPz0IudeuJGzp47R11qMPjoGh9lEis9LenIi2RmpZKenUZRXSElx&#10;FfV17bR1jNDRPUFb9wwd/Uu09S7R1DlPY8escs609R5Qbpm2ngO09y6IfRbp6BP79R+isfsQta2L&#10;FJQP4vQUYjCm4EurU06ZoropSutHKK8bIL+il4KKbvLLu8kp7SQtvxmL2L+xoZiXHm/lrZNtvH2q&#10;l7NPdPLq4x3cOZfC1xe8PH08kZe/Vshbj5TzyXON/PjtMf7i/Wn+/n/eDj++Fb5/gP/3rSl+/o0J&#10;fnp+iD9/o4uPnizmk6eLePbuZhIyW4jydqFLGVDuGGP6qJgfIjZROlq6iPS0E+3tJMbfhz5lBL3Y&#10;bkwfUa3MQi117I0rIURM45KHiEsdJyZxgOikQAszGfYfkThBWIJYThgiPHGMfd5R9rkHiUwcFPc/&#10;xtzcFEcOTtHT2UZGViGhpnxWRZRxbVQja/XdbLSNsck9y1bfMpudU2wy1hNk7WWTc5oguU1CGQlu&#10;xLYNtnG2OMfF/ATrjL2sjW8X6hLj9LHOMswm+4jYX4IbMW8dYoOhh3VxrdwQXsv14TVcHyGntVwb&#10;UsXV+8u4YmcOX93i4ysbLPyRbG22OpqvrInkT9dGiOVolUnzJ5v8/OnWdL66K4+r9pZyXWgVN0Q2&#10;sCqmgzW6XjYbWlgX38Za0+gXwEzonh3EhO4jPjKUmPBg3NYLsMKkIz8rg5L8bNpKU5lvSOK2wVyO&#10;dqYxUOplqreZ248f4Y6blrnl6AFmJ4ZI9NrRRYXhMOpoqilnfKiPvvZmZscGufHQArccW2ZmYpja&#10;8hJGmou5eySXYw1WjjS7uW2ujbnxEQY7O1mYGqano4nejmb6uprp725TuW1Dfd10tTbQ3lRPXWUZ&#10;1eXFNNZW0FJXTnVpPgVZKSQnOFXrMQkuLLpoBWYkXPGY9Vjjo7HERott8WqdAium2AvumWhkCzK5&#10;7lJ5rUbs+jjlQJFOGbfVoCCPUzlrZJuyWBX8r6CNhDj6gFNGSq732gL7S5AjAZDMtpFAJuC2kS3U&#10;YsU22f4s4HyRDhMJYzwXwIyEJCtgRuXMiPNIp42EMB4xvhxbOmdkWzMFZi5AGtXuTKyT62VbNHt8&#10;BA4htyFaHBdPknRISeCSYCPTJ+GJAb/dSJLLjN9hJEGcLzPJRYZ0v/gcCsxkJ3tITbArGFOSlaRA&#10;jYQzMmemJDtZLct5uT1bHFuYIZ00CaSLc2T47BezaiSMKclJEsckqXmZLSOhTF1JNh31ZYx2NzE/&#10;2s3sSDczw10amPkVJWGKzGBZeZf/JZJOk7/6q7+6MOLvV8nWbNde5n/QS0tLIyIiQs2f1MDMP1oa&#10;mNFKK6200korrbT6Ha2f//znnD9/npdffAkJZJQb5u1zCp6ce+PsL0EZKRn+/+5bgf1WgMz5997i&#10;1MkTF50yoaEhqk3T2zJr5s3Xld58/VXeeu1V3nz1lYuSX1i/8fJLvCb2PaucCYEMj1uPH+G/X3CQ&#10;jI2OXvwCXkIMCVJqqqsVXElOSroIXVYcEr8JSYfPyrjRUVEXYY7Upc6cfw3Uka4ej8dz8ZwSzvyu&#10;OX3+I+jc66/T1tZBbl4RObmFZItpemYuKRnZZInlDDFfXlZGT2d7oIXZyBDzM5McObioWpjdf+9d&#10;PPbQfTz75KOXtDAL5MdcDsZcql9sZbYiCSNPS4n518Vn/OyZF1T7MtXWTOjUCpg59Szvn3/nwtso&#10;g5+00kqr30at/N5trmuiIKeUzJQ8fC4/FoMZj9VGiteN02wRUyfFWSnUFOdSXZSNy2zE73aQl5VK&#10;fk4GWelp5GVnUZSfR3VFDfV1LbS39tHaNkx79yRtPXN0STfMwGFae5dp6Tkopodo7z9Ip1BH3zKt&#10;3fM0d87S2DFDbfsBqtuWqWw+QFnDDLllA/hTqhSccfkrya8apaxxSmiS/IoBCit6yC8Tv/+KW0jP&#10;r8fmyUdv9lNWlMotByt578UxvvvOAt95c5IPXujn6dvLONSjY6p+J/dM6Xjhrkzee7KOtx+r4fvn&#10;pvibT47x1x8u8uM3evmb82P85INJvnWqilfvSuOmmRKKSqoJMdejS+rDkDaMLm0UXeoY8SkyF2aI&#10;aH8vke52IlxtqmVZfNKAamumS5EaJk4sh9ka2RtXzD5DFVEJvQrQxKaME5V0IfA/aZIw/xhR/hFC&#10;fGPscAzjyBllYGSOI8szLM6P0dhYhyOhkM1xdVwtwUhUE2sMMuR/SDlhNnkW2OJdUu6YLcY6Ntkk&#10;aBllvcqSka3MRtTyBhmyL4P/bRNCU2J5RGzvV63N1sR3slbXygZjF0GWfjZZ+1kvzrEuvoN1sU2s&#10;iqjn2tAqrg0u5YbQMq4Pq+S60Equ31/EtbvSuWqLhys2Gvjqulj+ZE0kf7Q6kj/ZaOcrm5P4061p&#10;fHVHNlfuKeLqYHGcGGtVdDs36AbZaB4hSN/GOp04zyV/1wTv3EZ0yB50UaEYYyOUgyN8/04McZGk&#10;+JwUZKfTVJ5PT00u/fVF9DZXMjnYydRgHwemJ7nz5iOqldlQbwcluenkpfmpLylkRCxLp8xgZxvz&#10;Y4MsTo9y/PASB2bGlRNnvL+Drx+f5I6FDm5bGmRmvIfSwhzqKkoZ7mmjta6S7pYGJoZ6aW+qUXkz&#10;3a0NtNZX01xTSXlRPlWlRfS0NdLTWk9NWSE5KT5SpMPDYxfvlAG3WY9FF4M5XobnG3CZ9AqyuC0G&#10;PLJ9lwQsQir4Xx+D44KzJgBc5H46EmzmC06bKLU9cKzMUJFOmDjxvCTUkS3FAvvLcWxiPAliVlw1&#10;MgdGnk+CG6N0sohnLKFMANZEq7ZnlgtOGpu4XrdY7zaL8YQCYEYnrl9cqyFG5cnYxP1I6CKBjJSE&#10;OQrUiOPUPmLeIeGPBE5i6pZOHAl9hKRTRoIev11PitNEmkf8PnKZSHKYlGtGwRmHmUS7QTxLC2k+&#10;O8keqwIyMkcm0+8iw+8kM9lNYWYi+WleSnNSVCu47BQP5XkpF5w0TgVn8lM9ap+CDD8l2YkUZfnV&#10;sgQyhekJZCU5xDg+ijL94ndhhnLL9LfWMtzZwHhvK9NDGpj5p0o+Fwlo/uAP/uDie/1PST7Tu8S/&#10;DX7fS0KnX8yj+V1t2/bvURqY0UorrbTSSiuttPodrm98+g1OP3eSdxRweVvlxLzx+qu8ee61XwIy&#10;K/My8P+9dy4BM+++RXZ2pvpDWgKGU8+dUOvlWCtw5nJgRkm6Zl6SoegBMPP8iSfZFBSkxpIOl8t9&#10;Gf9PSWbRrICTgb6+i1BFgpAV4LIStP+b1sr4Upe2WpOAZ2X9Lx6zZcuWf1fXzu+yXn7xRQoKi8nN&#10;KyQlLYv07EIKy2qEqimrrCUzK4+C/Hz6eroYHRpgdnKcQ4uftzB7+IGv8dRjD3HqmSc4c3Klhdmv&#10;zpVZkXTRSLhyWaeM1AunlBvm7IUWZitgRmbLyHnZ2uz088/x3e98Jt5CCWU0MKOVVr+tWvnd29XS&#10;RlNtLRXFheRlppKflUaRBC4pCSR57SpsPc3vJSPJR2ayn5y0ZPKy0inKz6YgN5OSwgLKSoppamik&#10;paWDttZe2toHaeucoLNvnu6BQ/QO30jX4FFaew/S3CPUvSymQmLa0r1EY8c8jW0TdHUNMTY0xvDg&#10;NPXtc5Q0zAhNU1A1gi+5Ep0hBae3mPzKEbF+SkwHyC+XYKZV/L5rIC27HKsrDYPRKf57E0dsdCR1&#10;FYkcnSvk2a/X8MGZLr7x6jBnHmjkrnk/t06YuGvGytM3pXHqjlzefLyOj5/v4p3Ha3jv8VLee7KK&#10;M/cW8eiRdJor04g2lxNhbyTe14UhbUhoFF3aGHEpo8QlCyUNE5c4QIyvWzlqpGL9PSpnJi5JtjYb&#10;CWTPJA8S6Wxlv76CPXFlhFgaiE0eUWAm0j8SADO+cUK9Q0T4Bimsn2HxwCKHFyeZmxyipLyWUEsJ&#10;q6OauCqyhxti21gXV89G6yAbHZNscs0R5J5XrcyCHFNssMrWZeOBqXWUICGZLbNeghnZsswmW5ZN&#10;st4+zTqbmIrtG+V28yCrdb3cEN/DasOFXBrrOOvM8vgx1uq6uD6ihuvD67g2pIxr9hdx9f4Srgur&#10;5NrgEq4PLuaqnalcuc3PlVscXLlRzx9vsPCnW5P56rYMrtgpwUwhV+2v4OrQem6IbGN1fB9rTONs&#10;tQ6zUd/5BTATFbKX0L0B14yEA5HBe4gO26/agJl1sSR5HOSlJFIoPsfF2RnUlRZRkZtBmfg8dzTU&#10;M9rbRXVxAaU5meSnJ1FdlEtZbjqNFSWM9nQy3NVOV2O9mg73djLS183UUC9LM+PccmSZmw8f4IB4&#10;/l3NDTTXVtNYVUZDdTnVJYW0N9TQ295MbVkxjWJde2MN9dIpUyTej/wcsU8BTWJ9XXkxVcX54j3y&#10;43eYcJr1CqJIECJdMzL3RYIVmTFjFlNjTKSCNRKiSAAjW5bJFmMmsc0cG4kpNiIASuQ6sayPCsck&#10;jpHHyakENWYhqz5OrdOLdyKwHKMybHTRERjEVB4vtxuiIjDHRBEXGRp4thGhGCLDxTSM2LAQovbv&#10;JVo8/yihmLBgMZ549vK8Yn9jdDiWWHEtYvz4cPH334Vj48VxRnFdxqgwJbO8PrFsjolQy/qIYHRi&#10;rDjx89WLfXVyf3E+q9weETjWIMYyyQweOa5QXOh+MW6wWC/GFFKZNTpxT/K+4+S9i/sQ1yJzc2R7&#10;uAS7kRSvlfw0XyDzxizWWXWkuCXkCbhyZMuy3BQ36T67gjMF6T4Ff9Ik7HGb8VjixH4mcYxFKTc5&#10;QXx+MshM8pCZ6CbV69DAzK9R0iXS1taGTqdTWnGMrCxLgPMfPeT/N10Szlz6O0/qpptuurBVq3+s&#10;NDCjlVZaaaWVVlpp9Ttc3/vudznz/GmVGROALuc498ZrvCn0OZQJgBk5DezzFu+98zbnheT05ZdO&#10;86UvfUn9EV1XV8N77waAjQQzUitg5s3XXuXc2Vd4U+oinPkczEjXTGF+rhpHgpPfVlsvCUUudcGs&#10;wBQpmflyKWz5TTpz5FgSHF3umjT98yTdXkWFJQrAeH3J2N1+/Kk5pGUVUFRSQWpqJoUFBQz19zI9&#10;PsrS/Cw3HTt8sYXZE488yLNPycB/CWVk67F/PPD/os4EHDMSxPyia+alF57nDfG5fl3oYti/kGxj&#10;tgJo3jr7KqdOPiP+Ifpj8RZqYEYrrX6btfI7uKW+jvqqMpWDUV6US015MZWlBeSmJSkoU16UQ25G&#10;CtmpyWSmJpGdnkJuZhoFuVliWyG1VZXU19XT1NhKS2sX7R1DCsrI9mSdAwfpGT4WADNDR1WGTFPP&#10;IRq6D4nti3R2TdHdPsCdS708cbyJ9x5u4dvPdvHO1+o5cVsHHe09FNdNCM1QVDVKalYDFlsmLl8R&#10;BZWDlNSOUFjZRWF5MyXl9aRl5qM3uYjXGYiODCds/362b9tJcPB+jPFhdDf5eODGcp65p5G3T43w&#10;2pPtnLi7mBN35HLq7kLeerKBN5+o49nbsrlvSYIbFwONdhx2JyGxWehdtZiSWjGk9KpsGQVmLrhl&#10;pBtGtStLGiAuWSixj2iZN+PrItrbcaH12TDW7ElMGeMqeybS00awsYpd0UXsM9YQ7Owlwj9MWOIU&#10;exxDePJHGZ9c4KYjCxw/OMPYyAC+9DJ26Eq4JqKBa6M6uF43xDrzMEG6aoIsfYHcGOeUmE6zUYb7&#10;SxeMfYpNjknlkpHtyDZZRxSg2Sim0jGzwTbKOglcxL7rbNOss4yJsQbYZBdTCXQM3ayJa1VtxjZI&#10;sGOfYJNrms32EbG+nXX6Pm6IbuPa0Equ3FvAFftKuSqknOvDq7gmpIyrxPLVewu5YU8SV252cMXW&#10;ZNXy7Ird+Vy1t5grgyu4KrSB66PaVTuzG+L7xbWNs0m6en4BzEQG7yY+IkTlqhglwJCuDyGvzSQ+&#10;s4nkpEqnQxqlOekkucTPzqTHEBuunCllBTkkJ7hwWgwk2M0kOMwUZqXS297I5HAf4/1d9LY0MT08&#10;wKiY72ptVNOxgU4OLUwxNzFAXUURTbXVdKgWZaXivSlWaqytoraiVGXJyLyZzqY6KgpzKcrJpCg7&#10;g8zEBDKSPOr6slL9Yn2Kar0lr91picdmiFMOFOUyEVPZSkzCGlNchAINMoxfAgbpFJJARUGYyDAF&#10;XySEkO3LZJC/ITocU3SUAiwrOTVSKntGjCkhjzzWfAHuGKIjVGs4ud0itkmwIc8hXUkSgOnEs46T&#10;0CQ8mJjw/UQF7yVaArHQPcRG7Bc/i2AFb2JC9ik4I69JKlYcGxe2XylavH8K0kQEwEqs+DlG79tL&#10;fKgYV0Ke/buJEePGynH37SFqX2A5LnifWLeXmP3i575XbNsbmI/Zv0eBnBgxRuTe3WpbnPjbNFIs&#10;R4eI9WJbuBgjTG4T62LEeQziGbksOnxOC6kJDuUaSnQY8Tt04plHkeg0KmX4nAqyJDmtJLutypkj&#10;AY50Atl14uegi1At2rwK6ljITfGTk+wTx3hIdtk0MKPVv7pk9szK7zwp6S764Q9/eGGrVr+qNDCj&#10;lVZaaaWVVlpp9TtcP/qzP+Psy6/w7tvvKPDy3tvv8paYnnstkDEj10kQs6IAmJFQ5j0V/n/+3XeZ&#10;nBy7+Ef086dOqNZmEs5IKFNeVoLNZuWVl88oJ47UuV9wzrz+8gucffE0Nx4+eLGF2dLi4i99Cf8f&#10;UZe6c6Rkq7PLQR05v7J+dnpac8j8BlVZWU1GVg5efwomuwdnQjKpGbkUFJeTnJqucmYmRodVrszx&#10;w8vccetNqoXZ4w/fzzNPPMLJZ55U0EQCln+qhdmleTMrjpkVQCMl25ZJ6PLmK6+o9ap92XPPfiFf&#10;Rk4lnDz1/DP8/Oe/H0GuWmn1u1Qr/73qapMtlyqpqywWKlFtlkoLsslI9JKXmUJRXiZFuRmU5mdT&#10;VpRPRUkhddVltDTU0N7cSEdLKy0t7TQ3t9Pa0klr2wiNbVM0tM/Q1HWAlt4lWnuWaBFq6FyiqWOW&#10;gc4e7l1o4Oujqdza5eK9+yv48dk+/uE7S/zN2+M8u+Dl5VsyuWUggebqWsqbDlDWOEtx7RipmfWY&#10;LMlCKWTmNlJc2UlpVStllU1kZOYTHasnPCIMXWwkEaEh7N4dzLbt+1i3cSebtuxi585dOG2xdDam&#10;sziWx8O3lPL0PVU8cmspD99awsGxdNpr3JTnOUhw6ti5V8/W/Qno7UV4UpqwJbfgzu7DXzyJK38a&#10;S9YE1qwxrJmjJJZMqcyZWAVn+ohN7FVwJjqhE31SzwUXTTfxyf3oxHaZRxOd0EOorYl9cSVsDS9g&#10;W1w1kQkD1HYscOzoMjcfnVPq6xPH+BuVG2VNWLGa3hDXxWrzGGudS6y3TbPJOkiQc5z1ErjI0H7b&#10;hNAkG4S2umYIsk8RZAsAmY0WIdnWTLUyE8eofS+AGbH/OtnuzDos1olt5gHWG7tVfs2q+B6hbtYY&#10;xXF2cYwx0PZsnWGAtXHd3BBZy9Uh5Vy1v4Q14bK9WTVXh1ZzTXg9N0RUs3pvClfvTFYA5+o9xQFo&#10;E1rDtaGNXBt5AczEdrLaMMIm+/gXwIwuKoS4iH0qUD4+UsyLZUNchAqsl2270v0einMCLcrKC7PI&#10;SfWpDBcJMjxWI5lJfjJTEklJcClIkmA3kZeSpHJgBns66O9oYWK4n4WZSWanRhnoahXr21kQ87OT&#10;IypPpretnobqCkoKcmmqqxLH1tFcV0lDTQWtDbW0NdYy3Ncp1tdSmJ1ORWGOencyk7ziGuJxGqNJ&#10;cBjITvNQlJ1EQaZPvGt2El0WfA4Ji0zqunxi6ndemFdTnWo1ZtFJKBMqnkGIAiLW+EBejHSAqDB8&#10;i2wXFnCEeGxi2WpQbcvcYr2ECS6zbIkWaF/mldvVNtkGzYjPZhBTg1ov91lpkSaPleeWeTOW+AjV&#10;zkxmzTgULJIwKSCvuD+/3aByX9zieIchOnAOs045UqTbRF2fWC+3y3ZmUj5x3QnyGsQ2Kb9Nh9cc&#10;e2FeT6JY9ot9/GKfFPlcxLoU8bykJFyRWTOybVmKSzpbbKqlmV86XOT9OM3i+ZlVe7PCTD+1Zbn0&#10;tNZSVZJFfXkOBRkJZPjtFIifh3TLVBdnit85hTRU5NNYKZVHTXEGxVnSQeOmsiCFqsI0ijJ8tNWW&#10;MNLTyHBXA4Md9SpvRgMzWv0mSubprPzek5LuIa3+8dLAjFZaaaWVVlpppdXvcP30b/+Wc6+9wXtv&#10;vcv7755XwEXClxUwswJkAq6ZFcfM22rf9985zwfvvUdxUaH64/nKK69UTpkVJXg/z1C59ZablAvn&#10;cmDm3KtnkG2k1q1do/aVLccu9wW8Jk2XU2lJGZlZufgSUzHZ3VhdfpLTsyksLicpJYPKigqVK3Ps&#10;0JLKlfn63XfwiGxh9vjDPPf047zw3NP/LCjziwqAmUDOjHTZvPbSGd4+Kz7fMux/xUVzKhD6vwJm&#10;pGNGnufcqy/zyqunxRuoBf9rpdVvu1b+uzQ53MNAdxNdLdVKbQ0V1JblU1GYRV15PvWVhTTUlNJc&#10;X0lHcz0dLfW0tzQwPtzP8EA/XZ19dHYN0dM7Rkd7H81tY6plWWtPIE+mRc0v0dQt5tsmOdxfzENj&#10;Ht65O4fXbk7mtduy+PZz7XznxSF+dG6CP3t1kLv6zSzXRzKYs4P8RDelDbOUNc1S0TJHSfUIaZk1&#10;mE0+DHo3qenFlFQ0CdWrbC2L1Up0VDixUSFEh4cQEhzG3n2hbN6ym+079rF56x7WrNvGNddvZOs2&#10;mU8SisUQhUEXSVxMKMH793PD6i1ccc021gZFsHO/jYi4JGyeElypzZiT23Fl9+MtGMORM445Y1jM&#10;T2LJGseSOYK/ZJbkigMkls7gV5rHXTBDUuksprQh9MkDGNOHFcxx5U8S5R8gMqGLCHcHO6LL0NmK&#10;GBuf5vablzm4MMrBA1NU1Pex21zPtdFdXBPVwdqoGrZZu1hjHGS9fYr1nqNsdC+x2T4cgCXSaWLs&#10;UVMJXNZZxtV66aYJcs6x2TXPBuskG22jyhGz0T7JOqvYT2i9fUZolnW2GdXeTDpp1ovtGxxTBDnE&#10;MbL1mRzb0KsAz2bbEGvjW1lvGmKDSZxX38Xq2BZuiGrk2pBKBWmuFtPrwhu5LrKFdbE1rAor5Pqw&#10;Kq4LreGa4CquDZPb2rhe3NsqCXfiurghfkC1TLsUzEgwIHNOZMsv2b4sXoKZ2DCMsVHYDXGkeB34&#10;HBbS/B6y0/1kp0gYIt0xJtLFtmSPA5fVSEqCk7QEF0leJ1mJHgqzMmlvqKW3rYnl2Wnmp8dprqug&#10;NC+H4f5uDh2Y49DSHMcPLTDW30FVSSGVxQXUV5XT3d5ER1MNLTJnprWJTvFu9HW20lRbpVxoxbnZ&#10;ZCQl4LfHE7lrDcGbryZ8xzoi9mxWrbEKMnxk+B0kSneGzYjfab4AaSSMMap1EpJIN4suMpjo4B1E&#10;7d/Kvu3r2Ld1gxhHLu/EGLkfW3ykgiUSokggEpBBQRgpOZ4ELRK4SMltgXME9pHgRkpCHTmOBDIS&#10;9rjMseq5y0wfKQljLubKWOXYErIEgv8VSJGwxGnCJa9DjCfBjNyeIMGRGFtm0HjlOcSYDn0MCRY9&#10;PrGPzJRJFPebJK5JLvvF+kQxnhxTrkuWDhcxhlMcJ7Np5PgSJqUnOMhJdikHi8yLSUmwK5jllfcr&#10;9pfPQ8KiXPF5KM1NoygrRfx+SxfzyQrGyOyYkpxEspOcVBam0lxdQGNFPj1NFbTWllBRkK7ATG6K&#10;k9IcP3UlmZRkJdFSU0yX2KdNTDvqy+gW8xqY+c9X0uEiW5D9Jku2L1v5vSclXTO/6XP8vpUGZrTS&#10;SiuttNJKK61+h+sf/uEfeFM5Y97i048+4YN3zyvw8ubr5y46Zp587PFLAI2cSjDzntr3g/fOExsT&#10;o/549iV4LwtlYmKiePvNNxSYOffGWc7JtmaXtjM7+yJ5FzJqrr/+el54/vnLfgGvSdPlpNPpyczM&#10;JcGfgtnhxe5JIik9h4LiMpJTMqiprmL5wBw3HzvM1+6+nccevI8T0ilz4gmeP7ES+C9bmJ3klRdk&#10;G7PPFcg+kq32Anrlhc8dMwG3zClef/lFlZ/09mtneePllxR4uQhmhKRr5sVTz3Hm1EmVv3RW7P/y&#10;mdO8954M/tdamGml1W+7Vv7bNDHcw2BfC2MDbUwOtTPU20x3ay39HQ3q/yzvUqqjq62e7vZmejpa&#10;6O1qo6+nh472XlpbB2htC7Qva+4Q6lygpe8IzT1HqO88SG3Hsgrzr22ZZaQumztbwnhyysa3TrTw&#10;Zy/18O7XCnjz7mK+83wf5+6p4OFJD0ea42l0r6cw/noSnW5Kmw5Q07YoxlqkonmWwtJ2srJKsFn9&#10;mAxOkpNyKCyuwJeUgt1hx2wyEBcTpmBLfFwUYWFh7Ni5lz179ivXTNDmnazftJNV63ZwxTUb+cqV&#10;G7jymk1ccfVmVq3ZIfYNIzRMR3ikhchYDyZHHv60WjzpLVjT+wKAJXUYXfIAhjTZwmxMTMeITxrC&#10;nDGOOSvQrsyUPoolcxJjxgSG1BGiPJ2EOtsIcbQT62vHmNpDsLOL/fZW4hJ7qW2f5OYblziyOMmB&#10;mWFGhkfx5vZwfVQbV0d0sCq+n1X6Idbo+9iVMM1ay2gAtngOs9GzzEbbiAI1GywDrItvVkH/a2Tg&#10;v8yWscsMmVnW2hdY7zgg5hfY4Jhjg1xvla3MZNbMlFgvwcyckoQzap1sh2abIMgyqLJngqyDbLN1&#10;E2RoZ0O8hC2Nqj3aZuXIGWOdoY91xn5Wx7ZxQ1QD14XXKFfM1WENYl0rG+KaWB3dpJwx10c2c11E&#10;M9fL+ZguVsX1slrXJ+5VTA1fBDMyxN1jk86RONxWA167kMOIU7o6bEbsYr0Ks7cYVN5MZlICLrOO&#10;RJeZDJ9HOWUcRj3JLjtOowQUerHNQYrXSW1Zofi8N7I8P8X02ADNNRWU5GarNmUN1WVMjvYzPTFM&#10;T3sjtTInpqSQmvISWuorGelpVu3Ommsr6W5roKWhSoX9dzQ3kJ6YQPTuDTjCVpEQvw5v3FpsYddg&#10;3H8tETtXExO8A5+4D+mWkfclQYiEJRLQyKl0v8h7koBJH7GHPZtuIHjrDexafwU71nyF3RuuZu/m&#10;6wjdvhZd2C4FOuQ4PoeELgHgopw0QnJMCWEuBTNSAfgSyFyRkvDEbogW40hJ54yQmMoWXsolIyT3&#10;k+6YgPMlAGVcYr2UXKcgjIRA4jgZ+i9bgcn1Ui4xjlusl2BFXq9XbhdKEOf1i/uUcEZCGjkvgUy6&#10;Vwb8i+cir1FJhzUuUo2bLlvU5aZSlpNMXmoCDZXFJLntKr8n4PaRLiEJj8Q1imtK9drJ8LvEVObJ&#10;eFSQf2l2Mo0VBVQVZlJTnCWmGVQXZNJaVURDeb5yzxRnS8dMgtpfnqu9toSO+nKaKgvpbqxUYKar&#10;sVwDM/8JS+bhyJ/51q1bSUtLY3Z2lpMnT17Y+i8rma2z8ntvRQ888MCFrVpdrjQwo5VWWmmllVZa&#10;afU7Xu+89Y5yyHzzk2/w4fn3ee+dd3jzjXO8JXT8yFH1R7HNauO5EycuAJoLYOa9AJi54YYb1D7S&#10;mXA5KHPujVcvATNCrwe+xF4BM7ccP3Jxf9kO7HJfvmvSdDmNjY4StGkzGZk5JCSlqVZmZmcC/uRM&#10;5ZiRYKahro5jF1qYPfj1e3jy0QdV2L8EMq8oGBMAMq+ekTBmZTmgS8HM2RfPXJg/rdwxr7/0ogIx&#10;8jP8xisvq20SyqxoBcpIt4zMmpFg5uRzJ3jrzdd47rln+Pa3v33hDdRKK61+m7Xy35uJ4V5GB9uZ&#10;GutmdqKX4b5WBrobGeppYahXzjfR09FIf3cbPV1t9HZ3MNDXT3//CN3SJdM9RlvXKK1dMzR3S2fM&#10;YRq6DlPXcZCqtiXKWpbJr1+ksryJo3VRPDwQzTOzNs7fV8C5O3J545Y0Xr81g1duzuPZpVQWK0Po&#10;z9zJYO5eat2bKPREU1PXT23HEjVt85TVT1DZMEht0yAFxY143GkY9Q7cTh8utxez2YLBYFD/3TUa&#10;deK/23I+nPi4aPRxMezbH8LW7XvYsm03u/YEs3dPCHv2BrNHzO/bH05MtA6jwUa8zklEjIuw2EQc&#10;CWVk5rXhyWjHlNqPMW0EXcoo8ckS0Iwq8GLJnkafMoIpYxJ9+jSxyRe2p08Qnz5DXNKIyqXRpw4Q&#10;4mgl2tNMqL2BrfE1eHO6GRia5OihOWYmh+jr6aKosoc9tk6ujOjl6pgBrosbYJVxkrXWBdaYJ9np&#10;P8BGxxSbHWNs9i6xyXNQuWNk6zLZemxNdD0bzf1sdsrw/xGx7yQbJGxxLLJetj4TWutaZq3jgHLK&#10;SMgjM2YkvFGOGQVmAs4ZuSwhjmyXttIabbNTyDXBJtswG3Qdqp3ZZnH+LeKaNkmII5085hHWmwZZ&#10;E9/BDVFNXBvRxNVhjayJaRYS07gupRti2gOh//p+1uj6WGsYVHBGtjO7FMyU5KZSmJtMimpVZaFI&#10;LmenkpOehN/jICZ0L/u2b2TP9iDCZMbIvj3YxWchNyOJvIwUSgtyqKsoUbkyTpP80t6ANT6aRKeV&#10;mqJ8+tqamJscYaSvi/b6erFfGjZdBDH712OK2KTgQGlOKg1VpTTVVlJbUUZTTTnToz3MT4l3oKGW&#10;zpZ6ta28qIiqinKSnAbK/bs51G7gtmE/904mc7Q1iuGibeQ7NxK7dy0xwdtV+P6l8EROpWQmjMx0&#10;ys1Ixhi+Fd2eq0mMvYFs81qyLOvItG7AE7uGuH3XE71nHYbwXeqaJcAKtCALtCNbgTMrjpkVB41a&#10;b5NgJk65SqTbRUIXW7xsESedSDKjJgKrkCUuHHOszLUJVQDGL67zUjBjl8BFQhA5voQtF9wyLnEN&#10;0uHiFNulbHGRyt1jigpRYf/GqFAcuijchjh8Zj0+i16BGglnlFNGPEOfGMsrxpWOGQln1PkdBnIS&#10;XRRlJFIhPgtVBRnUlRcpACNdRwG4JQGeXrVfiw3biylani9YnDsYa2w4dl04KW4TualeynLTaCgv&#10;oKmyQAGZmpIcWmtKGOxsoLW6iPK8FKqLMqgpzqSzoYy+1hoxrWBE/K5srSmmuapIAzOXqZdffpm7&#10;7rqL3t5eNT158iT/+3///rSwXQEzl9PevXspKyvj4MGDylnzz622trZfGkuOo9WvLg3MaKWVVlpp&#10;pZVWWv2O1zc+/vQimPn4/Q8VbJFgRqowv+ALfxwb9HqefOyJi2BGTi8FM8VFn+8fEx3FG6+9qmDN&#10;CpiRekvondfF9OyrvHL6FNdfd63aPzkp6bJfvmvSdDmdeOYZNmwMYn9wGAm+JJweP0abG4vDiy8p&#10;nezcAjzeRDweH1PjI9x3zx089tB9KldGgpkzJ2VbsZOcffF5lXF09szzvPbSCyrzSEnNvyj0Em+8&#10;8rlkGzLl+BKS2wJOmtMXgcwvumUkmJHrTp98llNCMnvpmaef5C+11gxaafXvUiv/jRof6mVqrJ+5&#10;qUGmx/sZ6mtlZKCdsaFuJkb6mBjuY2Swj6GBfoYHBxgeGhIao3dgks6+aTr65mjrmaO1Z5HmnsM0&#10;KihziKq2ZSpaliluXKK8YYLxuhQe6Arh9KKVd+5M57l5G0+Mm3n5WArn78sXyw5uaYlksmgvHcnb&#10;GC3cx3DuLkZyttNXZKOyboDK5hkqG8dp6JynqWuRho5pCksaSPCkEhttIDZWj15vETJhMZvQ6XXE&#10;xMQQErKf+PhozCYdOl0MkRGhREVFiP2jMepjcdhMQlasVid6g4vIWCfBkV72hPmINeWQnNFAXnEv&#10;jvQ+4pP60acGwIwueUTMj2FIn8CQMaGWzZnTGLLm0KVPoRP7GbNmiM+YJyZpXOw3KdaPE+buJtTR&#10;QpSzgbqWQW658SC3HJtnYXqIvv4B9L4Wrolo56qofq6PG2G1cYJVxmnW2JbZkHCcNfYDbPPOssc/&#10;yzb3BFvcs2xPkOvm2OlbYId7jI2GdoIMbWyzD7FOJ6cDhKUtssk5o1qZbfUus81/hE3ew2J+gU2O&#10;cTaLcTa75sR0nk3uBTGuWO+Szpp5glwH1LrNHiGxfYuYbhXn3JV0mG2uSdbru5VrJsg8yGbbOFuc&#10;s+LYOXE+MZVOGvMIGwwDrI7tYnVMK+tjG1kd1cg6mVcT38lq/QBrjMOsFfusk7k5plHWimMuBTN2&#10;czzFBdmUFWZSmJNIbVWxcrbUVpRg1kWxd/Mqtq/9KptXfYWdQTewb2sQfoeThppyMlMSKC8soLu9&#10;UbU8k64at9WEOS4Kmy6WnORE2uqr6e1ooaO5iaLcTEyRe4jdeR324CtJjrwCf8Q1mPavVXko1aVF&#10;1FaW0VhTJY5ppa+zjYGudjqb62muq6Kmspwkr5fSFB1fm8njrrFMjrfZuKvbwJGaXRys2c6x9mha&#10;csKwRGwhPnyvgiRJblsAKNiMynHiMBkoLSwj0aEjx7qe+YZobuszckuvjlt6Yrlz0MTNfTaGKmNJ&#10;MqwnfOtVxIduxWmKFuPpAmNId4p4dnL8S6crjhIJcBJsOgVlAjAlDmtcmHLoRO7bKrSZkJ3rCd6+&#10;Ti2bYkIUtJEtxSQgccosGemYMcWp80l3jIIx4t2SQEa6YuSySbafC9tL6K7N7N26ge0bVrNl3Sq2&#10;rl9F8I7NmKLCsccHAI2CNGIcCWESxfVKWOMRY0g4oyCNuEafTU+mz0FOkpvCNB8VeWnkpybgE/ch&#10;W8FJp1Sy2yJ+vlHEBO8mfPcW9m9bx6YbrmD7miuJ3r0KS9Q2jBHbsccFq0wb6bqRzpnW2lIFZurL&#10;8uluqqGnuZa6kmyaKvKpK81REEbCmIGOOiYHO2mrKaG1rkQDM5eUdH1ce23g3zaXk9wmoYYENtIN&#10;8rsacP+PgZnLSe4vM2MkpPrggw8ujPJ5yc/Opb/3ViRzZ7T61aWBGa200korrbTSSqvf8frRj37E&#10;q6++wqeffMqnH33MR+9/qNqYyXZm0iWTkpTMl7/85S/8kVxUWKQcNZc6Zi7dJyYmmjffOMv5997i&#10;/LtvqS+j3zz3RTAjXTNJfp/aX7Ywe/WVVy77BbwmTZeTXvwDb9OmLQrKeBMSMdtcOL1JpGUVkJqV&#10;T1JaFmkZOWJbErU11Tx0373KLfPsU49x6sRTvHDyGc6cktDkWaQzRrpmJKBZATNvvHLmEjDz8kXJ&#10;Zbn+7IuftzVb0aVumUvzZRSYee4EL545zbnXzyrnzM9//vMLb6BWWmn126yV/04tTI8LjXFgZlSB&#10;mNGhHqFuJscGlSZGh8TyMMNCoyMjDA6OMDAoocwMHX3zQgv0DorpwBLNvYeV6jsPUdW6RHHTEoV1&#10;8xwareLJkUienwrn1cNWzt+bzfNLbp6etvP8oRRevyOb9+7N4aERM5P5O5gu3sOBqhBubo3m/mED&#10;B0r3Ul+QSXHtCFVNYzR2ztPQPkd18zjVDT0UFtXhdKURGhpLaEg0sbEGLGYrcXHxhIdHiPUhGAzx&#10;xMfHYjTGYdDHoYvXExUdR4zYNybeQkSMldBoO/sinOyN9BAcnUS4LgOXv5K8oh5ySkewpAdamOnT&#10;RhWcUVAmbRx9+jjxqePEJo5gzJjCmD2HIXNGbTeKaWzaHDEpk8SlThDuHyXY3klyfidjY5Pce8dh&#10;bj42z/KBKVq6xohM6OGqsE7lkrk+XkKZSVZbZlljXWSN4zAbvMdY7zrIRvsUW1xTqpXZRtmKzDLO&#10;OusUay3TrDMOsNHQyQZ9mwI0G/QtBBnb2e4YYLNtkI2mPnHMOEGOBTYKbXIdYItjgq2uSba6p9nu&#10;mWaXb4Hg5EX2Ji6w2T4WcN5IJ4zMmnFdADiumQAUknDI0qfGCBLXIvNmNlrG2OSYZrOEO54Fca2z&#10;bBNjbJZ5NZYRNpl6WR1dx+qoWtbFt7DW0CfGH1eB/1vdc+xOPvRL4f/x0fsxxIaTlughL8tPWXEe&#10;TfXVOEwxbF3zVeJ230BCxBrSYq4jJeJ6/FHriN+3Goc+lsrifDITE/A7rXisJjx2Ew6zDLnXKTjj&#10;dzno62hhuK+L7IxUHPH7qPTuosW/jSrLKto96xhI2Up61HVE79lIkttJVmoiSV4XJfk5tDfVqzZ/&#10;Mvy/qaaCwtwsMcZemtP28uhMLncPpHJTs457u2I4Ur2dQ1VbuLsnhnvGk+gospHiiFfODulckVBB&#10;uj5csiWY3S6u0UhJYjDHu3Q8Pu/loSkPj80lcuKgj+eWfTx/LI9H5lKZqw8n3bgKffA6HIYwUjxG&#10;5SqREEY6ZySgkVoBMgFgI4P/ZfC+ToEOCWmMsWHER+wiau8aYndfiXHflcTvvgLdvmuI3LuWqOAd&#10;mMTPQbpq5DVKMCMls2MuZsjIc0jXjEUvriUaQ2QooTs3s3fLOrauvYr9W64leOt17N90NWFiPmLH&#10;DUTs2UTE3p3owvcrB42EMYH2ZnqSxTPxiOsNtDiLx6WPVi3N0hPspAll+8XPISOJytxUlTMjXUcy&#10;A0fekz4qRDmpQratY9d6ca7t1+CPvpqGpNUMlYRRnbKPqqRgclzBZHj1pHvtFGelUFuSS1VhFrWl&#10;eUqyZVp1cZZy09SXi3Ul2aqlWVdjBU0VBTRU5mtg5kJJd8fKe/vrSMIaCSAkrDn5O+Ks+XXBzC/q&#10;K1/5ykVY84+NJbdp9atLAzNaaaWVVlpppZVWv+Ml//h/4cwZPv74Y7756Wd88uFHvPvmW7z1+ufh&#10;/6+9+iotTc1fgC8b1q/nxFNP/xK0kVDmrXOv8cH5d34ZzAitgJljBw9ePObWW275pS/eNWn6VRro&#10;6+O//tf/ypat28nMziE9Ixuz1angjCcpA19KJtl5RZSVV5OYlEZxUYlyy5x48lFOnXiS0889zQsn&#10;T/Di88/y8unn+LyN2UqujNCLp8VU6vOMGdnO7BdhzKW6HJg5cwHMnHr2GfX5P/vqS0Ivq3wnrbTS&#10;6rdfK//dObK0wNL8NNPjQ0xdgDFD/V2MDPQx2NfNYG83vV099PUN0Ns7SHf3MN1903T2zwkdoKN/&#10;id7hBfoGJhgcnad9YFlly8hcmeKGRUb7ezh93M9Li7GcnIri5HQcT43H8sS4kdduy+b8A5Wcu7uQ&#10;t+4t5OSSj0eG9TwxaeGpGSePTtq4bzCeAyXbmK0xq0yb4upB6tqmqG2dorJhiKrGQSrr+sjIqcFq&#10;SyV4fzy7d4VjMFjF70MXcfFm9HojHpcDnT5eARpdvHTSGIiMMQpZCI+xExbjFHITZ0rB4Mgj3laA&#10;yVNKYkYzucWDJBcFMmMMF/JkZK6MaluWOqbATFzqODFJI+jSptBlzGLIFEqfwJg1R1z6HNFJ40T4&#10;R4ny9VImrvemYwscPzTL9MQQ4+NjJJcMsiqmg6ujelgVP8QNuhFWGcZZbZlTIGad8xBrhDYkHCPI&#10;vayAx2bfMbH+IBucC6rd2FrrNGttc6yxyPwZmR0zzjrzEOtMg2oqs2Q22iYU1AlyzBLkWmSj84BS&#10;kHOOjY45BWB2eCYUFFmt7yHIMsA21yhb7INsEGNIp8xG56yYLrJVOmskSJFAx9bPFucEW1wzBInz&#10;rjcNs944zEbrpDjPDNs8c+wU2u6ZFdcugc4Mmyy9rIksYX1MDRt0beKYfjbZRhTg2e1bFGNPfAHM&#10;WA2RuCzxmHXRpCd7yEjxkpnqJXr/Fox7rqXGHcRE9i5m0zeymL2N8cxtdKdvJ8OwgeCt69FHhpDm&#10;c+G1mfAI+ZwWnBYDKT43eRlptNTX0tJQQ1qSnTTzDiYKwun2rqPFdgP9CesY8G+iTLcK4+7rCN21&#10;RVyLXhyvJz8rlc7mBhX+39vZSnN9JV6HiYS4jUyV7Bef4QQeHk/l/l4jD3VH8GBXKA/2RvDAkI6n&#10;lvI52J1Ge0Uy+Zl+7MYY1WJMwhnpeNFFSwCyj+HySE4s+Tl9JJ1n5r2cXkrguTkzT0/E89y8m1OL&#10;STw+7Wa6cj8Zli2kuePISbGT5ApkythlKzExXYEy0jUjW4+prBnpQJHrzXEqE8YoW5fpQskwraMn&#10;fT1j+ZvoT1/LcMEOyvxb0YVtJD5iN5bYMOz6SBz6KNXSTAIZ2crMI35GMpRfzjuNcdjEzyty/y52&#10;bV7Dns3XEL/7Kio8GxguDmcoZzeDGdvpTtlMmWc39uhdqsWYPiJYgRgJZVbal0m3TIrLRKIY2xEf&#10;hS02UrU8ky3V0j028pLdlGcnUyKeY4rbTII1HmNUCNGh+4gJ3cOu9ddg3LeKobIobmoPFr9XVjGd&#10;dTW3NO/lsRk398+mMtboJctvJk1m0KQlUF0UyJyR2TOy1Vl5Xjot1cXUl+VQX54r5gtV6zO5vbNB&#10;y5iRdfLkyYvv7G9CMrslLy9PZbfItmj/0epfC2b+udIcM/94aWBGK6200korrbTS6vegXnzxRT54&#10;/32++81vK9fM+bffVa4ZmSfz3lvvXNTLL7xIgsd78Y/lFbfMilacMhLKXAQzQu++fS4AZd58XYEZ&#10;+WX1FVdcoY4pyM+/7JfvmjRdTrKFmYSBEsyEhoWTmp5JSmomFpsbk92Ly5+u4ExOfjElpZUk+JKp&#10;qqziqcce5rmnH+f5Z6Vb5gRnZOj/aRn6/xy/nCuzoi+CGanLAZkVSShzsZXZCpg5+dxFMPPhB+/x&#10;0ounOS/eDa200urfp1b+e3Xj4WWWF+eZmphgYWaaqfEhhgZ6OTA3xbNP3Sne6Xu55fgc3V19dHWP&#10;0NUzSUfvNF3983QNLtM5eIi2/oN09k7SPzRB+8AiDd2yldlBOnqmeebGIs7daubETBRPjETw5Ggk&#10;T0/G8fBADCcXvbzztWLOP1jF2/dV8ta9pWJdAo+PW3hoxMiDI2YeGDZwe2sYDw6F8sjBAhqahyir&#10;G6WqcZSK+kGqmkbE8gA5Rc34U8vRmVLZsyeOvXuiidO5MNuScXlTSEpKJSHBh8PhwmSyYzQ7MJjd&#10;YrsPqysVmzsTuzcXd2Ix3tQabIm1WP01pOV1k106hid/AmPG+MWgf2P6uHLL6FIn0ItpbNIIcTJX&#10;JnWK2JQp9BmzxKfPEpM6S0TiDFEJA2SUDTE/P8/99xzl6MFp5qbHqGzoJcJRxXXh9VwZ3ska/SBB&#10;MifGOsMq8wxrHEsEeQ+zOeEYG71H2OS/kSD3knKgBLkXFbiRWTASyqy2TLHGIuelw2aGdZZJ1RJs&#10;jXlM5ciss06qqQz4l+3JNkjHjHMh4LpxBHJkZG7NVglN7BOsNfSw0TrMJvcBNttG2WAeYIt3ic3O&#10;eTa7DrA94aBqd7bFc4CtzjE2WwfZJK/LOUeQQzp5xLmMw+K4UeWU2S62bffOs01oi2eerZ4ZNhub&#10;2WxqZ72pj9W6Ltbqe9lgEs/AOs52sf1SMJPoMZOfk4zbpqM4PxWrMY7wvZsJ3nwFlY713Fi5n6NF&#10;OzhauJulnK0sZgUxlbqRnpRtuMJXsXnNtdgN8SR57aT63BRkpVJSkC2URX1VGWP9PZQX55PkiqE/&#10;P4rl4hCGfesZ9KxhyLOKPvcqOhxrKIy/noht1xAXvo9Uv5vSglx621sUmGmoLqO0KAe3y0CGbRtL&#10;FcE80G/jmSkfj/breLwvipOj8Tw/ZeLUrJNTS2ncPexlvjOdggwPhpgIZNC/hDNus4746AgSbeGM&#10;l4dyYimJM8cyeLg/god79vFQ506e7A/m8f5w8W7peXLSwR2dYeSbr6Uy10tJTiJ+pwQlAbeMhDOX&#10;tjCT8zZ9NFZdtAIyMuRfOmFyMpLISdAxmreVW+p2cKhsExPpVzORdi0LJVtoSNuFJWozttgQXAYJ&#10;ZWLwinN4rWJss8yXiVVTmU9jjosgPiKEmJA9WOJDSdSto96/loXKYO7vMfJwdwwPtYVyZ/UO7myM&#10;YbQwhpq8BOJC92KMDMapi1JQxm0Q5xBjyrwZv1Un1ovrjo0Q1yCel7ivFKeZVLf4fKR4Kc1Molx8&#10;TtI8FqKD9xC1fxf5aT6yEx10iPFv7DIxkbOaHu9X6Xf/MVNpV3Fz434envTy+FIeM62p5CZZyEx0&#10;qeyZyvx0KgsylGOmJDtZQRjplmmsyAtkzbTVUCOW22pLNTAjKiIi4uI7+28leY5fJ7Pl37J+W2BG&#10;5s5o9atLAzNaaaWVVlpppZVWvwf15ltv8pbQD77zPZU58+F773Pu9TeUW+ZSMLOiQ0sH+dKXvvSF&#10;P5xjY2J469zrvP/e2xfBzIpkzoyCMkJvvn4Wj8uljlkv/iGntTDT9OsoJCREfXauvvoa1bLHn5hM&#10;YnIqBpOdWL1V5cy4EpJJz8ojN68Il8dPc1Mjzz71+OctzE6eQLYwk1DmczBziVvmF8DMay+e4ewv&#10;QJkVSLPiklnRpWBG5sq8cPqk0pnTp/js04849dwJvvPtzy68eVpppdVvu1b+m3X00DJLC4scXD7M&#10;8uISUxPjDA+N8uKZx8Re3xb6Lj/9yRsszM/Q0jaqMmW6BhaEFukcOqjATMfAQdr7D9LWt0Rr3zKN&#10;3Yeobj/ILUs9vHm3j1eOxnB/707ubN3FEyORPDkulnsieHLCzJkjybx4LItz91by5tcqef5QMk9M&#10;27l/UM/d3THc1Lifr/WG8Nzcfs5/zcfRhWEFZsprBy6AmTEqGoYprOwmKasBk6uAaF0Se/fp2LMn&#10;lji9h+T0AjJzykjLKCQpOQufP4PElCwSEiXQziElswx/eiXetBrsKXWY/PXoExpwpLaSUzpKVtkk&#10;rrwJBWMkmDFnyvmxQM6MhDMp48RLMJM0SlzKpMqZceTNEpE0TbB3AmvmGO0949x+0zJ337qkWpeN&#10;jY2TVDzE6qgGrg0pY31ck4ISq40jbLLLFmAHWeM4yDrXYYI8h9ieeJxtSccJ8h5lnW1BZbdI18xW&#10;74FAqL8K6peaY719Xkzn2WgZZL2xizXm0UDAv3TQKEAjp5Mq4F/CmSDHtBhjlg3OOQVWpCNmR8Ic&#10;QfJ40yCbPIsXWpQNsMW9pDJqpOtmW8KyAjUqj8Y1wyZzr2pvFuQ+oDJpgsR+QWK/jeYxNoj72mgZ&#10;ZYtzmq3OSbH/NNt9y2J+hM32IeWqkTk3m6xDrJNtzUxD6tyXgpm0JBu5mX58LiMuazz6mHDCd63H&#10;E3Yl49lbuafTwp3tDhbywxh0r2Uxexe31hs5UraHIvM61l/3VbZvXI9ZF0NWUgKledlUlRQq0JPk&#10;tjPU20VmWiI5vmgO1Ru4uU7PYmEYw961jCSs5kDOFm6sCGEiPYj02LVY4yNI97tVK7OOlgaaayvI&#10;FcenJLhwWsSY5h3MlYnP7nQiz056uK8zikf64nm8L4ZHukI4NWXjzFIaT84mc/toOk0liTiMOpV5&#10;swJnzPGxmKL30J27l2eWknl62sbDXft5/mAWT0+5eKRjl9BuHmjbqzKc7mnbTov3q1Rl6slLd6t2&#10;Zh5LLDZ9lIIw0iWj2nwpOBNocSbBjMMYI+4nEmNsBI21NTSm7hf3eR3TGWsYT1vLUtE2DhVtYTZj&#10;NaMZGyj1bCfLE47PGmhjJrNmpPNG5sw4ZPaMKVZBGX1UKGF7tqu2ZpV5yTQmb+OWbguPTCby2Lib&#10;u1sjOV6yjXuaY3h00MMDvW7mGtNJFPduiJBgJlo5Z6SkYybJYSDZIX7+enG9cTK8P0rNp3lsJDmN&#10;5KV4yE/xU5LupyjNq3JtYkN3Up7jZ7S7lSP9GRxuNjKcdC2d9j9mPOlKDuav5s6GXdzdHsljE27u&#10;6bPRW2qlqjCdsrx0MaaXAjFeZUEA0FQXSShTSHtdqWpjJnNmRnoa6W+r/U8PZmT3gZX39d9aJ0+e&#10;vHDWf9+SLchkO7LLXeNvUjKTRqtfXRqY0UorrbTSSiuttPo9qG984xu8+sqr/Oh7P+Rbn37Gxx/I&#10;nJlzvH3uzcuCGakjBw9dhDNmk0m5az764D3eP/+2cslcCmZkO7O3JZQRWjqwoI750n//71oLM02/&#10;ljo7OtRn57+Lz05+bg42q12BmaTkNExWFzqzA3diOsmZeaRn5iow4/b6aW1p+UILsxUos+KSeen5&#10;E7x46oQCNi+fvtQ1cwHMvCQzZc6o+Ut1KahZgTRfcMycfI4zLzzPqVPPivfrJb71jY947tln+Mu/&#10;+J8X3jyttNLqt10rX/YsLS5yaHmJo4ePcvjQcQ4cOMT42DQPPngPf/03H/Ozn32Lv/7r93nwobtp&#10;6xyjqUNmyyzQPbQotHwByizTfmHa1rtMS89BWnsWePTGKl67xchLhyK5t2MLx6o388hgGE9NxvL1&#10;7jAeG4nj1GICLx/P5rXbS3nhWDZPTnt4csbB/QOx3Naynzvbd/PCIR3nbtXz8f0O7j3aSXn9KKW1&#10;/ZQJ1bSOU908Sm5JO/7MenzZzSSkVxNnSCIqxkVktA2nO53MnErSs8tJSs3Dn5JPYloxCSlSJXhT&#10;K3Ck1GFLbsae1oEttV1NUwoHKKoaJ796CnfeBOaMccyZ45gyxjBK14x00AjJlmZxicNE+4eIS53E&#10;mDlLdOIEEQlD5FaMsLx4gLtuW+bgwiRTEyM0t/cT563iytAGrovuZG1cCxt0HQRZRhRcCXLOsyPx&#10;OEEeCWKOs8V3hO3+I2zzH2WL/5jKnFlnHmWDfVrtKx0yyjUj3TK2edbYF1gntF5CGMuoWD+hJLNd&#10;FKCReTRieb1dQhwZ7h8I+N8oxgpySdfMLNsT5lVbsfXGPpURI6GJdMyozBix30b7JFu8i2zzHWST&#10;a57NsrWZc4Ig21gA5LhWNKuyZhSgEeffaBlms21YjD3MtoQDyhUjwcwW1ySbXRNscY6KbYNiv37W&#10;6nu+AGZc9jg8Dj0ui3R3xOAwx2MI30qjfzMHC7Yzm7uHmztSmC+1UhP5FWazw7i3L41jpdupsq5i&#10;75Y1GKNDVaZMSoITj81MTFgooXt2kJHkZaini9rKUqpynfTl7GEydx9TueGMJW9mLn0Li7k7uLvd&#10;xj3N8fRlhlCc6SXV5yA7LZHKonwxhkcBI9nGTLZISzDtY7IskpOTXu7riOWm+kgemi3kgeEk7mrY&#10;zzOjBl5Y8PPK0TzuGU1kpDWHzKQELPEyuN+I327CbTYQHbqbHPtmbpKZS13BPNixm9e+1s25B0Z4&#10;ckjPs8M6Toix7mrYzC1Vq1nIv4E630ZqC31k+h3YdbI1WSQ2fYwCMwH3TLTKs5EZMyp7Rqy3xIdj&#10;io+kIjuRsdwtjKVcQ2/CJm7rz+bpxUpxDwaOlu5iNGkV7YlrqUwLpTwvAZf4WdjE+LJ1mQQzFx0z&#10;+mgssRFE7d+B1xJPljOKxsTN3NZu5XhdBM8sF/LQTLp4z+N4eCSRR0eSuLNZz61tPiozvOJnG6xc&#10;MdI1oxwzF8CMdNA4xHXahNyGWFJdJioLUijLTaEo00+u+FlmJrjE1I1bOoH0ETSVZ9JekcLBdjcT&#10;BfuYy93ATVU7uLl0A7eXreexzl083hvOAx0R3Nm4n5vbDAzWpzHU2UR+uo/sJBcl2SmqtVltSQ6t&#10;NSX0NNcIVSvXzGhvEyPdjf/pwYx0say8r//WOvkfBMyslAzyl/Dkn8qK+ZdIy5f5p0sDM1pppZVW&#10;WmmllVa/B/UXf/EXPH/qFD/6wQ/5zje/xacff8J777zzy2Dm7Xcv6v1331Pw5oGvf50P3z/PJx9+&#10;yCcfv8+HH4ht57/omlkBM8888+TFFmZlpaWX/fJdk6bL6fFHH1UwT3524mKiaWmsx+FwkJScSnJK&#10;OiaLk+h4E3EmB2ZnAinp2eQXlCjHTHtbq2phJsHL4488yK03H2dhdpqRoUF6ujoVuGlpblbT9rYO&#10;ent6GR0e4cD8PDcfv5EHv34/p5979l8EZl48fUq5ZOTn/5OPzvPSmef52c9+cuHN00orrX7btfKF&#10;z/LyQQ4fPMDS4hLLSzcyv3CMyal5hocnuO2O23n93Iv88M/e5W//9gNeOPMYo5OLtHTN0jm4SNfg&#10;Eu0DS7T1C/Ut09ortvUs0ti1xPjYOGduz+bsTfG8sBTKQwM7uLkuiPt79vDcTCzPzcfz5Fg0T43r&#10;Ob2cyJmjWZw6lMJDYzaemrVzctHC4xPRnDkUz7v32PnkAQ/ffSqVJ25rp7Smn+LqPgoruiis7BTT&#10;TrKL20nLbyU5rxVfVgOuxFIsjizidQnERNkwmfz4kgrE78RCUrIqSMyqx5/ViC+7EW96Pd6sFhJy&#10;uskqHyGpYIjMigmq2paoap6jpmOR1NIpPHnjOHPGcOZO4s6fJqX8AM68aVxiPso/SKRvgJikCUK9&#10;o+gS+2juGOHOW5e46cgs89OjDAyO4S8aZm1MA9eElnN9TCur4rpZp28jyDrEJtn+y3OQTZ4l5ZDZ&#10;6D3GJt+NbE08xg7/YbYkHFG5MmvtB1hjHFYtwySICXItsdaxwGoxv9a2ILYvssYm9rFeyJ2xTrHO&#10;OsY682DAMWMZV6BGgpkVKCPbmMmcGqmNshWZcsWIfY19yh0jHS4SzEgII7dtcEwqd83WhGUxXRDr&#10;5timcmPkPmLqXhLrFtU+QWJfBWicM2x2Tgbaouk72GgbEsdMs9kqc2wm2OKZFvuMiX3GCLLJFmgD&#10;XwAzHlscaUkO3LKVlTkWlyUOS8wOGtOCmcrcwpD3esazw1moT2c8P4bhlJ1MZ+/gcNF2xvJCsETt&#10;UKH6foeFouw0BT900WEk2M2U5+cwNz5Mb1cbdeXZlHm2UWu8ihbbGpYqDXy9y8+N5VHc1OjksbE0&#10;JvL3UZRqIjfDh8Ms24IFXCgJTpNY1mM36bDoImnJjOaJYQd3NUczmRvM/YudPHW8h0fninhmPpWn&#10;hnW8eiiDe4e9THTkkpuehDU+Rl1bgszCsRgULDGHb6QrdTO31W3l1qpVPDKewIcv3Mm5r/fw0mIG&#10;ry6Ld6djF7eW38CtlasYTr2C0cZE8tPcmGNDFYiRYEa2L5NwxiKD+81x4jyBZylbmdn0kcRH7iVR&#10;t5Fe/zUsVkYzVmzh64sDPHGglqWcIG6tC+X+oUQW8ndQ6thAT3OheJ5GcY4wBXecEvyoqTifTrp0&#10;oogJ3U3k3m2kWXYzKH4ONzcbuaNVz2NLVbz06DFuanNysDyExYI9LOfv4r5eL/VpOgxh+y60KwtX&#10;IEaCGZk34xPXLEGNPT6KNJeV6cEmHrxrmfG+NvJSfOQle8n0uUgWPwuPuEe/Q0dPQx4lvl2MFO5g&#10;KGUdD/QZeLDXyI2lm1nOvIp7a9byVH8IT/RGcU/Tfh7siePWXjdd9cXKNZOflkBFfpoCMzJTpq22&#10;RKiM1ppSastyGeltUs6Z/+xg5oknnrj4vv6i9u7dexFa/CYcJif/g4GZy5XMxDl48CBlZWXq/i93&#10;H/+U5LOS0Eerf7w0MKOVVlpppZVWWmn1e1B/93d/x7PPPsv3vvc9vv/97/PJJ5/w4fn3f6mV2fl3&#10;3ruo9989r/aR4EWBmPffUVDm44/O8/GH55V7RupjIbmPzJixWi3qj+0tW7ZoLcw0/VpaaWF2/XXX&#10;KSjT0tSAzWYnOTVdZcyYLA5idGZi9BbVzky2MisqLsfl8ZGTk8vYyIgCL0WFxST4EklITCbBn4wn&#10;IRG3lC8Jr08uB6Zef4rYJ0Vs85ORlUtFZQ09Pb0cWj7E4w899E+CmZV8mZX5Tz84z7nXz/Lqyy/y&#10;85//7wtvnlZaafXbrpUvfWamZzh+7ChHjtzIwcO3M3/gFmbmjjE6foCuvgnu+NrX+PSzc/z8/8rW&#10;g9/i7XeeZXrhEO19CwrMdPQfoF1piZbeBVrF+qbuA0wMD/Davbmcu93My4ejOTkXwv09W3lsZB/P&#10;Tofz1HgwJ6ajOXvUzrlbk3jzrkxeuSWTl25K5dWbPLxxs4V3bjPzwb12Pn7Aw2eP+fjBc1m8dF8z&#10;FXU9lNUOCfVRUN5Obon4nVbZR0ntKDnlfeRWDJKa34Y/oxaHt5C4eB8R4WYx9ZKQUklaYTfJBb34&#10;crvx5nTjzurCnd2DI7Mbe3oH1rQunNkD5FfPUlI/T0b5NKb0IQxpgxhSpUbQpYwQmzhIlG+ASN8Q&#10;Yd5BQtwD6BL7SS/sZWR4hKPLkyxMDzM7OUx9xwT7XX1cFdHBDTGdrI5pYXV8IFNGtghT0MI1x1b/&#10;cZUds90fgDIyU2Zb0k1s8x1ik+eQ2HaYtY5l1pgm2eyYVuH6m5wLYt0BrrfOcYNlnlXWBdbYl5Rk&#10;a7N19lnVzmyteYj1lmGljY4JNkgQJN0vKvh/VkhMxVgyU0a1KHNOsd48yAa7OJd7hg2mXrGPhC4y&#10;l2aaDbZxsf6AWJ4jyNzLdscA28wtbDR2qnuQwGiTbI9mH1eARh632bPAVreYt4lrMXSzxT7MJmMr&#10;W2w9bHXJ4P9hNjvHxfjy+sa/AGZsujDS/Q5shmh8LjMOcwxuUzC1WTpGCyIYTAyi0bSG6Sovd4yX&#10;Uhd3BS3Gq3ig38NMtYWQrdexb/tGUrwO8jKSsOpiMcVFkZrgpLq4gLH+btoa6qmtLKGpJIFy23qa&#10;E3Zy60ABT8xU8uBQNg9OlfK1vgTaEjaS54umKDeZ+Ohw1R7NbTPgshqwGuOxGuLQx4rrNIfTlxXG&#10;cnEwQylbWKp1cNdIMU/fPsnZr4/z7ISLV5eTeXjMy3x3DgWZSZhiIwKQx25UcpjiMUSHUObezlz+&#10;Bg6VbuTmxkjOPrrMO08f5dR8OqcmbTw3Fs9D7bu4vWoNB4uvY7YmhvpiPx6bDPqPVhkyMuxfSrpk&#10;AvOxqo2ZWhZTY0woXt0O6l3XM10SxVBONAfq0rilxcuN5bt5bCaXM3ePcXuLg3rvJrrrc/GLa1Tu&#10;FTGWXR+lII90z0gwI+f1UcFEB+8k372PqYoYHpzI4ca6WO7sS+GR46McbHZypDqGseT1TCSt4fZm&#10;MwNlXuWUsYtxrTFhal6CGemWSRLnSxTP2ieeUWFaAg/ccUjoOP2tjWT5XUJO0j1WXAbxM5Et1sTn&#10;pDLXTVVaCMO5W5nIXM89bbHM5G5muSyEYxXB3FW7naeHYnmsL577mnbz9GA09w9aGG4toKm6RGXN&#10;lOakUJKVQn15Hp2NlTRXFSl1NlUwP95Ld0vVf3owI0HEyvt6qS6XjyKf0QMPPEBvb++/CNac/B0A&#10;M5cred2jo6OkpaWxdevWy97bimw2Gz/84Q8vHKnVP1YamNFKK6200korrbT6Pai///u/59VXX+Uz&#10;8Y+FH/3oR6q12Wcff4P333nvslDmF8GMgjOXyZZZkXTMjI+NqD+2pevhnrvuuuyX75o0XU411dXq&#10;syMD/wvzc2ltaiQrM4PQ8EjVqsyflI7R6lRumXhzwDGTJjNm8otxuBKIjI7HYnMoSGN3ebE5pRKw&#10;u304xDoppxhHyuVNxHUB1Eh5/MkkJKWSmJqhlJCcRnZuAQ31zRxcWuaJRx65LJhRUOZUYPqSWP7u&#10;Nz7htJi+/dYb8o0LvHhaaaXVb71WvvhpqhPv8PJRjh2/lUNHbmd+6TbmD9zK2NQxalsmqWub5OEn&#10;HuPP/+J9cdT3+fnPP+LrD91PW98BBWUuVWvvHM1dM9S3TTA/3sH5x4r56GE/Lx2O4fRiJE9P7eep&#10;8b1C+3lCApqZCN69288nj+Tw6WMFfOuZar5zoopPHkzl/N023rvLxKcPefj201l890QWP3o+j9P3&#10;tFBW00NRVS9ltb2U1nRTXN0jJNuO9VJSP05F8zT5VYPkVo2RWdKHy1+KzpBMZISNeJ34fZbaSFrJ&#10;GGllk/iLxvAXjuHNH8WVO4w7d0jJmzdIYe0spQ0HSCyaxJgxgj5lWLUwk+H/8SmjRCX0E5kwQKR/&#10;lFBXP7bULjq6hjl4YJLF2RHmp0bo6x/HkzvAuvh2rozo5IbYbtbqelgd18kaw6Byr2y0DLHNM8sW&#10;9xy7025lk3uRPSnH1fzu9FvZmXwTWxMOsSv5OJu9B1nnXGKVcZwt0rEiW4iJbcpNI90r3mWC3IdY&#10;a1vmBusiqy1zQlOsMo1xvWGMteZh1snsFquYt06xxjqnWqLJ3BnZEm2Dc0G1NwtyLrLRMSWub4iN&#10;1mE2O0bZaO5lvW1CgRwJddbbJwNgR+zjT8vDlVTIFmMjG3W14vhZcR0yj2ZBHDupQI6CMgkHhJbY&#10;7ltiqxhTZsxssfaKYxrZZKhlq6VR3Neoamu20S6u9RIwk+TSk+63Y46PUDkpKT4HdkMY6c5QalIi&#10;aPTuoNaygclyO/cdaGG5Mpb72s08NOzDH7WGXRuuIyZ0DzJXRWbK+Fw2rPoYnKZ4BWq6Wxpoqqqk&#10;u62Z0f5GqtKiKTOtozc1mFtb/Ty+1Mpjy83Ml0ZSl7CVhmIPmSke9LGRWA3x2MU4UhZ9rAI1NmM8&#10;cVEhGEI20eDexmDSFg7UOrmxK4sHDjTz7LFGHh928OrBVB4dczPXlkyG36ZyWSQwuRjSL2QzxJGg&#10;F/dnv46J9FUsl+3mkcUaXrhrlCfGfeL9Suelgxk83L6PO6vWcU/TFubLtjPalkdGskcBF7shSgGY&#10;gHtG5sp8cV66aSxi3qoLJTF+I7lRf0JuyP+gKy2YiYJIFgt28uxNHZy+c4KDFXpqPVvpqMlU2TKW&#10;2HBcYgynQVy3KU7NS0jjMesUaIqP2E+mfS8j+fs5VhPHZPpWhhLXMZK3j8X2NO4cyuFg6R4mEq/n&#10;SFk4Iw35eMQ41kvcMjJnRsIYCWayZAs5v5PCDB/9rXU0lBZQmpVMdqKLRHsA2sj9U10W7LI1nDmO&#10;1hIXE6XBHCzbyWTqKjpsf8xM4X5ubbdztHQLX+uI5fTRSp5fzufxXtlezcZ0VykV+VlkJbnJSXZR&#10;mpPGUHcLXY2VtNeV0SY0N97D0nQ/FQVp/+nBjLzvlfd1RfKZ/HPr12kHdvJ3FMz8YslcHnkvEtZI&#10;SCUlgZWEXFr980sDM1pppZVWWmmllVa/B/UP//APnD9/nvPvvcdf/8Vf8e3PvsU3Pv6Ej95/n3ff&#10;fJvzb7/7S2Dmg/fO89ElYGZFKxkzK3rv3Tc5+ewzF1uYyS/ZL/fluyZNl9MD999/sYWZ2WSgtame&#10;osJ8wiOj2B8cjt5gIk5nIipWT6zegsHiwmTzKADjdCVgtDgIi4whPCoWs92FzZ0QADAJErwk45au&#10;GX+KmpcQJjBNwZuYQkJSWkDJ6QrI+MU0MTWT5PQsoWxSxDSvsISZqRlOPv0UL7/wfKCN2QUwc+b5&#10;U5w+9RxvvPoy3/nGR5x46jHxj/dPL7x1Wmml1b9HrXy5VVteQ3/PGMdvvEOBmYXlW5lfvIWxmRtp&#10;6pqnvH6c0eljnH7pFN/94Xne/eAsS8fuoL1/kc6BRQVo2nrn6exfoK17lqaOaTp7Rnns1nrefzSD&#10;Dx9N5exNOl44GMmrN+p4Sbpn5sM4MR3K8wtRvHOnj48fyuGTR/P59tMVQmV89nA6nz7o47NHk/ne&#10;cwX84IUyfvxKDd87XckdBzsoqh4IZMzU9FBe20d5w5BYHqKwXAKbPkrqJihumCG/bpqC2ilyy/tx&#10;+YoVlImKdBAT48WV1EBm5QxJZTMklsziyZ/ElTsmpuNCYyQVjVDWOE9Jw4Jar08dIT55OBD4LyTB&#10;TIR3gGBnL/qkAXEtQ8qRuDQ3xvL8OLNT45Q2jLHb3ss1Ud1cF93N6vhe1hkGWGcMhOrLnJd15hHW&#10;G9rZ5ZskyDHF/rRjROccxVB4E7F5NxNXcJtYvpmN9hn2+JfZ6QsE7l+rG2OtZZp9yQeJzbkRXf5N&#10;6PKOE519TC3H5t1CaMZNBKceYYdvkb2JC2LbYTa7ZtnsnlX5LjuE9qccVk6WPUnL7Eo8zAbnonK7&#10;rHMsBtqbWUfZYO5nk2NMXMO0AjIbxLVscMyyXmlOhfWnlXZhS6lli6WD7ZZWNpoHxDgHhGQ+jbg3&#10;+4Q47zxbPFILbBfn2u6dZbtnjJ3eMYL0jWyIzCMoKpMNxk4Fg9bGf57ZIeVzGvA6dOhigomPDsYY&#10;H07Yvq1E7d+CV7+L1hwDbWnB9KTv4765ak4eb+Jog5ES5zaCt65BHxmiAIcpNpIUtxO/04ohNgKf&#10;3UJhVipVxfk01VTS2dxAU10Z1Xk2GhO2Uh3zVUbT9vDARDF39qTSm7qH/koHzZUZWGV4vj4Wi15M&#10;DbFCMRjjIjHrJKwJOHJ0MeIc8Xuos21iPC+Co7Id2kwhT82kc39XPC8t+Liz00RnsZlUrwlDTLiC&#10;JbLlmJxapXNEjhUbgi9qDU3OaxlOuo6bW008faCAJ0ftPH+ogNPLWdxavpHbK9bwteYtHK7ZyWxv&#10;EVmpCeLYcAVmAhkzK+OKa7yowDbZNs2qj8SuD8MVvQn/3j8mJ+JPKYj6Kn3e1Xx9oozTd01zsFJH&#10;d04EJWkmbOLnIB0zKvRfjC3bmdl1Yt4k5o3i2YhtRvEM3PpQerPDmM7ZTpf1Kqqj/pA211rKbFsY&#10;q0pgojCahdzNPDqdQ3tlrhgzAku0uA4x3opDRjpmZKZMQapXKEGF/Wf67GQJFWf6yUxwqP0kyJGS&#10;84lW6eiJEvsYaS+IYzB7G12Or1IZ/d9oNn2FevOVNJn/hAPFO3nhzlHOn7hF/G7K4sEhDyMt4vkl&#10;eijMTCQ31UN9eQGLU6MBp0xDBX2ttSxM9DA/3kl5fup/ejAj6xddIP/afBSZW7PSDiwiIuLiuCd/&#10;T8CMVr+Z0sCMVlpppZVWWmml1e9JyX9MvfrSK/yfn/yMP/vODxSY+eTDjzj/diBb5hfBzAqc+afA&#10;zLtvnyM6Kkr9Y2L3rl2X/fJdk6bLSba7k58Z+dlZvXqVgjKVFWXK/RJvNKM3WYgzmImIiSciTo/O&#10;bMfh8SsnjMXhweZKwO7xYRT7x4n9dSbrRRijJOZdEsqswBk5TUzFewHI+JIz8KdkkJSeTXJGDqlZ&#10;uaRl55EqlCKUkJqh9pXunFuO3/RLYOaFUyc5dfJZ1eLv0w/f48QTj/DjH//owhunlVZa/XvUypdb&#10;/d0j1Ne2MTw0y/LhO5hfuoXZAzcxs3Ajw5NH6Rg4RFPnAdr7DjI0fTMDEzfSM3KEzsFleoYPcvd9&#10;93HzbbfR0TdNW880jR1TjI+P8uYTdbx1XwJv3uvmrTutCs68I10w9zh5+047b9/l4q273GLey7v3&#10;JAol8Y3Hi/j2M+V866kivn+yjO+eLOb7p0r5szOV/PnZWs4/XcdAbzf5lf2U1w9T2TBKReMIpfVD&#10;FNcMUFzVT355YHt+9SiFddMUN86RVzFISm6zamNmMKYRG5dAdIwPs6eGhPwxEgqn8BYEAv5dOd1k&#10;FpZTUtNMbcscRXVz2DIDUCY2cYjYpGExP0q0f4RIdw+pBX0Mj0xy6MAUCzMjLM6NMzAyjT1riNVx&#10;3Vwf28uquF5Wx/exRtdHkLmPTdYRNlhGWWebZKNtnA2mTnZ4p1S7sB2+BUIzjhKSfoR9KcsEpx4i&#10;NP0Y2zwLKsNlZ8IBticsEmSTWTGTrDJNsNo0rdqQbZAZMVaZ4zLH3qSD7Es+zG7/EttcM+xyTxKR&#10;Os02xzDbnEPsEMu7vBOEph5gk3OWXb5FtngOiPMdxFxyM+6qOzAV3cJW10rOzIRywchWZlISzqyX&#10;gEZObVOsMgyxLr6FLbZetovxg0zdYtxplT+zWZxfOm42u+fY4hXL7ll2Jh5ih39RXctuTy/b9EVs&#10;i81ji7GOjYZ21oqxbogo/QKYcZtjidi/g+Dd29i3cxPxUfuIDtlFbNgeDFF7yEvUMdmWz2yDg0Mt&#10;ThZa0/FEbsKmC8Vu0pPgsJDkdQbyW+xmBU3iI0NIctlVxkxFUR41ZcXUlZdQXZpHU0USk5V6FvJ2&#10;0+24nrnc/RyqjGe2zkVvcy6JbgtmXbQCMUYxlkUfI5ajMMVHoI8JU9vcNhMOi0GdJ8uwncns3czl&#10;7eLebg8nZjN4tNfMIz3xzJSHU55mwGvTi2MDYEZmwkhgYhHj2/USzIQRvW8jtn1fpSD6fzCUtIo7&#10;G/bxcPsOHh8y8PiojQfbgnm4bTf3Nm7mcN1+emqTSfJYFRyRGTIrDhmZ/SJzZgJAJjAvW8QpYCPm&#10;HUZxXzEhmIPXYdv+h/h2/Q/GsnZx/3gxD01XM1cURXtuNH5rCBZxXXYxjgQzDjGuQ9y3BDOytZkE&#10;M3KbNV6MK55RmjWUCudWSuKupDLmT2izXU1uxJfJ1W2mzhfKcnUkh3syyU0Sf6fIFmvxUQrMSJeM&#10;dMAEXDAmsnxO8pI9CsSkiftL91rFspt0j4VEq17t5xLXI4FOmtuq3DdOcW05Ph1Fzu0URn2Z0sj/&#10;jxrdFeSEX0GdbS0HK/fx6Fwprz50iNfu6uH+0Vw6a4vISfGKz0c65YUZ1JXl0VFfTndTFf1t4vdR&#10;ez2Tg+2M9DSqvBkNzKAcHyvvrNSv45j559bJkyf5q7/6qwtLWmmlgRmttNJKK6200kqr35v68Y9/&#10;zPMnn+enf/0T/vLPfsw3P/kGn370sWpXtgJmLrY1u7D8wflAlsyH77/7S4BmBcwMDfWrf6BI14N0&#10;P1zuC3hNmi6nstJS9dmRLcxKiwtoaKijpLSMpJR0XF4fWXkFpGTk4EhIxOTyYpZQRsKWpFR8qZlk&#10;5BWRXVCMy5fEvrBIQiJjsDg9OLx+5Y7xJqYqICNhjAIxYlx/WpYCMSmZEsLkk55TQKpQSlYeSVm5&#10;JIn1yVJi3p+WiScphczcAhbm5i9CmRUwc/rks6p92Xe+9SkfiHfh5Imn+F8//ZsLb5xWWmn171Er&#10;X5qNjy7S3TFEbWUzI2MHOHDoNuYWb2Zm/jiTM0fpGz1Ca99BGjoOUNU6T0P3Ir1jxxSUGRw/zEtn&#10;T/HMc4/S2T9FW88ETR0THFoc5MPT9bz5QCJn77Tz7n1ePnwklU+fyOADMf/u3U7evy+ZTx7P5ZtP&#10;lQiV8tmThfzghQb+7MUmvvtcOd9/vpzvnirlh2eq+Z8v1/DnrzXw4QtD9A1MUFw3SWXzFOWNQk1T&#10;lNSPUVQzRHH1IEVV/eSWdpNT0k1BzRiF9dPklPWSWzlESm4TNmcWcfpUIqMTCYtMIN5ShCNrWAX4&#10;27InMKd2UliSxehgPi0dg2RXTmFKHyYueYhoGe6fOKJkTx+guX2UG48c4NCBCZUlM3PBJbPL3sfV&#10;Ud0KyEgYsya+n7WybZlxgA2GHpW5stY8xSbPsoIX2xxi3NzjRObeQmzerYRn3si+1CPsSTpISNoR&#10;HJV3oCu4FWPRbZiKbyc8/bjYtiiOX2SDa4kNzkOssS2xyrYYCP+3zrBKjL/GMkWQbYT1llFWm4ZZ&#10;bRxio7mPDfpmNtv62WAV12TqZb19WlzPuNhnlE2uKbZ55tnhmRKaFscPsU7fKfYdFtcqoYyEMzL8&#10;X7pmPtd6CZmsIwTZR9jiGmebtYt9PjF1jSr4sidhQkxH2O6Sbdum2JkwLdaNstfZyj5PF1usrWwz&#10;VbPVVMumuFLWhqRy7d7PHQhShphQQnZvFdpGVMheosP2sW/nVmLC9xEXEUzk/p3kZ6exONHN4Yl2&#10;uhtKyU3zUZqfSXaqnzSfC7/TokCM12HGbTXgFUr3e6gpKaSurJjKglxKcjIpL8yhua6Q7kovYyVx&#10;9GcGM1ocz2JHGmOdReRleC+AmGj0MREXwYxsBSZdJ1IOs44ElwW3zUhcTCQ+3W7Gs3aymLWBwyV7&#10;ubNZx23VYUxl72Sw3ER+qpno0P3iPsMUMFEARYxvjotUYMMYHSrucStRu64lIfgPqTX8Kfe2hPJ0&#10;fwiPDxt4qC+GJwdjeKh9HzdWbOJQh4O8JANG5ZaJVvDFHB8uxpNARlyfdLcYZdaMdNFIh05AEgRZ&#10;JcgR+5higjGEbCTHsp2bO9ycPt7GnT1p1Ht3kGrdgdskrjVOSpxDjimeQQDSiDHF9UtAI9000kUj&#10;z2uICsUcHYw1fBtpsRsp1q8lO3YdrrCNJOu20pyjo9AfS7I9FpcYRzpmZL6MdL7IlmYy9N9v1ZPh&#10;tZOT6CbZaSbVbSHL76AkM1Gst4l1RuWskftKoJPiMqtj3OJefZY4cn060nQbKI67koKIL5Ow8/8j&#10;L/oahrO38fBkBqduH+O1e8d5YKaa2pIcyvPSFZipLs6hoaKA1tpi5ZSRcEYG/o/1tYppPS01JRqY&#10;ESUzUf7gD/7g4nsrpYXXa/VvXRqY0UorrbTSSiuttPo9qb/9yU948cwZfvzDH/G//vonfPeb31aO&#10;mU8//FjlySiXjAQyF90zYt277/5KMCN1+tSzfPnLX1b/OGluarrsl++aNF1OModopYWZ3WZRbpn6&#10;+jrq6hrIKygmTm/E5U0gMztXZcTEGMyERMcrRetNCr6kZGRjdXrYGxLObqFoo4UosS1ab8ZkdyvH&#10;jIQw0vGSnl1ARl4h6XnFCuik5RYqZ4wEMEkXXDLKKSP2la6ZdLlNjO9NSlHzw8MjvPDcCZUxc+bU&#10;cxfBzNlXX+Lb3/yEc2+8wksvP8//+3//98Ibp5VWWv171MoXZuNjB5iYWKSztZe6qkamZg5xYPlW&#10;ZuaOMTF1iIGxg3QMHqJ94DBt/YdoGzxMx8AyfSMH6RsNwJn+0UXa+6bp6JuipXOcA7N9nH++mY9P&#10;lfH2I+m8+2AKnzyZwzdPFPK9k8V89ng2Hz2cyceP5/PZiTI+e6ac75yo4LvPVfGd5yr41jNFfOfZ&#10;Yn74Qjk/fLGGH7xYx1+83csjd0+o1mol9RNUNEkwM0lZ0wxljVOU1o1RWjuismbyy3vJLu4iu7SH&#10;3MoR5Z7JrhgjvbiPxJwmElIrMVjzCI30ExzqFr8PCzCn9mPNnsSYNkJ6fhULMxX0Dg2QWDiGLnmA&#10;6IReItx96FMGKaweZmJ8nCPLM8xNj4h9RxkYnsSZ1c+6uA6ui+5hVXxfoG2ZYYj1phHWm0cJso2y&#10;1T7ITp9sFXaA7UnH2OpdYJtznH1px9niO8Ymz0E2uMR2m4QdEnocYJNrmc3uQ2Lfw2wX+yj5j7LJ&#10;K7NlxNR9hPV2cZxzmY0S1DjmxfFTbDANsd3WxUaZJ2M/oPJgNlkHWR8vwcwA6+V6fXcArFjGVFu1&#10;ddYJpPtmnWVUZckE2adYp+9gg2VYnGeZDe7D4hyHxDWKczmXhOS4EtbIHJkpMT/FJucEm02tBBnb&#10;Vcj/Jtsgm+xjbLYPi/vvZZt7gi3innfY2gh117Pd2sQ2ewdbXUNssfewMa6GNWEFXL0z5QtgJjp0&#10;N2F7tonpHsL27VTatTWIiP27xLq9xEbswxAfTW5WDi2NLdRWV4n5NJK8LjKTEkhx20l028jPTBXr&#10;3GQkegOwxmWloaKEmpICmqvLqSktoCArheK8dJpqS+hsyKezPoOu5lyaqrOpLskiJ9WnAv4DbpkI&#10;BWJkWzQ5L2VeATRx4cqJoouLwhoXQnfaXm6p3MeNlftZzNnCQvYOZus8tFZl4nPoiQ0PxhAdADMy&#10;90VCEqN00OhkeH8c5vgQdOFB+CKuoVJ/BXc2hvJkfzQnl7N4fimVBzuCuas6iJnivbSWekiw61Rr&#10;NNmmTLpmZJsyCUgsQhLKKDgjW44JSRBjUeBGni/gorGIeXNsKPkpVqab0pitT6bWH4nfuBuPORSX&#10;MVK1MpNgJgBnxHWLc0kQ45SgRywHwEyUGEc6a+T+4llFi2cUG4VLLNtjwzFFi+PF83PEheEzR+MR&#10;x9rEsk1m14hnKSXBjIQ0Erqke21kJNgVlJGQJtPnIFe1NXOQ4jIpkOOSGTemWBJt+gsumjgxtoHM&#10;BBN1BWbGmxNoyxbXuOsreHZ/mfGCEJ6ez+LEsVYeHM3ngbl6cpLdCsiU56YrQCNbmXU2BlqY9bbU&#10;MNjRwGhPi3LR1JXkamDmQsmMmJX3ViohIeHCFq20+rcpDcxopZVWWmmllVZa/Z7U3/3d3/H62df4&#10;9je+yc//1//hR9//AR998KGCM1ISzrz/7nucX4E0F8CMhDIrYGZlXur9994mNDRE/cMkJCTksl++&#10;a9J0OckWZusv/CN/3bq1NDfW0dbcQGNjA9U19eQXFBFvMOFJTKaguEw5XYxOD9EmGzFmO0ZXAv7M&#10;HLIKijE73OwOiWB/RDRGuxtPchoOXxJ6MW90eEnMyFVg5V+jjJx8Oju7ePapJ38JzMhWft/+7BNe&#10;eOEkb7392oW3TSuttPr3qpUvzA4sHWFqZpGJ8Tkaa5pprGtneu4oswtHmZxeZnBkgb6RZXpHjygN&#10;TR1ndOYYw1NHGZwQ60aW6B6ap2dojs7+aTp6xuns6uXWI528c7KLj05V8Ob9qZy908W79/n4/ukK&#10;fvxaG98708Bnz5Xz6YkyPnqymE+fKuEbTxXynedr+cu3Bvnx2Xa+e6qMz56t4ltnWnnv1Ch9Pf2k&#10;Fw9QUj9KWcOY0ARlTdOU1k9SWjeuwExeeS+ZRZ1kl/WSUdhJakEXmaUDZJWPklk5QXrpCKnFPbiS&#10;64g1STiTyL5gJ+ExaRj9HVgyx3BndZBf0Uhe9TC2rFFi/IPofN0k5XXR1TvKzJTQ+KACMlOTE+RU&#10;DLJJ38b6uHY2mXpYowtkyaw3DSsos8k+yQbbNOvMg2x3DLE76SDrXUts9S6xJWGJHb4DBKffyGbv&#10;YTYJBbkPKleKDM4Pch5QAf9b3AtsTzjIzqQb2Zl4E7vEdLv/GLuTj7PNfxxdwV0Yi+4gNvdm9iQd&#10;ZqM45xb7MNudw2ywjrLWMqGC/4PM3aw3dotpLxvsY6w1iKlqqzbNeqE1ZjkvQc2E0LiCQkG2KdYa&#10;xT16DhHkvYkNrqNsFAry3MhGj5gX1xhoczYVOK9nRrVAC7IMiHuUYf8Hxb0ts8W3rIL/tyYcYJtY&#10;vydhjKiUIfa6O9kqHTMecT5LL6uj67hmXx5/utX/BTATvn+HcsXEhO0ldM92okL3EBu+V4GZyOA9&#10;ymki3SmZyV7MsRHEhOzFGBtJfJQEHbFYYmWrrnhK8rLISvaplmYui0G1OKsrK6K8IJuGylIxzSQv&#10;PYGMJA8VxTn0tlVRV5lJdrqb7LQEKouzyEn3Y4qPQhcdhiE2XMEYOS+lQI2QbGcWHx0qFEZsZKhq&#10;c1bsDmcofQ+HysJYLg5mpsrGQGsRaYkulcNijBbjRIRccLRI90qUysSxinPJkH2PVcKaPaTGr2cw&#10;J4Sv97o4Me7g/vZg7qyXLcx2c6hgA7PNCWQn2xXkkSBGtjGTLhirPpBZI+cdBunKkZItzgItzeQ6&#10;1eJMbDfGhIrrCRbPMlhM92PXSfdKKCbpeIkX82Jfa1ykamUmteKakVAn4JqRECZCrQuAGzGukFk8&#10;F4u4VzkvAZExSo4ZqsCMhDF2cc+BqbhGcexKWzKpFTAjQ/1TnGaldI9NLad7ZdaMC798TuLZOXQR&#10;OMU1SCiTbDXg1sl10eIYAyNt+Zx8+DCHprtItUWQGr2amaJ9PDjg5umFYh4Zy2KqOYfsVB8l2alU&#10;is9ETUkOzTWl9LXV0dNczXhfGxP97UwNttNeV0ZlYZYGZi6UdM185StfufjuSt10000Xtmql1W++&#10;NDCjlVZaaaWVVlpp9ftS//APvC2D/t95F37+//jrP/9LPvv4Uz5+/0M++yQwlZkyF90zUu/Kdmaf&#10;O2Ske2ZFvT1d6h8k0vXw+KOPXvYLeE2aLqeC/PzAZ+dLX6K8tJiWpnraWhsDYKa2noLCYnRGC94L&#10;YMafmoHR5VVQJtrswOD04c/IITO/GIPVxZ7QCPaHR6G32EkU+2bnF5ErjktIzVIt0C4HW34dScdN&#10;fX0jT4nP+UobM5UxI+Zl5pJsZfb004/zyafnL7xsWmml1b9XrXxZduzm25mdX2Jy6gDDg1NUVzTQ&#10;2tLD7MIRJmeWGR6dYWh0jtGpw0zMSigj1i8cZ3zuOAMTh+kdOUDP0DwDI/P0Ds7S1jVIW0cvVVV1&#10;tDeVcceRal5/qo5zD2fz4h0ePnqykO+92Mh3z9TzyYlyPny6jG++2MF3X+3ls+fr+O6Lbfz1BzP8&#10;8GwXHz1Xy3vPdnH6oQGG+9rIKmyntGGauq5D1HUvU9O5JLRMefOMCvwvqBwio7CDlPxW0gs7SS/q&#10;JDm3jaScNlKK+kkrHSWteEAF+/sKx1TGTFRcJqERSewPcRAWlYrO1YQ1YwBL+gD2rHGM6eP48oao&#10;ru9maKCHqfEBJkb6WZqfoKtfbE/tZ1VMF1eFt7PV1E2QoYf1um42W6RTZIQgMd3hnrroQpH5K3uS&#10;D7PRc0SBmU3eZbYlLKi8lXUyI8Y+x1rLFGvMI6w1CZlH1fwak4QrkwS5ltmReCN7U29V0+CUg5jy&#10;F4nKvontviPKNbPOfoB1tlnWWadYa51mtZB0rGywjSknjXLAGNoCYMbYy3qZIeOYCrQ0E/uutc+z&#10;Xkxl67VNrgNs9iyra9lgmxHzx1nvkOc5SpD7mLiPY2xwH2GjctAsiH0mxDVOst0zxVbHCFvcMypX&#10;Zotrmq2eabb5ZEbOHNvdo+zyjrHTM8oO1yDb3GMEWftYE9vItcElXLEj45fATFTILqHd7N+1hcj9&#10;uwjduwNdVLByzuzbsZnw/TsVGElwmLHoIjFEhRAdso+48BASbCYFYmJD96tWZnlpibhMepzGeNIS&#10;XJTmZlKck05+RiqpPgfpSU5SvHY8NqOYd5Gb5ccpXRdijGSvDYc5XjlRpOQ5ZTszKQlpzPHSKSOX&#10;5bZwYiLEdYQH47YZSHXqSdHtpDYpgv4yJ1X5PhwWnbhW6UyJwCTHiZBAJFw5XCwym0Vopb2YwxCN&#10;KTaYXMcuDrV4uL/fyQOdkTzUsZ+jhatZzF3PeEkktYVuXJa4QOswcS0KzIhnIp+LhDHSFSMBjcyt&#10;kS4ZCWWkY0bBGl3AKWOKCcEULTNkQrHFi/3iQrGLcSSQkdBFwheLuF8JZSSAWZFZrJOumM+BTEAS&#10;2BiiQ9U1yZ+N3E+2ZzNEivOIZYe8TnH/tlhxneL+VQszcyBX5lLXjMcYQ4rTpNqUyQyZZIdJ5cjk&#10;p/gCmTNi3i2ek0MXrgCNzxyHX8hrCGTWyHELU730NFRRVZiD26InzbSPnpRNLBbt4Y42C7cO5VOU&#10;7qEsP52qoixqS3KpL8+nqbqY9vpyWmtL6GmpYaS7mYmBDvra6xXQ08DM53Xy5MlfammmwRmt/q1K&#10;AzNaaaWVVlpppZVWv0f18ccf88orryj3zM9+8lO+981vq4yZzz76hG98/KmY/4D3V6CMAjPv8sH7&#10;nwOZFUDzzFNP8KUvBdpQdXZ0XPbLd02aLqdbb7nl4j9k3U57AMq0NNLV3kJzczM1tfUUFpWgV2Am&#10;hXzlmMnAoBwzdqItDvROL7707ACYsQXAzL7wKHTmAJjJyS8iM69QhffHmqyXhS2/jlIyc6ioquWx&#10;hx/6PPj/uWc5+9IZ9V7IVmZPPvE4P/zhDy68aVpppdW/V638fjl67GYOHbmRubkFxsbm6e4corSo&#10;ks6uISanFxkdnWJkbJqxqUWmF44xPnuEkZmjSkNTh+gemKVzYIb+kQUFZ/qHJunq7qOyqoqc3Dxy&#10;c7LobMnnpvlC7lnK4/Hb6jnzQDMfnurg01NNfHy6je++Oc73zw3zvdd6+cG5Af7snRE+e6WPd04O&#10;cPvBVmrE7xVPShXJOS2UN05T1XZAAZnarsNUti2qnJnCmiGyywdIK+wkJa+N1Px2Md9Fer6Yz23C&#10;l9Um1E5Sfg9JxVMkFExhzxjAltZLnKWU/eF+du11si8sUfz+rMGQNIAze5TCqkGGh4YYH+ljsL9b&#10;gZnJiXFyKobZZmxnbVwP63S9XB/dwXZrD5vMfQQZu9jhGmWjbZRt9j52e8bY4l1ks2eRnW7ZtuwY&#10;Qd4b2eY/JNZJ58wCe9NuZL3rEGutEsxMKwgj24rJqcyKWWOdDbQpc0rXzHH2pNzMjqSbiU6fp6J1&#10;iNisJdY7DrFOaI3jIGsdSwrQrBFabVsUxy2w3imni6w3D7LBImQfZ51liLWGbtVmbL04n3TLrLOL&#10;fR3zYn2/Wt7oOaTcMxLUrJfjOg4rbXAeYYP7KBtcBwnySAeNdOpMifsW9+sU9y6fgVXCmVnVvmy7&#10;c4StYrrT3c8edyc73ENs8y0qMLXZMcLa+GauCavgit05XLEjja9uS/oCmJGtzEL2bGPL+jWE7N3B&#10;/t3b2LllPbu3BbF3xyb279ysFBW6F5P60j9MgZmV8Hy7Pl6si8BrNZPidiBbaVmFkl12KnKzKM/P&#10;Jsljw2mKJ9VnJz3RoXJibKZYXDYddrHeIsaRLcx0UaHK4WKOi1IARkEZIaMEGkKBlmayzVmk2h4b&#10;EYxdAgZzPLFhYl6MWVGUTGaSTUEZ6eYJjCcdJdI5I8FJNA5xLnkO6Syx6sX1SrgSG0aGM5zOzH0c&#10;LN3CfNYNLBUHMZ4VRINvCxVZRnyOOIyxoeijQxQkkkBFOnCsErooF4sEMNItIyWhTaBlWcD1IrdL&#10;mCKXw8T1hGCX8Eask3IZo3AaAoDGJsaWkEa2LXPLrBoxpkOMKSVbnAUAToSCPhIGSRBjEs/DLCV/&#10;RlFhCtIYI4PFWOI5iJ+ZVdz/pWBGZsVIydZk0kUjoUuaO+CWkRBGQhoJZApSfco9I9f7xHOWeTJe&#10;c4yCMy5xDXKaIJ67Q8IjcU6LuBanBD7GeDLcJuoyDdQmR9NR4KSpNIvirBTllGmtLaO2tEAol+qS&#10;bJqqi+hqrqKtrozBjnqmhzqYGuqkvrxQAzOibDYbOp2O3t5e1cJs5f1dUV5ennLUaKXVb7I0MKOV&#10;VlpppZVWWmn1e1Q/+MEPePHFF/nJT37Cz3/2f/jz/5+9twBv7DrX/Z/7v+ecQhocBoNkyZJloZlJ&#10;ssi2zMzMzMzM7PFQmJkZG2bmFNM2Sdu0adMkpfe/viXL8Uym57TntrfnpvvL8z5ra2vvtdfetpzx&#10;/Ob93p9+gDdftbcze+/td/HOm2/jjVde2wYzr73yCt54/WW89car/C+g33jNHvrvaGEWHBR0xr98&#10;FyToTNrZwkwuc99uYdbd2YaB3i50dnSgtr4BRSVliNBHIy4xhYOZhLRMRFm/bGUWybYTMnKQw8FM&#10;DG9lpvULQrjBhKS0DLa/BBk5+bClZPxdwAzBnvqGFtx2042ntDJ78bmn8f333uKfjwfuvw+fffbZ&#10;1idNKKGE+meV4y/Jjs324diJi3Dk2EnMzK5gZHQBLc3dKC+tweDgOCYmZzFKcGZqgckOZxbWTnDn&#10;zPj8MYxMrfGMmaGJZQyNb4GZvgG0tDSjproMxYU5SLDFID3ZgsLsWGSlWpGdEoOa4gRsTBXjposb&#10;8OANnXjguk7cfnkHbru8ExetNmKkqxhlRTnIyi5jP6cakF3UwSFJTdsihzINvZtMR1HbtYqqtjmU&#10;1A3xTJms0j67W4YptbAbBaUtKChrhy2rDZbkBsTndHMwE180A2vBLKyFs4iMa4J3QBq0vmns52Qy&#10;VDob4pJrUNfYiaH+bkyNDWB2agiz02No6ZlAZBq5ZLpxKJBalw1AFDUEp9BeeFqGIIkegSy6H0rb&#10;FFwtizzfhYLvyRkjSzwKZfw8z5ORJByHzLYMD9sCpDHz8M86CkXiCqSmUbhS2zHjjN1xw+QcTY6b&#10;VXgkHoOLZQXyhE2oUk9Ck3oRAjLXkFK7BlXSCsSWZYgsS5DEsnniltn1F9jree5kISeOJGYB7nF0&#10;3CwP6ZeYJyAiF01kN9z0PXCNHoWLmRwz7Hg2h8gwzoGQS+wRiKmdWWgjW9ckXGI2ILFtQmo7ChEH&#10;M6vcMSNNOMHuhV2frVlqpRyZKXb/o+w+F+CZzNZvm4MihqBMD9S2USgS5jmcImglYms45F+D3ZoC&#10;XKDK5iI4sxPMkCOGAIzM9TA83d3466gQX/gTpPGUQS2XQMOkVcrhIXaBt6cHwvy8Eernxd8P1GkQ&#10;4e+LyAA/JFgMCPBSw0+tRJwhEoUZqchOSkC82YBYgjGRIYizRHEIY44K4QH64QE+CGFzUQ4MzUmi&#10;sP5AHx0C2RjgrWEjk4+abas5IApk8qPr6FTwUSvYWpUI8tEyaZCVYkRSXBT8tOx4rYaPQWwuej+A&#10;HR/MjiGHTyA7P5jNF0znsWuEsjkpZ8caLEWpVYIyqxiZkW5ICFewe/FBVLAOkYG0NjYne0aB3iq2&#10;Zi3CArzZ+nV83nB2D5GBvogI8mH76Vgtux8dwvjc7Hg/DULY+aRQLi1vsRbOjokM9IaenUdAJZLN&#10;aQj22wIufohi7xnY1ySKzR3qp0Xk1jHh/l68tRzdRwR7TS4Zcs5Esjkj2XYEe5/mpWO5g4bNaSR4&#10;w44hF40ljNw0/rzFGTloKDcm0RTBHTPx0WFIizEizRrNX8dyZ0wgEo3hbDuYO2yMIT7sXGrF5g8T&#10;Wx8BoJiIYKTHEsgxIj3OjBSrCTZTNPu6xPP2ZcVZKSjOTkVNaR5KctJQnp+ByqIs7pxprS1DU2UR&#10;d8/0tbKflR0NqC0rEMAMK4Iyjs/sXxK1OSNw8/rrr2+dJZRQ/2clgBmhhBJKKKGEEkqor1F9/PHH&#10;ePjhh/HBBx/gz7//A371i1/i3bfexluvv4F333wb33v7Xb792ssvc7fMa6+8fCqYYWpsqOe/fFDo&#10;/7333HPGv4AXJOhMSk1J4d87Z511FqoqSnngf2d7M/p6OjAy2Ifu7m6eMUOOGQr/j4lP2gYz+i0w&#10;E2ywItJiBzO5RWUwWGKh8fGH1i8QYXojbEmpPLyfgvttyekIZfvOBFv+FqVkZKO0sho3Xnet3THz&#10;4P144pGH8PrLL+D9H38Pzz/7JJ568omtT5lQQgn1zyzHX5BdPpKGk0c3cPTk5VhZO46x8QWMji+i&#10;oa4VFWXVGBmdxOT0PMYm5zA+vYz55eNYPXoRb2c2vXgSE3PHMDazzsHMyMQipmfmMDU9wX5OUfh6&#10;KUoKM5CUYEZaspUr1hKFWLMeNks0jFFhTKHISDYhJ82KOKsJJgNTtBVW9vMrJSULOfm1yMxrQH5Z&#10;J6qaJ1Hbucy0wuFMY98mGnqOoKJlgWfOlNQNoqR2CDWt0yiqGUVh9RDKG8eRXzmM9KIupOS1c+eM&#10;LW8ImVULqOw6htz6FaQUDiOvdAB5ZYPsZ2EBIsLjUVFaiq7OZkyO9WN9aQrjE5NIKx6CTN+Nw2H9&#10;cArrgyi8F7LoQYj1Qzgc0Q+1bdLuFonuhzZpnrtTqEWYNnEa4rhVyBI3oEqchybjBMS2Y5DGrfBs&#10;FlfjJGSx8xCZpuEWPQBnwwjTFFypfVn0BIc0IusKhzLOJnK+rEMSdxSyhOPsGmvQJB+BLv2ovTVa&#10;zCLEplnedkxknmHbY9wZwwGMYZhdYxKudB1DH9yMw3A1s9dRvRBFdkJs6GfHTXOgZHfckDtmHc7W&#10;Tfv1w1rZvQ7w4H9x3AaHMeK4IxCRrMs8b4YycqTWSbaOGbjHzbJn0QZ3QwvkMUOQm7uhsbRAGz8C&#10;D9ss5ElrHMyIDIM4FFiPPboi7FLlMGUxZWO3OvcUMBPgRYH/Cmg9JVBIXRHorUaiNQqWyBCE+ujg&#10;q/GEj8oDh/fuwYFd50Picpg7ZMhtEuyj5gAg3M8HEUwEXiKD/BER6AubUY/0hFjepswSGcZeR8EU&#10;EQJTVAiMkfYQ/8hgX349u+zQJMRXx+FLMBsp48bfS8Vzb2j00Sjhq1PybV8tjWr2muCMJ2/BRvsi&#10;gr0RHuQDfx07R6vi0Ibyckj2154IYHME0TXZuQH0voZGmkuDIH9vhAR4sTl0TN4IIlDEYZGOrU3L&#10;5lVyZ5GfzpNDLIJF/rQGjYKtw4PPTbCInpsvWy+tzUvpwdvCUXs4OpbfE3t2Qd4EhbTwo3WxY2l9&#10;fF3svgK9NFwB7Fr+bG5qMxdE90vXZmv2ZdfQecjhpZCz1+wYNjcft97zY/JRsnWoFPa5SXRtvq1C&#10;ILtffxU7nimc3RtBmzA/HYdFBHxC2deCcmrIhcOBENsfwq5P3xPBbAxia/X2cIe3nN2Xpxw6mRg+&#10;Cne+PzqI2qYFwxIewhTMvl8CoQ8NhimSWtWFwBodyXNm4gz2740kiwlpsVYkx1iQbDEjIyEOGUk2&#10;ZCcnIDPBJoAZVn8NmNkpgjTksiFQc8cdd/DfwYQS6m8tAcwIJZRQQgkllFBCfY3qD3/4A3fMfP/7&#10;38ef//xn/PbTT/GDH9jbmb39xls8c+bdt97EW2++yt0xFPC/E8zcfsutPBfk9F8+CNL4+PicIrPJ&#10;hIry8lM0NDCAY5ubp0iAO/8aoq+14/slIT7uyxZmXW0Y7O/GxOgw+vv6UFvXgJKyChhMFphj45CZ&#10;m48YCvM3xyLIYEag3ozQaAtiktKQkpWHwPAoeGq9ecYMgRlzXAISUzM4zIlLTkNwpOEroOVvVWpm&#10;DjLzCnDVFZdvg5lnn3gMb776Mj746Y/w+HcfwttvvbH1KRNKKKH+meX4OTNTFYGlmUmsbV6ExZVj&#10;mJhcxNjkAoaHZ1FZVoO62kaMT80xLWBydhkTc+uYWjiG6cXjmJw/ivHZo2wfG2fWsLp2BEc2VzE1&#10;PYaenjY01JejpDCNA5mstFgkxZuRaDMiyWbi2wlxRthijIiPNTFFwxZr5O6ajFQb0tMSUJiXgaL8&#10;dOTlFaKwvAWVTWOobJ1HZcscKpomebZMBdsua5hASQPBmBEUVA+iuH4CWeVjyCjtR0ZRG1Ly2pCU&#10;XY/4zDoe+m9Kqkdi3gCK6ueQXDyKpKJxZFfNIqe0B8nJeUhnPxurKsrYz94GjI8NoqVrAiHJw3AO&#10;G4BLxABcw/sg0Q/Cg8LtTSMQ6dl7kYPQJdvdL+5Gtp00z7NanA0T8IydhFfGcejSNqBLWUJAwWVQ&#10;pV0IefwaF+XHEKigQHw36xwXZbzwlmameZ4r4xa3Bvf4dchs6zgYvYz9+lUcNK7C2bzG5j0GU8Xl&#10;CC24BJKYFRw2zPHzKLPGzTLJJbZQbg3lzEzxFmnOET0Qs/WLzONwY+sVRfVCEtkEt+heuJjZ+RY2&#10;N2+JdoRpg7tkqJ2ZmPJprGzuWPbausiBDLUzI3DjFrsOqW0D7mxOiXGA3dsCPM1t8IgshzKmB/Lo&#10;FiijK6G19UIeNwEPSw97jp1wCmnEXq8SXKDMxS41kyYXezR52K3O/wqYIcDgq5VD7SGGj1rOW3HF&#10;myO5e8VbpWCj93a7rzB/LXdlUDYLgRX6C3tyaFgiwmAKC2avvRAe6ItYYxSS2fcgOWUiA/14YL7V&#10;EMahjDEiiAMacsxQKy5qkRYe4MVdJuGB3jxjRh8agEh2HXKfUOuwsEAv3roslEMTH7srhR1Lr2l/&#10;WCB7zY/35Zk0erY+ajdGeS90DRKtgfJY9CF+bD+NdkcKtWcjwET3Q23P6Po0ZwQdS+fTXNTCjNZG&#10;6wliYzB7P1DHrufNr0H3EsHeD/PXsfugDB6SlrtqQtnrUPaa1hxF57KRnmU0uz7NGcHuIYLO8dOy&#10;tWw5Z9h+ei+czqO52HsR7BnQtWluAjXkACK3Dzl2CGiF+NBxOgQT5CJgpFWyUcsdOyHsNYGvIC/a&#10;JpeNBuH0tWLnkduFcmy4o4Y9dxJ9fWlfnD4U1sgQ7r6hNmWGIH82H/takUOIzRnuw+b3IsgjQ4BG&#10;gehgf9iiwhETEYp49rXPsBFoieHt4wyhQew5hSItPhZ1ZfnISYpHVmIc0m2xyEtNQkV+Nsrzs1Bd&#10;kofq0nzUlBSgtaZMADOs/lYwcybRc6Q2aOPj4zyrRnBaC/VflQBmhBJKKKGEEkooob5m9dxzz+Hl&#10;l1/Gn/70J541Q+6Zt998C2+9/ibeYeN775DexNtvvYY3XttyzLz5Kl5+6TloNJoz/qLx9xa1uzod&#10;9GRnZX0F9KyurHwF9JwJCgj65+qRhx7CwYMH+dfW01OB1qZ6ewuzjlb093ZibHgA02Nj6O3pQUlp&#10;OZJS0pCQnAp9tAlePn5QqNSQeargodZB5e0Ln6BQeAWEQKnzgZuHJxQaHQLD9YgwWhBlsiLaGgeL&#10;LfHvBmZSMnKQlpWLKy67jIMZ0otPP4V333wNP/3JD/Ddhx/Ez376461PmFBCCfXPLMf/R9qSPDHc&#10;2Yil1WOYXzqCialFzMyvYXZhE/39kxzONDd3YmpumWt8bg0Tc5scykzOMc0f468nZta4q2ZweBhd&#10;XR3o7GhGe1s96qsLUVSQgvycBCTZorlSEh1QJhqJcSau5Hgz0jnAiUNacixSUxKRn5uKssJk9v+x&#10;UlQ29KCubQI17Quo7lhCbecSqtrmUU5gpnkWhQ2zyK8ZR07lCDLKx5BcPIzEgl4k57UjKa8b8Tld&#10;TB1Izm2HNa0FkbZ66BMaYUhqQGxGC5IyapGekY/S4kKUFBWy+y5BXmEVDKldkEUP4XD4KFwjRyGK&#10;GoYokkk/DDfDCNyiRyEm0GGYgrt1FprUNSjiphGYtYKgnA3oC5YRU76Bgq6rYCw7CVXiIiKLL0Zc&#10;zZXwTl2BKn4WTvoJKOOmEFdxAsaS49AXHUFYzhp7fxmmkmMIyz+BiIITMJVejJDcEwjOvxDhBZci&#10;MOdi+OdehKDcixGceyEiiy6GvvgiWCtOwlR2EYLzjkGdvAJtyiLksTMIyl6FF5vTL2MNHtZhaOLY&#10;PZjHIDf383wXaWgh3MKr4WIc59k0LjEEZja2wAxlyizDNWoQIvM8z8Phr01zvJWZNHYZEssCpHGr&#10;7DlMwi2ike2bYc9iArLISshMnZCa+tizbII6uhgexia4B6XD2Scdh3wLOYjZpWRS52O3Jh/7NAW8&#10;rdlOMBMVFsDD9CnHxVMmgkzsxEECd534KOGtliMswAcx0ZGIIHjB9kdHhCDObEBKfAws+jCE+mhh&#10;CCF4EQBPqSuTiIOVBHaMKTyEv2cHL958rqgQP5ijQjmooRyWUD81Qv0JytjnJ7BCkIXgSIg/OWg0&#10;XCHUumtLQeSooTZkvloE+2nZPjukIVBC80cQbGH3xYPxt0RQg+AJbwVG1yHwwo6j+6L99vB8P3Y+&#10;XXsLEgWzfWEEcgjq0Dl26UNotEMZS2QwBxkEemheGuk9OoaADsl+ni+bn1qKUfYLwRBypHjzHBra&#10;Z2Tv2XNo/DkUMbL99m2CJIEwsWtxZwvBKII47DoEmezz+iOWPVMbBftHhyFWH8pdTVa2Ngudy+6B&#10;5jKwYwkKmdh7PAuGKS4yCCnWSN6yLMUShQz2cySL/ezIT4lFls2E/OQ4VBVkIJUdkxqj523P4g0h&#10;SDaFIc0SiUS2TXCHWqMls/OL0+NRmBqHAqaKvHQ0luWhrigThek2ZCXFoqooB+115WirKUFTVRHX&#10;QHs9RrobMTXUiZnRboz0NmO0pxlzbFsAM38fMHMmyeVynk8zPz/PYY1QQu0sAcwIJZRQQgkllFBC&#10;fc3qzTffxJNPPonPP/8cv//97/Hxrz7GD7/3fd7CjODMu2+/je+/97Ydzrz5Gt584xUOZmik/JnX&#10;XnoFr7zwEl549nl898GHsTg3j6mJcQwN9aOrox0VFWUwm00wRhug10chKioSfr6+EIlcId4SgRey&#10;+J/pF5S/t77xH//xFcgTGRn5FcjT3dX1Fchz+623nhE0CPrbZLPZ+NfirLO+jbqaSu6W6Wpv2W5h&#10;1tHeivLyShQVlyI5NR3RZiuscQkIDo+CysuHQxkXsQQHnVzg5i6HX0g49DEJMMQlwZqcyd00IXoT&#10;BzOhUUbuoqHt2KRUhPw9wExmDs+suZLAzIMP4PFHHsIrzz6DH7LPyQ++/w4e/e5D+NXHP9/6hAkl&#10;lFD/zHL87G+OFWOouQILS5sczCwsb2Jx9ShmFzcwu3AEPT2jKCmsQlfPIGYW1zA+v47xuSNc5JyZ&#10;WTqB0el1DE8uo29oAs1tnairr0VrawPa2xrQWFeC+toCVFVkozA3ESUFKWxMRmqSGYlxRq6EODug&#10;yUixMsUhMz0ZuTmZKMjLZj/zClHb2I66lhHUt06gunUONZ3LqOlYQnX7/JZrZh6lzYsoqCdAM4+8&#10;ugWklowyDSKtdBApRUNIKhhCXE4vEnM7EZPRDmNSM8wJlYhPKWE/U8tRV1uF1uZ69Ha3orm5AbaM&#10;RigM3TgcPgKXyDGIokYh0o9ArB/jcjNMQBxN4fbjEFMuS7Td4aJMWIIsdhbapFmEZs0hungdxrLj&#10;CMnfhCJ+EW6WOchi5uEZvwQ38zRc9Ox8yoIxz0Eet8D2L0AZPwN1/DTbnkNQ5ioUbD6PmEmobePQ&#10;2iYQmLGIiPwjCM7ehF/mUUQUnGTXOYlItk9fsImkmouQWH0SxpJj8EpZhl/aMjxtswjLszt2/DOW&#10;ITP1Q2HuZdeeYPfVA1lIHmRhJRCFNbB77eaOGxfr2pZjZhOuMZuQxK5DbGJrjp7kgf9u1MKM3Tu1&#10;LVOwdVMbN/dYdh+J1FJtGhIr258wB3dTBzTxA7BUbEKXOgeFsRnu0S1wDq7Gfq987FZkYJcqF7s1&#10;hdilLsAuGrmKTgEz5GChfBdqLRYa6I1gPwIeanhp5HB3OwwPJo3MFVLng3A9sAceokPwU8sQFqAB&#10;BeGH+argrXBDgMaTu0MUEmco3JyhD/FHcowJUUEEPnwR4qfl7cpS4y2oKs9HVno8Utj3p79GBvHB&#10;XfB0c0KA1oPDHVNUKCKD/Tis4Zky1PbLV8PXxtuKMRGYIRhjf23fT8CGnDMcylALLmqhFewP7rwh&#10;9wmBGzbaYQY7hq2N3DwOMENOFMdx5HAhMEOwKDxAx4HL9vmhbG4OYQjM+PPgfwIv4YEEc+xwiOa0&#10;Axr7tSODvPgxBGwIuESHsjHMh4MZPXvPEOwFc7gfBzbRBHTYGjlAYtckYGTPnCGgZF8ngRm69jZk&#10;YjJHBMFKbidjOGLYMzSHB8ESEcyux9bIRE4ce3syO+Ch7BkLOyaaPYc4djwP9zeFI9VqQLJZj6wE&#10;C9uO4nCmtiSXQ5lkSwRi2HUIwtgMwUjQB7NzAxDhp0YY+zqZ2HWy2Xm5SRbkJcUgn7JlslNRW5iF&#10;6oIMlOelob68ANXFOagozERtWT5qS/PQ0VCOpqpidDdVoae1Bm11pWisKGBjiQBmWP2jwMzpekCA&#10;M0LtKAHMCCWUUEIJJZRQQn3N6ic/+QnPmfnNb37DW5v99re/xYc//RnPmOFg5q03eaD5D773Nr73&#10;7lt49+03vgQzr9rBzEvPvYDnnnoGT3z3MTxw7/24/dZbcN01V+GSi05ic3MdqyuLWJibwfT0BKan&#10;mCbHMTkxhunxEUyNDWNiZAgTwwMYGxrA6GA/Rgb6MNTfi7qqShTm5SI/Nxt5OXaZog0ICw1hCt4e&#10;3cQiuDg775DTGX+5+UfoTG4eyk45HfTMz85+BfRQ+P2ZwMXXWeRqcjy75KSEU1qYDfX3YGxkEBXs&#10;615SXskdMlKZnCvCYEBOfiESUtJhsNgQHm2BT1AYd8m4e6qht8Yjq6QKqQVliE3LQajehIDQSHgH&#10;BEPnF4iAsEjEJCQjJDL6jLDlbxFlzKRn5+Gqyy/nYOaZxx/Dmy++gA9+/AO8/upLeOrJR/HHP3y+&#10;9QkTSiih/pnl+HlTH+2E9sp8TM2tYn55E0urRzG3eARzSxtYWj+G8elV1Na0oqigFANDk5hdOYmp&#10;xWOYXNjExPw6RmfWMDK1iqGJJXQPjKO+sQ3VNdVoaalHK1NtdTEa60tQV1OA6vJsVJZmorw4HSWF&#10;5KKxITMtBvnZiUwJyM2MQ25OGsrKylBdXY0qUk09qhu6Ud00iurmSVQ2z6CqdY5pFhXsdXnDGIrr&#10;x1FYN4MCcs3UL7BxCRkVk8iqHENWxQRSSsZ5y7LY7F4kkHMmuxMZ+S0oLqlFdVUNmpvqOAAfHuhB&#10;U2s3EvK64WEchkvUGEQEYgjKsG2xYZSJWn9NQmSaYZqCxDIHiXUJYvM8FPFLPGCfwvZpFFum4Wqe&#10;4yH8Yssiz5RRpx6FNu043Ng5rtRujIkcKHScU/Q0nAxTcDZOsXESFPrvZJjhGTPUEs1FPwrnyAG4&#10;RPbAKbwHzuGdOBw5AjfzDFsH5clMc/fOoahxdu4k2zfFoZHIOG0/n9bNXtPcTpF9kET3ws3C9huG&#10;IY+s4q3GRBEtkIXlwy2qha2brTHmCFxijnI4Q3k2buYpdv0+SM2T8Ehcg8Q0zqGRMnEBsuguyCLr&#10;IDd2QWrohCSyGYrYQfY+k5Xau01BETMEiaEHLuGNOORXhj2qHFwgz8BuFbUwcwAZO5TZrfnyL7pJ&#10;BBJCKJTeX8uBRlKcETGmCOiUEgR7SRHlJ4HBT4T4MAmSI6TINmuRZ9UilW2Tsiw6ZFj92HEqyMWH&#10;IXE5yEYnnhsTHRbIc2g4WPFSIs4QjNL8FJRkWVGaEoSaZB9UxyqQr5fA4usKT9Fe6BQSUFsxAicE&#10;RgjIBPjYc2ZCtqEMuWQckMaeSRPgrYGXygM+Gsp+UcPPi1qwUWswe8syAhoEVgiUfAlL2EhB+Vvg&#10;ho4n6MHbh7E1kFuH2rxR4P/2OTRfeKDdteKrZvuovdhWizECN0HUZs3hyvFl82nZdSmw3wFmfDiA&#10;MYVROzhfmMMIuHhxUGOOsO/nbdY4dLGvm9qchbI1bEMYNof9urTtcAPZM34sEQHcXUNuGWpJRnCG&#10;cmJIBGIcrcoI0JDsxxBcCUVCdBhshjCkE9w1RiAtJhoZNiNSYwzcRZNkInAThhgCPmz+WH0Q2w6A&#10;ld1PNLsHgjORbK0U/J+TaEFBchzyksg5k4Da4hw0VxWho7YUXQ2VqCnJRUlOCmpK81BZmI2W6hIM&#10;dDVjbKADva01GO1tZmM1OhqEVmZU6+vrHM5885vf3P7s/iP0gABmhNpRApgRSiihhBJKKKGE+poV&#10;AZkHH3wQH330EQczv/vd7/DrX/4KP3rvBxzOvPvWG3jvXTucIb33DrloXsc7b72ON199Ha+//No2&#10;mHn8kUc5mLnj1ltx/XVX47JLL8LJE8eweWQd62srHNCsLC1wLS7OYnFmimthegJzk+Nc0+OjmBwb&#10;xuToMMZHBjE+PLgNbIYHerdFf4lPGuwjdWOgtwv9PXb1drNfIneop7ONKyc7A9mZ6dtKT01GSFDg&#10;toKDAuDj7QVnp8On6IILLjjjL0v/CJ0OeYKDgr4CeVpbWr4CeW64/vozgpD/SaL8oN27dvH71KhV&#10;aG1u4IH/jhZmo0P96OzqQmVVLcorqlBQWIL8wmKuopIyVFbXoLS8AvkFxUjNzEVscjqiLHG8lZnW&#10;LwhW9tqclI7o+GSEGS08Z0al8+Utz/j7bP/fp5XZl2DmsYcexGvPPYs3X3oRn/ziAzz91ON49pkn&#10;2SfrD/YPmFBCCfVPLcfP1r5UD8wPNmB2YZ1rZn4VU7OrmFs6wnNlOrvH0dU9gerKBpSXN2B8dgNz&#10;qxdiavEoJmZmMTo9j4HxJQxOLKFncBKNLZ1obmlFe3szmprrUFtTiqaGUtTXFqKmMgdV5Zkc0NRW&#10;5aCmIpMpC421OaivzkZ1RQ6qaypR39CC+sZW1NW3oLaxG9WNw6hqmkR127y9lVn7IqraFlDZOoOy&#10;hnEU1I4it2oUBfVzyK9fRGblNFJLx9k4xTSDlNJp2PJHYc3qRWpeFwpLWlBdXYuWpkZ0tLdgoK8T&#10;Pd3dyC3rhdbcCbVlEHLTBFw5kBnlDhkRuWOME0xTHICQw0VqXYQigdp4kftlDgFZK/CwLfLX7rZV&#10;yJjc41YgjVvmo0fCOpRJmzwHxjl6nrtSxBYCMwRfpuFqonGK7SdNw9lIr+1OHBG1DGPXc2P7FdZh&#10;uJsG4G7sgNgwyK45D/eYaWhTN6BOPcYzYMSWWbhal5lW4EptydhcdB0OhMzzcNIPQ2ocgMTC7pNd&#10;TxQ9AnFUJ9wim+ERkgrPkBSI9P38HCm1LKOMGSu7VzN7FpGd/LoEadzYc3Iz2p1DbvpOSKIaII+o&#10;RLAxFWp9MRTmdsgsbK3smUpjpiCzsmca2YZDgdXYpy3AbkUOdiuZ1Hm8ddluDmSK2esS7FIXnwJm&#10;CDxQfktUqB883d0QGkStynwQF+aJ9tI41GWFoCZFjY4sJQYLfTBdb8VaTxrGqiIwWWPASn8eBupT&#10;kGr2h+jQXrg5H4K76DA0nhLuoAnypqB+BYcVOclG5Mf7oyLWDd0pTlguc8eJagU2yj0wma9EpVWC&#10;MOV+yEX7EeDtCWp9RsCIWpVRazF7CzMHjNEgkDJTCNywa2gU7jBGhCDBEokQrQga6W7IXXZBJT2M&#10;QG8FItk9EphxiCALjWFsTgJABGQo3J+DGbafQvgpaN8BZsi9Q+CFjudQhgMXHQc/BE/IzUJQhuai&#10;uUn2OdXsOPuxdBy1SqOWZQRgqG1ZTBRBFAIkbB+1NqNWZ7wFGuXufNl2jUAMd+Wweez3YHfxEJRx&#10;tDOL0YfxfCDKACLHDcEYcsyYwgK5QyYqkLJt7O6ZbWgT7M9dNrFRwWwtwUiIJiBjRLwhjLc2I/dM&#10;qlWPNCu1LAvlxxnouoHs3oPY10LngVD2fIO0cmjlLvD2EEHP1pZoDEOmzYzcxFjkJsWhPC8DFQWZ&#10;aKspRmcD+3lUlo+CtHjkpSWiJDuNtzfra29Ef0cjGiqL0N1cg+HuJgx21Atg5rR6/vnncfLkSVRU&#10;VCAgIGD7s/z30AMCmBFqRwlgRiihhBJKKKGEEuprU39m+iP+/Oc/4LHHHsE777yDz7/4goOZ333y&#10;W3z4k5/x8P933nyTQ5jvvfsmF4EZEm2/89YbeOO1V/DSC8/huaefxBOPPoKHHrgfd991B2695QZc&#10;e/WVuOKyS3DJxRdy98zJE0dx4tgmjh89gs3NNWxurGBjbRnrq0vYWFnE+tI8VhZmsTQ/i8XZKSzM&#10;TGF+ZhJz05OYnbJDG9LU+Igd3pDbZnSIO27GyHHDRH+5Txoe7D1FdojTjcFeB8TpRF9Xxw612wFO&#10;h10EC6i9FqmzrXlbHa2NXBWlxchMTzlFRkMUggL9v1SAP6RubnA6fHiHDuHf/u1/n/GXr7+3KMfl&#10;dNBDbcROBz0T4+NfAT2UA3MmuPJ/IrPJxNd17jnnoLGuBm3NWy3Muju4Q6qjo4OH/ROYqaquRV5+&#10;IZKSUpCYlIz0jCxk5eShpLQMJWXlKChizz8vHwnp2TDbUhAcGQ3/0Ej4h0VxKKO3xsEcnwRbagYC&#10;2X6lly9MtgR+3Jlgy9+i5IxspGXn4fLLLsOTj30Xr73yAt5+41X86pcf8DZm77LPBvAn/ikTSiih&#10;/rnl+Hm4XBWIB29fwfELL8TM/DqmZlcwObOM6dlV9PQMoq6+HR09E+gfnEZ5WT37GdSOsZkNTC0d&#10;Y+My0wqGp1Y4mOnqn0RLRz87fhCdXT1oaKxDfV0l+5lWhZbGMvbzrRANdUVMJWhsKENTXSk6WirQ&#10;1lTIwU19fRVTM+obO1DDrlvTwH72NQ2iunkcVS2z3ClDcKaydZ63MitvnkdRwyxKGmZQ0jiHsrZ1&#10;lLauo7BhicOZnJo5JJfNIa5wGomFo8gu6URpeR27fh27fj13JXZ1tqKWXSs6uQWikFY4h3RCFzMC&#10;hWVyC8qMQxzNto1T3JlCksUtcoeMJGYJysR1SGNXeVi/V9oyz5ZRJa1AmbQGuW0FwbnHEZB1FP7Z&#10;JxBeeDH8M4/BL+MIArOPwjNhDZqUdTbXFpDZIZGJXc9KbpwFdvxReKdtQpu6zuY7Al3yEgIy1qBN&#10;IQfLJDxip+FhnWDX32DXXmdrneCuGBfrCiTxRyCKW4ezcQ6u+iEOU0SWefb+ONzNQ5BZx+FKrpro&#10;Ee5wkYbXwD04G7LABEij6tn9d0Fu7OYARmyZg7tlDKKILqhtEwjKOQpN8hoU8cuQx81BnbQAn9Q5&#10;BCR2IyIuh4MZ9xh2HdsiZLYlyKh9m3EQTsGN2KcrwW5PgjK52KumsH/KlqGsGTuYIShzgepUMBO4&#10;5UahPBetUg4vlRxBGifkGMRozwtFX0kIevPUaLa5oD9LiWM9ibh5owFXLjdhvM6CnsIw1GZHIcpf&#10;BtGhfZAQmHE5BI2HGMG+avjrlPBWeSAsyBsJ0T4oinbGar0fruoJwdXtapyoEuNIiRMuqZXjkjpP&#10;DGZIodcdgNztAAK9lQj1swfnU9A/ARoCM+SO8feidavZtprn4ESFByMvMxFlaUEoMrkiJ+IA0kL2&#10;I1y1ByrJPvioJByUcLDCRPNSazXH/RN8oeB8O0zRwFejgB9be5CPBl5Kd+hUMnhIDkHitBvurvsg&#10;c2V/5lG5I9yf3DTUHs3uzKHzySVE7huah8AMuWZo5I4cJgrnD/NTIiqQsnmopRllydhlZK8pD4by&#10;aSh7x+64sTty7GDG8ZpAje/W9pZzZmuMYF9LDlwigjmYcThm7PLjuTPU6swBbQjM8AwbJnLKxBvI&#10;PRPO4Qy9TrHokRYbjbgou7Mmkt2jv1rKnuthyF33QuayBwrXC+Cv2IVQ1QGEacXQ+6u5AyfJxM6N&#10;MSEnyQ5oCM5QG7Pa4mwUpMcjzWZGQUYSUzJKc9NQWcT+zGOzID8tAc3VBHEqBDDzV9Tjjz/Oc2Io&#10;L4ZyYxyf779VDwhgRqgdJYAZoYQSSiihhBJKqK9NEZj5PdOf8OKLzzK9yDNmvvjiC3z2m0/xqw9/&#10;gR+Sa+att3jwP7Uwc0AZB5h57503eO4MtW968fln8MxTT+CxRx/GQw/ch3vvvhO333YzbrnpBtxw&#10;/TW4/tqrcfXVl+OqKy/HlVdcissuuxiXXXoSl158AhdfdByXnDyGi49v4iKmE5vrOLq+gk3S2jI2&#10;VpawvrKI1cUFrCzOcS0vzGJ5fgZLc9NYZFrgAGcCs1NM0+OYmRrlmp5kmhjF1MQIhziT3IUzgPEh&#10;ap3Wj9HBPi5qn2ZvodaDob5uLgI4HOJ0d26rr7sdvV1t6O20q6ezlWsnyOmivwTbAXPsQKcJHS2N&#10;3CGyU23cNdKAjLQUZKQmn6LTIY+/r89XIM/ePXvO+IvcP0JqleoroOd0yFNXW8szhGQy2baiDQYY&#10;9PrteXy8dMhMS0V2Rhp3MZUWF/B/xV1b34Cqmjrk5ObD3z8Qhw6RW2k39u7bD2cXVwQGBSMvvwBF&#10;JaXILyxCTl4BspiSMnIRk5TG25t5aryg1HojzGBCUlom0nLyoTfHQOnlA1Ncwt8lYyY5PYuDGQr/&#10;f/G5Z/Aq+/7/0fffwfs/+h4eZN/7H334Pv9cCSWUUP/8cvzcOdkajpeePIkrrr4MU3PrmJhZxsTU&#10;AiZnljA8No2O7kG0dgxhcHSRu2fy8qpQVduFsbmjGJ/bxNDECvrHltAxMI+WrnG0dQ2js2+UHduP&#10;xuZmtDTXo6mxCvW1xaitKWI/C0vRzF63Ntfw/c1NVWggINNQx9SMugZyyXSivrkXtc1DqGubRV37&#10;AqraF1HRPItyprImpuY5DmMK62dQWDeJ/LoZ5NXNI5cpo2ICWZVTyKlbQkrFIjIrxlBd38muXcfX&#10;QzCG2kS2tLQhOasWXtS6yy8fh/1r4RraDq11CHLLJNMUZBZqDzYNSQw5W6bhzkZV8gbEVrsLRpG4&#10;DknsGignRpm4DGXCAqTWGchtc3CLWYB77CKHNARwZDFL7PwFiI00zywoY4Y7TcidY5ri7ccIynDn&#10;DNt2NU5AbJ6CNmkZqkR2rXiCPkts7gUo4gjaUDs1tk7rGDyYPBNWePA+b3VmmGDrWoUy+QQktk04&#10;mRbZfPbWZq6WRd7azN0yCqWNnDTs3sj1EtEE99BiyIOSofSPgDI0GQp9OWT6RrjpuyE29ENmGoA0&#10;2i538zB3zogNQ0w9cKfcmrgJeMYOQapvhVt0D1vDHHtOi5DaCMqMwimkGfu9y7Bblcfbl3GnDBv3&#10;cMcMgZliNpZgt7YY56tPzZght0ygjxJB1M7MTwdvlQxBygPIjnJCW4YKJwfjMVcbiM4kNwxmynHl&#10;cDxuWS7EJVOlGK82oqcgBK1FFgQoneB8cB+kLofg7nwQGg83DjV8NUreYoyAT0yQG/qy3HFJVwSu&#10;7Y/CjT0+uK0/EHePhOCukTBc2+6FKxvVmCnxgt7HGTLRAQR6Ke1uGT/KmiGXDLUts7dHI6eMt1oB&#10;tVzK/tzig7zEEAwWaTFX6onJPHdM5ErQnSqBxXsfPEQXwMtTzOZTsHXZgQ6dz8WuQSPtJ5hCYzC7&#10;lr9Wydu8GcJ8EeEvZ89lPwIVF8DkfxjRvi4IUjtB7X6Yz7nTyRLso+LzOCAPvfbTeMCHPQO1XAw3&#10;5wOQuByASuoMP5UUIT4KGIJ1vK2ZJZwADeXeEDwiMENwR2OHOv5aNhIIsjtqOIzZUnSYPyLY9cN8&#10;dbw9G7UpM0cE8/cIOIX7e/EWcQRnHGDGGhnCrhmEWD05YULZvhBYI4IQHx2GOLYdy44jMJNkioCN&#10;7ePty9g+Y4gPux83HDj/m5A5nw0f97Nh1H4bmaFnoTR6DzpzNajJDkNhehxKslMRExGKRFMkb42W&#10;Qvk1MQbkp9pQlpPKx4x4C9JtFhRmJnNok5eWgMKMRA5qyEkjgJm/vT777DMOWfr7+5GQkID9+/dv&#10;f+b/MwlgRqidJYAZoYQSSiihhBJKqK9NOcDMH9kvVm/zf9nFwQzTZ7/9FL/95a/x4fs/w/fffYdD&#10;mbffsrcvIyjzJaR5Y6ut2Wt447WX8cpLz+P5Z5/GU098F48+8iAefOBe3HfPXbj7rttx1x234s7b&#10;b8Wtt97I3TS33HwDbrrhGtxw/dW44bqrcMM1V+KGqy7HtVdcimsuvwRXXHIhLr/4JC676AQuOXkc&#10;F584iguPbXJdxHRic4MDnONH1jjEIR0h9w05b7gWsLYyj9VlO8hZWSQnzrQd5JAbZ3oC81uam6I2&#10;amNcBHEo+4ZE7dS4I4e7cga3HDkOkNPLRb36SQ6gM9hHMKfTrh67+rs7uDjU2QI6p0OdbXG407yt&#10;U8COQy2NZ4Q8BHhINZWlp0KetBRYzcavgB65zP000HMY3/jGN874i+E/Unv27EFxaRlqauuRnpnN&#10;M2W+8a1v41vfPgtnn3MeLti1B07OrrAlJKK8shKl5JgpKEJmdi7SMnOQnmN3zphsSQg3mCH3VEMi&#10;80SU0coBis43ADKlBjEJdmfNmWDL3yIHmLn6iivx+isv4bVXXsQvPnwfr7/6Iu6/7x58+tuP2edK&#10;ADNCCfU/oRw/Zy7vjcT9ty7jwksuwezSJg/8n5pdxvj0IsamV+2h/sNzXAMji+znUTcyMktR3zKE&#10;0ZkNDE6soHt4AW29M2juGkdH3wR6BqfQ3jOE1s4etHe0oKmpBnX1laipKUddXQUaGqvZvlqeQ9PS&#10;XGd31jQ0oba+BVV1bTxTprFtBPVtU6glKNO6iIqWOZQ2TqOk0e6OKWmcR3ETE9suaphDft08d8jk&#10;1i0go3IaGeWTyK2eRmFVH2prG9HUWI+2lib09VIrz3aUVrciKKYJzj5lkPgXQxRYA6fgZhwMbIHK&#10;PACZeQKaeArqn4W7ZRrqJDt8kccuQZl8BJLYDUjj1iGLX+Oje9wSfDOOcLeMNmUJPunLUCevwjNx&#10;Bbr0o/DJOgld6ibfJkijStmELHYBzvohOEcxGcY4OOFtxXirNCbjBKSmccgsE+zYObhZFyHieTVz&#10;8Ihj62L7RMZJSEyjbJ1TbP8MP59ExyoSj8Aj8ThcrRtwsazB2bLCtAxRzCqco9nxxjF23Cy/L2rN&#10;5hrVB09DDRTh2VAFRkETbIImLBay0CxIIuogjWqGh6kHbsYhiAz9UMSOwyt9HdrUNS51yjJkbF1S&#10;8zCHNhLrNKTsHqW2Rbix5+ka3okDvpV2IOOAMSpyyhCUybdny2iLcIGmGBeoi3Ge6lQwExHsDT+d&#10;J/y9CU6o4S52hpf7HpTGiLHZGoy7V9Jw/UQcjjQGYSRLgvU6H6w3BGCiSIuFej2uWWnHyYVuxIYp&#10;sW/Xedwxo3YXc5hArhYCJ1pPcpuIEBfgjMVKLS7rCMHJGnfc2BuEeydjcdtAAFMgruvwYfLDrf3h&#10;6M3WwEu+Hwp3F95OzA5SNGytKr5eRysznVIOD5kbfDxdUZcox5FaHVaKZZhMd8JMpgtO1moxmCVH&#10;lGYXFG774K/14E4eDmLYHCSCPuTGIdhDLhrHfo1CgvAgLVItAahO9ERHhgfa0jwwUe6L2dog9Bf7&#10;osjmiWAvEfw0si0YY4cnDjATHqjj7huZ2Iln78ic98BLvBsB8j0w6A4hTOMMjfshBHl7QM+uZQz1&#10;5uDDDnqoXZkXn8sue6s1uzvH3r6M594E+fB9tE15O9QCzQGFCOiQg4fumZxCdCwF/lMbM3LMmEPJ&#10;VcO22esEI7UxM6A0K4m3LyM4Y9OT6yUStuhwmMP8oWfXCPFRwV8tQojn+UgN2YUi/R60JezDSPYh&#10;rNV54sYZK25YK8F0Zz6aKouRZNbDGhEIG7VCiySXTgDijVEoTk9GZV46ijOSUJiWgIr8TN7irLY0&#10;H2V5GUhPiEFGYqwAZv5O9dOf/hQ33HADhzV/Ka9GADNC7SwBzAgllFBCCSWUUEJ9DeuDD37G/+D/&#10;ySefcDjz+aef4bNPPsWvP/ol3v/+j/C9t9/FO2++xduaEZQhfe/dt7ZdMwRm3nrjVbzx2kt49eUX&#10;uHvmuWeewlNPPIrHH32EQ5pHHrqfO2keuP8e3H//3bj/vrtw3z134p677sBdd96Ge+64FXffehPu&#10;Yrrj5utx8/XX4KZrr+IiaHPdVVfgmisuxdWXX8J11WUX46pLL+K64pKT2xDn0guP45ILj+Gik5t2&#10;nTiCk8c2uE4cXcexI6s4ukFunGVsri1hc3UJR1YWsbG8wLW2NI9VAjkLs1zbrpzZqa32auOYnx7H&#10;HGlqDLPckTNi1/gwpsaGMEnOHA50BjExMsBFLp2xYWqzdmawM9xvlwPunBHw9Njhjt21s6X/AvLQ&#10;uO3kIbWd7ubZAXxOE8EeatuWm52BzPTUUxQcGGDXVjYPyZHJs3fvHq5dW3kyDn3rW9/iQEit8oSL&#10;szNcXZzh5iaGyWJGXX0jCgtLoNZoOZA59/xdOPe8C3D+LjbPnv0ICApBTl4ehzNRegMiIqMQEWVA&#10;bHwy4pNTkZ5bgMSMbMQkpyHSHMfBjErrBd+gUIikMnjqfGBhxwaERZ0Rtvwt4k6crFzccOP1ePP1&#10;V/Dmay/j45//DE89/l32/f4Q/viHL7Y+WUIJJdQ/uxw/f64cCMf8WDfmV49jce045paOYXZxExMU&#10;6j+5gsn5DZ4r09U3heb2UaZxFJU0IjGpgLcZ6xtbRffwIgczLZRHMzCDnsFZtHaNoXtgDD39A2hl&#10;P1Mbm+qYGtHMfoa2trWgpbWVjW1sbEED209QprK2DeV1Xaho6Edl0xiqW2dR1TKP0sZZlDfNsHEK&#10;JY3TKKUWZo0LKG5aRFH9PAobCNIsoXnwGMrb15FWNoH8il5UVjejproaLc0NPNx/sL8T7Z3dSMlv&#10;h2dkIw77N0LkXwV5aA3EoR04HNyJA4Gt0MUMwcM6CXX8AtzMs1DGz0OTeoSH33vEr0KbugkpgZlY&#10;2j4Cj4QNSGIWoUtZgTZpCV4pC9AlzyIkdw1RRZsIyj6CwJxjCC88yY5ZZVqDis3hFjO3DWZcDCNw&#10;NYxxGKNJmGXnrMA7dRHGwhVk1h1FcvVxBKQvQRU/x902CrYmiXWWnT8GiWmEvZ4D5cpIeabNOhTJ&#10;x6HLuBCKxKOQJhxja9+Es3kNTuZVuMUdYddeYueNQWWbghvPuVmAq3ESUssY04i9jVlYBaQhOZAG&#10;pUISVga3sFq4G9ogMQ5CHNULmbEHnpYuyM29kMeMsec0w3Nr5JEVcCeAQ2AmboHNNwpReAsO+ZVj&#10;D0EZz1w25nEws1e9BWbY6AAzuzRM6q86ZijLhcL1fXUK6NRyOB0+AHeX3ciOOoiTLTrcMRGBK3oj&#10;MFWoQknoLtQZD2IkS46ZEjVWGgJx80o5Lp9vRqrJF+7iwxAd3AeNXMJbg1FGCzlltEp3eEhckRAq&#10;wlKpEpslYlxYdpi3L7uwSo6TJYdwgumiSglu7gvDveMmXNYcgDyDDDLxIe7i8dUpOaChOf3YWgms&#10;EPhRK9zhzuaODRBhOF2EyXRnjKU5Y7lQjtViBY5Xa7FZqUatxQmpRh2MEQHw17F7Zuf6k1uGiQMZ&#10;JpqfoA/fx9av9JCwa4uRbRBhNN8dE3kSzBZ7YrPRFydbA3CyzR+bLb6oS/dAgNqF36tjLrp/ytcJ&#10;Ys9WJRND6+mOWEMIkoLdkOJzLgrC9qIgfB9SAnbD4H0Yfuw6gVp36IO1PEjfHvBPOTiONmgEeuzZ&#10;OARXHO3LOPzhTh17ro2vl/35+GpkHBYFaBXcrRPAnh8p2FvDoQ5lzESH+sMUGsgBjUPJ5kiUZCUg&#10;K97MnTOJxkgkW/RIskRxuBLBrqeUOEPrtgsF0QfRlSrGWK4MRxt8cGGzFlf3B+KakSjcOJ2IS0cz&#10;0FmdjYaqIg5jYijLJtLuyrHpw5FqNaIgzYa64hy0VhejhamGbTdWFqOuLB/56UlIj48RwMw/sF5/&#10;/XVcccUVaGho4LBGADNC7SwBzAgllFBCCSWUUEJ9DevTTz/Ffffdh/fffx9//OMf8cXvPudghlwz&#10;P//pB/jBu9/jeTPvEpx56/UdYOYtfP+9t+xwZss589Ybr/DWZi+/9DxeeuFZPP/sU7zFGempJx/b&#10;gjUP47FHH+LAhvTdhx/Aow/dh+/efzceuf8uPHDPnbjvzttw7x234B4mgjW333wD1603XmvXDXbd&#10;QgDnuqtwMzlvriWAcznXtVdfimuusuvqyy/GVZdfhCsvu5BDnMsuPoHLLjqOSy88hktP2nXJiaO4&#10;+PgRXHhsS0c3cPLo+rYr59jGqr292toSjqwuMi1gY2UB68vzWFua41pdJJgzw0VAZ5k7dKa4Fmcn&#10;scBEUIeDHXLpbIEd0gw5dU4DPA7IwwHPFuRxAJ6dkOcroOcMkGcb9OyAPOTicTh6ToE9p0Gf3k57&#10;/o5jdGgnBNqZy3M6DHIAIrvYPGxuCvsfYeufHBvhbYAoW8ZosnIQQ9q9dz927dmHA04ucBZL4eUX&#10;AN+AILi4Sdn7e/Gts76D8867AGqdNwzmGNiS05CZX4y0HGptlgOTLRl6cxxCDSZ4ar1x8LALxO5y&#10;vr0Tsvx3lJiagbSsPJSVlWJmehJXs++3G9n34vzsNG6/5Qb8GX/c+mQJJZRQ/+xy/GX3ZmsYassr&#10;MDq1iqX1E5hdPIqZhaOYnD2C8ZlVTM+vYXLuCHoG59HQOoyWrkm0dU8jJ68GKWklaGgbQffQMlp7&#10;ZpmmOJhp76VjxtE/MoMBpu6+AXR096C1swst7V1o7ehEaztBmTa0trajsakF5TXNKKluR1ldH8ob&#10;R1HeNIWK5nmeI0MuGXpd1jSDssZZDmYKGgjILCC/dg65tbO8hVnHyDF0DCyjuLITVdXUtqwBPd1t&#10;HMgMDHShqqEbESndkEZ2wl3fA7fwTrgGVEMW3gK3yD44h/XAObAeWksXFDFT8IhbgJtlDqqERWhS&#10;NrnTRBa/yiGNG23b7GBGGkc5K4scTLjHTEBmnYLEMsUdLdrUVQTkbHL3DLlqVMnrcLfO8XnFpkk4&#10;6YfgQmCGja6GYbjqqT3YCMTRBGlGuTvF3TwGOZvTNXoUErYtjZmDPcx/ljttCMx4sutLYpchT9iE&#10;KvUkNOkXISD3EmjTjsMz+QSk8ccgsm7A2bIKcdwmpLZ1uBhG4Rk7DjfrPMSWRe7SEZvG2ToXIDH2&#10;QxHdBJWxFsrwbMgjqyAJrYKHvgbuhmZIwusgje6D3NwPuWUIbqYBto5+dl92sCNhz4/AE+2TBWfC&#10;1ScZe5Vp2OWZjT3kkmHio9oBaArYdiF2/ydghpwhvjpP6FRyyKUu2L9vN2Sue1CTJMFkgRgT2a5o&#10;izmAirDdiPE4C8ma89AeL8ZClR8WKnU42RaE66dS0ZQTDl+VBK6H9nF3iIebC8+XoeB/mlslFyMu&#10;mM2X444jhc64qMwVq9n7sJzrjKtafHFJtTsuqnLHdd3BuHkgEte3+2I4W4k0cxAsUaE83N9LJYO3&#10;2oPNqYSPRsHlKZNC5nYYhQYXzGa5osO0G0NJIlzRa8GV/RZc3BGFE3X+WCiQYaLWjKxEAwc9jnkI&#10;xNA8tE4fDe2zQx96LnKpCCrpPtQlSjCccQijaQdxtFqNSzqCcGlnOE40+eJojQc2G1SoiGfr83CC&#10;ysONAyNyqQR5KUEOHQ+JC8ICtCi2BWAgxw+tcSJ0sufbm6lEi80FRVGHYPFxhiVCh6hgyqFRIyLQ&#10;7phxtEWjbYIwBGQ4sGGyg5svYQ25dXRKCdQyF3i6HYJC4szkCq1CAm+lO3zZPQd5kfOGzRPA5vFj&#10;f6YJ8oclPIS3NiNYQwCF2pYRRKHsGXLLpMTokRpr4EAlkq1D7roPSqdvocS4H2MFakwVKnGixR+X&#10;d/jjmt5QXMm+hifqdVipVGGwJAQdDSUoyU1BnJ5dJyKYicBMGHsdhmSrAcWZyWirLUVfaw3qSvNQ&#10;XZKL1toS1JXnoSAjRQAzQgn1TyoBzAgllFBCCSWUUEJ9DYtgzEMPPYQ33ngDf/7Tn/HFZ5/js9/+&#10;Dr/91Sf45Bcf42c//gm+/w7Bmbe3wYwdzrzNwYzDOcPbmjG9/earHM6QyEFDgIb0wnPP8FZnzz7z&#10;JJ556vFT9fgjeOaxh/HEww/iMQI1D96H7z5wDx65/248fN9deODuO3D/Xbfj3jtv5SJg49Ddt93E&#10;dDPu3AI4t918PW675To2Xst1603X4pYbrsFN11+FG6+9Atdfw3T15bj+KtJluO7KS+3ibdQutoOc&#10;yy6y69KLcOUlW0CHYM7Jo1yXnNzExScoE+cILjq2gQuPrXOQY4c5azhxZJXrONOxjRWuo1suHQI7&#10;BHUcIrjzJeCZPQ3wTG+L4I4D8CzMTHB9CXm+BD0EebZBz38CebjY9hlhzynOHhrtGubwp3erdZtd&#10;gxwA7VDvl/k8XD2dbF8X308aYuePsWvPsLVOjY+ipq4exSVl8PUPgrOrG29FJmOSKzXc6aLy9ofS&#10;249t+/IQf7lSi0MuYnzzW2fh3PPOh19gCKKMFiRn5CC7oBjpOQVIzclHSlYeBzb+IRHseBF27z8E&#10;uUqLpPRs3v4sKT0LqVm5fDsjt+AU0T7Kp+Fjdh5XQmoGrPFJ/DwCM3v27tv+i7S/JGpLQf/icac6&#10;Ojp42wqH6F9G0r+IdEj4iw6hhPr7leOzuNBoRFV5NYbGl7C0dhwLK8cxu3QME3MbmJrfwCS1NZtd&#10;xdTiMQxMrKKpYxStXVNoaR9DemYZMrIr0No9jY6BJbT3zaJ7aA7tvVPoGpxmcy6gb2gGXX3jPHem&#10;rWeQHcvU2YOWtja0tdldMzWN7SiqbEFxdSfKG4ZR3jyFMsqTaZpDKVNR4wyKGqa5CuqmkVU1hdya&#10;GeTXzSK3dh6Z1bPIqZ5m5/ejobEVba1N3CEzPNyD0eFedPf2IbmgExpjO1zDeiCJ6ofMOAiJfgDi&#10;0DbI9L1wIzASMQDXkHZorANQxM5CnbACmW2dh/grEtY5jPGIX4cmZQ3SmAW2f5lDGknMCrTJi/BN&#10;o3yZSXbOIjRpR6FKPgJt+lEE5p7grdAU8au8lZnUMgMX/QiHMARlaHQ22F0zIsMo2zfCXo9zB4tT&#10;NIX1L7BrLME5epoH91PbMQIzLqZZuEZP8IwXD3ZNj4RNdt0LoUw+CTUbvTIvhCr1OM+ZkScSnDkK&#10;UcwanK3rEFMujpmtNZYAD7lt5iAyTbB1DcI9bh5S8ygUUeXwMlfCQ18Jub4W0shGyKOqIIusgDik&#10;CG6RzfCIGYU8dhLS6E64R5RDZuqDNHYOkrgle5u08AaIfBKxX2XDLkUqd8zs5SCG2pjZnTI07qFR&#10;XYBdmgJcwMbzyT2jPjX8nyCCykPCpXAXwfnQAfgpD2GxMRCzZZ7IDzoPSdpzkOO/BwnKsxGvOgf1&#10;JieM56swkqnAbIEcN4xEYq4hEsFaEQ7u3b2VoXIInlIX+FK2CpMnuWg0TuhOd8dF1XIsZx3AgOVs&#10;zBWocdtMNq5pD8LxchmOV6pxvEqHKxp03OlSlxGKkABveEiceWsxgjMOKENSecigU7igzCzCQKIT&#10;2iwHsdkWh3su7MNVYxm4rMeIk80ROFalwUi+F2ryY2GMDIRK7sbPJxDDW7kRRGFyQBl6LmKXwwjz&#10;Ooy2dBn6kg9iqUCKjQoVLmkPxnWDFlzdZ8Cl7YE4Wa/CibZgFCV6I8jHA35sTkf7sCBvJZQyMayR&#10;PqiN88B4cShmKo0YK/DHVEkApplGCgIwUWVCdpwv8jNt0If6sfOVCCGxOQi+kIMmMuhLtwxBGhK1&#10;KqP3Q/018FG5w8PtIFz2nwvp4XMR6u2KmEg19IEK9ozEbE4NArQqnk8TqFMhUKtEqK+XHc5EBG+B&#10;mUAYwwLYtj+HNNR6LN4QxtucGUP8EcKei1LqBC/xd1AX54yxXPY9UKLG1UNm3D6biNumk/Hg8Ro8&#10;eKQE1/RGYDTDGb1VNkyOdCLRrEdMROAWmAndcuIYkJ0Ui9qSPLTXlqGjrpy3M6srzWH7clCcnSaA&#10;GaGE+ieVAGaEEkoooYQSSiihvqb11FNP4ZlnnuGQ5vMvvsDnn3+O3/z2N/j1x7/CLz/4CD/+/g85&#10;mHlvK2PGkTfjADNfwhn7e2+/+Zq9zRPTa6++yPNnHHr5pefw4gvP4IXnnuYiV83zTz2B5594HE8/&#10;9l2mR5gexuOPPIDHHr6f69EH78XD99khjUMP3Xsn14P32KHNfQ5xt82tXPfcfgvuufNm3H3HTbjr&#10;NnubNIduv/Farttu+FK33nANhzg3X0dt1K7EjdfYdcPVdphz3RbIsWfhXLwFci7iuurSC3HlJSe5&#10;rrjkBNflF2+JO3SOcl1CYOfEJtfFJ47Y4Q5362zgwqPrXCePrm0DnuNHVrg43Flb4oCHRt6KbQfo&#10;ObID8ux08pAI9nwJeb508+yEPXw8BfaM2Vu27YA/s5NjdugzPrIFf+zbU2MEgOyibJ7tfJ4RgkB2&#10;ERiaYvvpeMr2WWHrmBofQ3lFFbJz8xEXnwSTJQ4GUwyMVhtC9Cb4hkXBNzQS3qHh8A4Oh1dQKLR+&#10;QfBQe+Ggkyu+9e3vwNVNigiDCVZbIrLyi5CZV4jU7DwkZ+UiNpFyZQxQ6nwglinYeToOVvhxuQXs&#10;WFLhtrLySUVbgCcfyRnZPFMmISWdzx/D1piYlonktCyUlBQjKTEBYaEhCPD3g6enAgqFx/Zfrv29&#10;dN55521DHYd2gh0S9SgX4I5QQn21HJ+j3opklJY3YmhiGfMrxzC3ehyTC5uYmF3HDBvHZ9cwPLWM&#10;sdkNjM9toKl9AKWVbaipZ2NFB5JTi5Bb2Ii2vnmmOXQNzqN3ZBF9owvsvCX0j86jc2AKbb0TaO0Z&#10;Q0vXCJq6htHUMYDWjn40tfWgor4bJTXdqGwaQVXbHCrb5tm4iJr2FVS1L6O8eZppDKWN4yhtmkJt&#10;5xJKmmc5nMmtmUVR3QSq6nvR2tLKM2QmJwaxMDeKiYkhVDb0IzKtD7KoHogjqP3WMKQUVh9J7bgG&#10;4RbeBZmhFxL9MCSGYbhFdkIdOw5lwgq8UtahTT8BefwaVEn2kH8CNOpkAjOL8OBghtqaLfPMF7/0&#10;JTZOQ8Xe98kmMHICXunHEZZ/AiE5mwjIPAJt4jxcCQLpB+FKMIZd19UwwkdnJnnMNDRJi9ClrUOR&#10;uAYZu4YqeQPyuCXI4tg141fhydaiSWVi11HGL0IcTQ6VRbbOI1ClEIQ5BmXKcbZ9HFLbUaZjcIs9&#10;CnEsuX7W4GxehSRuHW6mCbhbRjmg8Yxhc7Dn4BbRDLmFPQvzGFwjWtizamPPrBOy6HZ4RDdBGlUL&#10;eWQ5ZCFZUIRmQhvTBA9jE2QRZfAMS4O7voE9m3EOZ8TRg3AOqsUBbQZ2eSRht2emPVtGY3fJOMDM&#10;LhLb5lLm4nxVPs4nSKMtPwXMKGUieDIp3F2h8XSHyPkgtPJD6Cv0wVyZBtmBexGnvQAFwftQb3ZF&#10;pVmGxlgPdMSJ0JsgQZflEKZzJOjJ1UEtOYBD+3bhMJPzgT1w2ncBlFIX7lBRuLtB6yFCidkFJ6ul&#10;mE3bh27zLoxneWKtJgIbFTos5oixVuiJY5W+uLDaCyeqtSiPU3LQo2Dz6JR214wDytBryq9RsXn1&#10;XgdRELoPbTY3LLXYcN1aNy7sTsSl3WbcMJOPi1oiMZ4jQ0NOKMz6IKjJRaKWs3k8tsEM5cyE+Os4&#10;mPHReML58CHEh0vQmiLCSI4bFkqVmMn3xHyRCuvVPri8OxrXDsXjim4DLu8KxUhlKBItgfCheZkC&#10;2JyBTASUbKYgVMUqUWuRYrAoGhvtGZgtj8BaswXz1SZcOVWNusxI1JZmwhAeiACtBzvXDngIwFCG&#10;THRYwHauTBitlckBZsgRo2bPIdDLA8G6g5jpTcetF3fh3mvGcMdV47h4YxBNtWUwhoXBHBEEf60n&#10;X1ugTg19kN82mKHsmegQ/+1tM7smtTCLZtcnWBOoY/cjd0V8sDNqY53RneqOi/vicPN0Gm6dTcA9&#10;68V4+voxvHLrJB5YycRmhQxTlUEY6a5FdnIsrOzeCPbY9CG8TVoCU35aPEqyU1CalYK2GnLO1KK7&#10;qRJ1pbkoyxXAjFBC/bNKADNCCSWUUEIJJZRQX9N6/Y3XuWuGYMwf/vAHfPbZZ3z7k49/jV999Et8&#10;9NMP8MP3vvclgGFytDL74fff4frB994+BdIQuHnrzVfxxusvczhD7pmdIkjz0ot2N83Lzz2Dl55+&#10;Cs89+QSefeJRNj6Kpx9/GE9+9yE88fADXI8zPfbQ/dsjwRqSw1nzEMEaDmzs7dAcuv+e2+26+zbc&#10;d8ctuPf2m7nuue2mbVG7tDtvuXFLN3BtA5ybrsNtO9qn8RZqBG+uvwo3X3clbrr2Cq4br7Hrhmsu&#10;t+vqy7jIleMQhzpXXoJrrrjYLgI7l13EddVlF+LKS0/a9RXAc5zDHdJl1IJtJ+TZAj0EeRxyOHn+&#10;GjcPBz3rSzjGx63snbVlHKH8Hd62jcCPXetbOTw02uHPl5k8O7N5HPk8BF9Iy3PTXLS9yt6bn5rA&#10;6NAAGhsbkZKWyaGMOSYeEXoT/IPCEBwWBWtiKvRxSQg1WRFssMAv0gCfsEgOZ9Q+/pB6qHhbs917&#10;9sE3MBjh7FxyzVDeDHe55OQjNimVAx6dXxCkCiV3zBBYycorRDapoJgrZ0sZuXYYQ8ckJKchNiEZ&#10;MQRkbEmIS0zh26bYeFhibLj5phvxkx99D1989glefvE5XHftVfjggx/wz9POZmY7gQlpfn7+FKhS&#10;UFBwCnTRarXbf0H399JfA3fuuOOOU9ZJobRCCfX/ejk+A1kZxcgv78Dg+CJmFo9wKDM2s4GxaXsL&#10;s8n5TYyy7ZGpVYxMLqG1vRdVdV2obhxETeMICopbYUvIQ0FpK7oGl9A7uoSekQX0Ds+jb2SWjbPo&#10;GZ62O2V6JtDWN4XG7lHUdwyirnUQ1U19KKntQXF1Fyoah1DRMo2K5mmUNk6irH4Q5fW9KK1uZttt&#10;KKkfRkndAFp6xlHK3surHEZp3SCaWjrR1dGK4cEuzM+OYG15ChNTk8iuGITG3AVRRBckkd2QGvqh&#10;ts1AGTcNN8MwRPoRyIwDUJgH4E4h++YxSCJaobNNQJOyDp+0DQTnXwh14hJUiSsQWZZ4mL8qeZXD&#10;GEXCCnRpR+FmXYCnbY4DFSV73zvzBHRM2owT7NijkNtWIYtdhCxmDgp2nHvMNEQGgjMDcNYPwiV6&#10;FC6GMS536wT8M1YQmneEzU+AZg1+mWvQsrk9bAtQJtjXok1ZQ0j+STausjnsYEYSswaJbYO7ZOSJ&#10;RyFLOApXywacTetwMbPRvM6hjIt1Fe7xR+BG4f+R7bwVmdg0ClFkL2RhlVAZquCub4IorJo9t3q4&#10;R3dAFt0GTyPbjqxlYyMUUZU8e8Y9rICdUwh5SCZk+jpITIOQmMchju6Ha2gDDngXYZdnBi5QpGOP&#10;KocpD7uVNOay0Q5jOJzhYIb25eB8tn2Bphh7fetPATMyNyfe6krt4cZBx+EDu+HEFKo+iFKTC3JD&#10;9yNGfQ6StOeiM9kdbYkKNMdrMVUchqkCf4xleGIg3gWlRgl2nfNt7N91LvbvPg/795yHg3vPh9hp&#10;L+RuzpCKnCCXiBCsPIDm2H2YTtmD4cRDGEp2xlqdHleO5eOi5ihc1hqFixpDcLzCB4u5CuRGSeDm&#10;sg9eKimHMiRyuRBIoW2dUgalXAoPyUGEKC5AVshBVJilGKswsXnDsVwZhGMdibi8Nx5Ha/1RbHFH&#10;gJcHz71xQBmHKBvG7paxZ9m4Oh9GmsEDfVkyDGdJ0Wo5gKWaCCxVBWOarW2pxBdXTVTg8v40HClX&#10;Y6GW3CVePFPGVy3jYIVABrUQ8/dRISFMgVTfvRgpt2K1LQ/LDTZcMVGCaxabcOVEOSarTMi1BbP1&#10;US6MnJ9vz5fRcreMA8qQeIYNU+RWzoyWff28lSKYwpQ4OV2Al27tw1v3DOHtB6fx/rMn8P6LV+Ph&#10;206irb4OwT5a+LNnGOilQoBWiQh/bw5hCLwQkDEE+0Ef5AtLRBDbT4AmkL9H8CbUzwsBOg8U2HQo&#10;1O9Hd6YCt2004da1atw4lYi7VnLw6CUdeP6mSTx9WQtuHdFjoyEAE91lqChMgy063O6YiQrh2wRm&#10;CtITkJdq46oqzEZHfTmGuxrR11qHpuovW+8JYObvW5QvI5RQ/1kJYEYooYQSSiihhBLqa1of/OwD&#10;3HP33fjogw/xpz/9iTtmKHvmd7/5FL/55a/x8Yc/x09//GP84L138b133uYiEENygBmS3UHjcNG8&#10;xVubEZx5841X8MZrL+O1V148RdxB8+JzePn5Z/HSs0/j+WeewrNPPsbBzPNPPYqnHn0YTz7y4LYc&#10;gMYBZxyytz67F99l4yP334uH779ny2FzNx66/048dN+dePDeO/Dg3bfjgbtuw/133nqK7mOiTBue&#10;a0PQhsneIo2gzY1fkR3cXMd1243XnKJbd+qGq0/RLddfxUVunC/lADunwpwbqN0abTt01aVcjtZr&#10;BHhOhzynu3gI8hDw+a/cPJdddGx75Nk7F1LbtuO4hPJ3HPCH6eLj9vZtjtGRyXPyKLl97NqZzXOS&#10;jSfY6BC1LmttaUFBQSFSUzOQlJKBWFsSLLEJMMclwhybCGNMAoJC9Yi22JBXWoXYlEzEJKcj0mqD&#10;b3gUvILDoPEN4O4Xyo45+5zzIFMoEcTei0lIRWae3TVDjhgCM2HRZoQYLAiIiEaI3sidMA4gQ6Ig&#10;//jkNNjYsQ6RM4ZAjC2RbdvYmqxxiDSYEBqh56qva8CzTz2BX//yQ3z26a/w2KOP4A72vfOrX3/I&#10;Pk1/xp/Yf3/P2glMSP8MuLN///5TrmE2m09ZA0mAO0L9TyvH9681tRoldYPoG5nH2Owq0zqGJ1c5&#10;iCGHzOT8UQ5q7HBmDb1D9gyZurZRlFb3oaxmABnZNUhMKkBd8xAGJ9Y5nOkfX+aumZ7heXQPLaC5&#10;exRNXSNo759GS+8EGjpHUN8+iNq2AVQ2D6C8YQAVTcMoaxpHcf0YitiaCsprUVhayH/e5VX1Ia9m&#10;ApllfUjNq0NeSQOqa1vQ3taOkeFerC5NYnNtGitLU/w61rxB6GL7INV3QxLVDffoXihjxqBLXIBH&#10;7Ayk5nFIzBNwN41BZh7lQfgU+C8KbUZk9gJSmq5BVMkliK25AgGZa9AlLSK6eBNheRuwVV8Ea9XF&#10;UCauIrzoQsjjFuFqnEBi/SUoH7geOe1XsXMv4lAnNP8ihBVeioCck1AmrcE78xjUySuQRA9BFNUL&#10;l8h+HAwfxKGocchtS/BMWOTwRhY7y1ueyeIW4GJk66I2Y9ET2B8xij0hQzgQOcED+ykPRkS5MLFL&#10;dkcPuWWSj0GRdBQulg24mNe3RnLKLMOJydm6AjdyzESPQBzeDLWNMmoWuHNHFFwOUVAhGwuhDk+H&#10;KjwN8rACeETV8jZlHoZGqKxdcDf3wS0oh+fHKALjkZRbjsD0MbhZJtm8BGXqcdC3FLtVOdjlmcWh&#10;DLUvswOZHCY2chizE8yw/ex9ypbZ412DA4Ftp4AZiegwhzJyiTN3prge3gcRG50O7IKf5z5YfPbD&#10;pDoPserzUBC6Bxne5yIt4BCmq62YLA7GeI4as/lqZEe54dvf+HcOZy4499vYu+scDnjcxYcgdtoH&#10;lwN7IXY+yPNWorSHUB6xC23R56FVfz6mCv1x7Vw1bpjIxtHqQByt9MHxKl/M52uQqfeAUu7CYYq3&#10;Rg5/b3u7MZKv1gMUuO+lVkAhF0Mu2g2jdg/KjO58faPZGgykemKxSo8j1aFYLNYhM1IEncqNh/ET&#10;mCEIQ1DGkTHj2CbJpW6whsoxWRnI7lOO+sjd6EyUM7mjLmo3BpPYdQrCMJqhw0qhJ1ZbjbCEq6GS&#10;ibjjJchbgQCCPlpPqBRSRPgpYPE6hMoYLTpTgzBbbsTxnmxcudCIR64Yw4m+dNjCFRxCEZgJ8vbk&#10;+TIEXuyZM17cQUP7yO1Ca+dtzQJ0UMtdEaBxQ3VuCJ68uhYPryXg8RM5eOWWDrx0Wy/eun8G7z3O&#10;/gx2ZBZBXjp4sfsP0FG7NC0iAnx4CzMCMpEB3ogK9OGuGYcI0tBIxxCkoeMSo31RaJGgOV7MvnYV&#10;uGGpDic6LTjaFIhb5zLw5DXDePhkE24aCMVVfXosDZSioSID2UlWDmbiqJVZjB6ZCRYUZ6VwZ0xR&#10;ZhJKslPRWF6I7uZKjPS0YKirWQAzO4r+3EN/BqM/dzna19Lr8fFx/uegv6XomTrmoLa31Or2448/&#10;3npXKKEEMCOUUEIJJZRQQgn1ta3f/vq3uOO22/H9d+2/ZH3xxRfbYOa3H3+CX//8Y/zig4/wkx/8&#10;GD949/v4/jvvnQJkrrryMnzjG9/AIw89wJ0yDlFrM2prxuHM66/g9dfs2TMO7YQz5Jx5/vln8NzT&#10;T+D5Jx/FC08/hmcf/y6efvThbT313Ye2wcwTj9BIDhqCM/dtiwDNI/eTi2ZLD96Nh+8nN82deHhH&#10;+7MHCNJs6X4SAZsz6HRgsxPc3HUruWuu/4tyOG5O1bWn6BSosw1wdsCcndoCOw6RY8fu2jkz6LHr&#10;NCfPaQDoFEcPgZ+d8OeKL8dr2XjNFZfwDJ5rLr9kW1dfZs/k2c7mufTLbB4CQgR0Ljy2gYH+PuTm&#10;FSA1LRMmSywMRgtsiWlISs1EYkoGbElpiE/OQDzbNtuSEBVtQWZuEbKLyhCbkg5DbCL8I/TQBYZw&#10;x4xcrYOTSIKzvnMOnFzF8A0KhTE2noOXjJwCZOUVIZbNGRhpQABTlCWOzZ3OM2SoPRl3w8QncgCz&#10;E8zEM9F7ZjZXlNGMkPAo7uLx8Q+CX2Aw0tMzccftt+J777yBLz7/hH12fo4777gND7Hvyc8++4R9&#10;esgv8wf+OfqfVDuBCel/Ktw5fZ3CX0oI9X9Sju89W2YtKhoHOUSZmLM7YwbHlzA6s4aJ+U22b5Pt&#10;W8fw1BoGxlfRP7qMzv451DSPIr+0C8WVPaisHUBWThXPm2loHUHv2BqGp49jYHIdPaOr6BhaRVv/&#10;PFp7J9HcPY6mrnE0dNjBTF37EOo7xlHTPonq9jlUtMygqG4ExXUDKKrpQWF1BwqqB5FXM4mc6ikU&#10;1oyw63WipbUVPd3tmBofwNrSBI5uzGJgaAwJud3wsnZCae6Be1QHJFFdkEf3QWkdgVfSPDQJ8/CM&#10;I+gxBTfjOCSmCbssM1AnLUMSPQC5eRQesRTQPw953AKXR9wc0psvh7XyElgqL2K6kO2bh3vMLMTm&#10;aThFjcPdPIngrBWE523AK5mNBcdhrbgQlvKT0BcdRXDOBt82l2wgtWYZqdVLMBXOI7V2E3kdV7A5&#10;L0F8zaVIbrwS+pKLEVl4Ar4ps9Ba2uATP8yhkKFoExmNF6Ok+ypUD1yL6JKTcDJMcDhEeTgeiZtQ&#10;phyDIoHalm3A1boOFyu1QpuD0jYBZ9MCXC3sPmNX2brZM4jqRkzRAuoGr0VC5THEsueXWtKN+JIJ&#10;hCY1w5zZiOSiXoSkT0DJnp3cOghPJoWxBe6RVVAbaxCR0oToPHIetcE9KAuSgAwc8i/DHnUOdimy&#10;sVuZjT1bLhlqYcbHLTDjaGV2gYqNbB9va6arwn7/VhwK7T0FzIhdDsJD6gqR0wHucnFjr6WuhyGm&#10;nBixExSSAwhX7oNVsxsxqnORHXQQBWGH0RTngf50DUYyVBhI8UC010Gcc9Y3sW/3eTiw53xI2BzU&#10;wstP68EdOeLDB+ByaB8kIieo5WKE60Sw+R7kTpxyvTNmKyLQl6ZFXeguTKZKcVFDCOYrwpAUqUSQ&#10;jwz+OjkHMw4o4+9lByh214ycXcudzeuEMPU+FBlkmK21YbEuGou1emw0mbFe5o+2eClig1zZmqS8&#10;BRqBGAeEoe2doIa2VR7u8PIUo7MoDBP5nmg27kVFxEFUGETI8fkOms2u6GTqMR3CfI4HBgoDEB3s&#10;yc6RwFfjztas4HkzNJ9O7QGdwg3hKvbskn0xWW5GY6wnetJ0uLA/G49ePoqOQiOCtHSuHIHe7L45&#10;mCEQ86WCKAOH7l9rd/kQpKEcG42HK/zVYnSVh+O2hUScbHDHgysxePnmJrx0Uwtev6sPr909iWPT&#10;nQjQqXh7uRDKnNEpEe7vjcgAHz6awoIQ4e/FXTQ0hvnpOKyhfBkCNqZQf3aPAdAH+yE3PgRtGT5Y&#10;bzZiscGIkUJfzJbpcNVQNB66qAG3Tmfimi5fXNcXio2+LHTW5SLdZkRMVDCSLVFIiY1ir03ITbah&#10;KDMZ5XnpqCzMQm1pHlqqi9HTUo2h7iYBzGwV/ZnF8bn9z0R/nqI/Y62vr+Pxxx/fOvurdaZz6c9B&#10;QgnlKAHMCCWUUEIJJZRQQn1N64vPvsDDDzyIV158GX/+45++CmY++gV+9eHP8YuffYSf/uj9bTDz&#10;4x++x/QuZmcm+S8Qba3NZwQzjrwZ3trstZc5lKHXDhfNKy9T9szzeP65pzmYeeHpx7mef/IxPPP4&#10;I9siOPMEOWceeQBPftc+7gQ0jz5035fuGYcevAePPHA3F4EZhx665w6uM8GYnSI3zU5HDcn+mgAN&#10;uWpu3Nbpr0kEbxxyvD4TxCE5XDhnkgPsUFu1vwR5Tgc9p+s/c/M4RFDoluuvsWsrc8e+71TdfJ1d&#10;dNzN/DWBIruuu/JyHDuygaGBQdTV1qGouBSpGdlIzcxFSnoOhzChUUboTTHIzClAHDlT4gmUJMNq&#10;S4YtOQPRljhERVuRmlMIU0IKgg1m+IZGQOsfBE+dD2Seaji5uuE7Z5+HfQcPQ+sbgEijhbcxy8wt&#10;RHZhCcy2RO6uCTUYkZiawSFMbHwSBzBJaZl8H+XHEJjhMCYmnq3JglCCOcFh8GbX0nj5Qsfk4+uP&#10;gvwC3H3H7Xjpxefw05/8kH1WfoePPngf1193LZ555in8+c+/Z58m0v88MPP3qNOhyT8D7tBfCO28&#10;RkJCwilrIJ2+TgHu/OuW4/smNa8BNc2DGJ1awvTCBoYnl9E/toAhNo5Mr2F0ep1raHKN7V9G7/Ai&#10;ugbm0NY7i8bOKVTU9qKqtgeV1T1IyyhFOlNTxwT6x4+hd3wTnSNH0D60ivbBRbT2TfE2ZE2dI6jj&#10;UGYQte0jqG4d426ZiuZxlDdPorh+CEW1fSioHUFezRiyqyaQWz2GktpBNLd0oaerA+MjfVhfncLm&#10;2gz/F9iFtcPwie2ES3AzPAwd8DT1QM5GDzZqYofhnTgNRew0POJmII+ZgcQ0CTfjJMSmKUiss1Al&#10;zPNWZCLTLNytc9CmUr7LCtxjl5lWII9bhZuVAu0XIYllx5lnIbNOMbE5jGPsvElILLOQxMzy90Sm&#10;Gd5izCmiH4fDeuEU3sddOh4xE1DGjSM4c45pBkFpU4gtW0N85SYC0+cRnrsGfeEmb2cWmLGIQGs1&#10;stPjkZDdAG/bKBKrjqB54kbktl2N+JqL4ZO+AbF1HoqEJZ6F427bgCLxKKRx6xDFEpRZg5N5ja+b&#10;8ms8bPO8NZs0ZoUH/pMLRm3tR0jaJCIyp9g4hrTKeSSVz8M3YQCByQMwZPQiILYJcn0d3KPq4RFV&#10;BY+QVLiHF0Fh7kIgO0cV0wO30BIo/GPg5peGfZpc7PJI5bkyu5R2xwwHMjtkd8zk87B/AjMXsH0X&#10;aEqw17cRTsHd7JkNnAJmnA/t5a4Zl8P7cXDfBXA6uIe7Zlyd9sNN5ASRyyFIXfZB5XoBAtzOQbLP&#10;LjRaXNEZ744WiwgN+kNoiZFBfvBcnH/2tzmUUUhE8FF58owVymwJDfSBl1oOhVQEd5EzZOx9jacM&#10;vmopwrSuSAgWISdChAT12Sj2Ow9TWUpcO5SM0UorQrwkCPX1ZMe6c2BBLca8tyAKARVvtYy7XwjM&#10;EADyURxGeogEc9VWHO9JxkJVKCZyVZjJ8UQVW2eYjxu8VO7QqWguO5Cxz2PPm6FtugZlzOiUHlB7&#10;SGAOVSAn8jCKAs9BS6IG3QVGVBpcUOR/DnpsbjjZqMeJmkBUxakR4iOHt1LK5cPWS/MSPNJ6SqFi&#10;c/kpRci3apAdKYVNeRaqDSLcvFiHibpkRPl7sPPcOGghCBO8Ff7/pQjCqLiDJshbzZ6HAv46JfzY&#10;6KWUsWu5I8WoxOWT6bhmwoJHT2bhqStK8NJNTXjttjY8cWkj6nJj4c/W5a/14OCIWpqF+OgQ5ueF&#10;cH8fRIcGsOtoebuzUD/ar0M4kyU8CHnJVmTERUPPvp7h/l4whPojMVKD1jQd5mvCMVUZjMXaQFze&#10;F4k7F7Nw9wLTTCzun2Vfi8F01BQlId4YxluipVj0SLZEItNmRma8FTnJcTxnpo4H/+ehqaIALTXF&#10;6G6pEcAMq+eff377M/vfUUBAACoqKnDy5Ek+F9WZjqM/wwgllKMEMCOUUEIJJZRQQgn1Na0//+nP&#10;eO7Z5/DE44/j888+xx//+Ef87rPP8Lvfforf/fq3+OQXv+KumV9+8HP8/Ccf4Kc/fB8/ZL+Q/eSH&#10;P8JPfvQj3HTjtfwXCHLN3Hv3nbyNmQPOvPOWvZ3ZW2/YtQ1ptl5zOPPSC3jtxed51swLO8HMU6eC&#10;mWce/669vdl3H7Tnz2yBGXLKcCjj0E4489A9HM7Q+PB9d3E9Qg6aLThD7hmuHQ4a7qI5I6Ch0S47&#10;pLHDGYdOhzIO7YQzZxJBGcfo2P5b5DhvpxxA59orLkZ2Zho6W5v49pfvnypqZdbR2rj1Ps1pz9mx&#10;b9/Itun1l9k7dtnfcxxPuvjEMWRnZcLXz49nx+QVlSE7vxjp2QVIychFYloWklLJsZLKwQyBGgIk&#10;FKhP4IbcLtn5RbDGJsLbL5C7XGIS0+Afrrfny3j7QabUQCyVY/9hZ3z7rLOxZ99B6HwDEKE3IjUr&#10;dzvAPyRCj4POIvgHh8ESl8CdMikZ2dylE59khzG032COQTg7Nyg0Ar4BIdD6+EOp8YJCpeVQJiMj&#10;E7PTM3j2mSc4SCSw+KtffsjBzNtvvYbrrr2GfY+/sfVpojZmf7ZvCvWVOh2a/E+AOxkZGaeswdGC&#10;ZKcod0uo//fK8TUvqOxAS+cgJueWMLWwjoHxRfQOzfLWZoPjyxiZXMPQxKodyowsontwHj084H8Z&#10;HQMLaGgfR21jP2rqB1BS3obkpALk5tWjrX8Z3WNH0T68gRa23do3z/bNoHOQgM4YaloHUd8xgoau&#10;KdR2TPLg//quaVS3TvDWasVM+TWjHMgU1w2hoaUX3Z1dGB3uw+LCBC48Po+TxxfQ3jsCQ3ofPIx9&#10;3P3hElwHub4V8uheeFDrLSZN3Dh8kskxMgNZzBQk5kkOZsglQ3DCPXYOIdnz0CbOwdkww1uKeWVs&#10;Qh6/wrbX4BG/Ac9Eynw5wuGH3LYMiXUBbuZ5iMwzcDVNQ2yehS7tCHyzT0CXfsyeQ0OZNdF9EEV1&#10;QRk3Ak3SPMSmcbgYhuEcNYjDEX04FN6LAyE92BfUATdDL9zZ+g5FjsBZPwYX/Si0ccMw5Y3Ax9aN&#10;A4HNcDUMcfeLi2keB/WzkMSuQJG0xta3BkncGkQx9mB/V8sKz5JxsazxdmaULyOmDJrYRXaNRbbe&#10;BXbvMxBF9kAeUQNpaAnEYTWQmfrhztbsFl4Prake7hGVcPHPhTQwBZLQQrhF1kMWXgJZFDvHPAhp&#10;DHuO5hF2XBXk/olwDSzGAa8C7JIn4gI5Bf6nY7cyk4MYRyuzvSo2KvPsYIbcMluOmQvUxdjtXYND&#10;we1wDuuHa9TIV8AMtS5zObyPgxnSof27uHuG3vNwd4VEfBiH2T63/WcjRHIWEtXnoDBgL4oCdqMy&#10;bB/ivfbh8O5zsJ+061wOZvw0djAT5KOGn5byYORQytzgIXGFQirmkIbABUEXcokEadjPSdVBdKQG&#10;4P4jLbh5tQkF8cHQKETQKaXcfUMQxlttb19G2TIEPAh8UDYOOWCUMgk83V2QEaHAeH4w5itCMJwm&#10;RWPouSiPPARrsBRaNpdqq40ZyQFkCPaQA8VPZ4c13moFBzNeKnpPgmDdYSR4X4AM/z2oMLqhN80T&#10;3YliXD9RiBdvnMZ1U+XINPvDR+3OzmHzs3lpLn8twRm2VrZGLz6vjMOmEOVeJPvuxmhRFPorEmAJ&#10;0bBjZQj29kS4P7UvIzhCMIZAjIbnzBCQCQ/QsW2N3e3Cnm+gt4qLQBOt2V/rjsJkH1y+UIrn757H&#10;y7e049Ubq/DqTXW4aiIdsWG+8PZka2NrISgTxOaICPRlXwcvLg59vNTsOt4c0FAbM97aLNgf2QkW&#10;NJRmIz46DIZgHwSz9wkKReokKDR5YqTYDysN4bhtLhMPbBTj3vVyPHFRI565pBazbZlIMEfw3JqY&#10;yBAOZlItBqRaDciIMyGLzU1ZMxX5GagqzEQ9u059eR7qy/IFMMOK/lGI4zP7jxT9+UMooRwlgBmh&#10;hBJKKKGEEkqor3G99957uOeee/DJJ5/wnJnPPv+cg5nPPvmyndkvP/wIv/zgI/z8px/iJz/8MX7K&#10;9LMf/QQ//uH34Knw4L9EKNj40gvP8JwZh2uGRNv0l9gkyp7hbhq2/ebrr+KNl17A688/j1d2gpmn&#10;HuPjc088aocyT+wEMw9tgRm7a2ZnKzMHnDkFzGzBGWppxtuacTBjd8w49NeBGXLL2EVghnJcutpb&#10;kJGWDI1auS16PdDb+V8CG4cIrjhGx/bO1/8nqigt+sovev/xH/8BjYr98h8WitysDAz19+Css77N&#10;36NcGke+DunU9X+53/7ezfw5ONq73XrDdcjKysLePXvwv/+//4VzzzsXBpMFOUVliE/JRFxSOmyp&#10;1K4skwf1U6YMBf7nFZaisKSCj/mFJcjNL0ZsXBJUGi/eUoycL95BodD4BECu1MJVIsOBw844f9ce&#10;/Nu//wf2HzyMwJAI6I1WpGbm8HD/9Ow8+AaGYO9BJ/gFhcFIrcyoXRmF+MfZc2P0JivCIg0c3Pj6&#10;B8HLNwBKtRekck+otN6orKzAZZdeiEcfeYg7ut5442U+/ugH7+LzT3+FP3zxWzz1xGO45ZYb8f77&#10;P9r6JAn1j67Tock/A+7I5fJTriHAnf+Z5fh61TX3on9kAtMLy5iYW2Xb7HtmeA79owsczIzNbmBs&#10;ehODE6sYGF9B38gSeoco3H+Jh/13D6+ivW+Bg5mqWvY9VtSMhMQCFFd2oXtsk+kYOobX0T64jLaB&#10;OTR2T6KufRxVzcOobhlBTSvbbp1EeeMIypqGUdowgCI2T2HtIIprh1Db3I/Ozi4MDfRganKQty07&#10;cXQBU7OzyCjphWdUI9wiuyAz9sPD2A234HIoKajeMsgBg9TQC4VllIf+65IXoU2257hIY+YgiZmH&#10;lEL5YxegjKe2ZfNwNc1Cm7oB78yjkMevQha3DJltFXLbOtzj1tg5q+zcZbhZliAyUbbMHFyMMxCb&#10;5/hcJIl1Dq7R43DRj0AUPcphiqthEG7GUf7aRU/QoQ8i/SAP3RebRuAS0QO5aQCqxHmILbPwiGfX&#10;ZdcnOCRha3WNZnPoB9i1Z+GdvsHeX2Hvr0GesAapjda4BHe2TmfLMsTWFYjY6EJwxmIP/qecGWe2&#10;7cz2uZqX+LpFbM2u+mGojI2Iye1EcNoIonLn4Z8yjry6afY1GoKvpQIqUyOCEpq4K8YjdoytswtS&#10;8whbyzTTFNytE5BG1kEcmIuDPsXY7ZmCXfIE7FaQYyaNgxlH4D+X0p4pc746n8nhlinCbl0VDgS0&#10;wCm0B66RQ+x5TXwFzJA7hkYCMtSKjKDMngvOxqF9F0Dh7goneu/AHhzYey783HfxVmYV4YcwVeCL&#10;kVwf+Eh2QXRoF5wI6Ow+F07sWIWbC3xUMvjxFl4yqHlAvyvkbD8BGoW7CJ5sbq2nGzQebFvmCjVB&#10;FaMfxuuzUJhigK9awo6l9wjOuIMyZQjIkMglQ/sIohAIodcquTs/3uQjQU+6L5YqQ9AZ74p07/MQ&#10;4nkISrkb1B4Eeeygh+SYg1qOEQwJ8lVzeEKgxwFmdOy1jq0lWOOMIOk5KAg9gIVyf1w/kYKbZgqx&#10;0pqGfFs4Ar092XlSeLP10BwEnigrhiAIZc3w6+iU8GXb/joJbGFyFMSHICpQhUCdHMHebA2+KkT6&#10;6/haAr08Qe3MQv3sbhk7nLHny3DotdXWTB/ix1uw+bBnreVt1NyQFhuAzspkXD5XjrWuODRkByNR&#10;78WBmY/Knn1DXx+CPxEBvtw1E+LjhRBvHcJ9vRAZ6MPBDGXLUKZMhJ8ORnadBGM4TGwkYBPC1hPs&#10;q4OvyhPhOhnasgJx+VAKrh3LwI1T2bh5Ng+PX9yBm5fqkJcQDUt4MG+VlmiKQDybJ9kchSRTJJLM&#10;kciMN6M4KxmlOam8pVltaQ7aakvRXFUsgBlWjs/rP1rkrKE/U9CfIQT3r1ACmBFKKKGEEkoooYT6&#10;GhcFdd9yyy344IMP+OvPvwJmfolfffQL/JJamn3wET766Qf44Mc/4Xr/R9/HnXfcwh0z9IsEwZmn&#10;n3yUwxlyzBCE2emicYiDGXLNvPQiXn/hebz6/LN46Zmn7G4Zypl58jEOaJ557EvXzE4w43DNOFqZ&#10;kR7bamm2E8xQzgxvZeYAM/dR1swOKMO0E8r8ZTBzM9dQXxd82S/Mp/8CdbouOP981FVXcKjxlwCN&#10;A6Cc6b3TtRO4/DWicy45sQk3seiM6zuTrr/6sm3QYgcvN+2QHcQ4ZH8mdtEzuvSiE/Dy9sE5556H&#10;/9j6Xti7dy9vV5aRQ4H8hdwNk1dUioLicsTGJ8PHLwjZeUUoLa/mUCaHHZORlYdIvQmeSi0MJisi&#10;DCYot9qXubhJsXf/IZxz3gX49//4Jv7t3/4DHko1oi2xHOJQizJyxVC7Mk+NF/YfdkFgWCR3xRCM&#10;ofnIHUPZMdSuzM8/GN5+AdB6+UIi98SBQ864YPceRBsMGB8ZxlVXsOdx1x145qnHecs9cnj98uc/&#10;w+8//w0+/e3HuO+eu3Hv3Xfg178WfmH+f6lOhyb/DLhDc+68Bl1z5xpoTaevU6i/rRzPurNnABOz&#10;85hdXMHY1CKGxhcwPL7ItISR6VWMzx3B+OwmRqePYHhynWfMcDgzvMjGZQyMb6B/4iiaOqZRUdOL&#10;msZR9nOtFgnxeaio7UfXyCY6Ro6gY3gD7YNLaOqeRk3LKMobh7nKmsZQ0sjUMIzC2j7kVfegvKEf&#10;9c29aGvvxkB/DybGBrG8MIHN9SnMTI+irH4AYYl9cAtthVNQE3fKEJiRRXdBFl4DrbkTOtsI5KY+&#10;KGNGoLZNQ2GbYZqFX/oqdCmrW1BmAeqkFXinrvMWX24xc5Cy/T6py1AkrsLdtgz3ONIKZHFrHMxI&#10;Y0+HM3NwiZ5hmoaTYQrO0VMcynAZxiEyTDARjBmCS9QgXPWDbK0d0Fpb4M7Wq4gbg1fKHNseYOrn&#10;LdUkMQvQpG5CmXyEO3PksXMQm2fgxOYmh44qcYkDIylbF8EjcsGQ+4Ugjjh2mUMZMZOIrc+VrdUl&#10;huAMQZlViCj4n4ANW7fYQq3bpiGJHoLWNgiFuR9S9hylbB0BKePwiu+He1Qr3KklnKGBjZ3s2EFI&#10;TANwM4/DzTTC1sdGtnZReCsO+pVjjyINuz0SsVeVhn3KdOz1TMMeVcY2mNm97ZTJw/mqfJzPXp+v&#10;KsAF2jLs822AU0gnnMPZfIYxdo3pU8CM6+H9PE+GwAy5ZXhGzN7zsX/P+TjIRnrv8IHd7Dhy1JwP&#10;mfMFSAx0QW7IIeSHu8DqL4bo8C64HNzNQQ4F/lNejfOBPZCyc70VMnirFFB5SOHpbnfKqOQSDkjc&#10;RU6QiZ3YazGHLwqpC3fI+KrszhclwRoPMdsn5pktBDvUHm78eJXcjYMVAiE00msCPtQuTCNzRqSX&#10;G2KDZAjXOsPLg7JyXOAhFUOrkPI5CAo5zudwRk2tzeyuGTvssbtzyIWiVcmh8XRnI53rCpOvCEUm&#10;GWpSvZESIUeYVsTzY3Rbc/mydfoRmCHXDAcz1LbN7pzx0205ddi+YF8PBHkrEOAlR4iPJ1eQl4K7&#10;ZAiYUEuzYB/VtluG9gXo7FCFgAyNpMgggigaDpc4EGLX8lJK4OMpginMCxEBSu7YoWdObiMOzLSe&#10;ULKvB8EcaksWxhTqo0W4H2XL+EAf5MedMuHsupQxE+GvZa+9EE4uGrbfGBrA5iWXjZa7dwjS5MSF&#10;4lh/LtYbLVgoC8AtMzm4YrwI1ZlmmMMCEW8IR5IpCqkx0YjVhyLOEIYkcxRSrHrkJMXwVmZFmUlc&#10;FfnpaK4sRHNV4b88mKH7dnxe/2+roqJiaxVC/SuWAGaEEkoooYQSSiihvsZFTpl7770Xb7/9Nn/9&#10;+9//Hp99+jv87le/wae/+oTDGWppRvr4w5/jo598gJ//7EP8gumDH/8UP/3RjzExOrb9y8Phw4fx&#10;8IMP4nvvvo3vvfM2fvDeO/j+e29ti0CNwzXzxqsv49VXXrBnzTz/LF58+km8wGV3zxCQefqxh/9L&#10;MPOVNmZbeuR+kt0xw6EM086cmb8WzCwvzEDiJj7llySSRq3iLpnc7AwkxcfByenwKe/7envx/JbT&#10;QQvJAVD+K9FxjjZkZ9JOIOPQzvPJCTM9McJVUVaM9NQkuDg7ba/xf/2v/4WWxjoOkOwAxqGvQpi/&#10;BGYuOXkMfv5BOHTYFeeefwGHM6RoowUlZVUoq6hGcUkFikrKUVBYCqM5hgORjKxc5BUUIy09G/GJ&#10;qex4K5QqHXvPD6EReqjZMWJ3OQ67iLFrzz5881vfwb/9+zdw9rnnQavzRqwtEeGReoSxY5OoLVp6&#10;Fm9r5iKWwkkkQWBoBIc7QaGR8AsMgbdfEHTeAfD2DWSjP6QyD+zdfwBnfedsfOOb38J3zj4Xe/cd&#10;gLPIDRK5gp0ThPTMbKysrrDv5ffwKfss/PGzL/DRBz/BHbfcjMceeQh/+tPXM1dGqL9cp0OT/wru&#10;kMtm58+Fv4cEuPOfl+M5tXX2YGJqBtPzSxifXsDY1ALbXsHEzDImZ9cxObeBiS04MzK1wUWAZmBs&#10;hUOagfF19E8cQ9fIBpo6p1DXPI6Syh4kJBayn1kFqGocRtvACpr7CMrMobZtHKX1/TxDpoy7ZNhr&#10;UsMI29eLivputHb0oKe3C6OjfViYHcPS/DiWF6fQNziK2Ox2SMOa4BraBpeQFriEtkJq6OFghoL+&#10;JaFN0Jh7oYoZhJJJEz8Fz9gZKOJmmWYQlLUO77RV7o5RxC9Bk7QATcI0PG1z8Ixfhip+Ht4ESmIX&#10;uPuFMmbIMaNIWIcicR2q5A3ezszDRoCDwMY8XKJn7XDGSJqGi2ECrtGTTBNw1k+w1wRohnhbM3FU&#10;J+TRzVCZG+Ee1QiJoQvupkG4cNfPAIdGBIK8M45Dk3qUXZ9aj82yfYtwNc9yUfs17uYhR00CtVtb&#10;YtefZOtdgsi6DFcLe83W5mqagVvsClxj1tn+I0zrcDY6gIx9dOPunlH2PBbYNZZ4Xo3YusjBDd2P&#10;m3kOEtMY3PRdkBq7oYvtgMpYB/fwcva82+DGnrsoohWH/KtBOTK75EnY45mC/eoMHGDaq0xn+7cc&#10;M0pyy1CujF0czPAWZiXY412LQ4HUwszhlpm0O4V2gBm5mzMHImLn/VuOmXNxaN8unhWzb9e5OLj/&#10;Ajgf3MsBjsuhvTi8/3w47T0H4gPnwIWNh/edh4N7L8DBPeex7fPhemgPpK6H4cLOoX0ido6H1BWe&#10;MjEHA5TZovOUgTJhFGw/gRoHsPF0F0HlIeKuDwIdlLei86RRCj8NBfFL2Ps0jx3O0Ohwvthhi4jP&#10;T84Yd7ETJK6HIBU7MzlBLqH7dOXn0fFKd/s2ncfhDpMD0tBILc62c2fUCp5vw500vIWaFD5KEXRy&#10;J6jcndh8Yr7P2wF41B4cxvio3LegjN1FQ+9R+7BAL8qGIReNHAFeHgj2YfvYdpifyg5nTgv+t7+2&#10;wxoK/XeAGXLO+Krk7LlIOXihNRKcoTGAjbRPRfenpPugayp46L+cPQ96FuReovsNIvjjy362B3hz&#10;GEOQJtzfm7tiwth+AjP6IJIPDMG+XLQdFeiNcD92nj+BI3LX+CIzJgTFcf6YqDTi6EARarMtsIT7&#10;84wacsckU7aMVY94Uzhi9SHcLZMeZ0R2or2VGcGZ0uxk9tqMglQbSrOS/+XBDP1/1PF5/WfIkUkj&#10;1L9eCWBGKKGEEkoooYQS6mtcf/7zn/Hcc8/hiSeewB/+8AeeM/P57z7bBjO/+eWv7WDm5x9z58wv&#10;fvaRHcxstTb78P2fcffMwuzc9i8Pe/bswZ233oEfvPsD/PC97+MH33ub6Us4w10zb76GN15/hed2&#10;cDjz/HN46WlyzXwJZsg189yTj3I4sxPKOMCMA8442pgRnDkjoNlyzfwtjhkHeMhMTz3lF6PI8DDM&#10;To7tcJfY2345dOnJo+yY0O3jcb6P5gAA//RJREFUY63mU0DJ30Onw5e/VuTiITcPrct5C84kJdi2&#10;174TzNhbt30JYHbK8YxI9Mxuuu5KJCYlQyZX4uAhZ5x9znn45re+jeDQCBQWlXEYk56Rg4TEVFis&#10;Nnh5+cPHNxAxsQkwW+IQGBQG/4BgDmU0Gm+e70I5L84iCW9Xdv6uvdh/4BA0Wh2CQkJgi09EQVEJ&#10;8guK2T4v+AUG83B/ks7bD7v3HYQHO98/KBRefoG8PZmnWgc1GzVaH0jd5di1ey9b41n4xje+hbO+&#10;cw527T2AQy5iiKRyyDw10Pj4IyQyGqbYeHadIvzgnfd47tKfPv8D+959A7ffdBMHi0IJ9bcWtTY7&#10;HZpQC7SdYIVapO0EL/8IuEOtUnZeg/5F7s41rK+vn7LGxx9/fOsO/ueX4x57evsxPjGByelZpgVM&#10;TFGbsEWmVYxPE6BZxeTsBhuPYIyJnDMEZ3juDHfPrKB3dJ23LWsfWEFFTT9Ky7uRV9CE2LhcpGSU&#10;oqFjAm39i6hvn0JpwxByK7tRVNOH8qZRlDaOo6RhHGUNg2ho6UZXVyf6ejsx0N+NsZF+zE2PsGc9&#10;iIyiLnhb23E4sAGHAhrhEtoC5+AmDmNkxj5ICXpEdEAS3ga1ZQBKKxOHM2NQxs3wYH9VwgKCczbg&#10;k77GQYxHHIX+z8EzbhK6lBV4p21AmzAD37R5yG2L3JHC3TGxdreMJIacKEtwNVErsAUOZUiupgUe&#10;rk/whNwrdkgzzTTFgYlL9AR3pciNPdwl4xbVCVFkBxubOdRwjWD3FdrE7mMQvpnHoE07zsYTUKce&#10;4y3NKFNGmbgMF9PMNpwht48Xuw9V8go8Elf5dUSmWYitdjgjjiVwNA8XM5N1zS5y0UQPwt0yztuY&#10;cTBjmYUoqgeq2CGmYUiMA0x9cDcPQ2qd5m3ZpOZRuIXXQK6vhX9iNwcz0tACSCJbIQpvwSH/KuzV&#10;5PE8mb3qTOxTZmAvbSvTsIekymCjo5XZlmNGmYsLyDWjLsIuXRUOBhBk64FLxADE0WOgVnMEmnaC&#10;GTfnA5C7OUG0BWbI9UKumQvO+Q72nH82nA/s3s6ecTq4ZxvYOB3cC4nLQe6UIR3ez95nEjvtg9Tl&#10;EJv3IJzp+N3n2vNp2LE6T3d7my8VgQMPhPgoubtESxBmC2L4qQnCyNj7dIwMlLvio2HvsZGO9VJK&#10;7SOBEHaOjonamHGQoqL95Axx4zCI59m4ExQiYENuGQI+Uu6a0WwBGe5yYaJ9HKpo7DDGkTfDXTRM&#10;ATrKZGHrYSPPoWFr4AH/fB0SJikHR7Q2AjK+dC9sHh6yz+/DA0E6JYK9lXYwQ/fH5iKHTLCPJ9vH&#10;noevJ8L81Qjzo4wXypghGGOXA87YwQ7BGXLOsPWxNXtKXNj1PDiIoefAs2PY8QR1yLFD79FIThy6&#10;P4nrQfa1O8Sejwufi7dJ2wIzkYHe0If68X1hvjougjXRwT4wcDhjBzYEZOxQRsf3GYLZfnYMQZro&#10;YC9kxIQhM06P2KhgDmWsEUGwGUJhiw7jbpkYfQhi2Hs2QxhSrFHIsEXzdmbZSVbkJMcgNUaPjDgj&#10;Mm2mf3kwc8cdd2x/XneK/v9MYf6kjo4O/v/Tb37zm2c89v9E9A8yhPrXLAHMCCWUUEIJJZRQQn3N&#10;68c//jEeeugh/OY3v+E5MxzM/Po3+JTpN1uOmZ0tzRxghiCNHcz8lOvySy/bbmt2zjnn4OorrsEP&#10;3/shfvj99/CD75Fz5u0t14y91dmbb77CW0RxMPPic3jp2afw/NNP4vmnnuAtzV7cAjOnu2X+IpjZ&#10;0l8CMxzO/A2tzHx9vLd/IaLtI6tL266RvwRmHCIHjePc40dWzghK/m9pcXYSHnIZX4vT4cNYmpvC&#10;d846i78eG+7fXvN/F8zQODo0BP+AEIglcuzes5+DFHLAJCWnw2yJhSHaDKPJgtDQSISG2RUWHonI&#10;KANMZgtXeEQU/PwDIXaTcHBy9jnn4uyzz+Ggh+YLCQtHbl4+ysorUFxSirSMLLjLFaC8GMqRCWZz&#10;HnRy5cH/5LbR6Hwh91RBoVJDwUaa9zzeCo0cPd/EOefvwgF2vJtMARU7PihCz0EMOW+oNZp/YBBk&#10;cg8kJCbyXKXPf/M7/PGz3+PpJ5/AXbffhk8+/jn79AiB/0L936//V+HO/61/8etY39j4KCYmxpkm&#10;MDE5w+HM1OwSpufsYGZ8ehUTMxuYnD2CCabRqXWMTK5hmMDM2Aq6BxfQNbiInpENdAwuo7pxBKUV&#10;3Siv7EV2bj0ssZlIz61EQ+ck0zSK60dQUDOEssZhVDSPo7RxDNXNg2jr6EZfbxf6+7owONDDocz4&#10;6ABa2vthzeyBW1gbDge1cDDjGtIM19BWOAc3wy2yG+7GPh5aL9F3QRbVCbV1AB7GXihjhqFNmocu&#10;ZRnqpCWoEhcRkrOBgOwjUCcuwSNuGp7xs0zz0Kass2NWoUmYhV/aPGRxixBbV5nW4GpegdiyCgkB&#10;D8sKRGY2msl1sgBJzCI7dgW6tKPwzz4JRcIqnPUzcI6etoMU0zTcTOz/LzGT8EqcQHDGNOSWIUij&#10;e+AR3QyNtRmelk52H+3wsIwhIOcEdOnH4JVxnDtnCPC4GsfZddnI5iIo42Zl67MtwS/rKLvuJjwS&#10;2RrZNVyNk7x9mYt5CZK4db42WoML2+fE1kwwxjuuDZ7WQTbPAjuWwMwcXKO6oYquha+xFKqoMkQn&#10;F0KfwrYtrXCngH/zCNz07ZDqWyA2DrJ7H4WboRfi8GY4BVZhnyaXtzDbq8zAPnUW9ikzsc+TbavY&#10;PlU69pBzRpWNPSQ1O1adx1uaUej/Lm059vo2wjmkCy4R/XDVj0BinuLgSRq3fAqYUclE0CrEbHSB&#10;wt0JSulhyEQHIHbaC3fRQXi4OfF2ZiKnfZC47IfEld7bz17vh0x8CHImKTvew+0QFG6H4cHO95A6&#10;szkOQeZK7x+GRi7izhd/rRRhvjKE+8gR6e+J6GAVjEFKNnrCEKxg+xQI9VHwrBV/jQxe5ERh56nZ&#10;+dTaTMO2qUUXgRCaTyVz5WsiGKSQOPOsGo2HmIMWalWmZu/7qgjkUHsxKZuTjQRzuPOG8mbszhty&#10;0BDUoRZfBHuU7HrkQvFm53H3DO1XSvl9qNzt1/Bm6+DQiM2vY+vk16b7JODDRtrmc7C10j3Q+b5s&#10;Ht7ijPJx2DUJMnkp2D2x42geny0oxaGN1oOvlSAPidw43uTW2YJKBIHIVaSWidm9O/FtcgGR+4mu&#10;R9CHgA4BJL4WglIeUvZ1crG3qtt9HntuB/g9E6wh5w0BHS6dpx3yMPkoyZFjv4dwXw0CyEHkyfZ5&#10;sGfpydZK56nZetn+UC8VO0bNYU2Ql5rnC4X4qHk7tHA/DXfYRPoT/PFhr72YCOr4wRTmD2t4IGIi&#10;gjm0sUYGIyYqFHFRYbCw/f/qYIb+/+X4vO7UX/pHC6+//jquuOIKNDQ08P8/nuncv1X0/1Sh/vVK&#10;ADNCCSWUUEIJJZRQX/Mip8wzzzyD999/n4OZL774Ap9++qldv/10yzXzMYczH3/0VTBD7c1IH77/&#10;U9x28y0cytAvEARpjm5scteMQw4448iaef21l/Dqy9TO7Dm88PyTePaZx/Hs049xMEN67qnH8PQW&#10;mCFAQ3KE/58JzGwDmQfv4UBmJ5Th2/fd9VeBmeTE+O1fhEoK8zmQ2NnG66uA5lRIQy3MHPCjqCD3&#10;jMDkHy1qY0aOHVoDBf8XF+TxtV112UXb97axsrC19i/Xb4czZ25bdrocz+2OW25EW2sLgkMi4eXt&#10;x8YwmC0xSEtLQ119LVpbm1FTXYWaqmrU1dSgr6cbR9ZWUF5eCpstHjl5+QgKCsZ3zj4b//t//2/8&#10;27/9O1/zt8/6Di64YDf27T8IF5GE58IkJKeiuKQM8YnJvEVZVLQZZmscz5whtwxlxqi0XvBkr90k&#10;7jh4+DAHPN/41rdx/q49cBZLeHZNULge5rhEpGXlIr+oDEWllSiuqEZpVS3PvwkJi4CvfwBKyyrx&#10;61/8Cr//9HN8/OEvcN+99+C5556mTw7TH/lnSCih/l+r/ylwZ+f8JPpLrJ1roH+FvHONfw3cccw9&#10;PT2OyUkSgZlpTM8uYZZamU0vYXRyeQvMrDGts+11tm+VQ5nBcXLMEJhZRGf/PLqHlplW0No7j5qm&#10;EbtzprITSSnFMJrTkJlbi4rmMRTVj6Kojr3fPIKalmE0tPahvbMDvX0dGBrqxfjYIKYnh9k4hoqG&#10;foQldkMa2YVDwW1wCm6Gc1ADxOFtEIW1bYEZe/A/hf1L9V1w19vzZTRxI/BKmoFv+hqUCUuQxZJD&#10;Zg7B2RvQplD7rwW4x0xDGT/LX/tkHGXHrUCTOIfQ3HX4ZZFz5ShktjV4Jq6z49fY8fZQfZGZsmXs&#10;bhmxeR7KpHUE5l7I5tnkWTAEO0RbzhbKcBFFj0NimuBOFRmF5kf3cRDjFtkEmb4BCjO1CeuDZ9wM&#10;b2HmlX6cAxcNW5sqbgxS0yibc4Zdm4mcLmZqs7YMZfImVOya8ni2JtMUv47YusCdMa7WVbiY2BqM&#10;UxzCuJipbdkiZGwNYvMkRDHUtmyJAxCxoY+toxleliZ4RjcgOqMJIclsbaYedu0hSM0DkFrYGkzD&#10;ELO1EJgRR3Wwr0UN9uvysdsjDXuYCMzsVWVxh8w+kpL2pWPP9n6CMznYS2BGlY9dmmLs9anF4aB2&#10;iCL6INLbA/+l1hlIYuchjTvdMXOQtzEjdwvlw1C7MueDu9i4B66HSXvhcngfE7Uz22M/9sAe3u5M&#10;xPYRgHFz3sdBjtTlAAclbq4H+D5y1FCGDLUYI2CgdHfmEEPrQQCDYIEIvp4i+KndeGswrdyFwxbK&#10;llG507YLO1YM9Vb+DLU5IzDDQYGS2o6x/6dSSy6xM4cSBFw4xGAiFw6BmBBqFcZErcKCvGUI0Mng&#10;o7YfwyEPARPuKFFwkEAwgs4lx4uvltwzlMdCDhnKmbG3TKNrE0ih9mp26EPzKnj7MIIvNAftI9lb&#10;mcm4M0YfpIIlXI3YCB3iorxhjdTBFKZDbKQPEo3szxjRfkhkSrUEIiMmGOnWYKSYg5ARG4b02FCk&#10;sddp1gAUpJqQl6xHTkIEcpOi2Gs9itKNKEqL5irJMqEi24LKHCvKmYoyaJ8ZxRlW5LFzk62hTCHI&#10;SohCaVYMO4Yp14qafBtKMs0ozbaiMD0axekmlGfFoSw7hp1rQnVuHKpybex1LN9XXWBDXWE86ooT&#10;0FSejJbKNLRUpaO1JhuNleloKE/lrzvqc9Bel4Ouhjz0Nuejm409LcXoba1AV1Mp2usL+TjYXoX+&#10;tgomtt1RzV5Xsu2yf3kwQ5mcjs/rTtH+v7bo/18EV+gfMfx3Muz279//N11PqK9HCWBGKKGEEkoo&#10;oYQS6l+gPvzwQ7zzzjsc0lDOzO9+9zt8SvrNb3m2BsEZcsxw18wHP7eDmQ/t7cwcYIZcMz/54Y/x&#10;8AMPwunwlzkmjfUNXwEzpHfffh1vvv4Kd8y8+srzePGFJ/Hcs4/juWe2wMxTj21lzXwXTz360Dag&#10;+c8cM9tgZkf4vwPOPPRfOGYcsGFidGh77Q211afAmFNBzOn6EsyQNGoln8NoiDojOCGdng/z321T&#10;drooT8YBhsgt86Vr5yYszU1v398N11yxtfYvYczpQOZ07QQzDtHzu+/O23Di6BEszs9ieWEWxzbX&#10;cMuN1+JB/szv5O/fc9vN7GtAX4e78PB9d+OGa69CRWUlb02WlJwGtUbLnTL//o1v4NvfORvnnLcL&#10;e/YehNhNBk+VFsFhEUjPykFpWQWy8wo4kCHHjEbnzV01EpkHb22m1XrhsJMz33fY2YWfS8H/lrgE&#10;pGXloaCkAiVl1Sguq0R5RQ2SUzNgibUh0mDkLdj8AoLg4+vPHTxxcTbceN0N+MPvvsA7b7yNB+6/&#10;D5988gv2qSEw8yf++RFKqH/F+p8Kdxz7jdF6REcbUF9Xh0kCMzMLmJhexPDYAtMiRiftgGZ0YgUj&#10;TENjSxgYW0bv8ArT8jaY6exfQOcAvV5Ge9886lvHUFTaiuzcGljjsmE0pSIpowL5VT2oah5ES1c/&#10;Ont60NfXjcHBbnbtEayuzmJpcRrNHUNIyOmDOroTTqFdcA7pYCIQ0wIXCvuP7IQksovDGXdDDzxM&#10;/dwF4q7vgqexC96JY/BKGENA2iK8U1egTlyGV+oa0zL80lY5gKE8FffYOd7KzCd9HX6ZxyC3LcMj&#10;bh7eyZQzYz/X07YE34wj8EnbgGfCGkTmRYg5lJmDyDjH24Wpktf5e9TCTGSc4Zkv5GqhjBZX0xRc&#10;9aMQGSYgNrCR4ENUL8SRBCNa4BreAnF0PyTmMWhTltm1jkO9BVtMRcsIy56Fm3mSAx+CPSIzZcAs&#10;sffX4Z114f/P3t/H31HWd/5494+iXbddqVVprS6tVqNIRWk1oi3RqtBaatauFWuxWb6Vsm3pNyvV&#10;L0hbbN0WdrHGdd2mrVX267c2v97YtGpNFBAkQEjIHRAI4SaBAAkgN4IgiuL1O6/5nPfJ+3Plmjlz&#10;ZuacM3PO8/l4vB755MzMNfcz17xf1/u6wsve/vHwEycpc6c335vOCy/6xd56lTXzCx/rrVvj3ywY&#10;Mz/28x/pLadxZ1ZlhtFCl2cLXa/9xM+9N/zEa349HH3C74VX//IfhpeeeFZm1LzohD/obVevzF/4&#10;07BEg/z/fG8fZBL1jvN/eO3vhh8+9tTwjBe/LTxjydvCM7Ouy3rKBvqXGfMrvd/eFn7oxf8pPOMl&#10;+v87ww8d/WvZWDM/dFRPP3lqeOaxvx2e82odAx2PPwoveNOfhhe++cO9c9Mf3ycyZp79jIXsCXVb&#10;9oP//vvDM3/w3/f+/++zrst+9IefkXVflumHfyj86LOfkZkyzz1C3Zc9K/zYjypb5YfDkc95VvgP&#10;fVNHf//Yjz67p4XpksanOfI5z+6V8czwE//hR8PLXvT8sOTHfjQ8v7fsC3v/vvDHnpt1f6aypOcf&#10;+SPZODXqYu3FL+hJ//6EBu9XRshCVshLNWaNxojp6egX/ng28L/Gljm6J2WFqFyNW6P5ZAy9WBk0&#10;vXmPUZZMT0fJ/FEXZ1o+G//mBb2/F8ap0XTLqJFelo2L05uuDJXe30dnWlhGXaCpO7VsnJeeVJa6&#10;S1OmykImiqYtjC+jcWM02P9re/rZn1Z3Y+rObEnv76PCzx2njJKfDMe/8ujs39e/+uje3y8Jy175&#10;0vBzvf+/4bhjwute9bLwuqW9/79GmSZHh2VLjw5v7P0tnfAzr8gG+v+FZT8d3tT7+w293970WnUx&#10;9vKejumV97Le7+pu7OXhdSp/6U8uLPezP5Ut8/PLfiq8edkrs2VVzhtfe0y2/C8c35vWm+fEn31l&#10;+PnjNV1dmWlbj8mWPennXhWWv+nV4ZfesDQsP/G14ZdOOC685cTXhJN6v731zT8T3voLrw1vO+ln&#10;w9vf8rpw8lt+Lvv3Hf/xjeGdv3xi+NW3ntD7e0G/+h/f1FPv7+Vv6umNWXdmGmdGf8+7MSPsfvWq&#10;ezxSZRZJpg7MFxgzAAAAAHOAMmWUMSNDRhkzCrg9mmXMPBoeffiR8MhDD4eH7j/UmLGxZhYyZu4J&#10;B+68OzNnNl21MRz1kqMGHxKvXro07NxxXbhjz22Zbr/tlrDnlt1h901mzOwI1+64Jmzftjns2Kru&#10;zA5mzey45qpsnJk8Y+aqlDGTZcwszpoZGDM9yZTJM2aO+cmjs23WeDLekBjFmJEJ8vwf/7GsnJPf&#10;9ssDw0Ty5ktsyvhpVfQnf/yHWXdlWq+MmUOzdf4lfOj8PxmcF7/9F6/TPi7I73csb8iY/HE0yZAx&#10;yZi5XGZM35QxY0b6p8/8ffi99/5elgXzrl//z+GX3rI8vOrVrwkvevFLw4/9xIvCi446Ovz00teE&#10;X1z+1vB/vfs3w+m/9TvhN3r/KmNGA/+/+jU/E5a85KXhxb35XvFTrwyvWvrq8FM/9arw0696dTj+&#10;dW8IJ/z8L4Y3n7Q8nNRb/qRfWh5+9dd+Lbz7N08LH/rQn4W1//RP4W2//Mvhh57xQ+EHf/AZ4VnP&#10;PiL86HP/Q3j+818Ylrz4JeFlL3tFeOWrlobXvPZnwl//5V+FrZuuCbfdeqvumL7oygygDpMwdzS/&#10;Xx6hNsiPQ5GajlCbZNfrPBszQlkvyuS0Lsrqjr9mzwAveweq/Kc//emHTJ9Ut6DQDjBmAAAAAOaE&#10;b37zm+GRRx4ZGDPqyuzRRx/Nfnv4kYfDgw+aMaNuzPrdmfVl5sy9dx/IzBlp7y23hbec9EuDD4ln&#10;PvOZg67NNO22m3eHm3ffMMiYue7annZsDddfuzXLlJEps/XqK7K/NdaMmTILWtyd2VX9zJkrLusb&#10;Mz1t+LJ00aArs2zw/74uvXhduNQZM2Yw/J+//svB9n76//3EIaZEkTnjDZB/+vtPD8r5vf/6u4um&#10;xeZLbMzkyS/jl9W/yoj56WNfMVjnsp/9mawrs3j+YmOmOGNGx8f+jeUNGemyniwzaUH5xsyVl10S&#10;/vVza8MHPvCH4TdO+81w+n/57cx4OfX/enf4zz2d+hunhd/4zf+SGTLSaaf/VvhPv3JyWPrq14aX&#10;v/ynsiybF/zET4Tnv+AF4dif+umw4l2/Hn7tV98Z/tMv/3L45f/4H8OvvO1t4TdOPTX80R/+YfjE&#10;x/8y/PPafwyX966VbVs3hw//2f/oXZc/FP79D/z7cMQP/0h40YteEl659DVh2eveGF7/+jdm4+Ac&#10;d9xre+s6Lrzqla8Mn/uXz4ZvPf7N/h0DAG0gNnde0HsW2DMOoTbre7/3e5O/I9RGqSstPW+hOVLH&#10;We8xTzxejbpBg/kBYwYAAABgTvjud78bHn744UwyaQbjzMigeezR8Ejv90ce+Fp4+P6HwoP39bNm&#10;ImPG65679mfZM3/63w4aAdLSVy0Na//xM2HvrbeEW2/eFW7adf3CODPXbQ87ZdJcvz1cK2Nm81WZ&#10;MSNTRn9vvurysGnDZQNzxsaa8d2ZVTVmTO8+dUW2jcqakeHgjQlvXHhDw+QNEHUlZvsrk0a/xUZL&#10;Ga3/3D8d8psv6zN/9zfhrW85abAuZctccP5/W7QtJsvmKWPMmPz+m4oMGelQU2axMSMzxowZna+N&#10;vXOoc3dZ77eP/9VfhLPPPjv8l9/6nXDG764c6Ld7+q3f/t3wG6edHt6y/K3hJUe9NDzzmc8Khz/9&#10;8PB9//bfhqeq67PevzJZ/q8VK8KVl13au3Z0/Ugy9ha0Y/OmsGPbNeHa7VvClt41tnTpK8OPPOc5&#10;4bnPe174iRe+OCx99c/0yv/l8I5fPSX8ytvfGX7hzb8Ujl/2+vDanzk+vPq414YvffGi/t0CAG0l&#10;lYWDUBt1zz33JH9HqI166KGH+k9ZaAqrj3vpWAMYGDMAAAAAc4TGmLn//vvD1772tUXmzNcf/Xp4&#10;RF2aPfC1TA999YHFxsw99y3q0uy+uw8sGDN33h3uun1f+Jd/+udw1EtesujD46Rf/MVw9VVXZOPM&#10;ZKaMdP2CdmzdHLZqfJlNV4UtGzeEbTJoevJZM2bMSOmMmYsWGTPSZZesz7rWkjGTdbMVmQonvukN&#10;2bZp8P+yxsyX/nWxMSMj5gcPPzwr57hXv2rwuzdXhkmGTMqU8Tr93acOxpHRvzKDbF1F+sRf/u/B&#10;OfjkX/75YD/8/pn8/nt5cyY2aIqMmQ2XfGnhnPT/HXRD1ztvZq5dtO7zYc3/96nwsf/50XD++eeH&#10;D/63Pwln/O7vhje+6YTwspcdE5797CPC933fv81aGh922PdmxswznvGM8CM/8pzw3Oc+L/zYjz8/&#10;vO/MM8PWjRqjaFNPm8P2LQuSKaOsrJ3XbQvbe9fYe997Zli6dGl44YteFI7+yWPCa197fHjbr7wj&#10;y9b55f/09nDCiW8Ob3jjCeH1r39DeMvy5eHGG3f17xQAAAAAgOqcddZZi7qKkzBmwIMxAwAAADBn&#10;yIg5cOBA1jJuYMx8fbExoy7NzJRR9ozp/gMLxsy9dy10aXb3vrsyY+bOvXdk+vCH/izr0sw+Pp7y&#10;lKeE0979G2HjlZcPzBllz1y7Y2vYumVTuGbz1Zkxs7UnZc1cc9WG4cZM35zJM2aybJkhxsyv/9qv&#10;HmLMSGZYmJlhkjljxofMGNu/1f9r1eD3lLmSpyJj5syVZ4RnP/tZg3X84i+cmHVbZtNtfUWyZT/w&#10;B+8f7IM3ZEzx/seqasyYKSPpXHljRhlQA31loZu6Fe96Z3jOc54TnvWsZ2X9bR9++OHhWc9+dnju&#10;8/5DeP4LfiIsefFRWZdmkgyWl7/8FeHv//ZvwrVbNofrtmjsoi2ZduzY0jdmFq41/X1pb1v+7u8+&#10;HVb/+cfCRz68Kvz5x1aHv/qLj4c/OOcPwvvPfn/467/66/DlS74c7rr77sy4BAAAAABoEuuybN7H&#10;8YHFYMwAAAAAzCEaV2b//v1Z9oz+zoyZ3r9mzDx8/4MDYyYbd6bftZmyZmTMKHMmM2buuDMzZkwa&#10;X+aWXbvDf/2/V2amjBkE3//93x/+n/f9Xth6zabMmLn+2m2ZMbPlmquz7swWdWl25eW5xoxJwX4b&#10;w2SRMdM3ZcyYkWngTQVlymh7TnjjG5JGhDctFpsyC8bMm97w+sE+nfKrJ/em/8vADDF5k8WMFDNi&#10;Ytk8f/7RD4e3/6e3hsMPPzgI6IuXvDB85EP/fVE5ZfWaVy/NyvjL//0/B6ZMyqBJHQPJDJlRjJnM&#10;lOlJ3ZhlXZj1zpllN+mc6RxKZspcfcWl4ZreuZZ+6zffHV784heHl770pdlA3i980ZLw8lf8VPjZ&#10;n31deOMbTwgnnPgL4fU/96aw7HWvD8e95mfC8ccfn2XdmDGzY/uWTDL8YmPmuh3bwk03Xh/23Hpz&#10;2L/v7vDAPV/NMsJkMu67bW+W+fXEE0/07wwAAAAAAIDxgzEDAAAAMIdovJkHH3ww3HXnnVk3ZY9+&#10;7ZHwjUe+PjBmJMuSMYNG8mPMZN2ZReaMjBnTlk0bw6n/+dcHRoP0nB/5kXDB/zg/C5prcHYZMzJk&#10;lDGTdWnW+1vanBkzhw7+P9BllxzMmOkbNDbovHTpRevDZT3JMLj0SzJnFgyaD19wfrYd/+7fPS38&#10;4//vbw4xJMywMBPD9E9/vya87OiXDvZDA/F7I8TME6/YfPGGjPT/fuIvwq/96tvDs591MDtGkiFz&#10;7u+fNVjOr2e4ZBR9Nqz9hzXhX//5Hw/ZD2kUY8YbMgePozKRFsyYgXrH3M6DjJisC7N+dtOgO7O+&#10;FoyZSzPzzYwZnau/+N//K/zh778/vPf3/mt433t/L/z++88O5/T0++8/J/zJBz8Y/vjcPwof/KM/&#10;Dqs+9KHwL5/5+3DtNQumTJYxs1VZMwsGjRkz2bhGPd180w3h9r03h3vu6l3rB2Qu3ptleqnF4l13&#10;3RWe+BamDAAAAAAATBaMGQAAAIA55cknnwwP3H9/2H/HXeGBe+4Lj9z/UGbIfP3Bh7N/v3b/g1nm&#10;jDdnlDFjY818df/CWDNmzNi/ZszcsefWsOe23eErl10S3vBzBzNNpJ/8yaPDx/7XRw9mzPSNGTNn&#10;tm68YmDK5BkzMgAyc+aSQ82ZPGNGZsMLnv/j2Ta8ftnPLjIjvGHhjYw//eAHBmPKSMqa8WaIGSgm&#10;M2O8CWP/X/OpT4Yzfus3w5IXvXBQnqRMmbe/7a3hr//iY4vKkvy6hmvBmPHbn1KRMWOmjFdszHzl&#10;SwdNGR3n7Fj3jrvOR3a+vrKQLaNzlTZmLgubrrw8y47actWGsHXTFeHaazaG67ZcHXZs2Zhp+zVX&#10;he2be/9uunqg67deE3Zu29Kbd1O4LjJmdmxfGPT/umu3hhtvuDbcfNPOcNstu8Kdd9wW7tl/R7j/&#10;3v3h3rv2hzt71+aeW27LuvMjUwYAAAAAAKYBxgwAAADAHPPdJ58MD331wcxUuffuA1kXTz5r5pEH&#10;Hhp0ZfbgvQvjzSjDZpA1s/+esL8/zozKkDTWTGbO7L0t7N1zc9hz6+4sa+HTn/5U+Omf/qlFhsSR&#10;Rx4ZPvAH5ywyZrLxZjZdGa656vKgzIqUMWNdZPmsGf1bxpj52Ef+LBx22GHZ+l9z3NLwD2v+v8yQ&#10;iI2Zv/jYR7LMGNtWLfO7v316ZIQUGzMyYv7wnP8n66bs+T/+Y4OyJA3o/8afe334bx/4g8EyKcXr&#10;K9b4jZk4W0bHWcdbxz0zY/qmmRkzsXQ+1U2dTJnMmNH53nxVuH7rpkw7t27p/bslM1yuveaasKOn&#10;7Zs29+bR9GvCDdu3Zl2YZd2Y9f6fzbe9t0yWJbM97LrhunDrzbvC7XtuCXfdsSfsv+uOsP/OveHO&#10;O/aG22/bG+7oXZsP3PfV8J3vfKd/FwAAAAAAAEwWjBkAAACAOUfdmj388MPh7rvuXjBn7nsgy5SR&#10;IZOSN2YkLWOmjEwa/Stj5s7b94Q79t4S9t52c7hl940LXUvt3B4++j9XhSVLXrTIpHjGM54Rfue/&#10;nB6++Pl/yTIoMoPm6ivC5isOjjOzkIlxyWDwf5M3Z0zemFkwDw4aM9Ifn/v7Bw2Sf/e08L4zV4Yv&#10;/MtnMtPiQ+f/yWCMFtPzf/zHw//8swuy7ZO8GWIGymf+7m/CBed9MOue7Piffe0hXZRJhx32vdm0&#10;s9/7nvDZz/xdZsik5I2ZWN6AyVNsxMQqa8wsGDKLpTFlzIwxQ0bHPDNinCmT/d8ZMja+TGbKWDdm&#10;Vy0YMzuu2Rxu2LY1M2Vu3L5tQTu2ZSbMzt7vlhmjbBn9dt22g9kxGq9I15bGkdl9085w6+6bw+23&#10;7snMQjMJ77htb9jb+03dlz300EPZNQ8AAAAAADAtMGYAAAAAIOOxRx/LBkK/58792TgcNsbMg/fe&#10;PzBlsm7N7vtqeOCAjTdzT7ivt4zMGAXCzZjJguK37wn7br8l3L7n5nDbLTdlmQzZoOzXL4z/8Ym/&#10;/qtw3HGvPsS8OG7pq8JZ7z0zfPaf/qFvznwlC+ibMZMF+p0B4I2ZMhkzpr/83x8NL1myZLBedVf2&#10;7GcfaqYc9+ql4YLz/2SRlDmjwf/f+paTwk8e/dJFg/Z7KSvmp459efi1d7w9/I8//eNCMyallDEj&#10;DTNmTEWmTJ4xIw03ZnrHU8e4b8rovOj8xKZZbMzIlLFxZaQtV13eO8dXDjJhZM7s2rE93HTt9rD7&#10;uh3Zv/r/ru3bFtT/+0aZMTt3ZNeUtHvXzixL5rZbbwp7b7kt3H7LnnDbzbeG23b3rj/9/9Y9vetx&#10;X3j4kYf7VzsAAAAAAMD0wJgBAAAAgAEaCP2Br94f7r7zrnDf/gOZQSMD5oF7vpp1ZZaNNSNjpvfv&#10;wJi5+0Bm5viMmcXGzC2D7swyY6Y/MLsyHTRY+99/+m/CL735zUlj40d++Ijwpjf8XPiNU1eEVRec&#10;H/7x7z49sjGjrre8MbP+c2vDh3tlvevXfjW87CePTq63qjR2zJt//oRsHJmPr/5fhxgtoyplykjT&#10;MmYWujE7aMzomGuQf40pE2fLyKTJDJlMBzNlZMYoU8ayZbZvUjdmC8ZMlilz7fZwY+8a2dW7RvSv&#10;dNP11/a1I+zS/3cumDE3774hM2RuvfnGzPyTbt29O9x28+6w99abw+237elde3vC/jvvDt96/Jv9&#10;qxwAAAAAAGC6YMwAAAAAwCLUzdMjjzySBbP333FnuO/ue/omzEHJmLn/gBtrpjePTJlDjZlbwx17&#10;b13cndl1C+aMdP2Ohe6rtm3aGL70r58P5/7++8Ob3vhzgzFg8vTyY16W6dRff1f4z79+ykAr3vVr&#10;mX79lN6/md4Z3nnyr4RjXvaT4SUvPpgdk5KyZbTu2Kx58ZIXhZcdfXRPLx1IWTL/8S0nZd2WqVuy&#10;//0//yxprEjrPvuZ7F8ZKvG0MopNmQWpC7Xh5kwVY8ZMmdiYkRlzsGu49eHyL8uUWciGkTGWMmUk&#10;ZdJscpkyMmNM2zZdEa675urMkMmyYXrKrg1lVe3cMZCyYtRV2a4brws3KkPmJjNkdmUD/N/a0829&#10;60tGzZ6bZcgoS+a2rOuy+x+4n/FkAAAAAACgVWDMAAAAAECSJx5/Ijxw7/3h7tv3hQP77g73ZwbM&#10;gXDvXdL+7N88YyYzZ+7YG+7ad2vfnFHWzE1ZcH1R4L33940azP2aTWHb1Ruzbq0saP/RD1+QGSvH&#10;vvzl4RnP+MFFZkkTUtdlP/1Tx4bf+M+/nnVrljIxDpocGlsmZZAcVMpUaUqHrm/BmDk45o3f1oNK&#10;7VMTxswGZ8rIiLGsJf1thoyk7su8KZMyZq7funlgytx0be+a6F0bN95w7aCbMuuqTOPHKOsq0+6+&#10;en8PMmdu2RX23LY77FU3Zrv39q7B/eHRrz/av5oBAAAAAADaA8YMAAAAAOTzXY0982g4sP9AuPOO&#10;fWH/XfvDffvv6RszC1I3ZgeUXdM3ZfTvwv/vDHfvuyPs27u3p9uyLs0UQJchI3PGsmeu27417Nh6&#10;Tdiy+eqwddNVfXPmiixwn3V51Q/of/lLXwh/9bH/Ff7r7/5OOHXFu8KrXvnTWdbMUS95cdJ4ed5z&#10;n5tlykivfc2rw6+f8s7wX//v38m6Mbvwr/8iXPLFz4eLe5IZ4c2Ki3r60rrPZrqob3AsGCAyQ0wH&#10;TZKUkTIuaeB/b8zERoxXbMb4v2MzxnSoIbMu675MpoyyZDSmjAwYG+9nUZZMX4cYMzbQ/5W989mT&#10;zu/Wq68K23racc3V2YD+ZsxIN+5cbMp4Y0a6adf1CwP933hjuGXXTeHWm24Kd9xya9h36y3h9ptv&#10;DnfsuSN87cGHw5PfebJ/EQMAAAAAALQLjBkAAAAAGMqTTz4Zvv71r4d777s33HXnnVkWzT133p0Z&#10;M5YpI6kLswVzZsGg2b/v7rBvz+1h3949WdaMup6yrJnMmLl+ezbOzI5tW8LWLZvD1k3KmtkYtmxc&#10;MGfMmNncUxbgv0pmzYbe35ctMgZsjBk/zoxMBI2DsqB14csXfSHTJV/618yQMWUGzfoFQ+Yi/dtT&#10;2pjxmi9jJsuUkSlz6UXZcVe2jM+S8RqYMj1tvPzSxcbMVVcsmDKbrg7be7rums3hBteNWaadMmOu&#10;zwwZM2mUQTMwbG6UUXNDuHX3zdnA/ntvvi3ctuvmcOete8ND93w1fPuJJ/pXLQAAAAAAQDvBmAEA&#10;AACAkXjs0ceyrBkZLnftvWOQJSNlXZhpfJne7ybNd+fte7MuzfbetjvrfsqPH3Ldjq2Ztm3ZHLZk&#10;3ZkdNGayrBlnzJjsNwX+vUFgBs1XepIxIzMhZcyYMnOm9+9FvX+/FJkymTHTNzPM7EgZM6aUkaLf&#10;ZaaYUvOU1eL1LRgzJm/IeNn2m8ygKTJlYmNG2jAY5P+SbPwYO+Z23GNjZsGU6Q/43ztPOl9brtL5&#10;1HmVFswZjS9kg/7vvm5HpsyE6UnG3fXXLow5o+tEhoyuHY1VdNstu8Ntu2/p6eaw55Zbw7333Bue&#10;+Oa3NEBS/yoFAAAAAABoLxgzAAAAADA63/1u+MY3vhHuu/fecOe+feGO22/PMmmsCzOZMzJk7rht&#10;b9irrIaeFEDXgOy33rw7C7JnY830df2128K2rZuzYH3KmDHJlLl6w6X9gP/CNP1fZoAZBZY5Y9kz&#10;B7Nm1ocvf2lduOSLB80Znzlj2TKLMma+sNjoSBkzsYGy7rP6TSbMgmwZ/9ti+TIWL+t1cN2Hym+j&#10;lzdlvOKsGZlTdkxkxHy5d4yybJneMdMxXciCuTjLmLHjLC0yZPpjzgwzZhayZjaGa6/ZnI0vtGvH&#10;tsHg/zf2/pZJp+vBxiFShpW6wLvl5hv7A/7f2Ptb48ns6V1/94VvffOb/YsSAAAAAACgG2DMAAAA&#10;AEAtvvnNb4avfvWr4Y59+8Ltt+0J+25byKSxzBmZM7ffumfBnNl9a5blcMvuG7JuqQbjzOzYFrZv&#10;vaZvzFy12Ji5SkH9ha6wNl2xYMRIMmkU9N+cmTWXLZgzl1580JhZlDHjjZmF7JnYmPHmTHVjJt9Y&#10;ydd4jBl1wxYbMqYiY0bHSMdKxzAzZS47OMC//Wb/zzNmpNiYsa7MrrlywZi5vne+r9+6JVy/5Zos&#10;c0Zjzcio2XndtqzbMo0lk2XIyJDZfePCIP+9/995x23hoQfvC0/QZRkAAAAAAHQUjBkAAAAAaIRv&#10;fetb4eGHHsq6M9t7656FDBkZNXtvd9kzvd9vvjXLeLh5943hpl07BwaNsiSukzmz+eqsSzMzZjJz&#10;ZuPl2dgyCvJrfBkzZ6SN+rf3m363QenNRJBiYyYzHi5eN/vGTGTGmBabMv+aSfueZcv0jstll2gs&#10;mYvDhssWDBcdSxlcdjxjQ8Z0iDEj8+xKG19GXc/JmJHpdlXYsXlTZshc25PMmWycmWu3h9296+Cm&#10;G64Pt9x0Y9Zl2cKg/zeEW2+5Kdxz4M7wjcceDk8+qQwZuiwDAAAAAIDugjEDAAAAAI3y3X43Z/fe&#10;e2+4/fbbwy233BJuu+XWbJB2Zc5IMmdu231ruOWmm8LNN10fbrpxR7hxp7o1W+jKase2LWH7Fg0Q&#10;f1XYdrWyZ2TQXB6u2agsGevOrG/MXP7lng7+P1PvN5kDMgzMUJC5oK65zJyR1K3ZxTImTOs+nxkX&#10;NhaLlzc9vCmSMlHGIb9OU7Y9vW37Yo7i7bd9kxmj7sq8srFknOnij5v9rekmm880MGYuuzg7H9lY&#10;QFctaEvvvG3ddGVmyKgLM2XH3LBN3ZjJjLk269pOGTLqtmz39TvD7ut2hltvvCncece+8OCDD2am&#10;HwAAAAAAwKyAMQMAAAAAY+Pb3/lO+Pqjj4Z79h/IujG7+cbd4eYbdoVbdu3O/r/3llvDrbf0/q/s&#10;iJtuCDfdeF02rkg2vsi127Lg/XVbrgk7NptJs5BFY5kzliVjmTKmg6bNpZlRICPhK5d8KTNmfOaM&#10;mTOmi9WtV9+8KDJnYoPEGyexodKU/PpMg+3RtvWzfLxsu/0+KVNmYZD/BTNmYLr0x48xM0bH6bIc&#10;U8b+b4bMVV/R8V84D+pabtDNXE86X9s3X9U7j5uz83njju3h5uuvzXTLzt6/OxfO+a4brs3Ov4y7&#10;B+57IDz+6DdIjAEAAAAAgJkEYwYAAAAAxs93Q/jOt74THn7oa+HAXXdnXZ3ddOOucOPOG8JNN9wY&#10;brlpd1/KoLkx7L6x9/vO68ON114brt+2LVy7dUvYsWVz2L5lU9bV2bZNV4WtyqTRmCVXLWTRyITJ&#10;DJq+si7OepJhkI2TctnF4fIvX7RgzpgpExkzC117fT5cvL68MRP/P2WqjKTPO7nf/TpMpY2ZbH9k&#10;Oi2YMpddtGDIXGFGi45L7/+X9rOKzMCKjRkZMWbgWIaMjvmCCfblzCjbctWG3rm5oneOrgw7rrk6&#10;67JsITtmW7hpx9aw+7rt4abrdoQbdmwPu3rn99Zdu8Idt+8JDz6ggfwfC999EjcGAAAAAABmG4wZ&#10;AAAAAJg4Tz75ZHj00UfD/fffH+7Ye3u46cYbww3XXR92Xruz9+/OcNPOXb3fbsi6uNJA8DttDJqs&#10;m7Nrwo5rNoftPW3ddHXIxqLpjz9j2RoacyYzZ3qyMU8WutnqD2R/qTJovrhg0Dhj5uIvHhx35qJ+&#10;9ow3ZkxmiHjJKIlNFG+slJLMmH/tLdeXlSOl1plJ27PIkNEYOQelMXOy8WN6+yrDxXdNJsl8MSPG&#10;pHmUYWSGTCZlx7hjqeOr46zjrvF/dB6U1XTt5qvD9Vs3h+u3bQ47t2/Nxo/Jui7bviXceG3v3+u2&#10;htt27wr777o7PPzQw+Fb36SbMgAAAAAAmC8wZgAAAABgqjz53e+Gbz3xRPjaIw+H/Xftz8aekTFz&#10;/Y7t4drt14Trtm/NTBmZMzuv0zg028N1vf/v2L4lbMtMmo1h+6YrsywNM2hkzmzacNkgk0NGgo2F&#10;YjLDwcaeGWTRfHFBF7nxZmKDJmmQ9OXNFC8zX+K/Y3ljJlWu/y3TImOmt53r/jXTxetlNH2h32Xb&#10;YuMlJRk0mSHT0+UXH8yQueLSheyYrIs4mTG9Y6oMJY35o2O+ffPGbNwYDeSvbucyXXNNuHbz5rBd&#10;Bk3vfN28+4aw74494YH77wvf+MYj4TvfeaJ/9gEAAAAAAOYPjBkAAAAAmCqpjquURfG1rz0UDuy/&#10;O+y57bawc+d1Yce2LWGbujLraXvWrZmZAZszXXtN73eNRbN5Y9h29VVh68aFrs42XXF5uHrDZf0u&#10;zS7OujTLDIf+2DMbvnwwe0T6ysVfCpde9MXB+DM2OH7WFViWRfP5cFFmgHw2+zczRvomySJjxboj&#10;6///i31lf/dNli9+/rNh/ed6v/WNmkVmTW8+G9g/W8cXtC7Twm/ZdqzXtmibFpQZMpEWzKaFrKAF&#10;o+agDpoyLkOmb8ZcmY0bc1nY3DuGWVZM73jquG7ftHCMF/5/Ve//vWPf07aertu+I9yy++Zw1747&#10;w1e/el949LGvh+9+9zv9M3sQnXcTAAAAAADAPIExAwAAAACtRoH7J554IhsM/sEHHgh37rsj3Lxr&#10;Z7jh2u3hOpk1mzeFTVdeEa7uabOMgquvCts2KYvm6rDt6o1hy0aZNDIRNgy6Otu44bLMcFjo2mxB&#10;G758cbj8koUMmjibRDIjY8HgUEbKglGjMWmki8ww6Zs1X5RRo3/7MlMl+3uQ7dL7v+ZzMtNloaz+&#10;ssqG6S+fSevITJmFLtcWGzPatsVKGjJSb7+0v+qmLMuM6R0HG8RfZtamK3TMNoRNGzaEq6+4PGzs&#10;HburNlyeHe8tMmeu2RRuvO7asPeW28K9dx8IX3/okfCtb30rfOfJJxdOHgAAAAAAABwCxgwAAAAA&#10;dJDvhCef/Gb4xjceDg8+eG/Yf/cd4bbbdoddO68L12/dErZsvDJc9RVlyUjqzuwrYeNXpMt7fyuD&#10;ZkP271X6rTftystk0lzWN2kWMmkOZtAcNGqUWbJgzjitl76QSdkp1pWY9KUvfD6tvrGyoL7xMkze&#10;mOmXc3BdBw2Zi5whY1pkyGg/nKzbsoOD+l/c1yXhyksXMma2Xr0xXH/t9rD7phvCHbffFg4cuDM8&#10;8vAD4ZvffCSE7367f04AAAAAAACgDBgzAAAAANAJynR99d0nvxOe+Na3wuPfeCw88vDD4b577w13&#10;3HF72L1rV7h+27awddOmsPnKKzNjRkbM5Zd8OVx20ZeCxmCRsfLlLyqTRCaMxp1ZPCj+VzJ9cSHT&#10;RPP0lJk0fUMmNkPMMLlIBsoXPhcu+tfe//v64rrPHVRvmpeMl8H/+1k12W+LMmv0/wV9qaes/L40&#10;7+Iu1ha6RluvbtOyfxfGqbmkt40ymmTAKDvmmo2Xh+3XXB12Xrcj3HrLrnDg7n3hq1/9avj6I4+E&#10;bz7+ePjOt2XA0PEYAABMnk984hPhe77ne8LTnva0cN999/V/TbNv375wxhlnhMMPPzxbRjr++OPD&#10;2rVr+3MAAABMH4wZAAAAAJgPngzhu99+MjzxjW+FR7/29fDgfQ+Ee+6+J+y7/bZw6y03hl03XBuu&#10;v3Zr2LZ1c9h09ZXhqisuDxu+8uVw6SVfChd/cV1msHzp85/LxoVZMDoWtO5z/xy+8Nl/zv71f3/h&#10;s2vDun9ZG77wL/+U/WvS///V65/XLqg3LdM//1P43NrPhM/982fC53t/6zf9a9Iyi/7fky9T6/hi&#10;bxsu+tfPhssu/kK44rIvhU1XXhq2bL4qXLvtmnDj9TvCLTffGO7Ye0s4sH9feOjBe8Njjz4YvvPE&#10;o70DxKD8AADQLvbs2TMwWYYZM+vXr19kyMQ6+uijhxo7s4aOyRve8Ibw2GOP9X8BAIA2gDEDAAAA&#10;ADDgO+E73/lm+Na3HguPP/5oeOyxR8MjjzwcvvbQg+GBe+4L9+2/J+zfd2e4Y8/NYe+tN4ZbbtoZ&#10;brhuW7h22+awY8umsHXTVeGajVeETVduCFddfmm44rIvhw02fs2Xv5TpK5d8KctUyaSsnIv1/4O/&#10;Xdr//1fUnVpvuQ3qUqxX1sYNXwmbrtqQrWPH1k3h+u1bwk07d4Sbd10f9txyY7jz9pvDgbtvD/fe&#10;c1d44P57wsMP3R8effhr4RuPfj088fhj4TvffiJ897vDx36xrCRGiQEAgGnz7W9/O5x00kkDY6XI&#10;mNmwYcMiEyZPr3jFK+bGpHjPe94zd/sMANAVMGYAAAAAABrBLI2evvvdzAQZ6Mknw7e//URP38r0&#10;xBPSE+Fb3/zmQPq/6cknv7N4+b4OrgMAAGD2MWPBlGfMPP744+F5z3veYD5lxuzcubM/NYRLLrkk&#10;LFu2bDD93HPP7U+ZbTBmAADaC8YMAAAAAAAAAAC0CsuAkanwm7/5m9nfecaMz5bJMyG8eVNmrJpZ&#10;AGMGAKC9YMwAAAAAAAAAAEBrMBPlsMMOC5s2bRoYDHmGyic+8Ylsus2fhzdw1qxZ0/91dsGYAQBo&#10;LxgzAAAAAAAAAAAdxWeCqIsujcuyevXqcOyxxw5MiCVLloTzzz+/UnC+7NgtsaoaH35cGStjmDFT&#10;1oDYs2dPOPzww7N563Rntm/fvnDGGWcMypJkCp1yyimLulAzyqzXn8fly5f3f10gtT7p+OOPD2vX&#10;ru3PdRAzqlJKrX/U/RHxeYq7i9M1502yUfehDHnXvl+HurUrU/4kjgEAgAdjBgAAAAAAAACgo/jg&#10;9Pve975FgeFYClKP2oXXpI0ZMxW8OTEOYyY2P8pSZHpICuZ/6EMf6s+9gD9Hedvot80fu/Xr1y8q&#10;P6X4vI5izAzbH+nUU0/tz30Qb0qcdtpphyzjz1WVfSiDP67nnHPOYHtSKro2JnEMAABiMGYAAAAA&#10;AAAAADqKD05LZgxYEFqZAD5gPWqmyCSNGTMn4oB2WWNmWCDc70sVY8YH8GUk7Nixoz8lhF27di0y&#10;xeL9t23U+UllUVjZfh+8WSNjwWduyBT46Ec/Olhfan+GGVZ+f+LMkP3794ezzz57MD02JrwpIfn9&#10;0jVnWSp196GI+NqXtB979+7Npqt8vw+p8idxDAAAUmDMAAAAAAAAAAB0lDg4nTJEfAC5KHNgmvj9&#10;yDM18oyXMoZLHESvYwLkHUO/jnhb/TbG++eX89uVMmtiio5NkTFTNnvItiE2lOLjmWfE1d2HIuJr&#10;P28/rPx4HyZ1DAAAUmDMAAAAAAAAAAB0lDKGgaga/J4Utn2pjJ5h2x4H6OPMhzibRRrVmMkLzsf4&#10;YL/fF7+N8br9Mj64X3adedhxS10XZQwTkWcaFZlQnrr7UIQ/pkXbkHfsJ3UMAABSYMwAAAAAAAAA&#10;AHSUooC/p2wQehpYNkmesVTGVLL9K5LMgWOPPTb7u+hYpShrbBWdj7wy8s6Nz7LRtstw8t2nDSPP&#10;mMkzGvJIlePLKDIE6+5DEWWvfRHvwySPAQBACowZAAAAAAAAAICO4oPTRePHVDVmfGB9FJXt1smy&#10;RYoyKvIMjZgic0blX3nllSMF441RAvBF86a6MxtmEPgxTryWLFkSzj///MF4KinyjBl/zYwif/xH&#10;MTbq7EMRZa99EV9Dkz4GAAAxGDMAAAAAAAAAAB2l68ZMmUyXlPIC4eq27IQTThjMJ0NGg7bLmBgl&#10;kO8ZNQBfxhCxcvK6MfNccskli/Yp1tFHH50caL4txoyoug9F+P0Ydr3F1/80jgEAgAdjBgAAAAAA&#10;AACgo5Q1G+bFmCmijAmSwgfg62TMiNgsseNb9rzIeDrzzDMHXbJ5xfs0ikE0KnVMiVH2oYiy174o&#10;ypiZxjEAAMCYAQAAAAAAAADoKOM2ZsbNJI2ZOscgDuznMSzgb0aMdd1m5VbZHxkDH/3oR7PlpdiA&#10;yTNmRjGa8mjKlBi2D0VUMWas/DYdAwCYTzBmAAAAABpCH2UIITSKAADq0nVjpgzDTBGfCZN3DPw8&#10;dUwdqSirw2cYpbbFn69zzjln8Hdc5ihB/7zjk2fMCJtWNLaPyDMwymxfE/tQhD+WReZK3j0yiWMA&#10;AJAHXwIAAAAADaGPMoQQGkUAAHXBmFl8DBRk/9SnPrUoeL5+/fqBKSON0l2WUcYE8IH6ouNs+6PB&#10;77VdefPaOSsyDvJMA2HrSW2vN6qKTA1vNPnjVtaUqLsPRfhzIuVd/3kGzKSOAQBACr4EAAAAABrC&#10;PtgAAIbB8wIAmgJjZgGf0VKkOgF0vw4NVr9jx47+lIVxU5YtWzaYXnQufKBfytumIsNJ7Nu3b2AM&#10;SLHhFJsiMhL27t3bn3ro/vjB9zVvURdjZU2JuvtQRGzMSMpCsvJV9hlnnDGYljonkzgGAAAp+BIA&#10;AAAAaAj7aAMAGAbPCwBoCoyZg5x99tmD52tKp5566qLAehV8ID8lmQ8f+tCH+nOniQ2FIjPCZ3UU&#10;KXXuYwNIig2EYfsjpbJJRjEl6uxDEf44vuMd7yhcR5l7o0h1jwEAQAxfAgAAAAANYR9uAADD4HkB&#10;AE2BMbOYSy65JJxwwgmD56x0/PHHL8puqYtlYngjQIaMjB+fkVLEKPskA2D16tXhuOOOG6xPUldo&#10;w9YZd+MmAyE2GGx/jj322EXl67j5DBLPqKZEnX3II7724wwZ6ZRTTgk7d+7sL5HPJI4BAICHLwEA&#10;AACAhrAPOACAYfC8AACYb8woI6BfnbKmJABAG+FLAAAAAKAhCLQCQFl4XgAAzC8+02KUMVVgMRgz&#10;ANBl+BIAAAAAaAgCrQBQFp4XAADzi4250sVu5doExgwAdBm+BAAAAAAagkArAJSF5wUAwHyisUws&#10;WwYzoR4YMwDQZfgSAAAAAGgIAq0AUBaeFwAA84WNKWMiW6Y+GDMA0GX4EgAAAABoCPvQBgAYBs8L&#10;AID5YsOGDYNn/9FHHx127tzZnwJVwZgBgC7DlwAAAABAQxBoBYCy8LwAAAAAAJhf+BIAAAAAaAgC&#10;rQBQFp4XAAAAAADzC18CAAAAAA1BoBUAysLzAgAAAABgfuFLAAAAAKAhCLQCQFl4XgAAAAAAzC98&#10;CQAAAAA0BIFWACgLzwsAAAAAgPmFLwEAAACAhiDQCgBl4XkBAAAAADC/8CUAAAAA0BAEWgGgLDwv&#10;AAAAAADmF74EAAAAABqCQCsAlIXnBQAAAADA/MKXAAAAAEBDEGgFgLLwvACApnnPe96TPVde8YpX&#10;hMcee6z/63yzZ8+ecPjhh4fly5f3f5kOnJt28/jjj4fnPe952Tk699xz+7+OBucYAEaFLwEAAACA&#10;htDHmAQAMAyeFwDQNOMODK9fvz684Q1v6EzQ+dvf/nY46aSTsmMy68ZM185N28CYAYBpwJcAAAAA&#10;QEPoY0wCABgGzwsAaJpxBoa7FnT2pow0y8YMhkB9MGYAYBrwJQAAAADQEPoYkwAAhsHzAgCahuD/&#10;Avv27QvLli0bPGcljBkoogljBgBgVPgSAAAAAGgI+/gHABgGzwsAaJp5D/4rS2b16tXZmDL2jDVh&#10;zEARGDMAMA34EgAAAABoCPv4BwAYBs8LAGiaeQ7+x12XHXbYYeHKK6+cizFmMGbqgzEDANOALwEA&#10;AACAhtDHnAQAMAyeFwDgiQPDqeyPo48+Oqxdu7a/xKGUCdDv2rUrnHHGGYdklRx33HHh/PPPP2S5&#10;T3ziE4vm80oFsNWNWFy+TJJTTjkl7Ny5sz9X83hj5tRTT832w/9Wx5jh3OTTxLExqmyfP8dr1qwJ&#10;l1xyyaJu7JYsWRI2bdrUnzuf1H6cffbZi7bl+OOPr3SO847RscceOyhb25k6xwAw2/AlAAAAANAQ&#10;9nE1KdatWxdWrlyZfYDqg87Wv3Tp0uy3s846K6xatSo89NBD/SUmz6WXXpp9hHpdeOGF/amLGWXe&#10;cdKW7WiSWdyncTDJ4zTp5wUAtBsfvD3nnHMWZX/EygvuFwX/LdAclxVLQfT77ruvv9Rowf+ieU0y&#10;TcaB9u/jH//4ogC+D9o3ZcxwbhbTxLERVbfPn+PTTjvtkGWe9rSnLTpmefj9kBFkf6c06jn2Zb/v&#10;fe87ZPwjr/gcA8Bsw5cAAAAAQEPYR9W4kSFz5JFHLvqQK9IRRxyRGTT6MJw0CgzE26MP0hSjzDtO&#10;6mzH3r17p95dSoq2HNu2M8njZOUDAAgfvDUpQKz3ioiD96l3TVHw3we+LaPEiAfLH7Vs4cuPMxz2&#10;79+/aNvHZc7EjMOYMXFuFmji2NTZPn+OJWXYWIaMjl2ZTB2R2g9/Luqc47hsbeOHPvShwTzaTr8P&#10;qosAwHzAlwAAAABAQ9gH1ThRFoytZ1TJzDlw4EC/pMkwSqC7LeZBle3QR7eWe+pTn5rN3zbacmzb&#10;ziSPk5UPACDi4G2ekWDBXx+ANsoEhvPK9fOkAvxFwf89e/YMunzKK19YAD617eNgXMYM5+YgdY9N&#10;3e2LjRl1Z1aFeD9UH0hRdJzKnGMptY1+P1LnEQBmE74EAAAAABrCPrjGxXnnnTdYR1VNOhg/SqC7&#10;LebBqNuhD2xlJfn520Zbjm3bmeRxsvIBAIQP3hZ1v+TniwPZeYHhDRs2ZL8XBd19YDi1/qLgvwWr&#10;h3Ub1ZRRUpZxGDOcm8XUPTZ1t2/YsSnLOM+xXyZ1jgxbvs5+AEC34EsAAAAAoCH0MSWNA40TY9kY&#10;sZ7+9KdnweMVK1aE008/Pftbv6XmlRR8nhSjBLrbYh6Msh0akySeV2obbTm2bWeSx8nKBwAQRQHf&#10;mLwAcFGAvgxFgeG8skcN6NfdxlGoajbEcG7yqXNsmtg+X0bVYyvGeY7Lll3WpAKA2YEvAQAAAICG&#10;0MeUNA5Wr149KN9LgeTU4P76CEwFmSWZNpNilEC3+iOX0eG1ffv2/tTJMcp2aFq8f1LbwJgpB8YM&#10;AEwLH7zVs6gICwDHAdy8wHAKjd2xa9eu8IUvfCGceeaZ4dhjjx08l0YJ/vvtHkWTCD6Pw5jh3Cym&#10;zrFpYvu6cI7Llo0xAzB/8CUAAAAA0BD6mJLGwcknnzwo36QMmWGklpMmZXjoAzRe9ywZAhgzs8Uk&#10;j5OVDwAgfPB22DgZeQHcYcH/9evXLwry5ykVGJ5m8L8q4wjac24WU+fYNLF9XTjHvmyMGQDw8CUA&#10;AAAA0BD6mJLGgYLDVr7prLPO6k/NJ884uPDCC/tz5KMPScsY0fg2+phctWpV9v+yxs40DQFlvujj&#10;Wtug/R2HGTVPxszGjRuzzC27BtpKne2c5PVq5QMAiLLBW2EB4LKBYR+89jruuOPCaaedFj72sY9l&#10;78y8ckWZoHOdwPg46EI2RdfPTZ1j08T2deEcly0bYwZg/uBLAAAAAKAh9DEljQNlx1j5piOPPDLZ&#10;jVmMPgIlC1RL+sjPQ9NWrlxZOE6NpOka0+bAgQP9JQ9F642Xywt0153XzCZ1/3HiiSceMt2kfSs6&#10;bmW2I3U+8mSZTanspSVLlmTTisgzf7SfZRnl2Hp0LRQdS21/kcmnIEm8jMobhq6peDlp3bp1/TkW&#10;U3c7jarHqQpWPgCAqBIYjgPAeb9bwFc69dRTF03z5AWcRV7ZPjAeT5s20wzaz8u5qXNsmti+Lpxj&#10;jBkAyIMvAQAAAICG0MeUNA7yxpiROaKPvCKjZRSUVTLMkIml+fNMAm1bPP84jRnpqU996iHTYh1z&#10;zDG55kyZ7ahizMhUSE0fZrDI/IqXWbp0aX9qOUY5toayjcpeCzKdUsdz7dq1yfmLzDyhDK14GRmR&#10;KZrYTqPKcaqKlQ8AIHzwtihIXRTkTQWGywa/fbmjBP+FTTvssMPCpk2b+r8eyiSMAs84gvacm8XU&#10;PTZ1t6/t51gULePBmAGYP/gSAAAAAGgIfUxJ40DBeys/T8oKUDZIXlbBMGTujGrKmPIyP/QBGs87&#10;LmMmbzydPOlYpSizHVWMGXHEEUccMr3oI12kllH20yiMcmyFyo/nHyYZJynDJbX9Ml6K0PVUZpkm&#10;t1OMepzqYOUDAAgfvJXy3g1FgexUYLhswN1nbowa/N+zZ084/PDDh65jw4YNg3UMG8ejCcYRtJc4&#10;Nwepe2zqbt+4znHeMRj1HAuMGQDIgy8BAAAAgIbQx5Q0LlJB4zwpa0QfqMq0KdPdmZBRkSpLgWxl&#10;bWj9ClLnZaSkxnBJbfMoZsso83ppG2XUyBRJGQOSTCh9LMeU2Y6qxozGBYqn55laQuOlxPNr34Zl&#10;nMSMcmxVduoc63jpmlJZWjaeLqXKTK171H2W4n1uejvFKMepLlY+AICIA8PSOeecMwjw7tu3L5xx&#10;xhmDaXpexeQFhn1gP+4uSw0/4mdlKuhsZdg0BcR9tq5fx9FHH51lTBqa96Mf/ehgeioA75dP7VsV&#10;xhW0l+bp3BTRxLGps31dOMe+7KJr244DxgzA/MCXAAAAAEBD2MfaOMkLNA+TTIqiwe/10ZjKlkll&#10;3+hjPxUQT43hoQ/QeL4mguKpeU2pbJK845bav1G2I2/8lzzyMp/yujNLGTlVAg+j7JPKj+dV12+x&#10;MaJ9L3PNaLl4HinvekwZhKl9bno7xSjHqS5WPgCA8MHbd7zjHYMsgpT0rEpRFBjOew+aTjnllEUB&#10;8DhjwGcsmOJnsw+w5ykv8O+Xzdu/URlH0H4ez00RTRwbUXX7xnGO3/e+9w3+TkkGWgqMGQAYFb4E&#10;AAAAABrCPtjGibJfFKxPGSPDpOC0gtQpVK6mqbsomTgKcBd94GpaXH6qqyl9gMbz5QW6684r5XXx&#10;JTOp7PyjbMeoxozQ+DDx/Hkf6spWiuf1LUnLUnafUvujay3PRJEZF8+v6ycmdb2kupJT8CKV4RTv&#10;87i2c5RzXxcrHwBAxMHbuIW+pAD9zp07+0scSl5gWCiArSzaY489dlCeMixU5o4dO7J5/Dak6gDr&#10;169fFHjXPPF6bLv9eqTjjz++8P3VFWNmHs9NEU0cG6PK9o3rHKvcs88+e9Ex1XbY+UiBMQMAo8KX&#10;AAAAAEBD2IfbJFCGhbrISmUCFEnB66pj0HgU1I7LTn1s6rd4vnEaM3G2hKfs+C6jbEcVY0bBl3j+&#10;VNdeqS69dL71gT8qZfcpNWbLiSee2J+aJjYJtY0xCqj4eSSdj3hf8uaLGdd2jnLu62LlAwCIssHb&#10;WcaOQdv2n3OTD8cGAKA6fAkAAAAANMS0Aq0KZheNpRJLAWoF/UdBmQjKOlCWQyqLQ0p9kOu3eL5x&#10;GTOpQLtHZcXL1N3mKsaMghixSSDF5yTVjZnG+qlC2X1S+fF8w9aZGqjf921vlMmEUWvXeJ7UORrX&#10;do5y7uti5QMACALcBweCH2Xw+UnAucmHYwMAUB2+BAAAAAAaog2BVhkoyiZQ9kAq+G8a1t2DMnL0&#10;ga2gdFE5XqkPcv0Wz5cX6K47rwyjIlRWvEzdba5izAgZafEyMmI8KSNhVEPNKLtPum7i+aoo1eVI&#10;ahv8dZg3mH/K5BnXdo5y7uti5QMAiHkPcFuXVG3sxgnzIR+ODQBAdfgSAAAAAGiItgVabTwa265Y&#10;mh6jIHhqDJQySn2QjxLorjuvtrsIlRUvU3ebqxozqeW8sSRjLJ6e6u6sLGX3KS8balQpuypGxks8&#10;n4wY635ulO7JxrWdo5z7ulj5AABi3gPcypbRGB5lxiKZNJgP+XBsAACqw5cAAAAAQEOMK9CqLBgF&#10;8hW41kevzJZRPn5T2RlSPFC6/l/UHZq6ClOg3DJy4umpbdJv8XyjmC1NzGtoerxM3W2uasyIlLlg&#10;GTGpbTjvvPOyaVUou0/jNGZEqqsyjbkjUoZgKvNGYMwAwKxBgLu9cG7y4dgAAFSHLwEAAACAhhhX&#10;oDVlrKQGRM9Dwe14eUmmgqGsBRkv8Txaj4yg2MRJbVPqg3yUQPe45jU0PV6m7jbXMWZS67HuzMqO&#10;21KWsvuUMtw0rpD2cxRZFkxM6lrUOrVv8e+69hTwSTGu7axyXVXFygcAEAS42wvnJh+ODQBAdfgS&#10;AAAAAGiIcQVaNQiule2lwHIZ8pb345WkujyTOZDq7kxgzCygYxjPK5UhZUYoEyTVjdmwfRtG2X2q&#10;Mqj+qMRZWerOLLV9ZlKlGNd2VrmuqmLlAwAAAADA/MGXAAAAAEBDjCvQKnPEyvZSED/PODHUkjFl&#10;SEh+2VQGQlFgnK7MFkiZK1JZUtuUOrZ5XYOVpew+qbu0eL6isW2UcaKytX1ljcLUOsoO+m+MaztH&#10;Ofd1sfIBAAAAAGD+4EsAAAAAoCHGGWg95phjBuV7aVwOn/niUWA7NaaHpPI8KYNAXUOlUGA7nldS&#10;UDtmlED3uOY1UvtYd5vzjJkiU8EjoyC1vJdMi7wuvcpSdp9kYKRMkjxjKFWuDJKi7c1bh9ewczmu&#10;7Rzl3NfFygcAAAAAgPmDLwEAAACAhhhnoFXmS1EwWwbNySefnAWW1aVTyoTwigdVT3UNpfXFpo9M&#10;mbgrKlPKyBkl0D2ueY3UMVE5MaOULYMgnldS1ouO1apVqwaD26eQMZAa28dL3cbVZZR90nmM59W1&#10;oCwVQ/ut/Yrnk/IMPU+eYWhS93vDGMd2VrmuqmLlAwAAAADA/MGXAAAAAEBDjDvQqiC/raOOFBSP&#10;KcrckMkg4yYva8eUKneUQPe45jU0PV5G5cSMWvYwYyV1XDwpU8xr3bp1/TmrM8o+DctoURd6qd8l&#10;HQstPwztU2p5qWjQf884trPKdVUVKx8AAAAAAOYPvgQAAAAAGmISgVZlxdh6qkjmSl7QO2Vc5Cll&#10;0iigHjNKoHtc8xqp/VM5MaOWrYyWeH6vuNu4GGUlpZaTUse0CqPukzKq4vmHSWbH9u3b+yUMJ884&#10;KZNxYzS9nVWuq6pY+QAAAAAAMH/wJQAAAADQEJMKtCrbYFj2SixlFmgw/2Fjf6hLtNTyJt9VlMbo&#10;iKfH2R2jBLrHNa+h6fEyKidm1LIV5C/KmiljrqSOpaRz1gRVjpfOZV63dbFksoxiyojUAP7Srl27&#10;+nOUo8ntrHKcqmLlAwAAAADA/MGXAAAAAEBDTDrQqu7HlEGjwHEqMK3fNF1jbJQdjF6oXJVp3UTp&#10;X/1fJoEPmqtc/e6l7tY8VpZXXkbEuOY1ND1eRuXEVClbppaOdWywyECLj0mKlCEgjWpS5FFln4SM&#10;PJ1ndWcXb5uuL/0ej1dUFh2zeJvUrVsVmtrOqsepCrZ9AAAAAAAwf/AlAAAAANAQBFqhKqkMKJk8&#10;MLvYeQYAAAAAgPmDLwEAAACAhiDQClXIGycl1c0azA52ngEAAAAAYP7gSwAAAACgIQi0wqioO6/U&#10;+DLqPk7TYHaxcw0AAAAAAPMHXwIAAAAADUGgFYah8WZWrFiRZcNoTJq8QevHNa4JtAc71wAAAAAA&#10;MH/wJQAAAADQEARaYRh5g/x7kS0zH9j5BgAAAACA+YMvAQAAAICGINAKw7jwwgsH10meNA/MPna+&#10;AQAAAABg/uBLAAAAAKAhCLTCMNatWze4TmIdeeSRYe3atf05Ydax8w4AAAAAAPMHXwIAAAAADUGg&#10;FYaxd+/erDsz6cQTT8zGktHfa9as6c8B8wLPCwAAAACA+YUvAQAAAICGINAKAGXheQEAAAAAML/w&#10;JQAAAADQEARaAaAsPC8AAAAAAOYXvgQAAAAAGoJAKwCUhecFAIzCrl27whlnnBGOPfbYwfNDWrJk&#10;SfjgBz8Ydu7c2Z8ToB7f/va3w+rVq8Phhx8+uM6e9rSnhU2bNvXnaC+PP/54eN7znpdts7qKbSuf&#10;+MQnBsf1vvvu6/8KAPMGXwIAAAAADWEfrwAAw+B5AQBlUJD8pJNOGjwzinTqqaeGxx57rL8klGH9&#10;+vXhDW94A8fN8Z73vOeQa6srBgLGDAB0Cb4EAAAAABrCPl4BAIbB8wIAhjGKKWN6xStegclQEjMg&#10;OGYH2bNnzyBT5hd/8Rc7d1wwZgCgS/AlAAAAANAQ+sCSAACGwfMCAIZhwVvpsMMOC5/61KfC3r17&#10;+1MX2L9//yHdTq1Zs6Y/FYrAmDmUDRs2dPo6wpgBgC7BlwAAAABAQ9iHLADAMHheAEARPltGwdth&#10;Y8j4TAeMhnJgzByKGTMyArswpkwMxgwAdAm+BAAAAAAaQh9YEgDAMHheAEARPsC8fPny/q/FmNFA&#10;sLccGDOHgjEzGTBmAEDwJQAAAADQEPrAkgAAhsHzAgCK8BkzZY2ZMuzbty+cccYZi7o+UxD+lFNO&#10;GZqVI3bt2nXI8tJxxx0Xzj///EUGh9+HPPOjjAE1LNg+yjYJ30VcrFT5VY6Z33d1CXbJJZeEZcuW&#10;DZZfsmRJaeOjSlmjbnPRMTGTZhLb4UktKx1//PFh7dq1/bkWE18r2mZ19XfssccOltd2pq6LmLr3&#10;io7PCSecsGjZU089NVsvxgwACL4EAAAAABrCPrwAAIbB8wIAhuGD5eecc87QQPIwioLvJgWOUyjA&#10;ffbZZyeX8Tr66KMXBZptnRbcj/FdsOUFqfOyOOpuU0qxMVP1mHkT47TTTjtkmVEC8qOWVWWbi5ax&#10;4z6J7TDWr1+fnN8rPq/CGzMyUOzvlIoypepsuz9OKek4yfCxv8teBwAwe/AlAAAAANAQ9sEFADAM&#10;nhcAMAwfZDa94x3vCP/wD/8Q9u7d25+rHD7QHLf4379//yKDIxVw9strug9oK7PAZ074zBdvvKQG&#10;k48D4EXzxIH0qttkDOvKrM4xi4Pz3lTStuVlfKQYpaw62yyKujKb1HbE4yX5ZbUNH/3oRwfLxuc1&#10;vme0jT47Rtvp9yGVIVX3GNp1ZdNt3dp2v6yEMQMw3/AlAAAAANAQ9pEFADAMnhcAUIY4GB7Luusq&#10;Mmp8oLuoWzQLSMdBeR/sLtPdmDc6/PYXmSOmOFDul/fT6myTUWTM1D1m8XlLGU5lKVtW3W0Woxgz&#10;49oO+73ItLBzF88TGzOpbfT7EZ/7utvul0+ZPsKWlTBmAOYbvgQAAAAAGsI+sgAAhsHzAgBGIW8c&#10;FS917eRb9xtlAt3CB6x9ULrMgPB+2Xg9eeu3ILrKveCCC7J5igLlPshed5tEkTFT95gNW/colC2r&#10;7jaLssbMOLfDli86t3kMM+OMPGOn7rbnlevx2zhsPQAw2/AlAAAAANAQ+sCSAACGwfMCAKqioPBX&#10;vvKVcOaZZy4a1FyKg9lFQfgURWbFMPKC0nnBfvtd67r++uszA6ZqoDyPokB53r42ccx8GVWOpadM&#10;WU2d57LGzDi3w7bBtkPdie3YsSObNgxvehStP3Vd1d32UZa3Zate1wAwG/AlAAAAANAQ+sCSAACG&#10;wfMCAJpCAWE/7oYP9sZdO5XVsICxxtpQFs8XvvCFQwyieFm/Db57JwuO6zcf1LbMmFED5aNsk8gz&#10;J5o4ZqNuexFlymrqPJc1Zsa9HfFYLKYlS5YUdt2Xd63FpIyZutvulx92zusajgAwG/AlAAAAANAQ&#10;9oEGADAMnhcA0DQW7JXM3GgqUC7Wr19/SIZOSqlli7ILbFttHgtq+21PjRUimtwmo4ljhjGTXl+e&#10;UufnkksuCSeccEJyfkld961du7Y/9wJ+/dM0ZorWLTBmAEDwJQAAAADQEP4jDSGEyggAIEWVro5S&#10;gWH/W1WDwAfkvY477rhw2mmnhY997GNZBkPRNscBfxs7xs9r85hRYv9PldfENpUxZpo4ZpM2Zuqs&#10;r0ljpu5+e5QJleq6T/KmXeoeSDHMmKmy7aMsjzEDAIIvAQAAAICG0AcWQgiNIgCAFKnsl2H4gfIt&#10;KO2D6bEBURa/LaeeempuGUUmiA9aa3/MAPABbJvHTAErLxXkbmKb8oyZJo7ZpI2ZJrZZ1DVmmtqO&#10;IrQO33WfX08dY6butpc5PkbRdQkA8wNfAgAAAAAAAAAALcKbLAre7ty5sz8lHwv2St7Msd9TwXZP&#10;KjBdNljtA+KpYHMctLZt8sFzP88nP/nJRUaOp6ltyjNmRJ1jFv8+CWNG1N1mUdeYEU1db1XMjTrG&#10;jKh7DPPK9fhli+YDgNkHYwYAAAAAAAAAoGVYkNh0yimnhB07dvSnLqAgr8biWLZs2WC+ONjuTZ54&#10;mseC8pKZIXkB6BifwZIXbLZ5NIC7uqRKBb99OXllNbVNdnxTZdQ5ZsJv46SMmbrbLJowZupuh523&#10;InMk7xqoa8zU3Xa/fN4xGnZdAsD8gDEDAAAAAAAAANAyfJC5rPKC2T4YHA+ariB3XtdQwi8bdxum&#10;sT+8KSTlbYMPWkupwHc8T5ngdtVtsjJsmo6DxqUx6hyzsiZGGUYpq842iyaMGVFnO/x1r+341Kc+&#10;tWj6vn37BtsheWOkrjEj6h5Dv7zMVMt207Jnn332YJqEMQMw32DMAAAAAAAAAAC0EB8MHyYFkVOG&#10;iOEDxnlKBZoV7I6NjlgKQPuAdZyJIeJ9SQX3YzMqL7jexDb5rAdTvE1Vj5nf10kaM6LqNoumjBlR&#10;Zztigy5P8fXRhDEj6my7iA0YL92nf/qnf5r9jTEDMN9gzAAAAAAAAAAAtBhlCZx55pnhuOOOWxTk&#10;VQD9+OOPX9SqvwiVc8YZZ2RdiflyhpWhoPzq1asXLad1++7VfFA8L3DvA94p80aMMs5H3W1av379&#10;IRk6cbC9yjGbpjEjqp7nJo0ZUXU7hJ3f+JpXV3jKkvLZTUZTxoyos+1CmVsnnHDCYDkdU8vuKrN+&#10;AJh9MGYAAAAAAAAAAAAAAAAmBMYMAAAAAAAAAAAAAADAhMCYAQAAAAAAAAAAAAAAmBAYMwAAAAAA&#10;AAAAAAAAABMCYwYAAAAAAAAAAAAAAGBCYMwAAAAAAAAAAAAAAABMCIwZAAAAAAAAAAAAAACACYEx&#10;AwAAAAAAAAAAAAAAMCEwZgAAAAAAAAAAAAAAACYExgwAAAAAAAAAAAAAAMCEwJgBAAAAAAAAAAAA&#10;AACYEBgzAAAAAAAAAAAAAAAAEwJjBgAAAAAAAAAAAAAAYEJgzAAAAAAAAAAAAAAAAEwIjBkAAAAA&#10;AAAAABgbl1xySTjhhBPC4YcfHr7ne74n05IlS8L5558f9u7d258LIIQ9e/YMrpNzzz23/ysAwOyB&#10;MQMAAAAAAAAAAI3z7W9/O5x99tkDMyalww47LKxZs6a/BMw7GDMAMC9gzAAAAAAAAAAAQOO85z3v&#10;OcSISUnmzKZNm/pLwTyDMQMA8wLGDAAAdJb4gw4hhCaheSK1/wghNG7BbOAD7DJePvWpT4XHHnus&#10;P3Whe7Nly5YNzvvy5cv7U2CewZgBgHmBGg8AAHQW+4hDCKFJap5I7T9CCI1bMBt84hOfyM5nUTbM&#10;448/Hp73vOdl8z3taU8L9913X38KzCsYMwAwL1DjAQCAzmIf72v/4R8QQmjssmfOPGH7fGD/foQQ&#10;Grvm8Tk7y1g3Zq94xSsWZcrElDFwYH7AmAGAeYEaDwAAdBb7eE8FUBFCqGnZM2eesH1OBVARQqhp&#10;zeNzFkLYsGFDdt69MWO/SXnGjhk60qjdoPlMHQX/v/3tb4fVq1cPDAHp6KOPDmvXru0vkc++ffvC&#10;GWecsWhZ7cspp5wSdu7c2Z9rMVrfSSedlM27Zs2aQ7p1W7JkSaFJ5ZfPOz5+H/OOT3wcYqrsm6fK&#10;8sOMGX9t6ByRZQUAXYUaDwAAdBarkKcCqAgh1LTsmTNP2D7HwVOEEBqH5vE5Cwcza+KuzOx3SeaF&#10;xwfvq3SB5g2Jc845Z2BypFSU8ePNoTydeuqp/bkP4o2V00477ZBlyuzTsEyjMscoZYoZVffNqLp8&#10;kTGj7bVpmDIA0HWo8QAAQGexCn0qgIoQQk3LnjnzhO1zKoCKEEJNax6fs/OOD8LHWR154894U0OK&#10;TZsy+LJNyuLYu3dvNl3rOPvsswfTUhkn3niIM0D2965nv3xsQMT74I0RZZmUydTxxy51DGJjpGie&#10;2Hyqs2+izvJ5xoz/HVMGAGYBajwAANBZrDKfCqAihFDTsmfOPGH7nAqgIoRQ05rH5+w8k2e8eHyA&#10;38yR1G+jEhszeeVY1k6cUVJkKHlsW+PlmzCXfBmpbfAZR1KcfeKXzzNAquxbk8vbdmHKAMAsQo0H&#10;AAA6iyrmUiqAihBCTcueOfOE7XMqgIoQQk1rHp+z84qMkWVuTJU8Y8KbBzJvPvWpTw2WKdPdVx5l&#10;TCHh5/Mmg5kKw7YhzzyJ96vqfuRth223TI8LLrggmyfOivFmhz/+dfet7vKxMYMpAwCzCjUeAADo&#10;LKqcS6kAKkIINS175swTts9x8BQhhMaheXzOziPqqstnq8SZHDE+MO9VJcvEyDNcUljmiRkbeYZC&#10;HvHywpdRNIbNMPLGiLHfVfb111+fHb/YKEkZKHX3rYlj48+3ukErY6ABAHQRajwAANBZVEGXUgFU&#10;hBBqWvbMmSdsn1MBVIQQalrz+JydN9avX7/IZBlmyhhmIpjKBP2L8MbMsG0w88CMAb/sKKpjgOSR&#10;tx92vPSbX5eZWXnrr7tvTRybPCNOKnu9AAB0AWo8AADQWayCngqgIoRQ07Jnzjxh+5wKoCKEUNOa&#10;x+fsPOHNFWV4qFuyssTB+jrZMsIbCMPKijNL2mTMiKKsFds3m8fWlbf/bTRm1H2Z/d/PBwDQdajx&#10;AABAZ7HKeiqAihBCTcueOfOE7XMqgIoQQk1rHp+z84CMAjMGJAXad+7c2Z86HG80mOp0/yW8gVAn&#10;Y6aqqdKkMRN3Z2bGhjcxfNdmOm72/9joqLtvTRwbb8zY9npTr+7xAgBoC9R4AACgs1jlPBVARQih&#10;pmXPnHnC9jkVQEUIoaY1j8/ZecCbMlUMFR+UP+200wZ/1+nWqooxk8pIqWoQNWnM+H1R9ouZLr5c&#10;m8fMmziDxqi7b00cG2/M2Lnx5Up1M6YAANoANR4AAOgsVjFPBVARQqhp2TNnnrB9TgVQEUKoac3j&#10;c3bW8abKqaee2v+1PHH2xMMPPzwI0McD3o+CNzOKDIQ8A8eMjWHbkGdUNGnMxGXZtvnt9fN88pOf&#10;XGTkxNTdt7rLp4wZ4X+nSzMAmAWo8QAAQGdRpVxKBVARQqhp2TNnnrB9TgVQEUKoac3jc3aW8YH0&#10;quZDKsgfmzVVsjK84SLlZc3kmQxlt8GyVyRvgjRpzAgzwJYsWRKOPfbYpCniTTIpz9you29NLh+f&#10;F7o0A4BZghoPAAB0FquUpwKoCCHUtOyZM0/YPqcCqAgh1LTm8Tk7y5ipMYp8gN4H7uMgvC87z1Qp&#10;IjZmpHPOOWdgIuzbty+cccYZhevwJoHGzVm7dm1/yoLx8tGPfnQwPTYomjZmvJmRWp+I5ylab519&#10;E3WWLzJm/HEblpEDANB2qPEAAEBnscp8KoA6T/rLP//z8Pa3vS3TWe99b3KeMmqqnFnU3//t34ZX&#10;vfKV4aVHHRUu/PjHk/OYPvaRj4RT3vnObF6vt/Y+fs9cuTL8zf/5P8nluqr//id/ku2XrpvT3/3u&#10;8OELLkjON6p0HO16zDtmmkfHVudG5yg1T5OyZ848YfucCqDOgjZv2hQ+84//mEl/p+aZZd2+d294&#10;3etel+naHTuS85g0/SOrVoUzzzwzLH/LW8KJJ56Y/f3+978/XHzRRcllui4dH7s+pN033ZScbxz6&#10;209/Ohx33HHh3b3namr6rGoen7OzSsr4KCMzZvzyqcwOP71KgN4v/453vGORYRGryPiJs1BSShkX&#10;TRszvry8MuNzMszQqrpvRtXli4wZ4Q27ovUDALQdajwAANBZrEKeCqDOkz74gQ8MjsXrly1LzlNG&#10;TZUzSckAGWaUNCGZKsOOi5kEdgyLdMKb3tR5g0bm3bOe+czk/j3nOc+pZdDIZFEZVp5Mw9R8kkwZ&#10;zaNzlJrepGx75gnb51QAdRYkY8H2UX+n5pllvetd78r2vSj4L8NKxo0dpzw961nPCv/9/POTZXRN&#10;MkVe8IIXJPfzB37gB8If/9EfJZeTUsuUlcwfK0em0HOf+9zs99WrVy9axyzLjgV0nzg7o6zMmPEZ&#10;MT6LxlOUUTMMb1Io+B9nyEinnHJK2LlzZ3+JfGxZdSHmlz/++OMXZYp4mjZmhDdC8o5ZXtdseVTZ&#10;N0+V5YcZM6JuxhQAQBugxgMAAJ3FKuOpAOo8aR6NGW2rBe6LgvZNSAaD1vO93/u9uSaQtkfT7fiV&#10;kUyNcW/7uKTrI7VPXjoef3jOOcnlh+mkN795UVlFx0mGmB37prJ18mTbM0/YPqcCqLOgeTZmPv+5&#10;z2X7LaMhL1tGRsFTnvKUwTEqI5k4MhVS5XVBZUwo6aijjkpmWaXmLStvzEgXfvKT2e8yvSaZrTNN&#10;2bEAGDexMQMAADBpqPEAAEBnsY/3VAB1njSPxozPTBmnuaHMjR878shsPTILUvPIrFEXG7Y9MlzO&#10;+O3fXrRdKkfHNzY0NO8kuuBqUqeuWDHYfu239tVPVxaTGSX6V/vtpw+Tvw5Nw86xGTk6V+M8nrY9&#10;84TtcyqAOguaV2NGxollhORlf8iskWljx0fmgOaVebDh8sszo0B/K5tDXW7ZfJLMjVSZbZe/HmRI&#10;qZs2GViapn1WRpCOg82j/Y7L0G9l5bNytL6U0SMDSNPf/va3HzJtFmXHA2DcYMwAAMC0ocYDAACd&#10;xT7eUwHUeVKXDJWmNCljxkwIGQx52TI+u+OFL3zhUGNAY7KYcSFpHan52ih1v+a3Pc90kVlj88gs&#10;Sc2Tksp/+tOfPljWNOwc69zYdo3zeNr2zBO2z6kA6ixoXo0ZGQ7aZ5kMedkt6t7Mjo3MgWFZMDJo&#10;bH5J2R6p+doqjZNj2y6TJG/cHBlS3pwp6tasSCrHuiqT8rors6wZaVbH8vGyfQUYNxgzAAAwbajx&#10;AABAZ7GP91QAdZ6EMTMeY0YGi5kERcfVGwkyXVLzxFJWiS2jLtlS87RR3nB57Wtek5zH5MefKXuO&#10;VKbml8lSdowZky2r9aamNyHbnnnC9jkVQJ0FzaMxI4PFjIUzfud3kvNIPlsmlcmRko1ZIykjJDVP&#10;W+WvBRlXqXlM3iypmh104oknDsooOg+SZdZomdT0WZIdE4BxgzEDAADThhoPAAB0Fvt4TwVQxyUF&#10;3ssG34skM6XMeBiaR2NopKaZiowZZSA0sb1F0vqbMEe0r2XLmYQxo8HtbR1FY6XYPFLZAf21zVWW&#10;m7be/ra3DQwTHZ/UPCZ/jvIya7y86aO/Rz3HZ65cOZh/2LZVlZU/T9g+pwKos6B5NGaU4WH7bN10&#10;xVI3ZjaPTJzUPCmpazNbTsZOap62SkaSbfuwzBRlu9TZT8tYkpSNlJrHy1+n6lItNc+syPYTYNxg&#10;zAAAwLShxgMAAJ3FPt5TAdSmZAHiVPdK+u1Vr3xl0jjxZonK8GX5MjRGx1uXLz9kWZXrxy2RNF+q&#10;m6yUMeMD6CZ1s6VMjXh5U6qclGQinPCmNx1SvrIctH95QfjUMVEAXcv47rH0d95x9VkYKcXz15GN&#10;LaPzUNQ9mT9Po5hg6nLr9He/OzsuVcdF0fHTua6qVJlNaZSMGU23a+DlxxyT/TaqMaNjaGXoWk/N&#10;U1e2PfOE7XMqgDoLKmvMKBCvrAYF7/1g+Pq/xv6Ig+UyKDRNKipXmSg237DMC62nzHzDZNky6kYr&#10;NV1SVo3toySjJjVfLC2n/TWl5ikjGSM6hlWUZzYNk8wSdd+mYzys2zZ/fHQ9pObJk46lv4bKdE+m&#10;68vm1zam5pkV2X4CjBuMGQAAmDbUeAAAoLPYx3sqgFpXMh8sMD9MCgYrwO6Xj00IPw5JStYtlFr9&#10;e5MiVirg7NclQ0Pyy8RS4DuVoeHLyTNmZDykTKpYKRMpPia+O6+UZHjEmQ+TMmbKHAuTP966ZsqY&#10;CE1J22brrqJUmU1I14mtQ9dLah4vXdc2r43lM6oxI+natmWGZZpVkZU9T9g+pwKosyCZB7aPeUZC&#10;POB7Sgq0f2TVqsEyPqOiKONEZfty8oL0MnBsnuVveUtynjL6209/elDOsO6z/D6rC61hZkWTkjli&#10;6x5VRYZTU9J5svVpW1Pz5Ml3Yaau31LzpGTj0eham+S5mLTs2AAAAADMOtR4AACgs9jHeyqAWlc+&#10;wCszwDIbTDIWvEERZ1X4wL6ZCZpfgXSZL1rer0OSmaF/ZczIyLH5bOwMk37z2+rXZbIybHuVneEz&#10;O1IDsvtyUmaEuhqz6ZKC6dpGW4e2368jLsOXb6aXtlPZN9onmTDaZn9c9bc/rgr4qxxvmvlt8Our&#10;I2WTWPnDusXyJoRk+6TlqmbClFUbjRntt10HOhY6P6n5THnHuooxo+vIltE1n5qnjqzsecL2ORVA&#10;nQUNM2biAe3V7ZTmU2aGMiyUveKne7PDmwt5hosP0kt5A8l7A8cbQKPKD+g/LLPEd3kmyajRb5Po&#10;SqvtxozMMVvfKBks3hjT8SybiSTp2rJldf2l5pkF2T4CAAAAzDrUeAAAoLPYx3sqgFpHGk/Eypap&#10;Yi34Yyno7jM4fNaMNyEkBahTLfjj7BYZEan5FOi3ebSMnxavS0HxVJdaCm777sdiw8GXkzJmvBmS&#10;1yWatt0fEz+OTrydefuqZXS8bL5UYL9K0H4U+fLLZF7IBLD5Y8nAkmmVOid1pW3Tca2qVJlVJHNF&#10;BqI/9zq/w/ZZ0+1cx9dclXOs42HLxPdJE7Ky5wnb51QAdRZUZMwoaO6zRlLGjSSjJNU1lTc28gaT&#10;9wPsS3mDu5sBpPUoGyc1TxlZ1oVUJutC3afZ/F4qR9NkXI1iLpSVjqmOdxXlmVtNSaaIHQedj1GM&#10;Khl7tuyo2+lNwmHZTl2W7SMAAADArEONBwAAOot9vKcCqHXkTZBhre59d1zK9rDfFfS236W8rAFv&#10;Akl561Ng2uaJs13idRVts8yYMuXEQXK/nALmflosn0Hi1xFvZ5z54+WzKPxxNY3TmJHh5o2hslkv&#10;Opc+YyglTdex1bypMroof2166RwWHTtNM6NQhk7cvV7Vc2znTsc6Nb2ObHvmCdvnVAB1FqRAvu2j&#10;/vbTvCmRZ5iYvAljg7n77sdS3V35AP8LXvCC7N9UN1X6vxk/dcaX8dszyoD1MpW88ZSSZRKVGS+l&#10;y9L+eTMtz3BL6cJPfnKwnAy/UbsjU4aTLW/X2CzK9hEAAABg1qHGAwAAncU+3lMB1LpS1oaMhNRY&#10;LF6+6yRvZngToihAHAe1i9Zn8yiI7X/364q7/krJZ774bJAiY8Zn9sSZNin5dVjGUdljInnDKt4W&#10;aZzGjM+6qBLclwmn7BEta+WkpEyacWTRTFo6r9pXnRMbK8ak3/NMKG+Aqox4etVz7Leh6WvDyp0n&#10;bJ9TAdRZUJEx47NlhhkOCrL7+S2LoshwsXUr0O+7Kou7qfIBfc3np40i343WqIF9ZcXIhLD9KZK6&#10;+RpHFs20JWPLZxwde+yxyfny5Lutq5LVo2Nqy0upeWZBtn8AAAAAsw41HgAA6Cz28Z4KoI5bCvgq&#10;AO8NizxjRgFmv6yXN2ZkqqTmMdl8RcaMDAE/LSVtp83vg+a+nNgM8V2gDTOrJB90N/PBlx9n68Qq&#10;2hZpnMbMKNs5TNp3ZVVpPCGfhWPSb7OUPSPp+vDXmPZRx9TP4423VEaUVPUc++V8V3pNyMqdJ2yf&#10;UwHUWVCeMeMH7y87ZokPvMtM0W++fPvNpMC+ftdyMn5svtgg8pk7dQwPdQ9m5QzLACqStkFlabu8&#10;UeGl32VkpJbvonR+vPEmY2uULuX8+a2SLWPymUt1urRrs2z/AAAAAGYdajwAANBZ7OM9FUBtSgoy&#10;K0NE3TIp2OyDvrG8geCD+0VmiTdm1NI/NY/J5isyZjSWiZ+WkvbF5vfdnhWZIfZ7FdnYO778YeN/&#10;FG2LNE5jRoabld3kOCXKZFLZ8TUk4yJvHKNhassYMyl5c8YbXNpXmZD6XYZfXoZX1XOs+82Wa3of&#10;rdx5wvY5FUCdBeUZM77bqLLdh/nB2a2LK1+OHyTeGz/KnlCg3rrIirs9M0Ng1AyNWNomW+e73vWu&#10;5DxVpOwgHbvYpJmV7raUaeS7LxvVlJH8tVHn2PuMpVkyvrxs/wAAAABmHWo8AADQWezjPRVArSsZ&#10;MmrJX9QdlQLqPpMkz5hJGQsmb8woEJ2ax2TzFRkzReO2mHz3azJp7Pe8bfbbWEW2jrLHRBo27ziN&#10;mbzu6ZqUzD6fQTNsLKM8afusjCpKldmUdA/5+8eyVyzLTPtflNFS9Rz7Y1LmfhhFVu48YfucCqDO&#10;gvKMGZ9doswQv0yefHdkPvhuxorPvPHdk1m3Z5Zx47s988bOKOOZpJS3r03Kr0OKs4TKSuaUL2cU&#10;lc1wKiNdBz5LRdtVJVPFm1ZxV3WjyB+XOuW0WbZ/AAAAALMONR4AAOgs9vGeCqDWkVrwx2NlSPpN&#10;rfFlNMg40HxlxpgpCu43bcyo2yw/LaVRM2aU4WC/a92abxRZUF1/p8pPadi8bTFmdLx1PKUyXbx5&#10;+e7e1NVZap5h0vZZGVWUKrNJ+fvIxiby668iXRvxerx894JNdxNn5c4Tts+pAOosKM+sWL169eB3&#10;jZnil8mTz0hRhoT9LpPGfrcsB+uezJsIypyx+Szo7rfPDJyqytvXlLR+GU1VzCBlGNl6qmaHtMGY&#10;8Vkuks5ZlS7IvLkmky41T1n54zJs3KOuyvYPAAAAYNahxgMAAJ3FPt5TAdQ68gFztfhX91Op+aS2&#10;GTN543V4+WB+2TFmfOZDXtdTw1T2mEjD5h2nMePXPcwwURddNu+o2Rl+Pcq8Ss0zTNbNXlWlyiyS&#10;zr22W0pNj+W7FbPjY/+vqmHr9tcGY8zUx/Y5FUCdBeWZFX5MkLJdiHkDxhsaftB9G7zfMih8No5M&#10;G5vPtkXdZun/6sLK5qsqnwU0zDDxXXfJWEjNkye/nrLdwMVSGToGVVRlYP1YZpyZVG5qvjLyBo/v&#10;zq6KfFdmdcYbarNs/wAAAABmHWo8AADQWezjPRVArSNvQtjA9XlScNvm9QaCD7oXmRBNGzPDypB8&#10;FoPGKLHfi7bZL1Mm2G1jn/jfyh4Tadi84zRm/DnRfqfmMXnjYdSsF2/qlTlvbZC/N/y1kyff1Z9d&#10;N7E5lCdd57asDEf7fdj59stVHbsnT1buPGH7nAqgzoIUcLd99MF3ZUbY72WzHHw2gzJu7HeVZd1h&#10;qbsyb8DIgPBlmGEjQyZl1NSRN4iGdc8mM8rmHTXrxWcOlc02apO8KaPzFp+jUeWvi6pdu5ns+tB2&#10;pabPguxYAQAAtIFdu3aFtWvXhnPPPTesWLEiLOt9m5r0f/2+Zs2a8Pjjj/eXACgPNR4AAOgs9vGe&#10;CqBWlYLHVq6C0Kl5vHzGRBuMGakoGO33TwOw++yXom1+6/Llg2nKKPLTYqlMG9xdUrn6vewxkYbN&#10;6w2RprMitP1WtvYjNY9JGSs277AxU2LJyLFldXxT87RNOhe2zTJJUvOY/LWmYzNqplVV882bR6np&#10;dWTlzhO2zxY0nTXlGTOSBcElb7Sk5DNsFDSPxyGRQaFpykTxGSVx1oM3BbzBMWrWSkp+G2UWpOYx&#10;+W7VZEyNMtC8N3WqdIU2TfnrQedRZlZqvrLyppxUtzs6K6ep7traKNtHAACAafLQQw+Fs846a/Be&#10;GqanPvWp4eSTT8akgZGgxgMAAJ3FKkGpAGpV+fFUpCKTwwepJY1tYdPKmhDjMGbyMjcUGPfB7rjr&#10;raJt1nHwg9UXZRJ5E0fGlf3epDHjj73mjafXlc/0GDZ2jDfnZAqc/u53J+czqTw/DoqOa9OZHeOS&#10;uvXz252XNaNrLc+0LKsqxoy2x5YZdj9VkZU9T9g+pwKos6AiY8YbKDInigZ99+OqKCsmnu7Lsu6o&#10;lBUTz+fHtrHuxJoKwnuTQGWn5jFpXu2zbYu2YZg5pONjBpSkdXWpuy2ZT95EqZvdIsWGXWqesvJl&#10;pa6xWZHtIwAAwLRYt25dOOKIIwbvpFG1ZMmSsHHjxn5pAPlQ4wEAgM5iFZ9UALWOfFdIMjnioLky&#10;AbwxYPKB4LImxDiMGUnr9MFsbbMPlKe66Bq2zaeuWDGYrqC8Br7303Wc/Pg8kh+fp+wxkYbN69ej&#10;/VLmipYZNSsjT95cskHr86Tj7LM0JBk7Ml+UVaLtknS81CWXzyaS4uPYdnlTSfsZm3T6vze29HeV&#10;81LFmPHdw43juFrZ84TtcyqAOgsqMmYkG+NFkjmh4LifLuPBZ4jI8Ehll8i0sHlMqfFGUvNVHUA/&#10;JQX0rdxh2RsyJvx2SDKgdJw0Tfup46GsEv3mxz+RupYt44+NzrX2qaxS5UkaU8jKTBlxo8hnMdXt&#10;Xq3Nsn0EAACYBuq2zN5FdXX66adnmTcAeVDjAQCAzmIVnlQAtY68KSAp6K4gseSzRiQFfy0o77u9&#10;GmYsmJo2ZhT49yaB5o2NABkZqUD3sG1WcF2/+7IklecD8aY4MF72mEjD5vWZG17DxgQqK5VjZeqY&#10;pubxkvEVH+cy6popIynjx5uXkvY9dX/o91G6d/OqYsx4w67MGDijysqeJ2yfUwHUWZCC6raPqQC7&#10;zAufOSIpaK+uwLxpI8mUKer6yo81IuVlZMTlfuYf/zE5XxX5zJ0ywX0ZCz6LpKyKzIo2StlAqf0o&#10;q1SZkr++6o6347u5G6Vrua7J9hEAAGDSyESpkymT0jHHHEPXZpALNR4AAOgsVtlJBVDrSlkScfDZ&#10;S0FjMwF8BoEMBf1W1oRo2phRxoDKzNt2bUte9kLZbZYpEmeIeFkGS7xc2fKlMvMqG8XmMQ3rRmwU&#10;mdGSyi5KScdVmTZlDBplYjVlIk1Dtq+xEeOl6cO6gStSFWPGDML4HmlKtj3zhO1zKoA6CxpmzEjK&#10;YvFB8ZSUNTMsA8VnPMjsUHdhqfnO+J3fGcw3rMuxUaUMHytb+5SaJ5b2y2eTFEmmUhPj4UxaPrOl&#10;ilJlSv660flPzVNWMgRVTt3Mm7bLjhcAAMCkUYaLvYea1PLedxFACmo8AADQWayikwqgNiEFn2UQ&#10;yAAw6f9xkFj/1+9+mgLS9ltRy31bhzQss8DmiwP6fl2+2zX9XxkZ2m4ZJcPGMSm7zZJtt4wQOzbq&#10;6qzIbBil/LLz2nzaT/1bNoBfRsqUsWts1OwLnUs79l4yzrTNqWW6KB3vPzznnEX7WOb8lpGOoV0D&#10;ut5S83j5LCddi6l56srKnydsn1MB1FmQMg+UkSINy0JQt10K4Ms4UfaLMiBk5pQd0F0Gj62ryLyQ&#10;eWLzxV2nNSEzWYrMoZS0/RoDR/ssw0HHQFKXbOq2rOxxaKP8dVBFqTIlHRObp854O1re7sW6Bk/b&#10;ZfsJAAAwSXbt2jV4B41D5557bn9NAAehxgMAAJ3FKjmpACpCdSUjyzJCynRnhqYrZVbpXOmcjcv8&#10;smfOPGH7nAqgom7KDyI/y2OVzJJkAup8qVu9Ucy0LsquTQAAgEmyZs2awTsolroj09gzNqD/pZde&#10;mkkNVk4++eRwpBvLtUjbt2/PlgcwqPEAAEBnsQpOKoCKUBOyrBl1T1YmawNNRzo3kzDR7JkzT9g+&#10;pwKoqLuyrBllvKSmo/ZImTY2zs+sZ8tI9swBAACYJGedddbgHeS1cuXK/hzFyLRRl2WpMkwycQA8&#10;1HgAAKCzWAUnFUBFqAn5rJnUuDmoHVLXZTpHOlfDuuyrI3vmzBO2z6kAKuqufNbMOLpLQ83Jxiaa&#10;h2wZya5LAACASZIyVZQJM+rA/eoSbcmSJYeUJT31qU8NBw4c6M8JgDEDAAAdxio4qQAqQk1JY8Xo&#10;OiNrpp3SOdG50TnSuUrN05TsmTNP2D6nAqio27LusZQ9k5qOpi+fLaPxjVLzzJrsmQMAADBJUt2R&#10;Vc1weeihh8KyfjfLsZSZA2BQ4wEAgM5ilZtUABWhJvXCF74wu9bGNag8qq639lu36Rylpjcpe+bM&#10;E7bPcfAUdV8K+isLQ+e3aAB7ND29+93vzs7PPHU5Z88cAACASZLKcqnT9ZgyY6zxmNeyZcv6cwBg&#10;zAAAQIexyk0qgIpQk/rYRz6SdZOlyvU4u8pCo8m6mpN0jlLzNCl75swTts9x8BTNhjRorc7vUUcd&#10;lZyOpqfNmzZl2TKS/k7NM4uax+csAABMn7yuzOpw3nnnNV4mzBbUeAAAoLNY5SYVQEWoaX34ggvC&#10;Bz/wAYyZFknnQudE5yY1vWnZM2eesH1OBVDRbOjzn/tcljEzD+OXdEkyY3ReNlx+eXL6rGoen7MA&#10;ADB98gb/X7t2bX+O0dm+fXuyTACDqwEAADqLVWxSAVSEEGpa8/gxZfucCqAihFDTmsfnLAAATB/L&#10;Io6lDJe9e/f25xqNxx9/PFlm1fJg9qDGAwAAncUqNqkAKkIINS175swTts+pACpCCDWteXzOAgDA&#10;9NGYME996lMH7yEvdWd96aWX9ucsz65du5LlaV0AghoPAAB0FqvYpAKoCCHUtOyZM0/YPqcCqAgh&#10;1LTm8TkLAADtYOXKlYP3UErLli3LzJaypMaYkckDYFDjAQCAzmKVm1QAFSGEmpY9c+YJ2+c4eIoQ&#10;QuPQPD5nAQCgHRRlzZjKjjmzbt26ZFnHHHNMfw4AjBkAAOgwVrlJBVARQqhp2TNnnrB9TgVQEUKo&#10;ac3jcxYAANrDWWedNXgXpVSUMaMxZZQls2zZsuSy0sknn9yfGwBjBgAAOoxVblIBVIQQalr2zJkn&#10;bJ/j4ClCCI1D8/icBQCAdrFixYrB+8hLGTBFaFD/1HJeZTNuYD6gxgMAAJ0lVdFBCKFxa55I7T9C&#10;CI1bAAAA0yRlzpTphixexotuzCCGGg8AAHSWVGUHIYTGrXkitf8IITRuAQAATBt1a+bHiSnTDdmR&#10;Rx656H3mtX379v5cAAtQ4wEAAAAAAAAAAAAAcBw4cCCsXLkyM2g0fswwli5dmjRlyiwL8wfGDAAA&#10;QEfZuHFjeOihh/r/AwAAAAAAAICmkUFTNPC/sXz58kWGzNOf/vRw6aWX9qcCLAZjBgAAoINo0EC1&#10;2jnxxBP7vwAAAAAAAADAtDj99NMzQ0bjyagrNBk6AHlgzAAAAHQQtdb5/u///qzSp8ofAAAAwDQg&#10;gxcAAGCBvXv3YsZAaTBmAAAAOsjq1avDYYcdFv7Nv/k3mTmzatWq/hQAAACAyWAZvD/zMz9DVy0A&#10;AAAAI4AxAwAA0CHUItX3W/umN71p8LeCIwAAAACTQhm83/d935fVQ57ylKdkLYUBAAAAYDgYMwAA&#10;AB1BXYUcccQRWfBDgwiuW7cu+1191+o3tVjdvn179hsAAADAOIkbi0gXXHBBfyoAAMBsoEYH5513&#10;Xjj55JPDsmXLFkljvmqavtUBRgVjBgAAoAOce+65g6CHKoDPetazsn+tT3dVEjVNxg2tVQEAAGCc&#10;xI1F3vOe9wzqKWTwAgDALKCGkPrmtvfbMKmh5IoVK/geh9JgzAAAALQYDRy4dOnSQWVPrXEef/zx&#10;7G8FQgz9ZvMdc8wxDMILAAAAY8E3FtF4d8cdd1xW7yCDFwAAZgF9W69cuXLwrqui008/nW9yGArG&#10;DAAAQEtRi1OZL6rYHXnkkYP0aAU79JuMGI8qfppP05RSDQAAANAUcWORD37wg9m/vqEIGbwAANBl&#10;ZMqMkiVTpCVLltBQAQrBmAEAAGgZqgyqhY1V6BTk8K1t1qxZM/g9RoPwmpmjMgAAAADqkmoskmoo&#10;QgYvAAB0mbqZMrGURcr4M5AHxgwAAECLkLGiljVWibvwwgv7Uw5iXYioW7MUl156abZs0TwAAAAA&#10;wyhqLJLXUIQMXgAA6CIaU8bed01KDRvIIoUUGDMAAAAtYfXq1QNDRa1MZdKksG5CFBDJQ4aOVQQZ&#10;hBcAAABGZVhjkaKGImTwAgBA12iqC7OU9D5VYwcAD8YMAADAlFHL0uXLlw8qbUqfLqq0ybTRfMP6&#10;q/WD8JI+DQAAAGUp01hkWEMRMngBAKArKKNF76s8KRNUDRLU6FHvN2nVqlVhxYoV2bhqqWViaX4A&#10;D8YMAADAFFGFzipy+lfp08OwIEeZFjcWNGEQXgAAABjGKI1FyjQUIYMXAAC6gBoQ2PsqlqYN+/bW&#10;d/2wjBt9k5M1Ax6MGQAAgClhGS2S+mA/cOBAf0o+mkfzq8VOGVTxs0F4lT7NILwAAACQYtTGImUb&#10;ipDBCwAAbUeZL3pXxdI7bBT0LrVx1lIq0xAT5geMGQAAgAmjzBUzSxSkGKV7DxuQcJTBdONBeGml&#10;AwAAAJ5RG4uM2lCEDF4AAGgzqWwXveOqfDvrPWdZpbGUiQpgYMwAAABMEPXDboPhKoNl1Jaj6pe2&#10;SoVOlUMG4QUAAABP1cYiozYUIYMXAADaTCrLRV17VkXdfFpmqVfZBg0wH2DMAAAATAAFJHx6tP6u&#10;EpSQIaPlNSjvqCit2iqHDMILAAAw39RpLFKloQgZvAAA0FZSxkzd7Bb7do8FYHA1AAAAjBm1llHA&#10;Q5UwBUA0EG5VFMhQOVX7plUQxiqEDMILAAAwfzTRWKRqQxEyeAEAoI2kuh5T92Z10Pd2XKZUZmxZ&#10;mA8wZgAAAMaIWpRaloq68Ni1a1d/SjVsUN46lblzzz03K0PbxSC8AAAA80NTjUXqNBQhgxcAANqG&#10;vde89J6sg7794zIlxloDA2MGAABgDKjlqa/caVDdul12aHmVVbeCKBiEFwAAYL5osrFI3YYiZPAC&#10;AECbUBanvZe8qnQhbqgxRKpMvr/BwJgBAABoGLUEtYCF/q3a7ViMVeyUZl0XmTxKzVZ5DMILAAAw&#10;uzTdWKSphiJk8AIAQFvI63ZM76gmuhH3oiszMDBmAAAAGkTBDqtwKQjSZKXLKnbKdmkCBuEFAACY&#10;bcbRWKTJhiJk8AIAQBvQt7Fllcaq2vWnslPjsrQOAANjBgAAoAHUHYhVvFTZGkef6SpT5auFaVMw&#10;CC8AAMBsMq7GIk02FCGDFwAA2sLy5csH782U1CChbAMHywqNpXcegIExAwAAUBO1njFzQ0GFcXXH&#10;Ya1KFRBpEgbhBQAAmB3G3Vik6YYiZPACAEAbUEZoXtaMl8wVvQNl0mgZQ+8v/WYNDlJqspEldB+M&#10;GQAAgIookLBixYpBJUt/j7Olp1roaD2+8tcUDMILAADQfSbRWGQcDUXI4AUAgDawcuXKwXfxODSO&#10;b3noLhgzAAAAFVCgQwEPVa6q9jk7KhawGFdLUku3VishBuEFAADoDpNsLDKuhiJk8AIAwLTRt3Zq&#10;bJgmpK7SADwYMwAAACOiYIEFDlRpm8RgteoXXuvT4LjjxII6MoEYhBcAAKD9TLqxyDgbipDBCwAA&#10;00YNG6wRQlNS/EBdjQJ4MGYAAABKInNEfZ9b5UqD6k4K9VWrdWr940RBFgbhBQAA6AaTbiwyiYYi&#10;ZPACAMC00Xew//avq6bHiYXZAGMGAACgBDJGFIRQpUr/qruNSbJ69eps3erzdtyoEmotb2XSjKvr&#10;NAAAAKjGtBqLTKqhCBm8AADQBlatWjVoAFFFeo+RAQp5YMwAAAAUIFNCwQ6rWCkQMY0sEhuEUBXD&#10;SeAH4VVwBAAAANrBNBuLTKqhCBm8AADQFtQYQjEB+z4uK40pQ/dlUATGDAAAQA6qRNnAf2olMylT&#10;JIW1ilUwZlKo+xBrHcQgvPWwyjlCCI0iAE8bGotMsqEIGbwAANAm9B7S97jehXovpYwaxQ/07Ywh&#10;A2Wgtg8AAJBAA+daRUtBge3bt/enTIcjjzwy25ZJd+fhB+GlX9zq2DFECKFRBGC0pbHIpBuKkMEL&#10;AAAwOyjOcvLJJ2fm1aS7h28j1PYBAAAcap1p/ZpbEGDaLTS1fgvETANVmmz9DMJbDbueAADKwDMD&#10;PG1qLDKNhiJk8AIAAMwG55577qCeazrmmGMm2jNIm6C2DwAA0Ecf/hZwUACkLRkiCsBYhWVaMAhv&#10;PazSCQBQBp4ZINrWWGSaDUXI4AUAAOg+KWNGUiOUeYTaPgAAQA/LCpHUVUibzAcLRijld1ooGMMg&#10;vNWxawsAoAw8M6CNjUWm3VCEDF4AABgXNnaMDIJpd2M+y2DMLIbaPgAAzDUHDhwYGA6SBtVtGxaI&#10;mPa2MQhvdez6AgAoA8+M+aatjUXa0FCEDF4AABgHMgbs3SupEYC+efUNvnbt2pl758h8Un1D47xM&#10;8rseY2Yx1PYBAGBuUasY67P9iCOOaO3gcwqAaBvb0FpWFVI7ZgqOQDmswgkAUAaeGfNJ2xuLtKGh&#10;CBm8AAAwDmJjJiV9B5944omZuaBYgt7bXSXeX2XD6vt+9erVY81KxZhZDLV9AACYO/RRrzRlqwSo&#10;ctXmD3tVkrSdbUmpZhDe0bFrDQCgDDwz5o8uNBZpS0MRMngBAKBpyhgzKanb0eXLl08l+6QOZfZX&#10;71jFTfTe37VrV3/JemDMLIbaPgAAzBWqUJjRIXNBLULajgVq2mQeWXcmUhsyedqOHSsAgDLwzJgf&#10;utRYpE0NRcjgBQCAJqlqzKSkxgN6N61ataq1vXJU2V+9d2XWyFxR925VMoYwZhZDbR8AAOYGvewt&#10;00OVpaZafYwTVXa0vWo92zasSxMG4R2OVTgBAMrAM2M+6FpjkbY1FCGDFwAAmqJJYyYljRl3+umn&#10;t8aoaWp/FadQxpAMlzIZQxgzi6G2DwAAM48CCNb9hqQKUVdSjFW50TarZUob0bHU9ilYwyC8+di1&#10;BwBQBp4Zs0/XGou0taEIGbwAANAE4zZmTDIm2sA499dnDMUNODFmFkNtHwAAZhpVBNTvq172Mg+U&#10;ctsl1HpW2y4DpI3I4FK3K9pGVcDa2v3KtLEKJwBAGXhmzC5dbSzS5oYiZPACAEBd1ABBRoIMBctm&#10;HYfmwZhJSRlD6rpV9YjUdIwZAACAGcM+1CVVBKr0gTptrN95VRLbioJMMmW0napodSUbaZLYdQgA&#10;UAaeGbNJlxuLtL2hCBm8AADQJPqmVaMExRTUoMK+d+uqLcbMunXrBl2UtkEYMwAAADOCDBjfEqMt&#10;lZ8qWDaKKk5tRkEQdW+ibWUQ3kOxaxEAoAw8M2aPrjcWaXtDETJ4AQBg3OjdIrNG8QW9c6xL0lHU&#10;ttiEvuPVFehZZ52Vm80yCWHMAAAAzABqfWotP2QUdL1LC2uZ0/a+54WOtVVOu2yGjQOrcAIAlIFn&#10;xuwwK41FutBQhAxeAACYNPoGVuOLst2fdaEesH379swoUTaqGpOk9qNpYcwAAAB0GH18WzcW0vLl&#10;yzvfWlL7pH2R2dEVZIzZOWAQ3oPYMQEAKAPPjNlglhqLdKWhCBm8AAAwLfSeT3V5pm5MrSvTrjbQ&#10;UKaQsmab7NbNC2MGAACgoyhIYJUDmRjqB30WUEsV7ZNa33QJPwivKnBAkBUARoNnRreZtcYiXWso&#10;QgYvAABMC70z1TDA6gCSTBnVA5RFOyvjoMXdulmjiKrCmAEAAOggMmHs41vmTBe6/CqLZZ8ooNM1&#10;GIR3MVbhBAAoA8+M7jKLjUW62FCEDF4AAJgWMmesC1BTF7/pR0Xf/Xr/yqxRl6IWpykjjBkAAIAO&#10;oRYaqtzYi1xGgCpAs4Rlnmggvq7hK6PWQmiesesUAKAMPDO6yaw2FulqQxEyeAEAYFroezjOItH7&#10;dN5QXUimy8qVKwvHq8GYAQAA6AjqosIqOcrImNUKjvpv7XIlRWaMtRqe90F4rcIJAFAGnhndYtYb&#10;i3S5oQgZvAAAMC00JovVDSQ1WJznb2KhbBp/TEwYMwAAAB3Av8jV4kL9tM4q1qKky4MF+0F4ZTTN&#10;K3bNAgCUgWdGd5iHxiJdbihCBi8AAJRhHHEFvYOsTmeaVwPCwJhZDLV9AADoBKoo+dRXtd6cdRTg&#10;0b52PYjAILwEWQFgNHhmdIN5aSzS9YYiZPACAMAwZAzY+1zZluqeVGOs1UWNAqyuIM1zY0WBMbMY&#10;avsAANB61PrUTApVbLqcQVIWBXe0v2qFOwtY//TSPA7Ca/sOAFAGnhntZt4ai8xCQxEyeAEAoAgz&#10;ZlKSqa/uPPUdO8r4cXr3xGXpnTrPYMwshto+AAC0FrVotL7BJX1Iz0sXFBqkVvuswM+sYH3szuMg&#10;vHYNAwCUgWdGe5m3xiKz1FCEDF4AAMijyJiJpXqAzBq9S9atW5ebMZtnQsxz5ibGzGKo7QMAQCtR&#10;2rB1O6GP6Hl7USt1WvsuY2qWmNdBeK3CCQBQBp4Z7WNeG4vMWkORec/gBQCANKMYMympscby5csz&#10;40HZNXEXZl7z9B0cgzGzGGr7AADQOpRZYS0ajznmmJHShWeFlStXZvuvYzFrzOMgvFbhBAAoA8+M&#10;djHPjUVmsaHIPGfwAgBAmrrGzCia1THpyoAxsxhq+wAA0BoUpLegvSRzYl7TfNXaRsdALTtnDZ1n&#10;GW7av3kZhNeu6XGgSqwquE2qjCGYWm7Wx1noMqnzlWqtp3Mfz9fEwKfGuMufFcb5zIDR0DU7z41F&#10;ZrWhyLxm8AIAQJpJGTNtHWNG70I1VtD3nNXR1U1b0/UelZs6LhgzAAAAU0SVABuUVZUVVQLmGWuZ&#10;O6sBIFX85mkQXqtwjgOZW1Z+U1I2UxG6P1PLSbM+3kJXSZ2rVEvxVLcLZT+U9LwaNm+d8ucJOzYw&#10;PWgsssAsNxSZxwxeAABIU/R906T07dY2ZMZYI5SU9L5sKssHY2Yx1PYBAGDqqA9WeyGrojLPqb1C&#10;gR8dC1WOZhm1krcKoCpos4xd3+NgGsaMBepSWrFiRX8uaBOpc9WUMaOApp7jup+HnX+MmXLYsYHp&#10;QGORg8xyQ5F5zOAFAIBi1MhM3Xgqs9LeEU2qTY3Y9N7TGHKp7Yyl+lATY7NhzCyG2j4AAEwNZU34&#10;igDdIC2g4IeOh4Ihs868DMJr+zgOJm3MyDgtalGlabQ8bh+pc9WEMaNpFsCWMGaawY4NTB4aixxk&#10;HhqKzFsGLwAAjI7qzIpV6D2RqsuWlbJv24Sv85SR6gOphhpqcKkuT8s0cNC8MmdUx/LflBgzAAAA&#10;E0RBeLW60EtYlRu6PzqImRXKSpgHVImzil4qUDwLWIVzHEzamLHzVaRZG4tgFkidp7rGjI094YUx&#10;0wx2bGBy0FjkUOalocg8ZfACAEB91AhN2bR6Z6ibL4tr5EnT21bfVfwlta3DpG/PGOsGTg0dRv0O&#10;tK6Q53XMSWr7AAAwUdSKQoE7e7Gr1Qmt6xejYJCOjVqwzAuzPgivXe/jQJVYBdjzlErB12+peU1F&#10;Rql1a1MklQ/tInWedK5j9DGlj0yvvA8l/yw3DTNmRil/nrHjCZOBxiJp5qmhyLxk8AIAwHhQhq2Z&#10;NfqOl2Gjv2U6tDH7NtXAqqzirBnto58+7HsADkJtHwAAJoaCbxbUVctEWkmnsWCn+radJ2Z5EF6r&#10;pE6DVEZNqqVTGUZpWUVgs12kzlHKmBmFKsYMlMOOJ4wXGosUM28NRSwjdJYzeAEAAIR9e1dRnBVj&#10;9QWvtnXb1lao7QMAwETQy9u6iVBr+lTfpLCAdaUyb4FtBcMsu0PHoEwftV3BKqjToEljJhWIV6Xe&#10;jzFimmSAXllWlu3T1HUzjjJj1HrO1tFESzo9V/O2Nz4/kuatwzSNmS6en1Gw4wnjg8Yiw7F7fJ4a&#10;isx6Bi8AAIBIdS8syVCxeq+ySVPdtMWZtHlj1Wh5KIbaPgAAjBW91H1rDL20ZyngPg6s8jOPrXYV&#10;BJnFQXjt+p8GTRkzuh7NXPVSly+pVHjNO65rWM8QPUtS+2ZSQHHUoJq6H9B1lypPHy96lpXt4ib1&#10;sWPIdE21UtO1rw+dUUwAlaXjEH80yeT0rdz9NFPKmEltdxywjqcXKV5HmfLz6OL5qYqtE8YDjUXK&#10;Ma8NRez+13OCDCoAAJhFUt1T6/0XozpAPJ/qxJ5UYy1J9Qgohto+AACMDQXRLMiuf/V/KEYBPx0v&#10;BVnnFbVitoDZrHSfYpXTadCUMaMW03E5uk5lkuicxdOkOM29CXwr9zIqM4C3Am+pQHyeNO+w4Hxe&#10;4D+V6h9Lx7WMwaB+q1PLe+lc23MlVleMma6enzrYuqBZdF34a4nGIsWY4Ttv5oT2d1YzeAEAAESq&#10;bp2XIZv6nvTvxqJ6ur7dIB9q+wAA0DjWmt1exmWCZLCAtUiZ99YlMvHs+pmF7mVsX6ZBU8aMBam8&#10;1OWLkZqu35pEwfBU1s4wycDIQy3lzUAeRQpYFpnNqcB/GSPFpP0sem7mZY6klLd/XTBmunp+6mLr&#10;geagscho6PrWsdK9NI/MagYvAACUR3ENfX+ojqisEH1DqQ6p94P+ltRzgObpWvZtqjFSnjFjY7B5&#10;+Z4JFMPIazjnvxfhUKjtAwBAo6hCYl1fKHBVprU6HMSyEqjAzNYgvFYxnQZNGDN5GTG+e5tUhT2e&#10;pw4KEhYF6FOBdq9UEFYfW6Nk38RSwDIvOD9seyQ9K4v2KW/QTPXXnJpf0v1iH42p6V5tN2a6en6a&#10;wNYB9aGxSDVoKDKbGbwAAFAO1U+L6oEpqVGallPdo+3IWIm3P2+syNS3YFzH1z6nGo7Ne4PTYVDb&#10;BwCAxlAlRIEwvYAVTGsqIDtP2FgdGFoL2PHQddXlMQCsYjoNmjBm7Dx4KbDtUaDTAlheeRX8UbEB&#10;mb20Pt9dmrYh7yMqHqRS5PWHrOeXjBz7qNKHh5ZPzasgb4q8wL+2WQas7xooz2jRfqRIZSfFx0Lo&#10;nikyIKoaM1pOSnVboN9suhR3gVSmfKOr56cJbB1QDxqLVIeGIgvoWWP3Y96zCgAAZgfVHVJ17VGk&#10;OmJe9kmbiL+vVD/OQ/UoP2/qnahvMT+PNM768ixAbR8AAGqjAJYPoOnvOBgH5bDgogKBsIAFf1VR&#10;7Op1ZffGNKhrzCj4bYarV6p7sFSgXpX4uuctL2Mn74PHB9K8fB/HeUaSjk1eKzff6t4r9WGSF/iP&#10;zRMjZX5J8bHL27e8Z0befkoyNGLqGif6rYiy5Xf1/DSFlQ/V0XmnsUh1aChyEMsI1TMp9dwEAIDZ&#10;QHXMuqaMl8ry3x9tQ/Xt+Dsv75siPi559YNUAznIh6MDAAC1UKDDuprRSz0vgAflsGPZ5eyQpvEV&#10;ZLV8zgvKtplpVkrrGjPqMzleXvL9Cht58+YFu8tiQTEvVfqLrgWZnEqnl4GkQJo+PDypMqWijyet&#10;z+5Rr1RWRirwX5TKn5eVER/nlPmg+6OIPFOhzcZMV89PU1j5MDoyy/y1qb+7aupPExqKLMaeo13P&#10;4AUAgHzyGvnUkUx9NaxqK4rn+MZQ+sZKNWaJuynLy6hN1bHHVV+eBajtAwBAZdRKwl7iCmjxoVoP&#10;BRWt8tJF82GcqDJnlbwuDsJr53Ua1DVmRlle120qu2aYcTCMlLEwzAAYRiq7JxXAj7HufbxSKfqp&#10;j5KiLoH0/Iznl+IPmVTfzTo+RejjKl5GarMx09Xz0xRWPowGjUWag4Yih2LPJT0/MPsAAGaLvAz9&#10;pqQGbG1Cjdb0LaCYTvy9pxiP6sW+DqD5/Dx534Opb0GMmXyo7QMAwMjoJe6DZmpZgpFQHwv8KRgC&#10;h6LKshmBuua6hN0r02AUYyUmLxhd1Gdy3FexKdXyqiypIH2qK7VRSGVWlLmu9AETLyfFQbpU4L9o&#10;m/XBEs8vxR8ycTcC0rCMpLyy22zMdPX8NIWVD+WhsUhz0FAkjY5F1zN4AQAgTV62dlNSHWVc9cYq&#10;qP6d2s5YqjPr+y5uKCcDJiYvwxzy4egAAMBIKA3X+g3Vv21Oy+0aVpFR9yGQxo+v0aWW0LbN06CO&#10;MdNkOn+dDJdUkL7u+bcArleZQTrzAvSx8ZQK/BcZKGUD/6lWaGWORbyM1GZjpqvnpymsfBgOjUWa&#10;h4Yi+eiet+dHFzN4AQAgTapea1LcQ/XQuN6n+qXq0zIuUnX0WEXd5k4a1b9T2ziKlAVkx0SNKFP1&#10;61TmOhyE2j4AAJRCQQ4fpFUQJB6zAeph6cHDuiWad6w1kwK3qcByG7H7ZhpUNWZ0z5sJ24R0vqp2&#10;/ZIyZnS/1CG1b+MO/BcZKHnlxh+A82LMdPX8NIWVD8XQWGQ80FCkmC5n8AIAQJpUVrqk76Yy3zD6&#10;dlJdNfXd4tWW71fVe1Pb17TaZEa1EWr7AAAwFLWctIqKPkTrBkQhjXUBVSb4OO90bRBeq5hOg6rG&#10;TF4qeh0N63Irj1RXZnUNzNTH17i7ymoi8K+Pm3ieYd26yUSPl5HabMx09fw0hZUPaWgsMl5oKDKc&#10;rmbwAgBAmlSjINUXq9QvVDePyzINqytPCr27UtvXtKhLFENtHwAACtEL21oFqvVH3OoYmsMCrhzj&#10;cliwXhXmqpkYk8IqptOgqjGjltLxcnWlYHsVzIjzGtaFjAxOfRQpxV6tm2NSx0XX1DBUbrycPuRi&#10;xhX4Tw3+P+wDL8+saLMx09Xz0xRWPhwKjUXGDw1FytHFDF4AAEiTahRUx1RQvTIuT0rVS6dB3vY1&#10;Kb0faThTDLV9AABIokC3DwAq2Eaf7ePFuiii8lIOXY9WgW77ILx2H02DKsZMXoaFzFktW0apwLdU&#10;xXi04JfXsIp+qhsBH2S0FuGxUiaOoWsstV8pw2Bcgf9UCzw9O4qu/zyTra4xk9qWpoyZrp6fprDy&#10;YTE6RzQWGT80FCmPNRzoSgYvAACkSdWXi+qGZcirg7fhu1X7ltq2JkW2zHCo7QMAwCHoQ9yCVvrQ&#10;VItzGC8ywux4Q3kUmLdrtc2D8FrldBrIJLH1m/RbEXnp96ME6fK6QhsWuE+hYPwoZeWt2wfR8wLt&#10;OjZ5H0u+6ySv1DNyXIH/vOwXnbMUOmep+aVxGDPDslrKlt/V89MUVj4sQGORyUJDkdHQc0/HS8+V&#10;tmfwAgBAmpRRUbUbZiOvHj6u+uMoqEtO1Z21j/omMOl31fFlKqXqy2WlZalHDIfaPgAALMK3UlaL&#10;yTZUGuYBq7TpmMNoKGhvQaQyY1BMA7unpkEVYyZVCVfr9FFQ0DTVV7Nau1cJXFnXOrH00WCGkcpV&#10;VoxdD14pwyCvFZv2VR8lFvjVR0revHmG4DgD/3nbouvfzy9DInUsTOMwZrQ+HTtth9Yfb/8o5Xf1&#10;/DSBlQ80Fpk0NBQZHT2LupLBCwAAaVLfLlUalHnsnRprXPXHcaDjorq26v36nir6tjDpW5OGCuWg&#10;tg8AABlqzeADuG0NcM8qNi5Cm7M+2oyCtHbttrFPfNu2aTCqMeOPpVdeRkYReRkMVVqf6RmVMnrK&#10;KK//f30wpAL0ZaXtyWsJNs7Af14GkansPtU1ZlJdzMVS9pJnlPK7en6awMqfd2gsMnloKFINPWvs&#10;uUJdDgCgm6TqtkXd6A4jr/7YddR1p+r4+j7UO0/flpL+r29JKA+1fQAAyF6e1vJBgaxUsA7GiwWw&#10;GcS4OmZuKQjftgrhNCvhoxozqlzH80tVAqKqtKfKUsviKqilvI0vMYqKzDp9bFUxfCwzJI9xB/5T&#10;2Sp50rakMkrqGjMKRMbzxoqP/ajHpavnpy5W/ryia8s/u2gsMjloKFKdLmTwAgBAPsoOib+d9N1S&#10;NftDdUtflqQ6KICBMQMAMMeo4mGDlkpKTSXldDpY0DRuXQ6j0dZBeO0emwajGDMKhqaMjzotp1Pr&#10;l6z7sVFR4Cs1sH9K2pcyZqf228YIKCPNq2WKmETgX+UNM6p0rFSGumKIp9U1ZkSqXK8402rU8kVX&#10;z08drPx5hMYi04WGIvXQ9Wv3bxszeAEAII2+MfTc1nM8rieqPj3qt6Xqoqn6JsY9eDBmAADmFFUs&#10;rD9sBfbqDmwH9bBAsyqEUA8zuVQRHhacnRRWEZ8GMqtkjnjptxT6EInnleqM6SCzMVVmnWeOTGV9&#10;1KgcO7ZeeqZpH0c9/woAy2hImR26nhTwL3ssfFq/qSiDQ9sazy8N2wc9M7RdFsg26Znij7GCrHHZ&#10;qefNqNsttJ54/ZKOWWx2VCnf6OL5qYrt1zxBY5F2QEOR+ljWkZ5VZZ9vAAAwXVRntTpInlQPLdMo&#10;R/OoYVu8vN4LbfneVx2Wetb0wZgBAJhDVOmwwJaCd5gB08cqawpMQT10DNs2CK+dXxgP+vhR0L7J&#10;lvX6WLEyu3JfynDX9o4ri2MY/jyMO2Oti+dnFObtmUFjkfZAQ5FmaGsGLwAApCljzJhUZ1EjMV8X&#10;VW8AMuNPP/30ZCMiqU31G9tfNW5Soww14prVenWbIUIAADBHqEWEWglbxUAtPnjxTh99sOt8KBgC&#10;zaCgrSqZOq6qaE4bu+cAAMowT88MGou0C7v2qB/Wp40ZvAAAkGYUY6aK8nosmBZF+yvjSbEiGUlV&#10;u5+GchAhAACYE/RCtQGU1XqvTtdE0CzqLkTnRd22QHMouGfdK027L1+r5AIAlGEenhk0FmkfNBRp&#10;Fl3PbcvgBQCANOM0ZtpmyohR91fvMWUDaTka0TQHEQIAgDlAgy/7F+q0urmBNEob1rlpY4Wt6yid&#10;3K79aQ7Ca9sAAFCGWX9m0FikndBQpHnalsELAABpxp0xo+xgjU+o2Izet9POpKy7v7Y/agCpehwx&#10;pmoQIQAAmGH0sveDzk07awDSqOWJzs80jYNZpg2D8No9CABQhll+ZtBYpL3QUGQ8tCmDFwAA0ozb&#10;mElJjVRk2qtuNOnxXcaxv3rXmfmk72668RwOEQIAgBlFrTDsI1AvfL3ooZ2YecY5Gh/THoTXKqsA&#10;AGWYxWcGjUXaDw1FxkdbMngBACAffY+rkYK6WrVsx0lL3Ymqe9dxdxc2KSNKJg3kQ4QAAGDGUCsL&#10;+7CW1AJD/bhDe7HuXGhRMl6mOQiv3Y8AAGWYtWcGjUW6AQ1FxksbMngBAKA8iqPonShzQd182nf7&#10;JCTjZJzoPWR1s3EKY6YYIgQAADOEMgHUwkIvQH300SKv/aiyp/OlShGMF5mWFnTSv5NMFbeKKQBA&#10;GWblmUFjkW5BQ5HxM+0MXgAAqIe6YFWDE2X+qtsuxV2sntOkxm3MGOPeH4yZYogQAADMCDJh7CUq&#10;c4aPvW6gAZB1zo455pj+LzBOFGyaxiC8VjEFACjDLDwzaCzSLWgoMjmmmcELAADNo27HZKSoMYrv&#10;trWOJmXMpPD7Y3W5qsKYKYYIAQBAx9GHtH3gSXp5TjITAOqhCo/Om/qxhcmgYKGlbU9qjAO7PwEA&#10;ytD1ZwaNRboHDUUmxzQzeAEAYDKoC7RVq1Zl3/lVzI1pGjMxakSwZs2abOybUbs/w5gphggBAECH&#10;0Ue0dTuhF6RSUKFbyBjQ+dMggzA51KeuBQ0n0YrbKqYAAGXo6jODxiLdhYYik2VaGbwAADAdVB+y&#10;8Wr03B82Xk2bjJkYxZ1SmUH6vlYDD/8bxkwxRAgAADqKXnD2stNLka4QuokFsNQCBSaLDBkde1Ug&#10;xz0Ir92rAABl6OIzg8Yi3YaGIpNnGhm8AADQHhTDUX1JsZ14fJc2GzOG6gx+myU18FBDHZlQmk59&#10;sBgiBAAAHUODs/nWCbRA6DaW1qx+XGHyWCBKgZFxdrVj9ysAQBm69sygsUj3oaHIdJh0Bi8AAKTR&#10;8/jEE0/M6jT6W+bCNNA3qUyZrsQH/HvMpBiH4lYwHCIEAAAdQh/L1rJOrVLVOhW6jVVi6Oplelgw&#10;apyD8FolFQCgDF15ZtBYZHagocj0mGQGLwAApLEuPb30fagMEGV+KAME0ihOlTp20zK3ugQRAgCA&#10;DqCgvQZas5ecAsm85LqPWsNYpQWmh+4vCyyqT9xxmGR27wIAlKELzwwai8wWNBSZLpPK4AUAgDQp&#10;YyYlfS9qDD2Z6jRmOIg1dvTSNzYUQ4QAAKDl6GVvrRj10Uw3B7OD+lvVeVXKNEyXcQ/Ca5VTAIAy&#10;tPmZQWOR2YOGIu1gEhm8AACQpqwxk5LGh5HBrkYr89qFlzKKUseGMWaKIUIAANBiVq1aNWjBKHOG&#10;FnSzhc6vzu3KlSv7v8A00f1lrb+bPidWMQUAKENbnxk0FplNaCjSDiaRwQsAAGnqGDOx9E3ZhvFq&#10;Jon2MXUsyJophggBAEAL0UtNL3J7mSlVlo+z2UPnVedXBg20Az94YZMBR7uXAQDK0MZnBo1FZhca&#10;irSHcWfwAgBAmiaNmZT0bNd4NbM6Vo3iVan9Vt0R8iFCAADQMvSiVl/teomppQWDgM4u1iqSc9wu&#10;bBDeJs+NlQcAUIY2PTNoLDL70FCkXYwzgxcAANKM25gxKYvGo3fweeedNxHDRpnPWs84MnhUdmp/&#10;pXnt3q0MRAgAAFqEDfwpqZ9S+peebcyA4zy3Dz8IbxODOtp9DQBQhrY8M2gsMh/QUKR96FyMI4MX&#10;AADS6Jtcz14ZJ2qQYgZ504qNGcuSNOmdLFO+iW9QNaRRWfaeNzVRdoyOn/YtPm5kzBRDhAAAoAWo&#10;BYF/WarFBMw21gcrFZX2olRznaMmBuG1exsAoAxteGbQWGR+oKFIOxlHBi8AAJRHcRoN6K86kepC&#10;9kyuo2HGjEkZPHVQvCFvm4syZrTPZlDJ1FEZJv0madvy6gwyg5SBa3ULLQf5ECEAAJgyetFbqwK9&#10;lDdu3NifArOMzrPOuQZ3hXaiSqUZpnUH4VUZEgBAGab5zKCxyHxBQ5F203QGLwAA1EPPYhnn6oJM&#10;34hWXyqrSRgz+m7VeICpcmWYpJDRYl2blpXqi6on5o07qH0g67MYIgQAAFNCH8IrVqwYvNTUOr+o&#10;5QLMFtaHrc47tBfdk1ZZrjMIr93nAABlmNYzg8Yi8wcNRdpPkxm8AADQPOr6VQaFntd5RotpEsaM&#10;z7iMJTMlRttu3WdWlbJriGeNDhECAIApoI9ga8GgF2Cdly50E2sBGVfMoH00MQivVVgBAMow6WcG&#10;jUXmFxqKtJ8mM3gBAGD8qA6VN17NJIwZn/kcS/U9j9UDmpCycYhtjQYRAgCACeNbI+jjKi/tE2Yb&#10;ZV/oGlDrZGg/agVl922VdGyrrCKE0CiaBDQWmW9oKNINmsrgBQCA6WDj1ei70tO0MaOu1lLlmXwX&#10;tYpF1c2USUljzEA5MGYAACaEuh5Qawl7WanlPS3e5hfrj5b+wruDb0006iC8thxCCI2icUNjEaCh&#10;SHdoIoMXAADahb4xNbZLnOVS1ZiRKeLLieXf9xqYPzVPE6JeUQ6MGQCACaAgrtI69YLSB9WoQV2Y&#10;PSwQRlcx3YJBeAFgFqCxCBg0FOkWdTN4AQCg3eg5L3Ol6nvZvldjqctSxaF8/GEc2TImlU3dYjgY&#10;MwAAY0RBDv9iVIsEBu0EtXjU9SCzDroHg/ACQJehsQh4aCjSPepk8AIAwGzjxww0qTFOjEyTeD4v&#10;ZdTqHePNFXV/q3eQvof9uDl5ouvN4WDMAACMCQXffTqq78sT5htVcHRNpCpI0H4YhBcAugiNRSCG&#10;hiLdhQxeAIDxoPqSYjcyOFRXkjQOm7IUZUyMgsrQO1bf/SpD2TDjbgiR6p4slWHpTX4vNdiIx8FJ&#10;oeOkMizzNk+8o4rBmAEAGAN6QVkLArWqH/UFDrON9fuqvmShmzAILwB0CRqLQAoainQbMngBAJpF&#10;9aUlS5YM6kspybiQ+SGDXOOoaJk8UtkrMmjGSWr7U+ZInjFTZeB+1StTZUl6V0E+GDMAAA2iYK1/&#10;+eolRNcQECNDRtdHlUoPtAdVws2AZRBeAGgrNBaBPGgo0m3I4AUAaJZh2R958mbN2rVrw969e7Py&#10;pmHMpPYhZcxY44xYVd8leeXJKIJ8MGYAABpCgQ5rnaAAiAIhACksvViVF+g2DMILAG2FxiIwDBqK&#10;dB8yeAEAmkGGitWZmpBiQjamn9e4jRllwcbr1L7F6P1h37EmmTp1sHpFLBoO5IMxAwDQAErdtJea&#10;Wq4VpbMCWAXNWtJAt/Fp4JhtANAGaCwCZaChyGxABi8AQH1S2S3jkN69ahBRZhyXKqT2Iy8z1uoB&#10;Jr1L6qBuNX15JuIe+WDMAADUQC8e3yJBqau0BoAi1DJF14qMPJgd1PLJzisDHALANKGxCJSFhiKz&#10;Axm8AAD1iE2KSUnrbTKGZN+lXno/pN71qSyhut+yqSwhMrbzwZgBAKiIWhda6zS9fGhtCGVQK2Zd&#10;M3XThKF9+EF4CXIBwKShsQiMAg1FZg8yeAEAqjNs0P9xqsnuzdasWZNch75RU1k6NlaZSXXJOliM&#10;zFQ3C2fWwZgBABgRBTnUTYB/cSkYAlAGqyjRD/jsoWeDtbRiEF4AmCQ0FoFRoaHIbEIGLwBANWy8&#10;rlhqfKdnq7oIi02MppSX0VIFfYPG5oiX3vtqvCOTRo00tN54/qpGkdUtvIh7FIMxAwAwAuoORC8y&#10;vWD08lR3IQCjoEqQrh/9C7OHKrdWqa/b2ggAYBg0FoGq0FBkdiGDFwBgdCzO45U3NosMCI0TI7Om&#10;qUybJt/Ho4yXo+1PdT82aua15k0dCxoJFIMxAwBQEnUPIDNGLxe9cPQyBhgVVbh0DSkgArOJb3XE&#10;ILwAMC5oLAJ1oKHI7KLgGBm8AACj4buDNZXNHFHjPGWgaH6VkzI6ykhjvjRBKnOlirQfMqCGvUdU&#10;J02N0aOGAlAMxgwAwBD0krWWZ5JaH+g3gCpYEA1jb7bxg/CqMgsA0CQ0FoG60FBktiGDFwBgNFJZ&#10;JlW79BJqrJcye4qk53ZTZroa7KTWUVUyXnQ8VG/Qt666zdX/87JzaBhQDowZAIACFOiwjxq1gFcg&#10;BKAOFkjD3Jt9rJsYifEeAKAJaCwCTUFDkdmHDF4AgNGQ4WBdlOk9mdeVWVlSpoUMDj2TUxkmUh0z&#10;KEbbn1rHuKV9oyvNcmDMAADk4FsYaJA3pWcC1EGVE11PSgmG+UAVa51zGXL0rwsAdaCxCDQJDUXm&#10;AzJ4AQCmR5ksHNXvVq9ePTCD9Mxu0tRQXCse3H+cqmtmzRsYMwAAERo017deGHXQM4A8lDWha0rX&#10;F8wPDMILAHWhsQg0CQ1F5gsyeAEApkMZYyZF09+MaoQh88ca+ExCinkolkbjxGIwZgAAHPpYsdYE&#10;+ljl4wWaRC0VdW3RimS+kLFrZi997QLAKNBYBMYBDUXmDzJ4AQAmj8wQNaixepzUZFdlVVDjHsUl&#10;NP6NZVSOU9Pe37aDMQMA0ENBDvXzaS8PvaQUDAFoEuvjla4k5g+1UrIWSgzCCwBloLEIjAsaiswn&#10;ZPACAOSjepa+02Qk6O+mu/q0LsvUxWSbkFlvXaktWbIke080KYyZYjBmAGDuUYsBewGpxYC6CwEY&#10;B6ro6TojuDafKAjCILwAMAwai8C4oaHIfEIGLwBAPhq7z+peJhnZMrUVI2qboTIuZEhpX2WoLF++&#10;PGscFB+XUYQxUwzGDADMNWoZYOmbMmdI7YdxYpUaxgaYXxiEFwCKoLEITAIaiswvZPACAKRJGTMp&#10;ydhWAwfFkuYlfqQGQmvXrs1MFhn8o3SBhjFTDMYMAMwl+iiR+28vC6Vt0moMxomuOV1rqsTAfMMg&#10;vACQgsYiMCloKDLfkMELAHAoZY2ZlGRWaBxAfefNS1eRqkNof/Ue8eMhxsKYKQZjBgDmDvXtaR+k&#10;+ijRywRg3CjApmtOwTYAtYLX9aAgLMFXgPmGxiIwSWgoAoIMXgCAxdQxZmIpzjTO8Wraio2jo4wi&#10;ZRbpWGDMFIMxAwBzhV4K9rJcunQpA1/CxLAsCQXfAISCr7omGIQXYH6hsQhMGhqKgGF1U4kMXgCY&#10;d5o0ZlKy8WrmZawag+/cYjBmAGAuUJ+YMmLspag0U4BJomuOaw888SC889KSCgAWoLEITAMaioCH&#10;DF4AgAXGbcyY4gwSZZfoWTxvhg0sgDEDADOPBimzfpTVKpUXHkwDtY7RNagKH4AhM8YG+mYQXoD5&#10;gMYiME1oKAIxZPACACzUz5Q9KONE32UWQ2pasTGjZ6+frjqixm3BLJ8PMGYAYGZRa3S1PrAXnF6u&#10;tEiHaWF9rKrbGgCPgiBW8dczCwBmFxqLwLShoQjEkMELAJBG32nKNFVjhqIB7kfRMGPGNM33tOqn&#10;ts/W5a6k/6seoX1QnVZmFtQDYwYAZpJdu3YNWqErNZ9BLWHa2ACrfOxCChl2DMILMLvQWATaAg1F&#10;IAUZvAAA5VAmSzzA/ShqszEjs2WUfdL3q7J7MGiqgzEDADOHXpIW4NQHBimgMG3U0kbXo1qbAOTh&#10;B+FVpRgAZgMai0CboKEI5EEGLwBANZRhonFilE2SZ7SY2mjMxA2IRhUGTXUwZgBgZtAHplp42ctB&#10;/SXrBQMwbdRXra5J9RcLUASD8ALMFjQWgTZBQxEYBhm8AAD1UWwqb7yathkzipn5OFodaT+p644G&#10;xgwAzARqoWB9X+ploJbnAG1BH7a6Nml9CGWwQXj1TFMQDQC6B41FoI3QUATKQAYvAEDz2Hg18fiC&#10;0zZm6mTKpKR4HGMolgdjBgA6jwYls5eAPjQJZELbsMqOsiEAhqHgLYPwAnQXGotAW6GhCJSFDF4A&#10;gMkgA0bvZcWy9Nw1TcKYkfnu19mUeHeUB2MGADqLDBj/8opTQgHagrWaptUhlEVmDIPwAnQPGotA&#10;m6GhCIwCGbwAAJNHDXzUkGISxkaZgf7VYNAaHI0ifcuSLT4cjBkA6CRqfWr9dOolof6QAdqKVWQ0&#10;ADRAWRQEsWuH1s0A7YbGItAFaCgCo0AGLwDAAqrn2eD+ei566d2qaV2LSckAsnprLO2Tj12YUW9S&#10;92tWpyiSGixBMRgzANAp9IHgXwrLly/nIwFaja5Zu14BRoVBeAHaD41FoCvQUARGhQxeAJhnNDab&#10;GdRlpO82xau6kGWoRkSpfUhl1cbGjI6J0Dti9erVg3pwLB0PsmaKIUoEAJ1BqZz2YaAHvF4AAG1H&#10;162uWV27AFXwff/SyhmgPdBYBLoEDUWgKmTwAsC8oXfmypUrB+/NKtLzss31wpThpLpsijxjxjhw&#10;4MAhY+SYGGuxGGplANAJ1FLcWo0rwE1LP+gKqojous2r5ACUgUF4AdoFjUWga9BQBOpABi8AzAsy&#10;ZUbJkimS3rlt/XazeqxXXiPAYcaMkDljJr6Xun+DfDBmAKDVqIWB77tSrQ5IhYQuYSnC9K8KdbFB&#10;m1Xh7UJ6PMCsQmMR6CI0FIG6kMELAPNA3UyZWKoztrGbW40TE29rXp22jDEj1FDJzydpPZAPxgwA&#10;tBYNRmaOu/qs5AMAuohaiOgapjU11EWmtBnVDMILMHloLAJdhoYi0ARk8ALALKMxZaye16QUz2pb&#10;w7pUxkxdY0Z1ZT+fpPcF5IMxAwCtQ0EOfTTag1x9VSotEqCLKICu65jBoKEJVNm1SjSD8AJMDhqL&#10;QNehoQg0BRm8ADCrNNWFWUr6hmtTgx7f2MiUNx5MWWNGpLozI56XD8YMALQKOfR+0DC17gPoMtbd&#10;DZURaAoG4QWYHDQWgVmBhiLQFGTwAsAsom8sq++lpC65FJ9S4xw12JHUva1Mi5QZkVKbxuhKddmW&#10;Z7iMYsyoAZOfV8LEzwdjBgBaw4UXXjh4iOvFxocjdB0F73Q967oGaBIG4QUYPzQWgVmChiLQJGTw&#10;AsCsYV01pqRpw7JdZNQMy7hRnKstWTOp8WCkVGZtWWNGXVz6+UxtyhRqGxgzADB1VLH3D3oNSkrL&#10;K5gFrI9aBfYAmoZBeAHGB41FYJagoQiMAzJ4AWCWiM0H06hjs8mgSQ2sb1KMoA3ILEllt0gyojxl&#10;jZmUMSUTH/LBmAGAqaJAh7W2Uks++r2GWUKZDLq2VZEBGAd+EF4CxwD1obEIzCI0FIFxQQYvAMwK&#10;KVNBBkuVbA8Z19aFaCx1IdYWUt2Zmfx2DjNmtL+pMWsk1aUhH4wZAJgaCihaRV7mjLoMAZglrKIT&#10;tzgBaBIG4QVoBhqLwKxCQxEYJ2TwAsAskMpyqWMqqFsvi3d5aT1tQTG41DZKPoYRGzM23o5+l0mT&#10;V4ZEV8DFYMwAwMRRdwreTVfwmj4nYRax65yPVBgnen7ataagMq37AUaHxiIwy9BQBMaNri1dY3qO&#10;ksELAF0kZcz4rJEq2Ps3VptYs2ZNcht9DCM2ZspK7wTGtisGYwYAJoq6UrC+iNWfZVv61wSogwLj&#10;agmi/mR9MM+udQJ8MG5kxli6vEyalNmt3zAJARZDYxGYB2goApOADF4A6DKprsfyxlIpi967cZlS&#10;28wKxTLibfQxjKrGzKjj88wjGDMA0AjDAs8KcuihbA9oveBwzmGWsO5vTL5ip0GkZdoAjJOiQXj1&#10;vNU1KQHAAjQWgVmDhiIwTXT9kcELAF3FN9QxqX5YB7134zKlNprXPl6nTBdPFWNGxxOGgzEDALVR&#10;JVwffHkBDb2MNNioPaDpRgFmEV+RKZLuFVVSaJEN48D3ZWzPWj2DfWo+gRKYdYYFn2ksArMMDUVg&#10;mpDBCwBdxbL+YtUZc1DfZqky25pVaOMtxo35RjFm9C2qejbxjnJgzABAbWxAUQWc48CGPgDVykDT&#10;FRikz2GYVXRt+wpJkXRfAIwLnzKvltP2DDYRDIFZRh+BNBaBeYaGIjBtyOAFgC6S1+2YjIaqWdV5&#10;47e0vUFQ3IijrDGjesWwBlKwGIwZAKiFXijWOluyPjjVWso/vE8++WRaacPMkxowMJbuBYBxY4Z5&#10;SnUHsQRoMzQWgXmHhiLQBsjgBYCuoWeSj215qf5Y5Z3pGwOZtI6uIdNKDf70HamYn2n58uXZ7zo2&#10;1KurgTEDALXQgzl+0eg3q3TrpcNHH8wLeenPJt0XfITCJChqMU0rVZhVaCwCsAANRaANkMELAF1D&#10;RoN/TsXSd1TZ7Bk991JlWP0UQGDMAEBl4gBILL20SGOEeUIpv6l7wUS/7jBu1CWNgm2p68+LoDTM&#10;IjQWAViAhiLQFsjgBYAu4bP9iiRzRcaLTBotY+hbTL9pemo5ScsBGBgzAFCZVADEpBZRfPDBPBK3&#10;BjRRAYNxo2duKl0+JVqpwqxBYxGAg9BQBNoCGbwA0DWK4lxNyBs5ABgzAFCJYQEQSd2GAMwbqYHx&#10;FCxncF0YN8NaSHvRShVmDRqLACyGhiIwTcjgBYCuoudX2cZuo0pdpQF4MGYAoBLD+t40rVmzpr8E&#10;wHyg1GV/D8jA3Lt3b38qwHjRtabWqXkBOROtVGGWoLEIwKHQUASmBRm8ANB19BzT91LquVVVqqu2&#10;MXtb9YLzzjsvqzeoCzbrpm316tUjD+ivMo444ohw4oknZmUoQxcDvhiMGQAYGaVepl40KSk4SFAa&#10;5glVbHxQnPEMYBroOtS1VxQYoZIMswKNRQAOhYYiMC3I4AWAWUDfSjIYUs+uKmpjPVRG0ZIlS5Lb&#10;a1L9QWaNGv9pH4rMpVSjEDJ1i8GYAYCRKRsAkfSQ1wMcYJ6wrhv0L8C0UUsnVZLjjAJaqcIsQGMR&#10;gDQ0FIFpQgYvAMwKq1atGpqZXSQ9B9v63VU1K8ibNdo3q19jzIwOxgwAjEReAEQPdBk2eujqwcyA&#10;ZjDPqCXJkUceSUYCtAp196Q0dV2bem7TShVmARqLAORDQxGYNmTwAsAsoO+oMmZzLNVT29h9mVDc&#10;LrXNVaVjo27M4t8xZorBmAGAkVBQTx93eriqi4S2vmQApok+QtWfKkBbUUWcADV0HRqLABRDQxFo&#10;E2TwAkDX0Xe+4mBq4KaMkZRRIyNacbO2x8pS2S3jkI6Tso6Ij6TBmAEAAAAAgM5BYxGAYmgoAm2E&#10;DF4AgOkjwyQ2USYhrVf1E1gAYwYAAAAAAAAAACYKGbwAANNh2KD/4xTdmx0EYwYAAAAAAAAAAAAA&#10;YA6wrMVYlo2urs6KxgerI3VpuXfv3v6WzDcYMwAAAAAAAAAAAAAwl9jYMRdeeOFcjE+oMRljw+T0&#10;00/vT12MxgjTODEya5rKtNF4kIAxAwAAAAAAAAAAAABzigwZbxwoq0Pjoai7RXW7OGsZHieeeOKi&#10;/ZXKdjH20EMPZWPYaX6Vc8QRRxxSVhnpuM47GDMAAAAAAAAAAAAAMJfExkxKT3/60zMjQoaEMmwO&#10;HDjQX7p7KPsl3r86Y7/IuEqZPUVSd2qPP/54v4T5BGMGAAAAAAAAAAAAAOaSMsZMSjIX1C3Xeeed&#10;l2WRdMlo0PZaF2Xq2iyvK7OypMweZR2pizj9G0+T6phBswDGDDRC6uZCaJoCAAAAAAAAAAAYRlVj&#10;JiWNwyKTQqaHzI95oUwWjsarWb169cAMUpdxs9ZN3CgQvYRGiG88hKatuqTKRAhNT1VIlYPQNFWH&#10;VHkITVNVSJWDEGqvAADmhSaNmZSWLl2aZaTMslFTxphJgTEDUBO74db+wz8gNFXZtVgXKwch1A5V&#10;IVUOQtNUHVLlITRNVSFVDkKovapKqiyEUHsF4zdmTLPcdZcyYWRAzcv+NgF3HzSC3XCpQDlCk5Rd&#10;i3XhmkaoHapzT3Mfo7aoznVsWBkH9u9HaKqqcz1zHSPUDdW5z4UtjxDqhiBkA/n78VZSx6kJzYtR&#10;YV2WzVNXblXg7oNGsAdMKhiB0CRl12JduKYRaofq3NPcx6gtqnMdG1ZGKoCG0CRV53rmOkaoG6pz&#10;nwvudYS6obr3+iyjQfxlKmhQ/5NPPjkbN8aOVx2RQQIe7j5oBHvApIIRCE1Sdi3WhWsaoXaozj3N&#10;fYzaojrXsWFlpD6qEZqk6lzPXMcIdUN17nPBvY5QN1T3Xp83Hnroocyskbly4oknZgPX2zEsK4wZ&#10;8HD3QSPYAyYVjEBokrJrsS5c0wi1Q3Xuae5j1BbVuY4NKyP1UY3QJFXneuY6RqgbqnOfC+51hLqh&#10;uvc6LHTZpayast2fYcyAh7sPGsEeMKlgBEKTlF2LdeGaRqgdqnNPcx+jtqjOdWxYGamPaoQmqTrX&#10;M9cxQt1QnftccK8j1A3VvddhMTJpUl2eHXnkkZn0N8YMeLj7oBHsYZMKRiA0Sdm1WBeuaYTaoTr3&#10;NPcxaovqXMeGlZH6qEZokqpzPXMdI9QN1bnPBfc6Qt1Q3XsdDkVj06xYsWJwbCWZMuoG7cCBA2Hv&#10;3r39OQF678v+vwC1sIdNKhiB0CRl12JduKYRaofq3NPcx6gtqnMdG1ZG6qMaoUmqzvXMdYxQN1Tn&#10;Phfc6wh1Q3XvdUgjc0Zj0NjxlZYvX96fCnAQ7j5oBHvQpIIRCE1Sdi3WhWsaoXaozj3NfYzaojrX&#10;sWFlpD6qEZqk6lzPXMcIdUN17nPBvY5QN1T3Xod8ZM4cccQRg2MsrV27tj8VYAHuPmiEwUMmEYxA&#10;aJKya7EuXNMItUN17mnuY9QW1bmODSsj9VGN0CRV53rmOkaoG6pznwvudYS6obr3OhSzatWqwTGW&#10;1KWZDBsAg7sPGsEeMqlgBEKTlF2LdeGaRqgdqnNPcx+jtqjOdWxYGamPaoQmqTrXM9cxQt1Qnftc&#10;cK8j1A3VvddnCY3/0jQyYewYmy688ML+VIDe+7L/L0At7AGTCkYgNEnZtVgXrmmE2qE69zT3MWqL&#10;6lzHhpWR+qhGaJKqcz1zHSPUDdW5zwX3OkLdUN17fZaQYaJjsXTp0nD66aeH1atXh+3bt/enVkdZ&#10;MnacpZNPPrk/BaD3vuz/C1ALe8CkghEITVJ2LdaFaxqhdqjOPc19jNqiOtexYWWkPqoRmqTqXM9c&#10;xwh1Q3Xuc8G9jlA3VPdenyXMmElp2bJl4ayzzgpr1qwJu3bt6i8xnL179x5S1tOf/vT+VIDe+7L/&#10;L0At7AGTCkYgNEnZtVgXrmmE2qE69zT3MWqL6lzHhpURf1AjNGnVuZ65jhHqhurc54J7HaFuqO69&#10;PksUGTOxZK4sW7YsnHvuuWHdunW53aBpemp5xpkBg7sPGsEeLqlgBEKTlF2LdeGaRqgdqnNPcx+j&#10;tqjOdWxYGfEHNUKTVp3rmesYoW6ozn0uuNcR6obq3uuzxCjGTErqsmz58uWZGaPsmrgLMy9l0gAI&#10;7j5oBHu4pIIRCE1Sdi3WhWsaoXaozj3NfYzaojrXsWFlpD6qEZqk6lzPXMcIdUN17nPBvY5QN1T3&#10;Xp8l6hozoygvwwbmD+4+aAR7uKSCEQhNUnYt1oVrGqF2qM49zX2M2qI617FhZaQ+qhGapOpcz1zH&#10;CHVDde5zwb2OUDdU916fJSZlzDDGDHi4+6AR7AGTCkagfL11+fLw0qOOyvSXf/7nyXnQaLJrsS5c&#10;0wi1Q3Xuae5j1BbVuY4NKyP1UT1Lun3v3uTvqD2qcz235TrWdbb7ppuS0xBCGDMIzYvq3uuzhMaK&#10;seMxTi1btqy/RoDe+7L/L0At7AGTCkagfD3rmc/Mjtv3fu/3hr//279NzoNGk12LdeGaRnV16ooV&#10;g+vo7W97W3KeMtKyVs4Zv/3byXnapAs//vHwh+eck5xWRbbvVbBlU+V2WT/m+iv+m//zf5LzzJo+&#10;fMEFjV5Xk5adrzpYGfEH9azobz/96fDc5z43/PEf/VFy+iR14oknhuOOOy7TOIyi173udYPytd+p&#10;edqsOtfztK9jnc93v/vd2TZcu2PH4PcLP/nJwba9613vWrTMLEn3l+1nXV180UXJdUh2jE3vf//7&#10;k/NNQhsuv3ywHbr3UvN0TZ//3OcGz5BxPafsmFXFlk+V3bR0LRZdjwihfNW912eRjRs3htWrV4fT&#10;Tz89HHPMMYNj1JRUPoDB3QeNYA+YVDACpaVgmh03BdlS86DRZce0LlZOah0IldHrly0bXEdnvfe9&#10;yXnK6FWvfOWgHAWnU/O0RTKjnva0p2X/pqZXke17FWzZVLldlUx8mfnaL5n7qXlmSXpXnvCmN2X7&#10;W+c+mrbsWqyDlZH6qO66PrJqVbZvb3/726eexaD127F+wQtekJynjjZv2jQoX+piMNG2vQq2bKrc&#10;SUhB7Kc85SnZNed/P+N3fmewbf/9/PMXTZslyXS0/ayjH/iBH0iWL8nw0jH28y9/y1uS805C9nyR&#10;dJ5T83RN3mAbx3NKsvKrYsunym5Kel7bNR0/S2X063ddi1WNKy1n17LKS81TV01s5yj6zD/+Y7a+&#10;JiRDO7UOyd930jRN0Umcx0lLz1l/fGXWpuYrIysDirn00kvDeeedF04++eTCQf2HaeXKlf0SARbg&#10;7oNGsIdMKhiB0lKAyY7bSW9+c3IeNLrsmNbFykmtA6Eyes5znjO4jpRFkpqnjNQHrcpQMD41vS3y&#10;RtR//5M/Sc5TRVZmFWzZVLldlY6t7ddrX/Oa5DyzJMsslbqcHWT7UAcrI/VR3WUpuKAg7zQDt14+&#10;c2Ic2+TLLwput1m2/VWwZVPljltq/ap1p4KJMmxs22a55b3MT59p4XXUUUcNjoGUmsdUlFXkzR8L&#10;hqrs1LyTkLbVtqcokNwl6dlk+6Rzmpqnrqz8qtjyqbKbko6DnqNx5qE32Otce3oWWDm6rlPz1FFT&#10;2zmKmsyaU0OD1DpkhDzrWc9aNK/+n5p3Ehr3eZyGfF1CqmPqWRkwGg899FDW9dm5556bXVf2zZ4n&#10;TdcYNgAx3H3QCPawSQUjUFpd656oK7JjWhcrJ7UOhIbJZ8TVzWr44Ac+kKlJs2Mc8gH0JrtmtDKr&#10;YMumyu2qfBd5TWYmtVFN3kfTlu1HHayM1Ed1l6XsBO1XW4LhanV65plnZlLL4tQ8daQyVbaCiV3t&#10;VqnO9TzN61iGQl5raZ0PbZeMhNT0eZAP9FXNwvABUAWadcynfVzVct/uad99XZel56YZTnH2V1Oy&#10;81gVWz5VdhPSs1rlpzLc/LVcp2tCb2KMo5vNprZzFGmddj+kZNsjqUvC1DxSUfeEPgPRzFlpWhmx&#10;4z6P05A/xnVNPSsH6nPgwIGBWXPWWWdlho3+liGjaQApuPugEexhngpGoLRe7vqqbHv3RF2SHdO6&#10;WDmpdSA0TBoLw64hdUWWmmeWpIwg29+mu2a0cqtgy6bK7aqUJWP7JcMuNc+syGeWdj07yPajDlZG&#10;6qO6y5I5oaC4Aj3jMELaKAted7XLrDrX87SuY+vK5thjj82uNR+g92OQaLpfbp7kA31Vs8UUILQy&#10;dH377Bkd59QyqJos2Dwus8nOW1Vs+VTZTUhGhrIwUpkCusdt/XWMK2WE6L0kjeM4N7WdTcl3tann&#10;ZZUsDB0nM2N0fvx4U3W626qjcZ/HaUjPU2WK6VjrGKfmKSs7PwAwHbj7oBHsYZ4KRkxLal2uoJU3&#10;PRQ8VAvjU975zlwzRC10tZwyWqQzV66sZJx87CMfyTJhrJy4tbvGYdAx07/+d8m2XRrW8tzmG9aa&#10;3gbktu05vfcC13KpefPU1LEZp5qqWLTxmkbdkZ4xdg3p79Q8syQfQFeXZql5qsrKrYItmyq3q/Jd&#10;5DWZmdRG6T1j+9r17CDbjzpYGamP6i7Lt6ZtQ2BqElIQRfvd1QCRna8q2LKpcscpBeRs3ZJvuW1d&#10;nEl1A1xdlmW3SFValfvjaAHzWexGrC1S9tc4u2Wy81YVWz5VdhPS/svU13Ubd2XmDcG2ZGOm1Lbt&#10;9Bk8VbMw/D7pOeKzVbraGKGtsmeu3m+p6WVl5wfyUbYLY8PAuODug0awh3kqGDEtmfFhrdUVHLUB&#10;k02xaaMBhuN5TC984QtLmRAyZPxg3V7KkpG58Zd//ueD317aq/TEZdi2DxtTQuuycvJaqWu/NIZN&#10;0X6pnNSypqaOzSRk21QXKye1jrqSoaWAow/Y65pQ4FHXg86//lWAW8feL5snBcZ1fWk5nSf9q/Mu&#10;My41f0oK8spMVMt0K0fnVn9r23TtppYz2X75AKp+0/LqU1XX0LBrrUh1t88bpXZctT06Dzp22kb9&#10;mxpgXIakzofuM81n64znM/lngBmgMkO17eqSScvr/Oi8x8t6aRnb5rwgfJ1zX/da1HxaXuu3/dX8&#10;ts3D9q+MrNwq2LKpcqclnUedVx0nXb92Pel4Dbs/dI3bPuU986uW76+11PRYKsvmz+uO094/ti12&#10;fer+0PpS17R+s3K1j7a/unfs97zlqh7XScj2ow5WRuqjuqvy3R5JvkW9grrWwtX3Y6/AkYK9CqDn&#10;tb61ros0n1r+628FhIYZIQrW2zp9kMxvi99Gza9ytS22nmFZAdZCusvdqdj5qoItmyp3nFK3O7bu&#10;uJsunT+bpkCXn2aya0PnT4FHO99FLcB1vdl1U3Tt6Zqx+YqCs768vLEd6si6c5NGbdmue8SPKWHH&#10;0R/3oq6PRpE/Dmaw6V+VryC9Mn/sOMYt5ascQ5Xly0jNo/3Xs0Dr1jZo3BdtT9H5NI2yPza/fpe5&#10;O47rwGTnrSq2fKrsutJ+W/lSfJy70jVh27bTPwurdK2m82DLmznrzZ55Nr6blo6tMjybGJvIzg8c&#10;igyZFb3v3ac+9anZMdq1a1d/CkBzcPdBI9jDPBWMmIZkEtg2WeDQ/m9SINHP78dHkNQqWUEdBXf8&#10;7wpk+nV5qRwzVUxaXsEo+78CRirD/q+gVVyGn9dPi1VUjqSgaLxf2r74N21fXgC1qWMzKdm21MXK&#10;Sa2jrizYaIFVBTXj68akc1MUVNT58S3oU1JQvYypEp/PWNpGBT5Ty0u2X7q3FCTVeuMyqgZIm9g+&#10;v7y2T2aEX95Lzwwto+OW2g9TXjdlfl0yZvLOkbY5ZQSZ7LrQv/G0Js59nWtRx9A/21Iadt2VkZVV&#10;BVs2Ve40VHR8JR3Pty5fnjQeJN9Fns5tPL1O+d5MLGMI+/lT17DeSTY9T7pP4veGfwempPeRn1+q&#10;e1wnIduWOlgZqY/qrkqBSAUYpXi8FRs/QJLRokClghD2mxSPFyKzQ7/5ebwU/FJgyIKfsfIyJ/y2&#10;mKGibVJ59rtXnumiwK2mNxWgnpZsP6tgy6bKHadkoti1pr/9NH9dpYw1nc+8cy3p2k0F7HWN2DxF&#10;59xfs9q+1DzSOFvXa7+tbElBv9R8edL+2bI+UOjvqardo8XywWPdy8qW8KaSZPevDBL7TfONGiTW&#10;ebVzX9RtVrx+L21D3jNHGmV/JF1vMhebvgZi2bqrYsunyq4rfx5jU8ObNr5rQt2PMht07LSM7rUi&#10;g1z3hM6tpPWl5tE7TPelytT69K/W4Q0z3RsqQ+v3yza1nU1K67Jtire3jHxXhrbN3qxpalw13Zd2&#10;buw+0PnSM0b3jrZD0+x3m1fnUfeY/T/PiI+le9KWyTOtdT51r+sY6rzpeaG/tUzq/eA1yv7YNP2m&#10;aU08B+z8wGL29p73R/a/lU0aPwagabj7oBHsQZUKRkxDCtLYNllwSMEcBWIVJNVv1ppcgUYf0FFQ&#10;OQ5K+aCPAkmpYGNcjoJmPoip9Vmw1gdt44BWvO1+Wiwf+NJyfpr2wRsqCqJ580XTZa7Y9JQJ1NSx&#10;maRsW+ti5aTWUUc6Pla2zp8F/XUMdT70m1qG++Ou31Nl6Zry8+l8K/goU0H/xuc/VYbkrzlJwX5l&#10;t6gc/RsH/1NBWL9fWs4HbU1F21CkJrZP161NlwnhzRb9X8c9LkfXv+4L+7/+1nE1M8NkGTGpdSkg&#10;bOaFzqO2WevyzwBNj+8ryQeo42PXxLmvey3qeaL/SzZd+2K/VT3fsazsKtiyqXInLZ0b2x5Jz1P9&#10;putV//prQucwVYY3E+OMrbrl6zebbu/HPKlMm9dfEyZ/f0m6FrQNJn996prxXXFq3SrT33t2TUrx&#10;tqs8m0+qclwnIduGOlgZqY/qWZSCOrbPCoT4gI/JB6t8AFZSwEJBEcm35JcUBEsFWH2A1Ael/LYo&#10;QOMD5FpPbBhJqWCJAjdFAdquyPaxCrZsqtxpyQLvOpf+d50rf64lmSi61hRg9NeVlo2Dbwra2vQ8&#10;E8AHmCVd56n5fHBT25Sap468gZK3DXny5oXkg9je1By13DxZ8FjnQsfYr9tk58I/N3Q+FdC0/5cJ&#10;EiswavPH3TDpGaIybLqkbUtdHwqy55ldo+yPpH3wy49Ltu6q2PKpsutKx8kC2fF58feU7jvdO6ln&#10;tCnPMPRmY2yM6Fqy85aSngfaRp03+y3OQGlqO5uUttvWN2rA3z9DvImpY+V/j5erIr8uPWP0Xo7v&#10;G3tOxudR22X/L/NM8s+31HNe5fm6Q0parsjoGmV/JK1P/2/qWWDrgIOkTBlpVe88AjQNdx80gj2o&#10;UsGIaUgBRdsmBX0USE0FPiUFemxeLZeaR1JLfJsvFdzx5ShYHE+XUi2B40wVv+3DMlD8OlW2n6ZA&#10;mE1TkMxPMykw64NW8TFq6thMUrYddbFyUuuoIwXxrWw79inDy18ruob9NJuu322eVLdaah2uwLrN&#10;k7qe4vXkXXMKcNp8ll3h5ffLrhsFVu26lMkRX6Nl1NT2+UCyHbfUcffmjBkSun9iw9EHjeNj79cl&#10;6TzHgW6Vp/XbPDpPfrrkDSntn/3e1Llv6lrUubXpOi7x9Lqysqtgy6bKnaT8udR1lTI+dNz99Ze6&#10;X/xz3U9vonxdIzYtdU15eXMyLkfL2jQZML6Bgpe//lPvKH8f5b1/mjquk5Ctvw5WRuqjehZlAVEF&#10;NOxvBTsVwFDAS4EJMzn8oOWa3weGTXHAMxUk8UExH5TywVmbR9viAzTaFh+k1TbZtFmT7WMVbNlU&#10;udOQNzx0/vw0H3hVYD0Ogumc+2sjNky8CaBgvZ9m8saBpOB8aj6VbfOMGjAtIx9YHLULI2+KxsfQ&#10;B2V1//lpVWXBY50fBXpVrnX3pfvcAvU+AKvzZ8vbc8D/lpK/NlIBXH9O9FyIW9Jr/TqWNo9v8e5V&#10;dn8mLdvuqtjyqbLHqfhatuOrc2hmjn9WSwqEx+X486vzYL/LYNe1Y9N0znQPqFy/Pv1rWZJS/M5p&#10;ajubkr/eR71Xda3rONjy8TvY9k2y93Yd+WMXv9ttO+w5mTqPdv60Xb7clPy6hhl02g7Nr/l07v39&#10;L+Wdv1H2ZxyydcECjz/+eNKUkU4//fT+XIei5VRH1TzLet820llnnRXWrFnTnwMgDXcfNII9qFLB&#10;iGnIB40UrIkDjSYfiFIwOTWPlwUv4+CjDw6lgsJePhilbYun+22PTZtYWj5Vjg+4KjBW1H2LD976&#10;oFZTx2bSsm2ui5WTWkcdxd1npQLyJt+q3F/DOp/+OikKomo5u04UnIyne4Mhz/SQtE4rR4qnx/ul&#10;QGvRdVdWTW2fzwaQdB+mts8bo1KeqemNIG+aSPG64owak86NN1ji6X5bFKTWb02e+yauRck//4oM&#10;3Kqysqtgy6bKnZR0vOz5qPPts0NiyTSwbU5lHPly7Pptqnw/La9xgeSNl3g+bZPflqJ3mF9f6vr0&#10;95iusXh6k8d1ErL118HK8B/Tsywf+JLyjA7fmlVKmTImH/zQ3/F0KycO1sTbkhcoVdDF5skLxM+C&#10;bB+rYMumyp2GfODUX2O+BbMCpXnBRAUkvbniA2/eGFDwzi8nKQBn062MVKDQd3mk+eLpTcibkqMY&#10;AT6YK6WChz5gW7eFd7w+Ha/YEDH54+uzDfz50jnyy3j5Y2IBXZO/PvR8KCrH1qfnS3wdjbI/k5Zt&#10;U1Vs+VTZ45QPlEs67qn3gn8fpN4vvotBO286z/66kHESn3u9k/w5t3nje6Op7WxKMo5sPdrH1Dx5&#10;yuvK0OSPWRPXtx07nSNJx07PLTsX/linzqM3a+IMGC+VY+cwdZ97Y17bpGe1ny5pf60MbUvqWTHK&#10;/oxDtg+wgIwUOyaxli5d2p9rMcqwOcbF+WItW7YsG68GIAV3HzSCPXBSwYhJS4EhBWlsm4oClz4j&#10;xAKfRbIgsYJBqd/LlOODtnGAyG97bLbE8q3UY+PEmy1F+y8pcKbAseQDrk0dm0nLtrkuVk5qHXXk&#10;W7wr2B1nYnj5oKP/3WcolQky+nX633W9qSwFQBWk99NSsiB/6tr069B2W9C4jprcPm+IytjI2z4/&#10;n/5OzSOlTBOTL2OYUeGPWxzE9gaMXSdNnft4WtVrUfLHosg8qyoruwq2bKrcSckfn9jES8myO3T+&#10;/e+6PqwcP62p8nVPWDl5177msWtB91ls0ukasnt22LXg9ye1Pn8fyViJpze135OSbWsdrIz4g3oW&#10;peCJ7a+kIEpqPklBDwXHFNgYFrRS0MvKjOf1AVKVZb/H2xJnBHj5QDDGTBpbNlXuNORbNFtQVOfc&#10;zAQFyIoCd5IPaCpA6acp0K7fFdTzv0sWHNS6dD1aGfF8PjBbZDzWkQUOpVGCgBZQlLz54eVb/dfd&#10;fn+spVTmm8l3Qehbuvtgat6++mdF/PxRsNSbTalgrJc3/+Kg9Cj7M2nZNlXFlk+VPU7ZPSfpus7L&#10;UvDnWM8BP033vE3zRoOyWOz3lClj8gF9SX/H8zSxnU1qWMOFPMWNI1LGi8+qG8X4zVN8bPPu47zz&#10;6J+3ecdd8gZO/OyKzVkzfVLyxpWWi6eX3Z9xydYNC8h8sWMSS99BMbt27Rp8HxVJ81x66aX9pQAO&#10;wt0HjWAPm1QwYtLyLWMVbEzNI/mgkIKNZk4UyQdKrRxvkKRa/cZSAMnmj4NJo7Tq9RktPvirwJkF&#10;qKW8AHSRmjo205BtQ13GtS/+pV0UuFSA0+aLA4mjGIGSD2DmdSs0TP6a0Prj6X6/ymxT0xq2ff6e&#10;KNo+P1+qWySTv961bj/Nl5EKKHv5c6P7yH7XfWsmrX+ONXnum7gWJb9NVa+vIlnZVbBlU+VOQvHz&#10;ODYyUjJTPDbBdL6tHHvmN1m+ZNeE/o2nSf56Gmb6D5PPtEpl6Nh+pbaz6f2ehGxb62BlpD6qZ00+&#10;80RBimGBz7LywZE4OOSDpz4oFW9LUZDeB4LjAP0syfaxCrZsqtxpyFq2S3ZufYCyTCBUQTSbPzYn&#10;LNtKQVj/u1/Gui2y//trzAc9Uy3Rm5DfFq0rNU9KPmBcdG/441n3vvBG2rBW/T6o6oPF/jkQB1sl&#10;BdutlX1qv7yZUmQam7xhGxsvo+zPpGXbVRVbPlX2uOSvZSkVBDf5Z358Xfpr20x2fy9Kede7yRuS&#10;3uyXmtrOJuWfhUXbE8ubLnn3g7/nRjF9UoqPXdExSZ1HyZsqcfdkJn/fphpkeHNW2xRP9/LdWhY1&#10;CpHGeY7zZOuGELZv377ofHgtWbIkOfh/UaZMrCOOOILMGTgE7j5oBHvQpIIRk5bvZiWvGyIp7sZn&#10;VKXKKer+xZTXdZjktz02bWL5AJkP0Cq4a7+XMYpSaurYTEO2DXUZx77EhleRaaZrw+b113Fchq6T&#10;YfLZT3nd/WhbdO3o3Ntyup61rDchpLjLK79NeQHduqqzfd48VTDXT/Py+1E0n7ZFxz41n19XUcaN&#10;Kc+YSZm0TZ77Jq5FqehYNCVbdxVs2VS5k5A30HVvpM5RLN9tnC/LZ1ta115Nli/5LJU4g0rmh51r&#10;vVuKrhlJ15i209Zr96tkBpApNnn8faT5/TSp6f2ehGzddbAyUh/VsyYfxBk180StVhVQMSnooqC3&#10;Aua+hXIckPUBUj/Nb0tRtoxU1Lp2lmT7WAVbNlXupKUAvAVaFWSz332AcljATfJdjcUBWJ9R4lvX&#10;2/VmgX9/nXkj0psa47qmvNFQ1hzw5oVUFGz1hmVeVk1Z+XNT1NJd8uaKP/Y+WJsKgvrtTWXh+XOq&#10;6f55k5IvT88iX9Yo+zNp2XZVxZZPlT0u+Wt5mJGZ98yXfEaFmfj+Hi1jyPl7N74/mtrOpuSfhVLZ&#10;Lge9qaDl85bz99yw9+gweaNqWDeCqfMo+e3W8fXLmIreA77BRplnprbR5o+fgaPsz7hk64cQzj33&#10;3MHx8NI9rzFkYtauXZucv0gret89AB7uPmgEe8ikghGTlgKHtj1FLcp9QHRU+eDzqC2IfRA5DnyV&#10;3XYpr8X+qF0dpdTUsZmGbDvqYuWk1lFVvsX7sKC9Aok2r7+ufCvzKvLXiiQzQEaGBVzLKL7O/X4V&#10;maFV1MT2+SBu0fb5/YjNHS8ZHDZffB79uso8D3x3Yr7Vv5aNy2ny3DdxLUreQCpjRFWRlV8FWzZV&#10;7iRU51kaG13eZLNMrCbLj8uLTVx/rRa9n/QOis3SYfKmpOSvdW2TnyY1vd+TkK2/DlZG6qN61jSq&#10;waGgiQJfvgXrMMVZOD4I46f5bYlbu8fygeqibk26LtvHKtiyqXInLWVR2Pb4QKsFKFPdj6WUV47k&#10;W5PbdeVb3pvx6AO1lt3h5xsWvK0jH/gtMli8vNkgKQBqmT+xfNdhdfbDB4/1b1EAU8cub52+9Xoc&#10;JNVyZuDqeRKvwwdYq8gHh0fZn2nItrkqtnyq7HHJX8sp083LP/N13v00n+1iQXnLfpNS3XXF8sZM&#10;nIHS1HY2Jf8Mi7P7iuTHjil6dngjxJvgVTTKsUudR8nfxyljxWfUpPbLP9O0jtRzL5af35c1yv6M&#10;S7Z+CNnA/XY8TMqISZkyYpmL35XVU5/6VLJmYBHcfdAI9pBJBSMmLQsIKZAbGx9ePsgUB4VGkQK4&#10;o5SjoJDmTXWzVmTaeCmAa/PFQSYfRFULaz+trJo6NtOQbXddrJzUOqrKBxOHBe39OfDdYfnzq1br&#10;1gK9rPw6lAkRGx66BjWftlXrUpBV69dvNk8csPX7ZS35m9Ckt89nJKjc1DySN020DX6aX5c/b3my&#10;VvzxfexNWrsHmzz3fjurXouSN4LjY9GUrPwq2LKpcichf+zU5VvqvOQpNgft3aF7YhzlS/58+ntF&#10;591+LzLg/DVqsnVpmjLedD3r/Wb7I8XZN/76lNnpp0lN7/ckZNtbBysj/qCeRZnBomDlMIPDBzy8&#10;FFxSy3ZJ8/hASxwY8kGaOChVdls0zcqQQZOaZ1Zk+1kFWzZV7qTlzQULiPmgfdmW3b7Fs4Jsfppv&#10;sW3BXB+wtWChb1GuLAv9pm2y38bVUl7ygd8yXRh582JU6T5KlVlGPng87Nz44xmfE8kMkTgo689N&#10;yoj110cV+TJH2Z9pyLatKrZ8quxxyV/LPhAfyz/zU0aBXd/+erX5pTImmjf1ixoC1NnOpuSfhWWv&#10;RX+PSdone+fG8gaOVKfhwv+/vfMLvews730vEpRYmhsLLaHxnHGgnYwZRkytmQsZIikJemqnRmZs&#10;TjwlVhI9jgZCIGVoBjQ01pSosSbjERNarIaxoBVsbwIRe1FHIh6wF8cD1mLh9LKXvdxnnp/57nl+&#10;a571Z7/Pu9dea+3PBz5k8tvrfdZa736ftfd63rXW9n3Xd2dP9D5KTbRF3wf0uW/to8kwfxHGpjbv&#10;At5kf7al1g+r1e+7eoD87NXjdoT94H9zWa9N6Njjz6LX2mLCfkL2QRV0gImKEWNqxR1tixVromWk&#10;FZe0bPORYpvo4/RNYnRdke+3PZq08fpHjTWLZPa4GL3WVyS3x8WoSOb/XqtvdqG2O4viROso1YqC&#10;ittXtPdFWF+09O9vVLAcqr33ftLDCqFdjybSss3tMf1+dU0obmLN7fO/gdLV70PfH8tdLde8c8Cv&#10;q68vfLHbJpz8a9Ekba333qwxFk2/TV13UWRU/BLUNoo7hr6fm3erbWLbo71qxZf+bjA/0aZxbWOg&#10;bbz4u8VszHR9/nSNfdOPf9v35uu193sMtb0ZFCM6qV6SVgTRvlpBJ1pGRlftt13J7ItIzbsafIHU&#10;v+a3xYonvk3TrvhLU/tZgtpGccfW382iyRD/PnZdAe71Vzz7OyJMP0ZtHb7o58eJvda2XN/Yy2jr&#10;0SSF2SwgR/rJixJLr/r3fWn/jpaRfkIsmmBRMdRPxFpRVH3R1uf+fdr0MYtNN9mfXahtK0Xto9jb&#10;0I9l/75Gth3zTT/5ps8gywv9bWg++uK+/3ut7aypPxZa7kTLeG0fMpMTbZ/Tfdp6FaPvAojoffRa&#10;f+p1P1E0JC/1ur2Pmnwaqj8ebbI/21TbAPEP///TP/3Ta68e5vHHH79uWWmvCXt0WfN1mwACEGQf&#10;VEEHmKgYMaY2yaBtsUJutIz0V6R3XR1v2h0qVggymxMh/srerkKUFTT9M+5LHwnkn/Nvnm1cpe4n&#10;bbr2y7ZHz/m3eP4xSrX6Zhdqu7MoTrSOUqMr3iOt0Kj1NycY/V0dfXc6mDauosKlHyfNMdTU51U0&#10;4an9Kv1No8ha22fjXPli2+lfazr0/bH91Pqaky8+N31ORfpjhz9eWUz93Reta733Zo2xaEYTSLVV&#10;/BLUNoo7hn6Su2/i3rSJkeYdX6Z9tiiOHyu14ks/9vTYP39BQdfnqr+LpW+Szue3Te7514bkbO39&#10;HkNtbwbFiE6ql6QvjNudLtEyUsVV09pFy0hfPG8WW3whxq/Tb0t01b3X37kzxSJrTbWfJahtFHds&#10;/fhRYc4/UmzIxIwvsprNSQd/p5bF9mPNFyf9o35s3Pnl+sZ2Rr/eviKxacv7/R26bb6vS39LxReP&#10;u+4yMK0A2rWsfxSR3jNfqG2L7ydmsne5bLI/u1DbVoraR7G34SaTGD6/mo+Pih5j5SdmhvymiN+W&#10;5jiptZ019Y9pG5LTfrvsuNGcfIjURJXZnMAequ+7vuNz3+PIorsZ7Vig41vb7734Czaykymb7M82&#10;1TbAavVf3LmttDtjIqJlTaux+Uef/cd//MfB48v8Mr/2a7/22qsAVz8vX/svQAodYKJixJj6Rwz1&#10;XVHuH9liBaVoGemvCm8Wpvw6u4pWfjmzWUzyP7DdLFR5ffHLbBbAhhbRura7Vt/sQm1LFsWJ1lGi&#10;n3izSaxoGemvPO96b7p+L8X0d53YFwR/t4Ntg+L0XXHux1xzbPr96tueTdzG9nX1e9sdCU194bp5&#10;Z5tfl9lVMPYTrPZfP4lj7RTD92mt977WWLSYem2bvy2ldZSgtlHcMfTHx75Jbn/sbt5FYn2v1/xn&#10;W634Xk3Ya2xo8s3+3jXZ6Cf7/Hhraq9pHWZzu20CRa+1TfZvY7+3rbYhg2JEJ9VL0hdLugq4/tFh&#10;fb8FYsUVXxRqxvVFWl+U8tvSV0jyRV0r3kbLLEXtZwlqG8Ud07bx43/UeUjh3T9uzIqPzdd9Id/G&#10;kAqgzavufeHXJnA0kdFcrra+wDpkf/047ysqe32O2TqjZfpU31nhNHrda8XirmX9+2bFUZsY0f83&#10;f3fG66/C7zvumOovW7Z53Nlkf3ah9rMUtY9ib8NNJjH8pFjzfbECuV7znwf6m32W+OUjfZ40LzCo&#10;tZ219MdCs++uOT95YQ6dZPH9WjoJ4fuubwKp7X2UfuJGj3Dsa2P6u1yG5K71r30ORP26yf5sU20D&#10;DJ+YsbtomsvJ6Mf9T189d28uByAYDVAFHVyiYsSY+kcM9RVzrcCkZc22q2l9AcgKsc3ClC9yWkHK&#10;/t+/bka/ldEsXPkCaHRluhWEm5MyZnN7bL+1LvtvVEizfe1aplbf7EJtTxbFidZRYtsV75G+CNu8&#10;C8vfwdD2/po2vvzkRvMOCxtjeq0rV+xuFS0XxfH71XwtY63t85MZXf3eNQHh9ROozUlLv66+ODax&#10;0rZc211vtd77WmPRH/v6JnAzah0lqG0Udwz9eOmaFLD31k9WNCfcNTli+nyoFd+ru1HsmO4nNfry&#10;e8hdWDY2/d0uZvPzZcj43MZ+b1ttQwbFaJ5QL00rDmtfdRdDpC+k9hWIfXHLbN7VoAKp6dfpt6Xv&#10;inYVgs3oKtslqf0sQW2juGPa9kgqX3S097Q5VrxW0PcFymhCzk+4tE0Amr7Y5+/u2naxzudG3x1q&#10;ti1a1tzkLg8/EdJ391mkLx733bHQ9wgj0++LFWVVSLf3s+s9N/0kb1cf+HVYG39c2GR/dqW2rxS1&#10;j2JvQz+W+ybH2475pv89FF9M9226Ji/8Z5PZzOFa21lLfywcMunkJy82mTi2CRy1GzIJHOmPoX0T&#10;SG3vo/Tvk02Q+GN/3/b5x7j1bYd/v209/rVN9mebahtgFU6gvPLKK6+9eo1HXO2g6de//vXXlrrG&#10;uXPnrluu7U4c2D/IPqiCDi5RMWJM9agwK8RErzf1RV0rJlkR1IqNdrW5FWp9McyKTtGki+knTGwb&#10;LI4VTW15K7JabNsmFa6iQpK/Yt+0bbO/WdHK/q19s4Kutsv+1oxj+v2yxy6p8GWTO9oeve6vvvbW&#10;6pux1TZlUZxoHSX6Say+4qCflLD+br7u+97GXnOSz4qRvjBvyzeX8dvTVvz0Y0A2t93HqTkGam2f&#10;nwDp6nc/AdG1nJ80aRaqtS7lexTL3gf/SDLL4eYEiz+eNPu09nvfta9m11j0k1l9d/Bk1DpKUNso&#10;7hha3/uJgWgs2x1SOr6bzb60GDpm27G2+Vo2flPlgq1T4y0aR039WPETitLaNydlTD/RZPr8sH/7&#10;1+Q29nvbajsyKEbzhHppaoLDClLR67J51WpbMdUXRbSsf90XSJuPJfFX3XdNtlhBRTG2fYfDFNS+&#10;lqC2Udwx9VcqN4tlfkLOxo9/TdqkjC/OtS1napm+sa3lVBwcYyzpzhyzbxLIL7vp5IqfpCiZiPDF&#10;476r7Yc8js5P3vhjRN/klOkL0zbxExXMbX/1Ppq6Il9usj+7UttXitpHsbfh0EkMf8yPclHvm+Wr&#10;/7sfJ20TfvZZ4I8LZvOzqdZ21tJPmvZd5NCcdNrkLh7fdsgEUKT6bkj7tvdR+u8Qdnesz+uuCVfT&#10;T5535a8/FjUnZ81N9mebahthtXr44YfX/SFtEqaJPYqsuZxpjyyzR5c18XfRSSZmQJB9UAUdXKJi&#10;xFj6RwxtcvW2v8umTZvc6Co6W8HSF4maWlHL2uv/2wpEfdtihWgrSOn/2/bTlvFFsjb7roCu0Tdj&#10;q+3KojjROkr0BfVmIdJr711bEVbaeNMyphUfrTBp48MX9U1br+VGM4a9Z1EMK6ja+NR4tv/6bbcr&#10;1X0cvWaxbNv9axlrb5/Z1e9+MqNrOd+/zUeVaV0Wy1/1b3lk740VmX2h2P4drUvLRH1a470f2id9&#10;Y9HftWDL2X7aNjTvrMmqdZSgtlHcsfT9ZNox08aCvWf+vTCjzwb/2RE92isbv6nlmG9jNvMqsrkd&#10;Nh4slk3g2RhVzto26d9mcwzadus1G1eWT2Yz32rv97bVtmRQjOikeik2i6XRMl5/omvFMCuqWgwr&#10;mtu/VUi2oodfzsfwj67yRSm/LX2FZF90HrLdc1f7WoLaRnHH1F+pbOPFv2bvvS+q2/tvhXUrptt4&#10;8UU5s604L/34M5sTQbJZ0O2bKMnqC5Nm150ifiLL+qbvrpKmPp/aCqVd+uJxc5KjqS+wdi3r32Mz&#10;KpxG2nvdPKbY9tn4sP/aePBxrTjbjLHJ/uxKbV8pah/Frq2fxOib0PSTYs3jtZ88aE5S+Dsq1FYF&#10;fBs3liOafJXNz5ta21lT/znaNzHpJ62b/dNn83jTdcyM9H3Xt+6u99GriRHLWb23QyZKfXxrFx2r&#10;m8fM5iTWJvuzbbUdsFo99dRT6/6QNtny7//+768tsTq4I6a5jLT3MuK3fuu3rluWiRkQZB9UQQeX&#10;qBgxlr5IY1e1R8u0aYVEK+qovbRipMUaUnCOHjVmxScrCNlrfvuiq4kVw1/NLq0Yp7te7L/6e99+&#10;Nu+Okbad0Z0YkTX6Zky1fVkUJ1rHplofKV7bZIvsK8JKGwe+uBlpxdCoMC9tYi5qJzV2rdipv/nJ&#10;PL9fVgj1sWtYc/usr3zspl0TEF7f537s+3VZv9vfbPv0t6Y2cRpNitjdM36Z5utm5r2vORYtVrQd&#10;fXfhbKrilqC2UdwxtckJ629tT1N7rW2i3OeBjfVomUz8pv4zxrTPi2i5yLNuUiXSPt9s3Pg7Z5qT&#10;PpYD0edW9JlVc7+3rbYpg2JEJ9VL0QqU2s+24rXXCmXNQlhTK2hZAcQv52P4Aqlfp9+WvkKNLwSX&#10;/qjxnNS+lqC2Udwx1SSIFcyiYrwVRfvGlmlXWjfbNvV3mnQV//2V9H1F2xr6wm+zgOy1/PETEUPu&#10;Kon0Re1NJ3as2KW2fY/88f3dtaxfztxkIswKs80Jt6b2elvMTfZnV2r7SlH7KHZt/QR73ySGL5g3&#10;P2f847aicW5/0+uRNsa7Ji9qbWdN/TjuygF7TcvZftpka7Rcl/4Y15wQ79P3Xd8xqO99lD4PTTvm&#10;Dz02NSfobQLf1mWT/s1jQzQ5u8n+bFttB6xW3/zmN9f94T159dzFJmRs4qbrPPzFF198LdI1bAIm&#10;WvY///M/X1sC9h2yD6qgg0tUjJiTVhCyq3LNroJ2n9Z+6MRHZK3tkFYAtlia3Cmx9jZtS43FLDXH&#10;tPWdFSzNvrsJrBiuZZsFy6b2Ptgkn11NbgVIXV1uRXmLE7VpauPUCq+afLP2Vvz167ZxE22T36/a&#10;xXhZa/u6+t36cchyVlDWcs1ir1+X73vrFytC2/tjX+JsX7r6ynJVcbqWK33va49F216bgLJ1y2jC&#10;KaNysQS1jeKOrfW9jRvrI7vTySYzbTzYBLe9FrUxre/1PvS9tyXxm/p8MDf9LLN8tLtlbGLRtsP+&#10;bdvgx4WN7a59Ut5rTNmETnMZWWu/t21mHAvFiE6ql6IVU+zKVXNo0ceKKFbgUv+YVhSxGP4KVVtG&#10;sX3hxQoi+rsvFPlt6SvYWnFey5YUq+am+rkEtY3ijqVNjOj96iqO2jix97Z5J4v9v03GDS2o27Ja&#10;X1Sgk345P3a3pY1rra9rgsm2WctZ0bltYqlPn4O602Coatv32w+mLTNkWZ/7VkyNlunSJqyi8WET&#10;PvZ3ez1qZ26yP7tS+1OK2kexa+sn2Psmx30xvjkOfbG9LQft79GkrU062PHfT9Tbdvm2tbazlnaM&#10;0zrMtjFrOe8nVWwfo+X69PvUt/9Nfd/1HR+HvI+m5amWMzeZALM+aU7ONLVjQdsE1Cb7s221HbA6&#10;uDPG7pBRn2xi22PMosejWV0AQJB9UAUdYKJiBOKYaixmYUwjTsNMTpPHOBUz41goRnRSjb/Qikx+&#10;0gW3Y2Y8z3kcb3qFN+6X2yqe78pMnhtj5rpNMtpEm9k3YWoTAlq2Oclok5B6rWtizdrZHWdWyLe7&#10;K/06/Z1YtoxvV2s7a2nboHU0J5G8NuGk5czSz1mbgFCMZt/06fuu670xh76PlrNazizpZ4thEzQ2&#10;0Wp3Etl/7f/7Jp422Z9tq/EKv+CzV8eP+mQT7Qf+m7TFskebAQiyD6qgA0xUjEAcU43FLIxpxGmY&#10;yWnyGKdiZhwLxYhOqhHHNDOeGceI8zCT58Y+5roV2LXfbY9JRJyaGrPwC+wRY20/7t/lj370o9ci&#10;/ILoThkZTeLA/kL2QRV0gImKEYhjqrGYhTGNOA0zOU0e41TMjGOhGNFJNeKYZsYz4xhxHmby3FhS&#10;rttdMHrsXdfdDf53YZq/L4M4VTVm4Rr+dwaHGE202O/RRMuazUkc2G/IPqiCDjBRMQJxTDUWszCm&#10;EadhJqfJY5yKmXEsFCM6qUYc08x4ZhwjzsNMnhtLynWbkNH+tD3S0B7v5X/0fWmPtsPlqjELh7l4&#10;8eK6b7q0x5LZb9M0+eY3vxkuf/LkydeWAPgFZB9UQQeZqBiBOKYai1kY04jTMJPT5DFOxcw4FooR&#10;nVQjjmlmPDOOEedhJs+NJeW6/Q6I9uc3fuM3Dn4rRb8RY7+VYr8n8iu/8ivrZc6ePXtdDMSpqnEL&#10;1/Piiy8e/FC/+qjp7//+74c/+G/YZE1z+de//vWrV1555bUlAH4B2QdV0IEmKkYgjqnGYhbGNOI0&#10;zOQ0eYxTMTOOhWJEJ9WIY5oZz4xjxHmYyXNjSblud8P4H/Xv8m1vexu/LYOzUmMXYmyCxR5tZo8n&#10;PH369IGPPPLIwR0xffhJHZuU+Yd/+IfXXgG4BtkHVdDBJipGII6pxmIWxjTiNMzkNHmMUzEzjoVi&#10;+JNpxF2YGc+MY8R5mMlzY2m5bpMt5z/2sfV+NT169OjBb8xEbRGnrMYw1Ocd73jHQd/a4864Uwba&#10;IPugCjqYR8UIxDGt9cWCMY04DTM5TR7jVMyMY6EY0Uk14phmxjPjGHEeZvLcWHKu/+T//J+DR5hJ&#10;fk8G52w216EdexQaEzLQB9kHVdDBPCpGII5prS8WjGnEaZjJafIYp2JmHAvFiE6qEcc0M54Zx4jz&#10;MJPnBrmOOA+zuQ4AOcg+qIIO5lExAnFMa32xYEwjTsNMTpPHOBUz41goRnRSjTimmfHMOEach5k8&#10;N8h1xHmYzXUAyEH2QRV0MI+KEYhjWuuLBWMacRpmcpo8xqmYGcdCMaKTasQxzYxnxjHiPMzkuUGu&#10;I87DbK4DQA6yD6qgg3lUjEAc01pfLBjTiNMwk9PkMU7FzDgWihGdVCOOaWY8M44R52Emzw1yHXEe&#10;ZnMdAHKQfVAFHcyjYgTimNb6YsGYRpyGmZwmj3EqZsaxUIzopBpxTDPjmXGMOA8zeW6Q64jzMJvr&#10;AJCD7IMq6GAeFSMQx7TWFwvGNOI0zOQ0eYxTMTOOhWJEJ9WIY5oZz4xjxHmYyXODXEech9lcB4Ac&#10;ZB9UQQfzqBiBOKa1vlgwphGnYSanyWOciplxLBQjOqlGHNPMeGYcI87DTJ4b5DriPMzmOgDkIPug&#10;CjqYR8UIxDGt9cWCMY04DTM5TR7jVMyMY6EY0Uk14phmxjPjGHEeZvLcINcR52E21wEgB9kHVdDB&#10;PCpGII5prS8WjGnEaZjJafIYp2JmHAvFiE6qEcc0M54Zx4jzMJPnBrmOOA+zuQ4AOcg+qIIO5lEx&#10;AnFMa32xYEwjTsNMTpPHOBUz41goRnRSjTimmfHMOEach5k8N8h1xHmYzXUAyEH2QRV0MI+KEYhj&#10;WuuLBWMacRpmcpo8xqmYGcdCMaKTasQxzYxnxjHiPMzkuUGuI87DbK4DQA6yD6qgg3lUjEAc01pf&#10;LBjTiNMwk9PkMU7FzDgWihGdVCOOaWY8M44R52Emzw1yHXEeZnMdAHKQfVAFHcyjYgTimNb6YsGY&#10;RpyGmZwmj3EqZsaxUIzopBpxTDPjmXGMOA8zeW6Q64jzMJvrAJCD7IMq6GAeFSMQx7TWFwvGNOI0&#10;zOQ0eYxTMTOOhWJEJ9WIY5oZz4xjxHmYyXODXEech9lcB4AcZB9UQQfzqBiBOKa1vlgwphGnYSan&#10;yWOciplxLBQjOqlGHNPMeGYcI87DTJ4b5DriPMzmOgDkIPugCjqYR8UIxDGt9cWCMY04DTM5TR7j&#10;VMyMY6EY0Uk14phmxjPjGHEeZvLcINcR52E21wEgB9kHVdDBPCpGLNkvX7q0eve9965++Q1vWPfB&#10;8dtuWz3+2GPh8t4/+9Sn1m26PPv+92+l/VLVfmdRnGgdWM9LX/ziQf78ztvfHr7elJzbP9WvJaht&#10;FHfOfvLixdVbT548lAe33HLL6oH771996bnnwjbeTB6Zf/vSS6uHP/zh1ZuPHLlu/S999athG2+2&#10;/RzVfmZQjOikGnFMM+OZcYw4DzN5bpDriPMwm+sAkIPsgyroYB4VI5bqExcuHCpqNX3Trbeu/uor&#10;Xwnbmh/7yEfCdk3birzZ9ktV+51FcaJ1YB2tOPvbd9xx0M9DJmbIuf1U/VqC2kZx56jlzPvOnFnv&#10;V+QNN9ywevSRR8L2ZjaPbFLnV9/4xrCt+frXvW71+WeeCdua2fZzVfuXQTGik+ql+dBDD633d6j3&#10;3HNPGOuHr766+tCDD65uvvnm9bJ33nnn6sUXXgiXb/pvP//56s8//enViRMn1u2PHj26unA1l/7l&#10;pz8N2yxd9UMJahvFxe155fvfP8iBtjwZ4jNXj8323t10002rf/7xj8NlZJR3ljcfOHeuN2/+7lvf&#10;Wrfp8tFHHw3bYx3Vz6WofRQb6/mNy5dXp0+fvi7X7DPqB1euhG282fbZz0g+Y3ev+h0AdgPZB1XQ&#10;wTwqRizRoVfOHzlypPXq3997z3vCNk3birzZ9ktV+51FcaJ1YF4/KWP2TcyQc/ur+rUEtY3iztGh&#10;Y9AmZz7z1FPXtc/mUTNv29xW+zmrfcugGNFJ9dKsNTHz9a997VCxqemxY8c6C8xWXLa7uaK2phWo&#10;v/vKK2HbJav9L0Fto7i4Ha3w+bt3333Q76UTM5rYsRh9EzM2sdKVdzfeeOPq77/znbCtqQmgPpmY&#10;2a7q51LUPoqNeS2vP37+/LqfIy3Xnn/++a20N7OfkXzGTkP1NwDsBrIPqqCDeVSMWJqXr57k+6t9&#10;7epif3WvPWLmLcePr1+PirSb3inQNNt+yarfsyhOtA7MaVfM+xwxu8YxObff6n0tQW2juHNTj/2z&#10;/bGJl09cPZn2kxfNPGiO0xp55O8as/ZPPfnk+jVr7+/E2Ub7Oav9yqAY0Un10qwxMTP0qvvbb789&#10;vCrXF7O7bGu/ZLXvJahtFBfr2xzHJRMzzRhdEzN+AqfLrhhD85+Jme2qfi5F7aPYmHdonrRNhGbb&#10;Zz8j+YydjuprANgNZB9UQQfzqBixNP0Vx21X9foCmD2WpflYGP961yNn2sy2X7J6b7IoTrQOLNMm&#10;N+x3JaLHKHVNdpBz+63e+xLUNoo7NzWp0XY3jNmVB9k88pOTUY6Zvn1zHdn2c9f2ycygGNFJ9T76&#10;rz/72fpK22bhxr9m2p0x/qpbe3TLqVOn1q9HBV5/1b61//a3v71+zdr74vO+FYi13yWobRQX62pX&#10;o/txbpZMzDQLuEMnVSwvfd41tyfaFl+sLb27B+uo96kUtY9iY04/AWoTJ1949tlDn4HNz7hmLmXb&#10;m9nPSD5jp6P6GQB2A9kHVdDBPCpGLM0hxTHTF8GahVy91hejzWz7Jas+z6I40Tpwc31R1rSxa1fL&#10;D7kLhZzbb/WelqC2Udy5qceY9U1YtOVLNo/8HTtnO+5maVtPtv3ctX0yMyhGdFK9j6oAHF3N6++W&#10;abva1k/eNAvNvjjcVoTumhhauurbEtQ2iot1tPFrv9ngC5ty08kO5ZKN8QceeODg35mc6FvGv971&#10;CCXcvvYemKWofRQbc2pSo+1uFrPrMy7bPvsZyWfstLQ+NgFgN5B9UAUdzKNixNIcWhzrKkKp8NR2&#10;1XCf2fZL1vrFzKI40Tpwc/3EzLvuuusgd/zfuiZmyLn91vrdLEFto7hLtW0SMZtHQycnt9V+7tr+&#10;mBkUIzqp3jf9xEvXlbhdRSfTx/FFYH81cdeVukPXszTVZyWobRQX8/qCp2lj065E1982mZhRYVTj&#10;+6HXJkOHFFK71qM4UbFVOblvOTVF7X0wS1H7KDbm7Mohb9tnVLZ99jOSz9hpaX1sAsBuIPugCjqY&#10;R8WIpVlS3GoWnX2Mv/nrv16978yZ9bLm6Xe+89Cz/5tm2y9Z9UEWxYnWgZtrkzAfffjhQ+NymxMz&#10;5NxyVB+XoLZR3KWqsdqcRMzm0dDJSf84Mj+xkm0/d21/zAyKEZ1U75NDrqIdWnRqKw4NLQ4PLS4t&#10;TdtfswS1jeJiXj8x84Fz5w7Gv//b0IkZ30aTlsqrtokZ36Yt9/qWUSG2bR04nvY+mKWofRQbxzE7&#10;0dnWPgA/kTMAADaKSURBVPsZyWfstLT+NQFgN5B9UAUdzKNixNJsK3o19Y+D8cUtX4y2woIv7jaN&#10;ilLZ9ktX+55FcaJ1YB03nZgh5/ZT9W0JahvFXaJDJidL82hoez+xUrP93LX9MTMoRnRSvU+qONxV&#10;0NEym0zM+IL10OKwnyRiYmYYahvFxbw28fEXf/EXh37bpWRiRjngl1dedeWFCq6m5V/Xb8xEjyrz&#10;uft/f/KT1cfPn1/nqHnfffcdionbU31eitpHsXEch+Rsl23ts5+RfMZOS+tfEwB2A9kHVdDBPCpG&#10;LM22opXXF3Kby/mi0xCbhd5s+6Wr/c6iONE6sI5DJ2bIuf1W/VqC2kZxl6Yfp9HkRzaPNLHSd8dN&#10;W15n289d2x8zg2JEJ9X7YttEStOhxShfRN60AG0OfXTT0lSflaC2UVzcjptOzCjPmuN/aF6o6Npl&#10;VGT123n06NFDEzJNKdJuX/V1KWofxcbtO/Tzss2u9tnPSD5jp6X1rwkAu4HsgyroYB4VI5Zms0jb&#10;fITRX37uc6u3HD++ft30xSV/RfObbr119fhjjx0qUn350qXVu++9d922WWDLtl+62u8sihOtA+s4&#10;tABLzu236tcS1DaKuyQtR3wO+B/t98tk8oiJmZy2P2YGxYhOqvdFFXP6Hn/SNuHi9UXg5nJaT98d&#10;NyV3IixB9VkJahvFxe24yTj1hdDmHS3Ki75iqvmFZ58NJ1Ysdy8+8UTYxq97iEzObFf1cylqH8XG&#10;7epzaUi+Nu1rn/2MzLbHulr/mgCwG8g+qIIO5lExYonqWfld2g8cv/nIkYN/lxSXVMQyoyJbn9n2&#10;c1X7nEVxonVgHTcpwJJz+6v6tAS1jeIuRZsY9BMuZzvu2MrkUXZiJdt+7tr+mBkUIzqp3gc3uXK2&#10;WeBtPv7oH7/3vUOPVGrGpGjUrfqsBLWN4uJ23GScauxHkx56ravQa7nXzK3IKLf8FfrHjh1bvfjC&#10;C4eWsUehfejBB9cxSgrOOFz1cylqH8XG7dnMweiRgV0OaZ/9jMy2x7pa/5oAsBvIPqiCDuZRMWKp&#10;dhW4rLD11JNPpopL/urmXbSfq3oPsihOtA6s46YFWHJuP9V7XILaRnGX4BMXLqzv5jLPDniMXmke&#10;aWKl746wtjzItp+7tj9mBsWITqr3Qf94pCGFpiGPU7Kr90+cOHHwb4pGw1X/laC2UVzcjkPHqe40&#10;axv3you2CRG/HvMD586tfnDlyvr15sRKac5oO8xNi844XPVxKWofxcbtaDnmL0rY9K6yoe2Vg0zM&#10;LEPrXxMAdgPZB1XQwTwqRixZe/TLW0+eXO+/FbXeddddB1cD++LS2YLfnMheNbzUq4771HuRRXGi&#10;dWAdS8YoObd/6r0uQW2juHPXT7BYHnzi/PlwuciSPNL6NplYqdl+7tr+mBkUIzqpXrq+ONNXyPF2&#10;Tc7YpMy3v/3tzqJR3xX5m9zFsyTVhyWobRQXt+OQ4qbuVul6TGBfXvhHCHYVhBXHLJlY2de8G1u9&#10;R6WofRQb6/v1q9+f/OMDN52U2aR99jOSz9hpaf1rAsBuIPugCjqYR8WIfdX/LkXJY40oEpepsZhF&#10;caJ1YB1rj1Fybplaf5olqG0Ud67aOPOPzbPfPfK/FZO1LY/+7FOfOvibTeJ85qmnDrXxbqv93LX9&#10;MTMoRnRSvXT9I442LTbZY8tOnz697j8rPNuV/Da544s+Pq4mdDYpGm26XXNWfVmC2kZxcTsOmZgZ&#10;codZZLbYWpI3XEU/jnqPS1H7KDbW1eevfcbZbzxFy7W5afvsZySfsdPS+tcEgN1A9kEVdDCPihH7&#10;atvVwUMf5+KLU2fdVcPZ9kvX9tfMojjROrCOtScyyLllav1plqC2Udy56idl+n6vpcS2PBo6vtW+&#10;OQGTbT93bZ/MDIoRnVQvXRVxuq7mL9FP+Pgr93Xlf9/62tovXdtfswS1jeLidhx7YqbvrjZfbC2Z&#10;WGFiZhz1Hpei9lFsrKPlgvLOtN9m8r+n1mdp++xnJJ+x09L61wSA3UD2QRV0MI+KEUtzSHHJL9Ms&#10;OKvo1NXeF6ybxals+6WrvsmiONE6sI5DJ2bIuf1WfV+C2kZx56gfi/bosWiZNrN55Md42ySlfwxZ&#10;c9Io237u2j6ZGRQjOqleukMLvpvadtXu0Dt0tjVhNHVtn80S1DaKi9tx7ImZTa6CL2k/ND8xp/Wv&#10;WYraR7Gxjn5SpeTzsbR99jOSz9hpaX1sAsBuIPugCjqYR8WIpekLR1aAtef6q3hkhafmjzE3H8Xi&#10;25tWXPvSc8+tX7dn/7/l+PH1683iVLb90tV+Z1GcaB1YR1+o7ZqYIef2W/VrCWobxZ2bXZMmQ8zm&#10;keknhizG4489tn7tkxcvHmofTf5k289Z7VcGxYhOqpdsydX1Q4o+fplmXF/IbisS++2qPWE0dW2f&#10;zRLUNoqL27HWHSZ9Eyd+cmdIsdX0V8EPae/3hWLtdtV7UYraR7Exr88XezxntEyXmfbZz0g+Y6el&#10;9bEJALuB7IMq6GAeFSOWqC8uddlWPBva3gpX0ZX32fZLVvueRXGidWAdh07MmOTc/qq+LUFto7hz&#10;0z/CbKjNyZVsHjUnKdtsm5zMtp+z2rcMihGdVC/ZkqvjfUHHirf2vHwVdawg1PyR4+gRKb5oZTFe&#10;fOGF9WvfuHz5UPuh27UUtd8lqG0UF7fjWBMzPu/M++6779BjkX746qurDz344Pr1ZpxmeysW/+DK&#10;lfXr9ntRp06dWr9OsXa7qp9LUfsoNubsurBgiNn2ZvYzks/Y6ah+BoDdQPZBFXQwj4oRS/V9Z86s&#10;9zvSrqrvKiz1Fcj6CrzZ9ktV+59FcaJ1YB03mZgxybn9VP1bgtpGcefk0AmNptFdL9k88nfuRNpj&#10;yj5/9WQ7amtm289V7V8GxYhOqpesnkVvbvKMeV/06bKtKNUsEre5j8Vh7XsJahvFxe041sSMOTTv&#10;zL4J0S65W2b7qq9LUfsoNuZULm6iz7dsezP7Gcln7HRUXwPAbiD7oAo6mEfFiCVrj15568mT6/03&#10;j9922+qzTz8dLt/0y5curd59772HilT2BeWB++8fdLVwtv0SVT9kUZxoHVjHTSdmTHJu/1Q/l6C2&#10;Udw52TeZ0WY0MWNm88hy9+EPf3j15iNH1u03yYNs+zmq/cygGNFJ9ZJVobakEPvx8+fX/RZpV+R3&#10;FXz8VcWRVqDe5IeWl6L2vwS1jeLidhxzYsYcMrnSdQV8X3smZcZR/V2K2kexsdyhExpNNbGSbe/N&#10;fkbyGTsN1d8AsBvIPqiCDuZRMQJxTGt9sWBMI07DTE6TxzgVM+NYKEZ0Ur1kVaTtKwa3aY9EOX36&#10;9Lr/zDvvvHP18ssvh8s3taL2n3/606sTJ06s2x89enR14cKFvb2KV/1QgtpGcXE7jj0xY+qxZb7o&#10;ahMqzcebtRm13/e8G1v1eylqH8XGcvsmM9rUxEq2fdPsZySfsbtX/Q4Au4HsgyroYB4VIxDHtNYX&#10;C8Y04jTM5DR5jFMxM46FYkQn1YhjmhnPjGPEeZjJc4NcR5yH2VwHgBxkH1RBB/OoGIE4prW+WDCm&#10;EadhJqfJY5yKmXEsFCM6qUYc08x4ZhwjzsNMnhvkOuI8zOY6AOQg+6AKOphHxQjEMa31xYIxjTgN&#10;MzlNHuNUzIxjoRjRSTXimGbGM+MYcR5m8twg1xHnYTbXASAH2QdV0ME8KkYgjmmtLxaMacRpmMlp&#10;8hinYmYcC8WITqoRxzQznhnHiPMwk+cGuY44D7O5DgA5yD6ogg7mUTECcUxrfbFgTCNOw0xOk8c4&#10;FTPjWChGdFKNOKaZ8cw4RpyHmTw3yHXEeZjNdQDIQfZBFXQwj4oRiGNa64sFYxpxGmZymjzGqZgZ&#10;x0IxopNqxDHNjGfGMeI8zOS5Qa4jzsNsrgNADrIPqqCDeVSMQBzTWl8sGNOI0zCT0+QxTsXMOBaK&#10;EZ1UI45pZjwzjhHnYSbPDXIdcR5mcx0AcpB9UAUdzKNiBOKY1vpiwZhGnIaZnCaPcSpmxrFQjOik&#10;GnFMM+OZcYw4DzN5bpDriPMwm+sAkIPsgyroYB4VIxDHtNYXC8Y04jTM5DR5jFMxM46FYkQn1Yhj&#10;mhnPjGPEeZjJc4NcR5yH2VwHgBxkH1RBB/OoGIE4prW+WDCmEadhJqfJY5yKmXEsFCM6qUYc08x4&#10;ZhwjzsNMnhvkOuI8zOY6AOQg+6AKOphHxQjEMa31xYIxjTgNMzlNHuNUzIxjoRjRSTXimGbGM+MY&#10;cR5m8twg1xHnYTbXASAH2QdV0ME8KkYgXv7a11a/+sY3rh595JHw9ZrW+mLBmMYpO2ZO7dpMTpPH&#10;2OXcPpsUIzqpRhzTzHhmHCPOw0yeG+Q64jzM5joA5CD7oAo6mEfFCNxvrfD1luPHD8YHEzOIecfO&#10;qV2byWnyGNuc42eTYkQn1Yj/+rOfrW655ZbV888/H75e08x4ZhzjnBwzr6ZmJs8Nch3nJLmer58A&#10;QBlkH1RBB/OoGIGb+Xvvec9BXx45cmT10le/Gi7T9NIXv7j65Te84aDd2fe/P1xmF37y4sX1dplM&#10;zOAuJKfmrfa1BLWN4uJmkkc5ta4MihGdVON+awWlU6dOHYwPJmYQ6zh2Xk3NTJ4b5DrORXI9l+sA&#10;kIPsgyroYB4VI3Azl1D8+tuXXlqdesc7DrbnTbfeuvofDzxw8G8mZnAXklPz1vbTLEFto7i4meRR&#10;TluPmUExopNq3MyHHnrooC9vv/321b/89KfhMk2vfP/7q5tvvvmg3aOPPhouswu/cfnyertMJmZw&#10;V5JXy1L7XoraR7Fx3pLry1L7DgC7geyDKuhgHhUjcDOXUPyyR8T8+q//+uqB++8/2Ic/+9SnDraN&#10;iRncheTUvFUulqC2UVzcTPIop8ZiBsWITqpxM5dQVPq3n/989Z7X8vLYsWOrJ/70Tw/+zcQM7kry&#10;alnafpulqH0UG+ctub4sbb9NANgNZB9UQQfzqBiBm7mE4ldTJmZwl5JT81a5WILaRnFxM8mjnBqL&#10;GRQjOqnGzVxCUckevXLkv/7X1YULFw724e++9a2DbWNiBnclebUslaulqH0UG+ctub4slasAsBvI&#10;PqiCDuZRMQI3k+JXTo3FLIoTrQPnJTk1b5WLJahtFBc3kzzKqbGYQTGik2rczCUUlZoyMYO7lrxa&#10;lsrVUtQ+io3zllxflspVANgNZB9UQQfzqBiBm0nxK6fGYhbFidaB85KcmrfKxRLUNoqLm0ke5dRY&#10;zKAY0Uk1biZFpZwaiyWobRQX5y15tSyVq6WofRQb5y25viyVqwCwG8g+qIIO5lExopZDikL2/Phf&#10;feMbD5b7nbe//dBr9qO/v33HHYde++TFi6u3HD++3v4bbrhh9a677joU35Z568mT62XM0+985+rz&#10;zzyzXibyy5curd59773ropTi97XdRvFLxSfTfvD4r77yleuWae6n74uPfeQjB397/etet27rY8q2&#10;whsTM9OUnGqXnJqO6osS1DaKW0vyqF3y6JralgyKEZ1U42ZSVMqpsViC2kZxcd6SV8tSuVqK2kex&#10;cd6S68tSuQoAu4HsgyroYB4VI2pZs/h1x9veto4XqSLP+86cCV83rTj0maeeOrQOqWJRm9b2jz74&#10;wbBt7eKXFZ70WlT48v0SaX1hRTz9ex+KX4biROtYiuRUu+TUdFRflKC2UdxakkftkkfX1LZkUIzo&#10;pLqWQ4ot9lz2W2655WC5e+6559Br9mO6v3v33Yde+8bly6tTp06tt//GG29cfeDcuUPxbZnTp0+v&#10;lzHvu+++1XdfeWW9TOQPX3119aEHH1wXexS/r+02ikoq6pj2Q8L//OMfX7dMcz99XzzzzDMHf7vp&#10;ppvWbX1M2VbQYmJmupJX7ZJX01V9U4raR7GXKrneLrk+XdU3ALAbyD6ogg7mUTGiljWLX9JfgWyv&#10;+2KXvjDZVcRfeu659TJ/fPXLi5aJtsUXvqzY9Nmnn16/9pef+9yhq6CjYlDN4pf/e9vVyL4I2NUf&#10;pi9+beLcil+G4kTrWIrkVLvk1HRUX5WgtlHcWpJH7ZJH19S2ZlCM6KS6ljWLSndf/a/iRap48vHz&#10;58PXTSu6/P13vnNoHVJFmDat7cUnngjb1i4qWUFHr0UFJd8vkdYXVhzTv6deVNK2lKC2UdylSl61&#10;S15NV/VNKWofxV6q5Hq75Pp0Vd8AwG4g+6AKOphHxYha1i5++SKR9O2jGFLb0iwG+fZt2+m3Iyom&#10;1Sp+DSl8tRXNvL6Yx8TMsiSn2iWnpqP6qgS1jeLWkjxqlzy6prY1g2JEJ9W1rFlUkv7KXnvdF5GO&#10;Hj168F+7OvcHV66sl3nyySfXy0Tb4gtKVsR5+eWX16/94/e+d+jq4qjIUrOo5P/edpWv1md29Yfp&#10;i0qbOGZRSdtagtpGcZcqedUueTVd1XelqH0Ue6mS6+2S69NVfQcAu4HsgyroYB4VI2pZs/jVVcTR&#10;eoY8Dqa5TNvfm3YVnWoUv4YUvkxtb1d/+D7dl+KXoTjROpYiOdUuOTUdbT/NEtQ2iltL8qhd8uia&#10;th4zg2JEJ9W1rF1Uiq5M9e2jGFLb0iyy+PZt2+m3IyrSDNnPplFRaUhBqa0Y5fVFMiZmlid51S55&#10;NV3Vd6WofRR7qZLr7ZLr01V9BwC7geyDKuhgHhUjalmz+NUVQ+vpKvSomNMscg1pa3ZtZ7b4ZY+3&#10;GVKs8v3R3IamQ/erTSZmpik51S45NR1tP80S1DaKW0vyqF3y6Jq2HjODYkQn1bWsWVTqKo5oPUMe&#10;s9Jcpu3vTbuKOTWKSkMKSqa2t6s/fJ/Ooahk6zFLUNso7lIlr9olr6ar7bdZitpHsZcqud4uuT5d&#10;bb9NANgNZB9UQQfzqBhRy5rFr65iT2nxa2hxzexaNlv8anq2cdWz9H3VtowccvXyVNR+Z1GcaB1L&#10;kZxql5yajur3EtQ2iltL8qhd8uia2u8MihGdVNeyZlGpK4bW01VAUZGkWTwa0tbs2s5sUckeGzOk&#10;COT7o7kNTYfuV5tMzEzXIeONvCKvpqbtt1mK2kexl+qQHCDXyfWpafttAsBuIPugCjqYR8WIWs6p&#10;+NUVX7btT43ilz0iRv/fth8Uv7pRnGgdS5Gcapecmo56D0pQ2yhuLcmjdsmja6oPMihGdFJdyyHF&#10;lqFFpa4iypACSlRUGlq0MruWHbKfTX1RqWnzamLp+6ptGTnkquCpqP0uQW2juEt1yHgjrw7nlLlv&#10;eTU19T6UovZR7KU6JAfI9cN5bpLru1XvAwDsBrIPqqCDeVSMqOWQotRUil99hauuZbPFL7VTwcqM&#10;9rerr5oyMbNMyal2yanpqD4vQW2juLUkj9olj66pfc6gGNFJdS2HFFumUlTqii/b9mfIfjZtFpXs&#10;0Sv6/7b9WGpRSX1QgtpGcZfqkPFGXpFXU1PvSSlqH8VeqkNygFwn16em3hMA2A1kH1RBB/OoGFHL&#10;qRe/zCFtza7tzBa/zr52hbHfX7P5DP2h/WEO3a8pqP3NojjROpYiOdUuOTUd1d8lqG0Ut5bkUbvk&#10;0TW1vxkUIzqpruWQYs9Uikp9BaGuZbX+0qKS2qkQZEb729VXTZmYWa5Dxjt5RV5NTb0Hpah9FHup&#10;DslBcp1cn5p6DwBgN5B9UAUdzKNiRC1VgGkWnLy+CLSL4pe/Erjrx4TV3jzbeFRLreJX8+/R/gy5&#10;2tgX6val+GUoTrSOpUhOtUtOTUfrJ7MEtY3i1pI8apc8uqZtp5lBMaKT6loOKfbssqhkDmlrdm1n&#10;tqikK3f9/prNZ9MP7Q9z6H5NQe1vCWobxV2qQ95b8oq8mprq/1LUPoq9VIeMN3KdXJ+a6n8A2A1k&#10;H1RBB/OoGFFLFYXMtuJV1zJjFL98oaiteOW3I1pHzeKX6Qtyzf3uaid9+30pfhmKE61jKZJT7ZJT&#10;01F9VYLaRnFrSR61Sx5dU9uaQTGik+paqrDRLOR4fXFlF0Ulf4Vt14/0qr3ZfASK1p8tKjX/Hu3P&#10;kKt4fQFsDkUl206zBLWN4i5V8qpd8mq6Wr+Zpah9FHupkuvtkuvT1frNBIDdQPZBFXQwj4oRtfSF&#10;LfNdd921Lg59+dKl1bvvvffQ67sofpm+WGQ/dPzZp59ev/aXn/vc6i3Hj69fPxsUnGoXv/x+922v&#10;71Nr974zZ9avmftS/DIUJ1rHUiSn2iWnpqP6qgS1jeLWkjxqlzy6prY1g2JEJ9W1VLHFbCsKdS0z&#10;RlHJF2DaikJ+O6J1aP01ikqmL3Q197urnfTt51BU0raWoLZR3KXalTNDliGv9iOvpqb6rhS1j2Iv&#10;1a48HrIMuU6u70L1HQDsBrIPqqCDeVSMqKWKQvZFQoWeplZsUnFpV8Uv0xeUIq3dH33wg9e1M2sX&#10;v0xtbxTX+kXrjLQ+/e9/+IcH/96X4pehONE6liI51S45NR3VbyWobRS3luRRu+TRNbXdGRQjOqmu&#10;pS8YmR84d25ddPnhq6+uPvTgg4de30VRyfRFGPsB4Zdffnn92j9+73urU6dOrV+PCjm1i0p+v/u2&#10;1/eptfv4+fPr18w5FJW0rSWobRR3qZJX7ZJX01V9V4raR7GXKrneLrk+XdV3ALAbyD6ogg7mUTGi&#10;lr4oZFf3+quQrZhkV9T+zV//dWuBa8zil6krpX2hTtv5peeeC9uY2yh+mb7AFS3zyYsXV289eXK9&#10;jLbVtkHFvH0pfhmKE61jKZJT7ZJT01H9V4LaRnFrSR61Sx5dU9ufQTGik+paqthy9OjRdQGlqRVx&#10;VLTZVVHJ9IWaSGt38Yknrmtn1i4qmdreKK71i9YZaX36J3/yJwf/nkNRSdtdgtpGcZcqedUueTVd&#10;1Y+lqH0Ue6mS6+2S69NV/QgAu4HsgyroYB4VI2pZUhTCOs6p7zUWsyhOtI6lSE7tTvp+uMrFEtQ2&#10;iltL3svduW+fTYoRnVTX0hdb7KpZf3WvFWnsStX/+5OftBaOxiwqmboC2RfAtJ0/uHIlbGP6/axV&#10;VDIVt22Zb1y+vDp9+vR6GW2rbYOKZHMoKmn7S1DbKO5S9eONvDoseTVd1Z+lqH0Ue6n6HCDXD0uu&#10;T1f1JwDsBrIPqqCDeVSMqCXFr/qqT7uuNh56NfdU1FjMojjROpYiOVXfJebUrlUulqC2Udxakkf1&#10;5bMpRjGik+palhRbsI5z6nuNxRLUNoq7VMmr3Unfl6tcLUXto9hLlfG2O+n7cpWrALAbyD6ogg7m&#10;UTGilhS/6ut/b+DRRx4JlxnyKJopqf3JojjROpYiOVXfJebUrlV/lqC2Udxakkf15bMpRjGik+pa&#10;Utior/q06yreoVdJT0WNxRLUNoq7VMmr+i4xr6amcrUUtY9iL1Vyvb7k+vZVrgLAbiD7oAo6mEfF&#10;iFpS/KqvL2zZc/s/cf78+jW7GvmJCxfWr8/hGf6mxmIWxYnWsRTJqfouMad2rXKxBLWN4taSPKov&#10;n00xihGdVNeSolJ9/XP8n3/++XCZIY94mZLanxLUNoq7VMmr+i4xr6am+rcUtY9iL1Vyvb7k+vZV&#10;/wLAbiD7oAo6mEfFiFpS/NqO9mPRKnC1+aZbb119/uqXoqj91NQ2Z1GcaB1LkZzajkvLqV2rPitB&#10;baO4tSSPtiOfTdejGNFJdS0pKtXXF4zsefhfePbZ9Wt2le/Xv/a19etzeTa+xmIJahvFXarkVX2X&#10;mFdTU7laitpHsZcquV5fcn37KlcBYDeQfVAFHcyjYkQtKX5tzxf+1/9ave/MmdWbr/at3kvz+G23&#10;rR5/7LFZ9be2PYviROtYiuTU9lxSTu1a9V0JahvFrSV5tD35bDqMYkQn1bWkqLQd7UeYVThq89ix&#10;Y6vvvvJK2H5qaptLUNso7lIlr7bj0vJqaqoPS1H7KPZSJde3I7m+XdWHALAbyD6ogg7mUTECcUxr&#10;fbFgTCNOw0xOk8c4FTPjWChGdFJdS4pK2/N//+hHq4+fP786ceLE+r0077zzztWLL7wwq/7Wtpeg&#10;tlHcpUpebc8l5dXUVF+WovZR7KVKrm9Pcn17qi8BYDeQfVAFHcyjYgTimNb6YsGYRpyGmZwmj3Eq&#10;ZsaxUIzopBpxTDPjmXGMOA8zeW6Q64jzMJvrAJCD7IMq6GAeFSMQx7TWFwvGNOI0zOQ0eYxTMTOO&#10;hWJEJ9WIY5oZz4xjxHmYyXODXEech9lcB4AcZB9UQQfzqBiBOKa1vlgwphGnYSanyWOciplxLBQj&#10;OqlGHNPMeGYcI87DTJ4b5DriPMzmOgDkIPugCjqYR8UIxDGt9cWCMY04DTM5TR7jVMyMY6EY0Uk1&#10;4phmxjPjGHEeZvLcINcR52E21wEgB9kHVdDBPCpGII5prS8WjGnEaZjJafIYp2JmHAvFiE6qEcc0&#10;M54Zx4jzMJPnBrmOOA+zuQ4AOcg+qIIO5lExAnFMa32xYEwjTsNMTpPHOBUz41goRnRSjTimmfHM&#10;OEach5k8N8h1xHmYzXUAyEH2QRV0MI+KEYhjWuuLBWMacRpmcpo8xqmYGcdCMaKTasQxzYxnxjHi&#10;PMzkuUGuI87DbK4DQA6yD6qgg3lUjMBvrD558eLqrSdPrn75DW9Y99Utt9yyeuD++1dfeu65sE2f&#10;l7/2tdWvvvGNB7HOvv/94TJ9/t573nPQ/siRI6uXvvrVcJm5qf7NojjROnD3klP7o97fEtQ2iovk&#10;0ZiqfzMoRnRSjTimmfHMOEach5k8N8h1xHmYzXUAyEH2QRV0MI+KEfvs37700up9Z86s+yfyhhtu&#10;WD36yCNh+y4pfsWqX7MoTrQO3J3k1P6p97UEtY3i7rPk0fiqXzMoRnRSjf9v9Y3Ll1enT59e3Xzz&#10;zeu+Onr06OrChQurH1y5Erbp819/9rODyUqL9eijj4bL9PnQQw8dtL/99ttX//LTn4bLzE31bwlq&#10;G8XF6Ule7a96v0tR+yg2Tk9yfX/V+w0Au4HsgyroYB4VI/ZZFZf6tALYZ556KozRJsWvWPVpFsWJ&#10;1oG7k5zaP/WelqC2Udx9ljwaX/VpBsWITqr32X/7+c9XHz9/ft0/kTfeeOPq+eefD9t3SVEpVv1a&#10;gtpGcXE6kleo97kUtY9i43Qk11HvMwDsBrIPqqCDeVSM2FcvffGL68fDWHHrE1e/8PgCkz1C5i3H&#10;j6/77nfe/vZD7fusUfxaourPLIoTrQN3Izm1n+r9LEFto7j7Knm0G9WfGRQjOqneZ1W06dMKS3//&#10;ne+EMdqkqBSrPi1BbaO4OB3JK9R7XIraR7FxOpLrqPcYAHYD2QdV0ME8Kkbsqx/7yEcO+qTrimNf&#10;wHr96163+quvfCVcLpLiV6zGYhbFidaBu5Gc2k+ViyWobRR3XyWPdqPGYgbFiE6q99Ur3//++rEr&#10;VjT6wrPPHirc2KNZTp06te67e+6551D7PmsUlZao+rMEtY3i4jQkr9DU+1uK2kexcRqS62jq/QWA&#10;3UD2QRV0MI+KEfvq0EexDCmSRVL8itVYzKI40TpwN5JT+6lysQS1jeLuq+TRbtRYzKAY0Un1vvrM&#10;M88c9EnXlby+MHTTTTet/vnHPw6Xi6SoFKuxWILaRnFxGpJXaCpXS1H7KDZOQ3IdTeUqAOwGsg+q&#10;oIN5VIwosVnYsR8qfvjDH169+ciR9brsQ/6B++/vLCy1+Wef+tQ6ziaW/BByn9qWbPFLP+asR9SY&#10;x2+7bfX4Y4+F7c22Al2t/v/ypUurd99776FtMvu2K6PWkUVxonXMUXKqX3JqmmofS1DbKG6J5FG/&#10;5FGs1pFBMaKT6n116CNOhhSfIikqxWoslqC2UVychuQVmsrVUtQ+io3TkFxHU7kKALuB7IMq6GAe&#10;FSNK9MWXM+9976Hn3Td90623bvSYFXNKxS8VoDKPizn9zneu/x3ZdmX0kOJXaf8/ceFCuLy35L3r&#10;U7GzKE60jjlKTvVLTk1T7VsJahvFLZE86pc8ilXsDIoRnVSX2CyY2A8A//mnP706ceLEel1Hjx5d&#10;XbjaZ10Fmzb/7lvfWsfZxJIfGO5T25ItKulHkvXoF/POO+9cvfjCC2F7s63wVav/f/jqq6sPPfjg&#10;oW0y+7Yro9ZRgtpGcZcgedUveTUPtc+lqH0UewmS6/2S6/NQ+wwAu4HsgyroYB4VI0r0xRfTrtj9&#10;ow9+cF2gsatdf/uOO9av25WzzRhdTqX45X+EOfMDy/Jdd9217iNdpazXovhDil/mpv3v98tif/6Z&#10;Z9av2Xb98dUvP2q76X73qbhZFCdaxxwlp/olp6ap9qsEtY3ilkge9UsexSpuBsWITqpL9EWN//nR&#10;jx56jnzTY8eObfT4EnNKRSUVdjKPYbnvvvvW/45su+J4SFGptP+/fjUnouW9Je9dn4pdgtpGcZcg&#10;edUveTUPta+lqH0UewmS6/2S6/NQ+woAu4HsgyroYB4VI0psFl+iopMVUVSAaRZv5qDfx02vSDab&#10;fdRWAOz6nYChxa9N+1/r7Novrbtk37vUNmdRnGgdc5Sc6pecmqbqsxLUNopbInnUL3kUq23OoBjR&#10;SXWJvqhh2pWwF594Yl34sKtIf/fuu9ev2xWpzRhdTqWo5H/cOPPDxfID586t+0hX/+q1KP6QopK5&#10;af/7/bLY333llfVrtl1PPvnkuu2m+92n4pagtlHcJUhe9UtezUPtZylqH8VeguR6v+T6PNR+AsBu&#10;IPugCjqYR8WIEn3xpauwNddCpO2ffwRLVFzqc2jxzC/XvAJ4SPGrpP+7Cm7b1tZrZlGcaB1zlJzq&#10;l5yaprbfZglqG8UtkTzqlzyKtfWaGRQjOqkusVnUiIo5VpxQYaNZFJmDfh83vdLXbPZRW2Gt6/n7&#10;Q4tKm/a/1tm1X1p3yb53qW0uQW2juEuQvOqXvJqH6sNS1D6KvQTJ9X7J9XmoPgSA3UD2QRV0MI+K&#10;ESV2FWy8Q65+nZr2qBXtm3l2w0fdyKF9ZLYVuYYUv0r63z+Oxwpg9jsDn3366UNtt6XWm0VxonXM&#10;UXKqX3Jqmmq/S1DbKG6J5FG/5FGs1ptBMaKT6hJ9UaOrYDTXwoTtn3+0SVS06XNoUcov17yydkhR&#10;qaT/uwpZ29bWa5agtlHcJUhe9UtezUPrB7MUtY9iL0FyvV9yfR5aP5gAsBvIPqiCDuZRMaJEX3zp&#10;Kg6VFr929Rx/+9FhPd/eLC18mUP7yFSRq9lPQ4pfpf3vf0PAa1+gHrj//tWXnnvu0PK11HqyKE60&#10;jjlKTvVLTk1T7WcJahvFLZE86pc8itV6MihGdFJdYlchxDvkqtKpaY8w0b6Zmz5CRg7tI7OteDSk&#10;qFTS//4xN1ZYsuf3v/zyy4fabkuttwS1jeIuQfKqX/JqHqofSlH7KPYSJNf7JdfnofoBAHYD2QdV&#10;0ME8KkaUuMTil7bVtCt1P3H+fLjcUH0f9W1XWz9ts/hlfvLixdVbT548WCbyTbfeunr8sceua5dR&#10;sbMoTrSOOUpO9UtOTVPtWwlqG8UtkTzqlzyKVewMihGdVJfoixpdRZfSotKuno9vP+ar58abpQUl&#10;c2gfmSoeNftpSFGptP/9s/m9R48eXV24cGH1gytXDi1fS62nBLWN4i5B8qpf8moear9LUfso9hIk&#10;1/sl1+eh9hsAdgPZB1XQwTwqRpS4pOKX/RCxikymFXw+f/ULQrTsJg7tI1PrH7v45f3Lz31u9d7/&#10;9t9Wb766LmvjzRQVmypmFsWJ1jFHyal+yalpqn0qQW2juCWSR/2SR7GKmUExopPqEpdYVNK2mnYF&#10;7BeefTZcbqi+j/q2q62ftllUMr9x+fLq9OnTB8tEHjt2bPXiCy9c1y6jYpegtlHcJUhe9UtezUPt&#10;aylqH8VeguR6v+T6PNS+AsBuIPugCjqYR8WIErdd/BpTX/hqFpkylhS/musfs/jltYLgHz/44EHb&#10;aP0ZFTOL4kTrmKPkVL/k1DTVPpWgtlHcEsmjfsmjWMXMoBjRSXWJSyoq2Q/8qnhjWiHlu6+8Ei67&#10;iUP7yNT6xy4qef/xe99bPfzww6sTJ04ctPFminVNFbMEtY3iLkHyql/yah5qH0tR+yj2EiTX+yXX&#10;56H2EQB2A9kHVdDBPCpGlLiU4pe2z3zXXXeFy5Tq+6ireNTVl9sofllh67fvuOPg70N/+Lnm+2fx&#10;zCyKE61jjpJT/ZJT09T2xyxBbaO4JZJH/ZJHsRbPzKAY0Ul1idsuKo2pLyg1izcZS4pKzfWPWVTy&#10;WqHtySefPGgbrT+jYpagtlHcJUhe9UtezUPtYylqH8VeguR6v+T6PNQ+AsBuIPugCjqYR8WIEpdQ&#10;/Lr0xS+uf0y5rwhUou8js+2RKyow2W8HfOapp8LXaha//N+jdUpfJOsq3m2qxTOzKE60jjlKTvVL&#10;Tk1T2x+zBLWN4pZIHvVLHsVaPDODYkQn1SUupaik7TM/cO5cuEypvo+6ijJdfbmNopIVjH737rsP&#10;/j70B5Vrvn8WzyxBbaO4S5C86pe8moe2f2Ypah/FXoLker/k+jy0/TMBYDeQfVAFHcyjYkSJSyh+&#10;qbC0iZs8z75Z/DLv+4M/WBeRvnzp0urd9967fi3qx20Vv3x7K4DZj0n7+LZtKnyZU3uOv6E40Trm&#10;KDnVLzk1TbVPJahtFLdE8qhf8ihWMTMoRnRSXeISikpXvv/99Y8U9xVXSvR9ZLY9ykSFG3sm/99/&#10;5zvhazWLSv7v0TqlLz51FcU21eKZJahtFHcJklf9klfz0PbPLEXto9hLkFzvl1yfh7Z/JgDsBrIP&#10;qqCDeVSMKHHuxa+oMDXE0uLXmfe+t3N9bY+q2Vbxy/RXZXfZFb9Exc2iONE65ig51S85NU21XyWo&#10;bRS3RPKoX/IoVnEzKEZ0Ul3iEopKKths4ibPiW8WlcxPfOIT6+LMD199dfUh97tEUT9uq6jk21th&#10;yX6k2ce3bVNByaz5fHzFLEFto7hLkLzql7yah9rHUtQ+ir0EyfV+yfV5qH0EgN1A9kEVdDCPihEl&#10;zr34NbTw07S0+GV9ZI9fed+ZM4fWe/y221afffrpsL25zeKXadv08Ic/vPqt3/zN9TaZ9iXICnJf&#10;eu6569pk1TqyKE60jjlKTvVLTk1T7WMJahvFLZE86pc8itU6MihGdFJd4tyLSlHBZ4ilRaX/+dGP&#10;dq6v7REw2yoqmf5q5y674peouCWobRR3CZJX/ZJX81D7WYraR7GXILneL7k+D7WfALAbyD6ogg7m&#10;UTECcUxrfbFgTCNOw0xOk8c4FTPjWChGdFJd4tyLSkMLKk1Li0rWR/ZYk4+fP39ovXfeeefq5Zdf&#10;Dtub2ywqmbZNf/7pTx96DJ959OjRg0LXD65cua5NVq2jBLWN4i5B8qpf8moeap9LUfso9hIk1/sl&#10;1+eh9hkAdgPZB1XQwTwqRiCOaa0vFoxpxGmYyWnyGKdiZhwLxYhOqhHHNDOeGceI8zCT5wa5jjgP&#10;s7kOADnIPqiCDuZRMQJxTGt9sWBMI07DTE6TxzgVM+NYKEZ0Uo04ppnxzDhGnIeZPDfIdcR5mM11&#10;AMhB9kEVdDCPihGIY1rriwVjGnEaZnKaPMapmBnHQjGik2rEMc2MZ8Yx4jzM5LlBriPOw2yuA0AO&#10;sg+qoIN5VIxAHNNaXywY04jTMJPT5DFOxcw4FooRnVQjjmlmPDOOEedhJs8Nch1xHmZzHQBykH1Q&#10;BR3Mo2IE4pjW+mLBmEachpmcJo9xKmbGsVCM6KQacUwz45lxjDgPM3lukOuI8zCb6wCQg+yDKuhg&#10;HhUjEMe01hcLxjTiNMzkNHmMUzEzjoViRCfViGOaGc+MY8R5mMlzg1xHnIfZXAeAHGQfVEEH86gY&#10;gTimtb5YMKYRp2Emp8ljnIqZcSwUIzqpRhzTzHhmHCPOw0yeG+Q64jzM5joA5CD7oAo6mEfFCMQx&#10;rfXFgjGNOA0zOU0e41TMjGOhGNFJNeKYZsYz4xhxHmby3CDXEedhNtcBIAfZB1XQwTwqRiCOaa0v&#10;FoxpxGmYyWnyGKdiZhwLxYhOqhHHNDOeGceI8zCT5wa5jjgPs7kOADnIPqiCDuZRMQJxTGt9sWBM&#10;I07DTE6TxzgVM+NYKEZ0Uo04ppnxzDhGnIeZPDfIdcR5mM11AMhB9kEVdDCPihGIY1rriwVjGnEa&#10;ZnKaPMapmBnHQjGik2rEMc2MZ8Yx4jzM5LlBriPOw2yuA0AOsg+qoIN5VIxAHNNaXywY04jTMJPT&#10;5DFOxcw4FooRnVQjjmlmPDOOEedhJs8Nch1xHmZzHQBykH1QBR3Mo2IE4pjW+mLBmEachpmcJo9x&#10;KmbGsVCM6KQacUwz45lxjDgPM3lukOuI8zCb6wCQg+yDKuhgHhUjEMe01hcLxjTiNMzkNHmMUzEz&#10;joViRCfViGOaGc+MY8R5mMlzg1xHnIfZXAeAHGQfVEEHc8SpmEVxogIbIo5nJqfJY5yKmXEsFCM6&#10;qUYc08x4ZhwjzsNMnhvkOuI8zOY6AOQg+6AKOpgjTsUsUUxE3J0lRHEQd2mGKB7iLi0hioOI07UU&#10;tY8KwYg4HbO5DgA5yD4AgAB9QUHEaVhCFAdxl2aI4iHu0hKiOIg4XUuJYiHidAWA3UD2AQAAAAAA&#10;AABAFaLCLyJOVwDYDWQfAAAAAAAAAAAAAADASDAxAwAAAAAAAAAAAAAAMBJMzAAAAAAAAAAAAAAA&#10;AIwEEzMAAAAAAAAAAAAAAAAjwcQMAAAAAAAAAAAAAADASDAxAwAAAAAAAAAAAAAAMBJMzAAAAAAA&#10;AAAAAAAAAIwEEzMAAAAAAAAAAAAAAAAjwcQMAAAAAAAAAAAAAADASDAxAwAAAAAAAAAAAAAAMBJM&#10;zAAAAAAAAAAAAAAAAIwEEzMAAAAAAAAAAAAAAAAjwcQMAAAAAAAAAAAAAADASDAxAwAAAAAAAAAA&#10;AAAAMBJMzAAAAAAAAAAAAAAAAIwEEzMAAAAAAAAAAAAAAAAjwcQMAAAAAAAAAAAAAADASDAxAwAA&#10;AAAAAAAAAAAAMBJMzAAAAAAAAAAAAAAAAIwEEzMAAAAAAAAAAAAAAAAjwcQMAAAAAAAAAAAAAADA&#10;SDAxAwAAAAAAAAAAAAAAMBJMzAAAAAAAAAAAAAAAAIwEEzMAAAAAAAAAAAAAAAAjwcQMAAAAAAAA&#10;AAAAAADASDAxAwAAAAAAAAAAAAAAMBJMzAAAAAAAAAAAAAAAAIwEEzMAAAAAAAAAAAAAAAAjwcQM&#10;AAAAAAAAAAAAAADASDAxAwAAAAAAAAAAAAAAMBJMzAAAAAAAAAAAAAAAAIwEEzMAAAAAAAAAAAAA&#10;AAAjwcQMAAAAAAAAAAAAAADASDAxAwAAAAAAAAAAAAAAMBJMzAAAAAAAAAAAAAAAAIwEEzMAAAAA&#10;AAAAAAAAAAAjwcQMAAAAAAAAAAAAAADASDAxAwAAAAAAAAAAAAAAMBJMzAAAAAAAAAAAAAAAAIwE&#10;EzMAAAAAAAAAAAAAAAAjwcQMAAAAAAAAAAAAAADASDAxAwAAAAAAAAAAAAAAMBJMzAAAAAAAAAAA&#10;AAAAAIwEEzMAAAAAAAAAAAAAAAAjwcQMAAAAAAAAAAAAAADASDAxAwAAAAAAAAAAAAAAMBJMzAAA&#10;AAAAAAAAAAAAAIwEEzMAAAAAAAAAAAAAAAAjwcQMAAAAAAAAAAAAAADASDAxAwAAAAAAAAAAAAAA&#10;MBJMzAAAAAAAAAAAAAAAAIwEEzMAAAAAAAAAAAAAAAAjwcQMAAAAAAAAAAAAAADASDAxAwAAAAAA&#10;AAAAAAAAMBJMzAAAAAAAAAAAAAAAAIwEEzMAAAAAAAAAAAAAAAAjwcQMAAAAAAAAAAAAAADASDAx&#10;AwAAAAAAAAAAAAAAMBJMzAAAAAAAAAAAAAAAAIwEEzMAAAAAAAAAAAAAAAAjwcQMAAAAAAAAAAAA&#10;AADASDAxAwAAAAAAAAAAAAAAMBJMzAAAAAAAAAAAAAAAAIwEEzMAAAAAAAAAAAAAAAAjwcQMAAAA&#10;AAAAAAAAAADASDAxAwAAAAAAAAAAAAAAMBJMzAAAAAAAAAAAAAAAAIwEEzMAAAAAAAAAAAAAAAAj&#10;wcQMAAAAAAAAAAAAAADASDAxAwAAAAAAAAAAAAAAMBK/B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g/mlX/r/cegVxj+q51gAAAAASUVORK5CYIJQSwMECgAAAAAAAAAhALPFPSUnjwUAJ48FABQA&#10;AABkcnMvbWVkaWEvaW1hZ2UyLnBuZ4lQTkcNChoKAAAADUlIRFIAAAT/AAAEzQgGAAAAMyzx/QAA&#10;AAFzUkdCAK7OHOkAAAAEZ0FNQQAAsY8L/GEFAAAACXBIWXMAACHVAAAh1QEEnLSdAAD/pUlEQVR4&#10;XuzdBXTjxuK28X+ZmZmZu2VmZt7CLTPfMjMzMzMzMzNsYcvM3N4yzvc9s5pUVuzETpzEcZ7fOXPa&#10;lWRZlh179Grg/4IkSZIkSZKkpmT4J0mSJEmSJDUpwz9JkiRJkiSpSRn+SZIkSZIkSU3K8E+SJEmS&#10;JElqUoZ/kiRJkiRJUpMy/JMkSZIkSZKalOGfJEmSJEmS1KQM/yRJkiRJkqQmZfgnSZIkSZIkNSnD&#10;P0mSJEmSJKlJGf5JkiRJkiRJTcrwT5IkSZIkSWpShn+SJEmSJElSkzL8kyRJkiRJkpqU4Z8kSZIk&#10;SZLUpAz/JEmSJEmSpCZl+CdJkiRJkiQ1KcM/SZIkSZIkqUkZ/kmSJEmSJElNyvBPkiRJkiRJalKG&#10;f5IkSZIkSVKTMvyTJEmSJEmSmpThnyT1IY8++mjYZJNNLBaLxdLLyq+//pp9k0uSJNXG8E+S+pAL&#10;Lrgg/N///Z/FYrFYeln58ccfs29ySZKk2hj+SVIfksK/7777LlsiSWpk55xzjuGfJEnqFMM/SepD&#10;DP8kqXcx/JMkSZ1l+CdJfYjhnyT1LoZ/kiSpswz/JKkPMfyTpN7F8E+SJHWW4Z8k9SGGf5LUuxj+&#10;SZKkzjL8k6Q+xPBPknoXwz9JktRZhn+S1IcY/klS72L4J0mSOsvwT5L6EMM/SepdDP8kSVJnGf5J&#10;Uh9i+CdJvYvhnyRJ6izDP0nqQwz/JKl3MfyTJEmdZfgnSX2I4Z8k9S6Gf5IkqbMM/ySpDzH8k6Te&#10;xfBPkiR1luGfJPUhhn+S1LsY/kmSpM4y/JOkPsTwT5J6F8M/SZLUWYZ/ktSHGP5JUu9i+CdJkjrL&#10;8E+S+hDDP0nqXQz/JElSZxn+SVIfYvgnSb2L4Z8kSeoswz9J6kMM/ySpdzH8kyRJnWX4J0l9SE+G&#10;f//880/46quvwgsvvNBS3njjjfD7779nW5T6+eefw8CBA0u2p/zyyy/ZFq29/PLLJdt+8cUX4Ycf&#10;fihZ/tprr4W///47e0TP+PDDD0uO86OPPsrWqKt8//338fP21FNPhQcffDA8/fTT8fP15ZdfZltI&#10;jcnwT5IkdZbhnyT1IT0d/t1www1h6qmnDhNPPHEsCy64YHj77bezLUo98sgjYa655mrZNpX77rsv&#10;26IU4c6UU05Zsu1VV10VHnrooTDrrLO2LFtiiSXaDBC7wx577FFynPvvv3+2Rl3hxRdfDOuvv36Y&#10;bbbZwmijjRb/BkYfffQw/fTTh+OPPz7bSmpMhn+SJKmzDP8kqQ/p6W6/BHqTTjppPAbKkEMOGR57&#10;7LFsbakzzzwzDDfccC3bprL77rtnW5S69957W2370ksvhbvuuiuMNdZYLctmmGGGHg//tthii5Lj&#10;3H777bM1qrfPP/88zD333CXnO18IVqRGZvgnSZI6y/BPkvqQng7/6O46//zzl4QvJ598crb2X4Rz&#10;O+64Y8l2qdAa8K+//sq2/NcBBxxQst2YY44Zlxv+9W0333xzS2s/yuCDDx5GHXXUMPbYY4cxxhgj&#10;PP/889mWUmMy/JMkSZ1l+CdJfUhPh39//PFH2GCDDVqCGMq6666brf0XY+DRJTi/XSp0k2XcvjzG&#10;8KM7b367zTffPK579tlnw5prrhmWWmqpWFj+22+/xXU9xfCv+5xyyiklLUj79esXx4DkM0OrwJ7+&#10;LEjtMfyTJEmdZfgnSX1IT4d/OOqoo8IQQwzREsZMNNFE2Zp/Ec7QKittky+02rr66quzLQf57LPP&#10;SroTU2677ba4jnCHSR0Ieihff/11j0/4YfjXfY444ogw9NBDt5zrrbfeumzLUalRGf5JkqTOMvyT&#10;pD6kEcI/xuYbZphhWsIYCt2B8y6++OKS9eONN17L/9Ntc7/99su2HITZW+nmm7YZfvjhw6+//hrX&#10;ffvtt+GJJ56I4w1SaAlYDH/efffdlvUUAsLkueeeiwHSCSecUHGykUqYXZYLd877O++8ky2tPfxj&#10;xuLHH388HHvsseGYY44J119/fZzJuJJXXnml5PX89NNP2Zp/pX2mbZj5tlwoNmDAgJJ95c8NmMGZ&#10;5aeeemo8T0cffXS49dZbwwcffJBtUR+ffvppPP88x0knnRS7c6f3uJx03BtvvHFJ2LzGGmvESWBY&#10;99Zbb9UcBP75558t7ytBNmNWMtlMOYQ1fN7SuaMwDiWT3+Txb/4G8ttR/ve//8X17J/ZidPy119/&#10;PR4Hvvnmm3DhhRfG88L5SY+p1nvvvReDch5/+umnx3NTS2tIgnWOiRaW6f2//fbbW/1NFxHwp9fD&#10;55BgvhxmZ07bUXi9Cecgf375f1oXg795jodJhiq9HmYUZ//HHXdcOPfcc+PEMMX3phEY/kmSpM4y&#10;/JOkPqQRwj8u3plpNYUxFC5u8+gKnNYNNdRQcfy//GPoxkuolxS7di666KItoU41Y/7ttttuLesp&#10;1113XQwTFllkkZLllJFHHjkGcMUQLOEC/aabbioJLFNZaKGFYli02WablSwvF/7ROpFgZuedd46t&#10;I/PbpzL55JPH5yLIy4cWe++9d8l2BHNFV155Zck2jKVIqJVHaDjCCCO0bEMLuk8++SQ+F4HpXnvt&#10;FVti5veTLyuvvHK45557WgKZWvEeEsist956YZRRRin7HHTl5pwWn2PhhRcuu32+bLnlllUHKnze&#10;OGfjjjtu2X2ts8464c0332wJ5cD7st1228WJbdJ2BJF33313tsUgBKXzzDNPyzYE3CuuuGJs0Qpe&#10;H+91Wv+f//wnvP/++3HW6OL55/NJOJ4eWw7HSAi/wgorlLSKTIVwfqONNoohcrlWsrz/hNlMvlPp&#10;/R9ssMHCqquuGu6///6Sc5IsueSSLduOOOKIMcAsZ8IJJyzZL8FyQtA53XTTtazj/wnz+DvLP2aa&#10;aabJHjHIxx9/HM/RSCONVLJdKgceeGAMI3u6hXBi+CdJkjrL8E+S+pBGCP+w7LLLllxsr7/++tma&#10;QcFE/oKfcIFWPPlwZLbZZmsZ94/QZ4cddoiBSVpPKJIu3DsS/hHYTDvttCXL8oWg8ZBDDske/S/2&#10;S+u8Sl2WKex31llnLVlWDP84dlozzjfffCXblSuEojw+H0Y+/PDDJdtwvou23Xbbkm0ItYotGwla&#10;8tswriJoMUfAml9XqUwxxRQtXbBrwfvK53WyySYru998mXLKKcPhhx9eEjLVM/yj1SEB9LDDDlt2&#10;P6nMOOOMsVXm77//nj1y0Lmac845S7abZJJJ4nJwzMWWoLxm3v/0GS6Gf4TSBKL5x+QLfwvLLbdc&#10;bCFYxLEdeeSRYfzxxy/72Hzhc3rWWWe1ah1JSFxpTM5imWqqqeLfYFFXhH98hgk08y09KbT+TGjJ&#10;u/jii5d8XxQL4SfBdXFs0Z5i+CdJkjrL8E+S+pBGCf9OPPHEkottxutLLbdocUerobSO4IoWaLSs&#10;SstosUP3RNDtcKWVVmpZx0X9FVdc0dISriPhH2EE/+V5CFEIvfIt4CjMFlts/cfMsfnuxxT+zfGt&#10;vfbaZVsDUorhHy3BCFfy54HC6+D4860cKbSOpBVWQjdHAqa0ntAq310SM888c8k+OG8EPfnWTtts&#10;s03JNpdccknc98EHH9zSYoygZYEFFohdJ2lhSLA0yyyzlDyOY84HYtW44447yrZ4ZBlBWDHgIbA5&#10;++yzs0fXL/wjnKM7bP7953wutthisXVcPnyi8FqLMwjTGo2u6PntCKT4HBLsFFvf8T7kWzIWwz9e&#10;a3r9hGu0dOPzmNanQohdPO88X7HbPe89+59ggglKllMIsm+55Zbs0YM+W/vuu2/8zLGe4+D56Raf&#10;3n9C0Pw+ZpppplbH0RXhH6+jeC45Pr5TwN/AaqutVrKeFqWrr756LPnWxfztLb/88jV1ge4qhn+S&#10;JKmzDP8kqQ9plPCP8b7SRTaFi3+WgVZ7+XVnnHFGXE6okL+wT11Z6ZpIuJCWE2DQUjDpSPiXLvxp&#10;8ZWceeaZrVp+0T04IWzs379/yXpaTjEOWUK30HItporh35577lmyfrTRRgunnXZaSyDEeH+0/CqG&#10;g7QWSwho8usuv/zybM2gwDS/LpX8TMgEm/kQj3CJxxGgrLXWWi3LacmYf42gSzAtNgkpCVDnn3/+&#10;OGZdteiyyvlPz0EhIE4hDt5+++3YAjS/DcHgq6++mm0xyP7771/S7ZYWfLV052RMQz4z6fG8Ht6L&#10;1MqQ87HJJpuUtCTLB7EJXdPzgSWfST7TzF6dllEYk7CoGP5RCN9o7Zgw/iEzaeePg3PGZyIF4Yw3&#10;mH8tFP7NeI8J29BNNr8NQSddZcH5yAdoBH10zc6jSzDvP4En54vPfPEz0hXhH4XXz+eTwJJCC126&#10;bHMO6LbN31Lalhaj+c8Lf5+0VM3v75prrsnW9hzDP0mS1FmGf5LUhzRK+If8RT2hGhfmtA7Kd4ll&#10;OWPMgbHD8uOL0RKQC/oHHnigpMUOQQNj5SUdCf84NgKXPCYHKM4onA9fCMuKrdHyLaaSO++8s1WI&#10;mA//CDTyLd7YJ0FeviUYCHsY7y6/H7qXpkkwCDLyLbwIRJKTTz655HGpcO5TwEAX4HzXUFpGsY4A&#10;MB/MpTHmnnnmmRhKpmDt0UcfjRM55MdmrBbdlvMhDcHjzTff3Cq0I3jLf144VwRv+e6/nQ3/aIWX&#10;HktZZpllWoUwdK8dZ5xxWrYpjjEH/ub4zOY/IwR4+QCXcRfLjSVZDP94DJ/ZIsJqgrr8dnRD53zQ&#10;dZfXkm+BSNBVrmsrLRXz3a35HF166aXxvPEcSy+9dMs6Ws4ddNBB8f3ns5F//wnhK33XdFX4x+v/&#10;6KOPsi3+xaQp+a7SBNP8HeQ/KyAszb8ndCPuaYZ/kiSpswz/JKkPaaTwL38hTmsdQhtaHREmpeWE&#10;IQlBTz4UIxQg/DvvvPNKLtbpiklQl3Qk/Jt33nlbhQIohm2EHgmt0vLreB3lugyyrDieYD78IxzM&#10;ryOsqTRzKsFNPkzinOQn7Zh77rlb1tHCLLVkzE+IkA80CXlotUWAQ2iUWloSntHajQCJcJFJSNJj&#10;0uOmnnrq2EWb10L34M7M9suMsfn90/W63GeW46RlaP79J6Tks5J0NvzbeuutWx5LKTfWI+aYY46W&#10;bTiefKtR8Fml9eP0009fsr9U6KbN2Ijljq0Y/hGMEqwW8Znl+PKt/xgPk78HgqPi2IL8zZX7jPL3&#10;Uezyvc8++8QAmn0Vx4vk/Sfw5P3n+QgK23v/uyL842+B4yz3t0tr0nxXcPbLZDTl5MfsJADv6e9L&#10;wz9JktRZhn+S1Ic0UviXLmhTWWWVVWJLnHxrtV133TXbelB4wsQgaR0BC2FhPpzhsczEy7ZJR8I/&#10;WraVQ5fM/Hb58I/x5vLr+vXrl61pjdZE+W3z4V8x+KLrbSUEN/nZZxlfMD9pB0FQWkcLLcIlum3m&#10;W38xnh3hS/o3r4NWUswom5YRHKYuxZxbZootNz4cheCJ/XMstJKjBVhxwoj25GdD5n3eaaedsjWt&#10;EZbStTRtX2z52dnwrzhzLM/FOS+W4lhz5Vp9ch6KnxMKLQAJrcoFcSiGfwRe5SbzAGF4fnxCZtzl&#10;750WhfmJdmj5dv7552ePao2/o/xrYgZugl/ef855pfEr8+8/f0e0/it3vrsi/ON10z2/HD4TjI+Y&#10;tiUopMVwufcyH56yzQsvvJDtpWcY/kmSpM4y/JOkPqSRwj+6Fua7vxKW0bIuteIisLnhhhuyrQe5&#10;7LLLWranMPEErQPTv7lQv/vuu7OtB+lI+JefHTSvrfCPkCm/jhCqkmILrHz4R9CVX0cXy0roJp1v&#10;SUZrQ85RQsumFIxxPgmYCKVSGMb2jJmYf11MTkKX4fw4ikx48vnnn2d7HeTiiy+OrQbzQWK5QiDL&#10;+U3dkauRn8CFkObAAw/M1rRGKElgk7bn/eU1JZ0N//L7rqVUCrNogVbs9k0QRwhbrsUaiuEfXZ3T&#10;bMFFvP8EvWlbwku64/K8tGhNy+lCT1f7SuginA8RmWGYiXcSvktorVicfKZYeP/32muvVu9/Pvzj&#10;edhfObWEf7ym/NiWebSIzbcqrrawTwLsnmT4J0mSOsvwT5L6kEYK/4oBEyFVvgUXrXTyIQ4IoPLB&#10;CY/PBxSEUcWQqiPhH+FcOW2Ff8Wx4XieSpj5N79tPvwrjsfHhAqV0FIs3wKP7oq0ykqYFGO++eZr&#10;WU+ottVWW7UErIRBjI9GYJK2IThiIpN0nlOX7HKBGS0vmbmZ10MIk28xlS8EeLRIq1a+yyn7pCtp&#10;JYS9+bCL18TrTjob/s0+++wtj6XMM888cWKX9kqajTrvhx9+aNVlNhU+y0yKkW+1mhTDP8bjK/5t&#10;JMWWf3xmaclJV+h8qMr7e+6552aPau34448vaYXLfop/NwMGDIjb8f7Tlb2t978YhubDPwLENIFP&#10;Uf5vl9JW+Mfn/8Ybb8zWlqI7e37YAIJAgvVy712+bLrpphVbWXYXwz9JktRZhn+S1Ic0UvhHN8T8&#10;rLHFQtdYWisV0QIpbZNCrFQWX3zxVsFOd4V/BDT5dQQnhD1FjJvGLKP5bfPh31VXXVWyjmCr3HkA&#10;48rlgy1aSeWDClpbEfal9QSF+e6adK8lUGBMwXyAlp+RmJAoHygWcb6Z1INZUwni6LZcnKmXQghZ&#10;LSYQyT925ZVXLnsuCcoYXzAfOjETLV2bk86Gf8Wgltam/P20V2iVmUeX3yuuuKJkPLl8ISCja23x&#10;cSiGf3STZVkRr+uoo44qOR+8Xj7vBIDFbvO0BC33fHxGd9lll5K/L1rvFSedAa+LYDH//jNGY3pc&#10;Kvzd5q244oot6/iMHXfccdmaf3FsnJf8ftoK/5h0pdjyN2G24vy4jHRlZ1/l3rt84bxVapHZXQz/&#10;JElSZxn+SVIf0kjhH0EFwUwxwEuF8KHcRfdhhx1WdnvKoYcemm31r+4K/+haWXwtdFvOt+Ti/1mW&#10;D6Mo+fCPwC7fupHw44gjjmgVWBG6FEOWmWeeuWSyE9A9t1x3R56DrqYg4MjPEpsvdHvNB0QELpzT&#10;I488MmyyySZhu+22KztDbfqspULYUjy2SujKmz9HhJZ0YS62iqMbanGiDbpN50OqzoZ/PD49lsLY&#10;lMWx+Qi/mASFcfKY1IPzWTxWWljmZybmWPlcFscKPOWUU1o9thj+UWgdWXwdtHotfiYI1fissO1J&#10;J51UEgzSZfzdd9/NHv0vxrhjJuC0HZ9B3k/2wWvj/Wema7rHc77LzehcHNOTlrz5v7v8hD+8PwS+&#10;xb+V4uQ3lLbCPz6rlSbxIBDOh9J0V+cYOTd5vE+0zuT1EqTzXhffj+5m+CdJkjrL8E+S+pBGCv/A&#10;+GSMqZUuyFNhWX7sujxm1S0GJqkQvBR1V/iHfMsqCpN18PwEg4QmzNCab1WXSj78A5OY5INEgh9a&#10;uBHUEPC8/PLL4YADDijZB63BbrrppmwP/2JGYIK3/LYUWgmmyUEIOGjZVdyGQqiVR1ff/PmkxSCB&#10;VX5MN0I5upTm98NkE9WiJWIxjFx00UXDAw88ENfRiuu5556LXTLz2zDjMF1n8zob/nHO860lablH&#10;F2/+hgiFCJVoDZgPbGnZmQ9M+bxtuOGGLespjHFJ1+BiWEcolSZXScqFfzwfXWXpzsoxMKEF4Xf+&#10;OBiTj3OWMM4ms/Lm90Pr22eeeSaeU87tk08+WdIqj88hY3GmSVQ4v0zmkdbzt8okG/lAlJCKWZjT&#10;NhS6HOftu+++JevnnHPO+Do5b5xbjrt4rJSOhn+EfMxYnR+jktmw+T7h2AmM33///djKNK2n0DXY&#10;ln+SJKm3M/yTpD6k0cI/wohywRRj91WaYfODDz4oGSswlWILtaQ7w78XX3yxZFwxghNeC12YeWwa&#10;F6+tln9gP7PNNlvJNoROCyywQAyLCBXzIQ/7JEwptmICwUU+zEmFVmi0cgIhFt2N82MuUmjxxbhu&#10;eXS/3XzzzUtakPEeMjswXU4JwghB891b2c+1116b7aF9BDGMQ5gPmSicW7p2M15cMRjinPL5Lp6D&#10;zoZ/BEN8PvJhLN1L6V7M54Rzm3+t+RaVCa3v8ueLQrjNcfA5L04qsvDCC5eMW1gu/KMwSzCfCY6B&#10;iT34d349Xb7zn3UCWt6j/DYUwkrOKYEr4wnm1xHu3X777S3njFZ+G220Ucn54DNOuJl//5l8J63n&#10;/F9//fXx8Qmfh/zx8hnhM8++ObccE+cs/zmndDT8A0FuvqUohcdz7LRi5Lzn1xFsE4z2NMM/SZLU&#10;WYZ/ktSHNFr4x8V7vitkKlygFwO6hGPPdxlMZZ111sm2KNWd4R9B0bHHHhtb4eW3yxfCjGKrvWL4&#10;R4BFl8fiTKflCq0gOV66nlZy/vnnt3rc6quvXhKC0aKLSRvy2xDGFIMygkJmmqXVVH5bCuMcFgMo&#10;CoFQufHi2sK5pKVWcV/lCuebiUfKhb+dDf/S6y3XYrNYeB5abea7wd5///0lLQcpW265Zcuxsn+C&#10;TsKv/H5oiZk+p8Xwj27Q5cLAfKEVZLkZgdlncUzFSoXgjxmB8y3fOF5mzqXlYnH7Su8/XYSL7z8h&#10;Pq05i9vmC2MgEjTnl3Um/ON95/ugUsvhfKGrPK+d19vTDP8kSVJnGf5JUh/SaOEfGLuMllP5svfe&#10;e2drWyMYY0bcscceu+QxxdlEE8IXWoml7eaff/5W4R9hXH5fxa6uCa2D8tsxuUERQQnj7BHQ0JIu&#10;hTr8P2PyXXPNNeHRRx8t2c+ee+6ZPboUIQtdLgmP8jO4ErKMNtposcUdXS7LhV55BIO0Vss/J11X&#10;8+iavOqqq5Zsc8ghh2RrW6OLJC3LCCg5thSo0CKMgJPXSzBDl+BKQW41CL6YwZdWgKnLJi3CmCGW&#10;ZYSQvMeVAj3GJsy/dj5btYR/CS3xOD987vKz4PL+8vp5vwn+8n9bjIVISzaOMz0/wXZx7ENCLFqf&#10;5bej5RstY1EM/2j5yTJayPEYzgXL0zkhHC83QUoeLT0Jd/kcpdZ1vBbOMWE53bT5/FVCKzpCZ153&#10;ufef8Iygne6/+S7BebwGzgct7NLfCeEhr4GxJDmXtGhN54RCeJdw3vhspHV83opdpst54okn4gQ0&#10;tE7Mt8jkNRAkMxYi35Xt/V11F8M/SZLUWYZ/ktSHNGL4R+ukO+64o6TQKqgtjE/GrJ75x5SbdAKM&#10;h8bYdmm7hx9+uFXXUAb2z++LMfXKef7550u2K9eyKmHbiy66KM6o+t///jf+f5pcgTAuvx9mSq2E&#10;Y6Xr4dlnnx33Q2FiCSYOYTy/avG6889J2FdEF9T8NpznttAqimPn2JiUhFZ1tKKk9WP+9XYWoQfv&#10;N2Pc8RyEpQTAtI5MXZcrefPNN+N26TVxvB1tzUXrNcIlzj8TXXAsvL8EsOU+M/ydsX3+nA4cOLDV&#10;8/NvPvP546Sk97dc+MfrImgmDGMiDwJrWj9yngjFqsHnkO64J5xwQstrocsyYWp+xuRKCFFfeeWV&#10;Vu8/3ZwJwAmI28Pz0AWakI/HM24hr4lxI8E5yJ+TL774Ii4Hrz//uebvvJrj5nyzHWNkEgbzvBSC&#10;YsaqbO9z390M/yRJUmcZ/klSH9KI4Z+ktlUK/9Q3GP5JkqTOMvyTpD7E8E/qfQz/+jbDP0mS1FmG&#10;f5LUhxj+Sb2P4V/fZvgnSZI6y/BPkvoQwz+p9zH869sM/yRJUmcZ/klSH2L4J/U+hn99m+GfJEnq&#10;LMM/SepDDP8kqXcx/JMkSZ1l+CdJfYjhnyT1LoZ/kiSpswz/JKkPMfyTpN7F8E+SJHWW4Z8k9SGG&#10;f5LUuxj+SZKkzjL8k6Q+xPBPknoXwz9JktRZhn+S1IcY/klS72L4J0mSOsvwT5L6EMM/SepdDP8k&#10;SVJnGf5JUh9i+CdJvYvhnyRJ6izDP0nqQwz/JKl3MfyTJEmdZfgnSX2I4Z8k9S6Gf5IkqbMM/ySp&#10;DzH8k6TexfBPkiR1luGfJPUhhn+S1LsY/kmSpM4y/JOkPsTwT5J6F8M/SZLUWYZ/ktSHpPCvX79+&#10;Ya655rJYLBZLg5fJJpvM8E+SJHWK4Z8k9SGXXXZZGG200SwWi8XSy4rhnyRJ6ijDP0mSJEmSJKlJ&#10;Gf5JkiRJkiRJTcrwT5IkSZIkSWpShn+SJEmSJElSkzL8kyRJkiRJkpqU4Z8kSZIkSZLUpAz/JEmS&#10;JEmSpCZl+CdJkiRJkiQ1KcM/SZIkSZIkqUkZ/kmSJEmSJElNyvBPkiRJkiRJalKGf5IkSZIkSVKT&#10;MvyTJEmSJEmSmpThnyRJkiRJktSkDP8kSZIkSZKkJmX4J0mSJEmSJDUpwz9JkiRJkiSpSRn+SXX2&#10;f//3fxaLxdKpIjWTn3/6Kfz0448Wi8XSofLnn39m3yaSpI7yCkOqs3IX8haLxVJLkZrJXbfdFm64&#10;5hqLxWLpUPn8s8+ybxNJUkd5hSHVWbp433XXXcPNN99ssVgsVZWddtrJ8E9NyfDPYrF0phj+SVLn&#10;eYUh1Vm6eL/88suzJZLUvosuusjwT00phX8Dnn8+/P333xaLxVJVMfyTpPrxCkOqM8M/SR1h+Kdm&#10;lcK/l154IVsiSe0z/JOk+vEKQ6ozwz9JHWH4p2Zl+CepIwz/JKl+vMKQ6szwT1JHGP6pWRn+SeoI&#10;wz9Jqh+vMKQ6M/yT1BGGf2pWhn+SOsLwT5LqxysMqc4M/yR1hOGfmpXhn6SOMPyTpPrxCkOqM8M/&#10;SR1h+KdmZfgnqSMM/ySpfrzCkOrM8E9SRxj+qVkZ/knqCMM/SaofrzCkOjP8k9QRhn9qVoZ/kjrC&#10;8E+S6scrDKnODP8a1zfffBPuv//+8Pnnn2dL1Fe9/PLL4fHHHw//+9//siU9z/BPzcrwT1JHGP5J&#10;Uv14hSHVWU+Hf3/++WcMEfr161dTWX311bM9dJ2ff/45bLbZZvH5HnjggWxp99lll13CfPPNF557&#10;7rlsyb9+/PHHcNRRR4UlllgiHt+WW24ZLrnkkvDtt99mWzSGo48+Oiy22GLhsccey5aU98svv8TX&#10;s95664W55porLLPMMmH77bcPL3TRxfeVV14Zz+1yyy0Xvvvuu2xp47rvvvvClFNOGd/jv//+O1va&#10;swz/1Ky6I/x76623wrPPPhvefPPN8Mcff2RL9eCDD4Ztt922qu9+fpfPOuus+Fvdnt9//z089dRT&#10;4dZbbw1PPvlkrHs0ip9++ike04033hheffXVmo7tn3/+iefsnnvuCQMHDsyW1hfP8cUXX8TP62uv&#10;vZYtbVycv9NOOy1sscUW4auvvsqWdg/DP0mqH68wpDprhPCPgCgdx1BDDVVVmXHGGbM9dB0CtgUX&#10;XDAe1w033JAt7XpUtKnIDzbYYGHrrbeOwVhC8PP888+HMcccM64fZphhwogjjhiGHnroeJxrrbVW&#10;PO6e9tdff4U77rgjjDbaaGGMMcaI/18Or5VWbQRx6f0fYYQRwvDDDx9fH489++yz636hdvLJJ4fh&#10;hhsuTDTRROHrr7/OljY2gt555pknvPvuu9mSnmX4p2bVHeHfqquuGv92ll9++fBZFwcF/G4QMBEu&#10;8X3biPgt+Pjjj+P33CSTTBJ+++23bE1rbDtgwIBYD+ActnX+eN1nnHFGGHXUUVu+ryj8Zp5yyinh&#10;hx9+iPvrCdx4OuaYY8Ioo4xScmyTTTZZuPTSS8Ovv/6abVmK95PQeLXVVit5HGXuueeOIR2/wfXC&#10;851++ulx//wG9QZXX311GHzwweNNxO4Meg3/JKl+vMKQ6ixVGBsl/Dv00EOrKlTmu1pPhX/vv/9+&#10;rMCPPfbYMejLo1UA6wjGFlhggXh3m67Bxx57bJhlllni8iWXXDJ8+eWX2SO6H61YrrvuujDddNPF&#10;c9dW+Pf999+HNddcMx432/NZoJXbzTffHNZff/0YbHLRxmusp94Y/t10003xXOy5557Zkp5l+Kdm&#10;1WzhHzcM1llnnXhj5aGHHsqWNhbqAscff3y8sXXLLbdkS8vj9RB8Ee5wDiudPwKwvfbaKww55JDx&#10;u5MW5euuu278jeRccLOJ1mE90WKe0LF///7x+Mcff/ywyiqrxGOjpTw3v/h92m+//crezOPm4Jxz&#10;zhmPn5b/tJjn8zTVVFPF/U099dSxVWS9Qs3eGP7xeSJInnDCCWP9g9fQHQz/JKl+vMKQ6ozKHKVR&#10;wr9G0hPhXzofww47bNh1111L7t7TEuLAAw+MLRao3NP9JlVoeRyh2eSTTx4viLiI6gm03Nhxxx1j&#10;qJbe07bCP7oD81ppIUi3pzxaRWy44YZxH3QFrqfeGP4x9uOKK64YRhpppC7rDl0Lwz81q2YL//ht&#10;IGBq5PCPLqsENSuttFIMxioh+Fp88cXDEEMM0fL9U+n83XvvvbFVHcEfN8r4ruc3ky6sF154YTwf&#10;I488chwGorvtv//+8bea3/Jr/v9njRaKHNunn34aTjrppPj6xhlnnNilN++jjz4K00wzTQw0CS5T&#10;V18eT7fmhRZaKN5M46Ya9YJ66I3hH2gdyg3EFVZYIb7n3cHwT5LqxysMqc5S5dnwr7WeCP8++OCD&#10;sOiii8bn/PDDD7Olg/BvWvuxjq6wRQSF2223XVy/8MILd+tEITw3F1p0w+KChoCSY+Xiqq3wj5CS&#10;41122WXjmEx5tFqg6xNdm7mYqWd35t4Y/nE+aOHJ+eB89TTDPzUrw7/uxxAX/G4QypVrsUbrPG6I&#10;pe67/M7wu8D/Vzp/22yzTVxPEFb8nifQ2mGHHeL6jTbaKFvaPWjxPvroo8fXS0+G4piP1ItSPYAb&#10;fnmcA5YzVMYbb7yRLf0XvQW4oUZpK0StRW8N//gc0SqS38xHHnkkW9q1DP8kqX68wpDqjMocpbeH&#10;f1TyqFBzkUNXGbo40S2GLjFUVg866KDwyiuvlLSkI9DbfPPNw/nnnx/vEHPxwfYrr7xyvNteDP84&#10;1uuvvz7ebd95551LxuLL4zl4TWzHnfha0LWTSjvhXdGLL74YgzTu+FcKrGjBwPFOMcUUcXbY7sK5&#10;4vVybIxXdOqpp8auunThaiv8O+yww+Lx0lqhXPh38cUXxwskWkHUOjEHnweOgclQeF8XWWSR2GWW&#10;83LccceVDf94TmZZvuuuu8I+++wTJ5aZY4454uMJM5mUhAsuLoYYj4nB5vkM8ToqjVHF/g4++OB4&#10;fhinie14L/fdd9/YxYt90z2JC1W6u/E6y138gmOndUwjtP4z/FOzavTwj+8fJjLgu4gJobjxcued&#10;d8bvFb5j8jdKaClGoDbWWGPF7zwmDXr99ddbdXVln2z70ksvxS6jtLDj/2mJVsR3NfvghhS/dzwn&#10;37VPPPFEvIGV/52tBq+DLqy0aHv66aezpf/it5eAjvPFa2CiJkIxAjSWVTp/6WYZN8XKTQrCTSDW&#10;l/u97UqcO7r40oKR966c9Ho33njjbEmIv1WMh0iYdcQRR5Q9z/zuMZYhYV2trd04z7zfjBl4++23&#10;x3oQ7y3nrq3wj8fxHvC6eP/4veczRL3qnXfeaakrcbz0DmA7/lsJn0W24bl5LL+HzHRPHe6ZZ54J&#10;l112WfzcMwxKexN6XHXVVfGzRes/9tvVDP8kqX68wpDqjMocpbeHf1zIEMjRhYf9UEGeddZZYzdY&#10;wiNaCMwwwwwx1EkId9iWin+6y57KIYccUrblHxXJdMeeynE5XEDRjXXcccetefY9Qkuej24/RQzW&#10;zjrCtUroCsw2hG4Eid2FLkcEapzTNE4hQVV74R/dfgmyKFxs5nERw117Xg+tHGrBmIe77bZbbOlC&#10;CxFCPmbL5d/8d+mll47vYTH848KHsJALTB436aSThtlmmy1+nriAYBn/Tq1naLnIcvbDhW85jz76&#10;aHx9E088cWyJQUDLe8jrYr90aR5vvPHiv+mitNVWW1UMdznPBKWEobvvvnu3XMxUYvinZtXo4d9t&#10;///4GCOO7zJuuKS/Q75n6EbKTY4U2hEi8VvEdwa/g/w/3z8XXHBBXA9uSPD3zHcLv13si2357ubG&#10;BL9/+Zsz7733XtwHARa/Szwn+6fQKrma2XcTvsP4zuM5eU2EPEXUE9jv/PPPH79z+X689tpr2w3/&#10;uDHDer7vy21DsMZ6fnd7Aq+r3E0jbixxU4hj48ZRQsDK+8N4wIRr9cSx8F5yrngfeW5CRt5bxk3k&#10;BirLiuEfwRz1Rx5HfSs9lkKX65lmmikGlbyvvC5eD58dtuc5y2FSGrbhhh3BMCEzv8t8dtO++d2d&#10;YIIJ4tiP3PQt3jxM2BfjCfN7T2DY1Qz/JKl+vMKQ6ixVpHp7+EdLMwIbKsZ0FaXFAneNqfhxkUAF&#10;lP3PPPPMLV1sUvhHSztCQy5AOJbNNtss3mEuF/5xt5qJNVjG9uUqr7QOYz0XFLW2VmOMHyrM3Hkv&#10;OvPMM+N+OaZKqACzDQOG08Kju3BHnwA2XwGvJvzjIpGQjosMWrRxgcFFDTP1cXHMe0orxloq7VxM&#10;nnfeeTHo4wKBfdICgVYChHa05EsXKMXw7/DDD4/HwjET0vH5eeutt+LniVaItExJ7wGfI9bRDY0L&#10;C973cmFc6qZFFzPOEyF02p790jKCVnx8brl4Zx2f2UoOOOCAuD8uhiuFhN3B8E/NqpHDP26YpJsF&#10;s88+ezjhhBNiCzbGkEuz3/K9Satkvm+4KUPQwrIUzhF6pZst/IYRFvK7w/clN8IYXoDuqHzPES7S&#10;apDfxvR7x/cezzPttNPGQIagkBsX7J/fvXIt0ir55JNP4o06nodjLYfvVW6iEDqmfVcT/nEjitfN&#10;72E+ROO7m0nD+L7ld4IJphoFv6PULXgvuDmUv6mUxikkGCPcpT7C+0KrNiYx+e9//xvPU0fQApGu&#10;4elzxWeC3xpuvHEs6TNXDP+4ocrvPOsIj/ksUng8N89YznmmZSpBITdQ+c3ks1KpZ0Tqrs2EKEyA&#10;xmvjxhufE14v++d3ffrpp4/bUSer1NOBm4iE1GzHDeKuZvgnSfXjFYZUZ1SIKI0S/lVbimiNRWUy&#10;X8HPo5sIFyc8llAQKfzjwmWPPfZoNe5OufAPO+20U1xGiy2CmzwuTLhQIlDk4quWllnc1We/3KV+&#10;++23s6X/OvHEE+P69sZ7YxvOxTnnnJMt6RnVhH9cDBAAEmxSuefY84Xzz53/St1gy6GbEBelPJ4L&#10;hCKCRFrMsL4Y/nHxzLnj4qIcWmTy3nIxw4yToGsw+6IFQnGWZT4PXKBywcbFNu8r23IRw0VvEQEh&#10;F6u0gKmEC0D2wYVPd7RkqMTwT82qUcM/fk/4nuFxzFxb7juEoIT18847b0sLvEpj/vG9yjpuvPC9&#10;x5AZ+ZZotNTi5gW/kXyn0uWSx6Twj0Jox+zu/JbTVbPcb1db+N3j+bnpkm+Z355qwj9wE4ffZLbj&#10;NfCbwn95TdxsI4wqdxOvu9GtllCW30uOlf9ywylfhzjmmGPizSFm9b311ltjOMjvJu8B7x+P4/eD&#10;OlXqLlsNfqfS7Px8foqtLwnNOF+sz4d/HBs301i+ySablG21yfasX2qppeK/qX8xJAvLaL1ePEZ+&#10;j7mJy+vgnDAUBttyA5ebeHl8HnndvH5ahFZ6H3kejp/fzFrqZB1h+CdJ9eMVhlRnVKoojRL+UUmv&#10;phTRaorWCimQKaKbFBV9niONlZbCPwKgcoNBVwr/eDyVTSrnLM9XXlNFlUpmrWOy0TWGx9LNqtw4&#10;S7TsYH014R+F2Q17UjXhH91YCTVT9zVCMS4+6IpNSwMCW7r+clFZLVpK8Pp5XlqKFHFBzPiOXDQV&#10;wz8CLS6wKo2VxOeMFjKEf7QkBC1xuABhX8UWm7S+5Fh4PbRg4H3lIpeLVv7muHjPX4zQUpQuTm1d&#10;jKaQmNdXqet5dzD8U7Nq1PCP7yomr6B1Hje0yqGFFfslGEpj/1UK//j+Ta2s5p577pbt87gpRhdU&#10;whO6fxII5sM/wsHOYPIqjouwh5bW1ao2/CMgIpgiNOM10OqM3xoeRyBFSzleU0/j+5zfhnQTjNaa&#10;vFf5sYU5//zW8LtILwZa1u2yyy4xJKMlOXUHXictHWnZWG3QxbnkOalbESoWAzmOgRusbJMP//g9&#10;o7UfQTS/S+VwHDyOVvMgaNx2223je8HnqljXIfDkBht1Aj4P3Ijj8YSMDKNSPLYjjzwyngOC4+IN&#10;3IQWpZxbXl8tdYmOMPyTpPrxCkOqMypVlEYJ/6h4VlPaQuWQ8IYuJYRzTMZAoESFkucohn90GaH7&#10;ZVGl8I/KKxM1sJwLn3ThQMVzgw02iMvXWmutkkp7NdLMg7TsKDeIdZoco5rwj4ubalr+cex092F8&#10;wGIhsKs0iUU1qgn/GJicizEKd+4J1Oj2xAUBwRYDu3ORQNejai+Q6brLOSBwq9QtlnPDBWcx/Mvj&#10;wonjIEykZQutCNknXaDy4R+fYS6cOc78WI2cu/z4fHSJ5rPDBSfHx4Urn8sdd9wxXHHFFTEcrEa6&#10;8OZihu7RPcXwT82qkbv98tvGuLLlWllx4yDNoE7Q0V74x37Sb1y5GeST9Bu94oorxgmM8uFfpe6W&#10;1eL7mu9Ojq29yRvyqgn/CEJp0cZ3JRN5nXvuuXHSLv670korxeelCy2t/3oav0ncXCIs41g5NsaJ&#10;5d9JCv94zbT+43cpj9+rNOM/6/k8VCONucjvG5+JIn7jmGCFbYrdfrmBRffjcuM80jOCYT14HJ+/&#10;hIlEUhiXr1sRRq+//vrxtdNVl9/MJ598Mj6eQJMW8fzupN4b1Uo37ahnVAop68XwT5LqxysMqc6o&#10;VFF6+5h/oNUfQQqDQNPKjwsDQhruhKf9U4rhHwFNuRZilcI/EECynK4o6YKFu9J0G6Xiyt3rWqWL&#10;Qbr+MDFEES35WF9N+EfQSSW5PVxIckef81QstCqo5WKsqL3wj4tXKuMcLzPfFgfsJsSlVR0DjrMN&#10;Fx/VYFZdtqc7LuP9lMPA5jx3ufCPSVMYKD59juiCxPkg9GO/FP6dwj+kmRAJARPCZ1475yC10OM1&#10;sf8UHlNo6UFLDgZxZ+wmWqK01WKDADE9tjvHdSwy/FOzavQJP8B3N+E/rZrWWGONOJYo3yGEaOy3&#10;mvCPECV9v/JdxXdeuZImAaH1FceaD/9qvcmVxw0zhtxIz19Ll8z2wj9aUfP9znpuyuW34XuY39h0&#10;w42QrdrWf/xecL7LFca56yzOAceWQjx+p1JL9BT+8VtEF+1yLcSpBxH88Vi6PFeDsJHtufFY7jxw&#10;vghI2aYY/iXM8ky9h5uU7I/PFZ9BWnTyuHz4x/tO3Ym6EjfG0k1GuvXSopHt028mr5HXzTJ+K/kM&#10;8zknqORmWzo3bbn77rvjsTC2c1eP72j4J0n14xWGVGdUqCi9Pfzjbm4aXJrKMl2euONPSwUqyYwF&#10;mC5giuEfYVq5CmRb4R93udNFE89NhZ3ZE6lccoe5UujUljR2HLMzlnt8qnxzkVcJFXC24Tiqqfjz&#10;uqnMU5kuFsZF6srwj5CLY2XA+IcffjhbWooLkXReCMyquThkVkC2p/VluRAVhLd8HorhH61CuNjl&#10;ooQLSz5TdOHmQp0ZoLlQ4eKjGP4R6DFuFc/L/3OctBTkIo1wNV2EJ/ybi1deG92bOE+pKxoXKW2F&#10;x+yb7ThGWjT0FMM/NatGDv/4TuZmSRrGgkCE7yP+zXcJraRZXk349+KLL8bHsj3f0+V+B/KFmxu0&#10;LkvhH8vKBVDVIvRhkgr21dbvWjnthX98hxKUMXwELQDLYTzZNGkErdCrQcs4ti9XGAe4XghmmT2X&#10;/RKogboMr4k6Dq+/HFrOU+/hcYxPXA3eV7ZnshaCvnII47hJVQz/UmvDdCOP46P+we86daQ0QVo+&#10;/AOtL1nO/qi38LvGbwo3a3nd+ZuBfMa4+UkwyOc0fyOOwk1fWh9Wqh88/fTT8flpPVjNTdHOMPyT&#10;pPrxCkOqs1R56s3hHxdDhDSEIXSjJPSiFV6+GwrdY9KFQj3CP+5cc5efdWuvvXZsxUZrMf7d0TGQ&#10;GLeGx9Mdqdzx0JKMu+iUSuEiFXT2QVemcuMYFnHxxXaMl1MshJrF1ni1aC/8S+MjUtGvNOsfCPN4&#10;bxkkvJpuyIzZx34XWWSRil16Cc246M2Hf5xzAjyei/eAiyvGB8q3hKBrFhdAxfCPViZ0V+J5GU/w&#10;888/j+Mg8W8+35VwsUK3KcJIAmpeI8/PxRMXceXwXOyX4yh+LruT4Z+aVaOGf/zWMQYqjyPsI6wh&#10;CGR2c4ZvSMMUsL6a8I8bFal1HJMulfsdyBd+K/g+rFf4x2NTqy5+w2vRXvjH9ynBKOFepW6iTNCU&#10;3of//Oc/2dK28XvBb365svfee2dbtY8urhx3pcCKdWmICH5TcP7558cAi9fN0BzlcMMrzW7LjcRq&#10;MLwG29OttlJLTp6PYC4f/vF5W3zxxeNjef823HDD2EKf4JWuvZyrNO5tMfyjzkQwSy8FPlvU19Jn&#10;m/GPy+H5OA5uxPHZZ4xgtufGGV2Xy3WFB59bwkh+V6l3dCXDP0mqH68wpDqj4kTpzeEfXZ94LBcx&#10;VDiLqFwznlG6W1yP8I+747QmINwihGHMQO5KU5GtdpydolNPPTU+F5XpcrM40p1n9tlnj9tU6rpC&#10;ywDWcye/2jHkukp74R/jAXGsnL9KLTMIWbmoYjsCuUoXSnnPP/983J4Li3Lduek2ywUKn4d8+JfC&#10;rCmmmCK2iCniuQ899NDYsqEY/qXPGK+Fi3K6GRHAcqHGBUvCRTgXiFwcletexYzAqQXrNf//AqIc&#10;gm3Wc+HN8/QUwz81q0YN/xiugBbLhHhMhMANgmJLLUJA9ltN+MdvRJp5lXFHK+E7Mv+bVK/wD/z+&#10;p9ZifN9Xq73wj4kgCP/oApt+84v43SfwYh90Aa4G3/Wc93KlUkvzIgIsJm3hN61SMElLtgUWWCAe&#10;G+MiIg0lQT2DsR3LYUxGJgvhcdRxqsFsvmxP6/py55LXzI0vtsmHf/zmsYzW8tQhy4VvaZti+IfU&#10;tZkbnxw3++E9Lf5u81uZ/x1N7wE359JEaHTdrlT34qYodRH+djo7RmV7DP8kqX68wpDqjEoTpVHC&#10;Pyp11ZZ00ZMGOKebb7mJO6g00h0nPQcDSKMz4R+oaFKBZz0XDlzA0N2mowh+2Bfdbbm4KuJ40nh2&#10;VMC5Q5/OAf/leAgHaTlWbXefrtRe+Acq7LyezTbbrOyYf4S5KQwjeKsGrQMZe5HHELTxWUnY59tv&#10;vx3mn3/+uD4f/tFShGWcQ7ohFdFKJo1HxEV08YLylVdeiTMa0gqBFgxceDLWVF4aG5AL7vzFTMLn&#10;N3VDq9Syg+Ws53PCTJY9xfBPzapRwz++A7lpQZBS7juK77o0wQLfvSmMITRiKAxajTPzfUJLwjSs&#10;AjeM8t+VCd+ZjEXKNvze0VqunuHfWWedFb9PuVFCi+lqtRf+cYOMc8U2DJmRfivz6PZLd2P2UZw8&#10;oyvxu8Z7QeDJ92i5Y6OrKkOIcGxpWAzC0fTbRqs+Wg8W8Zp4X9iGfVSDm0hsT/hGeFw8HsI36kls&#10;kw//GJ+YZfyelqtD8XlK23AzrojXxXtPPYDPJdtxsy/fa4OAlOX8ppYLh/m9Zz2F3/ZyqN9yLgnE&#10;ne1XknoPrzCkOkuVpkYJ/xjbpppCt5DU8ooKLhVpQhe6ENEyiosIwhq6rjIGEhcBaUy1NFtwZ8M/&#10;WpDR5Yr9UngOKvIdRfhFpZ27+pXuThMQUlEmWKKbEq+dFoGMn7fmmmvG5azntfe0asI/gqw0FuO2&#10;224bu+dQgac1BO9TGr+KC1NaBlSDCw66wdE6j/eF9+i5556LlX7OEwOzM9MgIWk+/GNyEc497yOf&#10;L7bnopLPGRdE/fr1i48j5OVClWV5fB7SbM9sw7bFlqhcbKexATfddNPYRY/nofBe0m2K95Agm+69&#10;5aTWnXxu2V9PMfxTs+rO8I+JC/heSt8DlQqY4IDfOsZX4zcpH7wxFAStAdPvHF00U/hHa2huorCM&#10;bfje4OYR35W0MOZ7mu8sulPyfZjCH1qyMUQC++P7jN9qAph6hn98R/KdyP6L36ltaS/8Y1lqKc/v&#10;CN+1+fCIludpqA4mn6AlWXfhvWIsWJ6b9//ZZ5/N1gyqE3ETiInIWM9/8zfGeD94HwnNGOIif9zU&#10;BdLnimEvqm1JSdiWbojRnTZ93kA9iFZ/fD5Ynw//0lAljDVJkJcPj/kc8XlKj+NzW8T4ianbMHUt&#10;PgOMnZzfD5/X9BwEhPnPG+Fn6jFBC09aSxaxL27s8bvOOa9m6JDOMPyTpPrxCkOqMypNlEYJ/6ot&#10;XOCkCS3YB+PsUXGkUOGnNQVhDcHSNNNMEw444ICWO/ypC01nwz/QijCFV+yf1l+dkcaNO+OMM7Il&#10;pajsMu4PLT+ozFLh5RjpYkolm3/nW3b0pGrCPy5ATzjhhNjigNfNuDxcqHGBwZ16XiPjEVXqtlUJ&#10;F7d07U2hMAOP09qO80a3XAJAuujmwz8+R4wbxIUVnyO257kZV4gWGgxczkUE4SrHxUVHUWq9SZl3&#10;3nlb9p1wUc3FG8/LNuyL56HwHhL8cdFWaQIULgJpfcN7TdCdv0jqboZ/albdGf7xPcd3TPoeKFfS&#10;RBKEQnzHc+OCVsh8x/H9yW8oN4P4nqJFMN+57Du1IKcbJb+DLCNEYTbWNKkQQdT222/fcix0g+V7&#10;jmCJmxGpFRmt/wiXUM/wj5s6vD6+04466qhsafvaC/9Ay2haPLIN55iW8zwHLcIJu/i+pUVapVbW&#10;XYnAj98BXjfvMd/nvI/0IiCM5Jh5L4tj93K+ad3Je0UITMtNur5yUyjVVxhHl3H0yrUorISbT3w2&#10;OCf8BvMc1JX4DHCzi/CY3718+MdvPDfZeA08hptmfB75Lzcj028vn0uOi1ajefyeUTdjv6zndReH&#10;3KC7eXpd3BTj/PAczHLNDTTOAb/lPGe5oTQIsFO9inPc1Qz/JKl+vMKQ6owKEaWnwj9aS3G3n4uP&#10;Wgqzu9GaK6GCx8XMEkssESuCVIwJbmj1ReWRu73MLsdjCdaoQDPwc/p3ubFqeAyVTLYZMGBAtrQU&#10;d9YJGTmHm2yySdluOLVIgQqBZCUcO60beT4q61wIUtmnqy/LezIQyuNCkco2E6NwXJVwnrnwoIJO&#10;gMrFBxeVjHfEe0MrzlouYhJaM9CajyCY/XGh1b9//zhuFi1h9thjj3jBRMibcCHKc9Iag88R4SVd&#10;ublA4QKTYz3xxBPjBQifNz6/eVzMcDHJe0irh3ItL9iGi3jeP4JqWnCwPcEkgXSa+bAcHsd7zWN6&#10;crw/GP6pWXVn+FdN4TsefC/QIppxSVnOjQpaK3Ozgu8rJoag1TTfeaznOwh8T9GiKr9PboAk/H5e&#10;dtllLTMIE8awT56XAIeum3wvpe/heoZ/7JPfLvZH185q91dN+Ae+65l8id8VtuV1EVbx/wSCnZ3Y&#10;qjOow1Bn4dg4pnTOOTbqL3zflzsf6SZgCmZ5jyj8P+EwN6GqbfWX8NniphNBJPvhmPh88f8c44UX&#10;Xhh/d/LhH58r6o6pNTvHz+eRx1EH47efLuc8hvXlbmpy/vntYz0t58u1zKMuwe8wn0vOD89B4f8p&#10;BNWE2OXqCTw2jZ3YHcNkGP5JUv14hSHVGRUiSk+Ff70dYRGtt7iznVpSdAbj9dCig0puarWh3oMW&#10;pLx3tGTkAqyeuDhL3f64mOqpC9bE8E/NqjvCP77raTlebcnjxgbj2NHii4Dv+uuvb5mQg+8Jgjoe&#10;k5+UCPxeER4SHBVvaBGc0A2TfdGKipZfDJ/AcRbRwor903qtIzdmigiICIxoXf3yyy9nS9vGayHM&#10;4Tja+y7keGk9zvjABFL8l67W+Rs/PYUgj2PhmLhZRkBWbO1XCUND0MKPoVC4QZV6Q3QGny2CYPZJ&#10;y790LHQv5iZdud4NtOij/kOLSiZa4cYq7w8IIQmkeZ/KTW5CF2PCbH7X2pp0hqCRz+xpp50WW6by&#10;PExkUy4szGOyD4LC1Hq2qxn+SVL9eIUh1ZnhX8dRGaXCy91wWqxx4dRZVGS5oONCaMstt8yWqjeg&#10;hcaxxx4b/55ouVns4tRZ7G+11VaLFzIPPPBAtrTnGP6pWXVH+KdSTGBB91ICx2KLajUngmOCaLoO&#10;04shBYb1RKtV6mi0+O8Ohn+SVD9eYUh1ZvhXO7rG0IrgzDPPjC0V6HbCLIyVumrWitYajM9EF6xa&#10;x7pT96NlAS0iCP4Yt4/uV2effXbdPg8J3aMYX3LddddtiItjwz81K8O/7scEHHRjXWuttcoOw6Hm&#10;ww3TJZdcMv6GMIZfvfGZYkxAusHX+2ZcJYZ/klQ/XmFIdWb4VztadTEeThqbhzHYmLiiXrgbzviE&#10;7J8xnGwF0djSIOnp80Ag3F5XpI5gDCgGXW9r/MTuZPinZmX41/3oHsoYrNw8KXZzVvP48MMP4zjK&#10;TCSSxvpj6JR61qESJkMh/KM7dD26p1fD8E+S6scrDKnO0sW74V/1GAuHwI+Z55gBkTFrugKDXzNQ&#10;eaOEPSqPCxk+DzPOOGPslssEJfVGy0JagzIeVGcH2K8Xwz81K8O/nsFvKZMzzDHHHJ2ePEuNibEp&#10;F1poofi7QdDLbMC0nq83WspzQ46QsTs/S4Z/klQ/XmFIdWb4VzsGvmYWWWbiY3DsrsLkEY8//nj4&#10;6quvsiVqRHQn4vNASNsVLf7w/vvvx8HtGeC9URj+qVkZ/vUMhkq47f+f++222y7O0qrmw+Qr1/z/&#10;vy1mzD/hhBOqmrClVmk8ZnpOvP3229nS7mH4J0n14xWGVGeGf5I6wvBPzcrwr+fQspmWWnQDVvPi&#10;xmm9x8VN6OJLN+KeaD1q+CdJ9eMVhlRnhn+SOsLwT83K8E9SRxj+SVL9eIUh1Znhn6SOMPxTszL8&#10;k9QRhn+SVD9eYUh1ZvgnqSMM/9SsDP8kdYThnyTVj1cYUp0Z/knqCMM/NSvDP0kdYfgnSfXjFYZU&#10;Z+ni3WKxWDpapGaSwj+LxWLpSDH8k6TO8wpDqrNyF/IWi8VSS5GaieGfxWLpTDH8k6TO8wpDqrPn&#10;nnvOYrFYOlWkZvLD99+H77791mKxWDpU/vjjj+zbRJLUUYZ/kiRJkiRJUpMy/JMkSZIkSZKalOGf&#10;JEmSJEmS1KQM/yRJkiRJkqQmZfgnSZIkSZIkNSnDP0mSJEmSJKlJGf5JkiRJkiRJTcrwT93qn3/+&#10;CT///HP4/vvvLRaLxWKpe/nxxx/DX3/9lf3qNK7ff/89/PLLLxaLxWKx1L389ttv4e+//85+cSTJ&#10;8E/djIudNddcM/zf//2fxWKxWCx1L/PMM094++23s1+dxnXFpZeG3Xfe2WKxWCyWupcTjz02fP7Z&#10;Z9kvjiQZ/qmbGf5ZLBaLpSuL4Z/FYrFY+nox/JNUZPinbmX4Z7FYLJauLIZ/FovFYunrxfBPUpHh&#10;n7qV4Z/FYrFYurIY/lksFoulrxfDP0lFhn/qVoZ/FovFYunKYvhnsVgslr5eDP8kFRn+qVsZ/lks&#10;FoulK4vhn8VisVj6ejH8k1Rk+KduRfjXv3//MPTQQ1ssFovFUvey4IIL9orw76rLLw977bqrxWKx&#10;WCx1L6eccILhn6QShn+SJEmSJElSkzL8kyRJkiRJkpqU4Z8kSZIkSZLUpAz/JEmSJEmSpCZl+CdJ&#10;kiRJkiQ1KcM/SZIkSZIkqUkZ/kmSJEmSJElNyvBPkiRJkiRJalKGf5IkSZIkSVKTMvyTJEmSJEmS&#10;mpThnyRJkiRJktSkDP8kSZIkSZKkJmX4J0lSja6//vqw8sorWyyWBiqSJEkqz/BPkqQaHX300eH/&#10;/u//LBZLAxVJkiSVZ01JkqQapfBPUs/7z3/+49+jJElSG6wpSZJUI8M/qXEY/kmSJLXNmpIkSTUy&#10;/JMah+GfJElS26wpSZJUI8M/qXEY/kmSJLXNmpIkSTUy/JMah+GfJElS26wpSZJUI8M/qXEY/kmS&#10;JLXNmpIkSTUy/JMah+GfJElS26wpSZJUI8M/qXEY/kmSJLXNmpIkSTUy/JMah+GfJElS26wpSZJU&#10;I8M/qXEY/kmSJLXNmpIkSTUy/JMah+GfJElS26wpSZJUI8M/qXEY/kmSJLXNmpIkSTUy/JMah+Gf&#10;JElS26wpSZJUI8M/qXEY/kmSJLXNmpIkSTUy/JMah+GfJElS26wpSZJUI8M/qXEY/kmSJLXNmpIk&#10;STUy/JMah+GfJElS26wpSZJUI8M/qXEY/kmSJLXNmpIkSTUy/JMah+GfJElS26wpSZJUI8M/qXEY&#10;/kmSJLXNmpIkSTUy/JMah+GfJElS26wpSZJUo0YL//7666/w3XffhS+++CJ89NFH4f3334////33&#10;38d1zeqXX34JP/30U/j999/DP//8ky2tn99++y3u/9dff+2S/XcWx5TOQXe8z5wHnovzks4Hz/vz&#10;zz/H5X///Xdc1t0M/yRJktpmTUmSpBo1SvhHAPPiiy+GU045JfTv3z8sscQSYZZZZglTTz11WHLJ&#10;JcMGG2wQTjjhhPDSSy9lj+idCPfefffd8Mcff2RLBjnuuOPC1ltvHe64444uCb8uu+yyuP8zzzwz&#10;Bl+NhhDu4IMPjsfI+elqp59+enyuq666quW9eP3118Mee+wRlxNA9wTDP0mSpLZZU5IkqUaNEP4R&#10;vhD6TTfddGHYYYeNx1OuDDPMMGH66acPZ511VvbI3uXHH38MhxxySNhwww3D//73v2zpIAsuuGB8&#10;jYcffnj4888/s6X1s8UWW8T9r7LKKvE4Gg2t7XhvOcYnn3wyW9p1VlhhhfhcO+ywQ0sYet9994Vx&#10;xx03Lv/kk0/isu5m+CdJktQ2a0qSJNWop8M/gr8tt9wyHgOF8GXXXXcN99xzT/j888/DN998Ex54&#10;4IGw+eabh1FGGSVuM8III4RLLrmkIbuvtuWmm26Kx7/AAguEH374IVs6SFeHf5zjwQYbLKy66qqG&#10;f/+f4Z8kSVLvZE1JkqQa9WT4R8h14YUXhtFHHz0GU8suu2x46qmnynZ7Zdu77747dgXmeAnLuqN7&#10;aD31ZPjX6Az/BjH8kyRJaps1JUmSatST4R8Tesw999zx+WeaaaY4uUd77r333jDEEEOE4YcfPlx9&#10;9dXtTszARCFtIWj8+uuvs391rY6Ef7R87AlfffVV9n+dR0vD9sbQayv8owVorXi+tj4bhn+SJEm9&#10;kzUlSZJq1JPh36233hqDvCGHHDK2+KsGwdjSSy8dFllkkRgE5gOec845J4YnTG5Bt+GllloqTD75&#10;5GHRRRcNt912W7bVIC+//HLYaKONYkvCySabLEwzzTRhm222Cc8880xLd+Lnn38+Llt//fXD22+/&#10;HZflPfTQQ/H5mCCCxxW99tpr8bGbbrpp3G7hhReO53qsscYKa621VuyKm153PvxjxtnddtstzD//&#10;/PHY+vXrF/baa68wcODAuG1HnHfeefFYmDQlhV0EXDvttFPYdttt42tm//x7hhlmCJNOOml8/mOO&#10;OSZuWysmNqFr9pxzzhnfA17HrLPOGrbffvswYMCAVl22i+Hfhx9+GLbaaqv4mEkmmSQsvvji4cgj&#10;j2w1VmIex7/OOuuEueaaKz7fVFNNFc/xo48+2ioINPyTJEnqnawpSZJUo54M/5j4gucmrKkHQrbB&#10;Bx88LLfccmH22WeP+yZYpEvxueeeG7ehxd2+++4bhh566Bg80uWYwGe00UYLQw01VBhjjDFiiMjs&#10;s6+++moMwtjPySefHB+fEF4R+rGOfbG+GDDxPKyfY445YgDGWIX8m+dl/EICqhtvvDFum8I/zgmB&#10;F8fCMREUDjfccHHdBBNMUDZkrEa5CT+Y3ZZjGHvsseN+J5xwwniMPCfHx3HymJVWWqmm2W/ZduON&#10;N47nnf1xfscZZ5ww0kgjxfeH/RPQ5uXDv+OPPz4eC5O/jDnmmLFwjlnHpDBffPFF9qhBCBovvfTS&#10;eL7Yf3pPeS+ZJIZ/8/6wXWL4J0mS1DtZU5IkqUY9Gf7RMovn3nPPPbMlnUP4R+A08sgjh/HHHz+s&#10;t956MYCjhd9bb70Vu/gSAhISjTjiiDEQu+uuu2LId/vtt8dWfgRFHNPZZ58dAykmyODftCjLh0df&#10;fvllS0s+yiabbFLSlZfWe7QmpHsyLdZopbjffvvFbQm56LLMc3/66adx+xT+UQi7DjjggHDnnXfG&#10;loEEV1NOOWVcR2vGjmgr/CMgIyhbaKGF4uum5d0111wT1l577RjAcU5pMVgNQtErr7wyvgcEeOef&#10;f3545ZVXYmu/iy++OD4/oSLn/7PPPsseVRr+Uaaddtpw3HHHxVZ7lN133z2GhqzbbrvtskcNwnki&#10;tONY8+8pYR7vP58FnpPxJRPDP0mSpN7JmpIkSTXqyfCP0InnPv3007MlnUP4x/4IgQ455JAYctEa&#10;j66idBcmbJpiiiniNoRJ+fEACa1osUZXU4IigjsCK4I3tqcl4TvvvJNtHWIgxb5SsETrvg8++CBb&#10;G8ITTzwRW+zRfTaNYVfNmH+jjjpqbMWWn/SE13DGGWfEVoy8tvbGMSynrfCP5YRedFPOt17Mj8m4&#10;/PLLx0CzPQRpzNbMYziXeZxjzgstGwn6CESTfPjHsTz88MMlx8L52mCDDWIQSWvM/LEsueSS8XF0&#10;8WU/eWzHZ4EQlrCZEBiGf5IkSb2TNSVJkmrUU+EfY7rxvJRiF9DkvffeC5tttllYYoklyhbCvnxr&#10;vBT+0TX02WefbTWu3LXXXhvX0wWXlnvlPPfcc7HlHSHbiSeeGN588834mPHGGy+2DkwYz45wj9aC&#10;M888c9yecQQTxu4jFCTU++OPP+KyasI/uiwXu9jyOhhfkNZ5bFNu/MH2tBf+HXXUUa3OF/9mDEDW&#10;L7bYYq2OuRzej4MOOig+hgC1OIkL++R8UPLhXj784znLHcuhhx4au0MzBmCaBOTFF1+Mj6FVIO9V&#10;OQR+BLWEzSloNvyTJEnqnawpSZJUo55s+UdLNp6bYyiHrpvMAsw25QotwBibL0nh3zzzzNPSwisv&#10;jcHXv3//lgCsHFqI0cJsl112iQEVE24wlhyTX9Aij9ZkKRSjiykBIP9Pl1kQZBGysezggw+Oy1BN&#10;+Pff//63JYzKo8UcY/6xDf9fq/bCvzT2YBHHw/pqwz8QkhKW8jj+yziGdLl9+umnw8cff9wShubl&#10;wz+6HJdD12NCVroTp6CPbsU8hqDxqquuigFesXA8vE7CWFp8wvBPkiSpd7KmJElSjXoy/EvB0847&#10;75wtKfXVV1/FcIdWaflC6zgeVyn8Yz2PLVpxxRXjeoK7cgFbkvbPmIF0GT7rrLPivxn3j1Z5tBqc&#10;b7754tiBBGK0XCQsZD3oLpxCy5deeikuQzXhHwFlvjVj0tXhX/448zoS/rF/Jk1JYzqmQrBGF13G&#10;Pnz33XezrQfJh3933313trRUufCP8C7/HO0Vug4TPhr+SZIk9U7WlCRJqlFPhn9MKMFz07KuFrTA&#10;43GVwr/VVlutbMu+ZZZZJq4n0Mo/riiNIbf++uvHwIsgkS6+U089dRzXj+CJf7MdQRIt2giNmDUX&#10;119/fZzwYrbZZotjDSbVhH90F84/Junq8K/YPTfpSPgHAkzGSGTyDwK3NJEKha67TOjBeUvy4V8a&#10;I7GoXPiXXhcTojDDMOMMtlUIcnnvDf8kSZJ6J2tKkiTVqCfDv1tuuSV2p+X5KwU+5bQX/q2++uox&#10;TCpilljW06Kv3HrQzTeFUEwgwf4Zb44xBlnGRB90YeX/mcWX7QnOmCmXZbyOvffeO/7/EUccke11&#10;kL4U/hGKFsftY1beddddN4w00khxn4svvnhL8NbR8O+UU06Jj1lkkUVaxgEsp9ia0vBPkiSpd7Km&#10;JElSjXoy/KMVHbPk8vwEeYRR1dhzzz1bHlNL+EdXVNbPOOOMFcOdV155JU4eweQQaSxCQiwCR7r2&#10;EuzRvXeEEUYIt912W1xHeLTtttvGfTPTLeEes8sWu7YyPiDbMCZhccbeZgn/OBeMH3jYYYeV3Sfr&#10;t99++xj60vovnaOOhn+PP/54fAyzLr/wwgtxWdG3334bu4ufd955cSIYGP5JkiT1TtaUJEmqUU+G&#10;f4Rcl156aQzbOIaFF144tg4rNyEECJOYQGPiiSeO29ca/hE0MdMvId4BBxyQLf0XjyHsYiISQiCC&#10;JRDwPfDAA3G2XYJDuvfy3Mw0m5x22mkx8OPYCAZpifbLL79kawcheOL4mJzim2++yZYO0izhH6Hm&#10;SiutFB+z9dZbZ0v/xYQpe+yxRwz/OJeptV5Hwz8eN+ecc8b3lIlFini+Cy64IIwyyiixqzafNxj+&#10;SZIk9U7WlCRJqlFPhn8g6CLQ4xgotLhjMo0rrrgiPPzwwy2F8dzGGWecOGMr2xHmHH/88THcSdoL&#10;/9j2xBNPjMETAR+t9FJAxzpa9fH87IN1+X2/9957MZwkZGI94dEXX3yRrQ3hoYceapnhlnLQQQe1&#10;CjEZA4917OPAAw+M4WKamKRZwj+OnZCO88t7deyxx7Y8H12kmXmXAJZ9MvFK6hrc0fAPjCtIsMf7&#10;usYaa5R0/yX4S+eNMRiZqRmGf5IkSb2TNSVJkmrU0+Ffwnh4dAEm1ON4yhXCJAK2pZdeOtx///0l&#10;4RzaC//w0Ucfxe1GHXXUuC3jz9ECjUkoCOWYwZegsThGHAERLdnYhuMohoPMAJxm+GVyC7r4FjFz&#10;8LzzztsSIBJknXTSSXFdM4359+mnn4b+/fvHlpA8lpaSs8wySzw/nDveYyYByXd97kz4RyvKvfba&#10;K4bDPJ4gkC7FqYUoLTE5/s8++yx7hOGfJElSb2VNSZKkGjVK+EcLMFrXXXLJJXH8PCbYYGw8AiO6&#10;0DKDL63p6Bacwpqi888/PwZ3dMHNdwcuIoSj+ydBC0HizDPPHJ+DbqOXX355q+66CYEeIRqzxtIa&#10;sYggj+ffb7/9wocffpgt/Rct35566qmw4447huWXXz7OPsz4eGByEB576623tgo18dZbb4Wdd945&#10;bvP2229nS6vHJCU8lgky0vkjpNttt93i8tQCsYgWmKznc1LpvJTz8ccfhzPPPDPOmMy55X1kgg/e&#10;24suuqilBV7C+7XPPvu0+frS+SeQzAd54PEEyAS7BHs8Hy01+dycfPLJ8bXm0QKU57rssstaWmgO&#10;HDgwtkZkOeME9gTDP0mSpLZZU5IkqUaNEv7l0QqMlle0RiMIIkginCrXIi6PcIrWafw3dSdtCy3P&#10;CJHSc3z33XdtPo6QiOCQUu5Y0vNz/AR9lbAdXVMJpFIQx2N4LCFWuWPg+XhetikXDrYnHRuhW9o/&#10;+6EVIMsrHS/HV3xcLTinnFvOMe9ppf2wLB1LpdfHueEcsF2lbVhPd+z2PjccB8/F60vHkz/Hbb1/&#10;XcnwT5IkqW3WlCRJqlEjhn9SX2X4J0mS1DZrSpIk1cjwT2ochn+SJElts6YkSVKNDP+kxmH4J0mS&#10;1DZrSpIk1cjwT2ochn+SJElts6YkSVKNDP+kxmH4J0mS1DZrSpIk1cjwT2ochn+SJElts6YkSVKN&#10;DP+kxmH4J0mS1DZrSpIk1cjwT2ochn+SJElts6YkSVKNDP+kxmH4J0mS1DZrSpIk1cjwT53xzTff&#10;hNNPPz1sueWWYdNNNw1HHHFE+OCDD7K1qpXhnyRJUtusKUmSVCPDP3XUF198Eaabbrow3HDDxc8Q&#10;Zeihhw6LL754eOONN7KtVAvDP0mSpLZZU5IkqUaGfz3rr7/+Ctddd12Ye+65wxVXXJEtbXx//PFH&#10;2H333cOwww4bzjnnnPjvP//8M5x66qlhtNFGCwceeGD8t2pj+CdJktQ2a0qSJNXI8K9nDRw4MMw+&#10;++xh+umnjy3peotffvklnHfeeeH444+PwV/y888/h6233jostdRS4bfffsuWqlqGf5IkSW2zpiRJ&#10;Uo0M/3rOjz/+GHbbbbcw/PDDhwcffDBb2rv99NNPYfPNNw8rrLCC4V8HGP5JkiS1zZqSJEk1Mvzr&#10;OU8//XQYYYQRwpprrpkt6f0+/vjjMMsss4SjjjoqdmlWbQz/JEmq3Q8//BDeeuut8Pvvv8f6x99/&#10;/x3++eefbK2ajTUlSZJq1Mjh36+//hpbx9VSeaM7anvYL5XCWtC19X//+1/Nj2vL9ttvH4Yaaqg4&#10;5l81qMy215qOlne1qGafvAfVeOedd8IyyywT5p133vDKK69kSzuHSny+W3G1+BzU8rlh20ZoqWj4&#10;J0lS7Z555pkwyiijhPHHHz8OPcK4xJdeeml49NFHw2uvvRa++uorb0o2EWtKkiTVqJHCP0KeJ598&#10;Mk4asccee4SNN944rLfeemHbbbcNZ5xxRmxVlvf444+Hk046Kdx+++3hzTffjK3NNtxww7DXXnuF&#10;Rx55pKSS98knn4QTTjihZb+MS3f66aeHl19+uWygx2NfeumlcOaZZ4Y999wzbLbZZqF///7xcYxz&#10;x93lznj//ffDqKOOGsf6Y9y/Iib/4Ph4zVRYL7roovDf//43HvsRRxwRHn744RhigrECL7nkkrDz&#10;zjuH9ddfP3Ylfuihh1q9rquvvjqcdtpp8di/+eabWCmmcsw+Dz300HDvvffGMfvw7bffhssvvzzu&#10;a9111w277LJLuOuuu8oGcTzPiy++GJZeeukw7bTThvvvv7/mCjb7vfjii+P55hjefffd+H5ttdVW&#10;8dwfcMABsaVkW5OIfPTRR/G94TXxOdhmm23i/qj0F8/FTTfdFE455ZTw3HPPxc/cvvvuGzbZZJNw&#10;8MEHx+17iuGfJEm1S+Efv6H5Mu6444Z+/fqFVVZZJeywww6x3vjAAw+ETz/9tK43dNW9rClJklSj&#10;Rgn/qICdeOKJYbzxxgvDDTdcGHzwwUsqb4yLN88884QBAwZkjwhxRlmWL7fccmGDDTYIwwwzTNx2&#10;iCGGKJltlnBnjjnmiDPT5vfLYwmrrr322rhdHuHbhBNOGLdhf+kxFPYz88wzh3vuuafDXUp23XXX&#10;uC8CRYK2ogUWWCCMPfbY4cYbb4wt6UYaaaSWYx966KHDpJNOGsM4AkDG12P9YIMNFtez3Zhjjhnu&#10;vPPObG+DLLroomGMMcYIF1xwQQzqeEx6beyT13vVVVfFfa622mph5JFHbnlO9j366KPH9UXPPvts&#10;mHXWWcNUU00V3n777Q5VpmmxONtss4UJJpggBrfTTDNNPM/pNQ055JBhnHHGiWFeOYSdvCfl3uMZ&#10;Z5wx3HLLLdmWg6TXt91224W55por7p/taYl5/fXXZ1t1P8M/SZJqVyn8yxfqFNQxqSNNNNFEYf75&#10;5w877bRT7IHBjVb1HtaUJEmqUaOEf3fccUc8DipltMAiWCO0I8Ci9Ret5Fi/+uqrZ48IsbVWCrqo&#10;8BFe0e106qmnjvsDLfumm266uB2t7GhNR6s5WpkRAPF8BD733Xdf3B50EeG5CMTWWGONcPfdd8dj&#10;4ZhoAUeAxvollliiQ11Secxkk00Ww8rjjjsuW1pqzjnnjM9P4EWAtc4664Szzz47toabcsop4/Pz&#10;ehZccMHYxYW72QSWe++9d5hkkknies4D3WYTKrmEXISKjDXI66dF5cknnxxDUB7DvtnnWGONFbbc&#10;csvYOpDWcFNMMUVcz3/TPgk+aX3J/pZddtnYmrGjCP94PYSRI444Ynx+XgutImlJyPuewl3eu3zA&#10;+NRTT8Xj5j1mvMGzzjorvseEnCuttFIMBHmPCQgTAlPOBZ8dQtDJJ588vm6OoScvAAz/JEmqXTXh&#10;X3uF+uJGG20UbzTWa/gSdQ1rSpIk1agRwj+6iBLacBx08Sw3xhwBFWENoRVj7yGFfwRGhEPvvfde&#10;DIW+/PLLln3Qsov90uqN7rF5DA5NV9nUku+zzz6Lx0KQxWMIiOgWUkTLMMIkgkOeq1YvvPBCbHVG&#10;S7prrrkmW1qK8I9j4DkI/PKeeOKJMNpoo7Ws53hSN1v+Sxdg9s16WuUlhH8s4/Uecsgh2dJB3njj&#10;jRiEpfWXXXZZyz4J+Wg5RxDJegI/0AqT51l77bXjeH+dkcI/9s97ev7557c8P3jv6H7MOoJKugUn&#10;fGZ4HGP8FN8PujcTHhOk0oIyfQZ4b3kMy2mFyWeBUJPu4W11Le5qhn+SJNXu+eefb6mn1Kuocfnu&#10;SJJUo0YI/wjsCPcIpGhhV64rLa3xUou7Dz/8MC5L4R8tz+iyUXwcYSCt5gjail1gEwIsWsixn/PO&#10;Oy8eCy3GGAPvtttuK3ssjC1H91SO5fXXX8+WVo+Wa4R2dDnh9ZaTwj+65xZbFxJSzj777HE9LR3z&#10;rftAa8cUpua76abwb6GFFmrV1ZgJMtL6xRZbrNU+CfdoGcf6Cy+8MIZ1KXTjuZZffvmSQutNArVq&#10;5cO/cq8Jjz32WEtLPc4hOC7eY+728xkph9YAnGvOOaEmUvg3wwwzhFdffTUuawSGf5Ik1Y4bw/Ti&#10;4IYpYxkzlAi/+/ymdrSocfnuSJJUo0bp9kvIRvBWLmxjAgYmcSDE41iL4R9dNun6WcRYfmxPOFVp&#10;gg5Cr/nmmy+OA0MrQLR1LIRNRx55ZEvLuo6Ef4xtSIszuqoyRl45KfwjhCyi9drcc88d1xdb8IFW&#10;fIxxyPpzzz03W/pv+EdLt+LMtozzt8gii8T1TIpSxDlffPHF43oGy6aFHC3p+He5Qrfmr7/+Ont0&#10;+/LhX7lxBUEgSJdm3ismPwFdnXkMr7c4IUzCBCKM+0fLUT4zSOHfkksuGV9LozD8kySp41Idjt4D&#10;33//fRw6hDpDGt6klqLG5bsjSVKNGin8I4RhFlZm62UiDMIqWnlxfHSzTZWxYvhHuPfBBx/EZXmM&#10;VZceU01Za621Wrqa0n2U1oLMMssMurSWSy0POZY0EUVHwj8mIyGIYlKLSoFVCv+KXX6RD//OOeec&#10;bOm/2gv/9t9//1atCfPhX7lxCIvhX73lw7+2xtlJLR4Zj5DXwLiA/LvaQotE3uMU/hG2cXHQKAz/&#10;JEnqGvQIYSxj6pjcFMzXLSn0JKBemf6txuW7I0lSjRol/KOrKt1FU+s+wjHu0hI4bb/99vGubeq+&#10;UQz/mK213Iy522yzTdyebsELL7xwbOXVViFIoiUgrQQZQzCFfRRa6RGOMX7cYYcdFsceZHlHwj/C&#10;TcYpZGDp4jiESQr/6IJc1Nnw75hjjmk1rl0jhX9ttcRLrQ0333zz2HqRrj38e9xxx43jOpZ7X/OF&#10;QDjNkMzjGBOS97xRGP5JktS1uHnIhGLU5xgWhN9dCkO60Atkiy22iHUKNS5rSpIk1agRwj9aXqXg&#10;hy68jL3HOGzMHvv555/HbpvM1Fqp2y9BWLnWW7SaY/t55pknDgRNaNZW+e677+I4dYRctOwbb7zx&#10;wrHHHhtbonG3mLH2mEiE5+9Mt1/CNe42TzXVVCUTV+Sl8C+NbZfHsXYm/Dv++ONLJtNAI4V/+UlK&#10;ighheW+YdZnWonTB5jGEu3xmiu9psfA5oTtQCv+YJZnX3igM/yRJ6h6EgIwTOOmkk8bfXm7MMu4x&#10;Q8lQ/1TjsqYkSVKNGiH8u/nmm+MxMJkD3X7Luf322+M4eWxXbfj3wAMPxO2p1L344ovZ0lJU/O69&#10;9964T1oPEjIS7NHK8NRTT822KvXmm2+GYYYZJu67I+EfE2Ywo+7EE08cJ6Mopy+Hf2eddVa2tBRh&#10;8Pjjjx+75Zxxxhlx2T333BMfM8UUU1QcP5H3+I477oivIX1ODP8kSRI3BOkKPOqoo8bfXwoTjzXS&#10;eMBqzZqSJEk1aoTwjwkwOAbGwHv66aezpf9iBrcNN9ywpVKWQp72wj8mnKAlIdvQpbeICh/BH10+&#10;2IZzwWywI444YuzyS2BURMs/Wp2lY3nppZeyNdUjsKLbMF1Vef5y+nL4x3+Lk4Uw2QfdlQlNJ5xw&#10;wpbz/tVXX8VJQHj/6NJbxHvMrM10/SawPeWUU+Jywz9JkgR6fay44orx9zeVHXfcMVurRmRNSZKk&#10;GjVC+HfDDTfEYyAQI8Ah7EsYf2+DDTZoaWlHSQFhe+EfaEVGYMQdXSa6yIdKDz74YOwuSjcPWpQx&#10;aQitBUcbbbTYLXfbbbeNE38kH330UQyL2F86FmaRqxXHMM4447TZurAvh38UxvJLk7gQ4HEemEGY&#10;dcxWTGu+hNdDq1DeN8bvyY//ePfdd8fZnPmcTD311PE9hOGfJElKjjrqqJY6CIUJ5xhORI3JmpIk&#10;STVqhPCPICoFU0z0QbdOulzMNNNMMWhjjDfCLCYAYRu6Z6Ca8I/wbr311ovbUehavMACC4R+/frF&#10;QJF90yqM7ruMIcexrLHGGvF5CAUJ6DgWJhXh/9kHM8SlcC61JKsFz5Oeg4lMipNvoC+Hf0yEwvsy&#10;yiijxGNm7MU0Ix/vBa0v8+ias9pqq8XH8J6NNdZYYcEFFwyzzTZbS1dxwlbOC+cehn+SJCk5++yz&#10;4+9vvnSkjqfuYU1JkqQaNUL4B1pkbbrppnESDFrhEdYwuQMhF2ET3TuZJZdAkJnYQKVslllmCeuu&#10;u25Ja8EiJgwh0Jp55pnjPgmH6DrKc/HYYtddBnlmhmHCRmZ+Ixyk+zCB3KGHHhonBuG5OZb1118/&#10;e1RtrrnmmhhWMQNtao2Wt84668T9Mx5iES0HOW7WX3vttdnSfzE5SXr8ddddly0NsQUlywgUi+Ef&#10;M+dusskmcf1FF12ULf0Xk51sttlmcX0KX+spH/49/PDDYZ999okhK12jea/4f5ZVep95/OGHHx7f&#10;Y8b/4z2mOzet/egyXhybkVadvJYjjjgivvZGYfgnSVL3Ywgabjqm4I+y3377ZWvVaKwpSZJUo0YJ&#10;/0ALLCbmoKvmrbfeGmfo/eabb1paa/H/TPqQwjJCOP796aefxq6h7eFxzz33XLjxxhtjd12e65df&#10;fsnWlqI13sCBA+OYfARwdDWmFWF6HkIonpvSEYRVtExjchG6Hxfxmth3sZUbCO7S+nJhGF1iy61P&#10;yxjbJp3ThH8T8KX1RZyPttZ3Vj78e/LJJ+PzvfPOO3GiF96r1157rWwLySJaKDJbMF3JOa8Eu+Va&#10;9tF6kteS/3w1AsM/SZLqgzoedQJuWtKtl/GfGT+Y8Z0Z5uXdd9/NthzUi4Cbo2uvvXYcRoTfYuqL&#10;akzWlCRJqlEjhX99zRVXXBG7qTKGXV9XDP/6KsM/SZI6hxu1Tz31VFh99dXjpGCM+5yGD2E4EP5N&#10;LxN6B2yzzTZxfGlwM5Cbgo888kjsYZEfQ1iNxZqSJEk1MvzrOR9//HEcZ49uxX29gmn4N4jhnyRJ&#10;Hff777+HSy65JI7TzO9pNWWMMcYIBx10UOwt0Ui9AVSZNSVJkmpk+Ndz6MbK+Hp0L9l6661bjcPX&#10;lxj+DWL4J0lSxzDGM916U6hXa1looYXCM888U9VQMupZ1pQkSaqR4V/PYpbijTbaKIw00kjhvvvu&#10;y5b2PVTYmYGXmX4HDBiQLe17DP8kSeqYm266KU4Ylw/0ai3zzTdfHB9ajc2akiRJNTL863lMPkGF&#10;9eWXX86W9D10s2FyE8LQaib2aFaGf5Ik1Y6x+vr3718S5KXCeH/TTDNNGHHEEcuuz5fBBhssbLzx&#10;xmUnVFPjsKYkSVKNDP+kxmH4J0lS7ZjVd7zxxmsJ8QYffPDYm+C8886L67/77rsw55xztqynhd8q&#10;q6wSJ/0YdthhW5ZThhlmmHDrrbfGx6kxWVOSJKlGhn9S4zD8kySpdpdddllstZcCPMYRZtbeNH5f&#10;MfzbZZddwq+//hrefPPNsNdee8XJ19I6yjLLLBMfp8ZkTUmSpBoZ/kmNw/BPkqTaHXDAAS3BHa3+&#10;dthhh/DHH39kayuHf2DSscMPP7xlHYXWfx999FFcr8ZjTUmSpBoZ/kmNw/BPkqTa7b333i3B3dBD&#10;Dx1OOeWUbM0gbYV/+P3332NrwbSecvXVV2dr1WisKUmSVCPDP6lxGP5JklS7VJ+lDDnkkOHII4/M&#10;1gzSXviH/fbbr2U9hX2qMVlTkiSpRoZ/UuMw/JMkqXbXXXddSXC35pprhu+//z5bW134d9xxx5Xs&#10;Y88998zWqNFYU5IkqUaGf13r559/Ds8880x47LHHWlUyuwLdVp566qn4fH/++We2tGc9/vjjYcMN&#10;Nwz33ntvtkSVGP5JklS7J554Igw33HAtwd2oo44arrrqqnYn/MhbYYUVWtZTjjjiiGyNGo01JUmS&#10;amT417VefvnlMMkkk8Rz/MEHH2RLu85nn30WxhhjjPh8//vf/7KlPevLL78M8847b5h88snDe++9&#10;ly1VOYZ/kiTV7vPPPw8rrrhi/A1NZcwxxwxnnHFGvBnaVvjHjdrrr7++5LGUu+66K65X47GmJElS&#10;jQz/upbh3yC33nprnDlvp512Cj/++GO2VEWGf5Ik1Y6A78QTTwzDDz98/B1NZYghhoiz+RbDv3XW&#10;WSfcdNNN4dJLLw277bZbGH/88Usex4zBn3zySbZ3NRprSpIk1cjwr2sRdNEF97777uuWbr+NGv7R&#10;HZk78mOPPXa4/fbbwz///JOtUZ7hnyRJHUMdaPnll28J8Cj0OkAx/Bt55JHDuOOOG//LBCH5x1CW&#10;WWaZli7DajzWlCRJqpHhX2MhFKs1GMtvX0v415Hn6gxCUI5rhx12CL/99lu2VHmGf5IkdRx1n8km&#10;myz+llJWXXXVuLwY/rVVRhhhhDh+ck8jfKRF44cffhjuvvvucOWVV4Z99903zmTMv5977rl4k/mP&#10;P/6I23Znna6nWVOSJKlGhn+tvf322+HRRx8NAwcOjBWqorfeeiuuHzBgQKu7wvybce1Y/84778Su&#10;Jkz4wb/zLf9ee+21OBHGxx9/HP7666/47/vvvz9ccMEFccY61n311VfZ1qV4DsbRe+ihh2KXlTPP&#10;PDNOpvH++++3G/4RuvG6GMfm8ssvDxdffHF48MEH4/PnX8srr7wSj5kKZxHnhO7MrOdxRbTye+ml&#10;l+L6Tz/9NFs6qOI93XTTxTF4yj1Ohn+SJHXWm2++Gfr37x8n/Tj88MPjsmrDP1oKnn322bEu01N4&#10;buqYxxxzTJh//vnjsCnljpVCt+b55psvHHTQQbGXSXcMMdMIrClJklQjw7/WqPQx9svKK68cA7Ui&#10;7iKznkksipVDBo3ebrvt4vqLLroohlxzzTVX/PdHH32UbRXCJptsEscCPOmkk8J5550X+vXrF0Yb&#10;bbSWytyEE04Ytthii7KVOCq1a6+9duxCm7YfZZRRwiKLLBLvClcK/7799tuw//77h9lnnz3e1U6P&#10;JYybY4454nGkx+y1117xmBkQu4hAb6GFForrl1pqqWzpv954442w5JJLxvVURBOCR8b84zm33nrr&#10;bKnyDP8kSeq8b775Jpx77rnhySefjP9uL/xjpmB+gx9++OFuGaalEupqhH4zzjhj2eNsq1CfW3TR&#10;RcPpp58evv7662yPzcmakiRJNTL8a43winPCWDBPPPFEtnQQwrGhhhoqrmcwaFrR5dFab4oppgjD&#10;DjtsDO4qTfixyiqrxLu1U001VRh99NHjc+25555hn332CbPNNlvcnudhEOo8AjTW89zjjDNODOcI&#10;7bbaaqsw0kgjxbvcrOPxxfBvgw02CEMPPXQc24Y74qeeemo47rjjYmjI9iOOOGI44ogj4nPceOON&#10;cRkt9Yqef/75eOysZ1+0XsyjNSKvieP54YcfsqWDuhlfffXV8XkYY8euv60Z/kmSVB90maWAm7OE&#10;atygXXbZZcPcc88dFl988fDf//43hmX0uCjXY6I70RNkm222iUEkdYGOFiY9IQR8+umnW/VQaRbW&#10;lCRJqpHhX3lUCjkvZ511VrZkEGaFY3kKv+hmkffAAw/E5bSI++WXX9oM/1g22GCDhTXXXLNVEEbL&#10;PtbTii91PSY823333ePySSedND5XfnwXugGPNdZYcT0lVWKp+NGdmGWEcmeccUZJd2ZaLx5wwAEx&#10;yCOEpMsuXZYJMXnMq6++mm05CNsSMKaQ8bLLLsvWDNrXgQceGJdvvvnm2dJ/PfLII/HYWU+3YJUy&#10;/JMkqT4I/L7//vvsX42NeiC9IqgD1KtwI/rQQw+N4wI2G2tKkiTVyPCvPFrAcV7WW2+9bMkgG220&#10;UaxM0ZWXO7N0oc2jBR6BHmPMcLe5vfCPQalpSVdE4Ja6ATOGID7//PM4Fg0hHS3+CBeLTj755Pj8&#10;PC6Ff1988UWYeeaZ4/J11103dikpoovLEkssER9HC0G2WWeddeK/iwEnY8tMPPHEYYYZZojruUud&#10;0K2G4JNgkLEEi1544YWWxx177LHZUiWGf5IkdQ71L24w0qqPCTJ6g3Rzua1Cr4kJJpggFm7Wpvpe&#10;e2XXXXetOI50b2VNSZKkGhn+lccManRPHW+88bIlIU6yMe2008bWeEcddVQM7gjiPvnkk7ieVm90&#10;xWXMFSbUoFVee+HfcsstVzIpRkLgl1repfDvlltuiYEg4/tde+21cVkRz5Fa/6Xwj24fHAOh5SWX&#10;XBKXFdE68JxzzomP4zXQ9YQuwXQ9nmaaabKtQhwDkYGnF1tssdhFme0Z/4/QDxwrx8exl7vTTItC&#10;wkMet/3222dLlRj+SZLUOYzdTB2NXhrcrG10jM9HvYrf/2KhzskQMLfddlvs8cEYhhS6Kd9xxx3h&#10;/PPPD6uttlpJz49ioRswvTZ6ultzPVlTkiSpRoZ/5TFr7oILLhjPDZUt8F8qVxNNNFGcdIMJP1h/&#10;zTXXxPVMbsG/mZmNkAvthX+VWuKVC/8I7hhHj3CRSl85BJSpZV2q5DEGH8dNmPnYY4/FZeXceuut&#10;LROBcIeY18PEI7TioyswqGSyfrPNNgvPPvtsvOs89dRTx/9HChBpDVicDAW0QmQyELahu7NKGf5J&#10;ktRxDNfC72gqtJZrdLfffnu82Zw/bgr1qxdffDHeTM4P85KX1v3000+xDpYmfSsWglDGNmwW1pQk&#10;SaqR4V95dKmlmwTh1rbbbhsrVkceeWScMIPJMmgZt/7668dzt8MOO8TH0L2E7QnG0hh+7YV/hGTl&#10;ZpUrF/6dcsopsatxGpevHILE1LIuhX+M90doSAX4lVdeicvKIexLMwjTPZduxingZJxAWgeusMIK&#10;sQUhsxQzbiCVVSYZueKKK+I+aMnIObr88svLDjJNa0BmUWaf/FelDP8kSeoYel1QR+J3NF/otZBH&#10;XYSJzRjmhInNqG+ttdZa8SZrd8+SS/2SCdjoVZE/Znp6ME5yrbj5zBA03CjO748y/vjjl9RFezNr&#10;SpIk1cjwrzwqY0xkQRdWKpJUBlMwc+WVV8ZtGF+PVnF0e2XG2znnnDOGcxdeeGFcj3qGfxdddFFL&#10;y79KFUJa7M0yyyzxcSn8u+666+KdYFr+tTXJBt2K0wxzvB7CO4JP/k3gyTIm6yAgTC0ICToJPJnk&#10;g/U8B12j6TZdzjfffBNn2WOfhKcqZfgnSVLtmNxj5513bpmQLV+o3yTcuNx///1bbnbmC0O5bLjh&#10;hq0mOutK3CymW2/xWPbYY49si9rR84KbtOW6AhNyNgNrSpIk1cjwrzJa100//fTx/NC1l+68jIGX&#10;Zo6jFR0VRbplUMmiFRwh24cffhjXo57h3/333x+DPwJJAr1y6K6cKrQp/COoo/suLfZSC70igr7U&#10;pZeuvwyWDboCs4wxc84777w4WzBjANK9BA8//HBcv/rqq8cxAvn/VVddtWUMwCICwkUXXTRu15mK&#10;bbMy/JMkqXZvvPFGy83PVKijEXalsZmRv9FZrhAeMiRLpXpMvVGn3HjjjVsdB+P6dQY9WJjshHOQ&#10;3y+9QCr1HulNrClJklQjw7/KCOVWXHHFeH5WWmml2AJwgQUWyNYOwvh/dM0gGCRcYzy7vHqGf4R5&#10;tKpjGV1VUriXd/zxx8f1lLSe500VYoK5FF7m/fDDDy2DTRNAJYR8tDYk2OS10S2FSmoe3X4JBOeY&#10;Y44Yjh588MHZmtaonNNCkuehG7NKGf5JklS7hx56KP5+psKNTOoZ6WYmaBFHfSW/XaWSby3YlRiu&#10;hYAy/9zc5C12Ve4I6ntMfJLfN2Egdf/ezpqSJEk1MvxrW2rNxp3S1L01b7vttovLKWxHV+G8eoZ/&#10;oCJLV2PCuNNOOy12XwGVW1oG5geMzoeDdEXmcbQc5D3Pz8T70UcfhT333DOuZ6bfBx98MFszCGEf&#10;oR6zxbHfYutBxgHksawjCKU1YCVUzieeeOK4PeMKqpThnyRJtbvqqqta6j8UbtoyFEoe4/zlt0mF&#10;Oh43cPPLGNKlO5QL/xhihZ4SRYw3nep91aJemupoqfB85eqevYk1JUmSamT417aBAwe2VJaoPBWD&#10;rXvvvbdlPcFXcebeeod/hHYbbbRRPBa6GBO8MTEJ4+fRCpHwjgGdeVw+/KP7ByEe3Vloqbf00kvH&#10;iUq23nrr2GqR/VH5Peqoo1omK0kYJ5D9UbhjzEQgeUyEktbPNNNMLV2CixhHkcG0CRLpTl1rBbYv&#10;MPyTJKl2jMOc6iLUdRjXj3pHQqu/Nddcs2WbVGacccY4lAo3SWlxl5ZT38kP49JVaJ2XfvtToT5W&#10;ruXf66+/HrbYYouw++67h6uvvjq89tpr8XW1hTpmqoemQi+WfJ20N7KmJElSjQz/2kbFkUCLczTD&#10;DDPEVnJ5jJWXxthbZ511sqX/qnf4B0I9xstLd6lTq0Na/T399NMtM/QWuwXzPMzaS2iYHpceyzLG&#10;/OOucr6yDCqW6TXQNbi4npaCdA1m/X777ZctbY397L333nG7gw46KFuqPMM/SZJql+oXlKGHHjqc&#10;e+652ZpBBgwYEKaaaqqWbVKhXkS9hvocvTvy6y6//PLs0V2HuhqBXv55KeXG/KOOxxjO1N0IJ3md&#10;hx12WKy7tSVNtJbKrLPOGset7s2sKUmSVCPDv/Zx9/X5558Pb7/9dsnYMQl3Xln/6aefZkv+RYs7&#10;Klisz7eoe+edd+Iy7ipT4Sxi23KPy3vmmWdiYHfooYeGO++8M47bx/Exrh6PK3es4PWwPXfJjznm&#10;mHDttddWfA5QKX7zzTfjPovhJ5hhLx1rseVjXpqJmNnneP1qzfBPkqTaHXDAAS3hFqEYdZyEehZh&#10;YLpRmQo3Ub/88stsq9bjBlJH7mpp9uH881IuuuiibIt/pfAvvx03U9sL/+jlkX8MN7Ops/Vm1pQk&#10;SaqR4Z+6C2Pt0L14p512ajNs7MsM/yRJqt3FF1/cEm7RMm7bbbdtGV6Em6Obbrppy/pUll9++bg+&#10;IVzLr6d7bXcgmEzjKqdCfaCoo+Efw7zkH0OPFlpC9mbWlCRJqpHhn7rLggsuGMckvOOOO1p1HdYg&#10;hn+SJNWOVnv5iS3o2srQK3jppZdajXtHYRzivOKkId0V/jFhG+M255+b2YqLvSk6Gv4tt9xyJY+Z&#10;Z555en0PDGtKkiTVyPBPXY2gj8G0qZRvueWWsSu0yjP8kySpdi+++GIc+zgfci2xxBLh7LPPDjPP&#10;PHPJcgo3Iz/55JPs0YNm0mWG4Pw2+a7DXYkgjmFR8s9NOfHEE7MtBulI+Md4z8XHMOnbN998k23R&#10;O1lTkiSpRoZ/6mpUruecc84w7bTTxpnqVJnhnyRJtfviiy/C6quv3jKRWXtlgw02CD/++GN8LN2C&#10;6TbMJBr5bRgTuTsQ3m2++eYlz01hJmImHaFlIGMrM15zLeEf3Z4ZFzq/PWXttddu6RLdW1lTkiSp&#10;RoZ/6mpMFnLkkUeGe+65J1uiSgz/JEmqHb0Mrr/++jDmmGOWBF3lyqijjhpDNSYCYXK08847L4wx&#10;xhittqM1YXe59957Wz0/hclLCPzoxsyN1OGGG65kfaXwj9d1wQUXtDof9MLYd999s616L2tKkiTV&#10;yPBPXS1Vrh3nr32Gf5IkdQzDiiy77LIlYVe5suSSS4bPP/88Poa6yXHHHdeqxeDCCy/cZnfaeuO5&#10;aOmXP4ZqSrnwj66+Bx54YNkglLEE33jjjWzL3suakiRJNTL8kxqH4Z8kSR335ZdfhqWWWqrV7LkU&#10;Wr3NMMMM4ZFHHsm2HoRWgKOMMkrLdsMOO2y44oorsrXdh9Z/wwwzTMkxt1eK4R+9LGjZWG5byq67&#10;7ppt2btZU5IkqUaGf1LjMPyTJKlzmMzimGOOCYsvvniYbLLJYpl77rnDtttuW3bsYcLASSedNP7+&#10;EhqyHeMAdjd6Say44ootQV01pRj+MT5gue0ojL2cWjz2dtaUJEmqkeGf1DgM/yRJ6rzff/89fPzx&#10;x+HVV1+N5b333muZ4KOIsYlnmmmm2Opu9913j5OH9MRQJTznBx98EK677rqw9957x9mKxxprrJIA&#10;r1iK4R9destt169fv1YtHnsza0qSJNXI8E9qHIZ/kiSV99lnn8UWeYztx2y19Qrofvrpp3DZZZeF&#10;77//PlvSWF5++eVw/PHHhzXXXDNMMskkYcQRR4xB5RBDDNEq/Pvtt99Kxi+kq/Pss88eBgwYkG3R&#10;HKwpSZJUI8M/qXEY/kmSVN5ss80WJp544rDCCivElnEXXXRRuO+++8Irr7wSu/oywVizo0UjrfsY&#10;k3C//fYLN910U6vXTRdmZi9ecMEFwy677BLeeeedbE3zsKYkSVKNDP+kxmH4J0lSebPMMkv8jUxl&#10;yCGHDOOOO24MBQkEt99++3DaaaeFBx54ILYS7KvOOOOMcOutt4YPP/ywaQNRa0qSJNXI8E9qHIZ/&#10;kiSVVwz/ioUurszUO/LII4cxxxwzTvKx5557xtZxX331VbaXxkNQWc/jo0t0s7OmJElSjQz/pMZh&#10;+CdJUnnthX9tFYJBZrvdaqutwrnnnhueeuqp8Pbbb8fZbxlDsCcm+EjOOuusGFpOM800Yb311gsn&#10;nnhiePLJJ1uOjzEJe/L4GpE1JUmSamT4JzUOwz9JksqbY445SgK9zhQmzJh66qnDMsssE3baaadw&#10;8sknhxtvvDFOjPG///0ve8bukcK/4jFONdVUYemllw7bbLNNOO644+IswBxfo05M0p2sKUmSVCPD&#10;P6lxGP5JklTe008/HS644IKw5ZZbxhlshx9++JKwrDOFMHDssceOre/mnXfesOmmm2bP2vUqhX/5&#10;wsy+dGXm+OjOTAvBY445Jjz00EOx5WJfY01JkqQaGf5JjcPwT5Kk6tBC78EHHwyHHnpoDOwIA4ca&#10;aqjYxTcfnHW0dJdqwr/2Cq+f8Q3vuOOO8Ouvv2Z7bl7WlCRJqpHhn9Q4DP8kSeoYusNef/31dese&#10;3F3OP//8MMIII5Q9ho6UscYaK9tz87KmJElSjQz/pMZh+CdJUsd88MEHYYMNNmjV8o/uvLPNNlsc&#10;369fv35hvPHGK1lfqXSXd955J3Zn3nnnncPyyy8fpphiik61XjT8kyRJrRj+SY3D8E+SpNox7h3d&#10;XocccsiWEIyutLvuumv4+OOPw5dffhm+/fbb+N8PP/ww3H777WH99ddv2bZc6W501/3uu+/CZ599&#10;Fl555ZUYCK677roxvCx3fJWK4Z8kSWolhX8DBw60WCw9XFZaaaX49yhJkqr36quvxskwUgDG+H9n&#10;nHFG+PPPP7Mtynv55ZfDKqusEif84HHDDTdcWG211cKaa66ZbdEYXnjhhXD44YfHyT4IAwcbbLCW&#10;10phrMO0zPBPkiS1ksI/i8XSOEWSJFXvmmuuKQnEFllkkdjirxpst/nmm7c8dvHFFw+ff/55trax&#10;/PTTT+GBBx6I3ZtHHXXUlmOeccYZ47IVV1wxLLbYYtnWzcuakiRJNXr33XfDnXfeabFYGqhIkqTq&#10;MeNvCsIoDKPRXqu/PLraTjbZZPGxQwwxRDjllFOyNY2JyU24gZ8CQP67zTbbhNdeey28+eab2VbN&#10;y/BPkiRJkiSpD9l7771Lwr/VV189/Pbbb9na6uy+++4tjx9jjDHCP//8k61pTISbO+64Y0mLx//+&#10;978Nf9z1YPgnSZIkSZLUhxx22GEtARhl+umnD08//XRNQdhpp51Wso8XX3wxW9O4aLFYnL34rLPO&#10;ytY2L8M/SZIkSZKkPuTaa6+N3XVTAMb/r7XWWuHrr7/OtmjfRhttVBKinXPOOdmaxrbxxhuXHPeU&#10;U05Z9XiHvZXhnyRJkiRJUh/CWHczzDBDSQg25JBDxok/Hn744WyrytiGGYLzj99rr72ytY1tn332&#10;KTluXsctt9ySrW1Ohn+SJEmSJEl9CLPgMt5dvvVfKkMNNVRYbrnl4ozAH374Yfjyyy/Dt99+G8sn&#10;n3wSWw1OMcUUrR537rnnZntvbJtsskkYeuihW4572GGHDeedd162tjkZ/kmSJEmSJPUxAwYMCLPP&#10;PntJgFcsY445ZphnnnliGEiZbrrpWrX4S4X99ZTff/89vPzyy+HOO+8MN954Y0u56667wsCBA8PP&#10;P/+cbRnCq6++Gg444IAw77zzxhBwpJFGCg899FC2tjkZ/kmSJEmSJPUxf//9d+y+O/HEE5cN82op&#10;BIS1zhZcD4R+d9xxR1h77bXDTDPNFCfzYObhVMYff/ww66yzxuDy6KOPDl988UV8HDP/vvXWW+Hi&#10;iy8OK6+8cmzV2MwM/yRJkiRJkvogZvelZdyMM85YNtSrpow99tixNV13I7w8/vjjY8u9csdVLIMP&#10;PngMA/Pj+/H6//jjj5pmOe6NDP8kSZIkSZL6sPfeey9sttlmYaKJJgqDDTZY2fCsXGGmXMbLI0Dr&#10;TrQy3HvvvcseUzVlt912a2kF2BcY/kmSJEmSJPVxjIt33333xWBsgQUWqNiibrjhhgvTTjtt2HXX&#10;XcOTTz4Zu952t0svvbTsZCXVFib52GGHHcJ3332X7bG5Gf5JkiRJkiQp+vXXX+OsvnTlZUw8ZvFN&#10;5Z577gmvvPJKePfdd+N2PeHTTz8N888/f9lQr5bCxCUnnnhittfmZvgnSZIkSZKkhsfYfDfddFMc&#10;ZzAf5A055JBh8sknDwcffHCc8fexxx4LV199ddhpp53CFFNMEVsxluvOPNpoo4Vvvvkm23vzMvyT&#10;JEmSJElSw2OW3sMOOyxO3pECPIK/LbfcMrZWLIfxCG+88caw+uqrh5FHHrkk/KPsvvvu2ZbNy/BP&#10;kiRJkiSpj6Mb7yOPPBK7wh544IEt5cgjj4wz5DbCBBmMS7j99tuXhHeLLrpo+Pjjj7MtyqPF4Fdf&#10;fRWOPvroVmMF0mLwp59+yrZsToZ/kiRJkiRJfdTff/8d7r777jD77LPHyTxoSUdAlgr/HmaYYcKI&#10;I44YllxyyfDss89mj+x+3377bVhrrbVKwjta7lU7/iAtB/v371/yeLoEP/roo9kWzcnwT5LUJ+R/&#10;4C0Wi6XW8r///S/7NpEkqXkw2+1RRx0VRhhhhLK/f+UKE2XQ+u7999/P9tJ9CP/WWWedkuM59NBD&#10;Y9fean399dcxyEyPJ/BkfMBmZvgnSeoT8hUEi8ViqbUY/kmSms0vv/wSdtttt7K/e9WUBRZYIDz4&#10;4IPZ3roHv8ebb755yXGst9564Ycffsi2qE6/fv1aHj/ssMPGmYybmeGfJKlPSD/uhx9+eHjqqacs&#10;Foul3cL4Rum7w/BPktRsaO02xhhjtPzWdaTMOeec4fnnn8/22PV+++23sNdee5Ucw0QTTRRef/31&#10;bIvqLLjggi2PJ/w7++yzszXNyfBPktQnpB/3a665JlsiSW1j8PD03WH4J0lqJnSfLY59lwrj+9EN&#10;mLHw6B7LvwcbbLCy21LWXHPN2H24u1x88cXx2PLHQEu+b775Jo5f2B66CE8wwQQtjyX8u/DCC7O1&#10;zcnwT5LUJ6Qfd8M/SdUy/JMkNasBAwaESSedtOV3jsJYfosvvng477zzwmOPPRZeffXV2BKeYGyb&#10;bbYJc801Vxh66KFLHkMhPLv99tuzPXe9F154IUwzzTStjoNZf6nrM6Yfs/uWw2zBBx98cMnjCDgf&#10;eOCBbIvmZPgnSeoT0o+74Z+kahn+SZKaFUNbDD744C2/c0MNNVScxOPTTz/NtihFi7o33ngjnHba&#10;aWG66aZreVwqSy21VLZl12Oswi222KLVMVDoxrzqqquGSy65JDzyyCPx9XDszPJL4Lnzzju3mtxk&#10;nHHGiYFhMzP8kyT1CenH3fBPUrUM/yRJzerUU09t+Y2j0G124MCBFVvMJX/99Vd4/PHHw9RTT13y&#10;+CGGGCJ89dVX2VZd76OPPirbCjEVZvCla/Doo48exhprrFhGGWWUMOSQQ7balu7P7b3u3s7wT5LU&#10;J6Qfd8M/SdUy/JMkNau999675TeOsvzyy9c0bt+ZZ57ZahzAyy+/PFvbPR566KEw/vjjlxxDrWXU&#10;UUcNb731VrbH5mX4J0nqE9IPvOGfpGoZ/kmSmtUBBxzQ8htHIfz7/vvvs7XtY+y8YvB2xBFHZGu7&#10;B915r7rqqjDttNOWHEe1hZaBJ5xwQra35mb4J0nqE9KPvOGfpGoZ/kmSmlWx2+/ss88eJ/ioxQor&#10;rFCyjz322CNb031+//338Mwzz4Sll1665FjaKyOPPHI4/PDD+8zvu+GfJKlPSD/0hn+SqmX4J0lq&#10;VjfffHPLbxyFmX6Z5Zcx/apVDP923333bE3PuOGGG8KMM84YhhlmmDgGYbFbMhOcME4gsxxfd911&#10;2aP6BsM/SVKfkH70Df8kVcvwT5LUrF555ZUw+eSTt/zOUSaYYII4CzCz6bbnm2++adXt97DDDsvW&#10;9hx+rx999NFw5JFHhq233jqsttpqsayxxhpht912q/r1NRvDP0lSn5AqJV0d/v32229hwIAB4aab&#10;borlnnvuiZWrP/74I9uiOb3//vvh9ddfD1988UW2ZNBYMG+++WZcXi+//vpreOyxx8IjjzySLSnv&#10;nXfeiZXSRvLtt9/Gc9GR2eQ+//zz8OWXX2b/6jpvvPFGPEaOtdHxN3X33XfHLkqM+dMVDP8kSc2K&#10;mXkJxNLvXCoTTjhh2HbbbcNzzz1XsRXgjz/+GPbdd99Wj7311luzLdRoDP8kSX1CqpR0ZfhHhWee&#10;eeYJY445ZhxHhMIMYvy7X79+4YorroiBWDNikOixxhorVgQT7rpONtlkcXm9EPpRKT333HOzJf/i&#10;3B533HFhmmmmCWOPPXaYaKKJ4vgv559/frZF9yOguuiii+JA1OONN148Fxw/3WI++OCDbKvyqFjv&#10;s88+Yf755w/jjjtufPz0008fzj777C67Y82xcdefbj+NjiB4k002iX9zXRVWGv5JkpoVN86oo4wy&#10;yigtv3Wp0GWWegch4CWXXBJefvnleIMbL7zwQthwww1jN+H8Y4Yaaih/KxuY4Z8kqU9IFZN6h39U&#10;nGj1tuaaa8b9M5YIlSi6QTCeCAHUaKON1jLmyCqrrBLefffdLmup1FMIqHh9O+20U7YkhAceeCDO&#10;osbyeiAMm2+++cKcc84Z3nrrrWzpIN99911YffXV43MRunLuCbKGG264uGzvvffu1goprftoqbfe&#10;euvFzwTHMfHEE8fjIpjkmGaZZZbw/PPPZ4/4F3fZX3rppbDgggvG7fg88TmipNez0UYbhZ9++il7&#10;RP0MO+ywcZyc0047LVvS2O6///4YjO66667hzz//zJbWj+GfJKmZUZdYaaWVWo2N15Gy1lprZXvt&#10;Xag/NOvN+TzDP0lSn5AqJvUM/wh4CKEY7Jg7pIQmhICXXnppeOqpp+I6uvwyoPCWW24Z76ByDDPP&#10;PHN4+umns700h64O/wjEaAVH+HXCCSeUBD3ciWZMF56HVn+0jOPcv/jii+Hggw8OY4wxRnzcUUcd&#10;1XLXuqsR7h5zzDExTKO1H8c8cODAeFz33ntvWGKJJWJFmxahP/zwQ/aoQdgmnc9FFlkkXHbZZbEr&#10;OXfdDz300Jbxdfbff//sEfXT28I/Qt911103vr9d0dXI8E+S1Ozee++9sOSSS7b83nWkUDdp9Lot&#10;9S2GheE4GZbn8ssvjzMeH3TQQXEswGZn+CdJ6hNS5aSe4R+B1I477hhnDSN8uPDCC+OYd+XGdKOb&#10;JqEgrbc4jmWWWSaO49Ysujr8Y9wZuk9PNdVUseVkHkEr63iu008/Pfz+++/ZmkHn/ZRTTonHMNts&#10;s8Xx4boD4eTUU08dn/f4449v1dKT7stpkG260+QdcsghYcghh4whMRXyPO5M08qNsJnXXO/urr0t&#10;/AOzFY444oixVejXX3+dLa0Pwz9JUl9AKNa/f/9Yv0i/e9WWEUYYId5gZTiOnkbdnB451LPo0pwm&#10;/Vh22WXDAgssEGadddZYl6R3CD0r6KrMa6jnEDWNyvBPktQnpApKPcM/KheENOz3xBNPzJa2jWCH&#10;bqCELGeccUYMCimEQ1RY2uoOzHZsQ8kHjPnHp8K/89sk+efJ74/Cv9vbL6Xcvrsy/OO5aPVHhfQ/&#10;//lPtnQQ1jHOIOumnHLKipN8cByc9+uvvz4ef1ej0snzEfZ++OGH2dJ/ESottdRS8dz897//zZYO&#10;ej3TTTdd/FxVasn2xBNPxC7OBMi0LO2I4vua3tP2wr9qPg/8f1qXX16Utss/vpr9FxH2cp4JQwkC&#10;29q2VoZ/kqS+ghum9JigHpB++9or1HV4TFcMvdEWfpMff/zxeGOdcZRXXnnlOC5yuWOsphj+SZLU&#10;JNKPez3DP8ZdY5+ENZ988km2tG10U2TcNx5HF2HCKrqi0p1zpplmihMYVEIQQes1Wjg9++yzcRkt&#10;wW6//faw8cYbxy6vtELkbibBEK3gii0RDzzwwPg8hJAEYYR2VNxmmGGGcO2117aELbSu22+//eKE&#10;GUzaQRjFWHp0U2XwZybzyOvK8I/ZZxnnj/0Q7uQxDuA666wT11Hxq2S11VaL21BB5DV2Byqm3Ekv&#10;N9MzXXuZqIJjOuyww7KlIY71xzIqsGxTbwRlDz/8cAxRUzf0GWecMeyyyy7htddeixX+cuEfr4HQ&#10;kc8n7/Xoo48eH0s3n8UWWywcfvjhLS0yOW7GM+Q9u+GGG+LnqYj3gK42fJ75O+BzTNfmPfbYI34W&#10;aUnLZ4479Awqzt9tWy0KCIc5Hv4mi92oO8PwT5LU19BLYrvttou/49QpU10uFSb6oPXciiuuGG68&#10;8cbsUd3rrLPOijcs88fVmWL4J0lSk0g/7vUK/wjsaGnEPrfYYosYQlVrhx12iI+j2+ebb74ZwxFm&#10;AiZcI/QodmtN6FLB4xgHjlaHBCiEhlTMWD777LPHFmGMJ0dFjW4YdOH49NNPsz2EeKyMNbfwwguX&#10;3CGlAnXBBRfEY3nyySfDoosuGrtCUBmihRphIvtNM7vRpZWgKumq8I/gkgCJ/dC6q3ieaVVH+MRz&#10;EABVwnliG85Pd4V/bWFWYmaC5j3Pn0dag3Kcyy23XOwWTrdeWhGec8454aSTTgq33HJL1UFzEQEe&#10;lWU+twS+fP54b/ks0PWF95zlxfCPwcAJ6jj/tLAknCMU5jNBeJe6zDCZDZ81zm8KNvm8lZuYhO14&#10;PNscccQRcebAFPASjq+xxhqx0JqTZRzfsccemz26NYLL1PqTsRHrxfBPktQX0ZKPuiZj4zH28Mkn&#10;n9xS6E5LXbEnfxcN/2pn+CdJ6hPSj3u9wj+6W7I/AgeCknKtmyq566674mMJWtJsr/nWbUcffXRc&#10;lkdXDFoY8nx0cyVgoQUXYSFhDcEggQotC7/66qsYptASkO332muvbC//hn+0ECT8YXIMwhL+m0JH&#10;wjS2IWRkzDn2x1hq/Pe+++6L4Q/HyexwSVeFfwRWtFZkH8UuvyD0oTUi66mQVkJFlW0WX3zxbu+a&#10;AlrcMW7heeedF0M2zgst74ot47bZZpt4nLRg4/zx2qiQEuTyXjNzNGPWMJlJraioTzvttHH/3K3n&#10;zj7vKa1DqdinELkY/nEczFTMOt5fAjE+DxT+n1akPIbXdP7558fH8HfG9pNMMknZsJJAk4lYCA4/&#10;++yzONg2fw+cGwJdPscUPn88J59HgudKYxxyDmmhyuf9zjvvzJZ2nuGfJEmNpyPhH3UObpRz85H6&#10;FhOnMe4ydRJ6ajQ7wz9JUp+QfvjrFf4988wzcX8EMgRLtXjjjTdajicFFYR5DEhMyEGQVmwtRdde&#10;wpVxxx03BnC0PCTcIzCha0a51lX3339/bF1GZSdValL4R5hEwFNsBUcQNPbYY8ewh9dYRMhCN1WO&#10;neNJuir8ozsosymzj3LjKtJqjm7MrL/44ouzpa0xJgzb0FKtJ8I/AjC6wnIMFIIsAtviGIXrrbde&#10;XE/wSks73ideHy0W55hjjtjdlveP1nuVWoiWQ4hK68f03nM3v4hu3qzPh398PgiGCeoIn8vNlsy+&#10;0wzEe++9d1zGdgR/LLv66qvjsrz0GVp//fVjN9211lor/pvJUYpj9hFk0+p0rrnmigFmJakFaD1n&#10;QTb8kyQ1K25MUu/j943f8t6krfBvggkmiBPynXDCCbHOzE3ucvWXvsbwT5LUJ6QKQb3Cv3vvvTfu&#10;L3WXrUU+/LvtttuypYMCPsJEghSCs4QKGWOy0appwQUXjJU01vN4Wo9VaulEcJEmlaB1FlL4R7fd&#10;cq3HaGHIAMoPPvhg2a7MVBTZFy0HCYmSrgr/vv/++5aun4SZRYx9mGbVZQzDSlL4x/h2PRH+0cKO&#10;iT0YL3HttdeOwR7vNaEeY90lqSssoS6V13PPPTcGoAmTgKQQkZnrqh3fjlZ6KUSlQlwOrewIJfPh&#10;H2EvLUr5vD/99NNxWRGt8VIXcsbsA6Ehr5dlSy65ZFyWcP55DTwPrWCpkPM4tqVlImNPfvDBBzW/&#10;T7QMZR+MIVgvhn+SpGbFDVRunPH7yaQd1JWo//EbTH2vkV111VUtw+8UC/ULenowlAq9HHqi3teI&#10;DP8kSX1CqhDUK/yjNRL7I6Q55ZRTaur2e/fdd7ccD5MoJLTeI0ShpR4TKKRWebTaY5IPtk9dW5nM&#10;g3/TEowuonvuuWersvPOO7eEMkyKgRT+MZHCRx99FJe1ZeDAgTF04/lo1UU4RffK1EIs6arwj66f&#10;44wzTtxHuZaIvA/pNVYT/tFltppKIMEoXWGLhbEZOSe14r0kWAWBJqEvrRA5JiqoqeVmCuj4XDHG&#10;XxHHTiBIi06CZyrp1eC9Tufpuuuuy5a2xnh7+fCviCCSiwX2wbiFtFZlzEBaE7LvFP7Reo8wm88n&#10;QTGBd8LniSB77rnnjsEi2xJgE3ayDyrztPKjFSR39nlssYVqOQcccEB8PMdTL4Z/kqRmRb2KMXXT&#10;79yII44YW+3zG0x9hLrk5ZdfXtexdOuFm5o33XRTHMaEekt6DflC/YO6FsPflOvx0NcY/kmS+oRU&#10;EahX+EdokfZJ5aiW7gTHHHNMfBwVrvxkDyBQYR0TPjAWGghR2JZKDGEYmLU2PT+FMK5Y8utp8YYU&#10;/hEmpjCqiNdCWEYQREhDEFVun90R/tEtNj0fE2AUcUc3hWhtdb9O4V+1Y/6lLrDFwmtua+KJahF4&#10;nXnmmTE04xyl4HLzzTePx0ngybiS5fCZoTUkITFdcqtBqz66c7PvSvsFrfTKhX9ffvllDJNprcjn&#10;IX0m2F++pPAPVLQJ4lieH3eSFossY+zK1LKA80ErwBQipsJz8JxchKS/h0oICnkMwXa9GP5JkppV&#10;MfwrV/i9py7I+MP0XOC3lvGWGwF1B+p0Tz31VOwZU65eQmE5r4GeD9Tf+yrDP0lSn5AqAPUK/5Am&#10;6FhttdVaQrn20IV35ZVXjo+bd9554+QGeXShpIJFUEM3S8IRuvyyPWP7Jamb5FRTTRXHNCH4aqvQ&#10;lRIp/KvUOurXX3+NIQ+VvTTeHIEZoRTBJJOMEF4SEFHSGDFdFf5xPtI+3nrrrWzpv+iawiQRrGfS&#10;iEoIaNmGseWqaUVGS0cGhS4WWqu1NbZgHpVSzk+lVqF0r6bbNqFumuQltV6beeaZK47pRwjGeiqy&#10;bb3mPIK4NGkHz1sJn4t8+MdroBVk+qzTKo+xBwmnd9111ziBCS3zCNxYz7L0ejnPfE45Tj5HvJe0&#10;YiW0ZOxKQu0iPu8EoQzETStNWplyftg3LQMfeuihbMvWUmtYWizUi+GfJKlZVRP+VSr8jtPqjknZ&#10;qGMyJu+bb76Z7bn7EQJSr+BmIcPnUI8td9zUr6nnEhhWmkSsWRn+SZL6hPSjX8/wj7H+2OfII48c&#10;ux5Ug+6NdNckgCPUK9f6bquttor7ZYILxt1jYg/GYmN8u4TQhW2YhIFZZKvVXvh3xx13xHCGyiBj&#10;+zELMYFgQrDDRBVUqghlGMsOXTnmHwEQ+yg35h/nhzvRrCeErSQFhEx6UU0XbZ6XYLZcqWacvUcf&#10;fTQGjnTdrRQa8b4RaHEeOadgTD+Ok8pppRZ6b7/9dnzfhxxyyBjIVoM73SnAY2a7SpgBOh/+8d4z&#10;dh/vN7MB8/fD5CX5AJX/p5Uo+6YbcP7zwmeArr9MGMJni/PBdnxeyrXkzKNLD+eRcYgYI5HHrbHG&#10;GhXD2zSJyKqrrpot6TzDP0lSs+pM+Jcv3OSjxwL1jJ7GMCrUtamPcDO93PFSqH8x6Rj1mnKT5jUj&#10;wz9JUp+QfuzrGf4RAtESjP0yUUG5CTLymFGNFlNsnybqoGVVEZMr0NWRlk8EXgQvtL4jkEq4w8p+&#10;CNfo0lou0CLw2WSTTcLSSy8dW0WhvfBvs802i/tlAOhyYwLyGtkH2xBa8ZrQVeEfgUsa75DBnYt4&#10;3QR6BJZTTDFFDGuK6DpMoEXoevPNN5c95/XGmH6cZ1rbERiWw53y0UYbLZ6jG2+8MS5jTD3CZB6b&#10;WmsW8fmg0sprIlCrBucxvbfMJFwOE4/wucuHf7RonWeeeeLj6KZb7nNGQEzAxzYE1/nwjy7ktBQk&#10;qKTrb2r1us8++7Tsi5CP8f3ovk2wWMQ+mCiFc0ILQ7ogl0NrwXQM9WL4J0lqVtzAZSiT5ZdfvuV3&#10;vLOlUVBfpSUiN9qpa5U7VuoVrKOeU66O2WwM/yRJfUL6oa9n+EeIREutVGEiAKRbLHcQU7DBfwlD&#10;6O5I8EFFgzBvt912i+vLISxi7BL2SQjH9rTwKo5Vl2byXWihhWJrsHyoReuoG264IR4bj08zArcX&#10;/qUZUwmI6FKbx/PTZTSNHdcd4R8tI7kzyz4qnTO6R3PHmeCKSmx+hjrCNI6Jx/OaGfuuO/AZSHfT&#10;mSilOCYk3XDT5B7F0DK9R7S0o+tvPnCjor7hhhvGx9HaLj8TcFvYx/nnnx9bkPJYPhupyzafG87z&#10;lltuGdcVwz/CO5YT3uWPhcfx/LQM5K4/2xTDPzC2Ievook43IT6P+ZmmCf/4DLMN73H+8TwHFXi6&#10;a7OeQLy4/yS17qQbfL0Y/kmS+gJ+3xnLj0nF+vfvH+sYDPVBPY4brOm3sL3SCHgt1AWpe1Efo87B&#10;xHfUrcodM4VWgs3O8E+S1CekH/d6hn8gEKB7Li352D/hxqabbhq7NzI7LDMB77DDDmHqqaeO6wnj&#10;GD+vrTECqazQMioFKnR7feSRR7K1/yLwS/tlnLMLL7ww3HfffXE2YQIQZmxjH1TiUtDTXvh35ZVX&#10;xvCHII3QitmIaWVIt2bGpeP5eA1UBAn/Uqu2rgr/qMAxuDQtx2gZVg6hJF1sOSYqb/vvv388DwSe&#10;tAbjtTCDHe9TOg9djeMmsKUVH+8Bx3fPPffE95Ex7Zj0gtdExbo49h3dfQncCMkY24/XT6hMa0K6&#10;sfB66EZLK8ZaMFYgXaN5P/hscHycJ1od8hklQCWwzId/hHs8J6+Bu+OMH8k4ObwOPt+EfYytk7rW&#10;8Nkvdp+h5SXr+dxRCLbzqKAff/zx8bPCOWGcQD5vBM38l7F5eG7OJc9fDgEhx852bY1pWCvDP0lS&#10;X0R9aeDAgbHOwjAwq6++emx9Tx0k/S6WK92FXgDPP/98HBKHei8342m9d84554RTTz011qMZh5ge&#10;MIxNSL2LHiDljpli+CdJUpNIP+71Dv9ASyQCHFr25SsW/D8BDv/Pf+lWQBfdasYWoSJDqMJj2W++&#10;y29CwETARgtAwhlCG1qLEUTyfEzYQaUn3323vfCP10JLLlqIsU9mlc0HfnS/pGKVZgJOXVO7KvwD&#10;wRdhFcEQQVI5tB47/PDDY/jDcXEeCGL5f46BMLSasfrqiYGkjzzyyDDqqKPG94OuugS5hFS8B/36&#10;9YuV6uIYdoSZjMOzzDLLxHNHyMrjaHHJ4xiXj/EmK4191xbu6q+77rrxvPD55DwRJPJZoWsM72M+&#10;/KPl3QsvvBA/Lzw32zEGJcfDBQDHQtDNuedYacFHq8YiPjesp5TrqkyLRkI/nptj4/PGZ49j49zx&#10;PJdffnnFGarpHs++Oc5ii9XOMPyTJPV11AWoQ3FzknoLvVLSbyOFG5nUuagndBeCPsJIxkBONyGp&#10;o+SPq5Zi+CdJUpNIP+5dEf6BihEt9ghKuEO6xBJLxBZOdJ/dcccdY0spggsCu2oQEJ588smx9R0h&#10;Gvsvh+W0eqIbJy2kllxyyfi8tDRjbDhaVeUfS6WN7ptnn312tqQ1XgdhCkEh+yJ8ZEIKXht3gmkN&#10;RjjEftJYdWeccUb89y233BL/Dbo6M3styzuDYC+NlUjwWAnHRhfg/fbbLx434yTuvvvusatvR4Ky&#10;eiDIYzZcAtX03hC+0QqRCS/ael8JYjm/dMelSyuP5fPAuHjVfo7K4TNBoMpxsE9a9hHI8TliIhnG&#10;9qPFZ8KxUOnnPWfCDR5D61U+QwRtnFveI95nZh8uN8bhY489Ft8/guRKx877R2tW9rPSSivF5yHM&#10;Y58Eim29ZkJu9k+AWc/WnYZ/kiT9izoBNzfpMcDNOn4fCeBodc8YwN2FXhFtteSrtRj+SZLUJNKP&#10;e1eFf+paTFhCqzDGfKt2nDs1Drre8PdHsFhvBIO0FKRl5UMPPZQtrQ/DP0mSWqPFPjcE+X2kxd9G&#10;G23UrT0sqg3/6MlCj4tUaCU40UQTxUKvEoLLGWecMfZcaHaGf5KkPiFVAgz/eidmLmZCFbqVMHae&#10;eg8mLaGSTYWbFoD1RGtAxi6kazQToRQnVukswz9Jksp7+eWXY72M30iGWKEXSndpK/yjvrHxxhuH&#10;gw8+OG538cUXx8LQOwyrw41CCnUSZgTmJmK5XgvNxvBPktQnpAqB4V/vxfgudDHZbrvtYhdVNS66&#10;79JNmIp3mi14gw02qHurALp00zWYcX4Yz7DeDP8kSc0qDeXSUdyAY2iS9Ds5yyyzZGu6XlvhH639&#10;GGaEoWfy4173dYZ/kqQ+IVUIDP96t/XXXz+Oy1LPGV1Vf9xJz1fE6ZLLGJT1xEUHs/8S/DHmZFcw&#10;/JMkNSsmF6OV3LzzzhvHiqZV3GeffRZv1DFONWP6VhqbOOH3N/973xU34sphPOVVV101jDjiiLHb&#10;cf4Y8oWJ4AgB+T2vd++A3sbwT5LUJ6RKgOFf70aLsjXXXDPOdqvGxaQiyy+/fJyJ+j//+U+46aab&#10;sjX1w4Qou+22W5zko5oZtDvC8E+S1KwI/xgHL/3OUQjTaLHPzdajjz46ThRH91iG8CjOuE/LQSYk&#10;yz+eMZq7E5PiMd7gxBNP3GYION5448WJ8dj++++/bzfUbEaGf5KkPiH9+Bv+9W7chf7mm2/iTHNq&#10;XFSqeZ+++OKLLptpmZZ/X375ZQzluqoSb/gnSWpW5cK/YiEMnHzyycP8888fVltttbD33nuHc845&#10;J1x77bVhjz32CEMNNVTJ9vvtt1+29+7DDcCHH3447LjjjrGlX/548oVwcMIJJwxrr712uPLKK1uF&#10;mc3O8E+S1CekH37DP0nVMvyTJDWrasK/YmHs5WGGGSYMN9xw8f+L67tiVv9q0a2XyTtoCdjWTMCE&#10;gBz/zDPPHEPMvtId2PBPktQnpB98wz9J1TL8kyQ1q2effbbNlnIdKZdffnm295715JNPhpVWWil2&#10;9x188MHLHmsqc889d5+4PjD8kyT1CekH3vBPUrUM/yRJzYrJPQ455JA4Gz/deqsJytoqE000Ufjw&#10;ww+zvTeGe+65J2y99dbxtZU75lSYTK7ZGf5JkvqE9ONu+CepWoZ/kqRmxri8TIBBd9kXX3wx3Hbb&#10;bTEQXH311dsNzPJl6KGHDhdffHG218bC7zevbYcddggjjzxy2eM3/JMkqUmU+6G3WCyWaovhnySp&#10;r3nrrbfCWWedFVsHMqPu8MMPH8f8Y6IPCqEfy6+44orw559/Zo9qXG+88UZYddVV45h/+dmBDf8k&#10;SWoS+Yt4i8ViqbUY/kmS+rp33nkn3H777eG8884Lp59+erj66qtjK/ne5sEHHwzrr79+DC4JAQ3/&#10;JElqEueee67FYrF0uPz+++/Zt4kkSertfv755/DAAw/E7sDTTDNNtrR5Gf5JkiRJkiT1cU888US4&#10;6qqrsn/1Db/88kv44osvsn81L8M/SZIkSZKkPooJPzbZZJM4Ft6yyy6bLW1s3377bTjnnHNC//79&#10;wxxzzBGWX375sOOOO4ZLL700PPPMM+Hdd98NX331VQz3/vnnn+xRg/B6Gb9wscUWC3vttVe46aab&#10;sjXNy/BPkiRJkiSpD2Im3IUXXrhljFvGwWt0BH/bbrttydi8+cJkJFNPPXVYccUVw8477xxOPfXU&#10;GPC99NJL4ccffwzvvfdeyfaO+SdJkiRJkqSm89prr4WFFlqoJAgbYoghwvfff59t8a/PP/88XHTR&#10;RWG77bYLW2yxRWx199lnn2Vru9cNN9wQxhxzzJLjbqswK/HYY48dpptuujD//POHtdZaq2S94Z8k&#10;SZIkSZKaCl1hjz/++DDMMMOUBGGURx99NNtq0HYDBgwIs802W6vt6CZ8xx13hL///jvbuuv99ttv&#10;Yc8992x1LJ0pvI6jjz46PPzww+HXX3/t1tfTXQz/JEmSJEmS+pBPP/00ju+XD8EGG2ywMMkkk4R7&#10;77032yrEsfNoMZffLl9GGWWU2K22u2bF/+GHH8Kmm25a9ljqUYYccshwwgknhD///DN7xuZg+CdJ&#10;kiRJktSHMCnGqKOO2hJ6DT744GG11VYL9913X0mQt+GGG5aEY+UK4wQynl53YLy/tddeu+T5Rxpp&#10;pLD44ouHpZZaKkw66aSx63J+fa1lqqmmCk8//XT2jM3B8E+SJEmSJKkPueWWW0oCr7nmmiu8+uqr&#10;JTPjvvLKK3HyjPx2lQpjAXaH7777LmywwQYlz01LwI8//jh888038b/PP/98OOOMM8J//vOfGAbS&#10;ojG/fXuFIJTXw+QgzcLwT5IkSZIkqQ8599xzW8IuwjHCrr/++itbG+K4d3vvvXdJKEYZYYQRwmKL&#10;LRbmmGOOkhZ2LGc8vq72888/h+23377kmOim29Y4fR9++GG4/vrr41iBhJwTTDBByePLlTHGGCM8&#10;9NBD2R56P8M/SZIkSZKkPuTQQw9tCbpo3XfSSSdlawZhTMB+/fqVBGKULbfcMvz000+xld2SSy5Z&#10;su7BBx/MHt11GIvv2muvDausskqYc84540y9J554Yk2TdDz11FMlx804fzPPPHOrGYSXWGKJGDY2&#10;A8M/SZIkSZKkPiTfqo8Zf88666xszSA333xzGHvssUvCMApdapNrrrmmZN3pp5+erelaf/zxR/jq&#10;q6/CG2+8ER555JE4KUkt4d/7779fctyjjTZa7OLMvi677LLYQpAxBAkWjzvuuOxRvZvhnyRJkiRJ&#10;Uh9CS78UftHy7ZBDDsnWDArX9tlnn1Zj5U0++eQlYwIyyUd+/e67756taWzF8I+QL+H1UQgTKe+9&#10;9162pncz/GtCv/zyS5ylJ/9htlgsFovFYrFYLBaLpSfK5ptvnl2tqlHcfvvtJe/RsssuG7788su4&#10;jjHyFlpooZL1lIMOOiiuT+6+++6S9d0V/n3xxRfhtddei//tyDiDTOSx8847h+WWWy6OXUhpdoZ/&#10;Tcjwz2KxWCwWi8VisVgsjVIM/xrP008/HUYeeeSW94iur4wD+MILL4Q99tgjDDvssCXv4fDDDx+e&#10;e+657NGD0D02vw2P7w6XXnppHO9vxRVXDNtuu23smsvsxbTS+/3337Ot2se2BJ2ci2Zn+NeEDP8s&#10;FovFYrFYLBaLxdIoxfCv8bz11lth1llnLXmfRhxxxDgTbjH4oyy88MJxko/kk08+iTPi5re56KKL&#10;srVdi/EJ0zHSNZn/51gmnXTSOJsvk5JceOGFsXWgBjH8a0KGfxaLxWKxWCwWi8ViaZRi+Nd4GM/u&#10;mGOOCUMPPXTZ9yxfBh988HDkkUfGsQAZD4/WgeVmAr7vvvuyvXetfPjXXmHSEvKRo48+OjzxxBNx&#10;FuNvv/025ia1TBLS2xn+NSHDP4vFYrFYLBaLxWKxNEox/GtMb775ZphlllnKvmf5MsMMM7R0+f3z&#10;zz9j997iNrQYZAy+7lBL+Fcs4403XlhqqaXCdtttF04++eRw0003xdfGeId//fVX9gzNx/CvCRn+&#10;WSwWi8VisVgsFoulUYrhX2Oi5Rtj5RW77+YLMwGfeOKJJRNrnHPOOa3CN2YH7i6dCf/yhRaNvPbp&#10;ppsuLLroomGDDTaILQRvu+222K25mVoGGv41IcM/i8VisVgsFovFYrE0SjH8a1wEXC+//HKYccYZ&#10;W71vI4wwQrjmmmtatYi76667wvjjj9+y3TTTTBM++OCDbG3XY5KOk046Kc7WO8ooo5Qcc2fLEEMM&#10;EYYaaqgYLs4000xh6623Dg899FD2zL2X4Z8kSZIkSVIfxmQezKK78847x0K4VmnCjBdffDEGfrSc&#10;Y+y/Bx98sMdaydEi8ZVXXgnnn39+2GqrrcICCywQW/LRvXe44YYrG/DVUphQhBmFezvDP0mSJEmS&#10;JFWFsf0IxA4++ODwzDPPNFT32J9//jm8+uqr4Y477ghnnHFG2H777WMgSCvGcuFee8XwT5IkSZIk&#10;SX0K3YC//vrrOPlHI2NmYsLAjz/+OHZVnm+++coGfG0Vwz9JkiRJkiSpF2BG37XXXjt2VybYm222&#10;2cK1114bDjvssLDMMsuECSecMI4hSHdhxv4z/JMkSZIkSVLT+P3338Obb74Z7r///jjRx4UXXhjD&#10;Mf49YMCA8Nlnn2Vb9l4EgKusskpLyz4m9EgTmvzwww/h+eefDxdddFHYbbfdwqqrrhpbC9K9ubcz&#10;/JMkSZIkSeqj0oy/O+20U5hrrrliC7jhhx8+hmOMlce/Z5555rDYYovFVnLMttub0Q14nHHGia+P&#10;WX3pElwOYeDbb7/drTMZdxXDP0mSJEmSpD7q9ttvD2ONNVZLd9i2ypBDDhkmm2yycOqpp2aP7n7M&#10;TPzTTz9l/+qY9ddfv+U1zTvvvNnS5mX4J0mSJEmS1MfQzZeuvflwr5ay4oorhnfeeSdOrNGdzjrr&#10;rNhir1+/frHb7rnnnhueeOKJ8MYbb4TPP/88/Prrr+0eE7MAp9fBOH8DBw7M1jQnwz9JkiRJkqQ+&#10;5r777gsTTTRRSaBXa1l22WXD66+/nu2xe6TwL38cQw89dJh22mnDCiusEHbcccdwwgknhJtvvjm8&#10;9NJLMeTMIxycfvrpWx7LBB9XXXVVtrY5Gf6ponnmmcdisTRQue6667K/TvW0Sy+9tOx7ZLFYeq6o&#10;cZR7fywWS8+UzTffPPvLlEp9//33YdNNNy3b1Td17U3j/rVVhhpqqBi2dbYbbi3KhX/FQhg49thj&#10;hymnnDKOY7jJJpuEE088MZxzzjlhueWWK3nd7IvlzczwTxWlP5iRRx7ZYrH0cOHv8fTTT8/+OtXT&#10;jj766PielHuvLBZL9xYuOvh7VOPg/eB9Kfd+WSyW7iv8LTJTqVTOiy++2KrV3+ijjx6OOeaYuP67&#10;774Lc845Z8u6WWaZJcw666wxECwGhoRnDz/8cHxcd6gm/Kul0PLvsssuy/benKwpqSL+CLbZZpvs&#10;X5J6ym+//Rb/Hg3/GkcK/yT1vP/85z/+PTYY3o+11lor+5eknjLiiCMa/qmia665Jgw22GDxO5sy&#10;6aSThjvuuCPO/Iti+LfLLrvE7rKEhhtttFEcJy+to6y++urxcd2BMf6qaZVYbRlppJG6NbzsCdaU&#10;VBF/BIZ/Us8z/Gs8hn9S4zD8azy8H4Z/Us8z/FNbDjnkkPh9TSEE3HLLLWO4l1QK//D111+H3Xbb&#10;rWUdhc/bF198Edd3tbfffjsGgDvttFNYYoklwgQTTFASZNZaFl100fh6m5k1JVXEH4Hhn9TzDP8a&#10;j+Gf1DgM/xoP74fhn9TzDP/Ulr333jt+X1MYqoHx8PLaCv/AmIFTTDFFy3rKjTfemK3terRQ5Hg4&#10;ji+//DI899xz8Xqpf//+Yayxxio5rrYKLQjfeuutbK/Ny5qSKuIPwfBP6nmGf43H8E9qHIZ/jYf3&#10;w/BP6nmGf2rLYYcdFr+vKYR/xx13XLZmkPbCP+y+++4t6ynFffSkd999N1x99dVh1113DXPPPXeY&#10;aqqpYgvBccYZJ5aJJ544LLPMMmHAgAHZI5qbNSVVxB+v4Z/U8wz/Go/hn9Q4DP8aD++H4Z/U8wz/&#10;1BaCMb6vKXSZ3WCDDcKPP/6Yra0u/KO1YFpP2WuvvbI1jefDDz8Mjz32WLjnnntioaUgrQb7CmtK&#10;qog/XsM/qecZ/jUewz+pcRj+NR7eD8M/qecZ/qktjz76aMmMueONN1649dZb253wI2/NNddsWU+h&#10;NaEakzUlVcQfr+Gf1PMM/xqP4Z/UOAz/Gg/vh+Gf1PMM/9SWTz75JCy11FLxOzuVcccdN9xyyy3h&#10;n3/+aTP8IyCkFV3+sRTCQzUma0qqiD9ewz+p5xn+NR7DP6lxGP41Ht4Pwz+p5xn+qS1//PFHOOKI&#10;I8IwwwwTv7dTGXzwwcMPP/zQKvzbeOONwxNPPBEeeuihcNJJJ4XJJpus5HF0HX7vvfeyvavRWFNS&#10;RfwBG/5JPc/wr/EY/kmNw/Cv8fB+GP5JPc/wT+15++23wyKLLBK/t1OZcMIJ47pi+MckGdNMM038&#10;79BDD13yGMr8888f/vrrr/hYNR5rSqqIP2DDP6nnGf41HsM/qXEY/jUe3g/DP6nnGf6pPXTvpbUe&#10;4/3x3U1Zfvnl47pi+NdWofUgk2iocVlTUkX8ERv+ST3P8K/xGP5JjcPwr/Hwfhj+ST3P8E/Vevnl&#10;l8PCCy8cJwA58MAD47Jqw7/RRx89HHnkkfGaRY3LmpIq4g/Z8E/qeYZ/jcfwT2ochn+Nh/fD8E/q&#10;eYZ/qsWnn34aDj744HD//ffHf7cX/tHajwlDrr322vDzzz/Hx6hxWVNSRfxBG/5JPc/wr/EY/kmN&#10;w/Cv8fB+GP5JPc/wT7ViNt80o+9PP/0U9t1339C/f/+w4IILhplnnjnMM8888XeX5VdccUX4+OOP&#10;47ZqfNaUVJHhn9QYDP8aj+Gf1DgM/xqP4Z/UGAz/JCXWlFSR4Z/UGAz/Go/hn9Q4DP8aj+Gf1BgM&#10;/1Stv//+O7z++uvhuOOOi+P3qflYU1JFhn9SYzD8azyGf1LjMPxrPIZ/UmMw/FO1rr/++jDHHHOE&#10;IYccMsw///zZUjUTa0qqyPBPagyGf43H8E9qHIZ/jcfwT2oMhn+qxpVXXhln7OW7m8L/q/lYU1JF&#10;/OEb/kk9z/Cv8Rj+SY3D8K/x8H4Y/kk9z/BP7XnooYfChBNOGL+384WZf/N+//338PTTT4eddtop&#10;zDbbbGH66acPW221VXjkkUfCL7/8km2lRmZNSRXxR2/4J/U8w7/GY/gnNQ7Dv8bD+2H4J/U8wz+1&#10;hWuMvfbaK3b15Xs7X+64445sqxD+/PPPcNppp4WJJpqo1XZDDTVU2GOPPcL777+fba1GZU1JFfHH&#10;bPgn9TzDv8Zj+Cc1DsO/xsP7Yfgn9TzDP7XlnXfeCXPNNVf8zk5liCGGCEsvvXR48803s61CeOCB&#10;B0q6BRfLMMMME3OD//3vf9kj1IisKaki/pAN/6SeZ/jXeAz/pMZh+Nd4eD8M/6SeZ/intjz66KNh&#10;sMEGi9/ZFFoAHnbYYbEb7z///JNtFcKss87ask2lwn4efPDB7BFqRNaUVBF/xIZ/Us8z/Gs8jRL+&#10;ff/99+GVV16J47Xcf//9sTD2ymuvvRZ++umnbKvW3nrrrfD888+Hjz/+OPz999/Z0q7x5Zdfhhdf&#10;fDG8/PLLsdtIwjFyDD/88EO2pPP4W3n11Vfjfvn/av3xxx8tj+vsuDXffvttGDBgQHjhhRfiftX1&#10;DP8aD+9HT4Z/fK999tln8W8xfT9ykfvcc8/F5b0F32N8L7300ksl39XpO/yDDz7IlrSN7zXOBY/p&#10;Ld544414vB999FG2pGvRyqmWc9pbGP6pLddee238vk5lmWWWafUdec8995Rsk8pwww0Xu/zmly23&#10;3HLZo9SIrCmpIv6ADf+knmf413h6OvzjM3HbbbeF9dZbL0w77bRh6KGHbql4URmbeeaZw6abbhov&#10;eMsFUDyOcVu4u8sAzl3pggsuCFNNNVXsVvLNN99kS0PsUsIxcIwdQejJOcj78MMPwwILLBD3y/9X&#10;6+uvvw6LLLJIfNzrr7+eLe2Ym2++Ocw444xh0kknjcGnup7hX+Ph/eip8I+w6MgjjwzLL798mHzy&#10;yVu+HwlBGNSe5Xwv5b+PGtV7770Xv5dodZP/Lk/f4bvttlu2ZJC//vorhpzcBMobOHBgmGGGGeJj&#10;eovVVlstHu/++++fLelaa665Zph44onj2GXNxPBPbTn11FNb6o9092X8v/yNBr53Ntxww5ZtUpli&#10;iinCiSeeGA4++OD4GUvL+b79/PPPs0er0VhTUkX8ARv+ST3P8K/x9GT4x8XdhRdeWDIz2/jjjx9m&#10;n332GPoNP/zwLcupnF1zzTXxMXlLLbVUXL/77rt3efh38sknx0CS4yVkS2aZZZZ4DLfffnu2pDoc&#10;7yWXXNIyy1weF8q8ZvbL/1eLkG6aaaaJj6OFYmdceeWVYbTRRouVaCvA3cPwr/HwfvRE+MdMlPPP&#10;P39J4EdwNsccc4Qpp5yyZVD7kUceOX7//fzzz9kjG9Pbb78dj3fssccuCf/Sdzg3eRJey7HHHhsm&#10;mWSS+BuVR6u/UUcdNT6mt+BGDse7ww47ZEu61sILLxy7LW6++ebZkuZg+Ke27LfffvHvjML35lln&#10;nZWtGYReGtNNN13LNqnwHUNvDupkO+64Y8m66667Lnu0Go01JVXEH6/hn9TzDP8aT0+Gf3SFoiUd&#10;Fyn8l/As352WC8BzzjknjDXWWPEYCbXefffdbO0gvTn8YzBpLnh57BZbbJEtHaSj4R/dp7fbbrvY&#10;0qSzXb4M/7qf4V/j4f3o7vCP1sDcAOG5Cbr23nvv8MUXX2RrB3niiSdiK1/+PtmO76f8uFaNplL4&#10;d9BBB8XvK2bfTPi+WXHFFeP2Rx11VLZ0EGbh3GCDDeJjeot99tknHu+5556bLelahn/qi/bdd9/4&#10;nUEh/Mt/p/DdePHFF4dRRhmlZRsK35+ffvpptlWIPTjy648//vhsjRqNNSVVxB+v4Z/U8wz/Gk9P&#10;hn/nnXdefG66Q7UVVFEZI4Ri24suuihbOojhX9cx/Ot+hn+Nh/ejO8M/vsfoCsvz8h1w6623Zmta&#10;4wbJ2muvHQYffPAw0kgjxS6xjapS+FdOW+Gf2mf4p74o1SkpfCf+97//bbmh/OOPP4att966ZX0q&#10;3EDJe/bZZ0vWU7dUY7KmpIr44zX8k3qe4V/j6cnwL3WvqGZQZca2YttNNtkkWzJIMfyjWzAXwDfd&#10;dFOsxFU76QVdZBl379577w2ffPJJtrRUPcM/Wug99dRTsTUIj11jjTVia5933nknVlbLhX/fffdd&#10;HAPrhhtuiC0g860kE5Yx2Dv7+vXXX7OlpZhA5cknnwxXX311DBYqdQ9uL/yjBQ7PQ1caXg84fs4/&#10;wSb4m2eSlOuvvz6+H9VOisIkI4w5yAQHxRZPRQQg6Tk4N5yvaoJgWp7ecccd8TxwzG1NLNNdDP8a&#10;D+9Hd4Z/d911V2y1Mswww8RhAdpCaxbGxKN7LMe55ZZbZmta4/PNdw7fU8VJi/L4W2C80PS3yphZ&#10;/I3z/UiX22q+U/kbZPsHHnggfm+hUvjHtnyPpO9dhi7g756LcrbnAj6t51j4XuN4WFYJr431d955&#10;Z3j88ccr/m0zGQDb5ScF4HmYFODhhx+u21iKfF/zPPkWRoQRLMvf+OJ3hRlGOe70etvC7x3vKec6&#10;H/xWE/7xHf3YY4/F30reb76r83if+Y7kGPmuL/d54fmZsIVt+O7vaoZ/ags3ivnc871BmXvuueNn&#10;GPx9pCFR8uXss8+O6xPqEfn1hn+Ny5qSKuKP1/BP6nmGf42nJ8O/Aw44ID43E0pUCqoSAi0uEovj&#10;WuXDP2a/ZPy8EUYYIQw77LBxzMBxxhknHH744WUv/riworLI4PHpMYR7XGCssMIK8YInr57hH4ET&#10;x5fG7eK/HMOiiy4a981rTeEfF450FxtvvPHi8xMKcIwzzTRTqxkvuXBmXDD2xQVZHq+XsIvXy3Oz&#10;H14z2y677LIlF49oK/zjvE099dTxsYS3KaDjgp2LewIMwj6OOT0X/+U1EdCVu6jlQpLxdRj3kW3T&#10;+0GLpo033rhsAMlFer9+/VqeI50bKvkEpeUw2yhhcnrPeQz/z/OedNJJXd6CtC2Gf42H96M7w7+V&#10;V145PifjxFXTdZ/vNr5P+Fso9z1HgLXrrrvGsQHT3xWf9wkmmCCccsoprb57+c4kTLzlllvi9wXb&#10;pb8VHj/ZZJOFG2+8sezfMDOE04qZ74383y9deyuFfyuttFLcP61ywG8Sz5O6MxOEsn7bbbeNx8rf&#10;L3+rLCvib/fyyy+PYyKmY+YYeO3rrLNOqxsJe+65Z9yO//Ibw+ygfH/kj52uhJ39TlhiiSXi8/A+&#10;JLxfLKPlJkEg4wGOPvro8Xl5fo6D7s2VfhsJ7fg+zb+nfO8RdrYV/vFcG220UXxt6bl4bGplmrqO&#10;81tL60vW8ZvBDaMibpbRLZ1tiq3yuwLnxPBPlVAfSsPEUGj9t/rqq8dAj+/TfDBI4Xuq+B277rrr&#10;lmxzwgknZGvUaKwpqSL+eA3/pJ5n+Nd4ejL84yIlDdxOaERgRODGxUm1UvhHEDbmmGOGcccdN85Q&#10;y4y8zI5J5Y+LSIK7Ij6HPD8Xl4SGiy22WCxcBFFJZJ+Mq5XUM/y7++67w5xzzhkvhHks/51nnnni&#10;xRqt6PLhHzM3coFHSMpg/4RdvFbWDTXUUDFkSypN+EGwxh1uLtJ4DMHdQgstFM8f54nteR1UntPF&#10;X6Xwj/eN88W5nXfeeeOMpAmvgXNEd2aei+Bgttlmi4Ek/895ZTnhYR4X1wceeGBcRxjHe8ixLbjg&#10;gvF18zj+n1YmCeeb945zw3tFYMvMy4wfyT54Tbxn+ZCCVgAcI/vjHCy++OLxcTxf+izyHnC+eoLh&#10;X+Ph/eiu8I+/X0IZnpOuv6nVXEfwd0xLPVq/sL8xxhgj/i3y+efzzvPw90Nrwfx3Lsv5W+CzyPdp&#10;mqGX74f0fcX3QvH7jmPn+5P1XIDzPcX3cJrFfckll4zriuFf+g5PE34wCRSP5TlYzqy1HPMRRxwR&#10;6xCVJvygpRotw/m+4nuE18jjeM0cD3/zTKCS/46jVSH7WXXVVeN3AeeIoIvvZgJQbsqwP4LH4o2n&#10;WpSb8IPWfSzjhg83N9JNC46Z7zC+11jPOSRUTfiuZCxczg+vKc1AzzkjFOV7jd8H1uXDv/R54HuU&#10;/fLe8nvC8/F9zvtOEMhNudS6k+9bbuCw/frrr18SLtNakPeSc0RIWal1ZT0Z/qktH3/8cawD8Hmt&#10;ptDjIrVw5jNPIE/9KL/NVVddFder8VhTUkX88Rr+ST3P8K/x9GT4R6Vrr732arnY5YKNij0XLNxt&#10;5eKIyly6UCsnXThSuEClpQqPoYsSF3m0SmMdF1V5zzzzTLzQ47l32WWXllZ+XJTShZQLb8ItKpLp&#10;QrWe4R+qHfOPsuGGG8YgkgtQLrIY24bjYF1+puBK4R+VWi4mOcdc7KdWgZwnwkMudnkMrW/SRW65&#10;8I/WdOlivn///q26SHMhyUUn+6JiTchHgPHVV1/FcJeZnFnHxWq+GxktSBiIm+c75JBD4nsILnRp&#10;cUJAx37ZJ4/jHKT3lnPIcfA5IbTjddOdmu15vnRnn3UMAM7rIRB59dVXW0I+nu/QQw+NnwfW04q0&#10;Jxj+NR7ej+4K/whnUuizxx57lIRkteLvgVCJvwO+o6699tqWEInAnu9YgnWei2At/S3wN8BjuAjm&#10;b5wuuHzf8d1Ca8A0WyYt1hIem8bT4nvr0ksvjYEif6sE7ilko7QX/oHvm0pj/lUK//h+5jubsIrX&#10;k25K8JppqZhCL97L1MU1HRffZ0ywctlll/0/9s4Dzorq+uN2bKhgR+wU6b33pcPSe+9Neu+9q4CK&#10;DWvsGqPRWBL/UaNRE0s0RqNJrLCVvn2X6vnf733vLrPDPFiQ3X3g+fI5zL7pc2fmztzfnHOurS/w&#10;tuMjh0s3wTH/kjrhSOIf2+Z4OB+EM3PeqMOYl+cN18Ozzz4bXioUvohAybKcA+alPKkT8dxD0GMa&#10;59Ar/vG8HTlypC0j5mH7TuTj+ce7AIIg9R91v4Ne9qmX+aDCcwcIX+7atavdDs8OzsmRntMnChX/&#10;lCPBNUjd4+qHIxnXEtczdRfGde7eqbzGu6ISneibkhIRbl4V/xSl6FHxL/ooSvEPEIaefPJJ613i&#10;XrYwGho0RGjkIMSR1yoI13DE44FcSX7efvtt24CiwePyOtEgxcuD5QgFQ5jyg8cDHiM0hGgQQlGJ&#10;fzTUaHh7oXGKEMZ0PPic506Q+MfxuoY04WA09PwNNcqX6ZSjKye/+Ifwh4cIvzknQcIs4h/rwRvF&#10;LwzigUf4Mt4lNExdCB4CHw1vxk2dOvUwDxu2QW4qQvnwMiEXIOWDpwvb4rz4oaFOma5cuTJ3Pygz&#10;19j3544EGrQIjzS6CS0sClT8iz44H4Ul/pFnjjqGeyTouj4WEHdYD+IR4r8fnseLFi2y4hP3/Sef&#10;fGLHu48x1Gv+VADgkupTPzuoa/jNuhYuXHhYmCz1E4I/yxWE+MfHDJ4h1E0TJ04M9ELj+PAA5Nni&#10;vHlcfUAZ4U3nBFAHH4KYzkcTBMTj5UjiH0a95y8z6mnqPJ5dfKBy3HnnnXYcx+t/drH/1LF8SPGL&#10;f3x84dxieO35QQhELGZ/EErdBxjGk1aD9fHBjHN9++23516npGrwl1tBoeKfcjQQ+/GmdfdWJOMa&#10;dx8GeTfhmuYa986DsB0p7F4pevRNSYkIN7CKf4pS9Kj4F30Utfjn4OULrxLEOBpoNMZcPjyM3zQq&#10;/SHBruFIaGxQcnYaKu5rLo1GILcTohbrJOcVDVG/sR3XMKQRCkUl/j3xxBPhsXmhQcjLKi+ozjMv&#10;SPwj1xZiHJ48nO8gaLzRgPYKb078o6FJwxExlPUiIEZKhO/EPxqRlKMf1uNCB50o5xrY5Luige0/&#10;Fxjl7cROyoq6hPxc/MYTEZGX8mR8UC4yYPwDDzxgywyRAi9AvGF4uS+sxuvRUPEv+uB8FJb4xwcM&#10;6hjEJn8i+mOF/HLsOzn1It2v3HuE1SKIcT+AE/+4h11InBc8hZnuvU4RnFzdSGc9QeCVxjIFIf6R&#10;85AyI18hnYwEQf1ArjuWIw8YuDqeZ47rGMAP0zH3Eeh4OJr4500v4cU9W/D8drh6jw8VQfBRhQ9G&#10;fvEPAY/l8Njz16/OyMeKgErIM0K0g2cIIdMszwc5PEZ5LnhzGBYGKv4p+YEPeXjrci1zzfqN9xru&#10;Py+8Z3F9uXm4vvkgoEQv+qakRISbWMU/RSl6VPyLPqJF/PNCg5MG3Jo1a6yoR4J59hEvA8Q6L67h&#10;SChrkLcHoZ0utM15DyLS8ZJHY5X1z58//zCbN29ebv4qGrRQVOJfpI4rCJmmgYco575gB4l/CArk&#10;26P8vOFcR8OJf6zLhZlhNET9IqzDiX8Itd6wXkeQ+Eejmt806Fl30PngWAnrZj6+2AMv625dCJvk&#10;+OI6ePTRR23IXlC+NELByVNIuWEIH4TO0dEHocd4u0QSDwsDFf+iD85HYYl/CPCIWHz48Itex4q3&#10;t1wX3umH+oIccTR0CTMGJ/4hFiEI+QkS/8jXyT6TP9Tv8eug4yLqoIIQ/3iOIehTZ/oT+DvwrKPz&#10;DpZjPnDiH56P1MdBMB0rSPHP+zzxEiT+4Q3IODzmI0G4sl/8cz3LI+IF1bEYHtEshxiKEOiF33Sc&#10;wjqYBxHR761Y0Kj4p+QXIhgmT55s7yE+CmDUdXSoFBTCz3sS7wNc33wM4b3gRPX2rRQM+qakRIQb&#10;WcU/RSl6VPyLPqJR/POCoIf4RW+J7CehZV5vFNdwpBEXFJ4RJP6RUB4Rj3H5MRrGdMJRVOJfJI+U&#10;/Ip/eFTS4EZUCAr/i4RX/KPRTv48hogDCG9BIpkT/xDTgrzpgsQ/dw3m1/BipOwQEPAmoqdiJ1hg&#10;CIGIEIgHH3/8sd2Gg30ihw+NaRoD3vVybREuRBhbUaHiX/TB+Sgs8Y96BQ9YtknDlWdmfmA5v9ju&#10;1oN4FknQZhkn7JMPDty9RA+9QQSJfwiHeNnghRtJEIqLi7ON64IQ/xDVqAtJSxCpzCiD9evX2+Wo&#10;I8CJf+4DTxBMxwpS/ItEkPjnOuAISnPh4HniF/8oG7e9oxle8XhzeuH5SsdKTGfdkTzSCxIV/5Rj&#10;gY8epPDgvQPjfSAozQuQb5O6kLqBupCPFYWRx1I5fvRNSYkIDyoV/xSl6FHxL/ooKvGPlzA8B+is&#10;AqHraOB1gGcH++oNR3INR7xUghqdQeIfCaER8fD2oNddwqSOZjQci0r8i1Q++RX/8KLkWNn3l156&#10;yY7LD17xj3A5vOKcuIf3HOHTftx07vEgwSFI/HMNcjz7CH8LKn+v8fLu1s3LOV6I7AthkoTEIVCy&#10;PgyhkJBgLyxDeDPbpzwQ3LziISIp+1QUqPgXfXA+Ckv849p0dRqexy7v2pFA0Kb+476iHuEeAech&#10;Ru+tQR58wL3jOvBwQtHxiH94jSH+cb95e6b1Qh2FwF4Q4h91Idun7ou0fYROcoCyHM8SOBnFP+ed&#10;dKQchNQjfvGPOpvl8Kj316lB5vcWxdPQW7dyfRV2PjQV/5SCgvcx3lvI98z7gQp/0Y++KSkR4SGl&#10;4p+iFD0q/kUfRSX+0YBju3jV5cfTimTtrtHjFdmOR/xjSPgSnjH0gBkEL354GCKmuXCwk1X8w3OQ&#10;hhqhLJs2bbLj/NAwRmDFM9AdrxP/aFS7njM5b04QpMz93n3HI/69/vrr9jfnyZ0jP6yLRj3CH96g&#10;iAf8JrePfx8I90G4wHuF9dLgpiHLOjinCAt+MYTfNG6ddwxlyLoLGxX/og/OR2GJf/DMM8/Y+5rO&#10;Fehp90hQT9FYRRBhPwnpdIIMKQ0YR+4+d0/7QTQnrQL3OAIeHI/4R92IMETdSB0RBJ1MsJ2CEP+o&#10;b9g+z4hI26feGD9+vF0OwRNORvHP5d5btWpVeExeqA8Rjv3in3vWeMf54RlKvYenuztHXGOEo7sO&#10;lggnd/U8OXqD0m0UFCr+KYri0DclJSI8oFT8U5SiR8W/6KOoxD88TpyYR36ioPxsXghBIhwD8c2b&#10;0+l4xD8EMrZNjip6WQxqvLB/K1assMnyKSM40eKftzFK77leTqT4R9nS0yZCK8/CoPxfeHogNnB8&#10;rvHsFf9ojDvobRLPGQTUP/7xj+GxIY5H/MO7CaGOxvsdd9xxmDAH7B8dnOAtiocfnQoQmkMjl3Ad&#10;P4iZrsc/GruIH5Q3uRzxDgzqFID9XbZsmb0uKHvCfgobFf+iD85HYYp/XKt04sN2qd+49iPBdb56&#10;9epcwc4rUK1bt86OIxdmkJcu1/vjjz9u72O8XZ1X8PGIf3yc4WMKy9IbcNC9T4ciLFMQ4h/1CseB&#10;OMQHDsrFD2HH1JUs54TOk1H8o6MPxtHxUtBxIrISvugX/0jFwHLkPYv0vOUZRooN9hPBD6g3+ThF&#10;vcizhY9JL7zwglx22WX2OUAnSkF1dkGg4p+iKA59U1IiwsMuWsU/vtARdsaDNpLxAkbDl5c0QqJO&#10;pJs9DVzCm9jON998Ex574qHxynGwnaCG2skOL1J0RMDx8RJc0Dz22GN2W+Tyci9/5LWgYUsD2TWq&#10;ow0V/6KPohL/ABEJYQlRr0OHDrbnST80KujJ0Ql4NIK8DcvjEf9Y3jWg6AgjyPOQcSQ9Zx46kIAT&#10;Lf5xP7geOevVqxceG+JEin+ukc84vHxodPob54RfMx2vEpfkOpL4h/edSx5PWXj373jEP+abMmWK&#10;Hccx+zs4YTrru/jii+08NDy5VpyXHstSll4QTNx5p17k2iCUZ+DAgXYcIXDeno2BRi4CBGXKOcX7&#10;pbBR8S/64HwUpvgHPNsR0xDsEXlIk+D3cOX6RKx2uf3oDdt7TVMXIAKxDq5rf/2IIMi6WRZByN33&#10;xyP+cf/xEYdxeIb5xUZ+U9cyPT/iH169eJUxfuLEieGxIYLEPwRTPtQwjg8d1PteOHY+9FCXISBt&#10;3rzZjj8ZxT/eMSlLxDieod6y5MMOYd58SPGLf4h2VatWteMR8/z1H2XSunVruz2eR87zmRy5iMMY&#10;7RVgO6yDeXneROqt+ESj4p+iKA59U1IiwsMpWsU/99WWfcyv0Tgi51VQw+pYoRHn8oDwIvJL4SWE&#10;l1ZePrzwYuAasu7l4VSCRqzzMiF0rKBxL8V8vXYvfq+88op9qUaccF9sow0V/6KPohT/aLzSuyCN&#10;U/YBIzcd4WozZ860jTkXYkqDhWTjeG94OR7xz8H6WC/iI9ujnqJhiyDHOKYhSjpOtPhHHU7oFttx&#10;22IbfJQ5keKfw/Vyi4cMH30QFCiTbt262fkR1xD8XK6bSOIfIOK5xjyCmhPfjkf8A46Z0GT2D2+S&#10;RYsWWe8+hECESRq6TKPuA56diAKMI5yZ64g6EAGDnI4uDJKOP1zoJMdFaDMejkxjX5999lnbyKXj&#10;ENZBo5lt4aVUFKj4F31wPgpb/ON+4t0QwYXtc43j9cq7FR8j6NXadfzAPdC0adPDEtlzvXMvsCzz&#10;4U1IHUWY8PPPP59bT1DXecWb4xH/gNQAiDOMR0zkXqNeYn/J9cd9xbT8iH/UBwhXjGf/qGM4Fur4&#10;IPEPvNunbuKDB15w77zzTq6oRV3GM8/VcSej+Me14TpY4dnJND7eU5/T1qH+ZDzXhVf8o868/fbb&#10;c68HRFryoSK08kHFeZtyntxzgPJjfawL8dR73ngGumcA9wfnrKBR8U9RFIe+KSkR4cF0soh/NMKC&#10;jEYhXzOd5wMPwD/84Q+/WAA80eIfIWz+Fw6gd8XatWvbMIGgcKuTHRX/8oeKf9FHUYp/QH42RCxC&#10;01zDzWvUJzQw8DSj0emv836J+Ic3yqBBg3Ib0V7D64/7jMaP40SLf4C4hZeFaxhTRxIGWxDiH/UU&#10;dbNrsDljHXjREXLrDQk+kviHBzplzvKUFXnKeJ4dr/jHvK4TGOdx6TX2GXHAGwKJxzWCHSHcXgEZ&#10;I4yYZ5u/sw+OD28ZrjeOy7sMIgPlQNhiUaHiX/TB+Shs8Q+oz6hzuKec2OU36jbuaZ75TtDygjfr&#10;/fffnxsG6l2W+hZRig+2Xo5X/IO33nrLvqsiGLl5qNvoCARBHS/F/Ih/QIcWiPduPdzPePhFEv+A&#10;+pT1uXyfztgHeiKmww9vhyAno/gH1IMTJkywoqpbB8aHHa4H3keD3sU5djr8QJz11398+KDTJURW&#10;oH72egL6vSmBZx7bZF1Ev/i9U080Kv4piuLQNyUlIjy4ThbxLxK45//www9yzz33yJVXXmnnJW+R&#10;v0F2rJxo8Y8QkkgvHDTCECxpnJ5qqPiXP1T8iz6KWvwDrmEadDSu8PiiQeZsw4YNtkEZKe8VnUWQ&#10;4+mjjz4KbHhQ9yBMMQ9Cox88xRCkyFu0YMECu03EITzBXBicAzGNFAw0jrzpF+g0hPU7Ae5YQPT6&#10;7LPPrHcMzwLqeDwoaOTilcZ6+TsIxDKms33ndYG4hWjHeP/+Ax1eUJ7kzUO8ow7hfmQf/OX3/fff&#10;25Av5vWHiAH1HtvBaHTzPMPbh980FIPECLxznnjiCTsPwoQfzhFiBOVAuC7ng7/piIR990Odwgcl&#10;Gp4cD/OzHKkRXGifH663zz//3B6Xu95Il8A6gsqhMFHxL/rgfBSF+OdA/CcfH7nv8Ermel24cKEV&#10;0/Bq9Qr2QXBfEirKPbdkyRK7PEY9xnulX6SnLmJeRL4geIdjOuaHewcvNOpttjFnzhxbv1A/U49R&#10;n3D/e7fp6vB33303PCYE9zZ1FbnquE+pDxFE+fDC/R20fdZLeVHn82xzx0odQhn4PxD97W9/s+tx&#10;glcQ7ljxmDxeeD9jHR9++GF4TCgHoVt3JNyzJeijOeVJ2VGHc4zkqCVFBvUy5cZyQR3GcI44H976&#10;D09Czo233nZ1NfMRbcR15IfyxGuQbbHtgq47VfxTFMWhb0pKRHhxO9nFPweNFpebiS+i3heJ46Gw&#10;xL9THRX/8oeKf9FHNIh/DhodNCYQ1pwVlhDj3ba/MVwYsH2eB4W5be5HjjlIpCtq2Cf2j/ORn/2j&#10;3Nz8DPNTjt5zXpjX2pFQ8S/64HwUpfjnoH5w1+rx3LfMz/uCW8exLn8suH3N7714JFj+eI6X+9kd&#10;a2HWq4WJtw5z74L5xbss56kgr4cThYp/iqI49E1JiQgvbqeK+Ad4JzAvoVFBYWY8wPkyi1cI4Usk&#10;Q+eLHl9x/Z4TRxL/WA+eIyQJ5usi28U7Ag8ZvgISmsb+A18w+RLrws0QAfmN9wywP3zBZBzLgfsK&#10;jLcP4yK9eNCRBfORgN+7/7zo4GnDvvCVGa8dvkASphfkpXIssG56esSLhRw7lCH7SZkGeS56xT++&#10;lLKflDflT5lRDuxXkKeLA88dvJ/4ekpuFfdVH48nf9mo+KecKKJJ/FOUXzsq/kUfnI9oEP8U5deO&#10;in+Kojj0TUmJCC9up5L45zz/6LXR3ysiX/EQ6tq3b39YPg9ysAwdOtSGPrivoEcS/5iPPFvk8/Cu&#10;B8O7jxx+CHKIT2zTPw9GrhoI6vCDYycHC+tCgAj6MssXyZEjR9p5WrZsmSv+IZQRiuB6e/QaLwcI&#10;gYR8Hc+XTI6H0D5y5PjXTd6Ytm3bHia6esU/EviTjNsl6nZGknlyIvrFQ8qBsqbnNG+eHIxz2KpV&#10;qzy9+oKKf8qJQsU/RYkeVPyLPjgfKv4pStGj4p+iKA59U1IiwovbqSD+EcJAbiqXvB6xiZwcXujB&#10;jeT1JC5HpMKL7I9//KNN+OyEsiZNmlhvOogk/iEikhCd8fQAhjcb28bIneL2geTA5NRC0GIavWcy&#10;HvGR3+QVgUi9/eKxxziSIbNNP4hYJLNnHjwPHSRtJuEzSZ0RB/GsQyBjPONIXIwAdzy9j7F/1157&#10;rRXiCF9GVONYli1blnt8HIs3n5RX/CMxPUmtSdCMOIq3Ix22uIT+5GXxQu6pRo0a2WkVKlSwx8k5&#10;I78NvZ0iAJLUmXyJDhX/lBOFin+KEj2o+Bd9cD5U/FOUokfFP0VRHPqmpESEF7eTRfyjU4xIhtcY&#10;3mPMhzDl73mMROl44zG9T58+h4W+0jkIwiBedISyIsREEv/IW8c4xCgSoPuhl0zX87C3p7hIOf8i&#10;iX+ECyOUMf4///lPeGwIvPYQMxGzihUrltu7JuGzzI/Ah/efP08T60EYRDTze0YeDbaJ1yDHQC9n&#10;fvBwpMMV9ofwZ4dX/GO7JNX2euoR7ovnItObNm2am4gfz0bXYyYCnz9BP6HRCH3sDy88rpc6Ff+U&#10;E4WKf4oSPaj4F31wPlT8U5SiR8U/RVEc+qakRIQXt5NF/DuSIQAh/tWqVcuKc070cdBbGSG6eP0F&#10;CXbwzjvv2HWRm498eZHEP3p7w1uNEFYEGz+IWXT9z3J4AjqOVfwjjLd///52PJ56XhAv8epjmnd9&#10;bhxim8sf6IUyRXxjHoS2Y4FjnTRpkj0GyiUpKSk8JQT79Pjjj1vhlR7tHF7xD09JRD0/TmSpVq1a&#10;7rJ4bhK+zfYQFoPASxOxEUGTHuxAxT/lRKHin6JEDyr+RR+cDxX/FKXoUfFPURSHvikpEeHF7WQR&#10;/9q1a5drbdq0yQ2vxcj9RqcZP/zwQ3jpQyAA0WU/81133XXW+w3vPL8hOhUvXtyKSQhER8r5FwTe&#10;d59++qnNiefEvDvvvDM89djFP7z2WBehuohb3nx4CG8cCx5+bBPwhMO7kW0MGDDAegH6j5EOSghz&#10;xjuSvHt+kfRoPPTQQ/YFAxE1NjZW7rrrLnn33XclNTU1PMfheMU/BLkgEFSZ7hX/KBeOBe/Hr776&#10;6rBjwTiXpUqVkjPOOEPWrFljcyOq+KecKFT8U5ToQcW/6IPzoeKfohQ9Kv4piuLQNyUlIry4nSzi&#10;H+KaM4Q5hJ9BgwZZ4Yfefe+44w7Jzs4OL30IRDHnEYfoRd65SOY6AkEsOpr4R167u+++2zZIEK0Q&#10;Iwl7RUBkn1jul4h/gOhVtWpVOw2BzEEPv6yL8FvXS+73339vOwlhXvYh6Piwyy67zC7LfAhoxwKh&#10;ta4sMcQ0yp7tclxBocRe8Y8cf0HgMch0r/jHMTKOfIBBx+EMIZL58Erk/Kv4p5woVPxTlOhBxb/o&#10;g/Oh4p+iFD0q/imK4tA3JSUivLidzB1+EGrao0cPK2bx4MP7zw+54ng5ZR14u+EpdjQjn14k8Y9t&#10;0jEF22Ma3nclSpSwOQPLlStny/NEeP4BZUDnGEzr1KmTFbPwCCSsGIGRDjBcXr9//vOfctNNN9l5&#10;8RQMOi6/0aHG8UA4My8ZiJ2UqRMTseHDh9scig6v+EdIdhBB4t/atWvtODwxKdug/ffatGnTbCcm&#10;Kv4pJwoV/xQlelDxL/rgfKj4pyhFj4p/iqI49E1JiQgvbiez+AeIe65H2NKlS8vf/va38JQQeP6N&#10;Hj3aTidUldDXoxn59oLEP4Q2lzOPTj169eol69atkzfeeMOKVgg4iIMIfczzS8U/QLjCI7FMmTLy&#10;j3/8w4p8zMtv12Mw/Pjjj9YDD085hK+g4/JbkKdkfiF3H/tCxyITJkyQ+vXrWy88REl+UxZwvOIf&#10;eRoZRx5HvDyD9t9rdOrC+VHxTzlRqPinKNGDin/RB+dDxT9FKXpU/FMUxaFvSkpEeHE72cU/eOut&#10;t6x3GPNVrFgxT2cXCELLli2z0xDZnCAUxGuvvWYFLTzIgsQ/hCx6+UXEI68ewiO94HpBbHThtydC&#10;/GNfCCnGw+6RRx6ROXPm2HnxeExJSQnPFRKPEMrYBufUeQT6oSMNOjf517/+dcSy8IOoiQj34osv&#10;2nLwwrkihLhr16523yg3l3/xeMW/L774wo4jrJhtR+Kll16ynbiQB1Fz/iknEhX/FCV6UPEv+uB8&#10;qPinKEWPin+Kojj0TUmJCC9up4L4h3CC2IPXGTZ58mS7vIMeaPHUY9qzzz4bHpuXl19+2U4nZJZc&#10;e0Hi3/vvv2/zzJE7cMOGDXacnz//+c+5++wV/3hBPh7xD+jMgun0/nv99dfbUNh77733MOFx7Nix&#10;dr4qVapYEdMPZTJ79mzrSXjVVVfleuflh59++skKmJQR5yUIciCyfUQ8yhCOV/xDpMS7kfGLFy+2&#10;4/x8/PHHVtAj9Jqcjyr+KScSFf8UJXpQ8S/64Hyo+KcoRY+Kf4qiOPRNSYkIL26ngvgH9G6L5xvz&#10;IpAhpCEGAR1VkDOPadWrV7eegoh7TKcDEeYlfx2iGDn28KgLEv/oVKN8+fJWxOvTp48VthDg2Ff+&#10;/u1vf2s99Nw+46XnQLhjXPPmza3X3ZYtW+z4/Ih/eBheeuml9uHOPpLjLqhn47i4OCtOsn80lBC6&#10;CGHeu3ev9YwjlBYRFPHQK0zmB8SpmTNn2u3jjUcZUnYcP+HDiHb0usy2u3fvbvcZjlf8Y58RXxD2&#10;CCdGwGVdeDTiXUkvx/T67Jb78ssv7XIq/ikniqIU/7jOyT1KvbRq1arw2OODXKjUZYj31IUFCb2S&#10;U9dyT/LBwIGAz7jp06cf0ZNXUSKh4l/0wfkobPHv7bfflmuvvVbWr18fHhOCOpN3NH8dx0fJGjVq&#10;SJcuXcJjlF8DvPvyzMF4ny9oEN5q165t37Mdr7/+ut0+76oFjYp/iqI49E1JiQgvbqeK+Ad49SFO&#10;MT8NUB7+jk8++SQ3Fx/iIALV1KlTpWfPnlZMYzziIXn0EAWDxD/EpKVLl9px559/vs0hSGOWnmbb&#10;tWsnJUuWtOKgE6VYt8MJCXgNEpqMCMgx5kf8g2HDhtl5sBEjRoTHHg4ejKyf+XjhHThwoIwfP17a&#10;t29v9xkhjXHH8zKEwOYVWDk+jp+cirz0sG46I3n33XfDSxy/+Af0qOx6F77oootsGePVSSOwUqVK&#10;9lzjqcl5pyxBxT/lRFGU4h8fB5o2bWpzaboevY+XTZs22YYBPX0XdCOIjwxly5a15cYHGQd1FuOo&#10;M37p8Si/TlT8iz44H4Up/vHhj/c4RA7eDxwIftTXfIDkw6SXuXPn2ncF0rEovx74iM/1iZETuqAp&#10;Xry4/bB+1113hceEoo7YPmJ1QaPin6IoDn1TUiLCQ+lUEv/wFnNiEUIUX3wdCHoIUfQKy0ParRdD&#10;WMKr7bvvvsvNlRck/gE5+Hi405D2rgNxiZdMOt7AYwehCbHNfYVOTU21IhwCoVuG7eVX/Hv11Vft&#10;OpnPebkFwf4jdCJMEqLrtoXhRUSZ0BuvP2Q4P7AMuf04Dq+HI4ZnIl6ThOs6j0v4JeIf28OD8P77&#10;77f77t0eL1l0uEInKE7kAxX/lBNFUYp/1CXUU+S0/KWo+KecCqj4F31wPgpT/KNe5L3q9ttvz/3g&#10;B7xH8Q5COhNSr3ghRUrdunXzfIxVTn1U/FMU5deKvikpEeGhFK3iX0FDTroPP/zQhuAeT6+3eBUi&#10;PLGOoBDcSCBIIZB5BauChPBY9hGh8USCmOmO/0hi5ImEcqM3Z7wzXVjxqYKKf9FHUYl/hMvy8aJt&#10;27Z5Oi86XlT8U04FVPyLPjgfhSX+8WGQj45ENvjfZ/7617/aj7hB4p/y60TFP0VRfq3om5ISER5K&#10;v1bxT1GiCRX/oo+iEP/wmsWz9qyzzrIpBrzeLV74YEFoMD1d482Kh7HX49ZLkPiHeE/v3Qh0eDPn&#10;BxpTzE9P3HgPB+1bQYh/5Bal8eY+0pAzkA8O7ti5d7zgAe7KBvGU30eC6czHByGWYd2EF0aC48aj&#10;mQ9HzE+ew/x8zGE+BAyWYfmcnJzwlGOHsqBMtm3bFh4TKic6emIb7H9+vLv5iPW///3PLse5CzoO&#10;riv2nXOOZznHzwcvyj6/186JQMW/6IPzURjiH/c4aVoI3/W+s3Jt8iHw97//va3jyEf83HPP2WvZ&#10;5RblGuc313AQ3ENENHDfkzc5P/cN9xdRHp9//rkdHimPKfUm2+f+jATTuZ/9dZkX6njq7K+//tqu&#10;M1J9nx/c9lydyj1NvkTqDu7z/EK9ST1AGUSqz9zxuzqV43D15vEcAx+B2SZlcaR9DRL/OF72lWWP&#10;VMd7oWz4IMf1Qb0dqa5X8U9RlGhB35SUiPBQUvFPUYoeFf+ij6IQ/2jYXX311bYR+8c//jE8Ni/v&#10;vfeeDB8+XBo1amS9YFxC8XHjxgV6IXvFPxp4dPZDDtCaNWvaHJ4dO3aUefPm5RGSvNBgIswOT0Tm&#10;r1y5sg3lJ8UCwpEXGnknWvybOHGiPT48emj0Ee5ftWrV3GMn7yiNMqAxTk5TVzbkB1u4cGFgwx8B&#10;lJBA9on8iqyLZVh3jx495A9/+MNhjXEEwilTptj56VWd+Vu2bClDhw616RaCoIFMj+3MR5mzDMuz&#10;3WeeeSa3AX4sUBactwEDBthjW7Jkic13xrlhG926dZNHH300YkMVwdNdB+RrJYcqZcV15ffkRthA&#10;eOvcubO9RujIilyUdJ5Fbl1vqoaCRMW/6IPzURjiH9ck9yXbe+edd8JjxQpOCxYssNciwiAe08zH&#10;tezStTz44IO2vho0aJD97UAc2rhxo7Ru3Vrq1Kljl2vcuLG9Lx944IGI9yUpWKgfSAvDvcy9QJqV&#10;WbNm5ckz7eA5wv5QT0WC6dyLRGr4QeDinqMO5N4mlzN1MfUQx3A8sD3uXTwmn3jiCVtfkK+Z9VNW&#10;y5Yti+h1zgcAzgF1HvUYZU8ZUD+QVsZfbtR9bI8yJY0FZUW5Ue6IY0f7OONAoOVZ0KRJE7tNt6/U&#10;WUSE+IVEv/hH5xvk+mZfWZb6kzByJwz6oe6nDqVsONdcHxwvnfdxbfk/fqn4pyhKtKBvSkpEeCip&#10;+KcoRY+Kf9FHUYh/iGx0ClShQoXAht3HH39sGxn0qu0aFXR6w9+Mo/Oiv/zlL+G5Qzjxj1xZXbt2&#10;tetnfq+RH5RGPIKYFzxhaGjhiejmpbMfhmyPdb744ovhuQtG/KOxx3boWOnGG2/M3Q9n7BviJd5r&#10;iKb+6YgCTPdDj+3e4/Ib2/T23IjQWaZMmdxcqmzLbY+yoGdyf15TvJJoJLvtELZIaKLbBufC2yt8&#10;fkE05LzfdNNNVvTlGFkfAib7wd8IIYsWLTqskUqjngaw99hZD0OOg9yo3uPGu4/GOuLxjBkz8uSS&#10;ZRuu5/qCRsW/6IPzUdDiH554jz32mL3GS5cunZuXGRCaEHTc9eg1RC0I6vCDdSIaRrr/uYcmTJhw&#10;WH2IhyECT9Ay3BfcV3iVeXF5qBG7IsF06nV/yDKiJ/WpP38zxjimkQblWGF5ciRy7lweap4dF198&#10;sf2b8kKkC/poQrmSQ9nth9coGzqn83o5us7q+ChDPeLmpex53/Gez0jw0YoPOu655zXGcQzk2vbi&#10;Ff/wpg86b5QhH0z8H3lYls7lXJ5tv1FOfDzxouKfoijRgr4pKRHhoaTin6IUPSr+RR+FLf7hxUID&#10;iW2OGjUqPPYQXCN4H9BoQggh/IlGLGIavXwjTLEsngnekCYn/jENQYvG6Ntvv23Xhyddly5d7DRE&#10;qTfffDO8VCi0DbGOaawbLwiWobHGcohnNLzKlStnPVbYl4IS/9gODbVrrrnGCgH09EkolhO+aHhh&#10;eMXQCMQDBy9AvAQpL8x5BwINN/aHBi+eQd7GHx0v0dBkOuWNRwkCGs9K9oMGPqHPlAPH/MEHH1iv&#10;HPaPcvJ6UL7xxhu2Qch28OR0Qhw5y+h8imns27HkjQUn/rGPnFP2zTW42T49sLM/dJSEOOu8Yih7&#10;1xhHxMXzEc8+piNu0mkT+0Nj9f3337fH58Q/yhmxkjLGMwjRkkZ1YaHiX/TB+Sho8Y96ESGGbdEx&#10;WxBHyvkXJP7xoYBx1CcvvPCCHYcHGvUYHwoQ6bm/vJ541DeM435jHuoY7hvCSKlPuNcQw5cvX55H&#10;cD9e8Q9RnXuN+5j6iF6M2R73K/W965AuJibmmAV4lnOG+OU+GOEpzAcMRFamUd6u7gDyPLOfPE/4&#10;qMHHIaDepwyoN9hfvP0crr7h/PCxhGcb9c7YsWPteTganBc+YlD38nGDuhcoh9dee8165lHu7LP3&#10;2eIV/zA8r6mPmQdRk+vCPRf56OagzmP/qJv54IFXtatbqbfxuCxRooStJ1mfQ8U/RVGiBX1TUiLC&#10;Q0nFP0UpelT8iz4KW/zDu4GXd7ZJOJofxDQamHgduAarFzwyaAjSYPPmQnLiH41dwkT9eZIQ0mjs&#10;0mijZ20aexjboPFDg8YrIDnI3USYHMuRj4tGVUGJfyyLpwo9d3vhvilfvrydTsOSsFwvCICIk0wn&#10;jBdoTNJwpjzwZAsK73v33XdzG4bkSURQIyyP3ytWrAjPdQgaz3jK9OvXL08YrLuGGO8HD7wxY8bY&#10;ED7E2GPBK/4h3vpDtjk3hKgxnXOOBxONWhqrhJVz7DRM/eeUBnO7du3sOaWRjsDhxD/WRSOW0PSi&#10;QMW/6IPzUdDiH9cuIe1sC1EmiGMV/9atW2fXx8cWv3cf8FGBbfIhwIHQhPiNwE++Tz+IfoS3IiR5&#10;67jjEf+o11auXGk9z6677rpAkQyxHg886inqbb+H75Fge9jNN99sBT0/jz/+uBU5WTfhtoAXs6vv&#10;CbUN8kznwwvL8LHDdcrixD/Wt3bt2mPOdcr5cR+hHnnkkfDYQ7D/CIDUWzxDHV7xj5BmxFsv1L/u&#10;usIj3sFHIp4ZnGtClf3wUYzwY8Q/0mC4sGEV/xRFiRb0TUmJCA8lFf8UpehR8S/6KGzxj5xxTjgL&#10;EoNofOHdQEOWxhCef164hmi4MJ83lMqJf5jXU8EL+evYLg1YvD/wqsDDAW8LcsJFystE45jlmIdt&#10;F6T4h7jmb3AiXpH3ienknPJDGdHoZroL06JsEOhoNEZKGM90Gt0shzjKPuPpyG+8cfz5/SgzGoF4&#10;lHjz7BE+yzI00v1haewH54rljrVB7MQ/GuJ4AQWBIMK2Ceml4cs5JP8h5zQo1M2BkMlyXBM0/L3i&#10;H2JlUaHiX/TB+Sho8Q/x3YWlk7ctiGMV//iIwPoQZYLWyTapy6gHHXgBIsbxoQRvMH9nN9RNCEoM&#10;vaL68Yh/rMfVW6Q78Iv0Dj66ME/fvn3z7OvRYBls9uzZgXUP3owIfcxDx1NAXY+HHXUZdQ4fE/zg&#10;Ceg+Orj61ol/PLvo6ONY4bhop7AOxDZ/WDX1GHUo5n1OecW/3/72t+Gxh6D+xfuQ6dR1joceesiO&#10;45nGeQiCnH+UA+fMPVNV/FMUJVrQNyUlIjyUVPxTlKJHxb/oo7DFPwQ/PPvYZlDid0BEw+OAefCk&#10;wNvh4Ycfto01GqNe0c/hxD9ClfwNJ4dr6NEYpAGFiIWYxjhENxp7Qfbss8/aefAQJHS1IMU/wmT9&#10;DVUaxYRzMX3+/PnhsYdAkKSMmH7HHXeEx4ag8cqx4t2GCMf+E5pLw75u3bpWMGA5xD8gmT3lyDi8&#10;QmhosU6EQtYR1LkGnocuHBujbPDMJHcjjVPu+6BG9NFw4h/XAuc+Egh9bJcwbfYRkYDfhCkHnU+M&#10;3lKZh+uF/feKf5RBUaHiX/TB+Sho8Q+vVpeXzt/BkONYxT+8falr3f3BPcrHDjx+qQuoZ/z3JXUF&#10;HeO4ZVgez0FEfeoZRKogke54xD/qTnKtMp56Leg+xagTmYewYO7v/MIy1B08O4KgbiJ9BPNR/wPp&#10;EShHQqXxTA/aH8QuJ/651BVO/MObLiiH4NHgPPzmN7+xoivroe7leFevXm2fZ67u9Z8vr/jn78TI&#10;Qfi2/9oglQHL8FGJejboOO+55x4r/pEbknIBFf8URYkW9E1JiQgPJRX/FKXoUfEv+ihs8Q/hySVc&#10;dyFTfmi0Ih7RWHUiIEbDlxAmxBkEOC9O/CNsNpIng1/8w2POhSDnx/BAQygqSPGPRrzfW80r/nnz&#10;TDmOJP7RazJlSU+fTnTFaMDh9ccx8duJf2ybcEG8RLyJ4JmfsDI8ZLxhZ0AoHuGChAO6c+uMcqJT&#10;gb///e/hufOPE//wxDmS16A7rg8//NDmrXJekvkxRA569fSKf5F6oC4MVPyLPjgfBS3+4dHFdrjP&#10;EHSCOFbxD6GIewJBzoXPO0OoQQDCA9brSQZ4BBJGT1irqx8w13kGH0P8+3g84h+exWzDrf9oRkdI&#10;hPrnF5ahPgryiAOOm9Bn5iNFAiCUOeEzP0adB07844PKsYQme+G5x7ONutd1aIRxDqi/8Vj35031&#10;in9cQ0EEiX8u32t+jGcwH4tAxT9FUaIFfVNSIsJDScU/RSl6VPyLPgpb/COsikYk24zkoQc0hBCM&#10;EPXwrsAbxQmBeEUMGjQoV7ACJ/7hnUfjNQi/+Ef4Fh1bMI5QzyeffPKoRgOrIMW/VatWHdZ4PF7x&#10;73e/+51tMNOYpfFPQ5V9xJsETx7CdWnMsZy3LPGsJOE8x4unEKIfDT7mw8i56Bfz2EdEQXoKJXE9&#10;Of6cByFGw5NG4rHgFf+O1KB2giPCLOKf88ohZ5f//AUZHQl4xT9/uHNhouJf9MH5KAzxD4EGT+cT&#10;Jf4B9yX39quvvmrvS+oJd89TL/CBxR+qD+wDojgfAvCkRdhhGYx7ktB6bx5BJ/5Rx0aC6ZHEP+qk&#10;oHvTa4h4/g8jR4L1Hkn84xnDs4X5+GAATvy74YYbrOdb0H54jXIFJ/5Rvr8E6jlyH1I3EwqNmMh6&#10;Mc4voh31nOOXin8dOnSwnVwFHZsz9sWFMqv4pyhKtKBvSkpEeCip+KcoRY+Kf9FHYYt/eKLQsGKb&#10;/H00aLzi9UVDk/kJz2JZGjNcR0yH4xH/vGG/jMsvJ4P4R4PfiayEv7KfJHGnLFk/XkEk9HceQV7x&#10;z8F2uWcJOUOoxUuGhh+NYxq7/nxgwHoJT2MaQhziASF0bAPRIlIDNQiv+BfJm5PjYd008snd5w37&#10;pffU/KLinxIJzkdhhv1GukeOR/zz4u5L1k8YpxPeuD8jwYcAQn2pU/HupWdwluG+JKzf4cQ/PtIE&#10;QR3FdK/45w37PdYPA/mB9R4p7Jdj6tGjh52P8F9wYb/U7/nppddxosQ/B/Woq3v5qELnGy4kuHv3&#10;7uG5jl/8c2G/5HiNJDYHoeKfoijRgr4pKRHhoaTin3KygdjBC5bLpcULF71pRsrrcjKg4l/0Udji&#10;Hw0qGohsM8gjg+n0NIsYFyTiIdo5kYYwKJf/73jEPxq1rsMPOodAHAuCe47QVa5bGmMng/hHz8V4&#10;SJKzyfUA7Oell16yy2CIfwhs1Dl4Qfo7WgH2q2PHjnZ+ep5E3AN6YKYcg0Qz9p2k+ISxIdAdydvT&#10;jxP/jtThBz2jsj+UH41fzqvr8IO6k/MVBL35ImYSZsf1ouKfEgnOR0GLf9xLrk6JdP0di/iH0PfY&#10;Y4/ZewFva+5DP3QI4ryp+RDC/U1OVuogevP110PAfrqQVO89SZ3BOHolD6r76DyC6V7xz9vhx9Ch&#10;QwPziQKiI3n/eF5wf+cX1otR3welDSCPKR0bMQ91GLgOPxBiCW8OKjfezajTli1bZvMnwi8V/8jB&#10;iKfh9OnTA59D7L/rjKlmzZq5H16OV/xzHX7wLPaHEjv4mEJP8Ryr691dxT9FUaIFfVNSIsJDScW/&#10;6OH999+3L1qFJWIRroD3SVBjNlrhhZMwGHJZDRkyxCbDRnwghI8wEG++s6+++krWrl17TF+piwoV&#10;/6KPwhb/CLFs3ry53SbinR+EKkQiGrmPP/74YZ17kPOJBibizi/1/GNZRLLLL7/cCkyUhWtUObzC&#10;Wvv27e26Twbxj+TxNOyvvvpq2/D2Q71BI4plMDrLwFxjmAajvzFO2eBFyHREKldW5AdjXNeuXQ9r&#10;ZLMO9hnBgHMTqYEahBP/WHenTp3y1HuAgMfx0VinjiSMD48Zjtd5NZGj0C8A0vsx3jNMJxSa8G8V&#10;/5RIcD4KWvxDUCKcnm098sgj4bF5oYMk6kbuI78YHuT5h0Dv9j3Iu4tOb7h3qDfdfUv9wXroeZie&#10;wv1wr5ALFAGIfIGOlStX2nWxb/6cmdxvzmPbK/7xPsByrA8v5TfffPOw+p7OT1xdiycvy+QXlsFu&#10;vvnmPF6KQB1L3cA+X3/99bkfMhDh3HOCOofj9UM6BY6TZwYCKvxS8Q/PT+cFiQjoh/qJ5wrTCVF2&#10;dfPxin88M+ichGNYsGDBYeWKADlr1ix7njk37lpQ8U9RlGhB35SUiPBQUvGv8KGRz1dnP4SH8AKL&#10;IFfQ8MLEV1JeyHjZOVngZZkXUjxTEDto0PJyzksnX/0feOCB8Jxiv9gTRkmPfO4FNlpR8S/6KGzx&#10;j0bX2LFjrXhHXjg/XO+u8UXjhGsdAR8Bh8YhDSCWpUH40Ucf2XsDjkf8A2+jimVpYJLPju2Rz4mc&#10;SGyPaYhRNE5PBvGPvFA0qhEAOQa8/DgmOlkhDI6k8sxPo5AhH2XwhCTPFONo8FF/UxaUMV5HTCMn&#10;GQ1AxEUnvCJEINLhaYgQSK4wziMfJPAa4aMF2+A57G/cHwmv+MexEKLHftAgf+GFF3LFSxq1bMtd&#10;CxyHa4yzPNcbx8c5QZhA+KNceA4R5kd5q/inRILzUdDiH2LO4sWL7bYIWw8CDy16p+b+pD6gN1r3&#10;0S9I/KPeRHTnnuUjIvcy1zlCE150FSpUsNvjncxBr9p4C3N/IIyTwxNBjOXwCnSd6XDv/fTTT+Gl&#10;xIpDeMtRV9aqVct6lrF9vA/xFmYfuN+84h/wnojXtavTuR9dr+6Iky4nK9M++OCD3Hs8P7CcM54l&#10;iFR4G1Jm5PpzdRY57bxwLE7gJH8o2+WZwn7xodXlP0Rcdc+RXyr+8W7E+eccUo4Ik3hJUzdRZ5Ov&#10;0aVxuP/++8NLHb/4RzkiMnKeeW4SVcIzg7qTIR+budZYLyKgeyap+KcoSrSgb0pKRHgoqfhXuNAo&#10;p8FXunTp8JhDOC8RGrkFCY1M8qS4huqpAC+fvAQTIuMFIZWXOMJUohkV/6KPwhb/gATjNK5okAU1&#10;WGigEbJJg4V98xqNRDxiX3/99fDcIY5X/AMat3h54AXC+v3bowFNw8w1gE4G8Q84tzRuGe81ypXy&#10;J7zaecAhHgBlRzlRFv7lKAsafv77F487PO9cTiq/sS5yTB0r3rBfhD/qOO96Gc90BEE/iI+9evWy&#10;xx90TjkOQuycB42Kf0okOB8FLf4BQhsez9RhTlj3g/cx1727lt19FST+IfBs2LDB3utufmfcA9wb&#10;1Fl+r0DELvbDux1nbKNatWrWc9gP6wqqQxH9EPLoOMgv/gFRIAiAQfU9+4AIFSns/0i4deBpTpl6&#10;14tRXyGyUX/5QRDEe9h/LBj1EOHK3miSE5Hzj+cKy/vrOYz94PmGN7yX4xX/gGUJp2a93m054/rg&#10;HdqLin+KokQL+qakRISHkop/hQsvsZR7UYp/hH7x0tmgQYOo94jLD7zI8+Wd5Nx8TfeCJwziAR6A&#10;/tC4aELFv+ijKMQ/BDPCNWmQRcpHh/crQhehpHhfYK1atbIeCYSn+iFXE3ULjbBIed4QqBCRnnzy&#10;ycNCWvlYQAOVHmLxSGR7hLjifesPGUNYYj9YF0Klg+uacQhwQTmmjgShVyxLGLLfOw4hYMmSJXY6&#10;dasfxEuEPKa7MDQH60O4wGMHTx4EMYRMzgHbQWBjOe8zEuESzx3mZTnKgiFl+95774Xnygv3NoIs&#10;HsiUmztniIukeThWMRSc+IeggBcMnk6sz50byowPIkeC48fLh0Y1y9FoJz8ZnoBeEADw+qQs8LQp&#10;KlT8iz44H4Uh/hHiikDG9lwuOT94+k+dOtVez4TSkncOEKu4X/HO9cJ9icc0vaMTVuzuAeo5vOz8&#10;wp+DHG+I464uZFm8wxDLvHWeFz6o8AESL0Pmp87gb+oF6ts5c+bY+oGOhvwQ9kx9z/1HPcU22fbM&#10;mTOPKU+oF8oRw8ONdyf2hWcI68YbkUiKSPU0dS4egIirlDPLYF26dLHezDyfvLAN9p16+JdAOfAc&#10;YTuIlm5fqZsIs/Y/G6hX2S7GcykIxLmgawP40MQzg2enO9cY5wnvar8wyng8U70f3/j4wvapVwsa&#10;Ff8URXHom5ISER7+Kv4VLkUt/vFCy0sKX0tPFa8/QnV4eaW3Pb9nEy9wvHTSSMarKVpR8S/6KArx&#10;j4YVjRm8EegoglCjSNA4Q9DGEPH9jZ+CgAYY26MeieSBczJBo5z6A88Qv+h5JJiX5SgLhl5vyUhQ&#10;XpSbO2dHOrdHwyv+ucY2+3A854YcViyHUBrN51TFv+iD81EY4h/PccQ8PL/wootU1/EhkA8cQR5r&#10;R4L3Bu4BRKL8hs+6uhDRMb91B8fB/NQZxwrbYHsY287vfgbBecNcDj3ue+5/1n0s9RLl7PbpWOrP&#10;XwLboc5jm3glFzSUjTvXWGE8Z48HFf8URXHom5ISER7+J4P4RwgB+YgIiXNfOmno4OXyt7/9LY9L&#10;P1+IGecaRHyl5eteUCgG0GjmqyHhoSzn/0LIw57x5PoI8tDgRZPpfAkNemliGaY7o7MKyp1E+m45&#10;14OZX/zjxYpE1uwb4R/+kLfjgdw2eMHxouDvOY3t8eWZ/UKMAvYfT0F6jqQM/C94CBDk/8KDhel+&#10;WI87T+5LMtvhazO9SRJG5rbl4Lc73xz/0V5yuYYJQ/GHOzoIpWE6ITLk0YlGVPyLPopC/APqJIQd&#10;Opjwhs4qiiNI/DvVUfEv+uB8FIb4B7yLkduNTo2O1+NNCcF5w4I60FBOTlT8UxTFoW9KSkR4+Eer&#10;+MfXNpImk1fDn1+FHCiExOGCz29CNBz9+/e34xCrSMbrXc7lhOLL3ffffy+jR4+2OTq885DLA48b&#10;wjfYB0QrGliE4REm5ef222+3yzFPUH4lkkczHa8073ac4QHoQuec+EcyeZLQE8bqnZd9QDw8njAx&#10;4LgJkWNdhKn5+fbbb22PuUxHbGRe8tt494EwC75aI1AQKujPRUPYg7cXOHJuuUTY9ECJkOmSJTsj&#10;ZxcCLl9XOT4SYHunk3PMH8KGIMi6CdEhTJJ8L5G+PLNuEm2zrySl/iVfzAsKFf+ij6IS/4CeHqmb&#10;vHWbojhU/FOiAc5HYYl/QL1IPjreu07Ex9BfK5w3TMW/UwcV/xRFceibkhIRHv7RKv4hLpHbA8EG&#10;sQhhbMaMGVbcQwRDGMN7jmMIEv8QlBCRmIcvxbww4mUHeJuRNJ/QVxLrE0bCugkdxSuO5cmtQs9n&#10;eBi6BPtBCeeZj/kxxAI/hNgyjZdWtsEx8ZsHNb+XL1+e643mxD+SRiO64fmDQElurUaNGtmGHtOP&#10;NywYzzuXN8efWBq84h8v9Ihq5IEhDJH9pqc1piHG0Uskve6SwJ/cL+SxIfk/Qi2/nUDpFf9ovNFb&#10;Hr8Rdcm14s4huXZIsMw62RbTyV1FOTGdsnH5yhBlOZdMr1SpkvXsPFooBjldWA85aiLlPStKVPyL&#10;PopS/EOw5p6g7jmeEDHl1EbFPyUa4HwUpvhHtAL1Yu3atYs0/+TJDucNU/Hv1EHFP0VRHPqmpESE&#10;h3+0in/kd0FwQwwiYT1eYUA+I0JCK1SokPsCEyT+sSxJgeldFy82kpgjEJHbBUEOkapmzZp2OuG6&#10;eIPxYkk4Kj1/sTzJ0BGKSMbMOhGrECUdeCbSAHP70aFDh/CUEAiHhKkgeBFuC/nJ+YeRYBhPOUJk&#10;EYYIZ0ZoY9p1112XZz/yCyICAh3CYlD4q1f8Yz56QiPkmnIjTw1JrmlsUjb06Pnkk0/a/eA48fZz&#10;Zc+LuQtX9Ip/5OuhMwC2jZceyyJ+OtGQ47r//vvtfiKy4n2JyMiyiLQurJjwH7bBer/44oujCn/g&#10;yj1Sb3xFjYp/0UdRin9c02+88Yatwx5++OHwWEUJgUc6SeTp3dw9G091VPyLPjgfhSn+AREWN998&#10;c4F3jHYqQycnWNBHYOXkRMU/RVEc+qakRIQXt2gU//Dsott89o/eIf3iDtMJ63XhwEHi33nnnXdY&#10;viwEPoRE500W6cWHEFKm45VGPsDNmzfb3wiOhAs7COklNA/RCsEQ70JvSOlrr71ml8MLEREN8iP+&#10;sd0g7zQ83BAb6anX3yNjfqC3OdaPkBbkLeIV/+rUqXNYDkOE0SuvvNJOpyHm7w2OsmIaL+ZO7PSK&#10;fzfddNNhIcuIr8zPdMRT/3QauZxncvbRMx/li6dm9erVrfCHiOg1RMOgsF6OjW3gNcp5iTZU/Is+&#10;ilL8UxQlLyr+RR+cj8IW/xRFORwV/xRFceibkhIRXtyiUfx766237L4Rgov4EwRhnwhuzBck/pFj&#10;z+8dh2j4yCOP2OmIR5FAREJsYr7HHnvMLsf8eL05wZBxM2fOtMIU3mzt2rWz8yOAOdgXphPei3cc&#10;5Ef8Y7kg8HjEi/B4xT96vWX9vCAEeQ56xT/yDvohXJpwa/IiBoU4c05YFpHvww8/tOO84h/hw37w&#10;wqtYsaKdPndjs+JWAAD/9ElEQVTu3PDYQ+C1SRkSgownFOKrPyeg19gWQloQTEesRUSNNlT8iz5U&#10;/FOU6EHFv+iD86Hin6IUPSr+KYri0DclJSK8uEWj+IdXH/tGWC6hr0GQ78UJVUHiHx1T+MOh8CB0&#10;nYDQUcSRIDcc89HpBcstWLDA/qaTCyB8mNBcxuERR746/nYCF2Gy1157rc1X+Pzzz9txkB/xL0h4&#10;A7wW8bw7XvHPhdB27949MFTMK/4hevpx4h8ejkEC2tHEvyBhy4l/5F/ctGlTeOwh/OIf5UqemkhG&#10;+UYKA3YdjXC9BHkHFiUq/kUfKv4pSvSg4l/0wflQ8U9Rih4V/xRFceibkhIRXtyiUfwj3x/7xoPM&#10;G2brhTBa19lGkPhH5x3+EFJEITedDjiOBPmUmI+OJwglxaOPUGJyzQFCF2HAiFJ49SGWEapMCDC/&#10;X3/9dSuSEdLqTUydH/EvUi6bXyr+uc5HaESR39CPV/x74YUXwmMP4cQ/jvPll18Ojz3E0cS/J598&#10;0o7z4hX/ggRFv/j3S+DcsB+IOtHWU6CKf9GHin+KEj2o+Bd9cD5U/FOUokfFP0VRHPqmpESEF7do&#10;FP+eeuopu2+E2kbqnAGhirx0zBck/uHZ589Zh/hHT7RMpwfdI+HCeAnZRSiiww08ERlHhxOIY4h7&#10;w4YNs/N/+umncuONN9qQ1M8++0xmz55tO8bo1q2bne4oSvHPCZqIgL828Y8wbcK22Q6h39GGin/R&#10;h4p/ihI9qPgXfXA+VPxTlKJHxT9FURz6pqREhBe3aBT/EM/YNwSfd955JzBEE/GLnIDMl1/xDwFo&#10;3bp1dvqRHpL0sEsvwwhFd955pxUNEctYJ8tu2LAhN3/eiy++aJehgw6EMwQmvArpvILpTzzxhJ3u&#10;KErxz4kZCJspKSnhsYc4lcU/wpzZB8TZ5557Ljw2elDxL/pQ8U/5NYCHPKkrqHvuvvtu+/GNntaj&#10;DRX/og/Oh4p/yq8B2gX0NH3//ffbepKOAX/66afw1KJHxT9FURz6pqREhBe3aBT/6EW2Ro0aVvQh&#10;R58/RJMOOQgNPuuss+wx5Ff8Q0QkHBfxihDezz//PDwlL4hUbJueYengg+UwchEiHhH6i0ffRRdd&#10;ZL0AHeT7Q8Ri38uUKWO3QY46LwhYjC8K8Q+hkvXjMUnOQj+nsvj373//2+4D55RrINpQ8S/6UPFP&#10;OdXhoxbe8OSnpZ7leqcRSc7cf/3rX+G5ogMV/6IPzoeKf8qpDm0JcnHjcEBED9c9bYEmTZpE7JSw&#10;sFHxT1EUh74pKRHhARaN4h8g0LB/hNb6PbXoQOOSSy6x07H8in+wdevWXK+8mJgY+9sLX/LKly9v&#10;p7du3TqPBwShvTSSEKrcgz8jIyM8VeTVV1/N3SeMl2K/1+Kbb75pxTN6nUXw8VLQ4h89/CKYXnrp&#10;pYGeHaey+Mc1xD7QCzTrjDZU/Is+VPxTTmV4NpGrlo9Y5Lblebl3715bB1EfkybCpYfAG79y5cp2&#10;vqJCxb/og/Oh4p9yKkM9ybs9796DBg2yntLUk7zPcv137drVvlsD77Ok/1m0aJH9XZio+KcoikPf&#10;lJSI8OCKVvGPRgf7RsOE/axVq5b069dP6tWrZ8UgvsAhQjHtoYceCi91dPEPXnnlFSlXrpydr0qV&#10;KrJ8+XIrytGjb9myZe14pv/xj38MLxGC9TVq1MhOx/gSiBeigxcAvPqYRuMpKLyUr4QIiMxTqVIl&#10;mzPQiVEFLf7hUdm0aVO7jSAh7VQW/yZMmGD3oUePHhGvi6JExb/oQ8U/5VSGOocQtpEjR9pngxee&#10;ifXr188Na2Neerrn4xGpK0ihUdio+Bd9cD5U/FNOZYg84l2ed3Xvx37gfY33eBdFRGjw3LlzpWTJ&#10;kvLBBx/YcYWFin+Kojj0TUmJCC9u0Sr+AWLaHXfcIS1btswVnfDcwiPh2WeftZ4IHMNvf/vb8BL5&#10;E/8Q7Oi9t1OnTrlinbMSJUpIr1697HRy/fmhUcR8LMd2/Z59zquQ/Q3yriPXHl8Fr7rqqtxtkjsE&#10;Clr84yVmyZIldhtTpkwJjz3EqSr+kY+xcePGtuHK9RSNqPgXfaj4p/xaWbNmjU1v8cMPP4THiO15&#10;nx7T6fjqP//5T3hs4aHiX/TB+VDxT/m18vDDD9tIIaKCHF9//bUdh8MC77+FhYp/iqI49E1JiQgv&#10;btEs/gEeCYTm0vD473//K3FxcdYrkIetC8/FJd8RHx9v87shvB3NO4G8dzRiyIX36KOPWnEKgWv3&#10;7t3hOQ6Haayf5VxIlBce9kz/7rvvDstV6GA5piPgvffee7Jr1y473u27P0+gg6+OlME333xjQw+O&#10;FYRKOlBBSCP0l9AFLwhQNPbYBzrI8MNXTbd9BDU/TGdZekZ2witCK94jjEf49MP5pSyONJ1pbDeo&#10;vPPDu+++a3MsItiyrmhExb/oQ8U/5dcIz622bdvKkCFD8tTJPD/4MMVHFLzkvV7vhYGKf9EH50PF&#10;P+XXCPUkub/bt28vycnJ4bFinQbw/qOejPQhvyBQ8U9RFIe+KSkR4cUtWsW/OXPmWEFuy5Yth3nX&#10;8ZvQIwQsvMK83gnKkUHU69u3rz33lO+pjvN25DoZNWpUeGz0oeJf9FGU4h91HOIKIj/3LIYQ7q8L&#10;gWsH42MH0xHeEcojfXxgvXxIQMBnuaB1emE662K9bl/4uyBDP/kw4T0m9pn9Zdvsu3/bNLjYJ3dM&#10;R9s35mFeysmJWCzDeMr5WI7NLYcB+8uHkCOdN8qT48CCRLSgdbIet07WH2mdHBPl55+eHyhD8vrh&#10;mf7SSy+Fxx6CMiMPL51G8dGmMFHxL/rgfBSG+Mf9zfXvvVfc9R7pfnXTuab5+0hwr7BuV8dxnR/t&#10;HmI69TPzBt2PQbAfbhv52a9fAuVC/eHKhv1jHPscFNXCfBxHfutQjt/VYW59LMN4tnMssBzLeMuc&#10;dbKvlFPQvjDdbZ9zd7TyZ/3UjRyjw11Xrp7NL6yDtD9EweD954fOknjnJE1RYdWTKv4piuLQNyUl&#10;Iry4Rav458JPR48efVjjCA+55s2b2+kNGjQIj1XyC/lLeFEgHPd4velOFvAUJeSXxizXTbTCyyfX&#10;s4p/0UNRiX94ypIKYOnSpTJ06FCJjY2Vzp07297EEWRonHm5/fbbrScWHtJMHzt2rG2Qr1ixIk/q&#10;ARo55DFFDB84cKB0795dZs+ebbe1bdu28Fx5YXnC8fFgIDccqRIwtvHMM88EeuueCNavXy/z5s2T&#10;zZs3y48//igrV660XhaUBSIQaQdoFNLgwwt748aNVtwn+To9xNNhVJCoRn1H+gQ8M8j/yYcQ0jD8&#10;4Q9/sOVOWU6bNs3WG/mF5ThXGNvEoxsBzZ23GTNm5OaE4hy89dZbsnr1apuiAqPnejrU8DbIOZec&#10;P84VDd+PP/7Y7pcrf66Fv//973ZeGsx//etf7fXKeeWYFi9eLB999FHuOvEm37RpUx7zXhuUI9cA&#10;+3r55ZfLXXfdFbFBzLV1zjnnyCOPPBIeUzio+Bd9cD4KQ/wjIoPrn+gMBKE//elPNjSdVClTp061&#10;eZ/dPUv9+Nprr9n7h/uLemHdunW2HvHDvUVqEQQcUrowL/ctdQM5LqlnEJe8cA9zvyH+kF6Geekx&#10;+95775W3337b3o9BEA5KvUbdyTbYFsfwu9/9Lo8gdaKgvDgmomZIr8IxUm+Qu466gnqQOhSI1njg&#10;gQdse4B6lrqXMg6qA1iGCBLqJjrAwKg3SZVDHUJZs+1jgeVYhn2gLqJ8N2zYYJ9/lBdlyzEwzZU/&#10;KVzc9nk+MT0IvPJI0cP6qRs5RjoJJAqEehVHA84DEIXjryd5BnnhmUedTQocyjfSuSPsl2gTyj1I&#10;vDzRqPinKIpD35SUiPDiFq3iHy95PDjJbzdixAgrWGEkKG/WrJntbh9Bh7BZ5djgq3PPnj1t2dKA&#10;P5VB2OCliJfdaEbFv+ijKMQ/GlB0ynPuuefabfsNb2caRKQscJAHlVylNMAuu+yyPPPT4ATEJOpR&#10;b65RRB6G1LNt2rSxDSEvCFaIV0x3y3iNHtfJceoNeTpR0HCifqK+p1d16nvvtml4ka6Bhi0fgAix&#10;CpruhUbj2rVrpVSpUnnmxSg3hAR6auQ3+UvzC504sT2MXKl0FkUOU7du/q5evbpNXfDUU0/J9ddf&#10;nzvNTa9Ro0aebZJagU6tOF/kOiWpvHedGONYJx1Y0VGVf5vsB/sGLh+r1xAhHTR6OX7ytXIMkQQM&#10;oFzxainshqaKf9EH56MwxD96pWZbiHmIPqQu8V7viNHUVdSLCOtXXHFF7jSM+gHBLSkpKbzGkNcX&#10;KWPIbemvP5xRL9BZmNdDj3dT7k3//YiRE5P983+goW6lDjj77LMPW4Z6jg8rrnOdEwXrpq7huYAH&#10;GmXk3S7HQN1BPc90775xbByLv9M7YH10Wuc/fuafNGmSzeHM72OBeoxlWrVqZfN5Uw9763z+5jlA&#10;2h3eWW+++eY822c65euPAiJyiHrDdQ7oNeovhFCeb7fccoudHwHRPx8fhhzUi4i21JMIg0fyGOTZ&#10;xfJ8kPILyAWBin+Kojj0TUmJCA+maBX/+JrGl0UezDzkeTnD3AsBLx+8uHm9JZT8w0syL9BdunSJ&#10;6PVzskNjnw5SECgKM/Hy8aDiX/RR2OIfnisxMTF2mzRGEALxVMPTgsYRjQjqPxoyXq8rxD/qRsIx&#10;aeDRYRH3NaGZzuMAYYd6lN7T8aKjccq6//znP+f2cI43tfOeoZHllkFwpAHEMuwL9xIeL8WKFbPL&#10;4WFzokH841hpkHJseHbgnUIPinQ4wXYR22jk8yygoUUHUTQcXS5YGkPeRhdil9tnygePQY6HBi6N&#10;OY7VNSiPR/yj7NlfhDzODx5KeCQ5sbFMmTL23NGBFV43lCPeRa5hSiPViW5O/HPrRMjjGBHpOEam&#10;sQznDhEWAZRzRL3O+eWcMb1jx462HuQ64Fi95p6diLccP/vHfh3NS4VrkRyqlFVBeX4GoeJf9MH5&#10;KEzxj48cfBjhuua+5aOGu4e4Hrn3uWf40IFnLHUGnmHUJdz7eN45mIboxXqrVatmPXbdvYFY16hR&#10;IzsNcY56EhCTzj//fLsuREbm5R548803rQcg8/NRxVt/cE86cZ55EPmoG7744gvb8RrrY59PdD3K&#10;vrBe1o+IiUce9y776up87mOeG7wLujQ7pNShPmM6Hxi8IPy7d3CeARwLzxE8rflQwUcBV4ceC078&#10;4zxS31P/87EfsZZ6z4m5VapUscdETlKOg7qL809dz3TEPAd1KeXr9gdRluuF84WnOMfN/jLNiX9B&#10;9aQTfvGepjw4TjwJjxayzXmn/UL9z7OpoFHxT1EUh74pKRHhoRet4p+DcCjCOvjaRpga+8vLQEF4&#10;m/zawKOkXbt2x9TQPZkgZIdGAqE40Y6Kf9FHYYp/hDNxP5YsWdI2bgjZ9EMDokKFCnafCIVyYa2I&#10;f4zj5Z8GkRfWiyhE449GIHWn/4MJgh9eG2yXcE8aNYRE0SBEeAq6fxACSXTOdvHWOJIHxPFA4491&#10;00BD7PKCMOa8Fjlm590GNN6ef/55W45Md6Gx7B8NNxp7pJLwe7YhxCHasQx2POIfyyGgEaLooKwR&#10;4yhbGqHUR94PEZQ1jWiWJQ2DC8V14h/j+YBBmJuDYyQ8znlk4hHj9XhhnYS4MY1jOlJOXD780GDk&#10;usqvFz3Xi0vL8cQTT4THFjwq/kUfnI/CFP8w6h2vBx9iDqGqTKO+4tpHXHMwnQ8hTB83bpy996kX&#10;CbdlfuoSbwi8gzoAcQyxi9BQIIST9fAhJqhjNrwP8bbDO9DBRxxES0Qgb93gYH/5gMG+nUgx3ZUX&#10;x+fESwfCoxPxqF++/fbb8JQQvDu5jxJEioD7YEwdiqeiG++gXqC83HaPBSf+YXj1efPkcb5wBHAi&#10;HsKft+wR6KhDmY4XJx87gDqU5wdCrT/ChTqUdBZ8DGOdTvyLBB9duMY4Tzyn8wPlw7Gwfm9vwAWF&#10;in+Kojj0TUmJCA+laBf/FOXXgIp/0Udhi380gPBMufvuu8NjD4d8b+wTob80esCJfzRI/eBBTf45&#10;GkYIapHCjxAFWQdCHo0WGtcIgXfeeWd4jsMhzxXLkIbBH+b2S3HiHx56fsjd6bz/aGz7+ec//5kb&#10;eob3CCBs8ZvGKY1xytsLghnl7jwDj1f8I3+gHxqZeA/hsRR0bpnOsgh1LkzbK/7x8csPXu802jmv&#10;5J3yg/cOy+LhE6nhiXjM+aWBjPBIHkSv4W3pPEG9IBg64RcPq8JCxb/og/NR2OIfuej8kLsUMQuB&#10;zSuUO/hYwrLkfENg4/5HACOElfsvCOpO6hHWO3PmTDvO3avUuUFiOWGjeBB6xckPP/zQin/UAeSu&#10;c/W2g1yE7777rvVEDMpTery48kKo82+T7TihjnvdD2XjvAP5GxDQ8MqjjP0fmRwcn9vuseAV/7zC&#10;qcPlqWa6q9O98NxEyOUDjxNyOWfM755pfhAQCQVnniOJf3zA4bzjTY245q8nyf9Hfe1/pvCsdd6j&#10;5C8saFT8UxTFoW9KSkR4KKn4pyhFj4p/0UdR5PwLgsYh3nd04oCHHvsUJP4x3Q8e0oS9M51GOkJQ&#10;kDmxCM+GII8WB2IQobeEvDmBrSDFP5eI3QuNO+fJEzSdhhhhfEz/zW9+Y8fRQOM3jSPyBAZBEnsn&#10;4h2v+Iew6AfPRUJzafwHeY3gmcmynEd6iQSv+BfU0PaG2ZGjzw/huwiDeJ54PSO9cM64jthGkLF+&#10;fx5IQDwhlJJ58BwvLFT8iz44H4Ut/gUJ0njXIv4gWPk7aIDp06fbZcl1jBfXkaC+JaQYYQfRziv+&#10;4X2Nxy33HXUxHx8Q0BHtI4XLIwI5IQ0BifQK1NWIlAXR0YfDlRdl4xcV+diBUMb0oPoDz2833dUf&#10;5POjTuEjhVfc9EL+QOo6ljsWvOIfIqgfchO6VAbsmx/em/CuxoPZ5U5E0GN+vAaDRFXEOs4x5/dI&#10;4h+ehIjLbv/8hpc5dbhf/OP57ELB6YSqoFHxT1EUh74pKRHhoaTin6IUPSr+RR9FIf7R0ED4IVcR&#10;IUwutBOjceNyFAWJf0EhmAhdLq9VfgzPDuc5QbgV4Vc0kFiHC5HCaGi7sLGCFP+CPOW84p8T97wE&#10;iX9jxoyxv/FYi5TjlIara/Aer/gXFNbnxD8aiQinfo4m/gUt48Q/zoG34w5HfsS/44Vr1IUVk4uw&#10;sFDxL/rgfBS2+BcEXqrUSXyQIF+pnyDxD7GGaxnPNq5n6lvnXYa5UH2v+AeI8Xwkoa5082IISNRX&#10;hPX7hUDqLPaNdXqX4R5m3Sfa6w/cNghV9oP4V7lyZTsdr0M/QeIfOWD5jTcbyweBiEfqA+Y7Frzi&#10;n19EA5e6gulBwmOQ+OeeV/TsG7RO4HzhkX20sN/jgXc653Hap0+f8NiCQ8U/RVEc+qakRISHkop/&#10;ilL0qPgXfRS2+EejdcGCBfYlnkYnSc5JcE5PvP369bP7Q0J79ilI/PPndQIaVU4IIzccHltHM3LE&#10;sW48WlyidbwuaAzSWQUdiuBJ50KaClL8CwrxOh7xzzXCWrduHdFrhfyyzpvxeMU/QpL9/FLxL8iT&#10;qSjFP0RhPFnYN66JwkLFv+iD83Gyin98BJgxY0Zup3KE0VPfUkcMGTLEhpIi8vHBheUdhIHyoWDh&#10;woXWq5p7wH2kYT0IMEEhwXQ2QZ1K/YnQ6PKSYmybzoG8uQp/KW7dJ0r8c17C9EYfSaiMJvGP+Tkf&#10;lGskr8yCFP+oJ13oMc/vgkbFP0VRHPqmpESEh5KKf4pS9Kj4F30UpvhH4wTPPUJD2ebkyZOtgIMY&#10;RKPRhYc1btzYTs+v+EfvjYhzTKe3w/xCmLET/kaOHGnD4MilR8PLbRehkOkng/hHQ57fNI68yeS9&#10;EIZHsn7mU/EvMpx/3hvYN/JpFRYq/kUfnI+TUfxDYEKIoxMkxB9ydVJ/4gVIqgTELZfzj+XoJCgI&#10;woARAun9FW9tJ1DRIU4k6B2XnsZfe+01+xHFhQQjNLoOik4ErBM7UeIf4bMIodTNdP4RBGXhOgo5&#10;FgpC/CO8mvm5NiKJlYTzckwFIf7hVcqzk30Iytt6olHxT1EUh74pKRHhoaTin6IUPSr+RR+FKf5x&#10;/ocNG2a3R2gqXgN+EF2cIJRf8Y9E5y5ci14SI0EeLbwgSKbPtl2OI7wFacT4YRxegMxzMoh/iGH8&#10;RtwjAb8fxNcnn3wy14NHxb/IcE0NHDjQ7hu9bBYWKv5FH5yPk1X8oz5kHO/AQeIQHtA33XSTnYe6&#10;mXqRe4nOH/wiHetjOrlTuSe59/AsxEsQoY/x/rQMLIMIx3bYd7bDPEHi1/HA+rATJf5x3BzbjTfe&#10;GFGkdB2iYMdCQYh/7pwTchvU0RXPLK5d5ikI8Q/x2OX80w4/FEUpTPRNSYkIDyUV/xSl6FHxL/oo&#10;TPGPhgJeVGzPG2Lm4PqgYejyGOF15xo0RxL/ELXwekPUonHw8ssvH9bQxRPFeSgg5CHu0EjmN41e&#10;PzQc8VpxnY8gELoGN9MQ57BfEsJ2osU/iImJsePw0PELBHgD1q9f307HVPyLDJ6ohEayb3hPFRYq&#10;/kUfnI+TVfwjXyXjyAnnh/r2nnvuya1vXT3o6mh+B33w4P6mrmVfqFeBzpEQpvjwENTZEPU4Ht94&#10;oNH5hhO/qLuZxnb40HOsoiD7iZ0o8Y/9cF6K5FDF69HBvuJlTmcgbrvHQkGIfwxJV0Ed+dJLL+X5&#10;oIYo+7vf/U6uvvpqu86CEP84/+TKpR4O6qH6RKPin6IoDn1TUiLCQ0/FP0UpelT8iz4KU/yjYUJv&#10;imyPnEmvvvqqFZIQ0L788ku59957rceF6/DDm7vqSOIf4NWHsEUjhHlpSONtwrrp6ZeGMQ0kBKpN&#10;mzbZhiGNadaJwPfiiy/aHjCZHy+Wp556yjYc3b7QwEGQAxpmhFthHMPxUhDiH2G9l19+uQ3zGzFi&#10;hA3VQzijPJww6EzFv8gglOIRhcARKYS6IFDxL/rgfJys4p/7wEGILuGqCEKIbYT+bty40Ybhum3i&#10;PU0dTW/dbAchClGPjjrwgkboobMf5+nlDYdnfaVKlbLiFNfwRx99ZLfD+rjPXf5MhDVvvcM8c+bM&#10;sV7evBfwjnAsuH0/UeIf8CxAEEVoGjVqlK1DqWvIq4fwxPzUOwyPhYIQ/yhfyrZYsWK23ifEmmcS&#10;H67WrVtnn7NuXwtC/CN8HFGX9Bn8XdCo+KcoikPflJSI8NBT8U9Rih4V/6KPwhT/aPCQJN55Vrjk&#10;8ySGZxziEY1UF47LS77zIjma+Acff/yx1KxZ086HCEUjGQENEYdGEyLSxIkTJSUlxc6PyOcEOBpd&#10;bn46HMGbgsaSa1DjQYOICIiEjMOCPGryS0GIf3g8Pvnkk1K6dGnb6OM4aJSTo4pGGt6PlA3L0WDP&#10;L7828Q+xgO1yDeLxU1io+Bd9cD5OVvEPEYi6zd0nfCChvkUUKlGihPVo7t+/v12OFAf04ougRCcO&#10;fPi44IILbD1IvUx9xccZ7gs+fJAf1YHQhtc2vQNT13Jfsx0+mlCfIk4hEOH1502xwH4670RCV4/V&#10;k9qV14kU/zj+Rx991D6fKANvHUqZ0TN8tOT8Yz2cM7wUXdmz3xgfgKi/OnbsaI+jIMQ/6mj2t3Pn&#10;zlbILWhU/FMUxaFvSkpEeDCp+KcoRY+Kf9FHYYp/DkQ0Qqd4kScZPUPEv+XLl9swK0KvaFzRgHGN&#10;tgYNGthx77zzjv0dCUKLFy9ebMPPaLiyfobVq1cPDEtCACS80+0L89LApSFNo4oGDdulAUjjHGh4&#10;MR8Nql8i/tGjJOsmNMsP26aBzXRyTPmhIUkjKNJ0hLU1a9bYddAAp8GKkPrmm2/mdnLCNvILwiqN&#10;eLbnPCC90KjHiwgvyqBcWXgTsSzn8auvvrLjOAYa54wnnM4P+4pIgaj4l7/8JTz2EHTYgocOIij7&#10;dyKhR2rKiA4AChMV/6IPzkdhiH94G3MvYEHQmRHiOh8FgsS/efPm2WVJl+A8pvH0oyMj7jNvfcjH&#10;AcRE0h9Qx7IcoqK7dxHo+IiAiOddjg8pvE9H8vKibietglsGI+wUAYq61g/7ybMA4ep4xD9XXo8/&#10;/nh4zCEQ/6j7mP7++++Hxx6COhJRk+lB9QdlQScWzINwOmHCBPuRAg9KPqQgqB4L3377be7+Bol/&#10;1JGUN9ODyhfPQ55DiKpBH0sQLPGg5FlKL/V4AXKd4FnJswrR8ETCMeBdTjnwHkF5FzQq/imK4tA3&#10;JSUivLip+KcoRY+Kf9FHUYh/DpLF430RqVfFXwriFuunIXU07y0aofmdFwhro5GFZ020wP3ljiEo&#10;uT+NNfIhIpjR2HYCgZIXwhudkOm8PQsLFf+ij8IS/woa0iBQP+BVFiQ+RcIth0CfXy9Y6iCWQfBy&#10;nTYdCT7A8J5emF62QfCxh/3evn17xN5z8TjmmkCoK2r4WEZYNiJuUNnxTBgyZIjd39jY2PDYEwOp&#10;NniWIBp/9tln4bEFi4p/iqI49E1JiQgPPRX/FKXoUfEv+ihK8e9khUbhXXfdZRt/QeFZRQVeHnjR&#10;4GVDGJu/gY83z+jRo62nBh4xSjCEUeMpM3bs2EIJZfOi4l/0wfk4FcS/aAXhiHx15HwtahAr8awk&#10;dDrIWxC6d+9ur4kuXbqExxQdeG1Sl+OV6Dpf8UJoNuIc+7to0aLw2BMD7w6EgE+bNs2+2xUGKv4p&#10;iuLQNyUlIjz0VPxTlKJHxb/oQ8W/Y4fwWfLfEVZFWF20gOcH4c6cz759+x7WIHv++edtTiimuxBm&#10;JS+ut09CzskzeCweUicCFf+iD86Hin8FAx9PSMnABwtvz7pFBfc/ufL4QEIHKH7vaDrRQPDi48Az&#10;zzwTHlt08Czi+sSTm46svPCRauDAgfZYqPeDemE+XugNnQ9NhCgTPl1YqPinKIpD35SUiPBgVPFP&#10;UYoeFf+iDxX/jh3yCpL36VjzUxUG5PdyCf7pLAMRcNiwYbahxnmmYUteqPyE4v3aQMilbjrvvPNs&#10;r9SRwv4KEhX/og/Oh4p/BUckD7uiAlGPnH6cdz6mUH+SR5G8idSrrif1gkpXcSzQOQl5CelQhf2l&#10;nqdTJzwXybXIOJ4HDzzwQHiJXw65/e6//36bi5U8vYWJin+Kojj0TUmJCA8/Ff8UpehR8S/6UPHv&#10;1ILGIHn9EP3oRZPcdRghyu3atbOdgAQlk1fE9mJMpwNt2rQpsnyIKv5FH5wPFf9+XRD636NHD9vR&#10;B17AeLhRh1I34P1HvtpogQ6Y6LwlJibGduSCcMk+0zlLv3795Pe//719Lpwo6O2eXqPJIciHsMJE&#10;xT9FURz6pqRERMU/RYkOVPyLPlT8O/Ug/JcQOnrVxUMR++KLL2yIXVF4s50s4Mn59ddf20T2RYWK&#10;f9GHin+/PqhD8ez717/+ZTv9+fDDD23+PIS2ou6UJAi88ai3yJ9IvtdPPvnE7jsfMU70/pIH9YMP&#10;PiiSelLFP0VRHPqmpERExT9FiQ5U/Is+VPxTlOhBxb/oQ8U/RYkOVPxTFMWhb0pKRFT8U5ToQMW/&#10;6EPFP0WJHlT8iz5U/FOU6EDFP0VRHPqmpERExT9FiQ5U/Is+VPxTlOhBxb/oQ8U/RYkOVPxTFMWh&#10;b0pKRFT8U5ToQMW/6EPFP0WJHlT8iz5U/FOU6EDFP0VRHPqmpERExT9FiQ5U/Is+VPxTlOhBxb/o&#10;Q8U/RYkOVPxTFMWhb0pKRFT8U5ToQMW/6EPFP0WJHlT8iz5U/FOU6EDFP0VRHPqmpERExT9FiQ5U&#10;/Is+VPxTlOhBxb/oQ8U/RYkOVPxTFMWhb0pKRFT8U5ToQMW/6EPFP0WJHlT8iz5U/FOU6EDFP0VR&#10;HPqmpERExT9FiQ5U/Is+VPxTlOhBxb/oQ8U/RYkOVPxTFMWhb0pKRFT8U5ToQMW/6EPFP0WJHlT8&#10;iz5U/FOU6EDFP0VRHPqmpERExT9FiQ5U/Is+VPxTlOhBxb/oQ8U/RYkOVPxTFMWhb0pKRFT8U5To&#10;QMW/6EPFP0WJHlT8iz5U/FOU6EDFP0VRHPqmpERExT9FiQ5U/Is+VPxTlOhBxb/oQ8U/RYkOVPxT&#10;FMWhb0pKRFT8U5ToQMW/6EPFP0WJHlT8iz5U/FOU6EDFP0VRHPqmpERExT9FiQ5U/Is+VPxTlOhB&#10;xb/oQ8U/RYkOVPxTFMWhb0pKRHhxU1NTix5T8S96cOKfmppa9JgSPQSdHzU1taIxFf8URQF9U1Ii&#10;snr1ajU1tSiyzz77LHx3KkXNRx99FHiO1NTUis6U6CHo/KipqRWNPfHEE+E7U1GUXzMq/imKoiiK&#10;oiiKoiiKoijKKYqKf4qiKIqiKIqiKIqiKIpyiqLin6IoiqIoiqIoiqIoiqKcoqj4pyiKoiiKoiiK&#10;oiiKoiinKCr+KYqiKIqiKIqiKIqiKMopiop/iqIoiqIoiqIoiqIoinKKouKfoiiKoiiKoiiKoiiK&#10;opyiqPinKIqiKIqiKIqiKIqiKKcoKv4piqIoiqIoiqIoiqIoyimKin+KoiiKoiiKoiiKoiiKcoqi&#10;4p+iKIqiKIqiKIqiKIqinKKo+KcoiqIoiqIoiqIoiqIopygq/imKoijKr5Cffz4oPx/cYyzbWI61&#10;gwezZN++LbJ3z9fG/m1t356vZN/evLbf2IF9ITvosQP7/23sS9m/70szdL8xMz2PMe5rawc9tn+f&#10;2e5es11j+/LY12H7xkzD/it79/3P7OtPdp9//tnsP+aOxRyboiiKoiiKoighVPxTFEVRlFOVn3+W&#10;gwfSZf/ezcZ+MvajHNj7vRl+LzmZn0j67kclfdd9krb7fmObJHXXPbI9aaRsS+4m25I6yY6k9rJz&#10;axvZZSxlW1tjbWS3sbTtbSRjRxvJ3IW1lszdWCvJTGkpGbtbSMauGMna3VJyUttIdkorM2xr//Za&#10;dko7s2wHM29HydjZUTJ3xkrajo6ya3tHs41YY50kZXsXSdvZVVJ3djO/u8kOY9u39ZAdO/rIrp39&#10;ZfeOkZKWslEyUjdJRsp9Zh/uNfaQ7M360B7nwf2HjN8HTBkcNGXB8IApi4MHUkwZqVCoKIqiKIqi&#10;nNqo+KcoiqIoJyk///yzHDiQYSzdinw/H8TSjKXKzwdSZW/Wp5K+4x5JTRwvuxOGGusrqUndjHWV&#10;HXEtZXdiDfN3VUkxlpZczdquhPJmvnKSmlzW/C4nGdvKSeb2spLltR1lJBvbaWzXzZKzq4yxm2XP&#10;7jJhK2ttb66Vyx3ntZyd5Y3dYqyisUq5lr2jYtgqS441M257ecky+5K1nf0xf2+vELZqkr0NqypZ&#10;W6tK5tbq5phaSPrWrma+rmb/u0nGVnPMid0kJb6/pMWPkPT40cbGmfXeKwf2bDbllxY2ypHyzLAe&#10;hCoMKoqiKIqiKKcCKv4piqIoStTysxX4fv75QB47iLC35z+Skf667Ng6V7YmTZLdO8ZI+q5Rkrp7&#10;oKSn9DW/+8mOxJqyK/EGSd96k2Ruu0mytt0s2dvKyB5s+42Ss6O05Oy8Vvbsui5s18veXWVk3+6y&#10;xsoZK2+NcXt2Xi97dlxvljG2/dAwe/t1IdsWsqyt1xorHbJt4SGW7Pmb8eZ35lbmvz7Abjhs3B6z&#10;7n07rpP9uXZtyHaav8O2zxzPXjNu346ysndnRbO/t5h9LGuPOTP5JslICll6QjnJiK8kqfFVZWdi&#10;R0ndMURSdgySHdtGy/bkybItab6k7LxHsjP/Jvv2fisHDmT6zsFBYz/b8xMyRVEURVEURYleVPxT&#10;FEVRlCghJCyRh2+PHDyYJgf2/SB7sz+TzJSHJWP3OsncdZtk7FwvKVtnyq6ELrItvrFsT6goO5Nv&#10;lN3bS0vazmuMXWvmuc7Me61k7b5WMs3fWTtulJztiH7lZd/WirJ/axXZa/7O2VlacnZdbYalwnaN&#10;5Oy4RrK3XyNZ20tJxlZjyVdLZvIVkr2tpGRvLSlZyZeY3yHjd/bWEmYcxriLrfG3ta3hofe3M/M7&#10;0yyfmXypscvyWEZSycMtoUSgZSVdmmvZdsg6L5fMbVdK5vYrzXFcZY7/asnGTBllb7/ebPdGs84y&#10;xm4y81wlGdsvlYxtl0va1qslJfl62ZlUVrbHVZId8XVMWbaS9J0TJD1lhezevUpSU2+T9PTHZU/O&#10;F7J/73dyYP9W6yX48897Q+fODtVjUFEURVEURYkeVPxTFEVRlCLm4MEM2b9vi+RkvS0ZafdJWsom&#10;Sdu9XHZt6yk7EltKxtbKkolYlXijsZsk0wz3bL1B9mx3dp3kbLtWcrbijVdBso3lbC8nWdtulGzG&#10;by8le7dfaexys9ylxkqERbiLzTyIcBebbRhLvsRjF0t6krFE7ELJSCpmtlvMbP8cO3R/+y098ezA&#10;8W6ZQ8sWM/Oea+w8Y+f7jHF+u8CUwYWHWVZS8VzLTsYukkwzzDDDdDMu3cyTkXyhHaYlXRAah0gZ&#10;Fh6zEq6UnIRSsidsOQlXG7tK9iSFLCfpCslOutpsq5TsMPNuSyotO8z52JncVnYl95CUHdMlI/Uh&#10;yUx7TLIzHzfn8GnZt/eL8JlVFEVRFEVRlKJHxT9FURRFKTQOyL598ZKT/bZkZ/6fGf7J2BuSnrpY&#10;tm/rJknxtWTn1utl97YbJH37DZK543or3u3ZWlL2b71EDm6/VH7ecbm1/dsul33brpB9W6+QvdYu&#10;lz3md86OkpK9/RKz3EWSufUCY+dIZtKZxk6XLCz5NPP3aZJh7Wxj50pa4jkhSzhHUuLPtpYatrR4&#10;M94M0+PPzLWMhLMkM/GsQ+MSDo2LZFlmW37LTGLfzpXM5LyWnlTMZ4iKhwuK6WZ/7b4lhCw03qwj&#10;8RKz/svMuksau9gY4uV5Zj1mPlMG6VtPl4yt5vhNWWTFF5OcuIske8vFxkpIzk8lZM9Pl8m+LVfL&#10;/rhScjDuWjkYf73sT7hWss16MxKLG7vI7E8JU2ZXSFrSdZK2rbykbLtFUrdVlvSd1SVtd0/JyXpO&#10;9trz+0cr6mZnvGeGH8kBOhnRUGFFURRFURSlEFHxT1EURVEKAJub72C27N+/Vfbt+bfsyfmnZKQ+&#10;Iju3D5LtSTVkW1JZ2bH1Otm57QbZte1yydhdUtJ3XiIZ2/HIu0JytpaWvUk3yd7kG2V/8lXGrjB2&#10;uezbeqmxkpKTdJFkJV5o7ALJSjpfspLPt0JaOl51Cdi5xs4LWZz521m8G54j6bnC2VlhCwt5iWfl&#10;MTstHjPzeiwr8dxgSzovX5Zpjf0+mjFfMbOMTzw0++a3jET234mbxvg78Qyzv+Z4484zdmHYLjJW&#10;XDLjzb6Y8nKW7cyUU46xPWHLiS9mhhfI3oQLZU9CcclJLG7mK26O16zDGp6GxvA43HqRpJjzlLr1&#10;ctm99UrZmXyD7EiobixGUncsl702ZPhrY9/I/n0/2DBvRVEURVEURSkoVPxTFEVRlBPEzwez5cC+&#10;H2X/3m8lO+tNSUtdL7t2jpEdW5vLruQmkpJQQdITr5fM5FKSseNCydh5vmTuIOz2ciGsNMtYNqGm&#10;ySUlZ+t5krPtbMlORtQibBaPtnMFzzYbMovXmxnmsfhzJW1LcUnfcrGxS8JWwlrGloskI664sfND&#10;ZubNiD9bMvCYSzgrbHjwnWm2g51xyMw8mQlm+wnn5bGsxPN/kWXaUN78GAJg/sS/0L6fFrbTzX6a&#10;3xwjx2uP/QKPnSfp8WdIWsJpuZaOmWWzksKGdyBm/s4xtsesE8sx5ZJj1ptjzkNO/HmSHX+hZMVd&#10;bOwSYxeZ83iuOXfnmGXNudtqzhehx+a8ppjzn7q1gaRvbSKZ21tJ+o4+kpX2rOzb850c3L9DQh2J&#10;KIqiKIqiKMqJQ8U/RVEURfkF/Hxwnxw8kCYH9m+TrNTfSEpST9mV2F62J1WX1J2lJHX7RZK+/XzJ&#10;2oogdKVkx91o7CbJTrxCspNLmnHGki+RnKSLxXnyIaxZ7724YpIeX0xSzd+pCedKmhmGLBSim5Z4&#10;VsiSsDPNODM0y6TFXSBpWy6UtM0XG7vU2OWSvuUyY5eGraSxi836z5VMM39m/DnGzjZ2lrUss56s&#10;hDOthQRARDVy9YUEyBNqhP3myxD/zsljmYkIgD6zQuXZNpw3ZOcaO896+GWa36FjRBA8XTLiT5c0&#10;83danCnLOEKczd/WzDTCg5NPk/Stxhgay0g4w6wrtHyWsez4M4ydLjnWzpA9prywHGPZiadbyzLb&#10;oQw5n+lx55t1m+shgTyKJcz5wq6StOSGkprUXzK2L5F9OV/LAa6nA6nWc1RRFEVRFEVRfikq/imK&#10;oijKMYBn1oH9abIv+7+yJ+srydh1n+zePlx27egmKVtulL2JVxq71NglkplwgWThIZdUTDLx4DOW&#10;tfVcyd52oeTEl7CWHc88CG2nS0YCAhPeZ+TSO1fS4i6UFDN9d8LZkpJwlqSaYaoV95h2QSh8dctF&#10;VsjDy4/50+LPkrSEM0LDeDcvotN5od9mHQiGhO1mxpl9M9OyzDwhoeyckCVgZxsz+4xHIPMnHW4Z&#10;XjPHxjA9yex7kCV6zPwOheciLubTrCDJfpn9zJeZY3JmyjIkcJr1xJ9m1uU8A42Z34iA6dYIDzb7&#10;F0dINF6B5xszZRy2NHMu0826EWQxQqcRTbPjzpYcY3u3nGVtj7GQ0Gimm3PJdghBTreGsEi+wovM&#10;eSkhqVtKSk7iZbIn+QrJSi5lpjcKXU/bJknqrvWyb1+iveacKYqiKIqiKMqxouKfoiiKouSDn3/e&#10;Lwf275Ls1FckLWm2pG7pLOnxLSQ14SZJ23qJZG4vLnuSi8veBOwia+SGy4y/QDIQihIRx84wdrqk&#10;J54uGVvOMxYOPY0729iZZn3YWcZC4lOaWTY1/nxj54Q74DBDK+aZaVb8I8TXhfkas7nswrn8GFrD&#10;46yYFf7sehPM+tmXBIQrvOHODw8xRDJjNsS3mDHEq3PMvGZ9CWeELDE8NOYEPGseQc8r8uX+7ZYP&#10;rwMvushm1hNgCIDOsy9/Ftp/ewymTDJM2SL0ZXiE1rzGeLOvZl68AUM5Ak05x5syRgA05UK55TEE&#10;PlO+Wcayt5xjLWsLwqA5v5x3xFPWHRYACSHmOiBsG09Azlm2mS8bb0IzPXvraZK51ZR38mWyO76C&#10;pCSPkJzdG2Rv6iY5sOcLG1pu/gtflYqiKIqiKIpydFT8UxRFUZQjcODALtm390fJTv+TpCQvkdT4&#10;lpIRV06y4q+QHDp+SLhAsuOLG6MDDnLZkQvvkFkByFpIKHKWtuVcY4h4GIJeyA55nIUsND3YvPNZ&#10;Y1wEyzDTMeuNSCchNryY35HsvLA5wStAjLPhwPmzoOUL1tjmkczN5xccEV/PMufmTFNuIRE1JIY6&#10;QTSv+c9ryMij6Nbn3YbX3HhCiE83FvZIzBUizXoSL5HUuFKSGV9BchLrSmbyIMlJ+43s3fMfK0Yr&#10;iqIoiqIoSn5Q8U9RFEVRAjhwYJdkZr0pO3ZNl63besq2pPqyM+kGSUsqKVlJ50p2Irnd6PThnFDo&#10;bjw9vx5J/MtrQWIe5hf0guZx5p83SPRzllf8I7fgheZvv+AXZGbZk0788wttRzPvsmHxD0/Mw8Q/&#10;ZyFRFAt1nBJwjvOs88iWGX+GMTonCXsI2iHlS9mXMOsrJelbbjT7VF52J9eUndtGSlbmqzbPpKIo&#10;iqIoiqIcDRX/FEVRFCXMz+bfwYNZkrPnM9m1c4Ekb60mO3Zdaf6+RHZuO092J5PTLtzza+Jpkm2N&#10;3nARx4JFoEPht3ktSMzD/IJe0DzO/PNiTuSLZMcl/tljcT0DH7JQL8R+Y/wvE/9CufcOt6B5gy1S&#10;WG+Qeddr9tOGTJ8taVtCwh8WEvrC5RF/QR7L7T05j1Fmh5dXRCMc2bPf9DYcMrNviecK+QHT40tK&#10;qrFd8RfK7sTLJGVrFUnbOUH25nwsBw+kaD5ARVEURVEUJSIq/imKoii/eg4c2Cn79v0ke/d9KSm7&#10;VsjOrU1kZ3JpSdl6iexOKi4pxtKNZSZeKNmJ50tOwrmSE0+HGOShO0PSE06XNIQbG/KJ8HPIXM49&#10;vwWJeZhfzAuax5l/XixI8POaE/8Y5s9YDmHzcNEqqsU/POiOZrnin+e4zDm04qwV/zhXXuEPM2Vn&#10;jXyOxSUj7kJjiIBeo8wQhD3rPZLZ6wbhkX0JCX9pYSM/ZChPIuVaTOiYhU5GspLPlfTkyyVtW4xk&#10;pKyQfXu+lAP7EuTngznhq1pRFEVRFEVRQqj4pyiKovx6+fmg7Nv7naTsXi47d/WUnTvrS8r2yyQt&#10;+TzJSLpQMhMvkgzbaUcop1/2FmObL7aWteUCybQ5+uhd90jin5knwILEPMwv5gXN48w/LxYk4PnF&#10;v2OzyOJfsB2b0BdkQcIflt/56Ln3kGff0cwj/nGMYfHPe65C59KUgxX2uB4ukqyESyQ7sYQdZsab&#10;6yHhkFlR8BjEv1DvwWab5loKCX1e8S9kiJX0GrzXHNueuLPMtUio+SXmOi0paVuvldTtLSRj9zjJ&#10;yfyDHDyQFb7AFUVRFEVRFEXFP0VRFOVXysGDGZKd9Z7s3DlUdu26UlJ2niNp208P9VBLZw5O8Es8&#10;Q3IST5echNMlG9El7lzJ2nK+tcw4BLdzJc3Mj4VEsrziXyQLEu5OhAULeAFmw1adF9uRjPnJcZe3&#10;o4vgzi4Qs365+JdfCxb+MMQ/RL38mFlXnmOIdB694l9xyUq4SHKSEACdlTC/S9hhduJFpnzwGDy8&#10;zILMXT9pCeeYa+/skABorrd0xMmw8HdI/DO25WzZs9lsc/MVkmWu0cxkcww7zDI7rpL0bW0lO+03&#10;cnD/T+ErXVEURVEURfm1o+KfoiiK8quCXlL37vledm9dKNu2NJWUrddI6rZikoLnXsJZQmhndlxx&#10;YxcaKyY55PdLPk2yzZAcf1mJdMxApxB4aoUEt7T4C6x5PeyOZl7B7kRaoNAXZFb8CwlZR7YLzfys&#10;N9TBhde8uQ1Ddo4pQwTAvCJdQVmw8IeZ6daLLz/mBD+vBQh/mCevX2bChZKFV6gZZliBFKOszHUQ&#10;obyCjFyRaabM0hLPyRUBQ56A7Af7F/JidD0BZyecYUPOc7acJ3viLpC9Zv/2GMu2Au3Fkpl0rWQk&#10;VZX0bd0lJ/MVOXAgTfMBKoqiKIqi/MpR8U9RFEX51XDw4F7JyvhEdiQMlZSkGyUtoZSkbikp6ZuL&#10;S1bceZITjyH+nSdZ8ecI+fyy4s6WzPhikhl3jmTQEUS8MXLC4fFn5sWc8OYV945mXsHuRFoege9I&#10;dkqLf4hm7F9+zH8MjPMJf0704+/w+Nw8gMZCYp+xRMrW/T68vDB/b9D06JuaeLakWPEPIRCv0Ask&#10;3ZM7MDP+THM9EqKMB+BZxkK5JnNMGewz+7x38/nGisve+EvMuIskO8ksSz7AHe0kK/1R23O1oiiK&#10;oiiK8utFxT9FURTlV8G+vQmSvvt52fpTf0lJKCOpCSHhznprxRWXrM0XSk7cBZITT6cK9OAbCgtN&#10;33KeseJhu0jS4i40doExlnf598jNh/ffhZLus9D85u84emzFLraWZv4+3Bh/iZm/hBkas8OSHrv0&#10;yBZXUjLMciG7JGwXWwtt2xxDgjEzzDD7drg5UZBw35BZwcuJW9YQvkJ2uHiGFx0CYIBZQc5jdjzD&#10;o4UJe8Jz7fwR1mnFWWdm33LFOq85Qc9r3v33Cn+e5ViXXZ93uZAA6P3bWeh3/sW/tMRiITPLhURc&#10;rhfEP7xJzTxm3zJthyCnS0Zi2EyZZJuy22PKO2dL2Mzf2aYsss26MhLNdZdUWlK31pH0lNVyYP+2&#10;8J2gKIqiKIqi/NpQ8U9RFEU5hfnZhvnmZH8puxLHS8qWKpKx+VrJ2IIgFhJ8Dgky54bFJeyQ8GQ7&#10;XGBoPbIuMstcYoeHvO0uMFY8JNQlXBG2y8N2maTGX2rsMrP81ZKRWNrYdWa910tGkvk76ZrQMNH8&#10;TrzB2I3GbjLTbzbDMmZY1ixX3li58PDIxvyZCTdJVsINITPrzUq81oy7xlgpY1dLZqKzK4yVDNul&#10;4WEJyXSiYdzFkm4sV7xEOIxDOOR4nVEm51rDGzJ1y1mSaoa2rDBTrrl/hzvPSPMYy9nyN+chK8EZ&#10;nm6EX58ZtjPChgBm5o9DDDMWd37YLvAYQq6xLcUla8tFxhiGjPFZ8c7oLON8a3adVphDsAvZIa9A&#10;fpv5Eukh2azfM8/RLCuR5fJnQcsf2gevIXoi/Dlz1yk9Kp9j1mUsyZShuZbJSZgVZ85r0oWSmnyl&#10;pO+aLPv3fmvuh4P2vlAUJS8HDx6UHTt2SGJiopqataSkJElJSZGtW7cGTlf79RrXRlaWdq6lnFyo&#10;+KcoiqKcshw8mC1Z6e/I9vhRsu2HKpK65XrJ2HKZpOMZ5hX/kjDz+zDxj84/zhDbC2s8Xlh41l1q&#10;LYueXhMvCQ0TLjPruUoyk26QzOQbQ8Ok662lJ14rCH5ZSTdLdnI5yU66xVpmYllj5YyVD5sZl1DR&#10;WCVjVUMWHx5aq5IPq2zWY9aRa2zHmNleVrLXypv9KS85ZlrIKuT+nRVvpsWb/bJW1hzrzcZKm3JA&#10;wLzUHE9JMyxhzXoqJlwkqQkXSqopn5S4842dZ36fe5g5IZDQ1lRT7ilxxSTVCoBOQD0kKIbEwWIe&#10;I8za5cILi4lWeMScCBsyPPUIV84y+xayi6wdCmFGxMMQ3TAn/vktdG34O+c4fL5g83v4HcmClnfX&#10;Z17j2sQLMlj8swJgWPxjHZRXmjnu1MSLJWVracnYPUL27flEfv55X/gOURQF0Y/G/DPPPCNlypSR&#10;0047TU3N2rnnnitNmzaVyy67LHC62q/XihUrJmvWrJH9+/eHaxJFiX5U/FMURVFOWfZkfy67kgbJ&#10;rvhKsjvuRkmNu1pS4s41Q0IoQ4IKIskRxT8zTygMs6RkxJWSzPhrjDG80ix7uRleYexqyYy7VrIS&#10;yhgrZ6xs+O+bzTI3WkNICwlrFa1lxJvx8dcbuyH8N/PcHF6WdTDvLWZcBTOtshmGxcAjWEZ8FUlP&#10;qGz21wzN77xW7TDLjK95mGUn1pKcpNp5LDuxptmf6pKVWM1Y1VzLSKhkrKLZZgWzvlskLa68sRsk&#10;NeEqY1fmsYykqyU98WpJSzTTTNmlxF1hzsPlZn5nl4VCl/GUjCvhs0vMMsUlLeGCfBqemSXChqdm&#10;KNQ6w3puFjf77Mwb6oxo6LzwEM+c2He2x8gDmVeki2RBIl8kC1o+r+jnLLL4565dKwKa/U63eQTP&#10;MGV/obHikr71HMneba7ZXb3NffG2/HwwO3yXKMqvl8zMTHn44YelVatWcvHFF9tG/VWXXSg921Uy&#10;Vlm6t6ko3VvfIt2wNhWsdWlVXjq3LCedY7Dy0rUV426xv2OblwlbOenYrKx0aFrGDMvZYfsmZnzT&#10;snaZ0LKh5TuZeUNW9tDyzRiG5o0166lT6Sopd8Ml0rZxGbv9vrE1ZGivhtKjXUW7Twx7dagifWKr&#10;mWnVpV/nmnbYu0M1Y1XtsfQKH0/LhjdJzcqlpG7V0tLOrI/pfTpWl57tzfS25niN9TDHz/p6dwxN&#10;s2bWF1p3DenbqYb0Nn93NscVW6eUdG5wnXQ1+9q9Lesw1q6K9Ghf1Q47t6oosS1CZdC20U251qbh&#10;DWZ4g3RocpM5xpvNsZaVmHo3SMWbSkrzOtdJ3w6VpH9sZVO+t0j1W640x19S6la+2vx9uZS/sYTc&#10;UPpiufKy8+SGay6UhjVvkJ4da8rKuX1l46qRsmp+P5k/tbNsWD5YHrt7ovzm7knWHt84SR69a4Lc&#10;f8dYuWfNaNm4ZpQdWls7Wu69bazcZ6bddxvjhkuJEiVyxZ5G9Wtba9qwrjRpUMcM60jzxvWM1ZeY&#10;pg2leaN6dhzTG5v5GterZYdN+Lt+rdCwXk2pX7u61KtVzQ6Zp2GdGtbqm3EN69aUujWqSo3KFc05&#10;qij1albLnaeBmd8uW7Oqmbe6NKxd006vX7uaHVenehWPVZXaVSvnWt0ajDN/V6tkzAxz/64kNatU&#10;kJpVzfbc0GPVK5uyN1aDYaWQMZ/9XdH8HZ6vhm/+6pXKS7WK5aWqsWrmt1vGLueZB3PjQ9s3VoVp&#10;5ULz2vWUM1bWbK+sGVdOqt5Sxhrjq1YoI1XK3yyVfVax3I1SqdxNUqWCWY7tmLLM3W7lClKtUgWp&#10;XOEWqWKOoYpZF1bZDe3yN0lFM3S/2Q5WseyNxsw1aqaXLFlShg0bJtnZ+ixVTh5U/FMURVFOSfbt&#10;jZMdyaNkZ9xVkhZ3taRtuUZS44pLWtLpkp54Rq6ggtASUfzD4y/ufGMlJMOsJzPuOsmKv9HYdebv&#10;qyUz3ozD4q6RzC03mL/LhO1mYzcZu8EsF7KQsFfOCnpZ8RXM3x6LrxSyhMqSnVjFWDXJTjAWX82M&#10;ryaZiZWMeT36/FbBWoaZL8Msn4EwZ8W5asaqh62msVrmmGobqyPp8TWMIRIiFjpDPKwimUlmm2HL&#10;Tqpu9qe+ZCXGmP1rbYatzDBkmQktjcWY9bYw62xuyqmZWUdD87uO2b7PEmqbabUkDTP7kRZfM7RN&#10;F7acSGgzYc5lzbSbzTxeu1FS40tLSFR05hUXr8g1G3Ydf4VZ9+U+u8zYpWELey+SG9Gc28y4S8z5&#10;8XgHxofCfEPCHKG2WFhcswLg0S0rEQ+8/FnQ8nnyGXot3+LfObI78UxJTTpL0swww1zzOdvPlr27&#10;Lpe05BjZl/NXc5cQAqwovz727t0rL7/8spQvX17OPvtsKVWqlGzcuNGKPDdfV1IWTWghiybGyPxx&#10;zYw1MdZUFtzaTOaZv+eMaSyzRzeWmSMayqyRjWTumKbmdxOZMaKBTBtWP2RDG8jUIfVlyuB6ZtjA&#10;DOvLpIF1Zar5PWtEo7CZ5Y3NGNYgbPVl+lBn9eyQ6SzTuUVZaVzzGpk4oJ7ZViNZOaODbFzaVxZO&#10;aG72yezb+OayZHIrWT6trayY3k5Wzewoq2d1tL8Zv9gcCzZrVBPp3qaCNKh5vTSrf5MM7VbDjG8j&#10;y6e2k8WTWpr1tLDrWmiOn99Lp7SWZVPbGmtn1tUutG6zbba/1PyeOaiOzOhRUeYNqCnzTFksuNWU&#10;2XhjE1rJvPEtZc645jJjZOPw8dexNnVIPZk8qLY5lpoyYUANmTywtkwbUkdmDq8vAztWlKa1r5GR&#10;ParK8snNZeWUGJltygChsEH1UtK1BQLiDdKoZimpUeGKsPB3uSyY2E6Wzuwi77+yVL7/6D752xvL&#10;5M3nZ8h//7ZeUr5/StK+f9pa+g/PyK5vn5S4fz0sP/zjAWs/Mvxsk7Wf/vmQbDbTtnzxoGz+/F57&#10;XTjxr2+PTtK/VxdrA3t3lcF9usrQ/j1Cf/ftZn8PMn9jA8w8DAcyr7EBPc2yPTpK324dpVfndtKj&#10;U1s77NO1g/Q11rtLe+lpxjG9e4c20jGmmcS2aiE9YtvaeZjWq0s76dm5rXTr0Fq6tW9ljGFrO41h&#10;VzPOWjustXRu01I6tYkx1kK6tG0psa1bSMdWTY01N2bW37q5nca42NbN7LBDTBPp0DJkjOtg9qND&#10;y6bSPqaxtGsRMjvd/G7fIrRcpzbNpR3TzbLtMTO9XYtG0rZ5I2nVLDRkmbbNGkjrpvWldZP60rJx&#10;XWnRsLY0b1BLmtavaYfNzBBrWq+GNK5TTRrVrmqHTepWN+NqSaM6NaRJfTN/gzrSolE9adm0ocQ0&#10;aSgtmpjttGgubWKaS9tWMcZaSuuWMRLb0ZR33z4yfORwGTdxkoyfMFkmTpgoI8eMlWEjx0vLriOl&#10;acch0jKmtbRsYtZn9qkN+2iMfbP7aiymUR0zDattxtcy+1rT/r7mmmtU/FNOOlT8UxRFUU4hyPG3&#10;V3Ky/yE7EofL9i14fBWT9B8vlbQfSkjqlnMkfetpkk6HCXnEPzNMPCTwHBL/zPzxeIddLlnx10p2&#10;QhnJMZadcKOx0pKdeI0ZYtdLthX7rjNW2pjzDrxKshKvkuykq42Z+RLNOhLNvIQBJ5Y6ZGYdmM3N&#10;Z5fFWE9ps+1rzD5gpQ83sw8YuQQzk66VjKTrjN1o7GZjZSRza3nJ2lpBspIrGqtirJo51urGahir&#10;auapaKyCWcctkhZf3lp6ghmHiJhU2Qwrm/UiJtY04+sba2jKLmQZiY3MsEHIErzWxBxHjDHEwUOW&#10;Ee8zhMPExub464StttknrFbYanostL+hY6hsjgmrZC17mzFzjFjW1luMEdJ8kynvG3ItJ5nh9WY/&#10;TDm5crY5EE3Zx19tzJyn+CuNXWHMnOuES805KmHsYjNPyDsw1LGHVyA+smUlEYKb16wwl08LWmfo&#10;ugyJf+nx2BmSFne6MYZ4qYZEwJD4d56kJJ8rqVvNfGYZerDOSThP9mw1f+8oLpm7psnB/UnmltH8&#10;f8qvA8J7k5OT5U9/+pO0adNGihcvLrfccovMnz9f4uPj7TxW/Lu+pCyeFGPFr4XjY8JiWIwsmtjC&#10;CoFzxzSWmSMby6wR/N3UCoRzEP+GNzDWUGaOaGSH04c1lGlDGTayhgg4fWgDmWvmnTu6qcwd1Vhm&#10;G3Mi4KwRDawAxpDlMURChMQuMWWkWZ1rZfLghnaZVbNi5d4VA6ygN//WkPi3eFKrsPDXQdbMjpW1&#10;czpZAZBxiHiIgHPGNJPubSpJrcqlpVaV0tK7fRWz/61k2ZR2smRSa3OMLa3oiXH8y6aEhMHlU9vL&#10;imkd7LpWzmhvt7FsWjuZPqCWzOxRURYOriXzzX7NG9dc5oxtIbNMucwY1VSmj2wi04Zz/ObYEDzN&#10;PBzXtGH1ZMrgOlYEnDqkjkwfXtccZz3p0qKMtKhTWsb2qiqLxjWS5RObWwG1uTn2RjVKm+nlpHXD&#10;G6RhjVJS7ZbL5bqrz5e2TUrLQ6uHyPolfeUvLy6Ub/++UT54bam8/eJs+f6Tu634l/oDAuBT5l3g&#10;adn17RNW3Pv+0weM3W8FwO/D9uPnD8pmMy3uXw9JwpcP5BH/+vXsbM2JgEP795QhfbuHBL++ITFw&#10;YO/OMqgPgl9nOw0b3KebmaeLDOjRUfp0bW+FPkS+3uZvhLveiIGxbezffcw0xL4eHdtYEa+7GSIA&#10;dmodI53bxeQKflbsa9fSzsPf3TvwOyz+md+dmb9NjHQx88Tmin0tpENMU+nQoqkV7to1R6wzvxH3&#10;WoaEu7bNG4asWUMrhLm/WyGOIbg1qi/N8XhsUMf83VBaNm0krZo2lpgmjaR182bSNqaFtG8VI23C&#10;w87sZ2x7iW3XWjq0ayux7dtKt06x0r1zZ+nRrbt07tpTOnbqJV269pbefQZK9x79pVPXPtKxSy9p&#10;H9tTYrv1k259B0uPfkOlfdf+1nr0Gy5d+4+Wzv3GSp+hE6XboPHSbfAU6TtiuoyeulgGjpsnQyYu&#10;kCkL1sqY2Wtk4LTVMmb+nTJx8d0yYuZtMnnRepm98h5pMWS5VOmyWJp2Gi1tTHnENK4nrZsiAtaR&#10;Vo3rmvJpaH/HNEL0Q6isacU/BEHKRcU/5WRExT9FURTllOHggWzJSP8/SU4YJNs23yApWy6U9J/O&#10;k8yfLpSszYR2FpOMxDMlzfacGhb+CL2MKP6dLaFcf5dZ4S4n6WbJSSSc93qzrqvN8mHPv7BYl5Vw&#10;pVnfZcZKmmmXGLvIbO8is24zTAiFndKJBpay+fzDbNeP58rOHwKM8T+e57PzZedP2AWyyxzb7i0M&#10;ixu7WHbFlZDdcSVDXnAJV0t6wjVC7sF027EIOQlvMsdcVrKTK0t2UhXzdxWzjyELhfYS4ou3YA2z&#10;zzXM8lXNeipJWmIlSU2snGtpZrnDLLGW2QbiYOM8lpl0uGUlNTLbb2iMofu7gdk2nob18lhmQh2z&#10;f1itsNU0VsNY9ZDhpbi1urGq5jzdInvMucJyzLHmJN1o7Abz21jy9R67zoy7VvYmlQ7bNbI3GbvK&#10;jL/C2OVmuUvNeSWvY7iTmNxr5Mhmc+/5zC/wHbuR2+9MY5HFPwzxL8PMn5Fs9gXRMe4C2RN3ieyN&#10;v9Ac25mSveM0Sd9ZUXIynjT3TEb47lGUUxc68nj00UclNjbW5nGrU6eOrF69Wv7zn/+E5wiByFPm&#10;+kutULZ0shPDWprfiGetrciG19+skQhdIW/A+cbmjGlqPQGtwDWyiR2GREAzxEY0tkPEvPljm8oi&#10;BMVbm8sCPAvHNrE216x3zqiGdjhvTBPzN7/Ntsxy3VqWleb1rpWpwxrJHLP8mnnd5KG1w2TZ1NA+&#10;IdYh8CHMrZnVUW6b0ylX/Fs9C089PPfayKIJMTK8V21pVPsGqV/jOunXqZrMHYtXYCszrWVI5LRC&#10;J+IfZdD2kPBnDE9CzIp/U9rIhF7VZGJsWZndt5rMGNpAZo4OiX7YzNGUC96SLUI2tpnMNcc1a5Qp&#10;lxENrCA4dWhdmTasjswcWV8mDqxjhT08+27tXVXmjaonyyY2k1v71ZTGtUpLTL3rpWtMOWnZ4Hqp&#10;X72UVCl3mVxX6gLp0b6cPH/PrXLfqoHylxcXyP/+vlHef3WJ/PUPC+THTzfK9v88JklfPSjxXzwg&#10;yf9+yPz9iHz/6T3y7cf3yHef3GvsPvnW2HcIgZ+FxL/4Lx+WxK8eyiP+Ifg5ARAb4Dz88Pjr21WG&#10;9etuvfz4PbRfN/O7h/3dr2cnGdwHkdD83S1WendsL31j20r/zh2kbydjXTpK3654BnaR/j27yJB+&#10;vWRw314yoGc3Mw7vwe5mOz2kn5nOuEHm7+ED+srA3j2lb/ce0quLWW+PHmZ/+khvM+zdo6f06d5L&#10;BvbtK0MG9JehAwdI725mvu69pU+vAdKjax/p2a239Ow5QPr1HSID+g+RPr0Hmt/9pU+fQTJk6CgZ&#10;OGiE+XuwDBo8XIaPGi+jxk6SwYwfdqsMGjFJxk+eI7caGzhyuvQbNkVGjpslI8YvkDFTlsiUmYtk&#10;8JiZMmLcDJk8fb5MmbVEht06V8ZPXyKz5q+SsVMWy6hJS2XizJXSf/xq6TFmtUyZt14WrL5fhk1Z&#10;JQPHL5e+ty6XtkPmS8/RS2XumvtkyPQ10qL/PGnRb450GLpAmg9YIL0nrpKZK+6VziMWS/3us6Vh&#10;jzkSM2CRNOozT3pNWCbj5q61y1TpOFNqdZkt9c302t1mS8+xy2WoWV+jvoulcpeF0qTbVGnTqqUV&#10;NVsYa4YXorHmDUPeiE3r15BGYQ9ExD/EwBj1/FNOUlT8UxRFUU4ZsrP+IclJfSVuSynZtqWkpPx0&#10;qWT8dIFkbT5LsrYYiw/ldUuP83j9HVH8Q1Ah/xoeYFdKVgICH7n9CPmlkw9EPmPx5P67PCTskR8w&#10;/jyhg4q0+LOtKJMad4akbDlDdm8+Q3b9ZOzHs4ydY8W+kBWztvOHswPsLNn54xmH2Y4fTw+b+c06&#10;N59phmfJ9h/OCBu/zzbbM+v/6byQQLi5uKRuoQdfOuu42uxvWWMVzL5XklC4McJZNTOsYayWZCcY&#10;S6xtjrGGpJvp6UlVJDWhkqSa+VPjK0uaFQWxamZ91Y2ZYUIVYxUkLTGvZSZXPtzw6LNef3XDw5AH&#10;YEjYc+Je2Mw+ZJlhSJjEg7GqWZ51VApbRQl5Od5izg9h1nhelrLh2hlbrrSWGWfM5mh0Zs5hnDl/&#10;NvTXY5zvuIusZdDDMSLyFq4brhG8645uwZ5/hOX+EkP8O8PY0cU/RMLsJGPxxc31X1L2mGszx1yX&#10;WUlm37afLhm7LpSM7S1lT+pzIgdVAFROTWiYP/7441K3bl2b069cuXKyadMm+emnn2zorx8n/i2b&#10;0laWG0NQW0o47dQ2VvRaMKGFFbAQ8AiNxRuQ0NsF4xG2msocRDuGo81wdGOZPbKRzB7VSOaNaWw9&#10;/hD5lkyMMetuLStY96SW9jfDkCDYzA4ZFxIHm1ovwd7tbpEW9a+zXnTzxjWTOxb0ksc3jLXht4iT&#10;7Cf7h9h32+zOcvtcY3M6y9rZsbnef8vMMXAs04Y1kp7tK0mf2KoyeZjZr3ExZt+bG2sm88Y2l/nj&#10;Wsj8W81xjQ+Jgksms5wpC2N4A1qPQLMutjuyc2UZ0OwGGRNbSaYOri9zzLLYAjNtIYLiJGNmuHA8&#10;IcUhL8q5pgxmjWooM0diDczfDUxZNZJRvapLi7rXSq/W5WTqwJqycEwDWTqxmQzvUU0a1yxtcwN2&#10;bVFOmte9XupVOyT+DelRXX73wETZdNsQee/3i+V/f8Pzb4m8/+pC+e/fN8iPn90rX39wh3z65nL5&#10;11/Wyr/fXyefvbVKvvrrOvnP3zfKN2b+//z9Hvnfx4iA98tPn2+ShK8ekcSvHs4j/lmxz5gL/bUi&#10;IGJfb0J+MTO+R6dwmG/nkNjXvaMM7t9bZs1dKHPmLpY50+fL+KHjZPqgkbJo5CRZMXGOrJy+WJbO&#10;XCor5i2X9WvWyYZ198r62zbK7Ws3yNrVG+TuuzbJvXc/JLffdrfcuX6TPPLgE/L8cy/J/Q89K8tu&#10;f1AWrtwoC1bdL8vXPSoLV90nk+aulykLzLg1D8j8lffJ2Fl3yIzFG2SemWfMnHtk6NT1MnbmHTJ4&#10;8h1y67x7ZMX6R2Tk1DXSZ8xK6Td2pYybe7f0Hb9WxsxcJ3OXb5T+E26TnmPXyPDpd0j30Wuk84iV&#10;MnfFJhk/b6O0H7xCWg9YLv1uvd38vVL6T1wvy9c/Kv3Hr5Fuo1dK73Grpfeta83fq2T+mgdlzqqH&#10;pNXAldK493Jp2meZNOixTOp1XyJDpm6QKUs2Se+xqyV24Bxp3HOuVG4/TWq0myQdhy4w882QKh2n&#10;S7VYbKpUaj9VanSeLg3N+MrtJkuldlPt/JXN+Modpkr12GlSq8t0qdJ+ilRsO8UMp0mVDthUqdqR&#10;6dOlauwMuaXtDGnQYZw0bdxY6lSvFM6LSP5C8hmSi7C8zRtYqVwZqVWlgtSvWVnqmnnqVq+o4p9y&#10;UqLin6IoinLS8/PPP8u+PT9JcuJM+fHbspIYd4Ekbz5bdm4+X1K3FJP0uDOt+Je95ULJ2XyJZJrx&#10;QeKfE08QVXIt4WxJiz9f0hDNtpSU1J9KSMpPFxk7T1I2n2OsmPn7fGMXSMqP/H2O7P7xTGOny64f&#10;T5PdP51m5gkNMcbt+sH8zbQAS2F+j9llcs2sM2w7zbwhC/3evTlkO818GPPvZrtm3A6zPWznD8xr&#10;9u2ns4ydb6ykscvM/l0haZuvNlZK0rdcm5ujMDuhrOxJukVykitJVjJht+QBRHQzf1sjHNeF5obC&#10;dW2YcFI5Y2XzmO1h2BmhuYh0SRWMVTRm1m+HGPkLXQ/IxpIws77Em83wJmOHelPOSMKb8RoJdSJy&#10;uaTEXWotdbM5V5svlPTNF0iaOc5Uc65Sfzo3JOBtOc9jjDPnPc5vZ+da2hYEXOyssMDmuTaOYLkC&#10;ss9CAt4vsfyJf9lmuN/s994tF8mezSUli05Nksx8hL1vM/MllzDzlZc9CR1kX8pTcvBAZvhuUpST&#10;G54HGRkZ8uabb0rt2rVzc/qtXLlSUlNTw3MFg8hT9obLZMW09rJqOt5u5LtrIyuntZPVMztabzeX&#10;P28Jwl1YDFtISPD45sZCnoCIaCFPt6ZWLMTDD0PcW2bmX2XWu2Ym22hnbc3MDmYbbXPFwOV4Gprh&#10;ovGEGjeX/h0rSYt611rhbv6tMXLHwj7y1N3jZe2cWLNPre1+4o2Ht98d87rKOmN3zO8qt8/rYsU/&#10;5mHdVmSciADYWOaMaW5z+S2e2NrsK6Im+Q1b2Lx9GILdIjON6c5cSPCSyS3tfg3vVEV6N7pRRsVW&#10;Ncub/TbltsKUG/kBl04Ni6fGQp6TCIFmOVMGCIBzx7IPGEJpE3uMLetdJ6N715AFZvziW5vIolub&#10;mvEVpWmta6Vry3LSqVkZaVb7OqlX7RqpXP5SubH0hTJuQAN58q4x8uj6EfL311fKfz+4O+T59+oC&#10;+fydVfKv926TT99aaX4vlA9eWywfvL5Y/vLyfPn4zZXyxXvr5R9v3yFfvLtOvv7wbisC/oD49+9H&#10;JPmbvOJff7z9jCH89ekeGxL/enQy40Jhvhh5/Rjncv0R3jtqxFDZ9MzL8uDzfzTD12T+2sdlyrLH&#10;ZOWdz8pTT74qa5Y/IvPm3CtLFt4vq1c+IguXPyT3b3xSNqz/jUyadbfMWICI94jMWvKgzFmySTbe&#10;94zc+cALctdDf5BZa5+WPhM3SMzAVTJ05kaZvPRBaTt0rbQZdpt0HLlWOgxfKw27L5RJizbJqDn3&#10;S+O+K6Vpv9XSbshaadZnhXQft07mrX5MOg9bJS36LpeYviukZf8V0rzvMuk2eq0MmnyHtB5oxg0w&#10;0xnfb7m06r9cBk64QzoPXy1Ney+VJj2XSKPui81wsVl+qcQOXWaWWSqtBiyRlv0Wm/UtMcstkkY9&#10;5pp9mSfVOs6Xah0WSM2OC6VK29kyYOI6uevh38rjz70kTzz7osxffoc07j5VqrWfJMOmLJdR05dJ&#10;n7ELpXK7idJz5BwZMmmRVG1zq9TsMMGsY4LU7TJRqra7Vco0GS43Nx4StmFSttlIYyOkPNZ8pJQz&#10;v8uZv2828zGtYsuxUrHFWKnffri0bdtWYpo2CIUxN2skrWMaSxvyH7ZuLu1bNZc2LZrZjl0a1Kom&#10;jerS6Ut9Ff+UkxIV/xRFUZSTGhp6B/btkh0JKyTuP+Ul/r83SNIPl8jWuNNkZ8JpkhJ/uqTGFZPM&#10;LedJ1pYLJXvzJZLlF//CnS4cLv6dLukJhAmfbUW+XT+cKzu+P8cYHnkeAY6/fzhDdv9o5kNY+5G/&#10;84p/TgA8JP4x39nh4SFjea/t/ulMsd6CfrPrP91MN9vCNoe8C1O3nHaY5REYfzrdrJf5EQvNujG7&#10;DYztnSOpm88zdqGx4pIWd5ExOsi4UtITrzJDwohLSQa5CpOuNXb9IUu8QTITbzJW1pRnOTM0xpCO&#10;TszfuZbEsKxkk5sv+TozNMYw+VprGWYbGQlXGbsybFfYfUjdcpExs19x2AWSEne+GZp9NecyJf4c&#10;8/ts89vYFnMON58lGdiWM8N2hmTGOTs9bKeZ68CYuU4OGaLaaaFzbyyUYy9kh66Lo1tGBMtMQJzz&#10;WaDIF8HMfmBHE/9y4s6V/VvOlb3Gcrj2zbWesdVcH9tOk7StCJFXmXuijOxLukWyt00099AWczNp&#10;ByDKyQs5/RITE+X555+34b0XXXSR1KxZUxYuXCg//PBDeK4jY8W/6y+V5VPbWsFv6aRWNhQWjzlC&#10;aldOby/LJuMNGBLSmI6oxTyIWni2YQh/VvwLG6IfnnyLjC2dGGPFv9XkzgsLf2tndZRV5jfrtaHA&#10;hBSPD3kBst6BnSpLk9qlZcLA+jaE9vYFveWpuydaDz/ESTz7Vph9s55/eP0ZY4gYiCjIehETrWBp&#10;9hfx0ob24p2HTQiF+K6aGQobRujE1syMtcNQJx9m/ebvtbM72fWvnNZexnSvKQOal5MJPWuZ5dvI&#10;2rku3DjWrMssZ7aNsX94JoY8BmNyvSVDx9nchlF3b1VeurQoaztRWTKhhSylM5PRjazo17L+DdKr&#10;dXlp1/hG2/FJnSqlpGLZklL2hous9+Ldy/rL0/fdKv98+zb55v075S+vLJL3/oDAt1Q++fMK+ewv&#10;a+XLD++U/336gHz3+cPyzSeb5D8fPyD//eRB+cdfNshHb66Vf727Qf770b027Dfpm0dl638ey+v5&#10;17Oz9O7WUfpg3WNt7j9+M8TDr083Ou5oJ73COf1s5x6d2srAAX1l0V3PytoHfy/z1z0jXSZslPZj&#10;75G+Mx6UyauekAEz7pO+0zdJ/5mPyMBZxsz48YsekeEz75fuE+6RrrfeLZ3GbpBu4zdI70l3yrBZ&#10;Ztmpd8uIOZuk3+R7pGm/pdKw91JpP3SVdBy+WloOWCGtB62SFv2WS/O+S6VZr7AA13uxNOi+SBr2&#10;MNZ9oTQyfzfqvkAadZ0rjbvNk8Y95ksT87txd4bz7Tg7rftcadpzvjRjere50qDzbKnbcZbUi50p&#10;DTvPMjZTGnSaKfU6zpC6HaZJ/dhpUrvDZDN9qjTvOVNies8x254lTXvMNOudKTXNstXbz5K6sbNl&#10;9Iz18vTzL8qTz/1W7nvocXnq2efkxReeknnLVkvvkXPlk/dekD+/8YS8+LtHZeO998ibr/5G3v7j&#10;43LnPRvkqac2yX2b7pFHn3hYhkxZJR2GLJa2gxdLh6FLpNPwZdJ55AqJGbDYlM18Kz7G9Jsv9bpO&#10;k1b95kqHkaul6aDV0mjgWuk0eq2MHDtRhg4eICOHDZHhQwZZG2ZsxPDBMmr4EDN+sPTt2V06tW8j&#10;vXp0lUED+qn4p5yUqPinKIqinMT8LAf2p0razuck8du2kvj1ZZL4n0sl+bsLZDtiVtxpkpJwuqQS&#10;fht/rqTHXWCMUM5QBw6ZCdi5ViyxPawmEPLrxD9EldOEzhLS48+U1C14850RFvrCIp7PENZC5oS2&#10;YGPeFCvC5c9SNx9uaZ5h2paQpVsz+2zt0N9pmzHmDf3NuFQzZPkURMNcwyvQDE3Z5bWzzLRiZn6f&#10;bTnX2Hkew9PyArONC40Vz2tb/GbmMcukxRUzQ2MM486xlroFAc9rZxkLnYNUK3AeMkSvNESwsB0S&#10;384M2+EC3CGj45fTJTPQzjjMshLOlCyzzsw8ZsabYZa5brKNMQzNc/jyIfMvjxCXfwuJl+bvw+ws&#10;sy62f45kJxaTHHNdZ8fjAXiOGUcOQjNtqznmZHPM5m86MslKKCk5SSVkz9basidloxw8sIMuc8L3&#10;lqKcPGRlZcnDDz9sPXgQ/apUqSIbNmyQb775Rg4cOBCe6+gg8tDb74JbyVEXCoUlB54VA2e0twIW&#10;f+PNhsffkrD4R+/AiHsLx4fCZW0I8OhQL8AY4bt48THPYjPviqmtjbWx5rz/8N5DlJtDOOzw+tYz&#10;juXoUGRI16q2k4uRPWvK7FFNZe28nvLk3RPktjmdzTIIeiHvOnrmJRTYim3TQz3/kusPwdGFF1vx&#10;zwwRFVm39fCb0MocVzsr3JEv8HZsbmfrRXjHvC5yGx2IGMOj8M6FPeSuRT2tEDi6W3UZ0KK8TO1X&#10;xwqjeBs6Q3z0djxixVMETusJiOgYCplebMp34sB60ql5GRlqjpOypIzw+ps0oJbNAdi+yU3So1U5&#10;ialXWupWvUqqlr9Cyt5widxy0yUybkA9WTGzi7zym+ny73fXy7/euV3+/OJc+cvLc+Xvf1win769&#10;Wr777AHZuflFyd71juzN+Ej2GMtOeV8yt71t3hmel8/+cqd89cGd8tM/H7Refwh/SV8/mkf8G9in&#10;m/X2Q/Dr3S3k+UcYMB1/0OvvMGND+xkzw+EDGId1l5EjR8nQWffKwOn3Sb8p90qnsXdJh9F3SbtR&#10;d0qbkevM3xvMuDsldsyd0nHsBukwap20HbZGWg9ZLW2GrTZ/r5VW5u+YIWukxaA10rjfMmnQa5HU&#10;77nIDBdLna7zpFaXeVKv20Kp322BNOm5QJr1WmAFu6bmb8S5OrGzpG7XJdKw6wKpFztD6nSaI/W7&#10;zJdG3RdKY2sLpJFZtlE3M86sr7EZNu+9UGL6LjG2WFqaYZv+yyV20ArpMmS5dBm8XHoMWyEDxqyS&#10;weNWyUAz7DNytfQcsUb6jlkr/cevkwHmWEfOeUhGzX9Yhs99yNqouQ9Lr8mbpOOY+6T7+Hvk3Q8/&#10;kdX3PivP//4Nef3Pb8nS9Y/JglX3ycuvPCfTFq+XJ595TG6/+1556tkn5PXXn5dXX3tenn7mUXno&#10;sYflmed/I/c88pCsv/8hGTTtDuk5cZ30nLReek+5U9qa/Wg1fI00GrhS6vU31m+F1Oo6Q/qMXSC/&#10;f+1lue/pV6TZsHVSs99t0mrk7dJr4FiJ7dhFOnXuJl3phMT83a59rLGO0qFDrHSK7WSmd5DWrVpJ&#10;x/YdpHOnTir+KSclKv4piqIoJy+E++Z8L0k/jDEv8FXNS/tFkvSfC2Trd8Vk+49nmZf900Oefwln&#10;GiMH3wXGigudeGQmnG/MiX9hATDcqYJX/At5fYXCPRHMDgl9v8ycN2B+7JCwd8gyIow7upljQhA0&#10;f6dtOdPYWWHjb4Q+xD9nHgEyV3w7UYZ4x3oPt5A3W5A5T7dD5sQ+v/lFs2ALCXJZgRYS+oIMkS/X&#10;wuP2JJ0je5OLSQ65+cx++pc5kgXvW7Ah/GUi9PksK/5sazkIf8YQABG0rZlrOpuOPoxlJWFm3kS8&#10;Xi80810ke7deL5lb+8j+Pf+2nrSKcrJA3r7f/e53Ur58eduRx3XXXSf33nuvpKSkyP79+8Nz5R9E&#10;nhuuKSEzhhOK2tx6xpHvz3muLZ0aygGIB50LgUUcRKSzhqB2K52CNLEdf8wYHurdlpx25AmkIw+G&#10;CF5ODGToOgBh+szhDWTakHoyY0R9sw56920iw7pVk3rVrpa+7SrK1KENZM3c7lb8w7tuzmjCi/E2&#10;bG7Ddem4w3kgIrCF9jEkqOV6/lnxzy2D+NfahjQ7D0KEPLz9EO/wBLSef2babbM7yYaF3eXORT1t&#10;eYzoVEX6NSsrU/vWsfOsW9BN1pvpGCHHCICYV/wLeQCGxFP2D0/HwV2qSJ8OlWTxlLaybmE3uW1e&#10;V7PtTjKqd02JbVFWRvWtJ2MH1Je+XatLl/ZVpEPLitKySVmJaXSzDOxeU5bP7CLv/n6xfP3eevn8&#10;/1bJ2y/Nl7//cbF88d5q+d8/Nsr2H56T7B1vyMGs90X2fyZy4J/y877P5UDGh2bai/LlBxvl67/d&#10;LXF09PHvkP342f15xL8lsyfI/OljZfbk0TJv+q2yeO5kWbFgimxYOU82rpov99+2UO5cvVBuWzFH&#10;1i6bK2uXL5A71y6WtWvvkEEzNkmvKdiD0n3SQ9Jp/EPSfuxD0nbcg9LOWNuxD0oHM+w0YZN0nvCA&#10;dBl/r7Qddbe0HXmXdLr1Puk49h5pM/peaTr8Hmk89C5pMGCdNB58lzQdcqc0Grje2AZpNIjhHdJq&#10;yDppM/R2aTdsnXQYcac067lQmg/dKDGT/yCxk56UNkNuk6b910pzM3+LwXdKzOAN0naYMZYZuVGa&#10;mWlthq6T2BEbpOuYu43dZYedjfUcs14Gjr3D2O0yaOxaGTx2jQy9dY0MGbtaug1aLB36LpSeQ5ZK&#10;jxGrpbVZPmb43dLS7EOLYeul1ai7pOO4e6QZ+9//Dmk/Yp18+s9/yfiFD8r7H/5Nvvj3ZzL7tt9I&#10;r1vXyjPPPyOjZpJ3cIUMnrJSWvabLUOmLJVhM9ZYD74mfeZJ6yGLpeOoZTJl8QZZdee9cs/Dj8jz&#10;Lzwtdz7wuHQcsURizH5U7jzX2Hy5qeVkad13svz57T/Ip//4i0xc+pBU7rJIKnVdKo0HrpD2PYZJ&#10;2w5dpV37ztIxtrt06dZPunTpLW3bxEqrlu2lfbtY6dwpVlrGtJDmzZranotV/FNORlT8UxRFUU5a&#10;ECr27vlRkn4cLXFfXycJ/z5fkr45V7Z+S8cXofx3KXGnSWr8GZKKR1kcnmYXSHo8wp8T/TAnkmD0&#10;8BsSkJy4hOjifh+PeBdkQeG5kSxYxPtlhljoFdGcBW0fC5o32CinM/NpQctHFvSOxfyiWSTD8y5I&#10;kAuyo4l61vMvYPzRLGi/IlmQ8Ich/GXj9Rc2vP284cLZycas6FcsJPwlXGDsYjNvSTP+WslMbiHZ&#10;aY/Kgf0p3FmhG0xRohDCe7dt22Zz+rVq1UouvPBCKVOmjMyfP9+G/f4SEHmuvfpimT6siSyZREcX&#10;iH14qoVy+9mQ1fEtrLA2z+ato5feRjJnRG2ZPbKBkN+P3oDp6Xf6sIYydUh9Y/VkxrD6tqffmSMa&#10;mGFD24vvbIQ9egge3kBmDK9v55kxtJ5MG1JXpgyqI5MH1TJWx65jeI/qVvxr3+RmGdOntqyY1UWe&#10;vOtWWTa1vUwb2tBsi16F6YXYbH9UU2Nm/fQWbPbH7iO5B+llGBHQHgfiX9i7cVyMzHM5/iaEbPEk&#10;jrmNhHr6NWaGeDwSwouoh8i31MwzrGMl6WP2abLZJ4Q9PP6cAMiQefH8YxrCIkO8EzHrAWj2Zfbo&#10;pnLrwIayad04ee8Pt8v7r66TD9/YIG+9uFZWz+klG1ePkD/+doX830ur5bXnV8jLTy+X3z+9RF58&#10;YrHcvw5Brpu8+NgM+fajB2XzPx+T7z99SP77yQMS/+9HZeePz0jWjldkX/pbciD9Hdmf9pbs2/2W&#10;7N31Z8na9ifZsfkl+f6Lx+SrD++Rr/+2Uf770Ub59tN75Ttj33y4IY/4t2b+eFkye4wsnTVOVi+a&#10;JmsXT5fF00fKstljzfkYK8uNzZ08XCaOHigjBveW0cP6ychBPaX/oJHSevRGqTdwndQdcLvU7XeH&#10;1Om3Xur0Xy81+9wmtaytldp9b5PaZljHDOv2XSM1eiyXKt2WSpWuy6RGt2XSYfTtMmDWvRI7bp2M&#10;WbhJ2o++QwZMv8f8/aD0nWL+nnan1Oq2UKrFzpFGPRZJkx5LpEHXBVK3w1RpNmSdtB7/pDQfepfU&#10;7zpf6ph5Gpp5G3VbLA274y24UJp2myOth94p9cwyLfstk9Z9F0n7Qcuk3cDl0nbQCmnWZ4kd123Q&#10;Iuk5eKH0GrJY+g5ZJD0GL5KOfedJTLeZ0rnffOk9fJm0Gbxa6vVbLY0H3iYN+5u/+66W+v1WSrth&#10;K6Tl4BVSp9dyadZ/ubz1zruyYPUm+c3Tv5Old9xvtjtPRkxbK7954lEZOXW5fPbhK/Laq0/Lxk2b&#10;5IknHpaXX3lGHvnNI3LHxvvkJfP3Sy89If/57HV5649PyGd/+518/rcX5O03n5U/vPy0TFp0l1Q2&#10;x1mx4zwp326WdB69TObfvkl6T7rdlOcSqUrZdl8ujQetko69R0mHjt0ktlN36WiGHWJ7SGxsT2nb&#10;uoM0bdJcmjVtJrHt20j7Ni2lXu1q0qKJ5vxTTk5U/FMURVFOWqz4l/M/Sfihj8R/c5kk/PtsSfrm&#10;LNn67emy/fvTPOKfMZsP7lxJiztfDol/eEc5j79DRpgvApITopzwwt9BwlhBW4YN9TyxlmGP7bTD&#10;LGj7WNC8wYb4Fso9d3TLK9g584pdR7KgZZ0FzR9kkT3/giwkAGJZxvD2wxD9nKjKtGMVAYP2K5Ll&#10;R/g7JP6Z+a0h/BUzhrff+WbahWaZS4yVNPNeIdmJV0tmcllJ3dZJ9mT9n7mz8h8mqSiFCeLegw8+&#10;KJ06dZLzzz9f6tSpYzvy+N///hee45eByHPxhcWkTcObZGTP2jJrFHn3WtrQWnqrnW9z+SGk4dnX&#10;UGYNry8zh9aW6QOryIzBNWXGsAZWjJsyuIFMHFhfJgyoa23ywLoydVA9mTKwnhnWl6mDGYZ+TxxQ&#10;Ryb0r2VtorHx/WrKuD41jFW3w/H9asmonjWkeZ1rba+3gzpVlaXTO8vjd94qSya3M+s32xnYQCYP&#10;biRThjSSqUMQHRua/UBUbCjThzcy1kRmjEAINPs/LiT6zRnTTGaOaiozRzeTWaP5TU+8od5+XSjw&#10;kkl02EGoc0j8Q7yzOQXndbHi3/DYStK3qRP/OuSG/CL8eUN/bbi0MQRA2+vwlDbWA5GQ5Bkjm8qG&#10;ZYPkq78+LMlfv2ht57cvy/8+ekJee3qe/PuvD5jfr8jO71+T7d9hr8rOH16TXebvT/98v7z0+Bz5&#10;/h+PS3by25Kz/V3J3v6O5Ox4R/btflcOpr0nP+d8KD/v+7tIzt/lQMZfZV/Ku7J3918kZ9c7krHt&#10;z5Ka+CdJif+j7I57TXZsftXYH2SnsR0/vZJH/Js7YaiMH9FXpozuL9OMzbp1sEwfM0Bmjh8ksyYM&#10;kenjhsjIgT1kkO0VuJt079ROundsKd1797f55er2Wyu1e6+UOsZq9lwpNXqskGrdlkv1Hsvt3zW6&#10;m7+7LZXaPVdIze7LpHrXJVI5dr6xBVK100JpPnC5dB+/TloOWik9x99ufi+TNsNWSecxa6X1kGXS&#10;cvAyqdRhjlRoO1MadF8oLXotllZ9FkjjztOlvvldv8cSadRzkdTtNFvqxM61wmCDrgslpvdiaUoe&#10;wC5zpI1Zd+sBS6XjkOXSvOdCadaL3IBmPrN8bTM/ocCd+y+QbgMWSM8hi6Rb//nSoe98ad1ztnTq&#10;N1/6j1guvcfeIS1HbJQmQzdK82F3S9OhG6Tx4PXSeNAd0nY4YcwrpXH/FdKk3zKZuXSjvP7qi/LC&#10;756TFesfkNnLNsgTTz4mS2+7S/qMXSQfvPVb+cubz8jf3n1Jnnv2MfnTG8/Ln998Xh557EH58N3f&#10;y+9e+I28+OLTsvGBjfLobx6Wex+8XzY9+pA8/OgjMnzGbVKl8zyp1Hm+GS6WiqYcy3ecK5VMWVY3&#10;5VvDWNXuK6Rh/+XSoedwad+uo7RrFyttWreVFs1aSPMmjaVJgwZSp2YNM6wj7Vs2kXYxjaVh7SrS&#10;vEEtFf+UkxIV/xRFUZSTlpD497Uk/xgrCf8tKQlfnSEJ/z5dtv73tJD4R3gunnYIWHFnesQ/j/CX&#10;kFf4C4l/IXEK7zSvkMTfQcJYQdsvFf+8Hn/ObKhwgHhHqHOQBc0bbE6Ao7yOZm7evOYVu45kQcs6&#10;C5o/yDITTpesfNsh8S8n4SzZv+082bv1XHFiX1F5/rlw38ji39mSnWj2M/ECyUq82EwrYZa5zNiV&#10;Zt5Skp10taQnXya7kitJTsZz5s469nBJRSlI0tPT5Z577rG99xYvXtyG+d5///3y/fff29DfEwUi&#10;zyXFi0mNCldKlbKXSesGN8mQbjWtoOfy9+FRN8uY9dgbVk+mD64lU/tXkmkDq9tw3ZDwV0/G9a8r&#10;Y/rUMVZXxvWtLbf2rSW39qkpt/auKWN7V7c2pmd1GdW9mozsXtVYFRnds4qM6lFNRnSrGjIzbVSP&#10;GmZ8DencrJzUrnKlxDYvIwunxMpv7hoviya1ldG9axmrLeP61Zdb+9eT8cYmDqgnkxEYredhQ5ky&#10;tLFMHdZEZo5C8GsuM0Y2k+kjjJlx00c0tTZrJHkKETdbCD0K04lJKJ9gq7C3Xhsr/tm8gHM7W6+9&#10;UZ2qyMDmZWVqv7qyeuYh8Q+7fV5I+GMZ1rF0CmJfKOSXvxk3b1wzmWa2/dxDM+S7T56QzZ8/KXH/&#10;eEgS/7lJPnxlkbz62Fj58ZNNkvLd7yXlxz/I7h9fldSfXjN11xuy89vfy9svrZDXn10oO757Rfbv&#10;el/27frA2Puyf/dfQ5Zi/k79QA6mfSgHM/4uBzM/kp8zP5afsz6Vn3P+YexzY//MtYN7v5CD+76U&#10;g/u/NvZdHvFv8fTRMmvKaJkxYZhMHtlHpo3uK1PHDpSJI/vJrcP6yqghvWRov24yqG93GT6or80N&#10;2KtLO+nTd6DEDF4p9QeslcYDbpMWg2+XWj2XW/GperdlUtMj/IXEv+VSjZDUjvOlapeFVvhDBKzQ&#10;fo6Ubzvb2Cwp12amVOgwT25pN1fKt5ttfs+Ssq1mSLnWs+UWM0+9LvOk08DF0nXgAontR8cds6Vm&#10;+5lSq+Msqd1xttTpNFfqd1lg5psvDbvNlwZm/obdFkiLXgukec/50qTHAqndaZ7UjJ0rNbDO84zN&#10;l5he86W7WWcPYwiAXfrNl85m/d0GzJfeQxdLn1Grpc2IO6XJMMKTN1prMvRuaTxkvTQavE6aD7lD&#10;Wg5dY8phlTQZsMKUywqZuexuefnl38rrb7wkL738giy5baO0H7ZEWg9eJKOmr5RBk5bK4InLpMfo&#10;hRI7bKF0Gb1Yuow0wxELpe2ghdLGWKsB8+zfLQcskpj+C6StWbal2b9bOsyUMm1n2jIpY6ws1nqG&#10;1O1u5h+yVBr1XiJV20+RJq26SKMG9aVhvQZS19Qx1StVlGoVy0v1yhWlcoVbpAp2S1kpc8M1UrNy&#10;Galfs6qKf8pJiYp/iqIoykkL4t++Pd/Jts2DJOm/pSThyzMl7l+nSdLXp8m2/50uO74/zfasS46+&#10;UC45OvQoZozOPc4KGyKJ6+zDWDxmfseb+cwwSFjCEGIY4h3oQnm9oatB5sS8/Mybax7BzmsIUH4R&#10;KZLQhznRyhmCov+YMCswecJFMSc8+S1o+WO1oPUWlPmPC8tKwFMvv5Y3358rd++4I5n3XHktaF8j&#10;mcvt5/f2c7n+DuX8O0eyrBHiayz+AmOE+V5m7ArJjr/KWCnZk3it7N1aSrK2lpBdSVdLdtqD3Fmh&#10;G0xRihDqdzryeOmll6RcuXJy5plnWjHmjjvukIyMjPBcJxZEnhuuKSljBzaRLm2rSotGZaRr+8oy&#10;cWgzWT6zq+1ld93CvrJuUT9ZvzhkdyzsLbfN626GfWT9kgFmWn9Zu6CvrJ7XR1bPxXrLytm9ZOWs&#10;HrJsemdZOKmDzBnbSqYNb2q99hD2hnWpIkM6VTRWSYZ1qiyDO1Y0VkmGdqoiQ7tUleHdqkn/DlWk&#10;XtWrpGG1UjJnXHt54p6JsmBCaxlilqWjDDoDGdWrpozuVcMKjeP71ZaJA7B6MnFQA5k0uKHd5rTh&#10;zWTqsKYydWhjmTLEmBUGCVMmLDkUNkxHJ/PGhXIIkveQnnwJF0YAJH/f2jmxNlfhyNjKMrBFOZnW&#10;v67trRhh0ImDXuHP5R8MiX4IiqG8hCN7VpdFUzvJOy/fJv/+8BH5+I/r5c3fjJYX7+oqi0dVkXtm&#10;1ZfPX18kP3zyiPz0+VPGnpS4L58xz/ln5K8vr5UH7xglb7+4SpL+85Ls/AGPwJDt+PEP5rn/qqT8&#10;9Jp55r4h6Ql/kqykP5m673XJSXhN9iS9Ifu2/Z/s2/6WZCf/2Uz7s2QmvSVZ2/4ie3Z9IAcy/yE/&#10;7/0mj/i3Ys5YWTJjlCybM1GmjxsgYwfTsUdXGTO0t4w2NrR/N9vpx4DenWXogF5WBOzVpYP07NVf&#10;Wg9dJU0GrZUWg9dKs4FrpWavFVLbWM2eK6RGTzwBzd89llshsGrnBWb6aqnVe7U06LNKqoTFvxpd&#10;F5ppC6Vix/lSod1cqdB+nhUAKxHW2gZhcI7c0s4M282W2p3nSuyAhdJ98ALpOnCetOwxx3r81Y6d&#10;E7JOc6WO2U7dLgulXheG86R+l7lWCGzcIyQKVo2dJ9U6zpVqZkhHIm36LpDOA+ZLV2Md+syVTn3n&#10;y4ARy2TQyKXSd/hi6T1siXQZtkrq9carETFzmVQ1hrBZq/tSadRvhXQeu05aD1omDbqbbXSnk5I5&#10;UqcrPf9Okoadxku11mOkcdep0qTbdKne1vxuNVbqx46XBrG3So3WI6VKi+HSsudE6TlshlRvOVRu&#10;bjBQyjYcKDVaDTfz3SpVY4aZeYZK7bYjpWnncXJ9vf5SrskQKV17oJSuO1BuqD9IrjV/12gz2pTJ&#10;eGnRc7rcVL+/VK3ZVGpUrSzVK1WyVrViBalUDvGvslSuWFFuvvEmKXfzTVKp7I1SpfzNVhhU8U85&#10;GVHxT1EURTmJ+VkOHsyS1J2PSeJ/K8u2by6wAmDiv8+Qrf89Q7Z/e5rsxAPwBwQ3xDcEK7z6QsJV&#10;qDOPkAB4SPxzwp8T/4JFLoQYhgh0xyLoOQHQv76I5hPtvOYXkRgXSfg7bF5jh8JvDxllkJsDMWx5&#10;ysdjQcsfyaMvyPziVkFasPgXLNQVhPnPgbOgfY1k+Rf/yO13njFy+xU3819s7FLJtt5+V1vhLyeh&#10;tBX/9iD6JZeU3Yk3SU7ao+a+0rBfpeigd94tW7bI008/LTExMdbTr27durJq1SpJSkoKz1UwIPJU&#10;r3yD/O7xufLiE/Plt4/NlecenSsvPbVY3vjtSvnz79eG7TZ56+XbzPB2+b+XbpP/e5Fxt8tbf1gv&#10;77y6Qd5+9U7zd2j4l9fulHfM+LdeMfOa+V57boW89ORiee6h2fLY3ZPl3jUj5fZFA2Tp9K5WFJw0&#10;uJGM7FlDBsdWlEGIgLGIgJVlWOeq0rr+DVKz4uUyYWhzefKeiTJ/QisZ0KGCDOhYyYqAw7qGPAZH&#10;96gqY3vXMFZLxvapLeP61pFb+9e1IiBi3+QhjWTSwPrG6skkM47xkwlHHtLA5iqcOYKcgU1l/tgW&#10;ueG/5DtEyKPjj1Uz28vc0U1lUJvy0pcOP/rT22+7UAchxlwPv4T5LpwQ6lnYiX+LJ8VY4W/CALNf&#10;A+rJ0/dNkX++t0m+/Osm+d3DU2R0ryrSseGVElOzpIzveq388ZGR8vX798n/Pnpcvv3kSfnfJ0/I&#10;e6/cJvesGiKP3DlOPv7z3fLD50/L5n89l2tbvnzWWtxXz0niNy9I0n+el+//do989sp0+eS3Y+Tz&#10;30+SL9+YJd+/t9J6GW7/3+9kB8LhT29IWsJbsnfHh3Iw7dM84t+S6SNlzvjBMu3WoTJiQHcZ1LuT&#10;9OnRXob26yqjhvSRPt1jpX3LZtItto0M6kvobxfr+de5cw9pNWiRNO63VJr2WyJ1eiySmt0XS+0e&#10;xrovkRrdGC6SGl0XSZ2ey6Viu1lSr/cK6TjydmnRf7lU6zjbhu3W6jxbqnacKTU6zbFWoe0suaXN&#10;DKnUdrrUjJ0p1Tua362mSNmWU6Rau6nSsOMUad19inTqM1V6Dpwl7frOkdrtp0jtdlOkVpvJZjhV&#10;arSeJDWN1W4zUZp3mSz12k6Ueu0mSh3zu1bbSVKp+Rip3nKcxHSZJINGzJWe/aZKbI9J0q7LeInt&#10;PkF6958iHbqMkY5dzTydJ0qTzpOlUovRUjlmtJRpMNysf5xUbD7ajBslDWInSeyAWdK293Sp33G8&#10;1Gs/Vuq2HSsd+k032x8tzbtOlAYdxkqLrrdK+75TpUnsGGnSaYz5e7I06zJaGnUcI217jZeGHUZI&#10;7+EzzLwjpX6HUdK8+3izniHSY/gc6dh/orTqOU4G3rrAbGuadB4yR/qOXiANu06VzsMXSedhc6RB&#10;1+nS89bVEtNvnvSacKfNkRgT219i27SS2LatpFPbltI1tr107dxZunTqLO3atJFWLWKkfavm0rlt&#10;C2nbvIF0adNUxT/lpETFP0VRFOWk5uefD8ierE9l+09dZdf/LpXkr8+XxK/OlsR/nylb/3u67Pju&#10;NOsBSCcdiG5OhMsrQJ0lhzz+nPh3bmjItAARBmNZr7B3LObd/hHNI/b5LUhIimSHC1EcrztOj9lc&#10;iPSCHMESD/192LJ2fQiDp+fTVPzDgvY1kvmFP7/o5ywb4Y/cfgmIfiUkK+4yY1caKyXZ8ddITgJW&#10;2g6zE640819lGr21ZG8aYb8q/ilFQ2pqqtx9993SokULOe+886RBgwZy33332fBePAELGkSeBnUr&#10;yCfv3iOfvnuffPLeJvnHXx+Uzz58RL74++Py5UdPyZcfP23tXx8/K//8+/Py+d+fs/bPj5+Xf/3j&#10;Bfn689/J15+9KP829vXnL8r/vnhRvvvyBfn2X7+V/332nHz96dPy1cdPyj8/fEz+8d6D8uGf75V3&#10;X79T/vTiGvn904vlyfunyt0rh8qy6V1k6vBmMqpnzZAQaKxXq3LStPY1MnZgYxv2O298q/9n7y3A&#10;rDrWhGvc3d2hBWh3d3d3mm7c3d3d3UkgCSQEgkaIEQeCu7W7ewMh66/apztIyJ0739yZf3LnvMl6&#10;qnbt2nL22Q30et6qIsJNgyh3rVck4UDi/QZWDSVWDRuWcwYODdJjeKgBI8NNGRFmwogQA4YH6yty&#10;UC4iMjxUZgwaKBmD46NNmTzYjOlDrJQMQDkEeO4Y1crBC8cJxjsqojDQtjcBVr0YH2bEovHOLJ2i&#10;EoPLp8msP09lBWEp/5RViMWxMuNPLpgyPtqEuEBdVs4OURb4uPX9Hn75bB1r5gZhZdARI+222Bh2&#10;YHSIBl8eHs/dH3Zx/5eDPLj0Dj9/tpFda4exZWkMXx5fzp2f9vLk6nuvyL8jArkteZ+UWx+Q8Mtm&#10;zu2IZMEQXabH6DA7zpC5w0xYN8WCi8dGkXnnMDlPTpOXeI7itC95mivl38XX5N/E4VEEebvgYGWB&#10;rbkpdlZmOFqb4+Foi6u9DY62lthZiDYbK9yd7PF0VQkjby8fQmMnEzJkNt7RU/AZNAtDt1EMsB9O&#10;P8t4zLzGYeQ+Bn3n0aJtJLqOI0U5FEOXkeg7DsPEfTR2ARPpYxGLlk0cug5DMHEbQU/TGLSs4+hr&#10;EYO9/xisvEcz0DYODbFt7jkMXbsYTBxj8PAbipd/PEER43HwHIK18yAsnQfj4DWc/qbhWLgOxcw5&#10;HgfvYVi5DcPOQ1zbPhbPkLE4+YzAJ3g0g+InM2zENOKHTWbkmFkMHzmNYSOnM3XmEqIGT2HI2MUE&#10;xM3HJWwGnoPmEjl6CfZBUwgauoDg4YtwC59K9JjF+MfOJGDIAgZPXCn6z1EW9xg/ey2BQ+YSN2E5&#10;MeOW4xk9gxFTVhI5Yj4RIxYwYvpa/OPnED56GfGTV4jzz2bUjHWi7xJCRi1k+Iy1OIVNZtzczWL/&#10;SqLGLmLp+t1EiOuNmrWB8XM34DN8BWMX7GTknI34DlvOxEV78Ru2jKhpO5VFUlz9BhHo40Wgtzt+&#10;ni54uznh4+GKj6uj+D4tsTY1wNHKGDd7C9zszPFytFLLP3X8LUMt/9ShDnWoQx1/8/id354XUZCx&#10;gIL7nci504K0a/VIu1FH/IO+Fjn3a5L7sAb5cuivzM5TBKCKPwRbarX8k/KqWohVyS257y0SpprX&#10;RN1b+Cvh97ZzvZW3yKK/4m2CUCIXpygX+19FJf/kZ2z0GqWpjVTZYn+iyZ9QHf8q8rmp5d9f8bbv&#10;TPK2e/0r/lG236uUp0r510wg5/drLd6BDlV0Ft+/zPhTUaFkAcpswF7i/E5UFn8kfqbU8k8d/7Mh&#10;h/fu3buXHj160KBBAzQ1NXnvvffIy8vj+fP/uTkopeSxNB/InSuHeXzzI5LvnybjyadkJZ8nN+Ur&#10;8tO+IS/lG3IEmUnfkpYg+ZqUJ1+RKnn8pej/JWmiTHn4pdg+T+aT82Qnfk52wmdkPjpL6v1TJN7+&#10;mEfXj3DvyvvcvPguV3/cr8hAyZXv9/LT+a189vFyjuydrmQGzhvvybAwEyLdNfGx7cnoGGv2rR/B&#10;zNHOivyL9tBikFd/BnkPUARgvJ/AX1IlAf11FYYG6jEs2FAh3k9HGW4cH6BPvGiXcw4ODdRheLAu&#10;I0MNGB9txKRYU6YNtVQWOJk90lZh1jBLhVFh+gTY9CbIpg9jwoyYP8ZBGRasLO4hF/YQpcwUlIuH&#10;zB3twDyxX64yPCXOknBxv3FBeuxfN4wfTq7k0qdrOXdoBqMijTHUbIO1fiecTTszc5g5F47N4/aF&#10;7dz5fg/Xvt7O4W3jlKHW596fz/Vvt3P/4n4Srr1H0g2Z8Ved9XeY5BuHSLl5WPxbYA93To9m60Rd&#10;Yn20iA0wENc2YlCgESMCNfl6XwRZdw6Rm3CGguRPKc34mmd5P/Ki8HX5NzQ6iCBfV/y93AiQkkiU&#10;/p6uSnZfgKeTssBHoGgL9vEgSODv5UqgjztRERFExo1nxKRFjJ60kNhh03ELnYBT8GQMXEbhFTEN&#10;D4FzyGTcw2fhHTkTC68xikhzDZuOhfdY/AfNxNZ/Ii4hk/COmoF3xCTs/cYyaNQ8PEPGERA5kcih&#10;M/CPmIB7wGgGjZiKX/hogqMnMGbCLKIGjWHcxDlMnDSHuGETGT1+JlOmz2PIiMlMnLGQqbOXMW32&#10;cpav2caqNVtYvHIjW7fvYd++vezZu4cPj77HR0ff5/gxueDGab4+f46ffvyWS5d+YNHyjcRPXMOo&#10;WRsJGrGY4TM3MHHhVkJHLWbUnC1MWLiDoKHzmTh/C7HjlxM/dT2TF25XRN+UhduYu2IH0aI+atZ6&#10;hs1Yj1/cfCbN38zQyauU/mPnbSVk1BKGzdzMqNkbxHmXMX7eZuImrSZqwgrGi/N6xM5hypLdxE9Z&#10;S9jY5UxcsEkcs4jhM9YxasYqvOMWMVbcS8z4ZfgPXSj27yBg+FKGzt6jZAK6uHkR7O+Jj5u9kt3n&#10;7WKHl5M1vqJ0tDLF0lgfZxtTHCyNcLI2wdfVTi3/1PG3DLX8U4c61KEOdfzt48VvJRTlHCAvwY6M&#10;Bz1Iv92E9Kt1yb/VkPzbtcl/UEPsq0FOUg2yEuqQLyhKlIte1FKQQ2BLkusI6iqUJjcQNFRQMgFT&#10;pQD8j3lV7v0j3iZ1/hGlVUgRWCLPIUXiW1AkoxScbyKHGb/RV/ncymet9x9SIlHmSnyDPzIlXyG1&#10;LmXpdf7EX32uMing3kQ8yzcpFbx67D98luI5ye/0Td52XsnbRN2fkeJNzvtX85XyH5BS4w2kgH2b&#10;hJX3VlN8vlcQ/VT3rPrckrJUuYiHzOiTC3dUkd5IlI1VpDYRyDn9BCnNqUhuQUVSW8oFUvqVpHQV&#10;z6u3+N57ie+0OxVpHXia0pZnCe0oSxD7Uk0py5nJs8p74idKPeefOv77Qw7vzcrK4sSJE8qw3saN&#10;G9O7d29Wr16tSL//P0JKHhsrXR7JbLHbx0i8c4yku8dJvX+C1AefCEQp6sl3T4h9x0lQ+JjHtz9S&#10;ZN6Dq+9x/8p73L38LncuvcOtSwe4+dM+bvy4W+Haj7u4/O12vv9sA1+eksOEV3H+k5WCFaK+ku8+&#10;3cDVH/Zx79f3uf/re1z/cT/ff76Fk+8vZveGsSyeEcSoaEsmD3Ni5+qhTIy3wc+uN5FuGsp8gYO8&#10;tFV4axHro81g3/7E+aqyASVxvjIbUI8h/nrEevVXhhXL4cIKPv1FH4HfAIYEDlQkoFyBeEKMCZMG&#10;mynSbkqcORMHGQkMlfP6W/cm2F6DEUH6zBppo2T3KVmCo+2VUgo/mfU3Z5Q9s0faMTnegmjvgfg5&#10;9GNosKGyavCOJSFsW+iviD4Ho3aY9G+Do0kXnMy6MDRgAHtXRHBi1zjOHJjCnlWDlVWM18/y5+zB&#10;qXx5dA6/nF3OtS/XcuvrDdz5Zh33LqzmwYUVPLqwjCffLyHhq4l8u8WGOZF9GCQ/m7ju0BAjYgP0&#10;mRTWj1+PDSf73gfi3whnKEr9jPKsb/mt4Gd+f2PY76AwXyKDPBk7cjB7dm3jwN6d7N6xlb27t7Jz&#10;+yZ27djC/j07OfzOAT549wDvv7ufwwf2cOzo+3z88SlOnz7PxR8vcvaTc3xy/CxHPzzN4cMnOXLk&#10;lNh/hg+OnuTEyc/5ROz/4Iiq/vHxTzn60VnR9pn4OZHHnOH0ma/E9qd89umX/PD9T3z71Xd8euZz&#10;vvjsS86e/lTUP+Wb81/w1RdfiH1f88tPP4l+33Hxl5/59fIvXL74CzeuX+Lenavcv3Odxw9vkZRw&#10;n8z0JPJzMikqyKasJI+K0nwqygupLCuirLRARUkBpUX5lEgK88jOSmXZmu1EjlqiZOOFjFjC6Nkb&#10;mbhgCyEjFzN+3lYmzN9CwNC5TJi7mbCRCxg+fR1TFmwjYtRiJsxZz8yFGwkfsZAhk1cQO24ZvoNm&#10;MHb6KsKHziZ0yHRix87DK3w04cNnEjVsKt5hI4kcMhGfsGG4B8UTOmg0dt7RRA4ei3dgLM7e4fgG&#10;R+LoHoBvYAQBQWE4uQUQFBqFr38onl4BhEfG4hcUzaDBo/HxDcLbxR5PR2tR2uDv7qjIP7nt5WSD&#10;u70lTtamOFqb4GBprGQAejhYquWfOv6WoZZ/6lCHOtShjr99/P77C54/TSEvYy0pj03JSmhO7r3a&#10;5F9vRP41wZ1aytx/mQk1SXvcgJzH9Sl8UouihNoUJ9ZWMuNUWXK1BXUE9UVbQ4HMhlMJrX+GVwXf&#10;q7xVUP0nqM5Sk3V5vlezCf8ZCpNr/AkpBEulAPwnKBG8+Zn+6j5ke/X9vsqbxyr9UmpTIZ7bn0j7&#10;M2WSdLk4y+sS8M3rSP55ofefoRblaZKa/xRlKTXeQLaJfYr0E+erQpF/qeK7+INq+Vct/KqlX0MV&#10;UvhVk9ZEILP7WojztBK0FcihvR0oT+pEZWJXQU/KE/uJ82lQnNqXopRe4hqiLaULFYltqXzcnFLR&#10;pzgrlqflvyjD6NWhjv/OkMN3U1JS2LlzJ87Ozkqmn7W1tbKQR2pqalWv/39CSh5L8wH88OVGThyZ&#10;x9F3Z3H00Gw+FBw7NIePD8/h2GFRl4jtY1XtH70ziyMHpvP+3ikc2j2Zd3ZO4MCO8ezbOpZdm0ax&#10;Y8MIdm0cJeoj2bZuOBuWD2blwkhWzI9glShXL4pmzZJo0R7LB/unKZl/D68cIUlmCN74iBsXD/HD&#10;Vzv59JM1vLd3Jvu3TuTgtgmMibPFxrgbbpY9CZbz77lp/kG4uxaRHtpEefYnQtYFsj7IRy4uMkC0&#10;iX6u/Yjw1CZC9At30xBoKn2jvLSJkcLQX4+hcmhwuCEjI4wZFW6s1EeEGxAljvG17EWQXT/ifXWY&#10;HGfOjGFy1WArpg6xZJqozxxpr6wePG2oDWOiTQkX1/ew7S3KAcqqyLLf2EgDQpz7YK3bGjPN5pj3&#10;b4mNblts9NphMaA1LqYdCHDoKe5LAxezztjptCDCqQeDvPoyMnggc4ZZsmKiPRtnOLNzrhO759mx&#10;e64l++aa8v4iM44u1GP14O7EefQmUnzuQX66DPIdIJ5FP6aE9OD7Q3E8+mU7CdfeIf3OUfKenBR/&#10;t3xGRcaXr8m/mDBfArwcmT5lDEmJDynIz1YoLMylsCBXqRdLKVZcSHlpMRXlpVRWlPG0spznz57y&#10;vPIZzyor+e3ZcyrLKqksrxD7KsWfu6JeVkZFqaSU/FxxvvwCSgqLKCkoolSWhVK6FSqUCMqKRVtR&#10;EcUFsq2YspISSouLlXqpuH5piZR14lhRLy4uUO6rqDBPoVicq6hQtV1YIMiX955Dfp4gJ5u87CyF&#10;/KxM8rIyRF0i6tnpCvliOz9LlILs9BRWrV6Pf9gwQmNG4+QdQUBYHCGRQ3HxDCcgZDB+gTHYOfvi&#10;7ReOo4s/Ht7B+PuH4ebhh59vAP6+/jg5uok/C9xwdHTHxsYRVycXrK1ssbezx9HBDhtLS+ysbbCz&#10;shZ1c2XItZWFCVbmJtgIrM2N/5BzNmYG2FkYKXV3eytlmK6duQEuthZ4Otng4SBKRyt8XGwV/Fzt&#10;8FUy/lTZfrFhfgyJDiY62FfJ8PNzs8Pb2Vo5xs3eXJzHDFc7M7X8U8ffMtTyTx3qUIc61PFvE0/L&#10;7pCZNpyslB7kPKlD9u1a5FxtTO61JuTcakj2vTpkPapNzqNaFDyqScHjGhQ+qUFxUg1KqlBJwDpV&#10;ArB6GOs/h2qxiz/zqqz6f6Faasm6lGavirb/ClI8/TMo2Yb/Cd68/+r7/lM/wduu9zb5pmQEpr8U&#10;gP+I/x75J+/rPyP/5GeRcq8a1Vx9f0Yl/0rSBKlVw6HT5DOTn6WegrJir5zDT5F/jVWkNRO0EPfU&#10;itKUtuJ97UBpUhdBN0F3ShN7UZGoRUWCHuUJRpQl6or3uY/o310c1128690pSuhESWIbcT1jKgtX&#10;i19ME/5H5lVTx//dKCoqYvPmzZiamioLeRgYGHDgwAESEhL+R4f3/lVIyWNvY8j9a+9z+uOlbFoz&#10;jOULo1mxKJpVSwaxZlkc65bHsXbpYNZIlggWi3bB2qWxrBblqkUxrBTHrJLHzY9k2bwIQfgf5aLZ&#10;Icyb6s/08V5MHuPBtHHezJjgzaxJvsyZ4seCGYFsWjWEsx8u4s6lg6TdP0XG409JEuXd60e5+vM7&#10;XPp2N1+fXS/6DSM82Bxrs97YmvTA3bovfo6aBDpV4axFoIs2/qIeIAh26U+o+wBC3LTFfg0CHPuJ&#10;NtHHWRNf+7742PXF16EfAWI7SLSHevQnzGsgUVKYyWzBQAMGBxoSF2RImKs2fha9CLHrp6xMPCrC&#10;mPExFoyNMmNMpCnjBlkwMc5aWVwkPtgAX3EtJ/Nu+Dv3U+YcHBtlzpBgfXHtvtgbd8Z6QAuc+jfC&#10;oEddtLvUR7NbI3p2bIBGtyboa7TGQLM1fTs3pGe7+vRoW5fOrevSu2N9dHs3xbx/KzxMOxBq3xV/&#10;607iXM3Q7VEP4z4NcNRpir1OS+wNO+Airu9uKbDogrdVZ0Jt2jMrZgArp7mwcYEf76yP4MSeoZx9&#10;ZwxfvT/uNfkXEeyFq6MF06eOIzcnnfKyYhXlJUpZVqqSbioKKZEoIq6ErMxsrl25wfkvvuULweNH&#10;iaSnZZGfV0h+rqSA/JwCCnKLOHb0NJ+f+ZrCnELyMvMEueRm5AiyFbLSs3h47zHJiankZ+dTJI7N&#10;SMsU58sgNzuXnOwscX8q8nKzVch6NWL71f3VdWW7WvhlStIFaeKaqQr5VdvV5GamijKVretX4mxn&#10;iYu9Fc42FjjbWuBkbY6DhRkOlqbYm5tga26EnYWJqMs2iQku1uIY0d/RSrRbGGFrZoCtqQo7c0MF&#10;2WZjqo+dLE30sTTWE+hiJbC3MFSQ/dwdzHG2NsbZ0kiUJqp5+ZyksLNRsvZcbM3xdLJVMvpcRd3V&#10;1kzpI0Weh8zwc7YR57BQZKG/myNRQTLL05tAL2cCPR3xc7UVfaz/EIeutqZq+aeOv2Wo5Z861KEO&#10;dajj3yZk1lJF2RWyUkaQldyXnIQG5N6tS+71FuRcbUPejUbk369BnlwFWJS5osx/WEMlARNelYA1&#10;BbUVCfg2yfc/y0upVS3RqsXfPyPY/hGvCrd/hMzQe/NakleF26tUS7pXedv1/zPyTxn2/MZ133Yd&#10;SfkbWYOSt53zP0+tfxL57tQXyOHjElFPqafwMptP3H816eJzK8i6RAo/uVqvlH7VQ3ubKpSltVCR&#10;2lo8q3bIBTzKkrsKelKW1E+gKdCiLLG/aDMQGFGeaEBFoh5PE0V7UjeKk9tQkNyKwtTeVOTY8Xvp&#10;TJ6Vf8Wziiy1/FPHvzzkO1VRUcFHH31Ez549qVmzpvKL8+7du6msrKzq9b8jpORxcjCmKPMr0h6d&#10;4cL5zWxZP5wFs0NYNCeMZQuiWLEwimXzI1lSJfOWzAll0awQls4NY7GoLxR9F84KEm3BisibPz2Q&#10;edMClHL+9ABF8M2c6MOUsR5MHOPG+JGuAhcmjnZh+nhPZk32Zd70IJaK8+/dOpoLn63n8a0PyUv5&#10;koL0r0l/8imPb3/M9Yvv8t0XWznyznxmz4jAx0MfC6Oe2Jn2xs1WAy8HTYEWHvZauNpqKng6aOPn&#10;pI2voybe9n3xsu+n1L3sNHCy6ou9RR8crfrgYSf2OWjg46SFr4s2AW4DCfLQIcRbjzAfA8J9DQgQ&#10;55eLfYQ59FMyBwcH6hMXbCRKlSCMF/W4YAOC3LWxN+uBpWEX3Kx7MchPh0H+uop09Lbuipd5O4Ks&#10;2hFn05RogxrY9KpJv/a16d6+Hj07NaJft2bo9m6Jbs/GaHdtiGaXRgq929enl6BvZ7HdrQmmWs1x&#10;MGiL7cDW9O/elI6tG9C2Rd0q6tGpdT26tqlP93YqpEgc0L0Juj2aMLBHU7R6NMJWrxUBNh0ItpW0&#10;f03+RQZ54OlizYL5M8jJTldkX3lZkYIUfiXFVeKvWGb/5SsZdyUlReRm57Fjy14ig4eIc4wgwGsQ&#10;k8bOYcWSjdy9+YT8XJnFVy6OqxR/Bj8X79Qmpo5dyLVf75L8JI3s9BykBMxNzyYvI5c71+8zc9Ji&#10;5s5YztVLNzl38muWL9rC1g17uXfzPjlZ2eRkZpGbVSX1sjLJr8rme1X05WRnKuTKrD5F+ol+Wemi&#10;lJKvmpfyT6FqO0epp5Kfk87+nRtxt7fA1c4CdztLUZdSzxxHSzMFOzNjpXSwMFWkoERKOzmXnrPo&#10;JzP0nKxVQlCKQLkt61LaSSkoqRaBtqKUMlCFntLmYmeGp5O1Iv1cbcwUuaeSepbinTYVxxrh4Wyv&#10;yD+Z+efuIOWdOW7ifuXKve4Olsq924vryuNUmX0WONmY4OfhqBwnP5+Pq60i/2S2oIfYVss/dfwd&#10;Qy3/1KEOdahDHf9Woaz+W3Fb/AN1LtlJDuQ+aUfuvXrk3KxL3o3aFNyuQe7dmuTcq0FOtQB8pBKA&#10;cn48KQCLZSmQw11LUv7/FoAvpZoUX1Ka/W+Rf39F9f2+ylv7Cd4u2f5MdfahclzVOd8m/iT/Vfn3&#10;tmfwErn/dd52jtfnQlR9j5KX9ynOVU2G3K4vaCBoKGgsno2kiaBqWK9cuCO1laCdoIP4Tjoj5+4r&#10;TepNWZIG5Un9BQMFugplybriWFGmiLYUsS+xnzIEuDS5PYXJLSjK1KQkO4rKwj38VvYzzyqTef6s&#10;XC3/1PEvCzmnX1JSEkeOHMHOzk7J9DM0NGTZsmVkZGRU9frfFVLyONobiZ+PL8XPx7fi75DP+fWn&#10;/by7dxqL54Yyb0YQC2YFs3B2qCL6Fs0JUSTfvOmBzJ3mz9zpAcye4seMSd7MnOwj8GXGRG+mjff8&#10;g6njPJgy1p1JY9yYONqVscOdGD3UUUFKwMlinzxu3kx5rRDWLIvhyMEZXL6wk9QHJynK+IaCjK9J&#10;fXyW+zdlJuABvv1sK/t3TmPiOD88XfWxNu2DrVkfnKw0cLHVwslGE0drDVzttfBx0sbHURNPKfgE&#10;3o4auNtp4GDZF1uLPqLsI7Zfl39+bgMJ8NAhwFOXYC89BT97DUX+hTv2VeRftJ8ekb56hHjoEuA6&#10;AF9xHRfr3lgadsNcvytOlr2UjEJ/0d/Nsiuxzq1ZN7gB705oyPuTG3NodG12D67B8qCaRJvXwrR3&#10;fewHNMDHuD6e+nVwGVAbe8262GjUw7JfPUx61MWoRz2s+jXEeUAjXHWa4KLTFFvtZpj0bY5+72bo&#10;CQb0aKbIwT6dmtCjQyO6tG0oaEDXNg3p1q4RvTs2RrtbU9GvKe6mnYlx6UmkUzfCHbq+Jv8Gh/vi&#10;7WYr3t/5yMw/Kf+qBaBK/uX/URYX5QnkcNsCCvOKWbloE7EhY/ju/DWWLdiKrbEPHvahfHbqe65f&#10;e8DmjXtZu3I7u3a8x+j4mfi5DGLUkBnMmbaChbPWsHvruzy5n0Buei6fHPmcaSMWER86UbxLi1k5&#10;fyur5+9gaPhEjn9wirysHHIyssjJrJJ7UuxJ8Vct+94i/xRBmKUazvtqdl811dLvVfknyctO4/2D&#10;u8VnscTZxkyRfx4OVn/IP5n552ghsDJTBF51lp8UfLK/zMiTkk/WnUQfZ2szsd9YkXbyHMpce1VC&#10;UB7vIOrV2YDWJir55yj3idLJ0gg3Ke+Uc5kowk4u0iEz+yRS8rnLupO1Sv5VC0BFFoq6lJbieDmn&#10;n725uAdxrLscHqwM/bUX776D6G+mCEC1/FPH3zXU8k8d6lCHOtTxbxgveP4sg7Lir8lLG0J2Qhty&#10;n6iy/XJu1CdbkHW7Jll3apB9twZ51dl/ckXgVyhKkHPjSekk56xT8XZBV0XaW3hbP8k/3fd1cfaq&#10;vHu1/c19b/Jm3//UKsKSV0ReNX86ZxVv6/s2/jPDc/93yD+5T1zjDcrF9/QmyrNIE/ebJu9XHFuV&#10;1VeeUU3tKkR7RmOxr5mguaCFoCWlqa0FbcSzby+u0VE8q06CzoLuYlsu2tGX0kRNShIHUKoIPwMq&#10;kg0VKlMMKUvTozRDi9J0QWpvcT8dxL00ozCjLfkZ7pQVbuV55RVePC9UhLkKtfhTx78mMjMzleG9&#10;jo6O1K9fH0tLS7Zs2cKjR4+qevzvDEX+2RmSn/YpxVlfU5rzHQXp3/Dw5secPraM1UsHMWOSD7Om&#10;+DFvRqBK0AlmT/NnupR8kgleTB3nyRTB1PGiHO+hSL4Jo1wUuTduhDNjRziJ0kmUUvo5MGqIvYqh&#10;jowZ5iT6u4nr+DJ7agBzpgWxdH4UuzaN5rMTy7h35RDZSZ9SlPmt+PvtK5IenOLutQ/49Ye9fPrJ&#10;arasH8vQOFccbftjbtwbG7O+OFlr4mSjhZu9Nj4uA/Fx1sbTvp8i/6Tg83TUxlmRhBq4CLwctUQ/&#10;Kf0G4O+ukn5BXroEe+sR6mMgSn38HTQJtulFpGNfwt36E+o1ED/X/rjYamBn1hsr455YGHYXZQ8c&#10;LHrjbNUHW9PuGA3sgLNhczbE1uHy6ho82lGDh9trcH9bDe5tqcmPS2uyIqQW411rcXh8Lb6YV5Oz&#10;s2pybHJNDo6qyfb4mqyPrsmysPrMC27FgtD2LI/owJLglszwbMRw+4aEmDbEW78RLjqNse/fBGut&#10;Zpj3a45Rv2bo926BXu/mCoZ9W2LSR+zr3QTLPk0JN2vJRLdWjHVvz1CXjq/Lvwg/gnzdWL16KXm5&#10;GaosP0G1BFRty6G+MutPJf8KCwqoLHvO+wePEx08kr07PyQ2dCzTxiwlKnA0h/efZvuWQ4T6DhPP&#10;PFKRfiOipzE4eCzv7PiYUYNnMiJqCqMHzeCzk1+RlZrH5jUH2LRiLwe2Hyc+bBI/f3uNsycuKMes&#10;W76dK7/cICcti2zxM5idpSInO6MKWc8iR2YFKryUf3K471/KPyn70lP+kH4qUsQxqZw4eggvJ1tF&#10;4EnxJ4fOOlhIISeH5crMPWNsTGXGnoEi8WSblHoyu65a/knBJ4Wfo6VK9Mk2uU/O0yfPK/dXU30O&#10;KQBVIlGcTw73tTLGRR5nY6qcq1ouStknh+rKjD93B2vxM2ChoEg/0Uf2q+4r26UwlBLQ3VElNF3s&#10;zJU2WZfDhaX4k0OK1fJPHX/HUMs/dahDHepQx79tSKHxtOKu+EfraNKfdCP7SWuy7rUk83YTsm5L&#10;AVib7Du1lGHA1cN/q/lDAibKTLvaCtXy720iUDU/W31Bg9dJFW1v4fXMsJf8qV+1SPov8qp0U3iL&#10;9PorpKT70/H/Av5K/r0p7iSvDvt9m/B7lf++Yb/yPPXfQoM3EN+lcq9y8RN5v1LyiWMz6glE/1dJ&#10;b0xFRhtBeyrSOwg6CrqIZ9NN0IOyFLk4Rx9BX3HefpQlawt0VEN6E+VcfiaUJ5lRkWxKRYoxFakG&#10;VKbqU5ZmIK6tT3GaJvlp7SnMbk5BVkdyMyPFz8Q1fn9RIX4+XsgfkqqfFnWo478eck6/devW0a1b&#10;Nxo1aoS2tjbvvfeesqrv/4Y5/f6jkJLHwdaA7KRT4ufmMyX7ryz3B0pzvicz4XN++HobW9YNY+oE&#10;mcXnpUjA2VP9lVJKv0njPJlUldVXjRzaK4Xf6GFOjBhiz/A4O4YPtmNknD0jhzgwbLCtgmwfES/a&#10;4u0UAThhtCtTxnkxfZIv82fJIccxbFkzjPf3TeObT9fx4PoRcpK/oDDzAllJn/P49jFu//oul7/f&#10;w9ljK1m+OJ6gAAusTHvjZK2Fu4Mubg4D8XbVwcdNBy/nAYL++Lrr4eehJ9pU+HroE+htQLCPIWEB&#10;xgITIgJNiAwy/YMwPyMCHOWw3x4EWffCx05mD2piZ9kXC+NeyvBja9Ne2Jv3wc68N2YG3dDv3xGt&#10;fm0FbQizacbBUbX4cWkNbqyrwe0NqvLXVTU5N6smOwbX5PT0miTvrknOuzXIPliDzAM1SNtXg+S9&#10;NUgSJBzoyIMDxtw54MSdfQ7c2qHJlQ1N+X55Hc7OqcMHk+qwY1hdlobXY6ZvXca41ifOrj5hFo0J&#10;MG2Kj2FjvPQa46zZAKuetbHpWZMRpjVZ7SWuH1GXeZ6NXpN/g8J9CfH3YO2aZX+Sf9V1iUr+yey/&#10;fEX+lZZUcObEVwR7xRMdOIZtaw7xwze3GBY9ldWLdrJ47kZigsbgZhvK0Igp7N38IROGzuHYe5+J&#10;92AuY4bMYkjkJL48/T1pibmsWbKL5XM3ceL9LxkZPY2zx79h7JDZ+DpEEB86noUzlvPkXgLZGdlk&#10;p2dWScAMciRS/mWKUqCIv2qUOf5ekX0CKfiUbD9BtpR9r8m/FHHuZHHOVD47fUy8M44o8/jZmiOH&#10;80rhpxJ/AnOVqFMy9yzlkF5V1l+1/KuWb4rcE/tkWd2mGiZcJQdF+VIeqjIIZaahlHiq7L2qIb9i&#10;n7Poq7qGHNKr2qe6tskr4k8lCavvQd6P3CczBOUwYrmoR/V9OFqrshFlRqHMLpQLgajlnzr+jqGW&#10;f+pQhzrUoY5/+3j2NJ2ivCNkJMWT+rg/WffakHOnKdm3GwjqknO3Jrn3VEOAZRZg9VBgSd4TFfkJ&#10;NShIrEFhUq3XeFUKvrowQzWlqVIA/pmSFCkA/8yf+iki6a+z7P5Z/iTf/iS2/pr/afn3Nqrl35/O&#10;8T8q/94m+hqI8zd8Dbkqb4noq0K8A2kys6+poAUV6a2qaC1oQ3l6e3GOLoLugp6CXpSnSMmnKdAS&#10;DKA8WZeKZH0qUgxF3UxgKbZtqEy1VXiaJso0S3FdY/FMdcSz0qIkWYeiBBNyn2iSk9KH7FRvigu2&#10;8ezZE3WGnzr+pSGH90q59/7776OlpaWs3tujRw/Wrl1Lfn5+Va+/R0jJY2+tR/qjY+QknaJAyQD8&#10;hrLc7yjP+17JArzz6/sc3jeN2VN9mTzOnWkTvZSsvynjPJgwxo2xI10YM8KZcTLLTzBW1EcOVUm/&#10;IbE2xMdYEx8tymhrhsTYMDjKqgrRLvYNHWQt+koJKHFg/Gg3Zk72Z+GccNYtH8KmNcPZum4kH743&#10;j1++20vywzMUZnxLbspXJN0/yYMbR7n962F+ubCHDw4tYNqkIMIDzfBx08fFfiCuDjp4Ouni5awr&#10;2nQJ8DIk1N9E6RMZYk5UqAXRYRbEhFsKrFSECUR7VLAZEYGmhPoa4u2ghZt5L+xNemFt0hsrkz5Y&#10;ilJiY9pH0BtTvW4M0OxAv15t6NuzDf012mOs05khLq3YOaQOH0+qwbHxNdgdV4MVgTVY4l+DLTE1&#10;OTW1JtfX1uD+JhX3ZLm5Bo+31yB5dw2y3hF/Tx/tRN5xc/JOeVBwyp6ST7pSdrw+ZR/XoPjDWhQc&#10;qUnWobok7m/IvZ3NubGlCT+vb803q3ryxbLOnJ3XkA8n1+DAmNpsG9GSrcM78v6EFnw+owFXl9Tl&#10;3MRar8m/6DAfQgM8WL9uBblV8q+kRDXU900BWC3/igpl9l8Rv168y8QRC9m18QOyUkt58iCL6WOX&#10;MG/yGlYv2YWnfQS2Jj74O8ewa8P7TB21mD1bjjJF9HG2CmbKyAWkPMwm5UkOO8X+SSPmcWDHMcYP&#10;ncOpo1+yadl+Pjxwhu1r3mVM7DSuX7pDZko2GSkZZKZlkpUhySArM52c9HRyJWI7N0NsS8R2TrpK&#10;8MkVfP8RWWnJgiRBojh3Al9+ekJZGEOuqCsFnZRlUqipRKCJkgUoh9E6WKky+qSEq+4nhZsyv57Y&#10;lihDbi2MRCm3pfyrbn8pBGWmn5R5sp+UeHKOQTnEV2YdSqRAVM0paIKTqDsrx5oq8wXKe1Tkn12V&#10;MFTE4EtkuxR/Xk42SimH+Mr+MtNPZjTaymxGgRSAavmnjr9jqOWfOtShDnWo4/9EyCzA8vKbZKfN&#10;oChJj5LHHSh80JK8+43JvV+P3Hu1VPMASglYNRegJOeRKB+rqJaA1RQk1lQEYLX8U2XrvS7vJG8K&#10;wX8kBd/kv03+Cd4UZH+FlGlvk2xv423X+Sv+Sv69bcitlJVvPcdb7uGv5Z+cY/Cv5xmU91PNm8er&#10;aEBFakOF8leoSGv0GnKBjtLU5uL+WghaiXtqS3lGB8rTO1GR3lXQTfTrIegp6C2u11fQT6Ah0BKf&#10;d0BVdp8cxisz+sx5mmrJs1Qp/BwFzgJXnqZJnAUOVKZbi/fKkJIUTQqTe1AkKHysTXGSA6WZ03lW&#10;fo0XL55V/TSoQx3/9Xjx4gWPHz9m69atWFlZKdLP1taWVatWkZqaWtXr7xVS8thZ65Jy7wPSHx4j&#10;N1ElAOUCIHIIcHn+D5RkXyDx/kk+/WQlKxZHM3m8u2rhjlGujB7uxPB4O4bF2TB8iJ2S6TdyqIOo&#10;S/lnL9oF8Y6i3Um0u4j+bowb5cHEsd5MmRDAjGkhzJ8dybJFcaxePpx1q0axbfNkDuyZxQeHFnLy&#10;2CrOnVzHuVMbOH9uCz9+u5f7Nz4iJ/k8hekXFAGY9vgsT+4c5+GND7lz5X2+P7+dPTumMHakFz4e&#10;Rrg56uIucLUfqMhAT1ddAn0MiQg2U8SfRNbDAk0FZoQHmREaYEqQjxE+7np4OuuI4wfiYKWpSD8T&#10;g54Y6/fEzKAX5oaiNOyBoU4X+mt0pE/PNvTq3koptfu2Y6Bo09XqgLd5WyZ6Nmaad32G2NUnxLgu&#10;Y+xrsi2mJp/PrMmlZTX5dXkNLgsuVXF5mcwMrMH19TW4u6UWd7c1487Ontzbp8/jg/1IPdhAUIP0&#10;gzXJeKcWWYdqkfteTQqONKDoWGuKj7Wg+HgHSk+LP3NPtab8pPh75UQNik/UI/+UNnlnbcg/Y0Dh&#10;afHn8dmOFH/S4nX5F+IlnpMzmzesUuSfzPCrRhGBr2yrxJ/M/MsjPy+PlIRMFs1ez4qF28jOKCI5&#10;IZttaw4yZvBMNq7Yj5/zIEUA+jhGsXj2RiYOm8eeTR+wbe0h/MW+9/YcJzO1kLSEXE5/+A2hXkMZ&#10;EzeTqaMWcfPSQ25fSeSjDz5nvDhu3ZKdJD/KIC0xU5BOelIGGalSAqaTkZ5OVnoaOa+QrZCuKtOS&#10;FVSC73UyU5NekiZJJC35EefPflwl/4z+EH/VUk+ZQ0/O42euGrKrkneqLD6JHHYr+8mFP6olnyyl&#10;IJT16m2J7CcFnLss5byCVbJObsu5+zwcrJXrWZvqKVmGynHyHFXnqs4WlO3yWDe5OIk4j+r6qrn+&#10;5Lx/SuafozXezjaK/JOr/MpMPykdZQajlIlyYRG1/FPH3zHU8k8d6lCHOtTxfyakAPztaQLleZsp&#10;y5xAUYo72Y97kpfcnLzEOmQ/qkGWlH93xC8Nd2qTf6cOeXJ14IeqLEBlSPATgRR/gsKEmhQm1qY4&#10;sZ6gPqVJ9ShNrqsiRVUqK7tWrdwqM8Je0kSgWsG1Il0iF3ZoqqAs9JCioiSlESXJ9QX1qqgeaiyl&#10;YHX9FZThw9WZhLJPFWnViD6C0tek1j9GkX9/ID9PFXJV2jd5re9/gLjfN+fK+yuU5ygXxXj1+gqy&#10;rQrZRyAz9CoUxP0rIq9qFV6lVMm/MvndKM+njngeL3kpFlXP6CVyWLc4v7Ioh6QR5eniOxTfXXl6&#10;c3HuFoJWgtbiXtpQmt5J0EX06yroQnlGNyrTuwt6UZnah8qUflQmawm0xT0OEOhQkSKz+0zF/VlQ&#10;nmIrSkfR35WnmW5UZrnzNMuDpxnuPEv34FmGG8/TXXiW5iCOtRTvihHFyQPFO61BcXpf8lNNKc2a&#10;wtPC/fz2LEG8/C+qfgrUoY7/euTm5rJ8+XJlAY+GDRtiY2OjDO9NTEz8Wwzv/auQksfKfCAPrx0i&#10;9f6HZCd8QkHKOQpSP6Uo40tKcy4oGYBleT8oQ25/vrCbHZvHMGOqH9PkQh9T/Zk5NZA5M0NYOC+K&#10;5YvjWLNiOBvWjGHrxgns2jad/bvncOjAAo6+t5wTH63h7MmNnD+3jW+/2MOP3+7n4g/vcu2X97l5&#10;5UPuXP+Yh7dO8eTeaZIfniM94Qsyk74kS5Cd/BVZgtzUryhM/1aRf/lp35Kb9jVZKV+S8vAsCfdO&#10;8OT2Ma5fPCSutYL5s6MI8jXF3UkXJ9v+WJpqYmmmgaNNfzycdfFykWJQB2dbbewtNbCz0sTFYaBA&#10;D1ur/pgZ9cHYoDfG+r3R69+VgVqdGKDZCR2tzuhpd0G/f2cFHc0OaPZuS6/urenZrZWgJT27tqSP&#10;2NYf2B0HcT0fV108XXTEebWw1u9ApHl9ZnvWZF1oTfbG1uTwsBocG1ODM5Nq8MX0mnw5swbfLajJ&#10;pRX1uL6hCbc2t+DG5i5c22XArf1G3Nvdjoc76vBgRyPubW/E/R1NeLirHgl7GpN8sDVp7zQg81B9&#10;8j9sSMGHtSj6qAYlx2tQcaYWv33dg99/NOD3Sxr8/msffr8mtq90ek3+RQa44edqw4Z1y8X7n/6a&#10;7CtR5vjLrSKPwsJcCgtyyM8TiJ+VnPRcjr1/jpULtpH8WGbk5fH5ye8ZFDSW/ds+ZM2inaxbslsR&#10;gasXbef4oXNcunCD789fZdroxezb+oH4TgtJfZLNnauPWTJ9A4P8R7F34/sk3s/kwudXmDxiAavm&#10;beX6Lw9ITcgi5UmaKNMUAZiRnCquKUgVpKUJUsmSVMu/DCn+UqrkXqJCRmqCQJaSJHF8VamQQHrK&#10;ExIe3uGL0x8S7OuKtYm+ItakyHO2UWXpqQSgBXLxD5nJJyXcyyw7sU/0kfXqY+T+6lKeq3q7Gi9H&#10;a3ycbZXMvOrsPYnM+FMN1bXAwli823LOv6rrSeGnyMQqCSizAmUGoOyrEobV4tFYdU6ZRSiz/hwt&#10;8RbXkshhxHZm+tiY6InzGInzG6vlnzr+lqGWf+pQhzrUoY7/W/H77+L/F7x4UcmzytsU520kPc2D&#10;1BRtslMbkZtYi7z7dci7XY/864I7Nch/UIOChzUofFyDIjkPoJwTUNYf1xTUoehRXUF9Sp7UpiSh&#10;lkJpYm3KklSCSTVcVGaINRZlE0EzQXNBS0UYVaS1oTK9raC9oIPYlkNBJR3E8W0FrShNaaFQktyM&#10;kpSmAikHZYZZI1FvqFAsS3H+klSxX0HWGwtEnzSxL62BQNynQIqsckHFW6n/GrKfSsJVf5YqlH1v&#10;ojrvP4Vyvipe2X7bPSnnTm1AecrrQ27LlUw7SQPxnOqr+CMrT56vjthXU1BLtIvvJUV8R1KgJopn&#10;ktREPLP6FKXVpTi9nkJJunhG6Q0pTW/0ZzIFWU0py24mEN9ddlvKszpSntmV8oyegj6Up/elLF2D&#10;koz+FGcMoDRDUxzbV5S9RXtvcT99qEjRpCJ5AE+T9KhMMqQy1VxgLdodBZ7i8/oLQqlIj6AyK4rK&#10;nCjKc8MpzwnhWbYfL7I9eJ5lxdMMPfGZ+orP0IvC5H7kJxmQk+xFQXoMz0o/5fcXT5V3XT3MVx3/&#10;qqioqGDv3r20bduWmjVr0qtXL44fP87Tp/Jd+/u/Z1Ly6PTvyecfr+DRtcOK/CuUmX+p5xSK07+o&#10;mgdQlQVYnPUdj29/wjdfbOfzc1v59vxufvzmIJd/OMy1i0e5feVjHtw4yZM7Z0i6d460R5+TmfCV&#10;+Dn9hry0C+Snf0dR1vfinIKcHygT5ywv+L6KH6ks+oVnxZdeUnRRobLwZ3EPPyqU58nyB4oyvyM/&#10;7Rty0wUZ35Ij6qkJn/Lk3gkS7x/n4a2P+PqzrcydHYGLkw5W5pqYGffFULcXhnq9MDHohbFBD/QH&#10;dGOgRge0erelf792GAyUkq+zIu86tWtM107N6N6lBR3aNFLo3KEJPcS2Rq+2DOjbQcnuG6DRHs3e&#10;7ZSsPyn+enRtoaDbvws+HqbED/ZmzJgwJk8ZTFx8ABYW/cV5m9C8YU1aNaxBzxY1GNChJlY9a+Ct&#10;XYMYoxqMtq7BLLeabI5qwHvjmnN6RhtOzuzAO1N7cWSRLt+v7sSNjU25s70TD3Z25NHudiTubUHS&#10;vuYkH2hG2oHaghpkvCOzA2so9TRR5hypQ8mJFjw714jfv6oF39Xn9x9b8PuFxq/JvzA/Z7ydrVi7&#10;arGy2m9JcdXw3uI8Skpeyr+iwhwKJQXZ5Odlk5eTI76TbNISMnlwM5Hkx5lkJueI7yWVc8e/5dov&#10;D0m4m0nC/SySHuaQJMrM5ALx3eWQ8jiLS9/d4tKFm+J4uZ1J2pMs7l55xFenvuf+9QSSH4lj76Vz&#10;70qCcmzKk0xBuiL/JEr2X3IKGSnJCukpKaSnpop/96SSkZ5KtiIC5XDeV+Rfmkr+pVeTkkBa8hOl&#10;rkhBsZ2a8ICHt3/lq9NHCfKyx0RPG1tzOSRXlfVXLfBkNp1cyVeimhdQNZRWDsWVfaqz71RtVXPs&#10;VR2rCEJbc0XeSVHo6WCJn4udKK1xs5PZe+ZKhl6YrwteopR97Czk4h/iPFXyT2bsyeOrswlV8k+V&#10;GVgt/iTyfmTWX5CPK57iXO4OFvi7OygrBUtZKFcUVq0wLBcaMVDLP3X8LUMt/9ShDnWoQx3/p+P3&#10;F5U8f5pCRZn4RSxrKLlp+uSmtCXvSV1yH8ihwPUE9cm925DcO40EsmxA3t16FN6rReGDGhQ+rEFR&#10;lRxUeCLaxfGFCQ0pTGxKUWJzUTanKKklhZLklhQnNa1CyrzmlKa0pDy1NZXpUgS2U0Tg08wOPMvs&#10;yLPsTjzL6iS2O1KRIelAWVrbKtqI41spFKe2EDSmOO1VGolfWCUNX0OKQNXQYjkE+XXKxDEvEW1p&#10;UhhWZ8epMgf/Gtmn9j9NcTXpL+tv61eaXlcgpaW453RBVVmWIe5XkXUvy1Jx3yrktqpfifLZpDAV&#10;zyq5Hc9zNMRz1aA4pT1FyrNrLfqL5ymefXlGe8oz36Qj5Vk9qMjqI+gr0KQyS4uKzP4CHYEuFen6&#10;AgPx3RlRkWxCebIp5SmiTJXZfCaUpZoJLAU24l4cRekicBf35yuuGySOC+dpxiCeZ8TzW8YwXmQO&#10;V5ExlBfpcYJofkv142mKNWUpWuKeO1Ak3oX8tIHkZ/hRnLecp5U3+O1ZVtXbrQ51/NdDZvI9efKE&#10;Q4cOYWRkRNOmTTE2NmbTpk0UFBRU9fr3CCl5+vXqyNrFsRx7dw43f9lHTsJJSjM+pyT9MwpTzyrD&#10;gAvTz1Oa8y0VBT8JfqEs9ydKBWW5P1Oe9zOVoqwU5dP8X3hacJGnhaIslOVFKvMvUi4puKTwrOiy&#10;SuoVi/0lP1NR/AMlhd9QVPClUlYU/6yIv+cll3mqiL9fxDV+Ulb7LUj/WimlhCzO+p7CjO9U4i/9&#10;G4Ws1K9ISfiUxIcnSRYk3D3Ol59uZuxob8xN+irST1+nJzra3eiv2Yn+/Tqi1asd/bq3RKNHK7R7&#10;t2FAn7b07dGCLh0a0bFtQzq2E7QRtG1Ep3aSxnTt2FQRgL27t6ZfzzZoyeM0OqCn1RH9/p0w0umC&#10;qV5X7Ex74eemS1SQGYMjrBk+2JnQYCt0B3ShgzhXo4Z1qF2rFrVq1qBmNeI7qSWoW6sGTevWoHOz&#10;Gmh3rIV537o4aNfHpFctTPrVYphDXRYHN2RLfDsOjuvIJ9Nb8uX8Rvy4vClX1zXh4bY6JO1WLRqS&#10;cbAGWe8K5NDgD2pT8JH4+/pD8Xe3oOjjWhR/LNpE/VX5F+HvipejBWuWLyQ3J0OZ709Z1VfKv+rs&#10;v8KcKgFYJQHzsynIzSYvM1eQJ76bXPGd5JCVliO+nzwKsovJTs1XZF9mcq4gT5BPelKuQkaS6Cv2&#10;Z6Xkk5aQJbazRT2H7Krj05KzSH2SrpAu6umJGQoZSaKUJIt6iiSNzNQUMlKl/EsmTSFJHC+H7iaQ&#10;mviY5ISHJD2+L7hHwqM7PH54m8f3b/Lw3nUe3r3K/dtXuHfrMnduXeTGle/54ZtznDi6j82r5jB2&#10;SIwi1CyNdBXBJ2Waat49Kd2McLSUQ3lNlbJauknJJ+tS/knxpxJwqrZXSynsJMoQYXGcMmefKGWW&#10;nuwjt31d7HCxs8Tf01kZAizbZaahFHpyuK9qW4UUedVzAsp7kyJPVRrh4WCJu6O10s/dQTX/n7zX&#10;6s8h+0r5Z2Oqp5Z/6vhbhlr+qUMd6lCHOtQh4vffn/P8WTJPyy9TUrCDvDQXspK6kZ/UirwnTch9&#10;2Jjsu43IutWQbEHO7Qbk3alD/p2aFNwRvzTcrZonUC4YIucJfCR+qXhUj9zHDcl90kAg6gl1yU2q&#10;o1CQWI/CxIYUJTaiOKkxJclNKRbIzD6Z4VeW2pKKtNaCtlXCrzMVmV2ozO7OU0lWd54pZTelXpnZ&#10;nYqsLpRlta+iwx+UZLQVv7hK2r9ESsNUca23UJb2Kk0pTWsi+suswX8GKQqrhhjLTLrq+qtUt1dl&#10;2/2JjPp/Jl1KS/Gs0qpkZlVZmtHkD8oyJeJ+M5oLWlCaLmkpkGKvnfgsncWz7UVJkgbPs814mmkq&#10;nrOW2N+Hsoy+VGZpiGerojK7n0C0VZdZ/cR3MIDyND3K0/UFBqJuKI43EqWxwERgKjBTZF9liiFP&#10;U4xEKbP6bKhIdRb7PMU5/MW1QsR9RlKWHSMYRGlmNBXZg3meO5wXOWP4PXs8ZI0VDOf31BheJAXy&#10;W4K7KG3E+XQpTdIR740VxaleFGfPpqLkNM8qb/Hb82x+F/+pQx3/qkhLS2PNmjVYW1srmX7Ozs7s&#10;2rVLaf93DCl5NPt2ZvWCWJbPjWb3pnF8/9kGUu8dE39efSb+XPlc/NnzKYVp5yjK+Iyy3G95WvgT&#10;v5VehvIr/F72q8KLwov8lvczzwt+4XmRqEukwBNUFlykNO8XCrN/piDrJ4pzfqY89ycq8n+iPP9H&#10;se8C+TnnSU39hMTkD0lPPU1e+hfi76QvyU05r5CT/Dnpj86QePcTEgSJd0+R8eRz0edb8tNVWX/Z&#10;qV+TmfIlGcnnSUv8lNQnp0gTPLlzjIN7p+PlYYCFWT+sLLQYqN2VXt3b0LdHG/pVod2nLXpaHTAe&#10;0BkD7Y7oaLZXtuWcfTIzsH/f9vTr1VYRfpK+Pdui2bu9kvln0L8zJnrdMDfogY2xatVfJ8s+uFr1&#10;xc2qD27m3XA16YCzUTssBrakf4/G9OvSiF4dG9KlTQPat6xHm2b1aN28Pi2b1qdJo7o0rF+benVq&#10;KXJQJQhrKmKwWg42qVeDdk1r0L11bTQ71sa0Vy1c+9cg1LgWo53qsiSkNruH1uDouBp8NrsGP66o&#10;w7XNbbi/syVJBxqS8W4dRQhmSg6pytfkX4AbXo6WrFg8h6zMJPLz0sjLTVfqKckPyEhLIDcnlaTE&#10;Ozy8d5knD69z98Ylbl75mWuXL3Lll5+59OOP/PLD94If+OV7UUq++5GLP/wk9v3ETxe+5/tvLvDd&#10;V99w4ctv+Ob813z52Xk+P/Mpn50+rfD5mXNKefaTE5w5cZzTx49x+uOPOXPyEz47e4rPPzvD56I8&#10;e+qE4BNOfXKcE8ePcOLYe3z84SE+/OAg77+7h3cP7OTAvq3s3bWJ7VvXsnHdMtauWMCKJbNZumAa&#10;C2ZNYu60ccyYMILJo+MYMySK4YNCGBzhR0yIB6G+Lvi52xPo4UCwtxtyzj9VZpwhDhbV8+upBJtq&#10;WK8c7qtamEMl/CwVZHafq725kmknZZ+Uh47WqqxAKd6kzHMU53G0US3c4SRwta0WewIrOaRXZhBa&#10;4+3qqFxX3oe1qT625lLWGWAltq2MdZXSWEdLoImpXn+MdTUx0dXCTF9b0F+0DcBooJaCsY620sdE&#10;VxuDARroa2uIn4HeaPftTp8endTyTx1/y1DLP3WoQx3qUIc6Xo3ff+fFb+U8rbhBSf4W8YuUs/hF&#10;byD5Sb3JS+hA7uNmZN9XZQXm3a2hGhZ8W3CrBrm3GpN7uym5d+UCIqrFQnIeC56oyJbI7cc1yX9c&#10;mwJB4eO6FCXUp1iS2EDQUBmSWprUmLKkJooMLEptTWFqW1G2E794dqAkrSNlGV0oz+pGRXYPKnN6&#10;8jSnF89y+opSQ6ClIltb0J/KTO0qBlChMJCKDA1BF1HvJMqXlKWLc79BaXp7gZzH7g3SpFR7nRJB&#10;cfo/T1E1Ga/U30obgXgGkoyXZWlmB0qrJGd5TkdBJ8qzuwl6Cnr9QYWUd1kyS09PkXUVaZZUpllR&#10;mW4onosulVm6PM3S41m2vkBPPDeJaHuF8gwVZel6lKXpUZpqIDCmPN1MYC7OayWwoTzVmqeZVjzL&#10;shGli8CXpxlhgsGiPkJcZ4xgIs9yp/A8bxrPc6bzIm8qv+dP4PfcETzLjBL35ivOY69kDD5N1aE8&#10;WVO8C3riOxosjlvM0+JPeV5+RbyrhYq4Fi+u6v1Vhzr+BVFYWMjq1auVYb1yTj8TExPOnDmjrOor&#10;V/f9dw0peXr3aMeSWeGsWxLPqkWD2bB8KCePLOLR9cPK0N/yrC8UEViUdo7C9E/Fn0FfKBKwouAH&#10;Kgt/pDLve9HnG0qTv6Q46bzgK4pTRT3tKwqkwEv+gqzEz0l+cI6Ht08pPLkjBd4JEu5+rMi5h7c+&#10;5Pa1w1y7fIBrlw5y7ecDXP5hH7/+uJ+bFw8pKw5f//ldLn23n4sX9ilcFdsPb35EysMzZCZ+Qa4c&#10;AqxkAX5FVurnpCeeJj1BCsCTnP90IxMmBhI31Jtho/ywtdOhc6cWKjq2oFOH5nTq2JzuXVrSt4eU&#10;e63oIxio0R4drY6qYcGK/GunCECN3u3Fdkclc1BHqxO6Wp2V+QB1tTthrNMVC6Me2Jr2wtG8N+7W&#10;vfG16kawZVvCLFoRZN4MX6PGeOg1xkWnCY4DGmOr3QhzjcaY9muCcb+m6PVqilbXJvTs2JjuHRrT&#10;rX1jOrdtRLtWjWjdvAHNm9ancUMpCOtQr14d6tapTZ3ataldsxZ1a9ekYd0atGpckwGda+Fv2pSx&#10;nm2YG9aBFXHdWDe0C9tHtOTwxIZ8Or8mP61qwLVN9UnY87r8C/JywMPBnPEjB7N/10aOHTnIN19+&#10;xtH397F53WLWrVzIvl1bWLtyLrMmxrNg1jimjItjwshYZk4Zx8Qx8YyKD2fkEBXD48IYPlgQG8oI&#10;UR81NJohMUEMjvJXyvjoYOIig4kJCyQmPIAhol9sVDDhQb6E+rkT7OuEv6cDfp52Cr6ejviIbV9P&#10;e3zcbfF0scTb1R5PJ1s8nG3wdLZU5rFTsLfAU+DlZCXqYttBSjhznKVUE7hKwSZwESir5UoZZ2mM&#10;vVwxV0o1Uz2sjHTF96qDhcEATHS0MdGVMk3KMoGODsYDtRXhpkg2uV9Htc/ccKAi2cz0xXG62liK&#10;PsZ62hgO0MBQRwt9URoM1MRQIEWd7Gcs+hkp5xfnEccq1xLnNNcX5xKl0YB+mIl2axMDzA100NXs&#10;g552P0XaGQ3UUM5hKq4hz6ev3RftPt0UpMwzEMca6/QV59RUJKCh6C+P1dHqI97nXuJd7qv0k3Wt&#10;vj3p17sbfXt1Ucs/dfwtQy3/1KEOdahDHer4q/i9goqybykv/ljwAUXZc8hL0RW/8LWjMK0hBSl1&#10;yXtYi5y7tcm+VZ/Ma03IutqYnJv1yb1VhzzRnnOvptgvEGWu5L44RvKgpkK+oOCRlIB1qqhL0ZP6&#10;CsVy2LCgILkJ+UnVNFMoSG6hDFctSmkjfrFsR0maFHRdBH0EGpSlawq0KU+XwmsgTxW5pS8wEBgK&#10;dHiaqSHoy7OsfjzPVvEsS26/gtJWjcZrPBVtb6JkyClo/IeUiX5voyJb8y1oUZmj/Q95+gc6PMvR&#10;E6WeaNelMltHIEt9gaG4RxPxTEwFZlRmGgtEu4J8NgZKvSLjdeS+8kxdgR7lGaKeXi39rKnMcBS4&#10;8izDi+cZfjzNCKIiN5Ly3EFU5g3jWd5ofsuZwG/Zk/g9eyq/50zlRa4ocyeL+kReZI0Tx8VRnhoo&#10;vkdHilLNxPtlRLG4x9wUewoyginNnUZl6Vl4nivey0r5cqreUXWo418UUurJhTzkwh19+/ZVpF/v&#10;3r3Zt28fZWVlVb3+vUMl/9qzYHooaxfHs33tWLasHs2WNaM5enAWP36xkdu/7OHerwe4f+UdHlx9&#10;l0fX3+WhKO9feZd7ou2uKO9ePsjdXwQXRZuUdaK8c+ldbl06zC2xfeviYW788i7XfnqHaz++w1XB&#10;r98f4PJ3+0W5n6s/HOT6T+9y8+fDSp+L3+7jh6928dM3O7nywwHlHFe+2yfad3Pxwh7BXn75eic/&#10;nd/Ij5+v48o327h3+R2S7x4j/clpMhJPk5l0RnCa1Mef8PP3+zh4YCnvvLOSdw+uYPgIf7r3aEuH&#10;Di0U2rVvRpu2zWjVuimtWjWlefOGNG3WgNatm9C2bRPatGlCu3ZN6dC+OR3bS2HYkm6dW9Gjayv6&#10;9GpTJQUFvduh0acdAzRVw39NdLthY9gNL7NORNq0YbhTK0a7tmCkSwuGObRguGNzhjs0Z4h9U2Jt&#10;mhJj3Yxo6+aEmrfEx7glXoYt8TZujZdJO1yN2mOr2x7zAR0w1GjHwD6t0OzRgr5dW9Crc3O6t29C&#10;h9YNadm8Hu1bNcBMqy2jAnXYM9+fgwsD2DnNlTWjrVkQa8w4X038zTthodUYZ/0GRNjVZ5J/3TeG&#10;/TrjbG1EgKcjni62hPp7MTwumuiwAIJ9XHGxs8BYVxd7K3NldVhlIQpHS2VxikAfN3zdHRTZ5i22&#10;ZZvMVHOxMcdRDkE1N1Qy3LydrJVFLdyrhrbKOejc7K1wc7DF280JTyc75HBWmd0mM+1kVpuNqSFW&#10;JoaK9JJCTGatmRkMUCSbuYGuQA9LI72qukBfR8HSUAo8fVHqKvstxD4zfdUxZmK/mTifqa4UewMw&#10;0x0o6gPF9zewSvANQH+AJgM1+6KrJWWZhvh+NTEQyFK/vxYGYr+pnjimSv4pAlBm0kl5JzBVMu36&#10;K2LOXGCmiD3RT1dToCWuK4Wetvgc/cU9DhT3p4OFobhvIx0ls8/GRGb1ic8u7l22yUU+ZFahnOvP&#10;zswIBytj8Z2YKwt1SIkpV+h1FM/N0UIKQm3xeTSwMh4ozi3Ob6SNnYWuOF6KTzm8WC5EIocIi+/F&#10;XjXEWGYwyiHD8jOYGw1Qyz91/C1DLf/UoQ51qEMd6viHIRcIkYhfjp/nUV70LiV5iynJXUhx1giK&#10;Uo0oSOpFfkIHihIaUPhYtWBI7p26ZN9sQPaNhuRcb0TOjQbk3qxH/u06FEgpeLcGOTI7UCKHDMtV&#10;hqsEYd79WuTfr03+g7rkPRLnelyb3CcSUU8QbYL8RHGuxAaChuL6jSlMakJhclOKUlqq5rBLaU1x&#10;mpSC7ZCZe2UZMouvsyjl4hTdqEjvLugj6EtlRj9FBD7L1PyD51laCr9lSwbwIltPoP8av+ca/okX&#10;OYY8F+Vvf8LoTzwT7W/jeZ7Rn3gq2v9EjsHbyRb9BYroyzagIkuXiuyBVOboKKWkPEuQOUAgtuV8&#10;fTL7TwrALH1Rl8N6q4f2GlGRIQWhlIUWAhtRd+BZlqt4Pj48zwwQhPFbZjQvMuL4PXOoqI+mIm8K&#10;5fnTqCyYytOCSTzPH8tv+SN4kTeY33Lk3H7+lKe6U5HmTHGSLUXJNhSn2lKS6UtJThQl+TPEu7aF&#10;ypJzPH/2ULx7ueIdVK/Yq45/fbx48YJHjx6xfft2LCwsaNSoEfb29sqcfnl5eVW9/m+ElDz9+nRm&#10;2bxBLJsbzZrF8WxYMYJNgs0rR7Bj/Rj2bZnIO9un8OHB2Zz7aCnfnl3DT19s5Jcvt3Dx661c+nY7&#10;v367gysXdnDtwiZuXFjPtW82cOWbjfwq9l8R+278uJ87lw9z59f3uC1KKQVv/HyQS19t4YeTS/ju&#10;2Hx+OrOK69/v4+Yvh7j24wF+/W4nl77cwMXP1/LTudWc/2gB355arrred7u59PUWvj+5iM8PjubI&#10;hnAOr4vgzDsT+eWrjdz69R0e3jpC0sPjPLp3jJ9+eY8vvjjAV5/t48zHm5kwJpgePdrRoX0L2rdv&#10;/lL+tWpCi5aNFPHXpGkDmjVvJJAisCHNWjSieYvGSilpKveJsqXo36Z1U9q2baqcp0PHZnTr0lJZ&#10;+bdfrzZo922HoWZb7HXb4GvahgibNgyya81g+1YMc2rNSNc2jFFoxTi31gqjXFoz3FnSllFuHRnt&#10;3plhrt2IduxOqH13gqy74GfRAU+TDjjqt8d6QBtMNFthqNFKEYSxrv1YM9qGk+sj+WxHPDtmurF0&#10;iAkbx1mzbZI9u6c6My3CBE1xfw0b1aVZk3q0bln/Nflnb66PXv++mOgPwMJIX6CHpYkeznaW2FqY&#10;KJjq62JpaqCIQDl81cpEXxxnhL2lMXYWhqr54kSbXDXW3kwPHydzwjwsGBxgR1yIC/7O5vi52BAb&#10;FkSwlwc2pvpYG+upMNJVShuBrTje2kRXycCrPp+tKG2VrDxDHKxMVNc0V2FvIeesk0NwZV01v51s&#10;U4boiv2qrD4j7JQhu0YCVX+lj/g8Ent5HoGNrIt2KcaU+5PXVSSkRNyLqMt9ctiuHMarmr/PTDm/&#10;ItDEc5DDdeU15bBguV+KTiXL0EbOzydX0xV9rIxwEXVXG2Pc7eWwYRNlgQ8XmZkoSk9HazylRLW3&#10;Elgq0lTO/SflqreTLQEejoqoVebxk5mN4jryO7Q01EZPqyd9u7bFQKM9EW4DGBtiQIxbb2I9NIny&#10;NsXTXq7uq1rgQ84PKK8t5/uTQ4R1NGS2YF+1/FPH3zLU8k8d6lCHOtShjv9E/P57pfhluURBLqxQ&#10;XvgeJdlSBE6gMN2IwtSeFKR0U7LxipKbU/CkkZLtl32nLlm36pF9QwrB+uTcriXaapB9uwaZN1Vk&#10;3VJt59ypRa4g714d8u7XJvu+aH/wkpyHgkc1BXJeQcHj2uQ9qU1+Qi3yE2tRkKSiMKU2RZLU6rKu&#10;QnFaPYpTGlOc2E7QkZKkTpQmd6YspYtCeaqkKxVp1fTiabqGQPM1nmdq/4lnmf15mjWQp9mv80zJ&#10;xnuJzM57qmTk/ZlnuX+mMnsAlVmvU/EXqKSepL9Am/IsLVH2q6Kv2H4Vrarj3pIZmGEusBSfx5pn&#10;WfYCL4E/z3MCeZETyu+5UYJBgnjBMH7PGQk5o0Q5mmf5I6nMH0p5bjRlOUGU5niL98SFkkwbSrIs&#10;KM20EPdiQUmGK8XZkxWhXJa/isqSUzyvvMGL5+nKO6Ya0qsOdfz3hMz0W758uTKst0GDBtjZ2SkL&#10;eyQnJytS8P9aSMnTo1tbJo3yYrJg2hhfZk8KYfHMKFbOj2XDsuFsWzOGnevGs3fTJN7ZPo0j+2Zz&#10;8oMFfHVylSIAr36/kxs/7ubWD5u59+08Hnw5kVtnxnDx2EguHB7B+XdG8vXRGVz+ajN3Lr7D7Yvv&#10;cvuXA9y4sJkfj03m1PoA3p3nyKHFPnx+eDqXv9nOtR92ce3bDVw6PYfvP5rClx9M4/iukZzYM5of&#10;P1vLr99u5adzy/nuo6l8fXgUJ7bHsH2eN9sWBPLJoTl8fmod506u4/zZjZz/dBNnP93Jp18e4Oz5&#10;fbxzfAODp0fR06wf7TU6065HO9p2bkXrds1p2Vol/6Twk9l/LaToay4lYEOatWwsUAk/heYqAdi0&#10;hUoMSpqLPpKWrRrTuk0T2kgh2K4pHTs0pXvnZvTr1hz9fq2w6N8aq4GtcdRri4dRO/zM2hFm1Y4Y&#10;23bE2bdlqGNbhjm1ZaRrR8Z6dmW8Tw/G+PRiuGcf4tx6Eu3UnVDbLgRbd8bfqgsBgmi33kwO12PV&#10;KCt2z3Dl2IoAjiz3Z3q0AXZ6rbEb2IK5UQPZO8ORD5f6sXKMI/37tKZevdo0bFiXRo3qvSb/XGyk&#10;JJMZemb4ezjh7+VEgLcLQT4uqtLXjVB/d0L83BTp5Odmj6O1MZ6O5gSJbV93O1GXQ2zNCXY3Y1yM&#10;K+tmRXN88zjO7p7CmT0zeGdlPAtH+zJxsC/zpo5jcFgAbrameNib42FnjrtE1D0dLFCG5VqbKKWr&#10;KJXsNnFvUo5JoSaF16vz66myCOVKvKKPglyRV66Aa6z0l8JQyj8pBuUw31dXwnW0krJOoprL7+UC&#10;GKqVdKvn9pNCTwozK2MdlVgU/eWxso/clpJQIrelXFMd/xKV/JN9pdwU5zBVra5ra65aZENeX96X&#10;IgDlZxSfSwpAuTCHj6s9fq4OigT0cbFTnr+fmx2+LrZKVqXM5rM2HoClkRZavdpjrNGWGbHm7Fsc&#10;zMfrQji6wo2Tm6M4vXsqK6fH4G5rjIXRQEWyOlqpsv7k0GRdzd4YDeynln/q+FuGWv6pQx3qUIc6&#10;1PH/GKqMwN8UQfP7iwqeVVyksvQc5cV7lOytwkxP8tMHUpzdXpnfLj+xFfkP25P/oD05MjPwFfmX&#10;cUNFtQjMvFmTrFu1FCGYJfvdraIqW7B6W8kcvF9DWWwk76HgkeCxioIngsTXKUyqIrE2hTJTMaFR&#10;1aIjcn5BFaUpzf6gLLU5ZSktKUtuLWjzGuWp7d5Ce8rSOwhenzew/A2U9oyOlGZ0ojTzdSqyu/yJ&#10;sszOgk5/Jku0v4ZsF+cVqPrItq6UZ3avogflWT0FvQR9quSfjkDO8SezCU1FacVTZb4+B4ELz7Lc&#10;eJ7lyW/ZgbzIDVX4PTcM8kWZF8xvuf4Kz3P8eJ7tK/CiMt2GyjRz8eyMKU4xpCjVkMIMC3JTHMU7&#10;MZjSnNGU50/maelx8f6UC55V8ULwu3y5qt4ydajjXx9yTr+NGzfStm1bateujYaGBidPnqSiouL/&#10;pPSrDil5unVqzehBjowaLIh1ErgwLt6dySM9mTc1mNWL4ti6egx7Nk3iwJbJHNw8nv3rRvLOptEc&#10;3TWR0+/N46uTa/j50xXc+2oaiV+P4u6pGH5515/PNrpyeKE9Bxe5cXrfWK5d2KUSgD/v59a367hy&#10;ciwX9sdxclMsH66N4v0Ng7hwehXXftjNrR+3iz5ruP/dRlKuvkvC5f38eGo+v5xbwE8nZ/PZ3li+&#10;2D2Ib94dzTdHZ3Bs73T2bprIBwfnc/S9FezdMYctK4ezfl4oW1YMYffBOWw+t5H5X2wl6OBszJbG&#10;YTgznIGjvdGIsKeHuyGdzTVpp92N1t3a0KpDC1q0akLT5g1oLOfYayLKJqKUC3I0ayDaG/6R/de8&#10;ZTUv5V9LcaykVWtV2bJVU4U2bZqpMg7byrI5XTo0p1eXFmj2ao1u3zaYabXBTqcdLgbt8DXvRKht&#10;N6KdehHl1Jtgu154WnTHzqATflZdGR/Un8XDTdk83ZEja4M5t3MQpzeFc2xlAB+t8GPnDGeG+WgS&#10;LM4x1l+DfbOcObU2iBNi/4qRdhhqtqF+/do0qF+XRg1fl38ejnIYrpkilIJ83Aj0cSXQ25UQXxeC&#10;vQW+rgT7OBPi5yr62Iq+FsriFM42xvi4yOG/looI9HY0ZtnkEL47uoRLRyZy9d1YbhyK4+LBIfz0&#10;zgh+fn82h5ZFMiJIn/gwZyJ8rAn1MFckYPVcfFICVtelAJRIcSaz7aRQk5l3TmJbCj+VLKtGJQcl&#10;KrFnpsg1OfxVzs8nhwsby6G5ci49Aym+9BRRp2T6mamoFn4qCajKJpRYGUvpJ4fgyrkA5bEyI1A1&#10;NPlV5L3JY6vPUy3+VG0G4tgBGMp5+Ab2xcawO25m3fGw7I2TeBe97fVwtjZWfV4pLsXxUm76uNri&#10;7WKrDKeW8s/PzQFfV3tl29PRSpF/Umjqa/WmT9c29O/RjHHiXdk5zZnD8+z4flcwNz8ay62Ts7hx&#10;Zgk/H1/G8qmxivhTyT/5XA0V+TewXy/0tXur5Z86/pahln/qUIc61KEOdfzL4zm/PU8XpFJZ9gMl&#10;eWspSA2lIMWVgjQbClP0lWy74ifNKXzclLwHjcm/35Ccu/XIulWHrBt1yLxRi8zrNcm4XouMa5La&#10;SpkptjNv1FTIqsoWzLpdQyUSFZlYR1CPnDv1lIVH8u4J7tdThhD/wcO6qnkGn9RUKEqoSXFi7bdS&#10;kiSpQ2lyvTeoT9kfNFAoFZSk1KdYktrgNUr+oKGKNEkjStMbC2T5BhmShn9Qki5p9ApiW+7LFP1e&#10;Q7ZJ5Mq/zQQtKc9qQ0VmeyqzO/E0q6tArpTci6fZfZBzCVZkDRT79HiWY8TzHHN+y7bltywHnme6&#10;8FumJy8yfXiR5cuzTHeeZbmI450E9uJ4a3G8KWVZBpRk6lGcMYCidG2K0vpTnmJJebIHpSk+lKaF&#10;iPuJpTx3AU9LT/Hb02Re/JYlyEad2aeO/6l4+vQpjx8/Zvfu3WhpadG0aVP09fXZvHmzIgPVoZJ/&#10;Gj3bsnG2D9sWBLB5rj9LJ3szIsqO2BArBoVaMSzKgWnjAlmzZCi71wzn8LoY9i/yYus0VzbP9GDH&#10;gmAObhzH0QOz+O7kPO5+OZXb58bw85F4PtsRwgdrAvlgbSQfbIjly+NLufLtNn79ZivXv93EnW/X&#10;cOvLldz8StQv7OHC8eWc/WCx6LeMrz5eyFcfzuGHU8u4eWEnjy7t5uYXs7l+chg/vRfGyXUuHJxr&#10;y/qxZuye78vH+2Zw+qM1HP9oLe+/u5zt6yeyakYg62f4sn9VHBtXDWXskuFErh+P//YpxL6/kJFn&#10;1xAnCDu2Au89c7BfMhaDIeFoubvQy8yKzgMM6dR3IB16adGxpxZd+vSno6h36KFBh+59ade1F226&#10;9KBN56607tiZ1h3a07p9O9q0a0Xrti1p3aa5KAVtmirzB/4xPLhdM9oKZLucY7C1oL1obyv2t2nV&#10;mPZtGtO5fVN6dW6Gdq9WmPTvhKVBD4x1u6Or3QUHw67MjzPhg+W+nN4Wxed7Yjl/II7z+wdzZrsc&#10;6hvBmU3BnNoQzPF1IXy0KpAzm8P4/uAwvt4t+qwP4eA8L4Z4aDKgVwuaN6tP/fp1XpN/Ps7WOFoZ&#10;KHPASekXIPD3ciHAy5lAQai/B1HB3gyJCSU+OghvNzucRV8pvGTmmJOSOWjA+Dgfzr+/gl8+nMvn&#10;a535YoU536yy4IslJlzY6MG1o5O4/MEkdky1JdSxFwGuRoR4yqw/1cq2Uvi52ZqpsgAFsl6dcSdR&#10;hhYb62JjootcoEPuk/JKlcGnEoTVmXpSuFkYynn3NLDU74eNXg+8THsQbKuFu7mWOLexck053FgO&#10;J1bNs/cye08iM+KkOJRzAOr274vRwL7YmergZm2sCEs5557crxoirKeUquMMq0SgHFarujcrEx1F&#10;rJkO7IWfZQ8WDBrAuhH9WRTZg3HubZkRpsHoEDksV5Vl6CSOkVJTZjR6Odvi6+agiD9/d3uBI36u&#10;dso8i3KIsBSe1sb9GSB+vv0sOrFmhAEbhvTj4IR+HJ2pxbkVlnyzyZmvNzvz/U4fvtgzhmg/J+Si&#10;JvI6criyXIRER6u3siiIWv6p4+8YavmnDnWoQx3qUMd/Z/z+ghe/FfO88h7PKm7wrPIaT8t/oCxn&#10;NiXprpSk2VOcYkNxkhWFTwZQ/KQ7xY/aU/SoOUUPG1F4vzF5N5uTe70F2Vebknm1IRlX6wnqknm9&#10;NhnXX2YNynrm1ZqCWmRdE1yX1Cb7Zm1ybknqkHtbNR+hXKREWYzkfk1yHwge1lRlDr6RPZgvswcF&#10;haIuKRIUi+3iJzUpTqj9CnWUskhQmFiLoiRBci1KUuooFIvtYrFdnCz6VrWVptSlNLW+oB5lCnUF&#10;oj2tlqCGitQqZD1dtAtKFMT1M0SZIc4nyZSlOL8kvb4oG4t9gsymlGY2VyRgZXYbQTsqs9rxNLuD&#10;qEu6UpHVQ9CLikw5/6Emlek6PMsw4FmaocCU5+nmCs/S9XiaMUDsH0BF+kBl5d/iNGMK020pSLch&#10;X5T56S7kpgWSk7GGotzvKS24RFnRVcpLrlNRlsyzZ+U8f/6M3357rmRYyUy//yhkDuCbqEMd/5l4&#10;8OABy5YtU4b3SpHh7OzMjh07yMjIqOqhDhny2ehptOGTtT58tNydg/Od2T7Hk8nxDsSF2RLmZ0qg&#10;pxERgVZMGx/MpqVxHF4fz6HVURxYEcPJPVM5c3AGH+ycynu7Z3D2/fn8dHoRv5xewIWP5/DZ4amc&#10;PTSbrz5ewYe7pvDOppF8tG0oh9dEs39VDB9tH8mpfZM5eXAOnx5ZzrH989m9bgwH1w5i30JvNkx2&#10;YPNsX/avHcXxAzP45sgkZTjxzx8M4ty2QDZMsGK4txajQkzYvGwE7+5dwt6di9m6cTbL5gxn1pgQ&#10;lkyL4YNd89m2dhpDhkUwfGQQkycHsmBJOCt3j2Duu1MYtnc+YZsW4blgIXaj52ERORPjgGmY+k7G&#10;PXwGAbGziB+3kKlzVxE5ci5uIVNwCJiIkesIBtgORssyBi3zcDRNg+hn5EsfPWd6D7Sll7Y5PTT0&#10;6N5bi249etO5a1c6delAx46tad+hJe3bNRc0o4OgY7umtFVkYBNatmis0KJ5I2X4cY+urdEd0B2d&#10;gd2xMurBtGhjjqz048z2KE5vj+TMjmhRRnFK1E9vD+fs1mA+3RLEpSMjufzRGL7eF8uXe6I5vzOK&#10;c5uD+XJHBGc3BLFrqj3TIgxwt+pF+7ZNXpN/UUGeyoq5Xi42BPt5EOLviZ+nE2H+bgyPcmfKcH9m&#10;j4ti9aIZbNu4gpXL5hEV6oeDtSnWZvpYmurh62YlvtNVXDqzSVwzkhPzjfhilR1n5unx0aReHJuq&#10;zTfrPfl+mz/nVrmyJE6HAAdtXGzkUFyViJMZb4oAtFENfZUSTC6IYaLbD1fjvoTbazHUQ59YV32i&#10;PK3xdLBUJNvrGXaquhxKK1e6tdbpSqhFF4bbd2OSW2/mBg9kQZQRIzwHEuxhpczJZyGuUS3vqjP4&#10;5Dx/5gYD0dfug5l+f6yNtAh2HMDkKFumx9gyPsyMUHeVaFTmK5THiuOqBWK1rJTDiOVnM9HVEPQl&#10;xLE/cyM02DhMg+2jNFka1I75nk1YGdqB1YP6McpHE3cbPeU4KQ2lPJQZgFIASpRh2YoItBfbqkVU&#10;5LBog/696NOpKaO9e7B/pvguFtjzzmR9tgxux96RnTg+R5NTCzX4fLkm3+30ZPYwb3GPuipZKT6D&#10;pagb66kWVFHLP3X8HUMt/9ShDnWoQx3q+B+O38V/vz3P5mn5z4LveFqqoiJ/D6WZwyhOsaIoRZvC&#10;lC7kJ7WiPL055alyOK4cotuAvEf1ybnfgOx79cm6U4/0W4Kbgut1FOmXfa0GWVdrkHlFhdzOvVmD&#10;gts1KLyrIkdmC1ZlDOZUkSvac2VZXRfk3VNRcF9F4YOXFD96nSKF2pQ8qU+5uM/ypAZUJDekQtx3&#10;eVJDykVdIrcrBU8lqQ0VnqVV04Cn6fUEdQV1eKZQm2eZNXie/ZJnWbWozKxHZUZ9QWNRb0pFRgtB&#10;M8ozxPXEvopMcf2sBpTJjECZYZjWVNCMEkFxSnPxjFtQmNqKgtTWFKYJ0ltTlNGa4sw2lGa3pjyv&#10;rSjbiu32FGd0pShNg6JUXdHXRNTtyUmMIvnBYh7dOcj92+9w7/a7gve4e/NDbt74ids3bnLnxm3u&#10;3LrFvbu3eHDvDg8f3OXxw/skPnlIctITUpITSU9PJisrjdycbPJz8ynKL6S0tJiy8mIqn5Xx7Ldn&#10;vJBDy/lN8EJBHer4ZyI9PZ25c+fSp08fZU4/MzMzZXivbJer+6rj9ZCSZ2Cv5uybacaiQdpMjjBm&#10;3awQFk/yZuJgB4aGWREVYCYwZ0SsC4tmRrNhyTA2Lx/OzjVjOHFwPp99sICPd43lg81DObplCCd3&#10;D+P84YmcPzKbz48u4uz7izkt+GjfHA6tH8qhJd5smmjP0nFu7FoRy/vbJrNrzUS2r5rIxmXj2bB4&#10;GPtXRrNrvg8rxtqzcrwrWxdEsXf9VHavm8KetePYs3IIm+eGMHOIC5FeVsqcc8PjIhk/djgzJg1h&#10;6bQoFowLYlKcH8NjghgzNIbo8DCCfP1YNimQw8sD2THLhVVjrZk93IHwcF+c/SKx9RmKlc9kzH3n&#10;Yu63GJ8hm1m09ihbdh3n5Jkv+P7Cd2zafYyxc/YRO3k37oM3YhWyCtOA5Zj4LsXYZwlG3osw8Z6P&#10;uc88rH1nYec7BTvPMdi4xmNqF4aBmTcD9G3R0DaiV29NevToTrcuHejaqQ39enekb58OihRs2aKR&#10;Iv8kPbq1QV+nN+bGfRgVYsgHKwP4Ys9gzuwcxCebw/lkSxintknxF8mJTUEcXeHO+Z0RXDo6mq/2&#10;RXFqox8nN/pzcr0fx1d5cmadL5+s8uKjpa58sSWc9VM9sLXo9Zr8iw33I0DO8+fppJJ/AR6EBrgz&#10;PtadlaOt2DTBmm0z3Fk7xYs1sweza9MSFs+biq/ob2thgJnRAGLDPLj67YdcPr2SU2scOTylL5+t&#10;cOD9idrsHdKV7ZHteW+cJofG9OLdMb3ZNqIvofY9cLTUx97MAGdLuQiGap4/Kf9crEyUIbYDNXvj&#10;Y96XOcE67Bxry95J9uyf4sHKWEsinXSVDDx7cwNcbEwUaSfFmxRnstTT6oG1VmtizdswwbU7a+PM&#10;2TrKlgPT3FgZqc0Ql/7ieBNlSK+UfTKLr1rayZV2jXX7o9mnG47mugQ76zAjwoTlgy1YFCHqft0Z&#10;79uHQd6G4v6rj6uWfi+HAct7sTPTU+SchX4/4r0GsHG0LpuG9mWxfwcm2TRlWUAH1gR34sDIgRwc&#10;q8/8aANC3aQ0NFKyGuUiIFL8yTkAZSnn/fNxE7jKuq3y3HS0etG/ezOWxPfn002RnFodwrbRhiyL&#10;6May0M7sHtWTgxO6cWxmb77f7sia8XbiWYvnrqywLGWnHqYG/dXyTx1/21DLP3WoQx3qUIc6/peE&#10;Mnfg83SelpylsvgYlSUfUFa4kfwMN/LTzQRW5CXbU5AykMLUfhSldqcwrSOF6W0pzGhJSVpzKlKb&#10;UZnSlPKkJpQ+aUTJo0aUPmhEwZ3m5N/rR/59DaUsvN2Uonv1KLxTVyDK2/UViu40ovhuY4rvNBU0&#10;EzRXbd+vV0VdFQ/qUP647us8qUPZY3Guhx0oeCCu8UhT1LUUCh5qUPBIIEtBkdhXlKBBsUCWRYmi&#10;LkmSZT9BX9HWl5Kk3lX0EvSooqfY35uiJNlPS6At+vanIGGgQn7CAPJFe36SJvnJ2hSndORpdpuX&#10;5LbhWX5bnha0p0yUxQXtKC7sLMqelBSI+8vRIzPVgpx0Q9KTY0h+vJLkB+tIebCJlIfbBLtIerSf&#10;B3e+5f7tW4L73Lt1j7s3X3L7xm3BrSpucOfWNYWbN65w8/oVblz7lWtXL6m4clFwietXfxVc44bg&#10;5vWrou9Vbt28xu1bV7l39zoPH9wi4ck9kpMfk56eRl5erjJcs6SkRPkF5NkzmVH4m4LMKqzOLFTN&#10;TfnXuYN/vUcdf8d4/vy5skrvtm3blF9QpfTr378/R44cUf+i+h+ElDzdOzRhXMgAopw1CHTSZs0s&#10;Hz5YG8De+S6snWjPktH2bJjuydqpXiycFMjCGYNYODNWYfmcaPatDOfM5gBOrHLhnbn27J7pwP4l&#10;fhxcG8+R3TM48c5Cjgs+2j+Pj3ZM5simEexaGsd722fxy+e7+emz3ezZNIcVC8azfO4o1i0Yxq5l&#10;8aycGsSM4X7MnxDB/EmDmDVlFGNGDGX8cHHt8aGsmODPrCFuDAt2JMTLCV+vAIICI5gzNpKDi0M5&#10;sDCA/cuiWD83lriIILy9gvDy9GfCkGA2iPueOyqAsdGejIv1ITI4GE/PMNw9Q/HwCsfTKwJH9xiC&#10;IqexdsM+Drx7jG+++YYfvv+ORWveIXTURrzi1mIXugLzwGUY+y5G32Mh/Z3noe00V9QXYOG3GIfQ&#10;5XjFrMYndg1+g9fiF7sar+gVuIcuxMlvGrZuo7B0iMHUMgAzCzd8PLxwcbRFU0ODjh070r5tK9q1&#10;aUGvXp0w1u9NhJcuO+a48/nuQYJYzmyL4viaQD5c6asIwJPbInhvqTtHFjvz7Z4ovt4Vxpl17pxe&#10;7capFa6cWOHG8WUuHF/uysnVXny7O4yLh4ZxZP0g5s6Nek3+ybn8gn3c8Pd0JtjXnfBgb2JDnFk9&#10;VnzPM505MtOGLzaEcGFnHJtHmzMq2JxJo6IZMTgUbzcbbMz0GBTizsXPD3Lx49mcXW3DgXHd2TG0&#10;O6uD27IxrCM7Y3uxd0hvtkd3YGt0O/aM6kO8pyYO5rrYyQUvLAyVYb7Vw32dLI0w0tFAt28XJnlr&#10;sXucDfsmO7JnvC0HZ3qxf5IjG4Za420rVyfWUbIE5aIeMgNPZv/JlYJ1NXtg1a8NIQatGenQne3j&#10;Xdg7xZX1cQbsHGHO/GAd3C0GYmGoo2TvyQxAWZciTM7vZzhQm749O2OpL+7VYwDLoo1YEKDJgsB+&#10;zPXtzqqIXsyP7o+vvY4iDqXwk9eWGXvVGYhSrFmbDGBgv67o9G3LmEDxWSYbsmfcQFYEd2GROM/K&#10;kD5sidHg2DQLTkw3Y98ILebHGeNqra/IORdbU0X8eThaK1mAsvR1s8dH4iIlnilGAzXR79OKpYP7&#10;cGCqCUvCtRhm3Yqh1i2Z5NSGNdE92T+mDx/PNeLywSgOLgrE10kOLZarN8u5FPUx1dfGWFdTLf/U&#10;8bcMtfxThzrUoQ51qON/cfz+4hnPnz3kWeUtZehwZdlVSvMPUpyzlqKcFYLFFOfNpSRvFmU50yhX&#10;mE6FoDz7JRV523lefpFn5dd4WvIjZRmrKU6eSP6T0eQ+Gk32g1Fk3xfcG0XGnRGk3R4uGEbqLclQ&#10;0u4MEcSTdjee9HvxZAiyHg4RxJOtMIScR/HkPB5N5pNdZCSeUchM/FTwGZkJn5KWcO51npxRSH18&#10;hpRHp1U8PvUHyQ9PkvTgE5IFSQ9U9cQHJ15Bbn9Cwr0TCk/ui/r9kySIvk/uSeT2CVIeriFD3FfG&#10;E/HZBJkJI8U9SUaTJkhNGktK0mSSE2YIZpP4eDOP758WnOXB3Ys8uHNfxd373L99j/t3BLL8B9y7&#10;fVdwh3u3JLe5e+vWn7h3+/Zr3FX63eHOzVuCmypu3OD2jevcui6FoOCa5KoiEKUsvHZFSsRrYv8N&#10;7ty+yb07d3hw7z5PHj0mOSmJjLQUcnIyKSjIpbioQMkoLC8rpbKyomr48W/8JkWheNeqUcffM6T0&#10;uyO+f7mQh66uLs2bN1eG98o5/oqLi6t6qeMfhZQ8cqGJRWNtGBJgQJSXDksn2PLJRk8OLrRm5ywn&#10;Nk33YNtsTzZNc2XeKCcWTI1g/oxYZk4exIwJUSyfEcquBT7smOnG+kkubJgewI5lI9iyYgIrF4xh&#10;9eLxbFg2gc3LxrJz+Qj2rBjClkVD2bBoJHs2zGTbujlMnzyKVQvHcnjTSE5tH8K57fHsnh/EzGH+&#10;RAf7EegXQGhoFKEhg4gMDmNCpDsbp/rzoeh/YudENi+MZ1BEGEGB4YwbEsGKSRFsF21fHlnJ50fX&#10;MHpILF6egfh4+RIZ6M2omABGR/sTGxJARFAIvj4huHmE4OkZzNCIAOYM92RqnCtjYgKZNH4Si5eu&#10;4sTxj/nw45OMmbUFz0ErsA1ejpnvIkx9F2LktQAd17lo2M2kn+0M+jvOwNhtJlY+s7Dzn4t94Dwc&#10;g+bjHLII1/CluEYsxz1ihWClgodo8wxbSPCg+fiETcPWdRimNhHom/qgY2CPkbE17o7WzBnqzv6F&#10;QRxdGcrxlYF8sjqQD5f5cXSFr3hu0ZzZGc37S935YKETJ5a7cny+DacX2XBqkR2nFtrxyQJbji9x&#10;5PhyN77YGsQv78ZydmMYJw9M4JdLR16Tf8FyVV9PJ/zcHUXdVRGAYyKdeG9ZDB+ujGPfBAtOLnIX&#10;5/bmxHwf1gyzYmSEHeEBzoQFuODmaEGAuyXvbBjHj0en88VGV3YO78Ii/zYs9m/PwfFGnF3ixdEp&#10;xhyZMIBP5lqI81ixcbIb7rYyQ04fB3MDRfjJLDZHCwMc5Dx0Opo46HdnUbguuybas22cA7unuvPh&#10;8hg+XhbOrjG2eJlpYjRQG1tTA0X8ycw7Kd7kiroD+nXDpE8rAvVbM9FTm5mBBsRbd2WoRRvWxuhz&#10;QFw/xk0P44EaWBpJ6SePl6vvqjL3TPUGot23K0Za3Rjnr8eC4P5Mce/Jskg99k1xZs94M1ZE9yXM&#10;SVMco6tk+sl5AuU9SIGoZAGa6uBhbyTKgej3a8/MQeYcmu/CpmEDWR7akzUR2sz368e66AG8N3Yg&#10;RyfqcnSSHuuHG+DroI9cBdjVzkKRf7KUqxvLup+HgzIno6y72amGLmt2b8Mo9zYsC2tJpGED7HrV&#10;wVu7AaNtW7NusDYnlnpzZrk7P+8M4fCySDzsjHCQmX+WMkNRSkod8ewM1PJPHX/LUMs/dahDHepQ&#10;hzr+RiEzuV68kCtylvDit2qKqyh6g0KeP8unsiKH8tIsCguzyMtJJzMtkZSEGyQ9vEzC/Ys8vvsz&#10;D2//yINbP3JP8EBsS+n1UPD4/mWePPiVxMdXSH5yhbTkG4KbpEtSbr3CTTJTb5GReof01MeCRBXJ&#10;yYJU0pJSSE1M/oPkJ4l/kPRYkkDioyevkfDw8Ws8vv+QR/cf/MHDe/cVpJSr5uE9sU/wR5si6m6K&#10;z3JF8OufeCC5U80Vhft3brw8/g0U8aec8+5/CpUEvFMl+N7GHdFPdW55z3/wx7XvifsVn0/wSHzm&#10;Rw/u8vD+bUUGXvv1isLVy9e4cumq4FeFq5d/Fe2XuCq4/utlbl79lds3rorrXOfJ/Ts8efSAxAQ5&#10;9DiZ3JwciosKqaiQcxI+r8oUVMffJZKSkpg/fz6GhoY0atQILy8vPvjgA9LS0pQMUHX8cyElj6lu&#10;R46u82FYqAGB7gYMCzNlyTgr1k6x5OS+cfx6fhO/nFvP50cWs3v1aOZNiWHW5HgmjRvMhFGDGD88&#10;ivFDQhkfFyQIZPLQEGaOH8yUscMYPWwwi6fFsnNhOPsX+nNwoQ+Hlwbw8cY4DqwYIvqHExkxiLCw&#10;aNYvGsmF98dw8cgwPt8Vx/trYtm9bIQ4/2D8/SIJDIwhMCgaf99wPJ29mDQ0ki8+XMfdnw7x2Yfr&#10;GT8iljGxwcwe4cucYX7MHhnKlmWT2bB8JsHBkbi5+REf6MSSEU5smOTO7vkhLBgfQoBvAB4eQXh4&#10;hYn3KJSRsSGsnRHKuun+TBjkR1z0YCZOnMLmTWvYvX0zEyZMJyhiPPa+kzH1mIGpzzyMpfxzqZJ/&#10;NtPobzcFI9epWHrPwMZ3loK1zyysvFVC0Np3NjZ+c7ANmIdD4AIcgxbiFLwIl7CluIYtxzV8hagv&#10;xyV4MY4Bc3EKmIl/6BTxGScxe8wYFowewpZpg9k1K4r988M5siaKUzviOLcnjpNbIjm2ypf359px&#10;eLoFH86y4sQ8G84sdeDUMic+WeOlzPt3YXcUX24N5cACT84dnU1q2jevyb/wQE9lYQ+52IcUf3Jx&#10;iUmDXXh3URAbh5tyaEkM783xYVNUL7bGDWD/RFv2LQomxMsEH1cr3B0t8HY2YfXsML58ZxJfbvZg&#10;c2x7Jrk0Z45vN96b7sz5taF8MteRD6foc2quOedXe/HZ9nhGRrspC3jIzD8p/yRymKzMRjM30sHV&#10;XIv5kfqsiDVgQZgOs0L12TvDh1Pr4tg6xpFwN3MsDHQU0aZCt2r4rS4GA/pgpdcdN712RFt1Y6KP&#10;PgG6bQns35Q5Ppq8NzeAsSFW2JvrK/Kses4/VamPucEAdDR6YNi/O4Mc+zDKvgMhBs0Z6dCF7eNs&#10;+XipN/MCuhJi21ORfSrpqIeZvrb4WdPCxbI/oR4mDA5xVRZTcbDUZ6ifCbtne7Jlgj1TXdsw1aUT&#10;Q2y6MMOrF1tierN3WH8+nmbGoVkuhHuYKwubSOknM/6k6JPI78fXzVGZ/09pc7TCUTwvU50+DHbp&#10;zOro9oy2bYandkM8tBuLe24hnp8eZ9cP5qN5dpxf6cx7SyPwdjTFyda8KlNRZkzKOQqN1PJPHX/L&#10;UMs/dahDHepQhzr+ZiG1jPx1/k098+LFbzx9WklxUS55uemkJj/m0cM7PLgvh51e4cb1i9y8cZm7&#10;N69x71YVt69z/+5NgZyT7rbCw/t3ePzwHgmPHpL46BFJTx6TnPBEITUx8Q/SkpJIT0l+HUX2JZMq&#10;9qUmyX6ifEX6SVISkt6Qfwl/kn9vij/Jq+JP8qqU+0veEHVvblcjs/SqRdzb9v+BPP6vzlEl9962&#10;r5p/JACVTEGBIgDFvavkppScqs8rn4F8NvKZpYjnmiK+A5kxeOOKHCp8neuivPar5CpXL0sZKFCk&#10;oJSBl7gquXhRXOsaOZkpZKSJ55/4iIcPxD3dVg1Nviveh3t3bipyMS3lCQX5meKXm2KeP6/kzZWJ&#10;qzMF1Zrw/7/Iz89XFvJo06YNdevWxdjYmPPnz1NaWqqWfv8PISWPjmYHtsz3YUiEPb6eNvh42ODr&#10;ak6AmwkLpwZx8tA8vj21jlPvLWH53NHExQ4iPm4Io+MGM3V4BNOGBjAy3Ivo4EBCAiMICowkNDCU&#10;QP8IwkJjWD0jguNrPPloiSMfLHLhxPoQTm+P5+DKWGKCQ/DyjcbDJ4r4QTFsmD+MQ+tHsmvZUA5u&#10;ms2h7YuYOmEUfn5RBAdGERcVxYiYcIaFBzJucAi7Vk7ko/0rWLNkCgsnhnBggTcfLHZm+xRbFsWb&#10;s2ysB7NGR+PtG4Gbqz8jAu1YPcKKdxYE8uNHCznz3ioGxwzG0ysIP59g8Rn8GR3txcLxgSyfGsLw&#10;iEDCgiKJjx/GjClj2blsDFtnB7FwpDtxoR4E+IVj6zkWQ7epDHSagYbddPrZTFXkn6HLVCw8p2Hl&#10;PUPBwnM65h7TRCm3ZwpmYS2QdUsvVZuN72zs/OaosgUD5uMUslSwTBk+7BC6EqewFbiFLcUnfAmR&#10;gxYwNH4WE0dNZ9H0qaxfMIndy8dxcM1IDoln+97iYN5f5MXHS9w5scyVs+s9Ob05gE93hfPD4eFc&#10;2BfL+4u92bPEjy9OLiYt7cvX5F90iA9B3q6EBfgQEy6ej6ejeO62bJnuysZRBqwaZsO2SU6sH9SP&#10;lZEa7J5oz5nNMUwb7qjM2efpaI6bnSHTRnhzeucIzqy2Z+fIrsz0as04x3asi9Xli/Ux/LB/MqeW&#10;+/HxDEM+X+7I9/tHsH7hCEx0NLA10VOy/6QEVBa7EKWtqZ4yr91QfxPGufVgqmsXws06smqkC1/t&#10;m8fq8QHEhXsri1bIYbsy804Os3WwNMTOTDWHn4WhFmY63bEf2A5fgzaMcNZkYaQl2yf6cGhRGPPG&#10;hePn7qSIPlXGnmoFXyn/5BBgfe1emOj2YkSAPoOsOuDQtzFh5h2ZHzKQXaONWRE5AF/Lvpjq98fS&#10;aKCyOIiJTj/czHsxfpAjg0Nc8HSyUu5RWV3YsA8hDn1YNsKGkQ5tiTRqQax9P8a69WG+b3f2jRJ/&#10;zq0M4tA8P2ICHHG2McPDyRovJxsVVQt/KKv/ujuK52OnahP73GwM8LHqwSjnFsx0b8Yo+9Y4ajTG&#10;Vbsxi2JN+Hb/VD5Z5MzZRTYcWhqjrLIsxZ8cRiyfm5R/cn7Bfxf5l5mZqaCO/xuhln/qUIc61KEO&#10;dfxNQmZjyV/onz97ytPKMsrLCijIE/9wS0smOeEhD+/d5s7Nq1y/+gvXrv7MjWsXuXXzErdvXf5D&#10;6ty7c4v796pE3325AMXrSOkjefLoPgmP5cIUD0h6ohJOinRK+LPMq0Zm970ty+9NquXf27L9qpGi&#10;68mDR68hM/9ezf57W+bfS2km62+XdG/j5RDdl7yt31/xVzJP7ntVLCrnvXWXOzducev6TW4Lbl27&#10;8RqyTR4jP0P1Z60Wf9XPX3nWSalKJuDNq9cVrl+5qoi/tyEFoIrLXLl8iceP7pGXk6FkguZmp5Gb&#10;lUa2FIKp4nsW79IjRQhe55acd/D6FXHv18V93FFkYVZGsvLelZUVUinew2fifZTDh9XZgv8z8fTp&#10;UxISEti1axcaGhrK8F4jIyMOHjyoSD91/L+HlDzGBpoc2rWQsSNiiYkMJzIslCA/P3w8PfBzcyDC&#10;15Gh4R5E+Lvi4xWAl+8gIiOHsHBsBNum+7B/UTDb5wazcW48o4cOwycgDv/AWHz9Y0VfudBGOPPH&#10;BLFyYgArJ4XwwebJ/Hh6C6cPryB+0CD8AyKVzLyo0FAmDglh/Ywodi+KY9fiOHYuGMLyaUMIFftH&#10;xYawbY4/hxd6cWCOB/tme7J/QSBzx0YzOCKSJZOC2bfQl91z3dg82Zmts3z5cOtYNiyZSEDQIDy9&#10;w/F19yDUw54pw0L4cP8K9m1fQdygSGXl2rXTPNk3z52dc1xZM9GBlWOtWTnOjbGxAYQERzA0NopV&#10;kwLZP9+Xo6vDeW99PEumRuHsFoSuZRgDLWPQtBiCpuVwBtiOQd9xLKaukzD3mIqZwMRtMiaukxUJ&#10;KGXfSxk4/Q+qJaBKGM5UsgWtfWYrpaX3bCy852DuNRdz73lY+i7Eyn8RdoGLcQ5dgk/kYkJiFhIX&#10;P5dxI2cxe8JUlk0dy8bZQ9k5P5YDS6I5vDKaE9uG8NXB0ZzcFMP+pQG8uymWH79YQV7mF3+Sf2EB&#10;nkQE+RITHkx0WCBhfjaMjTRmwWBdxnt1ZsN4ZzaPd+SdBVEcWxvPDx/OZvncwTha6uHpZIaDtb6y&#10;MvCh9cM5vimUgzMNWBLUifHO7Vgcoccnq+P4Ysd4Phb3cXy+AyfnWfHF1kj2rJ2EvmYvbIx1sTfT&#10;x8HCQJFkch47KQCl/LK3EPsMemE3sCNmmm0Js+/PiEBr/J2NcVCGq+oqmXfVi2xI+Scz5mxM9JQV&#10;ey0NB2AyoAdGGq0Y7KXH1pnhfLxxOLuXRhAX7oaVOF7KPzn0VyLr8jxSBBrraIjj+zI+wpBo+67Y&#10;a7ZinL8hm8e6cXC6O8ujjPC21lGG91oaamNvOoAgZ11CnLUUeScz9qRQ83C0wsnaBDN9Tfr3aYOt&#10;ThvcdVuI8zXG36AtM7z7sm2EpXgm4/l6zzTWTo8gPMBNWe1XPgMp+OScjN4udqoVfz0clXn/vF1U&#10;C4HIdjd78T1YaGOn24aRDk0ZYtMce41GuA5oynhvDd6d7sTBsQP5ZJ45uxbEiHuzxNbCSBlKLIWr&#10;FJTyWv8u8m/Tpk3Url0bLS0t5fNs376dCxcucPfuXWVhKPn51H+3//uEWv6pQx3qUIc61PG/OH5/&#10;8UKZn620pJi8nCzSkpN4/OAOd26rMvmuXxH8qipvXr3M7eu/cuvGFSWL697dG1Wi7xaP7t8V3FOV&#10;VYLvbTx+cJ8nDx+Q8PghiQIl4+8V+femyHsVKaSqxZ+UVH/FfyT+qnlT/lULwGohVs1fyz85R9/b&#10;ZZ3kTdlXzT/q81fHvSr9JHduVtdV++S20lbVLhcCeVP6VXPz2nWllOeVn0N+7rfKv+RUJZPxpeSr&#10;yvRTsv3e5HX5d/XKr+L7vifOf5e7t2+Ke7olylvcvyOuKZ7bH89ZZh7evce9m7fEu3WdG+K46+J4&#10;uUDJjWuXlfdMrmIs35XMjHQKCwqUocMvflOvJPvfEffu3WP58uVKhl/9+vXx9vZm//79SgagOv7r&#10;ISVPv95dWDA5hoXjQ9g4K5Q1k/2ZN8qb8YN8iAvxJ9DLG39PL/y9AvD1i8bXP57gkCFMHBrNkkmx&#10;nDu8nNvfHeCns9tZOHsKvgGD8PMfhI9vDB5ekTi7h+LpGUKIfxiDwqKZMnYUW1bP5fDOeexYFs+u&#10;ZTG8uyaWwytClEy1D5d4cGp1AGfXh3BqVSDvLw1nWHQYwweHsm2uDx8sc+PwQlf2znJl+VhPBoUG&#10;4e8fQ2RIsLhfT6J87RkW7sG2lZP5+uQO9mxfRVh4PAEBkYQHBRDp586gIA8mDAtn6KAwxsX58eG6&#10;QH4+FMZ3+/w4s8mLD5Y6snmcXFzDlR1LhzBm5DCGDRnB5NFDWDRlMEd3zufC6e2sXTELe5cQDC0D&#10;FEys/DC39sHRxR9373CcvIdg4T4GM/dxmLiOF0xEZgNK6WfmLpmq1JVtgambZKqCmbsUgjOrmCH2&#10;T1faFDzk9kxMFWZj4jEHE8+5GHvOw8x7Idb+i3EIWoxb6EL8IxcQETuf+CGzxeeYwdwp09i6bDZb&#10;l05m6/JR7Nswhh8/W01Z9vnX5F98VBAxYf7iufozKCKY+JgIhseFs2j2cGXex1FhBkwM12FOjI6y&#10;8u/xbaPYs2Y0EYGOuDmY4ulsia+HA7GR/owe5MWMYU6smGDHktiBDLVuxdQQI/bMCmTnOAvem+nE&#10;R/PdODrDgk/WhrBjzXTkYh02RgMV+adk/snhvxZyCLBcxEMfa2NdLI11sDXRwVJfAwvdvgINzPW1&#10;sDAYgK2cb0/0k7JOzrknJZbMZLM1k2JQNQ+glIAmehqYimO9HAyJCrDC00FPnFtHWeFWLvBRjZn+&#10;wD+G/5obSnmoib/TAEIcehFm05Pt04J5d3Ywh2b5My3Umuggb3FOY3ztB+DnqE+wuzme9qa42pop&#10;Ys3N3kKRf7IuV++VstFAqwsDezZhQLe6RFl1YstoB06ujufEpsnsXDCUqWNi8XKxVYShFHI+rvZV&#10;0k+uyuysbEvpJ7P2nGzMcbUT1xG4O5jhbK2HjV57XHWbYd23Ec7aTZjkp8Xe8dYcGKvHB/OdmD0m&#10;UFkxWD6r6uclBeC/m/yrfserkX+39OrVCxcXF8aMGcO6des4duwYl8W/H9Tzx/69Qy3/gya8ZgAA&#10;//RJREFU1KEOdahDHer4Xxa/vfiNstIisjLSeHz/HtevXubXSz/z60/fc+Wn77jyyw9c+fUnRf4p&#10;ou/2deSwTUX03ZcZfaqhu2+Te7L9bfuePLqnkPDokSKZkh+rZN+rVIunf4ZqyfdX/L/Kv1el36uS&#10;76942xBdZTGOtwi7/wzVK/mqFuf4My9X+n3ZT5Yy26+at2X9SaT8k5l8t0QphaFqHkD5WR/wWD4H&#10;KQIfPiHlSZKSQVgt+K7I4b1VvJR9b6e6j2puwJeSUDV/oEomymHE10UphxQr2YVSSop7lvUb11Qr&#10;Fl+/ckkc9wu/XvyZy7/8JN5T8V5eu8yje3eVYeAlxUXKcHR1/NdCzt03e/ZsJdOvcePGyi9l586d&#10;U4ZryaxLdfxrQv7i271zW+aPdOfgXFc+WObDB6tCObY5jo82DWXhhChlzrvAgEgCAmLw8x+Mj388&#10;Xn5xoowjInwoi+bO5N1dq9m5cTEzJo5m/uR4Vs8YzNJJUcwZHcHkoeGMjg3DzysId/cwfHwiiAqL&#10;Zsey4dw6NYwHZ+NI/HwECWfjuXM0mJ92+3B+vSefrvHiw4VOrBxpT3SQP0FBEcSG+jAk1IkhwY6M&#10;jPBmcHiocr6QkGhiwsOICfIm2EMuUuHBkEGxzJ81nZEjxijZhaMH+bNyrDMrR9kxd7A184c7MynW&#10;k2GRviyf4scHa4I5tTWIr3b5c+lQAOc2ufHth3O5cGYbM6dPIi5uJLGx8YwcOpSl82eybtUCBg0e&#10;hrG1P/rmPjg7uhMf6MC0WDtWTfZi3YxARsWFYe8ehbVbDBausVi4j8TCYzxm7hMwdZuIqftkUZ+i&#10;lCYCY5cpGFVh7KoSgNWoxOA0zEXdXJF/KkzdZ2LiNlP0nyGYjpGoG7rPxtBtlkCUHvMw8liIifci&#10;zHyXYhe4DJ/o5YQPWUHcqKWMHT+PDauXcfHb91+Tf0NjQomLCiE61J/YyGCGx0UzbHAkY0fEs2PL&#10;RvZuX86MMV4M8tFmRKAmY2McCPKQMssUL2cbZb5AuQCFv6cT8eI8ciju8BgPwh17MMimLf6GrRls&#10;1ZoFgT04NMuH92Y4cWCiGae2j2bRzNHK8F4bYx1F/smVf+XwX4m92SulhSEOMrPPRAdro4GKtJND&#10;feU+R9lfkX36Stagi42J2DZS5J+UeFJsWUkBqGT16WCiPxAjXS1M9QcoQ3st5fBgRfzpY2kiMNLD&#10;2lQfG3GstalAXMvF1kjcmwYeln2YHuPIzBh7RgXaMSIqUJknUd63m40h7nYm4vqmOFrLjD1zcZwU&#10;c6o5+9ztLcV+C5xFm8zoszLUwHRAB5wM2hLr1pe58dZsXTyeccOiFPEnh+Sqsv5sFOmnZP95OIp3&#10;3lGRfnLb0Uo1dFdm/nmJNke5gIece9B0IGa63THq1wr7/s0Z56PFJysHc3pNFJtm+TMk0hVPcV4X&#10;WzPlXuR1JHLxj39n+fcm9erVU6aWkEJQzisbERHB+vXr+fbbb9XZ5n+zUMs/dahDHepQhzr+fwg5&#10;iOIPfv9d/AL/XBElSQlP+PXyL1z4+gu+/uIsX31+lgtffcGPF77i8k/fc/PKRe4owu+GMk+fFH6K&#10;0JPDdt+QenLorkTO31fd9vCezCYT/ZQswHti330layvpySNx7UckJyQo4u7VLD7Jm/W3Ub1fUi3/&#10;ZPmqCHyb5PsrqoXf27L9quXf24Rf9WIZbxd/b5d+UrK9Kez+GRSR9xaB94+4qaDK7pN1pawSbH/s&#10;v3qDG1dvKuLtxrVrAinh5JBuFUpdGeb7alafSuSphvlWCz25AIikelvV79dLUihfFu1V5WvnqOal&#10;CKyWgTeuXqu6T8k1hRvXxT7BtSuXuXrxJy7++B0/ffeVeGfP89MP33D1yiWSkx5RWFjAs2fPlPdd&#10;PYzoPw4p9QoKCtiyZQsdOnRQ5vTr378/n3zyifIc1fGvD/mLbqf27RgS7sukQb6smjGMr49v5f6l&#10;j0i9/QmHd69g7vQpzJkyhqUzxzB55HAiwgbj6TsYd+9YPEQZEBhHeNggRsZGs35WJN8fiOOXA5F8&#10;ttGPd+Y6sH6sFavHOBLm446dUyg2zuE4uIYzblgEZ3fFcPPEYB5/OoTk88NI/FTUT8dw96NwrrwX&#10;xfFNg5k0LAB/3yB8/cLwcvPCwdoeRxs7pe7h7k9oQBBb5sYow4+3TPVhdrwzIyO9GBoZSkx4jLjP&#10;SHx9wsTn82D1KEu2T7XjyOpIPj0wiU1LxxAYEIazky9erm6MjPFk2/xgPt4Yzp4l4by3ZxF7d6xk&#10;2PChjBgaz4Sh4UyK92fqED+mDw/Az9sLfTMPjC08ifWxZ/FQK3ZNd+CjtcG8tzaaycMjlOHGXr6R&#10;uHqFYfv/sfcW4HGeV9r/tft9+y1vMUnDYJAt5pFGQxpmJo00oxGNmCXLli0zM8QUO3bixA44ZmYU&#10;myFxOGnapklxC//i9v4/55kZWXYcaJtu03TOdd3Xy++88Eys+eU+52h9yFEFIVBVIFtdi6yIG5DS&#10;gbOYMjVtyFC1chH8y9KM40CPptkkAoAcBo7nytZ2MNE0rDAAHI8MdVhpqvFIUXVERPMTkKyciCSS&#10;ejJSdDOQZZoJiXMWLIFZt8C/Up8DxQV2hIKFKCkKp/0SBPTY9Ch0WTBrymQ8tX4t5s/uhFmdw2vF&#10;kcxqMay6fFg0UlBtPps+Hz6nHl67HrMmdaKz0Y+g4WHMCmVhWbUIL8zwYPfiWsz1xuPx2gwsneKF&#10;x6JEVuIoDvSk2SkcooUBIHUADncB5rUA+TQN+WwbdQNWUH0/Anu0TZgBlZiAX3hfgnnk9iM3oJQt&#10;0zyl8wq5UiDISIaA0oHZ59G6HFqXTutSkMOmOWx7bkYKUzKHh+FzpECUlYz0hMeQEf8Q8jLG8nNS&#10;Z2be7IOuje2njgA/Amnk8iO3H4E6SrHVsfUGNqVlrUzE9mH7ijMhF8RDkfUQ/Pqx2Lh6Ht9ObjwO&#10;DCONPgj+8ZTfSJ0/bWSbhp1Ty7sBi2FQ0TnD8E8ty4GCuvjmJsGnT0J7YQ5WjPdjapMXDWUmuNlz&#10;58cwEZwMQ8ocNhX8XcG/T5NIJEJXVxevN/ujH/0Iv/zlL3l5CipTE/u3/osVMfgXi1jEIhaxiMVf&#10;IegPIvoB/9///d9479tv4+KFczh1/CiOHdyHY4f248SRQ2z5CLpPn0Rf7xmcG+zFZbbPtasXucvv&#10;lZfD8C/aoGM49CPYF4V+Ud2Ef6RwWieJ0knJhReFdKQo4KO00uGKQr7b1w/X7RAwqigAJKgXTWH9&#10;JA2v+Xcn+PcR8BeFfXcAfsN1J/h3J6fecIfeJyoC7z5NUbhHIoAWBWlcND8MrHHHHVe4jt9lcthd&#10;PMd1KaKLF8NdfCmNl0AdQbzh0C7c8ZfgHoG+W2Ef6dzA4C3i2wfC4vvw9ODwuaIKA8CL/Fqj98Ih&#10;4OWLuHqF0tDP82u7cH4A5891Y7D/LPp7TqL39DF0nwyPZbrmd95+Az/+4Qf49a+ollCsKcXtQT+a&#10;Ll++jHnz5iElJQVf/epXoVAosH79+ljK1V846Ifs3XfdA5PRCYPRC7cziKbaesyZNh4vPDkdzy6v&#10;wVNzfNi7MohTT1Zg74oSrJviQ2NJAaw2gn9l0JpKoTYWozJYiCenWnFkhRUn1rpwZK0fu9n+zy4o&#10;xsrpQRQXuJCvciNf4wsDQLUHhS43pjS6sGmuE9uX2LBplhHPzndj16pi7FlbiefXjMPsiSWY1ODA&#10;jGYHJlUaUF8gx+QaIzrKDHCaTAh6LNi+2IMTT7hx5HE3Xpprx+aZ1FG4DGtnlWDmxDJUlhfDajBD&#10;J5ehyqfHi+umoO/oU1i9fA4cziL4vV40l3vQHnJiSoMbs1rcGF/lQHXQgyKfB5XFNiybYMW2+Vae&#10;cry6Q4E1k90odFuRkWdANpNBoUSRSY4mv5rdbxnWLR6PgJ9Sn91wuYrgdBRBo3NCqTDDqLPCYSvg&#10;9RElumpkEwTUtiFL2450FQFA6hZM4C8M87I1HUxtELB9BLp2pnHI0XYgSz0OmWqCg+H9MiPQj5Su&#10;Go9UZQdSlOM4/Etl6wgAJis6kESSj0dCfgfiZeOQoOhEonrSrWm/hS6UFDpR5nfz9N8CFzX+cKDU&#10;T1DVAZ/LhlAwgKDPBYtKAjOXGGa1FFZtPsxaakAhg1Ung0kthkYqYNul6GiowoR6LyaF8rFnZSMu&#10;7piPI2uasKZDh+m1EvisQoizkiBMGwtxZiJP6yWIxlN/CeSxqVacDb0kGxpxJnQSUha07Pxqtp72&#10;445ApnxBOk/tzUpNQFZKAod72amJXLSckTSWKzuNrUtnYtNMtj6T7Z+TkcrdgFl8XyY6ji2TS1CS&#10;nc4dhdRAhGAidSIWZiQgN4MahKTwFF7eYViQylOVqUtxOFU37MgjGBeFa5TerGbLahnBwVwOCpVi&#10;StPNgZJqJ8rS4LXpuBuPjiFwSOfRK6kxjwIGpZQDQI1UyB1/BBfpM2h68zPDjkNaL+d1/DKhl2fC&#10;bRTBbWDvRyPm70iRx54f24eLHRtNeVaKs7408I9qx1Kab3Sc/7n6l3/5F16DtqysDCtWrMCePXvQ&#10;19eHd955B7/+9a8jnxqLv1bE4F8sYhGLWMQiFv/LQY6eDz/8ANevXsbZUyc47DvCod8BnD52GN0n&#10;j6Hn7Bn09fZgsL8P5wcGcPH8OVy9TLX8wo07OPij9N7bmnQMh37R9TehX1hv3ngdb712s3MsKQr2&#10;Pg3ufZo+Df6RPi3l99PAHykM/Wj6Gl59+c61/Xg9vuHzt6T60nx4+aPgj+rxEdi7k+4M90hhIHYJ&#10;V8kNx8HeRe7YCy/fdO5dunAel84T0LvAdTPVNjrPtrN9CAiHNXirCPoxXSCdC+v84MCweQJ6A2EN&#10;9nPR9nMkWtdPYvt8rAgOhgHh+YjCMJGuOwwAh1yA7N5oXJIIAl5h00sXB7kuXmDjlj67vwf93afZ&#10;WD+OU8eOcKh99tQxdo8DeO+9b7MfT79k34r/iXUPZkE1/caPH4/k5OShmn5btmzhhddjDoq/fNCP&#10;17vvvoc9dze0hgJoDEXQmwJwOoOYPakaRzaW4KXZUqxvz8Lalhys71Ri10IbNk2xYlxlABZ7KdSG&#10;Uij1JTBbi1Fd7MP4Sg9mNHmxdW0nXu5+Gjf6NuHg1oWoqwpCIrciX+2FTO2DQuODVu+Fidx7VhNK&#10;XUZUFRhQF7CjudyLpjIvZo0LYOfjPpxZb8Px1SZsnSHHunESbF/gwJJmDbwWA0xGG5pKTXhyugu7&#10;FxfghelmbJ6sxZFVbgxsC+HygXYc2tyMeR1etAYNeHyKD3ueGofNqyegJOBHgduBhZ0F2L86gL0r&#10;fNg004YnugxYPV6L9lIj7BYbGsrcWD/NgW0Lndi2yI2jz7Th9J6lqK0tR45EixyRCmKxAjKJAmat&#10;BjVlhaiuCEKlMUGlNsFhc6Ay4EJbhQXzGo14YqKVNytZNdGF5lARrO5K6F0tkNs7kGvqRI5pMrKN&#10;U5BtmARqBCIytEBqqINEXwOxjlSLPG09hJpGphYIdW3I1bZzSBh2/HUglSlJMQ5J8jY2bUeyki0r&#10;2bKiA8kKgoDjkZg/DvHSdiY2lY271flX6EAZOf48NhS5LRx0+lxWlBR5EWTrnRYNu1c5DAoxLCoZ&#10;rJp8WNQyGOQinmpqUkm5s40Al1KUzR15lCqrleSiuboCrTU+NAbVWDY5iMWdhWgPWaHITUBW0iik&#10;jh2J9PioRiA9YRQEyfHIJliXGAchwbmkMchOiIMoZSwkGYmQZCZDxKaClDHsHGOQPHYE4h57BCMe&#10;fhCjH3sYIx95CCMfZWJTWvfIgw8w3X+LRj76MNv2MB7jx7Bj2b6PPvQAHn3wQT59jGnUIw9j7GOP&#10;InHUY2GNfgxJY0awzxuJBLacMOpRxI98BPGjHuHzSXEj2D5s+5hRSIuPQ3oi3UM80hLGIJVdf/LY&#10;Uex4dp/s/rJSkpgSkZ4Uj4wkgpMJ7N7HIpPtn51CAJPdX1oSWxeHnIwUSHKymDIhEWQggx2fFj+a&#10;Pa/R7NxxSGWflTqWLbPPoc+l5RS2nDRmNBLjRrFrGsmvidbRtiQ2n8qOJRiaFs+ebWo8v+6xIx7m&#10;APDLAv/eeustPPPMM5g0aRKsVitGjx7N03yj4/7PFZWpGDFiBKRSKU8XplThWPz1Igb/YhGLWMQi&#10;FrH4XwpKgfjhDz7A+fMDOHLoAA7t3YXD+/fgKJs/SdCP/VHU392Nwd5eDPYT+Ovl4ObCuQGeUknu&#10;KnL9cfgXqe8XhX8E+6Lwbwj4USpwJB2YOt+SCJwRXCMIF3X5ke4E8v4URQHicPBH+rzhH9W/e+3l&#10;17levR51+1FDDmpawcTmh8O/m9AvoqtsHdOd0n3D8O/j9HEAkODe+bAuRaZMly+dGxKt58499i65&#10;2Dx38/FlAn63bhsO+u6ksMOuPyyCbOf6uM4NMg2wsUN1+Giei8YSrYus7x+ufqbhQPBcRMOAYMQd&#10;+BEnIAec4XuOQkCq+TfcrUj3cY5d4wBBwL5u9PacwelTx3CCjfljRw+y9Wfx3e98G7/93e+GUuH/&#10;3oLgXltbG6+rRD+8cnNzcezYMe4Mpv9uxOJ/J+jH6t133wurLQCjrQw6aylTGXf0FRSUY+HkCqyf&#10;7sLcqlxMKEjFxJJcrBhvxooOCyZUumEy+5GvKUa+thQybQlU+hLYrMVw2QoRKinB2mVT8NTqSagp&#10;90AuU0AiVXLQF/JZMa7chnnNTkyttaO+2IUilxdedwC1lbVorW9GY009ZnVUYueKIhxcZsSBZXrs&#10;WmTB8wsL8eLj1WgJUSMRJywWLwocTlQUODA+5EVHqRUthXos67RhcFc13j7diRsH63D8CTN2L9Lg&#10;6p4mfKdnCq4fGIepTeyYOhf2PxlCz+YQup8qxc7FdmyeY2ayYVq9CUajHTqDm3cjri3xYnx9MV54&#10;ah5eem45ujrKMaHWgtYSORoKZaj0SFFikyJgU8ChV0AqlUOu0MLrsGJWixcvLPDg1JMBHF/nx4tz&#10;qXmJCRvmlGNSWzXGtzUjVNWMotI22HwdyDc3QqwNQaQqg0gZgFznZyqCmovNa4qg1PphNJXC6aqG&#10;y1ULi70BGnMD5MZ65OmakalsQWp+C5Lzm5HEpknydiTKCQqOR7JyAp9PkI3DWElYw+GfNDsbsrw8&#10;iHIEEAtz2DQLuRnpEGZl8FRYAkqZCWMhTE1iSoEwOQV56WnIY/tkJpPDLokDqRQCTKNHMo1AShyb&#10;jhkJYVoKzBoVkkY/wvQwkuMeQ8IINj/qMaZHMYZg3cMPIe7RhzB2xEOIH/kwkkY+hlR2fNroUVwp&#10;o9kykzB5DId/ovREiKlWX3oCctjnjmX7j2TnGfXowxz+EcgjoBc34lGMikBBAnqPPHgf12MP3c+W&#10;H2RT9rlsn+i+NKVzEBgcQ7BvzGjEc+BHMI/gWhwykgiwjUJmEoG6MXxdWsJodv9jkc62pbN1Weya&#10;BCkJyE1LQk4qQUpyCqbwGoME2ngTkUzqTkwwj+rz3WxMQnUGZcIMPpXnsfeRnY58NtXJw6nDtI3q&#10;EYqyUrnonJR+TNCOuhSL2FTGzkfpypTWLGL7irOoEUp4nVjA3l1WCk9lJkcjr5OYl82bk+jlQlg0&#10;ki8N/KOg/7FEjnNylv/gBz/gnX6fe+45hEIhDu7+8R//ceh78OeKmofE4q8XMfgXi1jEIhaxiMVf&#10;LMIog1IbqVvvtSuXcXDfHuzfvZNNd+PIgX04cfQQzpw6iZ6es+jr7UN/H7mzCLYQsOnj4CQKiSjl&#10;l8BftKlHFPJFFXX7cdhH+9wYplduDKX5EoAjIPfnuvxIUdj3SdBvOPiLwr9PAoBR8Hc7/OPA78aN&#10;sNj9cMj38nW8ep1E4I9NqcPxK5fY+qvhFF+e5nstAv2ijTeuMl3m74PrDqm8Vy9HXW23idYNc/Ld&#10;FMG9QfaeSBGo95k1EHbJnY9qEBfPDRdbN0wXuJOPQF94OgT4aMwwDQ703lT/rRro68FAfzeb3tQg&#10;Wx7s72fzfVz9bB+uXtqf1vdjkI3LQQKEEQgYTQkmp+JlgpzsPkhREHgtCgIvEwAlFyM7jl0vXeeF&#10;8+x87DN7u0/hzMnDOHWcfQdOHuNO2J/97CfcGfv3AAEpBertt9/GokWL8BD7gf1f//Vf3PFHLgyq&#10;mRSL//2gH6ff+tYDvHuv2RmC1lIOrbkcOms59NYKeDyVqCwJob6sBJ2NVVg0vR3rlk7B3K5G2E12&#10;SBUuiJUFkKn8HEjp9IXQaj2QKdwQy5wwm71w2dxQSHUQClWoCliwbVkBDiyzYPdcBbZPk2JLlwzP&#10;TtVjYaMOFX4famtb0dbaidbW8WhuaEZl0A+/3YgJNS7senoaBo6uw6n9T6ClqQ5KnQc6YwEc7DO8&#10;DjcC7gIEvT6UFvgwqakQZ15qwLd7puDlfSGcXq/HgaUKHFlpxemNRbi6sw6Hn6xEZ30RulrLMbXJ&#10;j2mNXmxaVI9zhx/Hjf5NeGL5ZBisBewenVCo7TAZ7TxVub6yHNWhUqyeXY7BHfXoecaPg8v12DZb&#10;gdVteZhVIcCiRjWm19vQHPLA47Ag4DKgOWjAgg4nHp/swYZ5ZVg7pwZzJlViWmc9VsyfiBmTW9Fa&#10;G0BD0IQqrwJekxI6jQ1KtRsqrRcaXQGMRh/0Bh9/xjkS9vzlbnZdRfC5SlBWWI7akirUldUi4KuC&#10;0VQGraEUFmuIveNamOxNkBubIdQ1I0vdylOMkxXtSJCR+6/9FvhXwJ55wGuHx26GlxquWHTsnath&#10;UsuhkgihlVL3WhEMMiGMcgksqnw4dCpYNHLo5ZTmG65xpxILeM29/ByqgRep0ZedDFlmEpSCNMiz&#10;U6Ck7RxIkXsvCcL0hCEJUscgJ3UsZNmpkOfQ/mmQZaXw/eVsqmLrVJTmK6AUWQHMciH00hwOs6hR&#10;B4EwQTo55hLZulTumKP03bTEMRg78hGuhNGPIiV+NJLjHkFOShwykykVOInX/KNaf0I6jtf/o5qA&#10;BNjSIGLn5t1w8wjWhVN86f54vUFK8xVl8dTbcNotzVPX3GxeF5FSlPUKSuEVhvcTZbLnlAWNjD1T&#10;hQgmlQQmqr2nyIOeugKze6IGH+SmNKtkfN6izYdNK2fvQ8KfNVckLZiai2jZubjYs9Dl58LIzkvn&#10;p+vR0TNiov31VHeQfY6W7aNj240qqveXg0KHHiU+G4qcRrgMii8V/Pu0oIZTe/fuxdSpUyGXy7k7&#10;8N577+X/Zv2xYJD+vYvFXy9i8C8WsYhFLGIRi79Y/B5/+MPv8IMPvotjhw9g17at2LdrBw7s2YVD&#10;+/fh5LHj6D5zBn09BFr6mAi0RNIyB/q44y8K/yid8tPgH7n8boF+r4ShH9XHI3g23PF3J5D3p2g4&#10;8Lsd/kXB353g352gX1RD4O+121x/HP7RPUbu89VwzUPe+ISDQEqHjojDv6vh+ohD8O8qT5u+fvUS&#10;rl+7hGtXLuLaZWpacbuLj0BfuJvtZ9Fwd99Hwd5n0eAw+MfmmS6dG8Rl9v6jujTYj0tsTFwk9Yd1&#10;gQAgwT42HaTx0t+L81HI10+QL+weJeAXXUfOu9sV3rf3o9t6o9Pw+Bxg45MgIDkBKRWY6gty+Bdx&#10;K3IASM+DTXkaMHu+NKV1dJ8X2D2S65W7Ftk9Ebjs7TmF0yeP4MzJozh9/DD6u0/inXffxq9/8+tI&#10;IvCXL8hlcfHiRUybNo038KAfUDabDRs2bMBPf/rTyF6x+GsE/Th98MEHEQpVoqCwEnpLBdTGCujY&#10;VG8JwWSvhN1ZBbeHyR2Cx10Kf1EZnLYCiMQGyGRG+Bw2tFfYMKfRiuVtNixrt6Op2AaF0oUssQ95&#10;ikKImXLzPWiq8uLE00H0PlOAXfNU2DhBjDXj5FjeKsfkkhwEnWp4vD443X74iipQWlYLh7scKp0P&#10;Or0bbc31WLZ4OubPmQyPJwCTyY5irwOlBVYUOs3w2a3wOZ2wW90oLvRh9bxKXDjQgSv76nDuxSIc&#10;WqHBupZ0zAmOxdI6ATbPMGJWAzXucEKnZcdZ2DXWVOPpJxZi59Z1aG1rg1zL7lXugFyhQ9Aux5QK&#10;OebV6TApZMTSCQ4M7m7H22cn48rOMpxZb8X2OXI80SHhXZNfWlKE1VMCsBgNkEoV0Mpl8FmUqPPr&#10;sayrCLvWj8MzSxuwem4tnl0zGY/PbcL4ciWmVwiwvlOOpW1GTG4MYlJbE7rGtaOztRXt9Q1orK5B&#10;RXEpipwe9vxd7LoJChbCYQ+iwl+J9tomtFY3oMRXjiJ3CerLqjG+rgnj6lpQVVoPtysEo6UMGkM5&#10;lPoKiFXlyMyvuAX+VRa7UR8qRk1FANXlAZQXe9mzNcFpUsOmk8Ouk8Ghy4dDL0ehzYgiBxsLNj08&#10;Zg0cBgVMKjGMSjFs2nwOoFSiTOio7p8iD0Y21bFldU4atHkZbJ7q86VCkp0CSVYSb+4hFbD5bAKB&#10;8ZBmJnO4R119pWy7gh0ny0qGMGUMshNHQJIRh/ysMdBTZ112XkUuueDYsZlJEKQlIJudIyc9kbvr&#10;qP4fgb64xx7EqEfux5hHH8CYh+9C0mN3IX303chNfACitEegEsZDkJ7AawASAKR0Wz6fnszdddQU&#10;JD0pjgNDaeZoaEQp0MkIBLL7EKTxWn6U7kzgjyAhNdyghh3UhIQaaBBso5p8YUiYxfcL1+rLgi4C&#10;/LSyHFCtRL1cBL2CJOaiVGtKrab11NiDACvBWKoLyBt9yPMi4C/cTMTInrlJyY5n56RjqS6jWSWC&#10;kaSUQM+2EZgkEEifSSL453eZUFfh53U1/57g3+3x/vvv4/Tp09i4cSNPF/Z4PBAIBBwI/sM//MPQ&#10;d+ZOisG/v27E4F8sYhGLWMQiFn+RIN/Sb/DhD76D/ft2Y8fWF3Bgz04c3LsLh/btwenjx9Db3YO+&#10;nl6uwd6+sLvqNvh36Y+BfwTFojBsCIhRnb9XOUwj6BaFdHcCeX+sPs7tR7od+A3XZ4V/t4C/CPzj&#10;dQsj8I9Sn4fulWvYvTPRs/oI/Lt+mYM/Dv/Y87x2hU1vc/1F4d9nAYBRh190+kcr8n5vT/G9NBgB&#10;fsMUhX5D8I+Jw7+Iw+98X1i3w7+PQL1PUV8vuVCHqYet62bn6SFATRCQxmo/dwHyRiN0zZH7iIqA&#10;33D4F70/SlW+dD5yDJs/f6434gA8irMnj/Cal6dPHsObb7yC3/3uN+Gv0pco3njjDTQ1NSEuLg7/&#10;+Z//CbvdjsOHD+PDDz+Mpfd+AYJ+nN5z74MIllWhtbkelVU1sLtD0JnLoDKUQK4NQsbTepnUfqjU&#10;PmjUBZDleyDJd6Gm2IlnZ9uxZ6Ea26dLsGN6Pg4uMmHPAhOmVpmhVHmQKQtAkF+MLFkRO6cPrdWF&#10;mFjrQF2RFrPbC7Fr03TseWYOFkypht2iZ+fWIlesg1hug0LrgVjpQY7MBYHYBrXODbc7AF9BMQoc&#10;Dsys0+OZGRY8Pd2MJW1azG3SYX67EwV2MyxWDxqry7Bmfh2eXlKJZxcH8ew8D9ZOMmNZh4Uth7B1&#10;ZS0m19sgk6mRkq1Cbp4GZr0V5cXFqCivhFrvg0jugsnsxMQqLbZMleDgYjn2L9bh+RkGrGqVYvM8&#10;F05tG4ezLzViYFstTj9bhjMvtOHKiVU4vn0e2uuK2b1YoNDY4S/wor2mCDPrTXhurg39z1Wib0sF&#10;jj1ZjsPPTsCGhbWYFFKiozgXT0y1YceaJmxeNRkvblyMnVtWYfuzK/Dik0uwZc1crJ1WifUT2bNe&#10;4sNz86vQVFECqzXAvmPFKC6qQH1FHerLa9FWVY8pre2Y3j4e08ZNQEt1I0r95SjyBlHInmWhKwCv&#10;zQenxXsL/CPwV18ZRFVpESqZygPUhVcHu07BG3pYdXI49QomJQrYeyuw6uA0qjgMJOcaQSdynJGb&#10;TCXKYsqAVpoNgyyHAzodW0fgz0QuNTYl158kIurwSyCQACB3+wnILZjKIaAyJxWavEzkpY5FZsLD&#10;UGfcjyZHEiYVC9BSkI0iTRLUwkSIMhIgSItHTgY184hHZsoYprFIS4zDyEceYLqfQz+D4EFUGkYi&#10;pLkbDZaHMLFUhCafEF5VPLtHEQQZ5ABMDJ8nLQm5mdThNwVpCaMQP+oBqLMeYp+bjskVUkyrM6DE&#10;IeYuQHluZgToReFfBod/tMwhIO/8Sw05srnTjsAdwT9apgYn1OxEkpXAzpXIm4oo2PMjOEdOP3q+&#10;5OQjlx65B6OuP6qvSMCPRF2EyTVI70DPZFSKYNZQkxAZ78RspSk7F4FAQwQM0rYwtBXBaVDAZVIh&#10;4DbBZ9P+XcO/2+PHP/4x/7dtcHCQN/ig/7FlNBpxzz33DH1/oorBv79uxOBfLGIRi1jEIhZ/gSB3&#10;D3U0PXxgH7ZvfZFN9/D6fof378bpY0fQ3332Jmzp6cYAb+5xs05btJZbNJWS6v1FO/3yen/k7LsD&#10;ACPgRQo74K7zVNnh4O9OEO9P0cdBP9IngT/Sx8E/ciaS7tSwJKoo+OT3Puy+hyv6DIbg3zAR/OPu&#10;v1tq/EWh3x1E7sDb9HFQcAh8RaafJA7DhgE/at5xielyxPF3O/j7WPgXAX6kc2wMhdXNp4NM5Pob&#10;DvY+iwj4UV2+3m4mNr0VBIZhNUFADgB5PUB2P4Pn2X2QEzAsSgWOAtSo82/4vfP5C2EIeOF8D86e&#10;OYzTxw/i7ImjOHX0EI4f3o93336dp8yH24D87YIxgno/+clP+A8i6tz7f/7P/+HdEE+ePMlTnGPx&#10;xQn6cfqfX3sQuaoqBMrqML6jAbXVIZjMhRDKCLoVQagoRZ6qHGJNCApdJVSGKrYcglhdislNfpza&#10;UIDep1w4sEiL57pE2NCWiZ0zZNg2Q4danxlJQjdSRIVIEzNJyAFYBK2uEAZDASxmL+pqqtDe0gif&#10;txD5cjMk+SYI8nTIytFCKFRClCdHRlY+kjPVyBKZIFc7YLP5UeQpwOOTvLxG34tzdFjenIvFTWLM&#10;rclFpUcGlcYAv8+DtroStFYHUF/iRmPIh/aGEBbM6sKpw8+g/9TzCFVWIzlbh5RMFdIzpBDnyqCW&#10;q6FS6qFQ2yBTu1DgcuPxLge2LdDj4CoHjqwtwK5lPmyZ78Oi8Xa0VBjRUq7FnA4HVs8txbEdC/Ha&#10;xe3sM55CbW0VTBYXWhprsHHVTGxcXIuZoWzsWeHDlV2tOLvBi1Nr7eh/rhgnn2/GshlVmNAYxBNL&#10;pmLH5uV4fv087H1uOY7tWofjuzfg5L5N2LlhFuZUSfF4bSpOrbKib4Mfi9t9KHQXwm4PwO4IwOUo&#10;RqmvBAu6xuPZVUvw3PrV2LRqOZ6YOwHrZlZh7cwaPDF/EjYunYOnls7Gs8tm3wL/GquDqK0sRnmx&#10;L9zhl1KALVo4jWouAkgOnZyLGn2YFGKYlBLu9CMwRdBPIxFASSmwXBnQS7JgkGRz2KcWpnNpRZmQ&#10;ZSfxWn15VLuPSZKZxOEfT+2NwD8OAAWpUOSmcgCYPvZhKNPvQ6vxISwOxGNZWQqWV2VgfnkqQsax&#10;kGWNQRYBQmoAkjaWz1MNvsS4EXjsofsw8sG7UCB/BJN9I7GoMgEzi+7FovL78URLCtaOk2PDrDIU&#10;28UQC5LZ8dQpmABgMoSZKfxccY/dj/z0+zGhYAzmV6bxuphrJ5qwsEUDrzaTNziJwj/qrss77XLo&#10;F+7IG56SCzDcxZdScklK9nxyKd05eTRykx+CNP0hKHMToGDPjI6hVGCzOgL/yAGoFIfdf2wbHR92&#10;/An5uSmF2KZTcKdhVOQ4pPX0/ugcNLVo2bvUs3epV3AgSHIZlWEAyKZei/pLCf/o36Pf/va3vP4f&#10;ieZ5GY4/o9kUlbbYtGkTioqKcPfdd2PJkiWRLbH4a0QM/sUiFrGIRSxi8TkH/aH0wYcfYM+ubdi+&#10;9Tkc2rebd/Slbr5HDu7h3Xz7e8Lwj2qu9fedZdOzGBzoQbgxQxj+kUtqCP4RSIk0/PhU2MWmBP8I&#10;EFLNPIJ/BN0IzA0HeO+/9118n+n9Yes+q24HfsP1afCP9HHwj67148Af6bPAv+Gwb7g4+Is6/3jd&#10;v4gu39SfA/+iKa8Etvg02rzjDopCv5uOuE+BfwOfBP96uG6Cv7AGo2m7f6Si8K/77Gk2JeA3TORW&#10;Zerv6Y04AMmpeg4XCADyGoCXmS5x+HeNjdfosxoO/4aLdzM+34szpw/h6OE9HP6dOX4Exw7ux/69&#10;u/Dqq1fZD5BfsG/V3x78o5p+165dw4IFCzBq1CjezEOj0fDuvTG3yBczCPL8x9ceRGJeJZLEJZDp&#10;iuH2FaO0rBT+QAUMthAk2hDy1CGINGHlaSqRqwpBoKyAyVaClsoAprcG8Pzq8Rg8uBxnd87C3rV1&#10;OLFlIjYua4LTbofN7IDfWwC7tQAShQtCmQtSpRdylRdqbQFMpkLIlW7uJiz0uNFSYkRXqQLTymWY&#10;UZmPrjIZGgqlcBrykSM2Ik/uhljhhstRgPaQF+PLzZhca8PW9V3Yu3kmNjzehcKAH9m5EqiU+Si0&#10;axEq0KPSZ0DAZYLdbEFZSRA1VdVQaZxwmk3oKFOis1SCrgoFJpVrMK3WjBVTy1BVHoTB7ILPZUFV&#10;kR4NpUZMqLPybsHHd6/CisVdcDmdMOsNcJi0CLq0mNpaiGdWjsOTi5swucEHj8OEyrJiLJ/ThiWd&#10;bpTZMjG/w41d65qxbooFT0/R4sgTLpzb045nV7ZjQr0fE6udmFlvxpYFQRx7qhXHnpmEE9uX4+S+&#10;p7Bp5VS0BPVYM6MM29a0YXFHATqr3Aj6vHC7CuF2+tmzKUJVoBjPLJ+Os7vXsfeyCrtXt+OlOTbe&#10;QOX6nia8e2YRXj+1Dq92b8ON3t23wD/q9BsqLUSp34vqcj87twM+dh9Ok4an/nJopJbyFOBijxke&#10;qwZmlZgDJLsun7vO1OJsKIQZUDJpJQLoJGw5J+ziy89Ogjo3CQZxMgzSVKiEyRBlxHP4R84/EtX5&#10;o30J/NFxCgJquZT+m4TkkXfDmv5VdBruxYKCkVjoG43l5WlY35iFlTWpKNHFIS8jDtmpYfBHrr+M&#10;5DG8C++oR+6DMv0hlMq+hjb9N7Ag+DBmFtyLef77MdNzN5ZXxmHXsgJMrcqHTpoCAbsmqveXm5nM&#10;zpfAG5Gkxz+EWusYzA6OxQTbg5gVSMDy2hysapFhYQt7ThoB5HTvEQBIcI7cfgQBww4/qgUYno+6&#10;9sj1l5uRgPTEURClPoJC2X0Iae5FlXkU6r2Z8JnyoJPlDLn/yAlIII/gH4E/vSK8rJPl8fTicDox&#10;NQ+hOoXsmXIHYSZUUoKIIhipM7NSxM5H3ZnF3K1JLkGCfwT8SrwWVBQ5EGTv98sE/373u9/h0qVL&#10;aGxshFAoxFe+8hX+7xX9T6px48ZhYGAgsuefH7/4Bf17Hou/VsTgXyxiEYtYxCIWn3P84mc/xYF9&#10;u/HM0xuwb+9OnDpxGKeOHcLJowc5BDx17DD6zp4aBlzOgpowUPpmFP6RCAxF4R+JQArVqyPI98mw&#10;i5yB1Nn3VQ7UyGlHQI7A3J1A3p+i24HfcH0W+Hcn918Y/r3OOxb/qc6/G6+EAShBvtufyy3wj+r+&#10;XSUH4Ke4AP8I+HcL2LpwDpfPs3f3sWLvdgj23a7b4N8w8Ed1/cK66fobDvyG68+Ff0Puv1vEtjH1&#10;dUdSgYcA4OBHmoAMf063PJthukLwb6AHp08exImj+3H25LEh99/uXduwd+8OvPP26/j9738X+Xb9&#10;bcT169fR2dmJlJQU/Pu//zvcbje2bt3KOynG4osbBHm+ftdDyFVXYXR2AI+k+5EkKobJFUJDfT1P&#10;Bfb4ypEnL4BA5kOOvIgpgFxFKXKUlcjThCDVlkFrLEF5aS2mTpyAJfO6sGHZOHTvnoorhztwcH0x&#10;np/nxp4VfmyZ68GcJjP8Dj1EUhMyRdQ0xAODKQC5JsDOU4zZbQV4YZoSL00V47mufGyYIMfjTUI8&#10;3piLxqJ8CERGpIocSBfbIJCGU4HttiIUF5VgStdETJvShc6JnSgsrkK60IA0gQpikRx2vRxVBQbU&#10;FTsQdJnYNVjgtDig19kwvcmNAyvNOLRUi4PLrNi10IodC+3YvtSPCU3lcHtLUOjzoyxQgNIiN4rc&#10;NjTWlGFiRxOqqqrZ9iAcrkL43E7UFaowo0qGFxc4se9xL56ZbkJTsRZmgxFepx3Fbj2sBhWmjivH&#10;0ysnYFKTD62lRswfz74z6ztw4NmZ2LmqHk9PM6PDm4C5oWy8MNOEoyu9OLezE/0HVmHP86swZ3I7&#10;lsyegKVzOjGurgJT22vR1VKLhrJCNJe7Mb7ah3njgjj47FwMHlyJ48824fmZ7FnWJWIZ0+ALZfju&#10;qU68eXQS3j63FW9fPnoL/Ktm5ykr9iBQ4EBxoRN+rx3BQhcKnCbY2fVT+q9RLoTHosKcae1Yv2oO&#10;2huKYdMSFJQMwT9qZEHgz6wQQpWXCVF6AkyyVFS6KL02F52lYsxoMKClWIqAMR3KnHie8kopvrKo&#10;eIOPFKiE6dCIMiDOiEfyiG/CkfFfaFB8He2aezHLNQJrazPxwiQZnmxIwQTXSORnjkBuejwEaWMj&#10;abvxvLnHmEfug1PyGJr096DT8HVMd3wTncZvMN2FWtl/YYLpXiwPjcTa8XIU27KRR7UD05MgzEpG&#10;evJoPHzfXdDlPIwpRWPRbr4XnZb7sLQ8CSsqEvF4RQI2suOmVavZPWfzdF8CgLwJBzXjkOZy4KeW&#10;5LD5nIhjL9yog+oFpo4dgdRR90GXdhfK5d9CvfZuTPY+isUNOZjbqEehWQINe7YmtXQovZq68lKd&#10;QA70FGIO/+jzqGFKavwIJI95DKljHkV28gjIcpJ4GjFtJ3cmTw1m02hTEBLVbAx6zagp8aK+ohDl&#10;hfYvDfwj8Ldt2zYkJSUNjfXhohp+VJt2xYoVfN9okKM95lz/24sY/ItFLGIRi1jE4nMMcv29+cbr&#10;2PLM09j+0os4dvQw7+hLMIPqmZGriea7T5+4BbiEwV8Y+kU13PlHIpgylPpLoIs7/W6mtkaB142X&#10;Xx6q80dQjWAbQbnPq9Yf6XbgN1x/Pvy7wXUn+DfUyZjgH6U83572/Mqd031JUfjH034jdf/CAPAm&#10;/OMA8E+Ef/SuhnQhDPmufYKuMl05N/gRfRHgX1RR6Ndz9jR3ApJovncY/KMOwRwAUg3Ac+c4/ONg&#10;7/JHn00U+kWXr54fRO+ZYzh5bB/OnjqCnlMnmI7z78q+3duxc+dW9HSfxi9+/vPIN+yLHd/5znfQ&#10;2tqKb33rW/i3f/s37vTrZs+KGnnEavp98YN+7I4YMRINjZ3Q2mqQll+NOFEtxohqkKOqQmGgHLWV&#10;QbidDohlOmTl6pGeY0Oa0I00sR/psiBSpQFkSIoglvt404mullIcfqYWb5yZinfOdGBgixeHVtjw&#10;0jwTnp6ixkamNRN1mFyugEEhQ7pAhRyJBQKZFzJtISY1+vHMTDvWdxqwqk2HjdM8HIZtnBfEvKmN&#10;yNf7kCqyI0WgR2KmAqnZSuSKNVCpTDCb3dAbPMiVOZAlcXIpFBaE3BrMqdVhQasdU+u96Cg3Y1G7&#10;Gw2lXhh1ZtSVWLG8y4Gn57ixaZYL6yabsX66Eyunl6OpoREV1W2obWhHY2Mbqqrq4PeXodgfRFlx&#10;AKVMxYEilBQXYnJzARa15KMrkIBV7XlYN0GILbNU2DTPjYDHAGGeFHKpCDJRDkqLzBjXUIQihwoV&#10;Hg3aQnbMHF+OxdNqsWBCMRZ2+DCtwYH57QXYsrQWR59pw4nN43H4+VnoPbQJ+194AivmTsGi6eOx&#10;aeUc7N28ApsXNbHP1WJ5gxSbJhuwZ2khup/vQv/uxTi0aTxeWhrAqgkGTCwX48npdhx8ohTdW8fj&#10;tb6X8Pr5g7fAv46WOt7kw2XTc9ejw6xFodsKt0XHHWZ2ZRpqHakIGhNg12Rg+rhybFg1C/Xlbt5c&#10;gqf6iqiDbQ6sVJtOnI2clLHwaNMwo07GrkPF3rGSQ87nF/ixbqIeCxokCBhSIMkYC3F6IpsmDYng&#10;H6UJ68SZkGcnIz3uPlgyv4oy6dfhzfo6auV3Y6brQTw31YTNnfmY7R8BleABpCeN5vX5spLDNf+S&#10;x45E3KP3wSS4H2vrUzDHdS86NF/DBN3XMclwN1rV96BFdReWBh/Es1OkqC/M5c1Dctg1EPxLSxyF&#10;++/+CrzyRzG/IhEzfKOwrCIV6xty8WSjAC9M1eHp9lxsnKBES4kGOnkudz8SCKX6fAT7KO1XQ/CP&#10;zVOzDlqmlGBqUKLKS4VDNAqenLuhS/wvuDP/C53mBzG1IA5La7MwvkQIq1bKG4AYFQRZ80ANVTjE&#10;Y6L1BrmIfWYmEkY+jBH3342UEXchoHyEN9VZPs6Orio93PpIajA7no4lkXOTwC01+6gKur+U8I9q&#10;9WVlZQ2N848T1ajdvn175CjwtODVq1dj8eLFkTWx+FuIGPyLRSxiEYtYxOJzjN///rd4+foV7N6+&#10;DYf2H0D3mW5cGBzAYH83es6exJnjVNssrJ4zJ9Hfewb9fT3o7+8FdWyNgj+e9nvuZrdfDlMuncfV&#10;q+HU35si4EdAkE2psQW5/l65wdN9CagRjPs8oV9Un1bz79MA4CfV/eMAkOnN16jRB3Uqvl038NqN&#10;V/Dqyy9HdCsA5BDw5TvV/aNndYnrpgPwo/DvlvTfO8A/EgHA2yHg8PfE58n9F9GnwT8CfpfZOCEN&#10;B3/Du/sOAcAI9Pu84N9w2DeknjD4iwK/29Vz9gx6z3azfcJNawYi9f/OD57jDkD+HC7fmgZ95SI5&#10;AtkzI1cge0YX2TinJh/HDu/G2VPs+3D6GHpPn0D3yaM4ceQgDu7bhX17duLYkUP48Y9/FPmGffGC&#10;0nsJ+i1cuJB3iqXuvZQutXPnTv4DKRZ/O0E/csc8di+6GopRFKiD2VUPsb4GSbJqjMwpQ1yGE1KF&#10;FQVeNwo8DugNFmSLrRibaUVcug1jMmxsHzbPpmOzHGybE/MmBnHlQCPe7Z2Ob/dNxZU9lTi6xoZn&#10;u+SYH0pHi2Mk5tcLsXu+GbNCct5kI1VoQZbUjSyZBwp9IQoLSlDk9cNl96KpthYb1i7F/LkzUd/c&#10;Dpm+GBkSD9LybEjJ1iE1W46sXBmEIiWkMh3ylVZI1W7k6wPQW4oxo86CbTPzsXOOAjvmmbFphg1r&#10;JuiwbZEXcztL4XF74LEZ4TDI4TRR8woVPCYFSgpsaGok8NeCUE07h3/19c0IVVSgIuBFddCB8XU+&#10;LJhUgVCJn5+nKeTEuJAGTQEZJlbpsHlpIwYOLcf2p2egyOdBnkSDfJkMKpkIXpsapR4tOti+m6ZZ&#10;sXOpDzuWFOCpGW50hKzwWk1oCAWxYt4k7Nu6Fs+smYdp7VVYPK0e+59fgtN7n8SR7etwcs/TGDz6&#10;HLp3LMDuZYV4oikbXe44TPGNxfI6AbZM02HrXCdeerwR6xZPwMSmEGrLAuhsrERXawgvbVyA1wb3&#10;fQT+tTZWoSwC/4o8dnjsRlj1inC3WtFYtDsfw9LSUZhf9BhaLffzNNuWChuWzBkHn13NYZdaQimt&#10;ubAqxVDmZiAvbTQ6SvKwfpISGzpEWNOQhXWNAmyeKMOGVgGeaBejq0ICh1YAgzwXwtSx3ClIzj9l&#10;ThoHf+b8HBjEWciIfwia1G/AI/g6VGP+AyHZPexaRmNJpQDr2hVYVpsJdfaDyEgehczkOAhS43l3&#10;3pT4kUgc/TDswgewrSsHczwPolX1TUyx3YcJRvZdsDyIifp7Md36DTzVloDJFVkQZ8fzRh/C7BSk&#10;JI7EI/d/AyHLGCxhnzE/MAqzfHHsWaRgaUkCVtfnYlOHFFvZc392ro/dSy6v/xd2QYbTfaONOagm&#10;YrQmoFIkYNeYCEXOWFToE1CnHYXS/BFwZnwNbbpvoUn1LXTaHsLs8nRYFBn8uVKNRZMyXLuPHH8E&#10;/Ui0npqOUEfj0fd/E/78R7BpghwHV5RixywjXurKw+bJGlTas2FQhmsIUgo3wT9yblLKL8G/UMCF&#10;skI7T//9ssC/2bNnD43xTxM18fjZz37Gj6P03ZqaGr7+gQceQE9Pzy3OwFh8MSMG/2IRi1jEIhax&#10;+NziD/if//kt3nrrNRw5sB9nTpzC5QuX8M6bb+C1G9dw9fJ5DA6cxdnTx3HyxBGcYqL53u7ToNp/&#10;t7v/OPw7H64Lx0HSxXMcOEUdfq9cIxH0I9H8dbx6/RXeFZcgGkG2KJC7E8D7czUc+A3Xnwr/6JrD&#10;8C/c7ZfX/3v1dXyk6y8TNTJ59fqNsF7++Pp/H4V/UYXXvXz1ykfhH9NQ+u8dwN9wDQeAH4F/Ed0J&#10;/l0d5vT724J/pyJi286cRc8ZcgD2DKX/nh84xzsA3+k50PLli2wsn+vDADvHySMHcfjAbp7ue+r4&#10;wSFnLE0J/h0+sJc3yTlz8hj++6c/iXzHvjhBKU/9/f28kcfYsWN5Mw/q3rt582b88pe/jOwVi7+l&#10;oB+yCY98BdPKJPD7yuAsbITVUwuNNQSBohhjBT6MyvQgS+qDzeaFx+WCwWhDrsSKxGwb4jMtSMwy&#10;MRmRRMrUobDAgUPP1uHG8XF46+wkvH6yA1f21OPkBj82TtFjdr0SC1o1eHFpKdoq/ciSeJEmKeBA&#10;L0vm4t19NYZCpgKotG7evdZfVAmjNQihvADpYg+TC6l5TuTKnOyaCjCltQzTOkKorAzBUcDkq4Gr&#10;qA6ewhAmVBixYYIYmybJ8OxUAzZ0mbB6ghFbltVi8cIpKAxUweMtYffng5E3IfHB6w6gNFiG8vIa&#10;lJbXcYXKyzGp1ok59TrMrpZiRnkO1nZqsGORC20Vbuh0FhjUcmjzBbBoxSgrMGLJzBZsWjsbkyc0&#10;wmYvQK7UBkm+BVaTE81VFRhfW4rOEgmemabB8bVe9D7lw6k1Vrw014j2UjUcBg2KvS62bzkmNFRj&#10;Xlcrls/txJolk/E0O+9zGxbh+aeWYfO6xVg1tw2z24Ko86pRaZeiqUiBznI1lnSY8dKKIK6eWI6e&#10;Q89g4fSJGN9Yi/lT2rBi7kQc2fYkrnbvxcCJ7bem/ZYHuCjtt6SIAKkeBqUYspxUuORx2NKVj32z&#10;tdg+JR8bmjPRaX8IbmUcyvwW1JQ6YdVIoJOyZ8GOsSolUORmQC6Ix4xaBZ7okGJFdRrW1AiwvCwZ&#10;i/2jsMQ/Go+Xj0WnLx5GaTzkuanIS4uHKC0M/0jUJZjgn1GSheykEciJvxvqhK9Cl/R1VKnux7xQ&#10;DpbVSLC2Pgtzy5PhVGdCLsri0I86/wrS45ESPwJpSaNhyH0AT3dkYJrzQVRLvokW9f0Yb3oYE/T3&#10;oUNzL6ZZ78VTjaMxI5QCgzwL4pxMDv+ogYg4JwmFunh0FSZisvMhtOgeRJcjDgv8SVgeSsaTLUJs&#10;niDD7sUeVLjEyGfPTE1NPniNv0zu+uOShjv+8tp/eVnISBoDacZINDtT0Kh6BBWyR1Clfggz3I9h&#10;vn8s5gZSMZN9RqEuCUaFkDf7sGjzYdHk8zRss0rKu/daNVJIc9MRP/JhCBPuxcr6HOycJsPGlgz2&#10;nB/E6uB9eGkcu86mNJTZ87iT08TOZVKFG4DQ8eT+Kymwctdfme/L4/zzeDxDYzwqqvlHqb7k9hu+&#10;fvTo0ejr6+PHkZvd7/cPbUtMTMTp06djqcBf8IjBv1jEIhaxiEUsPregjmh/wI9//EOcPXUKPWdO&#10;4+WrV3HtyhVQZ1RKh7xy6QJvckB1/s6eOcYB4BkmagLSd/Y0zvX14MJAH3cLXiSdCzeE4I0iCKBc&#10;Ps/TVklh4HeVQ78b117Gay9Tnb+w4y9a548cep+38y96zjuBv6iiAPCTIODtAPCPgX+k1155Nawb&#10;4VTg21OAo/DvxvVrkedEovnhy1fZO7oJ/YbPcwh49eKtugMAJH2cC5B0O/y7HfwN1+3wj+sOzT5I&#10;N+HfR5t9ROHfQFR9wzR8/W3qHw7/IjX/hqf8DsE/NrYJ/pF6z0bcf719bPyS+y8MrC9fijwDNr3A&#10;ls/3d7N9T/DxTqnvJw4fwIkjpP28u+9xtkyibQQGj7H5gwf2srE/iN/85lfhr9gXJC5fvoxQKMQb&#10;efzHf/wHHA4HDhw4gA8++CCW3vs3HPQjNv7Rr2NOjRYVxWXw+hvh8NXD7KqCxlQCkSqArPxSpEoq&#10;oFE7YTV6oNR5YbHaoTPaefONlCwlkjOkXEnpUgiECtSVu7F+UTV2PNmCXRvb8PzqJmxcVIvnnuhC&#10;z6F1OHeCtBETOichXVaMdEkRkwcZYiuy8vTIFWmQmaNERo4cIrEKUqmerTchWehk+xciVxmAxeLD&#10;tJYC7FxegO5Nhdi20ISFHW6UV9TDF2xEAZPLF4LDbIHfLEHIkYtalxDlNiGCTgW6xjdgwqQuOH2V&#10;cNN+7hAstgq4PJUoK69Fa1MzOlpbUB6qhbeoEq1VBdg4UYmNHULMD2VhejAVqzsU2LKkHIFCL5Qa&#10;F5QqM5T5amhkcjj1GvhtRhQ5rXBYbDCZXJAqyEnphNFUCK+nFOWBUsydEMS+pztw8dBc3Di1ENcO&#10;TcaJTSHMqlfBpZexazWhttiLGeMasGHFHDyxYi4Wz+3iEPCJBeOwcck4Nm3DzI4aVBUHYTa44bIV&#10;orWuEo/Pa0fvgZX43ss78cO3D+PCqRexe8sabH96OfY/vwLHdqzHsV3PYMdz67D+8YW3Nvzwu1FZ&#10;FuB1/kIlRfB72D1opLwpRYFqLHbNNuL4ch/2zTVh62QllpfHYUogGSG/Fg6DDA59PsxKEezsGJta&#10;Ao1IgHzBWEyvU/GmGIvLUrG+SYrHKzIwr2AMVlfl4ImqNMwvSYJZGgdRRgJEafG89p8iNx2KnFRo&#10;89JhlFLH4CxIsxKhykuEeMxXoU/+Kqq1D2JGSIEljWa8NMuJrlIhd3FKc9KRlRqHHHY+gn+UBkz1&#10;/9LH3otq/X2ozP8mbKlfhSftK2hW3IOW/G+gUfZNTNTejSfrxmJSMAWlhVbu1qSGH4K0BEhzU2CS&#10;jUGJ6gE0au+CI/3f4Mxg15D/LTw9QYlnJ6qwrjEHO+fbMbHGApUoE2pRNrRSSvMN1/uLwj+e9kvb&#10;ZJRenAJxRhzaCrIw3pGBwqx7UKV5DG3Gh7CsNAGL2POdbH8UIUsiPCY5TCopHEYV3GY1fHYDXCY1&#10;m9fAaVRyZyDBP53gUeycZcILHalY4PoqJmn/A3Ps38BTtXHYOi4Fc6vEsKrzYNPl846/BvbODHIh&#10;d8FSI5eQ34nKgOtLA//S0tKGxjiJIN6LL76IK+zv1hdeeIEDv+g2KmXx3HPP8eOofi05AaPb/vEf&#10;/5Ev//CHP+TbY/HFjBj8i0UsYhGLWMTic44PP/wBDh08xJ1Ql85fxMVz53l3VFoeckedPwdq7tHb&#10;c5o3OCC3U7QuYN/pEzjf241Lg324dO5W+Efuv+tXL+Lla5ciAPAaB3/k+Hv9lVfx5mtvcKhGcI3A&#10;253g3Z+rzwL/ovpj4F9Unyf84ynB16+z50Qi6Dd8PqyXr17n0I9E24bDv6HagBHdCfxFdScX4J3g&#10;352g33B9Fvg3vObfTQh4K/yLAkDSndZx9UQUWSYAONwB+FH4F9Et8I8dM6z7L8E/AnZXLlEn3370&#10;957GqZPhJh530smjBP1uwj8Cf6ePHcLxIwewZ/d2XLo0wNPpvwhBP2waGhrwr//6r7wQenZ2Nq/p&#10;R24HqvcZi7/toB+x9997L0qKgigprYe/pBFOXy3MzgrY7X5UFTrQWGREyKGBJz8dBTo5xJoq5BvL&#10;YXd6YLNZoNIYkCczI0tkRobQjMw8M6RKOxyOQgSKilFZXoHaqlrUhGoRLK5BaUUDJk2egiVLFsLo&#10;qkayqAiJuR4k5NiRmKVHerYKIpEKAqEaabkm5MldkKi8SM9zI1lYgPT8IJx2H56e4cTgZh9OrNHg&#10;makibJgkw8qJLg7/3IEmuPx0LzWwOAMwmxwwGiywMFHnYafDy91+Dl8lXIWVKC+tQEdtMWa2FqI5&#10;5IPHUwS3twxFgWq4C6thdZej0GVCvVeIcYFcLO2wY+E4J/Y+PQWvXdyBzo5q1JZ70dlUjK7mYkxu&#10;Kca4mhIUuQqh0TjRFHRg3RQvlrQ5sKjVhZnNhagJ+uF1F2HetHb0HV2P7722Dz/77mm8eWUPnlw5&#10;HW6rCWqlDl67E+WBABZM78RzTy7DxjWLsHLeBGxeWIZdS4rQ/0wIl1+oxOFVAayYXIISXyHsVj8K&#10;PGWoKQ9h6awObHtqLtNsrFnYiQ0rZ2D7pmXYvWUFO99SzJkxGRPHt2P6+IZb4F+Jz8HhX4nfg8rS&#10;IlSXlyBQYIdBLYZFFodZnoexeZwQL3TJ8WR9BqaZ78aCwFj2DJ0QZyXCqKTOs0LYtQT/pNBRjTtR&#10;GsaVibG0XoqJpoc4+HuiTor5RUnY2GHA5okGLKvKQKlDxDsK56XGc8efKjcNWmE6h386UQbv+CvJ&#10;iodJlQNh4r0wpH8F492PYu1EI54YZ8VEvxBObQ4HWVkpcchKHcOBH9Xty+bNP+KRn5cBcdpDMKbd&#10;BV3CV2BN/Hc0K+5Gu+qb6NTei/mux/B4dQY6Q+wdOAzIzUxjxyVDmJkCUWY8LPJkqAX3wyX4KryC&#10;r0AV/2+o0z+MZ7sM2Dq7APN8o9m4NGJBVxX08txwzT9ZTri5BhNP+2WiuogEAKkxipxdk1YuRLVX&#10;jMfZGKuQ3g9D0ldhTvk6FgUTsIGgaUU6umoM8DsNsGhksBsUKLDq4HeZEfRY4bPrYWPr9AoxctIT&#10;4VBnYWOnAbvmWtCuuxtV4v/CLNs3sK4qDodnK/HcTDsKrQoY1RJYdfkwqyQ89bfQYUTAY0aZz/al&#10;gn8ikWhojP/TP/0Tli9fPvRvGf27Nn/+fPzf//t/h/ah7vW0/vvf/z7y8/OH1pNov97eXn5sLL6Y&#10;EYN/sYhFLGIRi1h8jvE/f/gfvPLKy7yzZ+/ZXgz2h9Mgzw0O8ppoUQ32hzuknuvvx0DPafScOYEz&#10;J4/i5LGDOMadUAd4XcBetp6AzPnBPly8MMDB0jXqVEsw6uplkLOQO/8I/g1L9yXo9nk7/obrTqBv&#10;uOjzPwn8Ddft8O+Pcf+FdQOvv/pKGAIyvcqe/5AoJfh6GI7eiEC/6PSTRM/1+pUrfzT8o1p21wgA&#10;XowqDP+iXX6pzt/HNfqIanjDj8+S9vtJ8G9I3cPUE1lHIvDXfXZoeWA4+LuT849Dv6gI/lH6L9uP&#10;nae/p4eN5R42ZfPkDjx5nI/hE0cP4BQb19TxmuB2uOblEZ7Oe4bvw8b90UM81Ze7AZmOHtyPg/t2&#10;Y/eul7g79uc//++/GlyjH3fk9KP0XoIB3/jGN6BUKvH888/jV7/6YjkSY/HnBf2Avffe++AvLEOw&#10;rB6hqka0N9dgUoMPj3dosGOOFutahZgRSEa54gGYskdDpixGirINAk0dNJZimCx2GIxWyDVe5OR7&#10;kSl2QCAxQ6owQ6U2w2KyIlBQgJJCP9wuP4zmQtjsxXC7yyBS+JAt9bJ9HTDpTSi2atBaqMCcGjVm&#10;1xnRUR2EyVkBoboMGbISpEpLkKMuZ8eWYlZTAdZNdeHJLi2Wt8nx7PwA1iwcj4JgE6wFjbD5GuEo&#10;bITdVwdXYQ28gVoUBusRLG9AZVUTKqsbUFIaQmu5E10leVhYL8TW+RYmO6bWWmC1uKA2+aExB6A2&#10;FiJfboCW/fi3qCQo8WgwodaKnRvq8Fr3NJzbWYkLO0pw40A5Xj9cjlcPVuD8rjpsX9eMcQ3laPDm&#10;Y019Jg7MUaF7rQWnV1uwa6ENLaV6WLRytFQXYO3i8dj69EKsXNiJqS0laC6xooWpqcyH6opKLJoz&#10;DS9sXMkdelNbKrFhdgVeWlaG5+eYcPRxB3rWO3F4bRBzJ9WisjwEnzuIIk8QNSWlmD+lGU+tmIqF&#10;05qxZnoQB9fV4cSzE/D88hasnsnOPbkK01pCt8A/avbR0liNsmABn6+uCPBOv5TSbFWloEZ3L+YF&#10;RmNdmxQrKpIx1/0oprtHY1yFFnkZCTAphNDLBNBJs9kzE/HGEqb8XHSEtOxZ56PD+Cg6zXGYXZiF&#10;LTNLsLnLgy0TTZhfp0F5oRn5uRm86YciJw16cQYM4kxohOlQ56ZCIUjhzj9xZhyykx6COOlbKJDc&#10;g0brSATUI5GX8hAEqaN5l9/M5DHISo1HdloCh38EAckB6LYbUeS1QJz2CPLGfg2qsf+JFs19WOR9&#10;GMvZfT3VrsSSJg2qAkZo5CJ2fBJyM1MhzEqFNCcZNjW7FuFI5CffBXXSVyEb85/o9MRjy3QHdq9s&#10;x8omHSaWCFHlN/AUXR0Hf+HGGlSjLwoBufuP6gBSfUQmSguWsPvyqMbCnXc/JKP+AyHlI1jfosKL&#10;80NYN7MKE1pKYaLmHBoZjGzqtWgR9Fo5/Au4zfCw7xE5+VSSXAgzxqJI/ggWliVhfEE2igR3YaL+&#10;LjzdkIr9C914cl4Niqj7NcFDrw1eqw6FdgOfp/NRyu+XqeFHXV3d0Bj/l3/5F2zZsiWyJRyD7G/X&#10;ESNGDO3T3NzM7/nHP/4xqqureY3b6DaS1+uNHBmLL2LE4F8sYhGLWMQiFp9j/OpXv8TZs6ewf99u&#10;XL10GRcHz2OA4My5fu7go26o1BTh3BD8G+TpwNeuXOWpkgRczpw+zkEJpURGHVEER86cOoa+3lPc&#10;MUiOMoKA5FZ7NZLu+/brN9N9CcDdCdpF9f7HzH9W3Q77Pk13gn5R3Q7/7gQAh+vOAJDqAEacgBHR&#10;c+G6/kpEN2sDUlfgm7UAP6pbOgJ/RvjHdfkiXr50Edcvnh/SVaaoC5DA33AX4DU2Ju4EAEkfqf93&#10;GwS8Cf3unPb7p+iO8G947b+I24+A39nTp9hYPcHH5WnS8cNs3B7mzj0auzQNAz82dim9/RTpKDv2&#10;BDvXKX5u0tkzp3DqeNgZSGP98L49OLR/D44e3IdD7Ht0YO9ufP/77/9V4N/AwADv3hsXF8fdfm63&#10;m6dC/ehHX9wGJLH404N+vD7AftS3N1Xg8XlNeHF1PY5tKsPpjS70bbKj5ykXts6WY1ZxHBpMD8It&#10;T4JB70KupgJZqibk6MdBaqiB2uiFyWKDzmCHKN+ILIEc6Zl5SE0XIDsrB2JhHsS5uZCIpMiXKaFS&#10;GWA0FUBl8KPM78G0GhVWj8vHpon5WNOcg1XNQiyrz8KyVh2criCy1dXIVNUgQ1UNibEKOkspVEoL&#10;dCoNPGY1Sjw6VJcWoLomDPws3gZYfQ1wFzehpLod1Y0dqKxvR7CyCd6Sejj95OYLIOBQoyuQgamB&#10;JMytk2DNZBOem+/GhhlelPsDMNhD0NsroTGXQqH1Qqd1w6C2oKlIjr0rPLi+N4RLLxXgwvNOXHrR&#10;geu7nHhltx2v7HHg3RMVTM04v6sDC8e7Mb4oC4uqBHhmohRbZyiwbZ4RE0JqmBS5cOvEKHNrMavV&#10;g92rK9H9TDX2LnHiwDIX9q/wYd2sEqxf2sWdf6uWzEV9ZS2aKkN4ZmUXDmyZgSPPTcOZrVNw8Nku&#10;rFkyCR3N1WipCWFKRzNWzOvClnWLsPXpZVg2ewK6glI80ynEOfZu+9Z7cWqNG4dXefHcopJb4F9d&#10;ZQk62htRX1uOproQmusr4S+wM1kwoTUAvzEBDY54zK/Ow4tzfNjUZcXEgnS0hryQUoMOYTpU1OVW&#10;lAGNOAvqvExYNXJU+q1oCcgxJZiLZtNYTPJkYtO0IFbVKbGsRoGaAjlc7J1Ssw9ZVjLU7Bw2RQ4s&#10;smyYpJmw5AtgFLHz5aZDlp3I9ouDRpQCafpDyEm4D4KkR5CVPBI5aWOQnRaPjOT4YfAveQgA5mQm&#10;weswwqjMhiD+mxDGfRX1+hF4skmKtQ0SzG0wotSVD71KzPZNQV52GlM6hOzeJIJUaCTpUIjSIM5i&#10;n5P4ILTZD2FlqwwbJmiwppPSjuUosefArMjitQ8plZbAH3XmNcjzOPiLdtmlrr8atk94ORcqcQZ7&#10;fsnsnkZAlvYA/OqRmFIqxox6K8ZVu1Ho0MBAdfoiALCI3UcxgbpCB0rYO/JatTwV2KKVQSrMZO/j&#10;MVhyvgF9yldhTfoPzCpKxjPTXFg4IYiKIjscRiUKHAb43WYuAonlhU6UFtg4/PsyOf+oXAWVrqAx&#10;Ts49+p9cw4MaewiFwqHvAdUIjDb9oNTfmTNnDm0jff3rX+fbYvHFjBj8i0UsYhGLWMTicwyq93dg&#10;/16cOX0S5MijFN/B/n6mPi5KAb584SJ3A9L6Kxcv4Scf/hS/+tlv8fOf/Bwffu99DriuXTyPgZ6z&#10;OHviWBioEBg5cgDHDu8LOwOPHeTQhVxWl86f5261d15/E9995128/53v4HvvRfXdsL4dhnzvR+a/&#10;z6Y0T4rOD4d7n6Zo6u9nTQH+JBcgAcuohgPA26FfVB/fBGQY/LsF/JHzjxSGfx/tAnxn3REAXv0Y&#10;AHg5okth+PfyxQtD8I/eJaVr84YtH4F/H+8E/Ozw76MQ708Vr/s3vBEIG4Ph5h8E/07hzMmTOH3i&#10;BE4eP8LGIBuTRw/whh0nj5HCDj+CfaePHUE3G7vdp44zneT1L88SPGTn6SGoGBHBwxPsXCeOHMLR&#10;AwT79rApO9fR8Jg/cmAv9u7cjldvvPy/WkvvtddeQ1lZGe69917+w4gaeVA3Q3I7xGr6fXmDfryO&#10;eux+vLS2Em8ca+aOtWt7i/HqoTK8cSSEl/dUYPAFP05v8uD0007sW+XA7HF+qE1B5Mh9SJUEkSJv&#10;QIamGTJDCcxWO+xWM1RKFbIFYmQKZBDkKpEn1kAo0kCQR9IiW2SCQOaBwxnAU3PYeZcpcXCpAvsX&#10;qbBtlgpbZhqxbooRnWVyqA1BpKvqkKmpQ5amBhJDFRQ6L8QSNTu3nHf5zc/XQqG2w+oOIRgi2Dee&#10;1/NbsGAaZsyYjNKqemisAeQovcjTFkFhKWPLpdCo9VAIU+E2CLFx5XicPLASgyefwsY1s+DyVsDk&#10;rIXV2wizpxF6Ww0M5nIUuv2YVibA6oZ4HHvchEML5Dg8V4BDC4U4vlqC8y8YcHmrEdf3eHH2KTPO&#10;vViGJVPLUFtWgFKPAYWmfJTaNSgvoMYfJvasDJDLNBxkthaK8HhTDnbOM2DvQiOOP27DwJMOnHnS&#10;hhOba7H1yVncAdjR0obmuiaMa2rCjIkdWDa3C0vndGLq+HpUlxWi1O9CU3UQS2Z1YMu6edjx7Ars&#10;2LwKa5fOhs+shy47DjWmsZhXIcT6CTrsWV6EA0/W3gL/uia0YMbUiZg1owtTuyZg/LhGVLJzFxc6&#10;8OS65Zg1pRaFlkzUFuRgSkU+ppRK4VTEwyjP4eCPYJ86LwPG/BzoyNkmymLrqelHOiSZiTBIklBh&#10;y0RnsYTdswGrmzUoVCUiN3Uk8tITIM5I5PDPKMmER5MHrzYPbpUQTiajNBvy7FTuDBSlx0MlSoco&#10;Mwk51B2YHUdpx7lsfUbyWKQzZaUmMCXyqSA9CSJBGod41MGXAJ5SOBYpo+6BKv0RNHrFcCoTIRem&#10;QJRLsC8VORkpEOdk8HkR+1xJTjpkTPnCTEiy0yBm6zTiVFQ4BAiZUuBWJEIvYveYz54Bu35K+Y26&#10;/kgE/6Lzw12ANG9Sitj6nIgoPTgTpvwM2NUZ8JqEsOvyYGHPg85BwJC69FKKrt9lQqnPDo9Vy917&#10;JEoJNmvlMKnZZ+STY3IkDLkjManGgXG1QficRrjMGg4JefqwndKHTSgvciLosaA66EUde+cNFf4v&#10;DfyjOrVms3lonDudTg78hgfdZ3S7TqfDT35yswEXNbciN3x0O+nnP/95ZGssvmgRg3+xiEUsYhGL&#10;WHxOQVDg7bfe5K6/yxcp5fMST+8lpx/BvvMDkXRfNr10gRp/kBNwAG++9mYEAP4Kv/v/fsP161/8&#10;Ej/94Y/wnXffwas3ruDSxQEM9p5Bz+mT3EVF0IVA4NFDe7mOH9mP7hNHca7nDK+39uqNq+xaXsN7&#10;776L7773Hr7/vffwwXdJ38EH3/neJ+qzOQEppTiqW2HgnwL/hkO/zwP+3XT7Uepv2O0XBX93An13&#10;0p3g3x3BHxMBv1eGabjzb7huB3+kO4E/0sd1/qW036iiAPDPgoCUBkzq7Yk4/9g4o1T0s6dw+vRx&#10;nGbjjeryUfru8UP7ubiz79hBLg78jh/CWbZfz6nj6D19An1nTnP1ng27+wgeUvowAT9yEhL0O3ni&#10;GI4fO4wjh/czHWDjmByD1On3MDsv1cE8imNs3Z4d29HHruV3v/td5Jv2l4lf//rX+N73vodJkybh&#10;m9/8Jk9nEovFOHHiRKyD4d9J0A/X+LgHsHdjFV4/0YZ3eybhnTOdeOtEM948XInXDzEdrsXrR+qY&#10;qjG4owHTOuohN1VBrC1DTr4PaSI3UiSlSFXUQ6CsgFzjhEKpgVqth87og8JUAZmxEnmaCmTmFyNV&#10;XMRUiFRJEZTGICY1FWFJVwGWdLqwqsuKQ5ua8Ur3E/jgtV14duMiyEzk+qtGnqGBS2FrhNZZj3xj&#10;KaTaICyuEEpDzWhpm4DZc+Zg7vy5WDh/Cg49NxkD2xuxbWkBVk5yoqvGDp/TAYXWiXyNl312AHJ9&#10;EcRKN+QqO2x2J6qrQ2hqaoDHWwaDrQImVz1sXkojboHe3gCjtQJ1QQ8m+JPRZLwXK2rjcHSJGP1P&#10;5GNwgwJXXjTjnWOleO9kBW7s96FvsxEXtpeisVQLaY4AWinBHaqvZmDPxwKx3IW8fA8yxV6YzS40&#10;uQV4vEGIbbMN2NwpwtmVFlx82oVrWwvx6uFm7No4ETMmj8O4lhZ0tLSitqISlcUlqCkNoYbNV5VX&#10;IRisQMBfgvLSMkwd34ynHp+Fbc8sw47NK7FswUzY7UFIpS6I8qxQymwwsPfl9/jRXFN9C/ybNnEc&#10;Vq5YhFXLl2DGlE50seXOjlae+ttQH8Jzm59GZ3sFLOpM6CVjockdCWnWGMiyk6ESZUErzoaRHG+S&#10;bA4CNaJs7gSUC1IgSk9CdvJY5KSOgV6UDKt4DIyisUgZ/SCyEkZCkpEEBcE1QSpv8FFskqLKoYRf&#10;L2H7Z7L1KZBkJkFK9ffSEtj5mNgx0uwUvk3MtgkzEpGRPIYDQAJ+UQAoSEuCPC8LSolgyAkoZtec&#10;TXUBqbtwVjzvDJydlszdfpTqm5ORCpEgg9f9I3AoZtelyKMOvdmQsPXC9BTkZaSwz0xBLq8LmApp&#10;bibv5MubeUjDtf6omy7BPQJ3NDXKCfRRSjDBvxwYFVEomAtDfg539xn5/gQGmXgdRbZPxEVI8za9&#10;nIO+IvZeSrw2eCwaNm/kENBlUnG4Z1SLoWfH6ikVm00dJjXbpkGB3YDSQgf8bhM/nuAhidJ+ixwG&#10;1Jb60BgqRn154EsD/ygOHz6MRx99lI9z+ndvzZo1+O1vb9bZXbRo0dD3ID09nTv+hodUKh3aTrp6&#10;9WpkSyy+aBGDf7GIRSxiEYtYfE7x29/+BucGB3D0yCG8fPUyzg2EQR+5/ajxB6X3RiHguYE+XL50&#10;HjdevoJrVy7hKkEjcu+98SZ+8P738fOf/Ay//sWv8Ztf/hq/+vnP8MPvfx/vvfs23nj9VZ7ue/5c&#10;H3p7z6Cb0i5PHONOqWOH9uPooTAQJDBIjiwCN31nT7LP68bli/3sMy7j9Vdu4N0338R33n4X33v3&#10;PXzw3nfx4Xffxw++9z4+ZJ/94fc+YPNhfcDWk77/ne9x3QoAP9ktOBwEEvz7JABI+igEpO6/BPxe&#10;j+izwL8bQ3r15Uiq7zD4F9WdYN/tIvj38vXbAODHOP+us/fHHX8f0QW8fCcIeFsTENLtDsDh4I/D&#10;v4jjLwr9bm/6cWvqb8+w9dF11NzjLNMZDHSfQX/3KfSdOcVhHbn0yGV6+sRhnDgWqTt5hFym+3D8&#10;8F6cOBIWb9Jx7DAbc0d5Tb+eUye4ek+fZKLzsfOePct0hsM/An68ZiDbfpbtz8fq8aM4EREBwNMn&#10;T/KU4tPsPHzdsaPsM47wWoAnDh/Cvt07cWj/bvzsvynV9vNP/aUfOf39/Rz6Pfjgg7jrrrt4atP2&#10;7dtv+QEUiy9/0A/X++9/ADUVpZg5rhjLpxZhy5JibF9ZjOcWObF9mRMHn/AwufDCYiOWTfXBW1AO&#10;pbkacnMN5KZqSA3lyJEXIDXPizRpKQSqWgjVFVAbfbDa3bA6/VCYQ8jVhpCtrEC6vBwZ8jIINZVQ&#10;mKrYfiWQKtzIk1ig01kwpbMBz29ahA3rF6KmsQMiXRVytOzzbI0weprhLW1HTctENLRPxvhJ0zB9&#10;5kzMmjMLU6fPQMfE6ahtmoA543x4apIER5dpcexxHfbME+HoEgn2L9Nh9ewgSkpKoTYHIVZ5kCd3&#10;QKYphNboh9tTjsLCGpjtldBZq6F3NMDobuKfq7XVw2YNoqXChbYyNcqM8bzb69zKeOxeokDfMya8&#10;ssuFb5+qwne6W/Dyfj/6X3TihRUBeEwyyHOpqUMeJLliZOcokCk0sWfmRIrQxaZuSFUFcBsMaC+U&#10;YkYoHxP9uVjVqsLWBR7sXVuJF1fVYfnsRoxvrURdZTEaqkvRUFWB+lAIodIQSksqURKkaQWqyitQ&#10;FyrDrI4Qnl9Sjz1rW7Bn41QsmzMFPvb+9Hp2vxpKYy6A2eCDz12C2ur6W+Df+JYGLJg7nWkGGmsq&#10;UR7wodRfgEK3HUVuK0LFATRVl0EnzYEyN42n4JKjj0CfQSHmTj8Vm1flpHEgly9I47COHH0E63JS&#10;xiIjYTQy4kchbexICFLimeKQkzwG4vQkCFPZPslx0AhTUaTLQ4FWCDm5+5IozTYO2QljkDF2FFJG&#10;PYrUuBH8XJkJcUhn50ul9WNGImnMYxgz4hEksO0Jo8OKZ0pm21Lj49j6kXw5vG40UuJHI4kdOyS2&#10;LjFuFBLZNDl+DFtH0/A+Wcns+lITkcauI4ntkzBqJBJHj+TnSU9g95Y4lu0Tj+yU8H55GcmQkluR&#10;PQNyC0qy0yHOSkMuu1dBGkHJBD6fy+aFbCrKSGFKZsexe2brRAQ6M1OZktk+SZDlZvCmHhopQUAJ&#10;jCopFwFJlSQHJnV4Wce2qdg+SuoqzCQTZkIuzIZaJmT75MOgkkErJ2egCHadEma2zqLJZ8sEHsPH&#10;Wtn6Lwv8o//htXfvXlit1qGx/rWvfQ1LlizhzTs+/PBD7Ny5c2jbPffcg+9+97uRo8ORnJw8tJ1E&#10;5TJi8cWMGPyLRSxiEYtYxOJzil/+8scc/PWc7eapvQO9/Tztdzj8o7p/F88N4Bxv4DGIt968gXfe&#10;fC0MmiKwiWDgy9evgJpXvPvWm/gx++Prxz/4EP/fL36Cn//3j/DjH34f73/vXbzz1mvcyUYuw8H+&#10;Xu6wonRjAjMEaE4cPYjjh/bhGNORg3txlMTBIDm3yK1FTq0TGOw9y11l1y6ewyvXr+ON115nn/s2&#10;vvvtb/PU4e9/h+Dg9/CD730fP/z+h/jh+wQGP2TrSB9wtyClDkeh3/sRKHi7CzAKAIfrTgDwJgR8&#10;HW+zZ8P1+hu8DuBQLcBX7wQBX+WNP6J67dWX8eqr19lzDGt4N2Cq+RdN/x2ujwBA9j6Gv5voPEHA&#10;W3UbELx8OxC8wPVp8O/quUEmmg/Dv+HuP3pHfH5Y91+av9DPxlkfgcBunGfvkt7nQDcBOHLfEdwj&#10;8EY1+Y7gJNWSPEp1JPfjyKE9bFzsDusA1dgbNkbYmDnB9jnJxtAppjPc2UedqE8ysfPyc39UBAB7&#10;TpFOovskgWlq6HGMfS65B6km4BGcpkYf7DzRun88tZhdMzkNT7GxG4aDbH82PX70CA7s34Od21/A&#10;O++8xr5ln2/K7cWLF3nR8tGjR+MrX/kKiouLceTIEV7TL9a99+8v6IcrAR+v2wOjSgmDTAi7MgcO&#10;RRZM0jTY5enw6dLhN2SgwCSEzaiH3hKE0VELnaMBansdFLZaqM3lcNvcqPHbMbGhHA5PA4T6Zigt&#10;lbA6vPAW+OD0lUHN9s0z1ENsrIfSVg+FIYgciQFJaXlITc1FTo4IZvYZQb8XhT4/bK4yWHx1KKps&#10;R+O4yZg4eSomT5uCqdMmYtLkSRg/aTLaJkxDc8c0NLVNRlX9RPj8IdT68uCR3odqw8NYVJuKrTNz&#10;cHZdPi5tNeHy/io8ubwFzsJGKCxVyDeUQqYLchegzlzMm5EUFgTYNZSgrLQW9oI6dt0NUJqqodW5&#10;UOTUo7nKjXE1djSW6DCuQo+lkz3YvLgILyyxY9dqJw5uKMKRpwPYuCjIzuWHRl8IucqDHLEVqTlm&#10;JAksSM21smUT8iRGZOWZkCpg82IzdAoTdCoTTDoLiux2VBb5UB0sQU15Bdob63jtvapyP8qDHpQF&#10;vPD7CuAvLEaoohpzJtXjuWWVWDvFifk1+XimS4fTa4pxfIUDxx534fmlDZg9eTya6hpQFmTvzO5D&#10;oduNkqJClBQHboF/oeIiTJs0HuPbmuCymaGWSpEvEkKWlwulOBeSrAxkJYxFZmI8hKnJyIyPQ8bY&#10;0cgkJRCgGwNB0hjkJo9l60cidfQILoJ1yUyJI5lGPMKVzOaz2b6Z8aOQzvbNTBiN5NGPIW3sCEgy&#10;4iHPTIQgMQ7pcaOQPOJRpI4awfYbjSR2nvjHHmbTR5AaNxIpcSP4uoRRj2Es24/A32i2fTSbjmHL&#10;CaNHYgzbHseW4x57BKMeZVP22QT/OORj5yAomDyWfU48uwYCguxzUhLikBI/hq1nn8nWJcWxe2T3&#10;LUhNZNOxSGPbEtg1pYxh109Qkm0jOEjwT5CSiBwmYXoy8tJT+JTgXXg+icPBjCT2jJLomHhksueV&#10;yaYEDzPYudLZ9aSz+Uy2PZcdK8xIRTb7XJEgnb2HHChEOVBLhGxKzUKyIWTnFmensXHh4nBPIxNB&#10;IRaEnYpsO6Uqk/NRxb7rRradRICPYCCBP4NSAotGzhvREAS06VVwW/RfGvj31FNP4e6778Y//uM/&#10;Do11EtX/GzVqFGQyGa91G11P+9H/LIvGlStX8M///M+3HPvuu+9GtsbiixYx+BeLWMQiFrGIxecU&#10;3//g29i3dzcG+/q5449SfC8MnsfFcxciOocL5wZx4fwAXnn5Kt58/QaHUtQllqAgdfKlbVcun+eg&#10;iuDT5Uvn2Ll6eNrv22++iu9/79v46Y8+wM9+8gP89Mcf4Icffhfvf/ddvPfum+x8r+D6tcu4ePEc&#10;BtgfZwRWCO7xrqvHjuAU1VE7Qk0VDuLIgX04vH9PuKHCnp04yETT/TTdu4vr4P7dHBSePnkUPT0n&#10;cW6wB5cvDHLY9dor1/HOG2/gvXfe5vAv7Bz8fhgQvv8Br13IxdZ/+N3vD9UXjELB6DQKCN9j+igE&#10;fAPvvv063nnrDe4CjDoCoxAwKoKAQyDwtVeG9PprL+O1167jNQKAEQ0BwGEgcLg+EQIyRZdvcQNG&#10;dI0A4J10+WY6MNUCJA0t3wkIRqYEAG86Adm4YCIYSNCPHHwE4HrPEGQ7hjMEyygtl6DeQWqYQe9x&#10;x21i73nfTvbOd7F3vzusA7s58Dt2cD8fGzRGzh5n75uNmz52bnIIDnSfRj8TfRZ1Bh44G4WLYXdf&#10;VAT7zp44zq6FrucYT9s9dZTGHROl8RIQpDRgqiEYqfkXbS4S1Wk2Vjn8Y+OVXIDH2fQgG6s7tr2A&#10;QfY9+MMfPp/U3/fffx+1tbX4z//8T/4jR61W49KlS/jNb34Tg35/x0E/XO+9524Uuc0otKnh1Irg&#10;1ghhlWXDLMmCWZoVhoEaCSx6A3QGL4y2EGyeelgLmqFxNEBhqUFNsRdPduqwbbYa2+doML/JhHxN&#10;IVLz6yDQNsBgD6DA64HD5YXGGoLO3Qy9uwFitQdJaSKMTshCYpoEeWIVPG4XaqrK0d7ejFlzpmP+&#10;wjlYumwuli2ZgfkzWjBtPDncimG0+6G3lbLrqENBaQcCoYkoLG2DwVoAo4pqoWWjzKtFVaEWXdVK&#10;zGlVYHxZJma3aTGuKQRLQROU9noo7HWQW2uhNpWiOujGsvEObF/sxoFVHpx+qgSrpxXAZPFBIHFB&#10;JlHBoBBBKs5hyoVOLYLHrkR1KdVH08OmyYRZNgZlzlzUBg3wuDwwWsqgs9VAZqxGRn4ZRPle+Gw2&#10;tPi1WDnehDXjdZhWrYFSmI3M1EzYVAoUWY3w281oKi1CdaAYblcQNlcIJeVNaGxsR0N9C0KhKgT9&#10;ARQV+hEIlKGppgabl9ZgyxwdGkz3o1pxNzptD2BtfSr2zJai7wkNLm5xYvu6Niyc0YmmukZ2fX5+&#10;jYVeN3xe5y3wr7O1EatXLMWi+TPRUFuJoM8Dm0EDh1kLj9UAB5u3qGSw61RQiwRQktOPwJIgDfnZ&#10;qVDlZjJlcCegXJAKaWYylyybUnaTISY3G7ncUhKQl5oAaRbblpXCRSm9lMabz/bly2xeQq5Btj+5&#10;B2VZqVzUVViYnsC307lF6VTvj9Jvk3iDD17jLyOFi9J3ww070ngNP0r5pTTgbHZOMbtmWpdH52XX&#10;LWfXTM46klyYBQV7NypRNtRiwZB0UqrHlwONRMC2Cdh+4dp+tE0ry2Oixh1sPzZPLjpK9bUoxez9&#10;SmHXStlYkcLI1lFKL22jlN/wuTKQL6RmIuz5ibMgy0njU1qmtF+nQQGnSQWfw8C79Ba5zCiw6Xnq&#10;r89mYGLzNh2qSnwo9TkQLDAjwNN6jfwYn13P5g0IeC28o2+x1xru9kv/DWD7UOMQSgEOBVy83l9z&#10;dQna6sq+NPBv+fLlQ2P84/QP//APtyyPGTMGTU1NmDJlCuLj42/Z9k//9E+xf0O/wBGDf7GIRSxi&#10;EYtY/NlBbqTf49xgPw4d2M+B30BvHweAF86dx8Xz57jLjwAfufooFfXa5Us4z/anxgqDvd240N+L&#10;65cv4NLFQV4fbaDnDC4O9GCg7yw7L3X3JZjYy7sGX7pwjoPCV1+5irfeuBFxx72K1197BdeuXWb7&#10;ss+keoKDAzztk4ANObE4kImAmVNHj3LYc+LwgXC68MF9vLkCwaBD+3fh4L6wDuzZgX27t2Pvrm3Y&#10;s/Ml7N6xFXt2bcVeto7DJAJIBI8O7QPvSHzyKHrPnsC53tO4ONiNK+f78fKlc3jlykW8cv1yGK69&#10;co1f65uvv4q33nwdb7/1Bt57+y18962b+s6bb+LbbPrO2+8w0fT1YXozvO6tt9l9v4W3KT2Y6a03&#10;3+Dne/ON15he5TCUPocg4Ots/o3XqCvya3h9yCV4A6/fuIHX2PxrNL3xCterN67zawzrZabreIW6&#10;A0fcggRuSVEg+PL1j4LA69cu4mVyBFJK8OXz/BlcZ+/w6oV+XD7fhyvsnV4mqMve73n2rAa7T2Gg&#10;+yR6zxxHz2lKwT3CG2dEm7wQoLv5bgji7cD+PdvD2s3mmeg9kTjMpffH9qX9D5OrjztACQ4exIlj&#10;h3HqxHGcjaTrEuCjmn8XentxYaCPjdl+XouSi41RGn+D/d3svZKzj6BgGAz2nKKGHkzDoB9N+TwT&#10;refpvmdPDbn7SNGGIncSd6/S+OSpv2EdPXgAu3exMcju7Ze/vFlo/I8N+pF27do1zJgxg/9wI7eD&#10;RqPhKU9/6XqCsfjbCPrxeu+37oXX5eQ1wtyGfPjNMvj0UjiUEpgVMli1WtiMNlisRTA7QrC6amFz&#10;18PibYS7oBLjq7x4Zooeu+ZosHWaAk935ODx5ny4TBZkipxIlxQjR9sEubkWOpMHRpMNJkcAJncN&#10;1PZq6BxB2H3lKK9pxuRpXVi6bDZWrVrAtBBrlnVh7aI2rJ9fiZWdRrww14TDa3x4YUEBprf5URUq&#10;h94ahNZaxt2H+Vo/8mQmiPNykZ2VyWtYSiViCHMyIcxIhjw7CU6DCg5PBUzeJmhcTVA7G2FwVKC5&#10;1IRtC23ofqoQPU+50bPRgcHNLnSvV2HTPDvMFjtEuQpIc3KQlpSChLgEJMWTayuRN4PQyzJRaMxG&#10;Q6EUtQENbGYjVDofNJYKqMyVyNNVIkNWgiK9AhM9Seh0j8Sy2nQ8P0WKQ0tMWNaqYM88C6V2JZqK&#10;zSixa+GzGKBRGSBXOaEyBOAurEVNfQdaKe25aTyqa1pRV9+OpsZ2tDS1oLWuGiGfHbVuMcq0oxFS&#10;PoRG44OYXzYah5bl45UdPl4H8YnFnRjf1opAIITCogr4Ckvg8fhvgX8zp07EhnWrsWzxfExoa0Jd&#10;ZSm8dhN8Lgt8TjP8LivcRg3MSim79zxoJTnQM1FtP3VeNp8nadmyigAa1fDLZu9AkApZdiqoI/AQ&#10;EGTztF2Zm8EBIs3TOoKIBPuoSQjBPkoHJuWlJfAUY3FGAq/vR2nFtL+YnYvAnyA9kdfyy06jWn8E&#10;+GhdMgeAUREEDIuWU/iUIGC0kQfBPJqSY04jyeWALyolOefYfUWnCraflB0vYcrPSeMglEAegT8N&#10;ewbRZh5mpYhDPw7/1NJw3T8FNQChGn9Cdq4Mds40qMVp0IlTYcpPh0uThUJTLgqMebCqcmFlxzsM&#10;CrgtGvjsBhSyd0HfXb/LjEKHAQU2HQd8AbcZIb873AGYAJ/TyOEegb6SAhsCHitKfA5e848AYMDD&#10;3is7vtBp4qou9aK2zIf6Cj9aav++4N8fo4SEhMiZ/7JBgJHKcsQacP1xEYN/sYhFLGIRi1j82fEH&#10;/PrXv8DBA3tx8sRxXtcv6v6jeXL7USro669e5+mhfb2necMDaoZAUIRcXFSP7Sq5v9h2Sgkm+Nd/&#10;9iTOnDzGgUgUxhAAjIKSgf4etkzqZZ/HxM7Rz87V030a3WdO4SyBlwiIIfcVNVI4fugQ00EOgqLQ&#10;b7gIAJIr8Kb2RhyCYR3cuxv79+zC/t07h4ATB4O7XrqpCCTcveNF7N4ZEZunbQRw9u3ZgQMEsAhk&#10;HdiFwwcp5XQPu669PE355JEDOH38ILvuIzhziiDVcXSfPoqeM8fQ130S/ez5DfSeYffczcSeX18P&#10;zlHaK9XAG4hMB3uYCJyeZdNuXGTLF871cphF0JWA1nkuOoZNmS7QlABrPzuu/wwXT6HlOs2eLb2z&#10;4xER2DrGnvFRdo2UynoYp44fwkl23SeOHeANWMIp13tx9MAeHCEIt59cd2Fwd3DPdhzYvQ376Jns&#10;2sqeWRiqhqfhZ0jPdS/bhxQFe6T95OLj59nFzkcpu5SuexPukXuP1+Q7dQw9p49zUDfQfYo3gzlP&#10;MJnukz0DSj8nVyGlGYdrDEZgH3uGNKYG2HPlDTp6COAdY/fJ7vU41eI7zN4Ju/eTR3k6cTd3CbLn&#10;Q2JjeoC7+9iU3gs73yD7vOiY/TT4RzpL6cLHws5BEo3ZfXt34aWtz+M733k78p3744LSlNrb23l6&#10;L3XvDQQC2LFjR6wrYSxuCfrx+tBDD6G0tBI2awF0WhMcZjvcdg9MRi+0VBvOWAy9pRQmRwhmVw2s&#10;nnrYCxrh9jeiq6Ucz89xYPtsNbbNUOH5STJsas/BTH8y7DoDxOogsqUeJOc6kZRXhCxVJWSGIFQG&#10;O4w2F2qb27F0+QKsXrsYy5bPw+IlczB33kx0TZ2CjgldmFpnwtoOMXbO1+PoajdOrvPi4DItDi+V&#10;ofdpK44/V4W25jroHNXsvGXIlnkhkNohluqRniFFSroE2TlqSMVKGNQ62M0OONxlsHjrYfS2QO1s&#10;hondS2u1F8tb8rBtrg6n1jox+JQLN3aUYXCLD6efyEfvFifaGkug0niglJuQK5AgPU2AtKR05GVk&#10;QC8VwmeUwG+TwmtTs2dpgUrvhcpUwa6tnqdIy4w1yMgvh1phw5Q6J15aXY+tK8tx6JlW7FlTjpfm&#10;+1Bql8GslsNl1EItV0EiUUMo0UGh9UJvLYOvuBEV1R1oaJiAxsYOtDSSE7IRC6e1YvbkNjTUNcJu&#10;L8W4hmpMagxgRosPj8+oRFetE+OCWkyvM2LRxEJMaAmhsrwCRf5SBEuqEAhWo9BfdQv8mzujC8uW&#10;LMCMKRNRUx5EaZEXhQ4L/B6CRQ74HCaeJkpONwJdGjFBvkwoqdFFbhbUedT0Q8Cn5AaUUK2/tDHI&#10;FyRBmpUAIXXmpa6+6YncuUf7EPQjhfdPYiJYmAY5W5eXloiMsSOQMvJBpIx+GJkJjyEj/lE+zU2N&#10;g0yQwq+F4F9m8hjkZYehXrjRB3X5TWZK4VNy+d3uBBRlpXLHH6XGUm08So0l+KcU0f3lcogXhn1h&#10;5x81NaFlObvfXHYvVMOQXI2KXGoGwq45Nx0aKTtOSl17qatvHkwkpQgWlQhWtQRmlZi7/qizr0ZC&#10;7sIM2LRC6MXxcCpHo6koF5OrFOgoyUVnRT6aSrTwmqTQs2NsOjkceoKAbJ2NoJ2RTfUc/nHIxxRw&#10;s/dFrj6XGcUeCweCwQIbyv0uDv1IFQE3mzpR5IrCQTMXQcOqoAeNVcUY11gZg393EKUEr1q1KnLm&#10;v2z86le/wubNmzF58mRs2rQJ3d3dsW78nyFi8C8WsYhFLGIRi88h3n33TWzfthV9Pd043z+IwT6q&#10;63cO1OmXmn9Q510CgL1nTuDsySMcaPVGYAk588h5dZk7Ay/iykV2XF8vqF5b9ylyTfVw9yDV9iPg&#10;R80RCOzRlNxY0fprlIpJKZl0zmhKJjn+eKMF7qYKp2BSEwXqokqOqqMH9nN4NKT9ezlQIsh3YA85&#10;/z5NlF66kwMprmFOwTspCgh379zKtWvHi2FtZ9r2AtfOiCjVc8dLz3Nt3/ocm5Ki62gaXfccdg6b&#10;59rG9tlGU7aNaVdkupOt52Kft3NbVDc/8+ZydP/oPnRc+Nz0WbuGzhOdsmuP3AuBTn4/O+j+CIJG&#10;oF5EHPZxhZ/FPvZc9u0isEfPbgd/pgcp7Zq9AwKv5NwL12yk5hsHQJ12Tx07xAEfAbibKbqneDMP&#10;qvt3ob8bF5kukWs04jK8TNPIMomcpRcI0LH9B3toDFHTDnL0sTETGTfcyUfTiOizevjYZWOTdPoU&#10;nw+PORrPNM/WEdAe7MMlNpYplZ0AIInAIkHBO0G/qOh83KVKzr/IeD3IxiSNgYsX+vCHP+KPe0rl&#10;pXpF1MiDUny9Xi/OnTuHn/zkJ7HUpFh8JOgHbPzI+9DVXAFfUQOszioYzCUwWcpgdlTB6KiB2VkD&#10;m6cO7qJGeAMtcBW1wlHUzJYbMK65DqtmlmLJeCtmViswqTgXk5kmBSXwWt2Q6msg1FYjW1GClFwH&#10;xqYbkSQKIFdXC5UlgNb2JixZNg8zZs1EY3snymvaEQi1oqiiA4GqSbDrpPDlfR0zCh/BC9ME2LtY&#10;jv3LZDizXoNX9hXj0t4aTJvUBGNBGySmOuRoKpCvL4fKGIJIzj5H4oEs3wulygeDqQxGew0MznoY&#10;3I0c/mmcrdC5mlEe8KLFnYhi2bcwsWAsnu6SYf0EIVaNz8eGWQ6snlOBwkCInbcMBkrjNfihVnth&#10;1Hngsnrhs7tQ4rLBZTJArrBApimC3FAGraMBZm8rjO4W5LPry1JWsmdRDn9JAzasXYDTR57Chd5t&#10;2LhuIfweH+T5RuRJzJApHJAq7MhXF0BtKuYdjQv8jSivakdtfQfaGtvQWVeI2Q1abOzSYM8CEw4u&#10;92LT3ArUVdZAbQjCbCtDRUUDxrdPRKGPvUOTH8XuQt4IpLoyhNLSChQHK1BeUYPS8lqUMQ2Hfwtn&#10;T8WKJfPRNb4FlaV+pgBKCtzwux0odFhh0yl5equJHKIqKe9Qy9Ne87I5/FNRUwk2n0+NLdKTIEgc&#10;DXHGaF5DsqFACLc6GXlpo3iqLqX5EvSjFOEoAIzCPykTTRNHPoSR938DI+/7Gpt+BWkjv4mc+HuQ&#10;8PDXIEp9iO0zCn6XkXewlQhSUV3ug1SYydN6w119yd0XTfkNzxP8iwJAqqEnIfCYl8XhH6+hx+Y1&#10;EiGHf0q6r2Hwj9x+tExuv7QxjyJl9AMwSeJR6aL03kzk56Sy/TJ5am+4gy85/Ci9lzr+sn3UYg7/&#10;yA2okwn4/iZlDrwGAYKG0ZhenoynZ7vw3MJCLGvOxrpJYjw53Yjx5UropQJ+HrtBCadJzd5HGNzR&#10;PMFAH1sm4Efdf6lzL7n8ysjlV2DnLr+yQieHgGVFTpQWuti8ncM/SvktZsf4nCZU+N1orAqipbYU&#10;HU1fPvh37733IiMjA3Fxcfh//+//DY37P0aZmZl47733Imf+ywb9j7vKykr8n//zf3i9XnoflIJs&#10;MBi4u58c/fTvfCxujRj8i0UsYhGLWMTiT44/cIDwP//zewwM9GLnjm04PziAaMovdfW9fplq+72G&#10;C+cHw068qGOKO7Mo7ZI6pFLa51lcGOzj9f6uXb7A4R9t66Xuqex8ly9c4GCQ3H/kFox2UaV9uqmW&#10;GjvXkE6GUy4JBoZrtJ3h+549E3YDdpMbMOKsIrhy8shh7goM6yCvG3czFZhqA4bdfyQCUlEwuH93&#10;1AEYURT8RdxqtysKu4Zr95BL8NPFYRpBtc+g3dvZMSR+zK3n+TTxcxDE44Ayco0fozvdE+lO9x8W&#10;e0a7KE03kpobce9FRc/76MHw8w+DPnLyHWLv6jB33YXHzTFQyi2l4JL6o86+3jNc5yNTrp7TXAME&#10;5dh+fWx/gnd0HkotJndldMp1nLr4hscRH380PploDNF4Ihcqr9XHxiBNaTkKm6Pgjz5roK+bQz9K&#10;UY86//rIpUnOSnID9g8DgORYjc6T2OcQdIw6/2h8EpgmMHz0yH787Gc/+0Rw9+tf/3qoph+5/P79&#10;3/+dpzuePn0av//97yN7xSIWHw36ATv2ka9iao0FhYEGOAoaYXPXwWCpgMFaDpevEYXFbSgKjoOP&#10;qSDQDmdhC6yeRhjsFdBqrdDIJZAJBchOS0VCXDzGjByLpIRcZEmKkKOpgVBXx5t8kDJkxYjLMGBk&#10;mgWZyjKUhkLo7GxHbWMTnIFaWIpaYQ2MZ5oAs78DKr0H8pwk1BUIsH6aGi8tNWHnSgd2ri3C04u9&#10;mNbhR0lFA0wFrRDqa6G01bJ7qEehrwL15X7MbS3C7CY3OkJu+Dx+SLVlkBlCUNnroXU1Q+VogtwU&#10;glRhhS5fiAJTLtpCFnTWOVDqlLF7y4dMbofWQs7CWihM1TCwzzBYqmCxhuB1VyHo9aMlaMCsBg2W&#10;t2vRWZoPn8MOjaUSSkst1NYa7gBU6IsgkHmRIipCnrIUWnM5ivw1qKxqhstThXw1Wy9zQa4vgdnT&#10;DIuHnnMzPP52FJW0oCLUhOWzW7B9dTlWtOZj02Q1Diyz48hyBw7MVeHEYiV6Vupxen0h5k4oh9FU&#10;CK3eD4OpGHZbBarLmtDaOB719R2opylTbW0rqmsaUVZeg7Ky6lvg37zpXVi3ehlmT5uIlvpq3hG6&#10;3O9D0OOEy6yDUpQNkyIHdq0QbpMcXqueQyaXUT0E/2hKabvZCaMhSHwMBZpEzKpRYl6NFFPLclBj&#10;z2DbCQom8lReqo2no860uRlhByATOQmpccjD3/oakkZ8CwbB/fCJ70aZ6n7UGh9Co2UkplfK0eBK&#10;g1M+BrWlDngsGujlucjmrj+Cf2HgNzztlxRdx12BGclsDCdwcMjTfckByESOv6gbkJbV1GBDnMMh&#10;oJxdZ05KPEY98i3kJt2HemcaplVKML5MDrsyFVaVgLv91JJsdm/R2n4iPo0CQJIyL4OdKxU+az4K&#10;VHGY7I/HytokHHw8gDObmrBjvhZH1jhw8ulyPDPbgHJnDjTSbA7/qL4fwT6Cfk6zKlz7z041/Cwo&#10;8dk5FHSYNCh0mDjcK7DreXpvAROl+hIMpH3D9QPDx5EjsK7Cj+aaEjRVB79U8I/+rby9ey/Vvu3r&#10;68PcuXNhNpv5vRJg+9d//VcO26LfiajI8Td27FgcY39X/m8576Lw7/ZruV3p6emoq6vD888/zxuR&#10;kDvwF7/4BU8Z/nv8H4Ax+BeLWMQiFrGIxZ8Yf/jD/7A//H6OV199mYM/alBAwI/gH9X6u/HKDbz3&#10;7rd5rT9y+lGKJEEXgjhRkMNdVBG4QnX/qOMupa5SSjA5A/sIrvT2cNff9StXOASkFN+BnrDDj8Bh&#10;VD0E9k6F66+ROPzr68EgO57SLXmjhcgxvBtrZF+qA3ia/dHGa6wNwUBqDEJppGFRTb+bacFRdyC5&#10;08IOtTAQjKYChyFgGARGNNz1t4Npe1QE9T4K7+6kWx16UZdeWLto+hJbFxEtc9Fx/PgwBAwrvP6T&#10;dCco+BF9Agy8M/gjsecScfkRQKXnGAWr9FzpGYdTeMPwLwoAT5IIAlJK7/GIOMBjorFEY4rGFgd4&#10;VC/wMNMh9k4Pc3g4pMjyGYKJfH9yD4br9pGrj5x/UegXHn9nuSidnMTHEBtL0fp9PI2XraNx2tdN&#10;+1N69Bnu+iPgTWOf3Kr9fWyfPrYPE9WxpHRqStvmLsDb4B+5Z6lWIO8UPAT/9vHxtGvni3jllWv4&#10;1f/3y8i38GZQGtDZs2fR1taGr3/967jnnnvgcrl4ei/9oR+LWHxa0I/FxEe/ipk1WviKauDwNcFR&#10;QGqG2VkHnaUaJmc9W98KW0EbjNSow9kEjb0BCmMZFCo7pCI50lMESE0SIC1FhIwMBdJyrEiXBCFQ&#10;VyNXW4t8cx2Mzmq4POXwebyo8Ooxq9mC1VMLsHhyEJ3tNWhqaUSotgUFJc2wFjVC5wpBpnEiT5QP&#10;s16BAieBDSnc5jw4DLkosCl4R+DCkhbo3C0w2CuxfGoldj4ewp4VhTiz0Y8LW4px5gkbTq7WY/s8&#10;PRqqwm48uaUOIn0VchR+ZORq2TXnIDs7BxJRHpT5EqiVUrachYw0AQRsu0DuR6acXY++GnprLbQW&#10;JnMlip1mTC3Lw6zaPDw724b9y104uc6HNRM0qC/1wOKthdFeAq3JB6nchPSsfMQl5SE5UwlZvhUu&#10;Zwm8vloYbNUQa8uQpymFzl4LT6Ad3uJxfOorbUegrI398G/E8hnVeHGxF5OD8WizPorVDQIcWuTA&#10;yWV2HF2oxenlatx40YKX91Zg0eRKFLiDKGTPvMxfi+ryRpSUNqG0Yhyq6yaipr6Tq7qmna1rYNtu&#10;TftdPH8WNj+zFqtXzMOkjibUVbHzFBXAbTFClJ0CuyIJdc4s+LXxMOc+Am3uGBRYFJjUXg+/y8Kb&#10;gKjysiHOTOHpuS75GIxzJ6NGPwIlkm+hQXM/JthGoEI3CqrskchLj4cil2r+ETgMOwAJ/lG9v4QR&#10;92PMg1+FQ/QA6g33Yqbvfjw1Lgur6xKwpnYM1tYnY0VdBiYVJaBQNQougxTi7FQIIvCPp/oyhWv8&#10;hUXQLzstmXf2jR/1CJLiwspIHAWxIIU7AKWCcNMPnv5L8I+n++bwRh6kfHZ9OanxSI17EA7xA5hb&#10;KcSckkzML8tClz+TPxuPQQidjOr+hd1/4RRgESxqCaxqMZsXQinKgEacBoNoFJq9yVg/QYlN7dk4&#10;PFvBtb0rF7tniHBsuR4HliixrDUXZkUGLFoZb/7hsep4yq+Xmnk4wim/BPsI5hUyWdn3x6iWQi0V&#10;8tRmaiCiV+TCZlDAZdZwtyTf12niMJGaf9SWF3E115Sio7HqSwP/PksQaBscHMSGDRv4v6/koKd6&#10;uSSr1crXkcv+fzM+K/wbLgKXVJOQrn/atGnYsmULTpw4gddffx2//OVH/6b4MkYM/sUiFrGIRSxi&#10;8SfGT3/8Awz0ncGeXdvw4gtb0NdLDTr6cenced6V9qc//Sn/g+L65Ysgd1W0K2sUztCU1hG0I5B3&#10;nh1Ptf8IuvCU3h4Cf2FAQg6qa5ev4uqlKzjfP8AdfVFXXxT+RaENgT1ya/FmH5HabRyqEKyJOLWG&#10;gGEUAp4MpwZH0y1PUmfgo4c4eArDv5tuQGo+QaAqCq2iOhSBgFEQSGCQugeTyy2a0kras5OahzDt&#10;eImLO+x2RCAg152B4EfhX0QE+4aBvyHdYd+PO8/tn0X6COy7XR8D/+4E/aIwNKpwkw56RjfhX1RH&#10;KM03AlmHKwoGo+JwMOoQvE0EC6OOQQJ+YRhIwC/iHjxJDkJK4z3Jx1907NCYoNp9fDwRzOPA72Zn&#10;3iioozE1lL7L1tG2aBdfOobgH4E/alAThoRs3HHwx8TmKcWYNw4hCDjAxmh/uL5g+HO60c0++wwb&#10;k+GxeITd7wE+pijN+sypw3jr9Vdu+WOd6v3QD7FHH30U//Vf/4VgMIiDBw/iRz/6USy9NxafOegH&#10;YsaYb2DDJCPKi6vh8LXB5m2BydUMk7MZWmsDFIYqyA2VUFvrobQ0QWlrZmqB3NIIubEaMk0pcmWF&#10;yJEVIUdezFSGDFk50vJDEKirYHOVYX5nEFvmF2DrXDNenK7CxnEi7Jmvx7FVduxabMfccQ4UBwpQ&#10;VRVCJVOwtAzeoiCMFhsUKhWyM7Mgyc3mqaVWtRA2rQjBIi/KKurhCbZB6WiB3V2ODVNt2LtAg9Pr&#10;XDj1hBsXNgdx9QU/rj3nwImlAux+3IqqOnbd1kaIDLXIzA8gKVOFlNQs5GZlQpCRjtyMNOQLBUw5&#10;EAtlyMw1Il1ShEx5BfLUIahNldBZK9nnVaLKo0C5diSK1Y9iTmU2NoyXYP9CIw4uMWFuo47dQxXs&#10;vmqYnWXI13iQIVBiTEIGxiZlIT1DgjyRBvkqN/J1pRBqQ8jT1cDAnr3d1wKnr5mnWHsCLSgobkFx&#10;aTMqy6sR8BahzG1EyJoFj+RhtNrj8GSnCgcWGXBliw1v7C3AxW0BbF5Wj5a6JtRUtaKirBWB4iZ4&#10;fPXwB1s4ACwLjUOoajyqaiYgVD0epeWNt8C/1SsW4fnN6/DEykVYsnAmJrQ3oDLoh14pg1IwCq3W&#10;MZhsY1PtQ6iWfAMVioehzB6BxpoyPL50IVwmDQeA1EAjN2UUgqoRaNI/hDL5fQjJH0C94luoZZpe&#10;mIhGSwLkWWMhzQ7X/aP0X7U4CxpxDncEjnrwm8hPuQttzkcxwXYP5hc/wKHfTNd9mO64B+vr47B1&#10;ughrGkaj1XY/XKpkUNONXF7nL6y8zDSIIuAvj0kkyEBGcgIee/BepI5+EGbhCBTKRsItGc2uZRRE&#10;mUlQSXKH4J88L/umA5CJugDnUTMSdr2StIcQVNyHSc6RWFyWhY2tMnYtIlRpH0G5UwijPJc3/SD3&#10;XxT+Ubov1f4jByDV+zMps6HLuR/z6vLw9GQlds2z4+AsFbaPS8PmmtF4puZR7JmYhD1TU7FxkgBe&#10;fQaM7Bw2nYI7AClVlxx9BP+o+y8BPQKCTrMaepUEGlkOu86RKNKkwK9OQECfAruKPWcp+2y1lJ0n&#10;n0nOU4gpJZigXwt7l53Ntehsqf27gn+3B/2Ptg8++ICL/s79a8SfAv9u1z//8z/zkiACgYA7HAli&#10;rl+/Hr29vV/aJmAx+BeLWMQiFrGIxR8ZBBPee+9d7Ny+FVuff5b9INiEvXt2ob+vF1cuX8b3338f&#10;v/3Vb/h+lALx+quvcPAy5PojIENg5mgY/hF0Geju5o0/uAOLQAw5rjho6eFg5NL5QQ7/SNREhDv/&#10;CP6RKysCaziwOROGOAPsWHIQRps3ROEfubRuB4YEgIbqu0WuMQqNogCQgNLtEJCAVBhY0TTsBow2&#10;BonOH2TP5dYageFU4X17dmLIFbh7R3gaqQs4fJ7AatRNR00weDMRno57G4jbHnX4MUWh3vB1Ue24&#10;uW5oO1tH54jW6IvW6eNAb2ie6vXdvAau6HUR8OPXfVMfgX17wvUQo+K1EiOAlHTz+dwEqCR6hjeh&#10;4E0ASNCPg76IK3DI2RcBflHITOLuwIhuQj9y+kWgHx83TGfZmCA4HFFfBOQNgb9h0I83mSGwHEnf&#10;DQO+8L6UYk5jk3cOZqLz9FPqMRPVFhzspnF3nF0HNQth13LmJK5cHORdkqNpxT1M1OwlCv+okQk9&#10;J3pv1MH48mAPrl65gitMPp+Pp/f+0z/9E6/3Qw4ESv2NQb9Y/LFBPwhHPXwPGsuL4Sxogb1wHCze&#10;NugczVDZmCxNUJgbINFVIkcehISn1rZC4xwHtWsclPY2yEzNEOnrkaerh1BbC4GqCkniSmTLK9BW&#10;VYTjT7hwYZMR/RsNOLVah6NLFXhpSh7WNaRjbWM6ltSkoS0gQVq2GFl5KlhdRfAHS1ASDKC0zI+S&#10;Uj9sVjPsbKwX2O3wOj1wuPxw+mrg9jdD526F1NKMPH01bGoJApJvYmltKnbNVuLE4xpcfNaOs+tt&#10;2DZPjj0ba1BZ1wCxkV0nu9Z0RQWS8zxIylAhI0OIvJxc5AtzoZKIoZTIIZYYkCP1QKypgIw9A5mO&#10;6v6V8+YnnqJ6WB1lkEiMCHkUWDDBjvVzA9ixqhLPLihDmb+QPcsGuAKtbNoEpaUKOfnsszJVSM2S&#10;IydPB5nSBoXWB7WpFBpzBXzeMrRU+DG10Y9Z48rRUFMDr78RZk8T+7xmhCpbUMA+12StwowJzVg7&#10;rw77n+3C6/1P4nsX1+O7A/Nx8oUOTGuwobGiENUVVQiFWlBc0orCQDM7thGBkhaUhTpQUTUBVbWd&#10;HP5VVHWw9c23wL+Xnt+A5599AksWzELnuGZUlwdQ4DCz55IJX/4IzHCOxjzPaEw1Pojp5ocw0/4I&#10;iuWPQS7KwMQJrQh47dBK83iqrNMgRb11LGrV96FKPQLjzHFo1d6HUvFd6HLFY4YnAda8kchOjoc8&#10;Jw0muRh6WS7EGUnIShyJzPh7UWaIQ6f3UUx234cO89dRLvx3BDL+Fc3yr2KJ/z6sq3oET1TdjyUV&#10;9yGofRhaSRbyMlKRk5bElAwRh3/h+n6SrAwOANOTxuLR+++CKz8Ry5ttWF4jx5p6JaYXpsIpG4sS&#10;rwU6uSjiAsyEJDsdciFBQILDdP4USLOSIM98CJXahzDdG4+nxpvxVDs7T002pniT0B7Ih0MX7upr&#10;UpLTL5zySx1/yflHANDAtlUGvTAIH8Rk/xg8XpOE56YosXVSPl5ozcKuiQI81zgSzzeMxJ6uVLww&#10;Q46gncBfPgd/JHL/kci9V2AP1z4kV5+WXb/VpIZTl4MW60jMCSRiqncsUyKW1MnQ5KNry4ZeTlBd&#10;BrtewVOFyfXXVleB8c3V6GgM/c3AP4JzKSkp/N/GiRMnYsmSJfjhD38Y2fq3G58H/LtdlL5M9Q7/&#10;7d/+jac5a7VazJkzh//PxS9LxOBfLGIRi1jEIhZ/RPz+97/Dt999C0cOH+Sg5vD+cE287rPdePvt&#10;t7kbKVrzhOAD6TvffgdnyF1HablnTqLnzCmeHkmAjlIqebrtsSNhF97JSOfUHkqHpOYIfdwZdf7c&#10;wBD8o9Rfgi4EZjj8O3vTzcchTveZcHOFwY+Bf+yY4fAv6vy7Hf6RhuAf053gHxc5AZmikIqDv/3h&#10;GnYkatbANeQEJOcbATLSS3y6l02H6yZYG94cgxyDbMo0BACHIGB03UsRgBeGejdhHoG8YYocG93n&#10;Fqj3WTR0fTeXCfrdXB+Gl6Qw/IsAQO74izT14B17d/JnNQRROeBjzzfynIdcfZF3EIV7t+vjYR8B&#10;trDCdQIpzZxcd8OBcXjMRCFfVNzVF1EU9n1EkXp+XDSeCRZyuBeB0GfD9QYJ+EVFdQHpWqLXRepl&#10;34sbr1zFDz74Hl55+Sob3+HUX4J/p9l3g5qc0DPau3M7tr3wHF567lkEA37u8rvrrrugVCqxf//+&#10;L+3/rY/F/07QD8C777oXJmsZzO5muAITYC8aD52jFeTykxnqIdbX8mYVHALqa5BvrIfG2Q6NuwNK&#10;eztk5hZITM0QM+UZmpCnrYbHV45lU4tx8aUivLrThbNP6rBzngTbZuXi4EIxdk7NwJLgSFTJ7kZH&#10;kQC1VX5kKLwYnaHBiOR8pOaaoTYXoSBQjtKyMoRCJWior8K4tiY2XwutrRxSUwhiYw1yDQ0Q6Oo5&#10;/GuqK8eUJhcmVukxo06FCWVSBJ35cNtMKPL5ESxvgNrRwK6zAZmaOqTJK5GaX4EUSQnSJQXIlbsg&#10;ZpIqXZCwqUjmhEThgc5QCIc9AIO5FBpDEBpjECZHFbuOOuQoK1ASasSLz6/BsSPPYdeupzBhYhcM&#10;9ioY3FSPsAUGTzMUtgaI2DUKNaXIzi9CtqwIYnUATlcRZo4rwVOz/dgyTYNnOgXYNVeBE48bcWZ9&#10;EbYtKcG09kqUlNWipq4DbW1T4PC1QGetR0l5K5bOn4njezfizJHN2LByJsbXB1Htt6GmrAh1lZWo&#10;rmpEWUUrgqXtKC5tQ0VlB0LVnaio6mTn60Jtw2RU1U5k21pvgX87X3oW69cux4S2RgQL3XAaNbBo&#10;5cjPTYNH/CjadQ9iSUkG1lSLsKgoFatDWejyJEOY+hiMPJ1VCjmlzQrSUFrkQq1biJDqQRiTv46A&#10;8G5USu+CX/h1lEvuxTRbHILy0RyoaSXhDsHkABRTrb6UMTCI4zAllI+pxYnodD2M4pz/QCDr39Fl&#10;vhvra+OwquxBrCz5Fha4v4J1lfdheskYePR5vGGHMD0Z4sxU5Asy2bVTIw66pgyIs9I5/MuKfxSN&#10;9mwsabBgVYsB65rk2Nicj5U1+Si1U009I6TsWkh0jCyHXZso7AKUCtLZeROhynkMVaaxmO5NQa3s&#10;XqxrlmNThxpzfEkYXyhEkVUOgzzs+CPnHwG/KPyzaulZ5UIrY9eW9k20Wu5iz/MBTDF+DbM9j2FV&#10;ZQqeqY/Djukq7Fvowc6JWdgyUYDmMgNKCuyw6uTcZUndl6mbLz1r3sDDScBcBTX7PKdFiyJ9GmYV&#10;xmFO0Vg8UZ+HtdVZWFqWjOU1OegMCuFgz0stzYFBkQe3SY3yIidaa8vQXh9CS03J3wz8e+mll4bG&#10;MP/v2913fykaYdwJ/lF9X/rOUnOvf/iHf7hl25+rf/mXf8Hhw4cjn/63GzH4F4tYxCIWsYjFHxG/&#10;/OUveG2/A/sJ0BzGsUNHMNjXz4smfxx4+M2vf4Uf/egH+PGPf4if/vQn+O///il+/rP/xi9+/jN8&#10;9zvfBtWsIxh0lsAf79bLRCnEvTchy7nBfp7ye43pyoWLYfgXgXm83towmNPP1nPw93Hw7zbnXxj+&#10;UT3CmzUJo1BpeOrvneEfdaIN6zCHWBHwN0zRxhbUFTjshNuG/btfCmtXWPuiYuui83u5wt1xw/MR&#10;cdgWBoK0HAVutJ5v20kw71ZFtw2JHztse+Rcw8W78A5BygjEo3p9TGGAGXHxsfs6sJem0XmCeuF7&#10;5g099u/C4QPs2ZDY8yDRczt6aC/XMWqwEhE1W4k+6yjw4/X+IvN3gn+3A78h6Dcc/HHoR67SsLO0&#10;h737qHh9ydvBH3ed3hR3/LExR7BvCCwz8WU2vj7iAGSfwdPI2bVQk5EBDv7O8G7EvBswXVPk2qgJ&#10;zim238ULA/if//ktfvMbSil6Hy9fu8r2OcXG4GGcOHyQj7f5s2fBbDSwHzB34atf+QpsFjP+f/be&#10;AjquK0v3X+9NDzSkAw6YSZZkMUOBipmZQSoxMzPLzHEMsR1wnDhx4tgxx4yxw2keeD0NM2+4B/rf&#10;Pe+96e9/zimVXVKUdJqdTO21vnVv3bpcp6SqX+29v53btuLv/vffkncahe6xbL9Y/PpBv+TNn78A&#10;Flsx9PYGWL2dRF3QO9ugtrVBbm6By1uLwfY6jHbWw+ZuhFjfAJ6qCkW6BoiMrRCb2yAytaFI3wKR&#10;oRHtzVW4+HwQ3z0VxA8v1eDbx4vx/pEg7rzgw4Un1Ti7UYDjIxnY35iAYedSXD3ai3fuHIaOHCdD&#10;GkC6yI24bBXiMhTI4Lsg0NfC6G1CSUU9KirLEQz6YHe5YbL7ITeGyHGrkauoQqbQD6naBo/bhmK/&#10;DVaTGkI+D7nZHPC4CojlTkgN1cwYpJCce6G2GfnqehRq6pj7MFdbC7GpDnJTNdl3GULFJWitLUZP&#10;tQ2TNRLs6ZJjS4sKo3UGVPktkKtsEMps4Ikt4AitrLTXHWyAO9AMq6cOJlcE/BE5mqGyNZN7Sudb&#10;ITU1ga+rh8LSiO0DThxdK8auxkzsbs7BnnYuXh6T4I0pCW7s1OPOHiNuH3DjxfUujPbUor93gNyH&#10;DnKtFZBpKGhtQF/XEAa7+1FfVYea8io019Sgs6UJ/d1dGB4YQH/fMNo7RtHcOoy29hE0kWllTS+q&#10;iCgArKrtQ0lZ+wz4d/L4y9i5fSMGutvhs5lgVklhUkmglRZBW7gKZeJl6LWlY8CWhl2tBhwccGFb&#10;kwZOgwBOixZSXi5E+VkQ5GZAIxVAI8yGibsUkpRH4CqYh079EvQ6UzHoLcCAKQU1+izIBByIKTAk&#10;24mJ1NRll5sDoyQd3SEBJqr46HYkoJT/IOokD2PU9ji2BhdgX2M69tanYI19Htbbv4a9bVkIWflQ&#10;CArD2Xm0nJj2EeTmMfgXAYD8fArv0lGpSESvNRN95iSMWOOwtZKP53rMKNHms2umpb+iQnI9VBxa&#10;AkwBIDUAKWDGIkpBJrzKZAz7cuAtfBSTIQ4O9huxrTQLva50lNqEoJl/YfjHgVkpgE0jZrJqRDAp&#10;+FAJcyDnxCEkexQTjoXoVc1Dg+wJTAXSsKM0Aa+sL8PpvQN4viEDz7ZkoqvGjvKgh9zbIjiMavjs&#10;BpaxR408SjxmVvJrUIohE3KgJ1O/OhuT/hRsLCVjrFWDbaEsct8KiXjY1yZEV7kIenIeGgkPFo0E&#10;QacRDZV+ZvzRWFn8uYF/LS0td8cw1eLFi78QxldzwT+BgPwtPX4c+/fvR39/P7xeL/h8PvmbPv83&#10;hoG0RPjw4cPTR//8Rgz+xSIWsYhFLGLxKwQ1Dvibv/kb/OCv/xp/9Zd/ib/+/l/jX3/yk1/b4YzC&#10;RFqiSh1gL1+4gJvXruPWNZr1FwYu9+DfLXz0/gdh+Pfee+zxXdBy4yrL3ooAPZo1FYEzn63sl7q7&#10;3nMhng3/KHiKAKkIAJwN/+7CrWlFQz+qU0Qn35gu9aVQ7fUw/LsL/WbraLRe/rjm2uZTdBc2zhKF&#10;jXMtpzrFdOSuTlMdf/WuTt0FfxT2vcZEQd9s+Ek1+/7QexaBfxfOnbynOeBfpJyXvhbR0C+ij8E/&#10;Vtp7D/xRUejHXmsKe68SXQv3lWS9JSNZfxQk0zESBf2ixeDf9HiMAMAI/GNjjGb+RcYkOQaFf5fP&#10;hccQPU+a1UozVFnm6ZVLZNxdwJVLZJ1L53D54ll886P3wu+jX4BNqePg3//4f+POrVvYvfNJCIuK&#10;8Oi8eawkx6DX4vln9pP7cg63yTh+785t/H8//Tfyjvr9OA3G4osZ9EvesqVL4PFWQmWuh87ZBoOr&#10;HSp7O+SWFlSEqvHC+hqc31WCF4Y1qC0JQGJsYmW+edIy5MsrWcmtyNQKnq4FSks9juytw/cvl+Kv&#10;LpTjB1eb8J0zTfjWqWZ843gdvvl6Gb59rAS3nzPg3GYeXl+Thx+9u578HzgEibUOmTIK5qqRqwwi&#10;VehGXK4WKzI0SOCFkKZoR6G2AUpzAA6XG06XE3aHAyabF0pjADyZDYU8OXhcHgR8DqQCaq7AgVHG&#10;gUYqhkCkBVfhQYEyBJ6hEQJzK0REMnsbpLTMmUhtb0RleRX2kWt+fbsH154tw439XlzdZcXtfQ4i&#10;K67vNuD8VhXWNklhUElQUFAELkcIpcIAvcEHo62GlfnqXc1h8Eekd7eRxy0wulth8ZH7a2sGX1cH&#10;MTmPTd0OHBouwJBrOY6MK/H+K/X44KUyXH3KgKvbdbi0RYWr2zR4c5MUp/YGsH68C/U1jdCovdBq&#10;S1AcaEBTfQ8aajtQV92O+rpOog50dw9hdHgc66bWYf3azZia3IShoSn0D0ygpXUYJWVtCJY2EdHM&#10;wBb4Z5X9vvj8PmzZsBaTo8NorCqDTSuD3aBBR2sd1EWpcBQuhivvCdQq4jEekqHPzUGrgwO1hAPa&#10;h4723KPQjRp+cDJTIKEQT8GDNH0+3AWPY8KTgj2dOry6sQFTITHsUrJuXiZz9uVkpDAAqBPzYFOJ&#10;oBdmosKai01dFvT5M1HCfQCl/IdQK3kEo46FeG3SgIODBuxuLMKw6svYXZ+ChoCUvP5kLJB9UmMO&#10;yd2sv2w2pY8F+bkMkhWLE1AvegKlBV9Hv2Ep1gdzsK2KhwY7Hw6Dkjn7yqnDL5GEQkRePnP8pVJR&#10;Ew2yr6LsFShVroSXOx/tllQ8163C7toCtNvj0VSigUlJnX7Dbr8064+CP7tWOj0VwyCnxiBZMHAW&#10;oFb8EFpk8xDiz0ODejkmPYnYWJaL7TVibHItI9eXi44qC8pL/NDKhNNlvjp2LR6blpl3WHQKNj5p&#10;2a+Y3HtxzipMBMk9DGWhz5KGKU8yXupX46U+LZ5t42N7lxo+pxZKEYe8zgrUl/vR3lCO+go/WqpD&#10;nxv4Zzab745hKpr594Mf/GD62d88/uqv/ooBN+oM7HQ6UV5ePv3M7zbmgn9qtZq5+dKgP8bTDEfq&#10;8PvBBx8wt19qAha9/q+iGPyLRSxiEYtYxCIWLGiu0a+bb/R//s9/MuBz/OiruHjuTdxk5b7hLKpo&#10;+Ef1/rvvTZt+vI93370dBi3TmX8R+EfBCgV+1GjhE+HfHGW/EUgUgX8RADhX5l+k7xwDgKzk9zPA&#10;vzfC5b6srHcOOBetN47STL1P1vHXDt/V7Ofm2t8v01zgL6Jo+McAYBT8O338NVbKHFGkzPmTgF9E&#10;kUzJcNbfibvgj5a2RoAf1Vy9/D4R+E0rOtsvIlbue/USGyO0rx8FfjfomJkW7dFHdRf+zcr6i2gG&#10;/COKhn90rEbWo/sIu/WeJ+dNnaNPs7ES7gt5nIz111jp+k/+6Z/JB/V/wt///d/hhz/8Pn7yL3+P&#10;X/wXeSdNv5koaKcZtRUVFQz40bKbvLxc7H5yOxmHp8i1XmAO2e+TMU57YP7Fn3+HbB+Df7H49YN+&#10;yVuwcDmMjibITE2QGFsgNbdCba1HW4UPb2zx4eLuIM4+6cX+LiHK3Rbw1LXIVzagQFmPXEklskVl&#10;yFfUoUDdBI66Bs2Npbh2pAwfnCrDt99swLfPNeM7b7bhu+c78Ofn2/D9S43487OVeP81F75xKoSX&#10;9lJji3KkiyuQo2gER9+GIlML+EaalVeGHLERWTwFEvNMiBfUIVnWSI5XApmxFGZn8C4IdDrdsFgs&#10;0GtU0KlkkAp5EHILICkSQCSWgycxgqsMgqepgJAamdhaoXS2Q+vphMHXCZ23k+yvAtu6dbi8142z&#10;O8x476VKXH/ag3dfrMR3T7ThO69X44NDDrz9tBLX9ygw1qoFj8snEkIsUkAiM0GhC0JlrYHSVg+l&#10;vRlqcgyzvxvWQCccwQ64irvIc00oVFaz++X3BLCmoQgB0RNoMq7Ckw0FeG1Ujrf2OXFzt42Bv9OT&#10;IrKMizf3WrBjqgq9bdVoqq1EY20jud+dqKlug8tTBZMlBIu9Ck5vA6pqetDaPoS+gQmMjm3AxMQm&#10;9A9MorNrEJU1HbC7quD1V6C8ogqN9Q0oLa+dAf/o/4pdT27FmslxdLU2wKahrrJ6bNiwHk0VNlgK&#10;FsOU8TAaDZkoFi6DPP0JZCUuQmFWMmS8XJYhKMgLwz8mCvay0iHNWQFX/uNokC3Gc4MOvDjkRqur&#10;ELmrl6IgfTUz+ODTUt2cVFb+6zHI4dEJ4dXkYGOPC+PVPFRLn4Al+2G4Ch9Hl2kZDg3K8cqEHTur&#10;srE9sBJby1ajwlIArYQPQT7NPsyCMD+HKJuVIVNYJ+FQOJkNn52MmaJ0BDkLECr8GkZtK7AlmIqn&#10;yjPR6JPAazdCKaDZfRzWv5CCQAr95GReKShkkhTmM7dibtpjkKU/hHJybQd6tXi+T4EG8yq0Vpth&#10;VfPCJh/U5VcpYMDPqhYxOXQS2HUiZvohLVgOW+FD8Od9HZb0ryJU9CjWFafiuQ4BtpemYYt3NYZ9&#10;2WiqcqEiFIRFIwPN+HOaNKznH3XqpRDQSuGfUgyjWsr6FiqKsmHiLUO9YhFsaV9DjzEeRya8uLyv&#10;HQd7NdjVZ0VdpR9yQQFsOhlaakPoaKhgaqsv+9zAP+p4HxnDVF/60pdYVhyFY7+sL27kRzjazubf&#10;/u3fGDQ8duwY6x1IW23Mmzdvxr6pqHnG7yN+GfybHdT8a9WqVTPWp9JoNMwojPYNpp8xqCPw7HWo&#10;YvAvFrGIRSxiEYtY/MZBP3x9+O47OPbqEZw/d4a5nN6FLbPg37tvv4NvfkD7/n2AD957mzxP1rke&#10;dv2NwDwKQd6JZP19RvgXzvwLGzBQgDQ78y8aSEWX/UbDv9kAMALAGASkohlyx+6V+84GcLMhXkTR&#10;oC8C+2Y/jlb0/qL3/2mKhn2z9cvg3xkK/aZ19gS5dqrp646+H9GaCf/eIPd1JvSj+iTwFwGzM6Df&#10;XJl+ROH+fmHduHYv24+Cvgj4o2IQeVqRsRctVvI7rejxGIF/0eCPzlOIePXKRVwm53D5QsSw48w0&#10;+HsVLx56Hv/r+38+/Q74eNAvUzdu3EB7ezv7ckG/ZLndbhw9ehTf+dY3Gci8wMYlEXOlPsv2/62P&#10;PojBv1j8RkG/5M17fDnL5hPqaUlvI0r8Zdgz7MPFnS7ceKYUNw/W4eqBMpzeYsRggx9CQxMDfVxN&#10;I4TGFoiMzeCqalCoqAJXUQKt1oBqvwybBs04ssuHs4dCuH2iGe+fbsJHZ1rx0el63HktiLeOluLA&#10;llKyvhk5ohJkymqQo2oER9cKib0TYlsnROYWCAzl5Nz8ECjNWJ0jQXyuHlkSD7jk2EXWASjsrdCY&#10;S2C1e+AP+FFRESJfkkPwej0wGKyQqRwoUngg0JVBZKoh6zfB4O2AtbiLyRLogNbdBqOvDVs2j+Pl&#10;bWV4Za0Wzw0U4fUpGU5t0uDOwSBu7HPi7ee9uPOMFVd2ynDjeRt2TfkgFElRJFRBLDdDonRCqglA&#10;piuBzBCC3FJH9t0JZ0kv/OX9CFT0wxPqhsZODUpqwVXXQqavhMXoQm1Ai0qXAE55EpziVWi2ZmKy&#10;NA8Huzh4sa8QezoL8NyEFKNtRtRVuNDdWoGxgXZMjg5iZGgIza3UuKONZfR5gy3MwKOiqh21dT1o&#10;aR1CV8842jrG0NI2hMamPtTVd6K7qxMTw50Y6mlERal/Bvw7ffwIntm3i+x/BHXloemyXylKS4qx&#10;bmoIPl0unLylcBetgI6bAE7GKuSlr2ZwLZJZR6EfPyedTWkWIDX0EGQnQZm5CObMh9BjTYRPtBy8&#10;9GXgZiaxUl9lUQF0Eh5KvVbYdQp4DApUe40ImsWodHIwUitGiy0BhuyHIE/+KjyFX8d4cSaebBBi&#10;3LYM/ZrHMOJYiRqXGCphIevLR+GfII9MiYrysiCazgCk50ThICcrFUpOEppNq7EulMs04s9FmVMB&#10;nVwAjYh3F/iphGEQSDP+6DyFgVJOHiRkn4K8JOSlPApV5tfR60zE/j492ouFqC0xwqIWwKgsYuDP&#10;qCgij4WwqojI1KaholCwEBphKoxFS9BqS0SVYjma1POxNpiIZ7tkeHXShVPrfFjTaEFnWy08NiMz&#10;9aBlv1R0nmb9BRxGeK1acjwxjOQ1oxmAJrUY8qJsFCTNhzTpYbiyvoJJxyrsbyvClppCjLQ4UVnm&#10;g56a5th1aK0rQ09LNcv+a679/PT8GxkZuTuGI6LZf2vXrsWPf/zj6bXCQX9s+/a3v41r167hyJEj&#10;ePLJJ1FbS96TMhlWr179sf3Mpc8b/KOVPBSE/vmf/znrjzhE/nbQcuGUlJQZ68XgXyxiEYtYxCIW&#10;sfitxF//1V/g9SOv4M0zp3Ht6mWWYRXR3bLKWzfxzu07rOyXwr+P3n83DF5uhAEgy+oievvm9bnh&#10;Hy3JvPFx+Ed1g5ZgTmcAzoZ/VBQ+RaDUJ8G/2YCLQb9I5t99Cv+iId8n6ZPB3z34d5ZcY1jk2in0&#10;mwP8RYBfRJGS3zD8mwX+5oB+VBHw9+vBv0u4zgDg5RnwL5Lt98sAYERzwT+6PBoA0v1S+Hfl8gUG&#10;/2hpbgT+HXv1Fbz6ykv4h3+gPfo+HvRLR1lZGVauXIlHHnkENTU1OH/+PMs6oEEzZf/5n/4RP/7R&#10;j5j+hnx5+Zsf/wg/+tFf4z/+41/JGjH4F4tfP+iXvIceXcrKeOWmOoRcFjzVLsbpDVpc3eXCjQMB&#10;3HimGJd2u3BqkxZb+8tgD/ZAQo0+zLTfXyvktnaITc0okIWQzdFDIxNDJciFkBoh8FJhVGTCbSlA&#10;TUkROmslaK8Uo6mkEDUBCfRaI/LFQaSLK5Etr0O+pgl8UxsUzh4ILN3gGdpg8zdjuKsWzz7ZAV9p&#10;CFlFamRxxMiXuFCg60CeYQhp0kakcR3gig0w273wBYKorCpFdVU5SsvKYXGXweiuhd7TAmOgG7ZQ&#10;Hxyl3bAEOqF10euoR0NHP/7xh2fxH/98GT/+7hFcO9qPY9sceHFMiqPrlLj+rB+3XwzhMrknp/aW&#10;4OC2GjTVV0Gk9ECg8ECsCUJqqIDSWgutvRp6B5m3VEFlb4TF3wFXSTeTs7iD9QCkvQyLtPUQ6MhU&#10;VYni0gZsmurAxtEarB2owqbRBgy3l6CnyoAmvxxBIw9eIxcmrYDcNxm85LWqqQihrbkJvV1d6O7u&#10;Q1fvCPoH1qKndy06OifR2jaOhuYRNDQOEvWjrqEX9Y29aG8fRF/vMCbHR7FucggDXc3wOM0z4N+x&#10;I4fw7L5dWDM2Ar/dAqtazgAgLTO1GrUodupgVxRCxqFgL5281hT6UVHIlgl+DgV/YfhHH1PQxstO&#10;Q2FGMvhZiShKWwxxxiKyfjJEBWS9bDJeuHnQinlwmxToba5CTdAJr0mNap8ZTSEHAnYVLGQ8GXhL&#10;oM97BKKkr0CU+FXY8x7EiGslnm7Mwd66bIwGUlFqF0EjLmDlxhT4hZUNbk4meLmZDP5FSoCZ+29O&#10;GtS8ZHgUGXDJ0qHhp0Ar4UBRVAA5v/Au/AsDQFqiy2Pw7x4MpFNyP3jZkOUvh0e+HI0eHortcti0&#10;onDGH5FRHgUAWflvGPxZ1UWwa6n7by6MkmS0FvOwe1CHQc8qjLuX4UCXEief6sJza+sx0d+M+uoy&#10;1ufPZVbDqpPDblBNg0AVWaZl5crUoEWvELEMQDqlmZD0Xgtz4lGliMeEKxEHOqXYO+BCX1sFjBop&#10;dOT8Ag496isCGO5tQX9HPbqbqz838I+WvEbGcLRophuFerRclwJC+n9XoVAgNzcXy5YtY7Brru1+&#10;mT6P8G920KoDCj6j14vBv1jEIhaxiEUsYvFbiX/8x7/DCeocfOokrly+OBOyUPhHdesm3n7rNj56&#10;j/b9ex8ffvAOgy8M2Fy/dte84c5bN/DOnemS3yj4d4f2ECTrUUWcgaPhX7j093cD/1hfPNof7z6D&#10;f1TRoG8u/XL4dxRnqWMvuU5a8jsX+KOKAL+54B81+qCOvhFjjwj4mw3/qD4G/2ifxs8A/25evXhX&#10;rMyXwr9ZJh8RRSDeXLo7Loki8I+JPKbP0+3p/q+RsXT10gVcicC/M6dx+o1jeP3Iyzh98gT74B4J&#10;mv1Ksw1cLhcefPBBfPnLX2aZft/97nfn/GIVcdGerXC98KeXMcUiFp8W9EsehX8uXx2eX+vDkeF8&#10;nFzLxYk1YlzcYcatAy5c3WPCuU0yvD4pQl9DMbTOdkjMbRBbqNFHK0TGFvA09ShUlCOTa0NuHj/s&#10;gsrJgqSQApdUJjk/CwZpLozSPMh4ecjNl4Ir9zMAJ7O1olBH9mNsg8DcAa6hEwpzE7rrAniBZjtt&#10;s+GlCTW66z1Q2iqhspZAqHKhQGhGjrQCqYouJEnakMCvQFx+EMncIIpUxTDagqwvl8PhhJ1MbU4/&#10;7L4a2IPtsBb3wODvhopej6UJJn8zntqzDdeuHcZHH5zEh++fIH9bXsS2TcMIBktQVhpCZ2sVmuur&#10;UVJSyYxQzJ4WBg+1zlZWyksNPqzBDhjcjTB56mHytsHs7yLTLuhcbVBb6qAwVEKsrQBfUwGuuoZl&#10;API1NeAoa8k1N8LmbUAg1IyqmhasXTcFq6cGBXwbioQGqFUaqJUyyClgJfNGgxUudwgloQbUNHSi&#10;oa0fXd0jGBlah/6B9WjtnEJ96yTqW8ZR1ziC6to+tm+vvxYlpXWoq2tGa0srmhrIMo93Bvx79fBB&#10;7N/9JLqaG2HVyGFWSqEVCxnooiBNws2HsqgQMm4eA2z09aaAj772NNOPgr5I5l8k+4+Km03GQ24q&#10;WS+cdacUFEAvL4LLqITLoGJuv3a1GBVOPfwWNQJWPcq9FoRcRgQcJrgtetiNMnBzViIrYR4y4h4E&#10;P/khPNVjwjuvDeLKc40oN6VAK8qCWkQdebPAJ+fLz8kix85AQWYqCrPSGPgLl//mkvPODpcHk2U0&#10;O1BcmMvcfNn18cKlvhTsURBIRTMKqWuvWhQ28QiDwPBjOtWICmBS5MKqLIBRzmPgz0AzCMU8cg+5&#10;0Ep47DE1/rBrRXBowwDQoRPBoubAoswh75MU1PnysL1HiWf6dHi614K+cg2GOmtQGnQj5LOio7Ec&#10;tWV+BvyiRUuAbXoldHIh1ORYtI8fndfLiqCXFpHzJI8FWXDKstBVYcVAayWcFh1b16yWMPgXdJnQ&#10;Rt2zOxsx2NHwuYF/tHS3uLj47jierT/5kz/BH//xH8/53K+jPyT8E4vF5PP0P06vMTN+FfhH4+DB&#10;gzPWi8G/WMQiFrGIRSxi8VuJn/70J7h4/k2cPnECly68yTKn5iqzvPPWW/iA9v17/3188P47eO/d&#10;O2wdCnEY0CGiICYC/ug8zR6kUOY2hX/TWX+zM/9uMvhHy37Dpb8RwBQBfxRI/TL4Fw0AKfiL6G6/&#10;v+PUICNs9BEN3aJB3FyaDfcimgv8Uc21j19Fs6Hfx4HfTJ1547V78O9TwF808LsH/k4whU0+aN+/&#10;cPnvLwN/M+DfpwBAqrDL72zR/n+Xw8YfdAz8Ctl/M8fjTNHnKVSk2avR8O8KGdsR+Pfayy+R/V9n&#10;boM0m49mJVRVVeGBBx5gpUgqlYpl/8UiFn+IoF/yFixahomuErz1jBHfftWJ914w4+Z+I9561o5v&#10;vBrE905X4aPXQ3hmQxAuXz0Ehhbw9c0QGlun1cZKf4t09cinJiBiNwq4NKOGiyIOj5ltmNUyOAw6&#10;WPQG6LV2SJV+8BSlaOqeRNfQOmg9HeDoWsAxtIJL9u0PlmPvqAPHNxvx/IAYezoF2Fybi8kqMWzu&#10;MkgszZDaOiAxN0CsCUCgCqBA2450zSASpL1YLuzGCmEP4iXdyFQ1Q6Ivh8Hmg8Pphsvthtvjg9tf&#10;Dru/AWZfK7TuFmhcLVBY62Fw1sDpq4bZWQ6TLQS1oRhKXQk0VPpSGMzkOXsNTM4GBv4sgS7YSrqh&#10;sjfD4G2FOdAGtaMZRnJNlkAP6/end7eTZS2sl6JCH0KRzI18oQPZfDuyBeR+SQPIEwfBU9VAqGtg&#10;mZgKcm2tXWMw2GshVgagMpTA6qyGzVUBi7UYRmsQdmcZ/MWNCFW0o7K+HxUNfahv6kF/zwh6e6ZQ&#10;2ziCkso+BMt74C/tQmVNN7pb2zDUXoWRBidG68xY0+pCf4MfJf6Z8O/lQ89gzegg/A4rTEoJtBIB&#10;g1wKfgFo/z5OdnoY9lFolpfBYFoE9lHwJ8rPZPCXPuZmpd4FgDwyT5/nZqWw5TJOLtlnHkwKCqf4&#10;MMkF8JnUqPJa4NBJ4bfqUOa1waaTsxJclZgHh5mOJSXkwkLIRQUQcVJgkmSgJaSCU5MNrTgd8qIc&#10;CAoyISzMZo6/hZnpyE9PQX5GKoOAFPYJqbNwYQ74ueTcaHYiuYbwsrCrL3UEpg7BtD8gzfgTk2UU&#10;XFMASEEfBaGKIg4DhHQ5BZl0SsuAaaagXspnotl+FLwphVwGEmmWIHXVZT0A5XyYldQEhGYCFsGm&#10;KYJVzYVVVQiDlELAbFjlObCr88kyLgwKQTibj9wvn02HUp8VXqsBTur4azPAbdbCopWzddTkXinJ&#10;sfRyEVkmg1kjJfMUCPLJc1xyDnxoZQJomIrY/bXqZGQfalZ23VAZRFWJG5VB9+cG/tGgphwUjP3P&#10;//k/747n31TUPZf+UEcz9KmbLgVrtFTW5/NNH/V3G7QPYUNDw4xzouDx7/7u76bXmBkx+BeOGPyL&#10;RSxiEYtYxOIPHP/n//6cAb9Tb7yBSxfPM4BCQQoDgLPKf99/921848P37sE/8hzdNlLKeTfjbxb8&#10;Y7pJNEfZL4VBNFMsAoyiIVMEAEbgX8T04x4ADIOsaPhHFQ3/Th5/jcE/CssicC1ac0G4iOYCfJ+m&#10;ufbxaZp9/Mg5/TLwR6FfRL8u/KMmH9GGH2GdmgH8Iop+Tag+Bv/INBr6RTQ3/LtAXneaBRg2AXmL&#10;joffAvyj2zHwR0XG1NXLF3GFjGcK/y6ePUPGwjHmbP0RGb+nT59m0I8CP6rS0lKcPHny13bNjkUs&#10;fhtBv+TNX7gCodImjHVWYOtQMbYNuHBkmxvnnwngTaLD24MY77AjFPBBZ61hBhZyWwdktnZIrR1Q&#10;OruZpJY2cDV1zMhCoK0BV1qCfL4DPLEbakMIZkcddDZaXtwAnroO+WS9qpZR1LSOMtMNrr4FRcZm&#10;NNeV4cUpA84/ZcCFvW6cfNKDff0KbG/iYm+HAE2lFojJPqgpiMjWA4m9GypbI6T6UhQqQkiRNmGV&#10;bBCJqjGslI0QjSJBPoAMVTv4ulro7BVweUvIl3Yv/H4PgiUh+Eur4AjUwOKrgTdQjkCgBCazExaz&#10;FSaDCRaDBVaTHRZLACZrOYz2WqgdjVDYW4jaoLC1MqkcFPzRLMBmqF3t0Hu7YfKR+2NvhsxUDYmu&#10;FDKtF0K5FQUCI1KzpRAJZbDoaKmmBga9hdwvF/iyEJSmembEorPUQGuugN1bg0BZJ3ylXXAVt8Pp&#10;b4O3pAMlFb0oqe5Hae0gQrX9qKnvQXfHIDo6RlFZN8jgXzFZp7qqGa9ur8M3jrXggyO1rKT7/A4L&#10;zm3W4NJOE048FZoB//bt2o72+lo49VpoxEVQCriQcfNBjTN4OZlIT0hA/LLFyEtNQmF6KrhZachP&#10;S0ZeShJyU6hjbyryU1cjOykeWVHKXL0KmYlxyEtLhLggm0FACgN10iJW8kv7/XlMarTXlKLMbWXw&#10;r8LvhEEmYuW6nJwMCDn54OZmoSA7HQU5RGTKJcsNKhG0ciGUwkIG8/IzUpCbnoxsch45aUnIIueV&#10;lZyIHHLOOanJDAQWEBVm0HJkMs1MBYdcBzeLZihSiEkBZw6EtFcgOR4vOwNF5NrpYxm/AJJC6iBM&#10;IWEue45D9sMnU1FeDsT5uZCR85RzC6BiJcOFEJB9CajpCNlGyCHbcvIgJfeUgkW1iBqUcMKOwBIu&#10;9FIutCIO1ORadDI+M+JQUBUVsKxEhZADrVQA6qxsUEphJLJoFHAa1KzMV0Pup0rEI68ZBZV8sg8h&#10;DHIRg38qEZdsT8+J7pNL9h12Labr0e3UYrq+gGUR0sf0vD9P8I/+X6V9dA0GwycaWnySaFbgggUL&#10;kEDGt0AgYCZC1ISrp6cHW7duZX3yzp07xwBjpD3H7yOoEQk9h+hz/XXg3w9/+MPpNWZGDP7FIhax&#10;iEUsYhGL30nQZsPvv/c2Thx/HRfOn8ONadOP6D5qEQD4zjtv4cP337kL/955+9Y9+HdjbvgXvZ9P&#10;NvwIwyIKkaIhEwVPvwn8C2f9vQbq9EuBWgSuRSsavs3WXIDv0zTXPj5Nc50PFT3XzwoAPyv8mw0A&#10;54R/0yXAn5T9RzUnAKT6rCXA0/Dv1tVL4XFw7bMZf1DNBf2o6Bij4zYC/8I9/2bCvxPHXsPU+CgU&#10;cjn74vTQQw8xAHjnzh385Cc/mX43xCIWf7igX/KeWLAcTn8zAt5yOCxumHQm2HVKBO0KlDllCFoV&#10;sGlVsJo9sHvqmXGFvbgfBl8vFI4uyO2dDP6p3T3QeHqhIvMSczsE+lbwtc3gKiohUFVAbGwiy5pR&#10;oG5EnqKOlbzqve2wl/RB6Qr393MHavDyBj1u7Lfg1nM+vHXQj5sHQ7j6TAAnNyrx0pgSLdXFkFmb&#10;UWSsg9DWDZV3CGrfMKRkXqApR4HAijxJABnqLsTJhrFcNoY4ORGZT5D3I00zAK55gJx7K2zeMvKe&#10;LEdHewMaG2tRXVuNsvJSeDxOlpUrk4ohl4qgVcmhUWmgUluh1PqhNFdDYW8m1x4GobTvocxK+x+2&#10;kuWtUFIASKR2dkDt6ITU3AiJvgIitQ8CuRX5PBUKuFJYtUKsaZLh8JQOl/YX49h2FzoqDBAK9RDJ&#10;vNBbqmG018HirEGgtAUlVT3whLpg83fAGexCoHyALBsiGkZx1SAzFKlp6EVNXR8qavtRXtMPf6gb&#10;XrJNsa8Mu1u5+NaLLnzzcBDvHSrB1d0OXNlpwO0Ddrz1rGMG/Nuyfgq1ZSHYtWpW7ivjFbBMOH5u&#10;NnjZmShIS0NGYjzyUpNRkJ5CHqcw+EfnC4koBMxJSkRucgJyqFISyTSeTImSEsj6q1GUQ7P/kkF7&#10;BVLoZxBzYZIXwUBU7DKjxGVCc3kAlX4HA5AUmtES3qL8HNa7Lz8zDdnpycgix83NSAUvLxOSogII&#10;WTZfuLcfBYB5Gcms1LeAzFOox7+b5Rcu8w0DPlqifm+5hJPD+gFSwEfLf+l8pEcgLRWmmX00K5BC&#10;QArY6P2hEE9B+wNSqEbOg5qXaIQc6MQ8cl1CliWoEHAgJ5IJCsPQTUShG4V+HNg0IiaLSgSzUsgy&#10;Bum9MKvErEyYipUWE5k1MvjsRlCn33DvPw1sOgUsGilMaul0dqCY9fDTK4TMFZhmcBrJMqOSQkDa&#10;d1DEjEDMGglMKgmsZB2rVsYyB6m5i8OgYOYhAafpcwX/IkGz3Hbu3MncbSPjerYoHMzKysLo6Che&#10;fvllXLlyBW+//TY++ugjfP/738c//MM/3BfXTIHmxMTEjHNPSkr6xEw+CgXj4uJmrE/14YcfTq8x&#10;M2LwLxaxiEUsYhGLWPxO4r/+6//ie9/7Fuv7d/7MKdaDj0K6t26Fy34j8I5OqZlHBP5RYPjeO3dY&#10;Rh/NFrxF1nnn7Xv9/iLZghFwQ8staZbX7aief2H4N7PnH9Vs+HcXAJ49dRcARsM/qmjgda/XXxj6&#10;RWsu2BYN46LhXLTCcC+s2dBvbtFt5gaIkf1F5iOKPid6rnNBv2hF4N9dww+qqPtAFQ3+5gKBd8t/&#10;PwECzoZ/VBH4NxsEXr90fqamAeDHwR/VZdb/ker2NTouyJiblQUYGTvRouOQQWUKpOn4JNObZLxS&#10;AE3dhO/Bv7DhBwV/Lz73LMsa+NKXvsREQcK3vvWt6XdALGJxfwT9krdg4VK4PSG4rBY4zHpYdWpY&#10;NEomk4qCABVZboXPVw13sAP24j7Ygv2wFfdD4+6Cwt4JhbMLKncPtL5B6HxDUDi6oXO0wuRuAk9V&#10;i9SiSiRzgsgSlaFAVQe+ronBMrWzDVqyD5mjk5X8eosr8PJ6KU5u4uLNHSrcPGDH9f123HreQaZW&#10;DDbaIDVWQ2oP9+lTesh5lI0TTUBkH4LcPQKxuQ0ybQBSpR15ikokqkaxSr0G8apJrCbzKbpxpOqn&#10;kKydwmp5L4SmBpSU16OttQntbU1obKxDdU0Viov9sFhMUCoVkEllEIlV4AgNKJK6oDBVQ+VsIdff&#10;DY2nh9yDDihsLdC7m6FztbJMPw2Z6jwdULs6ICfXKjXVQagpBldiQQFHCocyF092K3Bqpw9X9xfj&#10;/aMNeOeQD7cOWLGuwwyR1AaJwgc52Uaq8MBgrYQj2EXufw/sQWoe0gtf+QAq6ifQ0LERwaoRWPyd&#10;ZHkHmtrGUdUwiuJKcn/8Xaw3ocnohSnnMXRo5+PMWiW++VIpzq5T4/puC64/bcdb+2cafqwZG0JN&#10;WQkCduq6q2Y942iZ690SVyGdz0MRM8/IYiW9dCrMz0RRTgZ4malhZaWBk5lMREFfGPbRKT8njayX&#10;DCknC2pBPvSiQlR5zBjrqEZ7dQDjQ73YuWUtaks8cBkUkJDjcrLSwaP9+4gKyXwe2X92WhJyaDkv&#10;OQ6/MAdSIRciLi3bDZf00oy8cGlyJvj0HMmy8DXk3wV6FNpRkBfpAyjl0fLe8PMM9E33+6PrMOBH&#10;nqPLw8/nsPuioVlztPefgPb847IsRtbfj8wbpHz4jCpW2kwz7GjWnpKsS7P5aJ89Vu6sKGI9AKn7&#10;r10rgZ0CObkANq0UJiXtBSi5CwFtWhn8DiNKfXbWmy/ktaKYZkmSZVTU+MOqU8CuV6DcZwV1AraR&#10;eQoMqfsvLQG2kv3T5+3k3tJSXzp1GKlhiJLMy5lhiM+qRchtQnnA/rmEf5GgEM9ms31qrz/aioNm&#10;1tHMONqm436MjRs3zihl/rM/+zP8xV/8xfSzM+N73/seli5dOuMaqW7evDm9xsx4/vnnZ6wXg3+x&#10;iEUsYhGLWMTitxK/+MX/xY9//NcM/r156iSuX7oYduaNgJZp0ccUtnzw3tt3M/8o/KPPhUuFb3wM&#10;/lEwE4E2DOb8GvCPKgL/KPj7JPhHgVYEeDHw9zuDf/ce/7qK3j6yP6roc6LnOhfwi9avAv9mazb8&#10;mwEBWR/AqB6AUeAvAv+iFXndZisCAKPLf+/Bv3DmXwQAMiOYWRmAEUXGEFVkLEbm6VilmYP3wN8l&#10;Bv5On3oDWzdvgtlowFe/+hXMe+QRyKRSvPnmm9MjPxaxuL+CfslbsngJykLFCHntCDoNDB4EHGb4&#10;bCZ47BZ4XW643eVw+VvhCPbAFuyDKUDh3wCM/h4G7wz+PthLR2AIDMLsaUN10IPdvSa8OGHEofUl&#10;qKmqRqGqBvnyCnDUVQz8aX19kFi7IDR3oMjUjkxZNTQmB3YM6/DyZiN29RRiTx8PR7ZY8fI2J6a6&#10;zJArtChShyCytEJma4Q+0AeNfxhy9xDEjgEI7YOQOEchdw1Bam6GSB0EX+lHrroFmfpRpOtGkGEY&#10;RzpRqm4Uq2U9WFFYgeXZVqQXqKDQWBAIlqCuthq1NZUMANrtNpjNVmgMNogVdohVQSjNddB42qHz&#10;kOv39ELv6YLa0Qada7p3oK0Jaic1A2kn96eDZQDKrC3ga8oh1zpQH5CiyZKIFkcKNjXwcfXpEN4/&#10;0ojbz/tw5zk7buwzYW23h/X5UxmroTZXQ2WuIselpiB1UNka4CruQbByEKGaURRXj8JdOgBncTcD&#10;gqG6EQSqh2Ev7oXZ1wWjqxlWexnKLQK4Cx9Hm2YBnu0oxMm1WpzbasapDQpc3WWYAf/Gh3rQWF2B&#10;kNsJu14DnYz2kCtiGXhS2vdOEDbDKMpNZ9CMwbzcsKkH6+/Hev/R/nq0JDiVwb8wAKQgMBkybi5M&#10;siLIODnQiTjwW1R4btcG3Dp3DPu2TmH9+ACOvfYyhrpbISrMZGWqVoMGQk4eONkZLOuPwr9cWtpL&#10;S4yz0sDLzYJCxIOIrEOz98TkGLQfIQV/9LzCff6y7oI7et4R4EcVmZfxaZ+/MPijosCPZvqxfn7T&#10;AJDuk5edgoL0RHK91Nk6H0p+AVEhNELutGjZLgWDHAb/fEY1aN9ElvlH9qcSc1kPQ2oaQnv/UQBI&#10;HYAj8I9mAFL4R6EfFYWAVA69Ah4rNeWwMFUWu1DisSDksaKUvI/9dj15/+oZwAuQ97TXZmCOwGFD&#10;EDXLEKQ9FOnzfoee7EsDp0kFtyU8pQCw2GVCY2UxOhrK0dVU+bmGfzSoo+3Ro0eh0Wjw8MMP3x3n&#10;s/Xoo4+ivr6e9eL913+ljvr3T+zfv598tvjqjPNtaWnBz3/+8+k17sWxY8dYf8Lodan27t07vcbM&#10;2LJly4z1YvAvFrGIRSxiEYtY/Jbiv1g/kjOnT+HsyRO4euE8btIsrJs3wooGL2/dwHvv3A5n/U3D&#10;PwoEKXyh0xnwbzorK7Itgzi07HdO+BeGRJH+cVfPfxz8RcO/uwDwzIm7ECsaAJ46TsFfxOWXAsCZ&#10;EDAass1WNIyLVhjUfRzkza3DeOP1ac16bq59RxR9Hr8M/kWX/c6Af7T8N0rnTv0a8I/oIjMACQPA&#10;SwwA0izAcCbgrwz/iD4T/COi5buzy4Bni42p6R6SbBwRXad9/q5cZH0rN65fC7VKicceewwPfO1r&#10;0Gs1GBsewuVLF6fHfCxicf8F/ZK3ZMkSVFdUoCIUQFnQg9KgF6UBH0p8PnjdQbg8lXD42hj0s/j7&#10;oaewy9sHc6AfRn8vK/81+AdgCfaTfVRgbYMau1qLcHiQh2NTYpzZosXadiekxlpILS0Q6uvBU9cw&#10;4xCBpRcCcy94hg7kyCrAFRtgMcjgMolgVuTDpMyDXceFSlKInFwesgs04ChC4OnroHI0whoagCk0&#10;Cn1ghEFAhWcEEucIpJ5RKLxjkDn7ITU1QKorhVhfSo5TjzxDDzL1g8jUDSJd1YMEfjmWpGnxxMp8&#10;PL4sE8sS85CZJ4JUoYfeaIHD4YDf52Ug0O8Pwu0rJfejnlx/D3TeQWi9Q0QD4bJnVxdzD1Y6WqC0&#10;t0BubWZT2htQYm6BzNyAdWM1GK7KQ1C0ECXSJdjTq8bV/eW49kwpzm0z4K1nnHj/BQc+PFKK1vpy&#10;cu6VUFoaoXa2Qk32oyL71DqbYA+0wVXcCUdxN1yl/fBVDsNTNgBv+QB8FQPwlA8y+GfytENrb4KT&#10;nPPze8cx1R1EpSkPTcZ4jJdkYUerFLs6pZisE86Af2vHh1FfVQafzQKrRsUyQc0aOajrLc3uC5fG&#10;hg0wKOyjQI9OoxU29gjDP2r0QeFfQXoS8lIT2WMJJxtF2alQ8HPR21KFG+eP4+0rZ/H6C09j7XAX&#10;tm9ej66majIOhHBb9WhvrodSXMSAH832o9M82qMvL5P1/KNlvhT+0bJfLjk+NftgGX/kOT7r30cz&#10;E8PAT0DWZctzw5mB9JruwcBwRp+YbE+nUm4u648XBoFhGJiVFIekFQuwevkTSItfAmURLQXOAzcz&#10;CZKCLCj5FAbmM/hHMwD9Fg1CDgODdzTzj5X8TsM/lYjDyp3D5h/h7D8KAVk2IJlS8Ecz/6iMCtq7&#10;T8jKfN0WHYOAVSUeVAQcKPPbWX/EyoCLGXZQQxAzLetVSVgZMC35pW6+tDSYZvt5rFpW0ktLh6nJ&#10;h9eiZdCvzGdDc3UIw90tRM3oa6393MO/SFB33GeeeQZCofDuWJ9L9Hqpa/ClS5dYq5r7IS5evPix&#10;bD6a/bd9+/YZ2Yr0Gv1+/5yGJy6XCz/72c+m17wXHo9nxnoU/lFY+nmPGPyLRSxiEYtYxOI+iH//&#10;93/H1StXcOr4MdAeaTeuXsOtG7c+Bv+o3p0F/96+Tde7Hu4J+PZbdwHgZ4Z/V6Lg38XprL/PCP/O&#10;R8E/CrRYttvJYzhz/CjT6WmdOkYh4G8G/yL6LBDvxOuHo/TZgR9V9Hl+EvCbCf5mwr9zFPhF6c1Z&#10;8C9yvyKKBn7RuvjmPfgXBoCnceXCGfL6TMO/i58O/qhmw7974O8e/IsGgAz+TZvHzAZ+0YqMJ7bu&#10;9D4o/Nv79C5wuRx87WtfY7/Im41GPLPvabzx2hHymr2KDz54b3rExyIW91/QL3kLFixEeWklGhua&#10;UF/fiOqqepRX1JMv+g0IhtrgLumFNTgIo38QOm8/tC4K//phCg4xGQMUfPUjGKzBU+1SvDoqwMFe&#10;Po6tVePVSRXWV6ShP1AAg7mcZfxJzK0o0jchR1aDPEUjRJY+KN2DLDNOZQxAq9FCwOcjKysP6ek5&#10;WJ2UiZUJZJohQY7IBa62FkJTPesXaCsdhqV0AsaSCTbVF49B6RmBnEjpGycag9w7DplzACJDNYrk&#10;DhRKnchWNSBdO4h0zTAShXVYnuvCsjQVFiVLsSBRhPnxAsxPEGExeZxeoIFSZ4Pb5UFZSQBloQBK&#10;Q0EUl5TBHWiAwdcDtXcYas8QuQ99ULu6oXDQPoCtDP7pXa3MBERqbkFJRTuO7a1ET0kGVOmPoFS2&#10;FEc3+/HOkVac2GjA62tkuLXfRmTCrd0qHH+6Bq7iBogNjZBY2liWpMzeCXtJDyobhlDfNoWyhgmU&#10;1IwgVNWPUqKq+mFUNYzAXzEIs7cTepqBaG+CwkgNQ9rhJzI5qqBQ2SAVqVCQwwe/QAA+VzoD/u3Y&#10;sg4NVeVwmnRwW4yw6lTQFGXBIEiCsiAe3LQlyEtaBm5mMlJXLUHW6uUM4glyMxj041DYNw3+uJnh&#10;KQV/mYkrkLJyCZJXLMTqZY8jNW4h0uMXwqTkYdPEAI4e3ItjLx3AxvFe9LXVM/BU6jajobIYVWVB&#10;iHj5yE1LRnryKqQlxSNtdRzyM1MgE3AgpsBNwoegIIcZfRRNZ/3xc8Ki81xybtToIyuF9itcMS2y&#10;j7REBgLpOhQAUiBIy5gpoLybBVgYdv8Vk2Vxix7D4scexPInHkRG3OMQZy2GIHMJcpOWID9lFcsK&#10;lHNzoaXmGVI+nFopKj1meE1kPIm4kPDyGACk80ra84+ct17CJVMO9LLwVCsuhFFGgaAwDP9UItYD&#10;kAJEm1bOynfD2X9mhLw2hDw2BJ0mBgJpz0Tas08hyIeokF5HFgT5SZDxsqAUFkAt5cKml7FyYCs5&#10;NxPZt8uknt7eif72OkwN92C0pxUDbQ1fGPhHg4Iy+gP0vn37Zoz52aLwjGbPeb1e/O3f/u301n+4&#10;+PGPf4ycnJyPnSctWXY6nXjttddYth41KaHwbvZ6VNRwjJqWRJuNffDBBx/LhqRQ8fz589NrfH4j&#10;Bv9iEYtYxCIWsbgPgjqXvXPnDt44ehSXz7+J6xTM3bgezq6ahncRUbhHS38jPf/oYwr+KPB79+3b&#10;M7P/ZvX9m234QRXt9ns38286oywC/6ho9tlc8I/Cq2j4x8w+TkT0Ouv/F4aA9yDaL4OAc0G634Xm&#10;Ovanwb+IPhkCHmXAb0b233Tpb+QezQaAc4E/qujMvxkAcDrzbzboY/olhh+fBf79UvBHxiQt9aVl&#10;vtevXiav/xkcevZZGHQ6fPUrX2EfmkUCAfbt2U3G8jlcOncW506dxPHXjuDb3471+YvF/Rv0S96C&#10;JxbAYfWivLQObW39qK7vRmlNL0qrhxCsmoC7bAzmwCCMvgGY/IMwBYZgLR6Bo3QcFjLV+wbhKe3C&#10;5k4Djk9J8UJ3IZ5uysWxNWqc2mzCU82F2FydhRafAmoLBXctRK0oMnagQN2KAlUTJNS4w90HnbsD&#10;RmctxAobCoVG5PENyOVriPTIk/jB1TVAaO6CzFoDo7eRwT9b+RRsFWvhrFwHa9kU9MFRKDzhMmDa&#10;h9Bb3IY1I914btcQ+tuq0FRbDqcrAJGxGjnGIaRqR7Fa3oPVkiYGAuN4FYjjlDEtzQtgUaYTC9Ot&#10;SCkKQm6qgtNTCp/PB4/bBa/HRfblhtVZBou3iZx/J9TusPuxytnJYCd1RZZZ2yEwtUNpb0d9TR2K&#10;PQ60BiQ4sd2Ns08FcXFvKU5tMuLkBg1uP2PHh4c9uLRTjqtH2lFa28H6GIqtXRCQa5c7emAr7kVl&#10;4wiaO9ejoWMTmnu2oK13E5raJ1FR0wdfSTu5j41Q0TJhEy0VroVMXw2RugpF6lpw5NUokFQgX+hH&#10;HscIHk8PiWhm2e9TOzajsjgAp8kAs0YEkygZpdokVOgSUSKPQ0ASB13+QmTFPYjEpY8gY/VSiArS&#10;IeXQEuB0FGYkM1OP/NREpsLpjL+klYuQtOwxiDKXwi5KhDJvGTScMEzkZSegrtSDs8eP4KUDT2Fq&#10;sAu9LdXwmlUo89rhNKhQkLkaecmLwE1dioLkxShIegKS3BUQ5CVBLeFCIxeyDEDq4svLoa69aczk&#10;g4r2DMxMikdqwjKIspfCI49HqS4FQU0KjEJqQLKa7D8ZvLx0ViIcAYG0RJjOU9FswJyUVVj6xENY&#10;ufAR6HkrMFaSjD2tOTgwqMbWwRLUFushLkiDMDcNakG4559NKWI9DUMOPbQSPsScHMioKYiIwww8&#10;5Pw8sm8KHNPJ+SdDmJcKYX4qpNwsaEQFLCOQgj8KEmnZr9OoZj383FYdywKk5h8+mwElLguKnSa4&#10;TWooBbQMmZx7Tjy03Dh0lQjRW6ZEiYX2I8xipdsqCQ9GWlZMewqqxawPIAWHnQ2V6GmpRXtdOfpa&#10;675Q8C86/tf/+l8IhUIMikXG/lx68MEHsW7dOrb+H7InYE1NzZzn92n6H//jfzBFHtPS5q6uLrzx&#10;xhus119ubu6M9akoUPwkZ+DPU8TgXyxiEYtYxCIW90H84he/wLe/+Q28cfQ1lvl37col5t7LYEsU&#10;+KOiUO/9d8Pwj04jsI9OZ8M/mhU4F/xjoGcO+EdFIVI0/IsAwLngX3TZ7wz4F6XTVG/8avBvLs0F&#10;734VzbWP2ceInFdE0eccrc8E/2gW5LQi0G8u+DdXye+FWdDvLvwjoq9FBAB+DAL+GvAvAv4+C/yj&#10;Y4hOaY9JWt67aeN6WExGPPj1r2P+/CfY/PYtm8NmH+R5Cv8uv3mO3I8TOP7aq/j+9/9qesTHIhb3&#10;X9AvecsXL0BV0AO72Q2/vx5lNX0IVQ+jpHoCvopxOEMjMFPo5x+ArWQUzrJxuMonGfwz+Yeh9Qxi&#10;80QTXp3g43BfDl4f4eDsZjUuPWXD5afsOLNRhSPDAjzdmofhShns3hrIHR2Q2mi/v24GtDjaVnA1&#10;zZDZe6Fy94KnrwdHR6SpQ57Mj3SRF8lFfuSpaaZgB2S2OhgD3bCWTcBUOglL6RTs5WtgDk1A4xuE&#10;ykvO2dOMjlIDdndIcWGnmTkIn9umxUfHavHiziZojG5wZS4UGRqRYxhEunECGcYpJGtGkKQaZeYg&#10;8dJ+rBS0YDm3BqsEDUhXdSFL003OtwVSUzkMVi/sdgdcTjtcLiccrgDMzjIYXPXM+ENhb4fSRd2M&#10;qahBSh+Mnm7wVNVoqS3Fzi4hXhiW4egaDZ7rLcLpLVqc3SLFnRd9uPZiFY48O0JeB+qs3A8V2YfM&#10;0Qu1h+wj0ItA1QCqmiZQ3bwGta3r0NixDvVtk6hqHEUxec7ma4fOWgelsYaVDktpv0FdBZSGGmgt&#10;jdCYm6A11UFrKIdSUwK11j8D/m1eP4GygAcukwZltkK0eTIx1SDD5mYldndrsK9fh60tUrQ6UqHJ&#10;eQx5iY8jJ3k5JBzaCy+c6RcNAOk0I2EF4hY+AlnmE6gzpqDFmoFq9Wo0W7LhkSTBUJQMt1GAHZum&#10;cPvaBTy/ZweGu5vgNqlQU+JDwG4EJ3UxnMLlCEqWwcd7HMXCJ1CrXQ49Zwk0oiy4zCoICrLByaYQ&#10;LQt51Ik4k5wL7RGYnozk+OUQ5SxBX3E2xsszMB5Kx5OtQuzoVKDJlQMVlzoDp4SzBlkpcLhHIM34&#10;o6XB/Nx0JK1cghXzH4IsZxHW1XNxaCCHjHMhLu3U4MYLLbhwaARTrXao+ekQ5KbBJOPDRTP/qHmG&#10;ywiLSgwZP5/1MaQlwAoBdVKmYJFmKK6GOHc5rIIVCKoSYRKnQCPMhZZlBPKZrBopvFYdnCY1PGRq&#10;N6hYHz8KA11GNevlR51+JdxsSHLjUKxNxlStAk+2a7Gn04Dt7QbyXpSi2FjIwKJWVsSMR9RSPgxK&#10;Eev7V13sZmO0ra4M3U3VX1j4R4OW9dLevLRUlrbuiLwHZosCtLy8PGzevJkZakRnz/2+4i//8i/n&#10;NPL4NFG4l5iYOOdznyTqJHy/lDv/JhGDf7GIRSxiEYtY3Cfx59/7Lo4ffQ1XL17A1csXPxH+0Ww+&#10;VvIb0Tt37kK/SCZgBP5R8MfKfyMmDVHwLwIAGfy7cuEuLIqApLngXwRCzQX/qM6eOj4T/p2gzr9E&#10;n5D5RzUbwH2SZoO7ewr3Arynj6/zSfuI3n9E0ecWfc7R+iTwx/RL4B8zSSGKhn4RfVrmHwV/EUUD&#10;wBnwj2oWAPxk+BcGgG9d+9Uy/65fu4xtWzdDKBCwLwasDMjtwr7du3D+9ClyzIu4QsHfhTdZFivN&#10;/Dv9xnGcOHYU//t//830aI9FLO6/oF/y4hc9gJGSHPSFFHCYHDDZalBcRU0kpuAtH4UzNARHyRDc&#10;ZSPwV00iWLMO/uq1DP4ZKGhz9uLpp8bwrTMNeHkoG6+NZOPWPgPeP1yC918qJvMmnFkvxpHBHLw4&#10;kI49Y07Yg+0QWzogNDZDZGqFxNYDvrENHHUD+LoGyB1dzBBEaG5CtrwCKaIQ0iXFKDJ1QWpvg8rV&#10;BlPJKAzFE9D4x6EnUwr+zCVjMBZT84t+TDQa8FRjFnY1ZOPFYREODhbh5XEBPjwSwOXnQvAGKlCg&#10;qIZEUwyR2g+egRzLsg4ppq1IMmzBaqJ4zQbEyUawUtyHVdI+rFb2I1ExiET5COLltGdgJ7j6eqjN&#10;ITgcbpYN6HQ4YLXZoTc5oTcH4Ay0orZlDRo7N6GlayMaWiehc7agsaEZJ/Y34dVtPlx8phyndgVw&#10;8blyHN5eirHucjQ3NqG2cRChavpajMFZOsLKrPWBQRgC/TAHe+AI9TGjj0BVP8rqhlBeN8hgYbBq&#10;EIHKIXhK+8i97oHR3QaFsRYCeQmKZAFIVKWQaGshNTRAqKkl96AaFmfdDPjX39GKUr8L1UErukpF&#10;2NCixOnddbjyXAs+PDaAm/uDuPqUA+e22rG3Q4JyXTKy4p9g5b95qQks04/CP056MgrTViM3OR6r&#10;ly9CQcITCBQtRrcjFb3OdHSbk7CxnIsWQwqqtWkotxSgr7UK79++gT3b1qO7qRI1JR601lXAopOh&#10;KHU+/KJFCBU9ihDn6/BmfwVBztdQLJoHRd5iuExyqCVF4NM+foV5DP5R8EdLfVMS4iAoSEe9JRmb&#10;azOwvTYF26uSsasxD88NavBUuwg15lTwcxJZz8Aw+MuBlBM2CKFZf5ysFCTHL0PaikdQZ4jD5qrV&#10;ONi5EgdbFuPZhidwoGExXuovxBs7SjHZ6oAwNwV6CQ8+oxIVLhPqgi54aVYeg36FYddk1kcwC06j&#10;AvLCONSaVmHYtRJbKlIw6k9Di7sAWlEulIJ8aMQcIi6sWhkz8HCZtczEg4JAi1bOnIBdZLlBSbP4&#10;ZJDnLUOHJxtraxWYIu/z9aF0bK0pwI5GLp4f0qK7VA63UUrWF0JP+wkqRTBpJCh2m9FeX4HOpip0&#10;NX+x4V8kfvKTn7BsOIVCcfd9MJf+5E/+BPn5+dixYwd++tOfTm/9+4vXX3+dZSLOdW6z9eUvf5md&#10;58jIyJw9AD9J27Ztmz7a5zti8C8WsYhFLGIRi/sk/uLPv4fXXj2Cy5cu4NqVT4Z/YdOPe+AvIgoA&#10;I/AvAgA/Cf5FZ//dvEr7/l0Ii8K/6dJfqmgASMVA1Mey/+7BPwq3KOxipb5Ub7yOM0Sze/5RnaTw&#10;jSh6nurjMO/jmtnz77P394toLuAXPU81F/SL6JPA3xmqTwV/x3F+Gv5F7tlc4I/Bv9k9/6ahX0TR&#10;rwuDgJHX7RPh32zwd08RAEjh32zYx0TGDS33ffXIYYiEAnzpS19iH5yVCjlee/kw2fdlBv0ioqY1&#10;NIOVisI/2svyTTJW/uWf/3F6tMciFvdf0C95iYu+ivXlqdhanYHRCg0Meh905koUV44SjaCkahQl&#10;1WMI1U6hrH4NyhvWIVi7HrbQGHTeAWjdPWjvGcKHl8fwwYkq3HjRh3cPe/HOix58eCSE91+iJawK&#10;7O9KxemtPDy/rRS2YCdktk5IWQ/AeigcndD5+2EpHYXW1QF7cTeqm9fCEeoCz9CAXGUVBMZmaPyj&#10;0Ph6oPN1Q0dNPgJjZNkYjKE1sJVNkfkRZj7SW6nDxsokrKtKx6bqTLy6VomLe1w4OCjCc/0CbGsp&#10;gsNbC7FzBCpnD0T6KqjNxTA4qiB0jCDZtBWrdFuwUr0ey6RjWCYZxkrpMFbJhhAvH0KCgjyWjWI5&#10;WbZSOoQ4+TDSlJ2QGKths3tht1pgtZih0+qgUWvgcXtRXdOG9u5JtHWtZUAuX16JmsZu8jf0eXzv&#10;G2fx3e9ewpGjL6Kspgd6az05lxY4i/vhCg3AUTIIa/EwTETUUVnl6oHEQu9dE2SWRhg9TeR16kNd&#10;yzjL/HMWd8DkbYfO2Q6tox1KWyvs3ka0N1TjyckqPLu5GtvHqtHTXAmXtxpiTTW0lvoZ8K+ntR4e&#10;hxl1pW70VKrx4qYQLj5diXO7S3BhbwnOTHHx2kAajo8L8BK5r/2BdEiyF2PlwoeRuXp5uNQ3LYmp&#10;IHU1OBnJoE6/xvylqJQsRp18EQbMcRhxJGNjSR6G7EkY9GahTJcEqzwTmybHsGFiAC3VAYTcFvS2&#10;NUJQmIGcuK/CUfAIqgSPol+3EL3qx1HNfwCl3K/BwV+EgFMLi14FITcPIk4+slOTkEuOTd2Ak+NX&#10;wKQUo8+bjAn3ExixPYZe1cPokX8Na51LsLelAJvqcmEQrAInO5z9R4EfdTcWkSl1DM5NSYSkKBc2&#10;aSL6PfF4smoZdpU/gnHzlzFp/jNs9z+AZ5vjcPrJIC7sb0KZkQN1UT7cejlCdj0aij0ocxphoE7H&#10;vFwG8pTkeWoWUuzQwC1ejmHPKmwMrsLm4iRsK83BVqJGVwFUogLopDyWBaiV8EBLdamLLy37dZo0&#10;bN4+LbWYF3YOliSjzZ6JMtF8jNqXYVNgGQ605mFPYw4OduTj8LAC/dVaNFZQl2Adg4cGlQjlfjv6&#10;2+rR39GA3i+Q4cdnjRdffPFTswAjou7Bv++glTOnTp3CE088Mec5RUupVDKnY1rC+1nWp4qPj58+&#10;0uc/YvAvFrGIRSxiEYv7JH70ox/i2OtHceniBdygQI5mYN0Iw5fo3n8U5DHQNwf8i2QA3s3+my77&#10;jYZ/b1HwR8RADyv9vTQNh8LwjwKjCEianf13D/6dZIo2/KCisOvQ8wfw9J6dOPjsPhw+9DxefuE5&#10;HCY6/upLM0DfCQrwiKLnqZhT77RmQ7+IIqYfn6RPWj962Wz4N1tzQb9ofSL8O/E6zp4kmgsAnjrO&#10;DEDmgn8fz/yLZP+F4d9sABgN/6hmQz8G/qZf118O/y4zAHiLio45Jjr+ruIceb137NgKo0HPjDxo&#10;ea+KfIDes/spXGeGMZfJvu/Bv2uXLtyFf7Tkl4pm/l0l4+mn//FvZKT/IjzgYxGL+yzoF730lQ9i&#10;bWkq2k1xeLJNjZqKRmj1pdAQeUO9KK0dQ0X9JCoaplBeP0Wm61Bcux5WmnnnG4DZ1w27twFN9eV4&#10;YXcz3j8/gu9eH8M3z7bj5iE/Lj3jxvkDHhzf48Szm4MIltbDHOxmpavm4j7YSwdQXDeB6pYNaO7d&#10;htb+HWjs2oTKxkm4y4cgsTRCYKiG0t0PIzmmzj8Ana8Ten8PTCXjMIWo2QdZt2oS/qpB9NVY8WRN&#10;MiaK47G+OhXH1khxY58ZF3bqcaCbi1HfalQasiE2NkHiGoHKOwq5cxAKRw909gYYrMWQWuqQZxlG&#10;nHKSwb+l4iGsEA9+DP4tk5J1GPwbwXL5FFbIx5Gk6EOethlCdRBShQlqtZaZmOj1RlhtDri8pTA6&#10;qiEx1KBAUQOtq5Pc03H4K4dgpj0P7U2weVrgCHTB4OmC1t0Jmb2H9fpTOHuh8fYzZ2GaNcnX1UJk&#10;qILWUQdXcTtKqwcQqu6D3lEPobYCYn0FDOQ52r/t7L5KvPdSEB+87Ma7L9vxwRE3PjpajEsHgti/&#10;oRI1lVUz4N9IfwcqS/xorAygrViIS4d6cXS9E4PuePRYl2JDySo8XZeAoyN5eLE3GzsbMuCTr0BB&#10;6lJwaF++lATkp6wGJ301ClLCIFCQmwwHdwkCHJq1Nw9rvanYVlGAzaFsTLqTMRXMQru3AA5NPrau&#10;m8DurWuZ2Ue514aulnrw81JQEP8APIWPoFu/DOvJuWz0xmGtcyX69IvQF+RjsLsZTosBuelJ4Odn&#10;oiA7DXmZKSzzLyluGQzSfHS7k9CheRgd8q9jjXMJNriXYcryONZ7FmNvfRq6HHGwKKeBX14GmwoL&#10;ssLwLzWRGWaEjJnY1MTHM63JGDf+KXpUX8U692JsD5B9lC/CSy0JOD3BxbZmPrSCdFgUAniNSlST&#10;a6n0WODUyqASFjL4p+DnwagSocytQVC6AO26hZj0pJD7k4xNFUJs9GeRe5OP+oABbgsZTxIO1NQk&#10;RFpEtpMw115a/msh+7TS7D+NDHIBh5xvCmrtHIyEBGjTLkO/cSH69Y9ic/Eq7GvKwZZQPJ6uTcR4&#10;WTb623xoqw+wkmEKSKuLXRjsaiJqRn/7F8vw47PGj370I7S3t2PVqlUzeuZFq6CgYHrt32/QvoPU&#10;idhsNrPXJvr86Pz8+fOZs++//Mu/TG8BfPjhh0hLS8Mf/dEfzbiGiOgPnKtXr8bVq1ent/j8Rwz+&#10;xSIWsYhFLGJxn8Q//eM/4c0z53DhzfO4fvUablylxgrTLr2zjD/eufPWdM+/mfAvAv7uwj+a/Xf7&#10;nuvvrVvXwqJwJwr+3ZoGRBFo9KnwjygCqCLQKgKynj2wBxKxEImJCcjJygSPywGXW8imKqUMBp2G&#10;yWoyoKwkiMqyElQQNdRVYaC3E4P9XRjq78b6NePYtWMLdj25Bbuf2orDh57B8ddeuqtjr35cx187&#10;PEMR2BcBf7PhX7QiQDJacwHBiKIB4JxZgJ8G/8g0Gv5F9FngH9UnwT+qSOZfdKlvRHNBv4jC8C+s&#10;29ev4M6Nq2Q/57F+agIqhRyPPPIw5s2bB5fdjp1btzKgFy4Zv0yORXtGUsfoueHfxemy39tkzP3n&#10;z+kXpT9cc/BYxOLTgn7hWz7/AZTr0uBXc1EfIn+bWsZRVj0Ck6UKWmM5SqqG0NC2AfWt61DdtBaV&#10;TRvgq6Jlv2Nwlw3BVdIBu6cCer0ZJr0K9eUmTPX5sWM8gF0TLjw14caGIQ9620MoLqmBN9SN0rox&#10;lNST4zStQV3XNrQP70EXUefQk+gY3o3m/j0obd4Eub0DeYpaCExt0AZGofUPQeuj8K+Plb7qAkPQ&#10;BUehD5DzLR7C5EA13ljLx8t9mTjQkYnDQ/m48qQStw9YcONpE85uU7NS4Ga/AmJrN4T2YUjd41D4&#10;1kAdWAu1d5T16jM6q2B0lENiqkeGpgfLJQNYIRlEvGwAiYphrFYOI14xilXyUcRJBxEnG8JK+SRW&#10;EC2XTWCZdByryLpJ0ibkiP2QqO3Q6S2wki/qdpsVTgc1CvHD4iwl97oLjS3kflQOM2flYHkv/KU9&#10;sAe6mUEINfugJiciSy8RBYAUnPbBHCTX726Hyt4AvbMOZk8DbP5mWDyNUJjK4faWYKKnGCf3luHS&#10;HiMuPinD0bVCHF0jxisTUrwyKcNrU1Kc3qLCWy84cOul8hnwr72lFo3VZWiqCaHey8W53cV4tleI&#10;etVClAqfINOVqJcuxp7GbFzYqsUz7TmoNCQzB+Cc5JXITFyJvOREFKQmIJ+Ilv0WpKyAk78Mzrx5&#10;sGY8iBblIoy7krGjKh/bqznY16HASKUUzZUObFk3hnUjnehprESV34mg0wwuNcLIeBwe7hNoUS9G&#10;j+pRbAkk4xmyHQVlo+UybF4zCS/5u52dtpqsn4HCnHTkkHlqAJKeGAdeZjyaLAno0DyKUfsKrPGn&#10;YNKzGuv9cZiwzsf20gRM+pagpUwDKT+flflSF2Ae2U9RXiYzBEldtRhWcRzWVmVid91yjOi/giHD&#10;E5hwp2J7rRTbS1bhpZZknBzIxGuD+ai25cGmEsClliBk06PcZULxNMTTSblQCvKgEefDbxHDyXsM&#10;NZJ5cGc/gE7dSgwYVmCjNwU7q/gYrrcj5HVALSqchn98mOg+vXaUem2w6eQwqcQM/qnFfEh42Whw&#10;8TBekosxVyK6LfHwFTyMYN5X0al+DOu9i7A1sBA7alIw0V2C6pAbBoUARqUQZV4rOhoqWNbff1f4&#10;R4Nmzd28eRMtLS0MqEXeHxH9oeBfJGjZ8dmzZ7GVfE7p6OhAXV0dxsbGcOLECfz7v//79Fr34p13&#10;3mHrLF68eMZ1UBOQsrIyXLt27QvR6y8SMfgXi1jEIhaxiMV9Ej/76c9w5eJlvHnmLK5ficC/a58O&#10;/6Ydfz8N/lFFtosu45wB/65eZIDoN4F/p954DcUBHysJTUhIQGpqKtOSJUtmfKiior/E/vEf/zHr&#10;FUP1Z3/2Z3jga1/DAw+E9dBDD+LRefPCenQeyzZbtHAB07KlS8ApzIdIUMSkVStRWuxHeWkxU0dr&#10;E9ZPjWH9GqK143juwB68/upLTNEAMVp3Mw0pICT6ZfAvotmZgHdFMwBPvn5X0SDwLIV/s8AfVTT4&#10;i+hXhX+R8t/Z8G827IvWW9cu4fZ1Cv3CunXtIp7avgV5uTn4+gMPsGw/G/mCfuiF53Hx7BkG/KLB&#10;XwT6fRr8o4YfH73/Hv7v//k5Gekx+BeL+zPo36YVy5agsbYODncjXL5uVDVMoK5lA8rrJmG2N0Cl&#10;DTEwVdu8HmUN6xCoWQdz8Shz/7UX98Bd3AKXuxgWox4apRxKmQRqmRgamQAahQhapQg2sxEulx+B&#10;YC3KavtR27YWdZ0b0dS3A50jTxPtR8vAblS1b0Zj+wQ6ukYQqF/PynwLVC0oVNRAae8mj4eg9Q/A&#10;EOiDPjjIYGAY/g3DGuzGzkEbzq3n4uRUPm7tVeKtp9X44LAdH7zowu0DZrxz0Iare4zY2mdjAJHC&#10;P4lrHFLPFOTetdAE10Ptn4TS1QultRl6WwW05gBEhjokK3uxQtKPONkAEuRDiJdRGDiElWzZ4DT8&#10;o+BvGEsFvVha1IEl/HYsLqzHKl4l0oXFECg9cDh8CBUH2I9AJfTveFkIlRWVKKtohqekE/7yAVgD&#10;vdA4uyC1tkNkbEGRvglCI5m3dEJu74SnfAgNnRtQ0zKJUO0gymsHUN88iMaWAYQqumBzVeDFbRW4&#10;8ZwJN/apcH6bCK+MFuLZ7lxsrEjC2opMHBzW4cUhGZ7p5uLVSTEu7NTNgH/FbitzJS4OuFHmEmN3&#10;Fw9DnniUChfAmfsofJwFCBWtxIZaBY6vN+HopBq11hwkLZ+P7KQVyFq9ErnJq1CQlsB6AGaujkP2&#10;6hXwSBLhLpwPefwDcGR+HU2yBZhyJ2FnZQ6e6ZShq1gCl16Ecp8dTZUBDLTVImjTw66RoSiHwr8F&#10;0GQ9htKi+eiUPYwd5fl4fsCBA51KDJar0NXUBJ/dgrysFPByM1jvvpy0RAb/aP+/9ISVCCgS0G9b&#10;gSFrIpoUy1AtWYQ15TwM6JdggzcOm8qS0F5pgJiby+BfBPwJ87OYk3F20koIMxehXvM4NgcfxTrH&#10;PDxVk4/1ZTxMhGSYDOZjd3kijvVl4+RQJnb1G1BiV8MiF7DefwGzGkGLGja1CAYZD3opFypBHqSc&#10;NMhzHoev8OvQJf4R3DkPolOzGFtKs3Fg0IPBRjdC5L7Qkl8G/sh7y6IOm3/4bFp4zBqYyWMLuVca&#10;qQByIQfNxRpsqOFgbSAZAe4T4K38GnSpX0O/Ix4vdazC/pql2NOYhYnuEIIuE4wKIYOIZV4bOuor&#10;0N9ej+Gu5v+28C8S9Lpv3LgBlUp19z1C9YeGf9Hxs5/9jMHAT4N3tGT4P/7jP5hr8UcffcTKmync&#10;pEYi//Zv/8ae/yJFDP7FIhaxiEUsYnGfxH/93//Cu3fewbkzZ3Ht8hXcvHYDN2mJ7izwR0Wz+e7C&#10;v3dnmnxEA8DI8ttvUcffG2xfd4hmmn7Qss17oCga/kWgUgQ40bLTcL+/mZCKAsBtm9fj4YcfYkYQ&#10;77/77ifqzKlTePbAgbsaGx1Fe1vbXZlMJlZWSiWTybB0yRL2JYxqwYIFd6EgzUR7+OGH8cADD4T1&#10;ta+xZs4RoEg1V0PnFcuXIiF+FVPS6tXQaVR35bCZ0dbccFcTI4PY+9T2u3pm71N4bt/usPbvxqHn&#10;9uHlF55heuXF5/D6K4fw+pEXcezIS3jjtcN3oeDZE6+HXYBpSfD0/F2dms4KnIaCEaDKdIaKlleT&#10;+8zuexgGRl6PT1IkA5CKvp7Rry8VhX6RaQT+0nLug8/uh1Qixp+Se0cdfMUiAQ4eePpuT0gK/KJ1&#10;gzlFXyLHuUiOeYGJgr9IuS/VhbNncObEG/gr8mH6D+EGGItYfNagfx/mPb4MIk09FMYmOP1dCJT1&#10;IlQ5jLLaCQQrR2G01kKqDMBT0o+S2nVwlU/B4BuCztMHX+UgahsHUFtTj9KAFw4L+VumUEBQJASX&#10;wyfTIhh1avi9bpSFylBd04rqpmHUdaxHU+92lvHXPvw06nt3orZ1DJsHq/DaJhfePtqJgb5eiKy9&#10;KLL0QuHohdjYApm1HZaSIdjLhmAtG4c5NAZLaAL6wBCCpXV4Y4cZl3eKcY3onWfU+OAFKz58xYNv&#10;HyvBRy9a8d5zRtx5xoCXNzsQrOqG0NoPuWeEaBJSzwTRJIOAcu8U5M5hSEytkBoroTQGoDEVo1Db&#10;gNWyLsRJB7BKNswyAeNkfSzLL04xwbL+lov7sZTfhsWFNVicX4kFWcVYkO7G4+lePJHuwapcD7gy&#10;H2yuEhQXBxEqCTIDIZ+XyOeHy1vGnIqlljZILO1EHRCZWyAxN0NoaoGYLCupG0P/6C70ju5Ec/dG&#10;dPZtQv/wRvT1r0FlbSe0xhL0NvvwztFSvP+KDRd2SrC3NQ1bazKwuYGPoUAmjm3z4dh6A05tNuD6&#10;fjeuPu2cAf8oQNIphPC6rAh4LQgZ01EmWwRn4XwoMx6DMfNhuPMex2SNCS+tq8ThMR38ikQkr1yI&#10;3JRVyEmOJ1qFfAb/wvM0G1CVnwBL7kIYM+YhxF+ATs0q9BniscaViF11fHSWGZjzrVpIe9vxoRQU&#10;svJYs0oCXnYachKXoCj5cVjz5qPLGIcddWKsLcnDmpICeJTZ0MmKWGksNy8LhZmp4GanIj8jicE/&#10;qpzUJKg58WizrkaTbCmcWQ9DHv9HCOY9iHreQxizrcBUaQ4cqkIUZKYw519ebjoE+VkQ5FE33nQU&#10;pCchL4W8b1IeQIfuQWz2PoGtwQQMW+JRznkUzep4TLoTcKAuGS+2xGFPrxqVHj2MEh7sajGKrVr4&#10;TUp4DXKYlQImg4wPOS8TRTnLIUl9EPKEP4Uu5c/I+X2ZXOdKPNnnQkedGwGXibn9UvBHe/s5DApm&#10;8OEyqeEmovNWrZSVBFMzEQk3B5WmLIz5U2FK+zpkiV/FRHESXp1Q4dQUHy93pWB7QyEG20vJa072&#10;p1egxGVmJiudDRXoaanBwH/jzL+54rXXXmNuuH/6p3/6e4N/FMrRUt8vGpz7XUcM/sUiFrGIRSxi&#10;cZ/Ef/2//8L3vvM9XL54iWUA3rp+Mwz/blz/GACkvfzef3dm5t9s6BcRg4K3buLOrRsM/L1NASDZ&#10;7+0o+BfJAqNA6G723yz4F3b7jZh9zIR/Rw6/gJSUJCxduhQH9u//GPD7bemtmzfxOvmgSXX01Vfx&#10;/LPPYuuWLUybN23C0OAgWltbmZqbmhDw+2G32ZhoLxipRAKhUMjE4XCQmpKC5ORkphUrVrCG1hHR&#10;bMTIF7+IHnzw61i4YD4TzUJMT01BXk42E6cgHwbyxd5k0DG5HDbUVlUw1VVXor2lEQO9XRjs68bw&#10;QC8rbd62aT2Dpju3b8bzz+zFoYMH8OLBZ/DqK4fC5cIUDJ56A2+enhsCRtx/72r6dbpMX7cL53D1&#10;IlUY5FJdv0ReW6Ibl8P9HaloCTIt79WpVeyaF8yfT85fjye3bWbjYaZmg7972X4R+Bfd6+/SNPyj&#10;hh9/+7d/Oz3SYxGL+zPoe/zRx5dCaayHytQEh68LxRUDKK0eQmX9OOrbNqCxfQPKyrthd1TDW9IH&#10;d9kEDIFh2EvHUNOyDq1da9DY1ItQcRnMBhMUMgX5eyOBVCpnfTNLggFUVdWiprYVFbW9qGwcRX3n&#10;RrQP7EDH4C60d0+hs64CuwcsOLfNhBeHxXhxXIlWvxxFpk5IHf0wBEfgrJyCu2IE9lAPzME+mEtp&#10;v79JWIjMxQPQWUvRU6fBm3sNeOclK95/xU3kwzePl+LbJyrwzVcdeP8FA771mgNHn7TDU9IKmb0P&#10;ctcAJM5hiJwjkLjHIHVTEDhJ5seh8AxDamsDR1MJgaYMSkMJxLoQslXNSFIOhLP/FDQDsB/xynEs&#10;lxEx+NeE5XlOLM00YX6qFfOTdHg0QYlH4qR4ZKWMzOuxONOFDGExVJYq+IJVKC4Owet2w+1ywuvx&#10;wuUphtVdAZ2jETJrGwTGThTqqLtwJ1zlQ2jq3oKWvu1o7dnCVN2yBoHKAQYOFfoS8vffi9F2Hy49&#10;H8Br64rQayP/q/pleP+NbhxZY8K1/SHcfqEGH77ege9f6Mc3Xq+dAf9UYi60MgFMGinsFj1MikJ4&#10;xctgKVgERfrj8HLmw5L2ACokK/Fkkxx93nRwUhYhM3EZg30RURAYgYFZq1chO4E8H/8Y1OmPoVq8&#10;BMP2LGyuVmFbWSG2VnKh5yUhm6wrKcyBKD+bZdvJ+flQCQrByUpFWuJK5KxeDEPuQjRpEjFVXIh6&#10;dRyMBYshKUiGXs6H32GGgJOLzJREVvKbl5GEvPRk5KenIDeNTNPi4RDGo0y4BLaMedCnPoBS/jzW&#10;N3DcEY86Uzp42UkMGjL4l0PhXyYEeRng56QxAMjPJftKWgxR8tdQwv1TtIq+jBbJPARyH0KNcjUm&#10;S3jY3y7D/po4rGuQo8SphUZYAKtCAI9eBpdWApdOCquS3GNFEREfWnEhpPxMcLNWgJP8KDQZD0OT&#10;8hUERU+gp1KOmpANFo0ETgr4NGFXX5qlR40/6NRjVjN4ZyGPdTI+g6Zibj6EBWnwypJgy18AS8YD&#10;GHeuwFMNBbiypwQvDQqxrtWIhooAjAoR295n1aLYaUJLVQm6m6pBe0b+d4B/FK79wz/8A+v19/Of&#10;06z9uYMCuB//+MeYnJxkpbK/j6DnQ52Id+3axaa0fx/t5xf7gfHTIwb/YhGLWMQiFrG4T4J+gKKA&#10;5OKFiwwAvnXzFm5dv8H01o2bdwEgNe+g8I8CPwoAPwv8e+fWTbx9k2z3K8C/2SW/EfjHAGAU+KMZ&#10;a0aDloGjpsZGcn4UTM4N7/6QeufOHVy5dAkXz59nOnfmDIOIr736KtNLhw7hwL592D+tHdu3Y9PG&#10;jXfV0tyM2pqau6KucRFJpVLExcXdVfSXxohoJiLNUKSltF//+tfxxOOPY/GihUy0lHl1YgKSk5OY&#10;MtLTUFiQx8qbOYUFUCsV8Dgd8Lgc8JIvw031dejt7kBfdyfTrie34eldT+Lp3Tvx3P6nWRbfxbNh&#10;IBidEXj5fFhXLpxlAHdqfBR8Hhfz5j2CRx5+iOzfiT1Pbsf50yfIWKBGMPfMYD4G/1jJb3Sp+Ez4&#10;RzMAKfw7f+Y0zp89g59ENdqORSzux6Dv00cfWwS1rhw2dzsqa0fQ0rEGXb0b0dO/EeOTO7F2wz5M&#10;rtmFjo4puN31MNibYQoMw1u1BnXtm1DVOIby6n4Ul7ZBrfejUGBEQZEBYrkdTncZqus6UNPYj/K6&#10;QZTUjqOqZR2ae7ejrW87xoeHMV6rw4aqXBwaEuLVdSZMVXEwVZrJTAqkpibInf3QePqg9w/BVDJG&#10;pn2QWzugsHZCHxgLQ0B/FxTk2HwODy5DAbprZdg5YcIbT3tx7rkAnllrwUSTEFv7VXh2gxu97RUw&#10;uLuhcvZBZOuF0NYPoX0IYtcIhM4xCBzj4NvI1DpE1AeOvhWF2hZwiXjKUghVXkgM5cjVdDD4t0ra&#10;gxQNNQQZwHJRD5bxG7GSwr80BeYlaPFonBAPLS3E1xdm4esLMvD1xYV4aIUMjyTaMD+7FAlFtchT&#10;1kJuKIHLE0DA70WQKOD3IeALMpMQrbUSEnML+MZuiO390PoHYS8fQ23bejR3bYKrfAQKewdEphYo&#10;zTVwOkth0pO/oWY9tnbK0G5djm5bHC7tduG9F6twfV8QF3eHcGy9C996owffv9Az4++4qDAHckEB&#10;BJwscHLTkZ2agKLMFRCnLwI/cR78vEUIcR5Hi2IFqlQJyEt4FCsWPYr0+CUzwV8yBX9xbJ46/qbF&#10;r0Dc4sfBi58Hb94T2FSrx7Nj1dhSVoRWWx7ykpciJyUBvKw0cDPDoE3KzYWMkwNBfgZyyH5p+bBP&#10;low+ayr67GmwF9H+gkshyE2BsCATgsJc5vCbkZyATCJq/pGblkS2XY389GQyvxqcrCTw0pZDnbEQ&#10;NdoETJXkYhcZI2MlHJhE1CAkDP9o2S83m5xHbgYz/KDnU0TuR1FuGjiZychKXIrM5Q9AkfCnsKb9&#10;GZwZX4Uv72H0GOKw1p2A7cXL0F+lhdMgJ9eQDb2YA7dOxrL/7GoRk1VRBKOMx2SQ0R6AuZByUqEt&#10;SoaSs4o8nwW3gQszWZe6/ZpVYhiVYpYNaVAKWaafVSuD16JFidPMyn8tGikrD5bxCyDm5UOQlwZe&#10;Onn9UuejSRuHfW1CXNlbjecmfOiu9zGgqJXy4dQrELDrUe6zoamyGN1NVaz894sK/+j1XLhwAdXV&#10;1dDpdOyHUi6XC7VaDbvdjsHBQeas+6//+q/TW9wL2g/wBz/4wfSj323Q/n2VlZWsfczj5LMUNe6g&#10;n8OKi4uxadMmvPnmm/inf/qnWGbgrIjBv1jEIhaxiEUs7qOgH6hos+JL5y8w4Eez/6jeunFrRvYf&#10;dfB9953bDPrRKdVc4I/qk+DfPQBI+/7dg3/M8ffSx+Ef1cU3TzFFw7/B/m589StfRgb58HXj2rU5&#10;wdsXQe++/fYMUZgY0dtEd956a4YoBI3o1IkT2Lljx1319vSgvKyMKUS+QIjFYmRnZzPRLMS5sg5p&#10;n8SIaDlztKhbXURf+tIfsQ/EEc175BFkZ2UiJysLOdlZ0KiUrMeWz+NiRh50Gy6nEM/t34tLb57G&#10;tYvnpjME6XigoC88LmbDv3CPv3vw7/ps+EfmKfx789RJ5l79//30p9OjPBaxuD+Dvs8WzCdf6gM1&#10;aGrqR2/fWkxO7cTadbuxaeNebNy4C5u2kOnm/Vi/6QBaWieg0pRAqKqCt3otKlu2oLhmEoGqEQQq&#10;RqC2d6BQWQ6eqgxaVxvK6tegvnMzato2oKRuCu7KCYQa16KhYxO66kvw0oQezw3IsL4qhygLayry&#10;cHDChL1dIjzfxUdN0A+9bxBaTz/UrrDRha1sBLaKNVA5uiHW15JpG/TuRshUVhTkc5EQn4pFixOx&#10;dOlqMp+IlStXYeHCVZi/IBELl2UiPl2LIlUddK4+aFwDEDHwNwChYxAS9yjErnEI7BMM/nEsw+Bb&#10;BqD39sDuayLH6USBugV5inoIlD6o9TbIzJVIU3ciTtyGVZIOJEq7sJLfiMX55ViQ4cEj8Ro8tKwQ&#10;DyxIx1efSMED89Px4KJcsoyLh1ap8EiKB49nVWJ+QTOW8DuQIm+H0FgHiyMIn9dD5IXH7YXT6YLL&#10;5YHRGoRAXw2OoQNi+xDKm9ahltxfS/EApJZ2CAyt0NpbEAo1kr955RCLLOiqc2GqQQx7/jzUa5bg&#10;xGYTbj9fiaNTJrzYL8P1/aW4Navsl8I/6pabn5UMXn46MlNWIXX1SqQnLIEqcxHadfFoVS5HgyEV&#10;ycseR/zSBVix6HGkxi1FQVpi2ORjGv6Fs//ikZ1ES3/jkLh8EUSpi9Ht4uCpTg/GSwQoFixHXuJC&#10;pMYvRy6FdNSkIz2JZd0J87IhJucjJOeTR/adQ/ZTlLoUQcEy6AqWIi1+CXmOwsJkZKckIiuJKGU1&#10;EVmXiGb9UQBI4V9e+moG/ygMzEyi5xiHCnMhNjcaMV6lh0WUxdyKKSSk5h4023A2/AuLgklyzKwU&#10;cryVWL7gQSQt+DPokr6CVnKPt5alY51zGTaXJKDcIYWcFwaYOhEHHr0cZU4jXHop6/vn1IhhUwpg&#10;VQthUQnJMjJVFjEQSHsCUnMPGZ+agpDHcgFMSiH0ZKqTCaBXCOE2q1jGXjHZZ6nbcq/8VyNh6xnI&#10;OhTsqUVhGGgSZ2CwVIYtg1VoqfDDpJaxY1jUYngtGvisOpR6LWgoDzAA2Nda94WEfz/84Q9RVFTE&#10;+jbTzxmRsR8tupw+T6s8Dh069KkZgb/LiMC/uc6Rfiai50h/cM3NzWXmJMePH2f9//67Rwz+xSIW&#10;sYhFLGJxHwX9cHLlyhVcPH8hbPjBMv/uwT/q2ktF4R8r5719i5l/MNBHpvQxW06BXxT8e/ctoigA&#10;GIF/d66TYzDTDwp4LuLGlUgWFzX7CBtI3AWA58M9/yLGE7T09JRXXwYAAP/0SURBVLkDTyM1JZkB&#10;psMvvTQnNIvpN9M1Mh5eOXyYZSZSPfXkkxgdGcHI8DBTTXU1+0JM5Xa52If3vLw8ppycHNbXcHVi&#10;IlN8fDz7QktFnfoo+KMflNVKOY6+8hJoj8FL506x1/vqxTAApBl+VLOzACPQj8LicI9BCozD/f7o&#10;lILAC2+exZlTJ/DeO7fx//7fF8cxLxZfzKBfHFcsW47u9h4M9I5jcmIrNmzcg/UbiNbvxrp1O4me&#10;xDr6eOMBjEzuQ6hqFByhHxJtLbyVUyhv3oKa9m0oqV8PnXcYItpHzzkIV+UG1HTuItqJ0qbNsJVO&#10;wFw8guK6KYz11GCqNA3ba3NweEyBTbV5LPtvNJiOXW18nNumx+kNCjzVo0d5fT8rM9a4WqDzNMMY&#10;6Ic5NM5KgZWOdgi1FRCoguBLDOBwBMjIyCXv/TQkrErDyhUpWLYsFSvi0hGfmI34lCJkcVyQm9tg&#10;on0LfWNQuEchcY9A7ByC3DMKkXMUfNs4eBayf2sr6koc2N2rxd5OMSYaNNA7G5Gr6USBsg5F6hCU&#10;OifUBi+4mkokydoQJ+nDUl4zFuVXYn66B4+uNuChFSJ8fVEOvjY/DQ8uzMVDS7l4eEURHo5X4ZFk&#10;Ox7PKMaC/Dos5bdjuZiah4xjtXIABZpmKM3lsNoDcNjdMJnM0Ov00Gv1UGms0JpCCJR3oqKB3Ntg&#10;f7g/oKkdans7LO4mODy1UOlL4HQVY8eaJtTY+chb9nXo0h8m9zoTt4704fQ2L45NaXBmvWQG/OPl&#10;pSE7LRGZSXEozExCHlFy/EokrVgCqygVTZZsSFIXIGXlAsQvJ1o6n8G/5FW07DcBeQz2rURmwgrW&#10;6y87eRWykohWr0Ia2Q8/Iw41ulSsL5egXpWIvLiHkbRyEVknjoE/TmYKE5fBt1QG2nhkPj99NbKS&#10;45GRsBLpqxaTfS0Ng8KMJOSmJpJj0vJieuwEBv8yVycgnRyzgGxLAWAG2TaXAsTUJLIf8jzNDEyL&#10;Bz9zNTtHmuFI4WMeyxZczcxCcskxKYgszEhhYudEMxPZNAU8cn70HmUnLYUo8REMerJwaNiOl/p1&#10;6HCR+1SQBmFuJgOABgkXDrUYtQE7qn1WBMwqeGkZsEYMj0HOgKBdI4RHK2ZlwLTnIS17lhEZ5ELW&#10;B1Ej4UEl4kFOnqNgLwL7Ag4DSjwmMq9kMJDCP4NCxNbRywRQCbiQ8fIhLyqAlJcHYUEOhBSqFmRB&#10;xM1hy+l6FrUMHqsOJdT0xWmF06j5QsE/aojxyiuvsGuKjPfPIvrZwel04lvf+tbvvdz20+Dfpyk9&#10;PZ1lB27YsAHnz5/HBx98wLIV53IC/iJGDP7FIhaxiEUsYnEfBe2x8sH77+PNc+dw7crVqMy/e2W/&#10;kcw/Cvqiy4AZ/JsGgtEAkME/suxduk0E/t2g4O8KbhNFZ/1R0cwvWhYagX7RioZ/tA+d02ZlbrAU&#10;Qs0FrmL6w+rt27dx9vRpnD55kun466+z0maq1uZm9totWrQQ2zZvwPHXXsHJY9Sp+BjrLXj5PM0A&#10;vHgXANJsvxtXzoc1Df5mwL+L9+AfBX8UHl44dxanTr6B73znm2R0x8pvYnF/B/1yGB+3CmNDE1i3&#10;dgc2b3oam7c8gw2bDmDt+r2YWrsL69bvxpp1TxHtwcS6A6jv2AaDqwc8aSnE2mqUNmxAx+DTKG/e&#10;Dq1/AgLrCKSucXhqt6KyfSdKGrfBVr4OGt8Y7OVT6O4ZwPOTWjzVlIZDvXl4dUyMI+MSnNthxOlt&#10;BpzcosPFp4w4OinFCxNadPUOw1Q8CoO/D3pfB4zBQej9g9D5BqAjU62nGzJDBXgiM7h8GTJzeMjI&#10;4iInl4/sPBEyc8XIyJUQyZFRYEKhpBRqRzesxWMwlUxCF5yCmpy31DkEpW8UQucoJI5BlAeLsblF&#10;i6PrDDizw4aDYypsahXB7w2gwDKGQn0vg3McVTWK1KWQaHyQaoNkWQNWidqwiNOChfm1eDzdj0eT&#10;zJi3SoWHlxfh4WUcPLRCiIdXyfFIgh6PpjjxREYQC/KrsITXimWCbiyTjGKFYgIrpMNIkA8gVdmO&#10;Qm0jZPpi6Ax2GPRGaNU66LVGmEw2uNwlsLmrYXQ3Q+nohMLWBp2jgdyXagg0VeDIy+AI1GNisBUN&#10;QT103BSUmfl449BaPDtux87GLBzqy5oB/2hvvaRVy7Fq6UKsWrYQq+OWIW7pIiyd/xgSli/AykWP&#10;47GHvo7FTzyKJU/MI9N5WPTYI+x5CgjTVi1DCtlm1WKy7sL5iCf7SVy+GAlkH/T5VPI87e9Xpc2E&#10;Onc54pc8StZfjPSE5QwS5tKMPZYBSM01VrOegbkpYedgmmmXEb+S7SM9fjmS45YiZSXVMiSvWEqO&#10;vZxBwOzURHLey5GaEEfmk5BC4SU5p7QEsi2ZT161AilkPolMmeJWMMCZTLan6zKR5+n66WQfGYlx&#10;LHORAUZyjrQ3IQWbdJ5mGBakJ4KfuQouaRravXKM1ZihLcpEAbkGlsWYnQJhbgb0Ig6CFg3KnQZY&#10;FAJoRYVQ8HKhl3CgE3NgknFRYpJBVVTAwFxRXgYreRZzciHh5kHCy2PzNDvTpBLBY9HBqBQRCaEn&#10;+zMoxMzwg0ou4DDXYjE3B6KCHJbByCf7K8xMYe7HBRl0moz8zFSyPJNBQUURF1atCn6bGT6bicwr&#10;vlDw79q1a+yHwchY/1VFS25pme3vM35d+Bct+uMnbdMikUjYa3ngwIHpvX9xIwb/YhGLWMQiFrG4&#10;z4K6op47exZXL19hGX+3KPgjun3zBgN9VBT+UcffGY8j2YBRujMtlvlHnn+HgsJp+EfBXzT8oyYQ&#10;FOJEZ/vNVjT827B2ipWnGgwGXL96dU74FNP9KdrzkLop0xKelqYGHHx2H1564Vm8evgQjr/2Ms6c&#10;eJ1lANLsz5nwL1zqS8dKuOx3OlN02lAkMnZo/z8K/y6eO8uy//72b344PbpjEYv7N+gXwsSE1Vi/&#10;bju2bN6PrdsOYgvRpq0HsW7Dfkyu2Y016/dgzbpdGJ/cgZGJ3Wjs3gFj8RjEli4UikvBl5XCGRqD&#10;u3IdZI5hcE1DENnHYChZB3vFejKdgto7Do1/HO6q9ZgcqMbxzQqc2iTBmY0iIglObVTiyi4jTmxU&#10;4/AYebxVTeblePOZYnT0jcNUMgF72RjMwV7YSsdhDI5A6x1gAJC6/1qDA1BaGiBW+MAXWcCXOMAV&#10;O1AgciNfEgRXHgJPUQaeqpqVxVrI+r7qSeiDY5DYyfnaBln5r8I7AiG5hmJvAE/VpuKlfh6u7vPg&#10;26fa8dI6E7Z3SdDX4IbQTkuDx8C3DUFg7kaRoQkFyioItWXQGj2Q6/3IVDRguaAHCwvbMD+7HI+n&#10;efB4sgWPrJLj4TgFHkrQ47EUGx5P92FhdgiLCquxhNeGZWSbpZIRLFdMYqV8FHGKcayUDGKZdJg8&#10;HkSaogOFqkrItR7yv8gME5HZZGOZgR63DyWlVXD5a2Hz1kPnaAFPU4ccWTUyxNUo0jfCG2pDa3MT&#10;hnvqcHjfMG6cXIs7p8bxzYsDM+AfzYBLTQyDsKQ4ooTlDKQlLFsUhoLLFyNx5TIG0RJXLCEij1cs&#10;Qkr8MuSnJ7KsOJoll0fhHVFWUjwykuJYFh0nOxVFedng52cjNy0BWcmrUJCRjKKcDEg4eSzDzW6i&#10;2WcqBF1GBBxGWLViKAR5EOZnkG2pIUdK+DjZyWxbCglpr0CqAnIMSWEWZLw8cDLDTr0UbHFz0sNl&#10;vDlpKCTnQMt66ZRDloczA8Plwfl0f+Tc8zMj64VdfznkmPS4NNOPn5NCRLYl+6DZf1TUnISWJgty&#10;0yHKS4OkIJMtExPRkl85NxdKfj5z/S22aNEU8iBo1cAo58Ek58NtkDADkIBJinqvFk5yzUa5AFop&#10;FxoxByohBxopD0ayjk0nhV5WBJNagoDdCL9NxxyAacaf366D16JmJbx0HS3Zhhqh6OVF4axBQQHL&#10;JtRI+Mzkgy4PlxOLYNNKEXQY0FZbiq7GSoz3t6O/o/ELA/+ooYfL5WJZfJGx/usoPz+fmW78voJW&#10;yXR2drLy3rnO59eRyWSa3jtQV1fHTOKmpqZw8eLF6aWf/4jBv1jEIhaxiEUs7rOgzmq07PfqpTD8&#10;C2f90d5xb+HOrdtEtxj4Y4DvNpmfBn8UAkYyAemUZQAy3WQlv7TvH9WdG2Sd69fw1tVLuEV0M5K9&#10;dekewJlLFOrQvn8UAL760iHmfEsdcp9/7rk5AdNvQzRz7TL54EUz1jZu2IDGhgb4fT4m2jfv2QMH&#10;cOH8edy6eXPO7b/Imt1XMFpzrR8tmqlJwa1YIGCuvrt3bsP+PU/h4DP7mHPzideP4PzpN8jrfpaB&#10;vntlv+ESYKpwv79w+e9s+EeBIc0EvHSWjJkLb+L/+yltDh5z4YvF/R30C2BiYgo2bNiDLduex9at&#10;B7GFaP2m5zCxZi/GJndjZGIXBoe3oW9gI3r6NqKpfQNKa8fhKemCP9CGsmAlij3FMLtaoXQNgmvs&#10;R6GhHwJrP3gmqgGiPhSZ+yBzDGGk3Ybzu9V4/2UXvn08iBt7lXh3vxFXdqjw8rAAp7dqcfM5G955&#10;yY7Lr3WjsmUK1tIpOMrHYS8bgqdmHcsgNAaHYQoOwVw8RJ6bgK1sAtbQMFTWZki1FZCb66FydkPn&#10;G4LGNwylexBy1zCkjgE0923BU/sPYmrHsxjaeACN/TthDo1BbB+EyNKNgQoVXunPx6ujQpzcoMD1&#10;px04tVmHvR352NQkgtxQDa65n4hcm7kXHGMn8pR1yJNXoEAeAEdiglRlhkhXjkRJKxZyWjA/rwHz&#10;syvxRHoxURBPpBVjQVYpFuZUYFFeFZYUViJe1IwV4l4slw5jqWwCKxXjiFNOYBWZrpCNkvlJrFKt&#10;wwrFGqySDSNX1QiFvhgWiwsuO3UK9rLMxIDPDy+Zun3l0NtqwNfUIltWjxRJA9KkbSjUdcMc6Mbg&#10;6Dj5u/oy/vPnb+MX/+/DGfCPml1kJK9iSk9cwaBeSsIKBgQpyMtKSWBZdKk0Y27lUqxeuQTJcYvD&#10;EK+AuvTmQcrjQMQpgKAgF/zcLOiVEthNWuZAqxBRECVk8/y8LBTlZENUmAu9XIy68gAmhtuxe+sa&#10;8j+YZma/gu3rB1Bf5oVVK4HHqmWlrEbaH8+ggKAwB4XTsFEtLkRnnRe9DX7YtSIG9mg2HM2Moxl0&#10;/NxM8Kaz36iK8jPJ8kxwstMZFKQ9BsNwMA1c8jw1O6G9D8Pr0r5/6cz1lxp+UBBIAWBYaWw5hX8i&#10;BgHDosukhdlQ8PJYJh+Ff3oJFy6tFLUBB6o9Fgb8bCrqAkzuD7kmL5m6iYxyCucE0JL1tWIOERc6&#10;WRFz86WQzqQWw6yRwKKVsdJfk1IMu04Bn03HTDtKXEYG/2gGoJms6zar2bbUMCQM+mRMTnIPnUYl&#10;2VbO4GHIY0V3czUGO+oxPtCOsf6OLwz8e5d8Hpir3PcrX/kKM9KgZbJUCxYswCOPPDJnP+KIGhsb&#10;f+/345//+Z9x8uRJ9JDPg7TVyRNPPIGHHnoIX/7ylz+xb+EnKRr+UbOT6Of+9E//lPUN/LxHDP7F&#10;IhaxiEUsYnGfxT/+4z+ykt/LFy7hdjT8uxmBf7S3X1h3PgH+3b55DXduXsfbN2iWX3jK5q+HwR/t&#10;88d6/E1nbjFNw79oABjJ+IuIwr8TR48w0wj6S3FXZyczv5gLMP2mouWqDXV1SIiPx5f+6I/YB7DH&#10;HnsMK1euxPLly9kHUbqM9q6jLnRPbt+Oq5cvz7mvz6PeunkTb549ixPkA+eLhw5h39NPY9vWrVgz&#10;OYmhwUGUhkIoDgbnFH3+yMsvMzOS2fs9dvQoFpIP8suXLUVPZzvWr5nAlo3r8NSOrXjm6d14+dDz&#10;eIO8xm+efmMa5FE4TEvCw9mhTCwD8N7YmQv+Mbdfcv63yLjDL2i/vxj8i8X9HfTvyerV6di0+Tls&#10;2PQs1q7fh4k1T2Nw9Cn0DG7H8OAkNg824ZkRH/b1mrG5zYEtLWZsadJje6sGB/qtOLYxgEvPtuDp&#10;DZ0IlnXCEByF0jMGqX0ABfpe8MzDKNT3QWwbhMTSjTWdOlzcLcX7r9hx55AdLw5n4dRGId7ab8Wd&#10;FwL48NVSfPCqH+8ercTA4ADs5TTrbwr20mFYivthLR2HJTQJcwmZlo6R6ShMQfIcmdJlOv8YitQ1&#10;4NCyZFMbtL4haL2D0Lh6YPT2wODth95HweEoHNUbUNm1Hc2Du+CpnoTU1gNvZR82dZrw+hoxbj7r&#10;xTuH/Li2x4Sb+6w4uUWDXc25qDSLkK/pRLZuEHmGQRSYh1BgGkS+thNZMgraSpEnLwFHYoNYaQdX&#10;VYUkSSsW81qwhNNM1ITFhY1YSuaXFXVguaALS/ktiJN0YblkECtkQ0RjLPNvpXwEq1RTWKkYQ7x6&#10;DVYppxAnHyPrDTFn4URJCzJkVShUhKA2lsDhpEYhfviJAv4AigMl8PrKYXXXQGVtQqGmBXnqLuRp&#10;u8HVd8IRGsAu8nfwO985NwP+5aYnIj0pDmmrVyJtGv4lrVrK4F8OeY5mBibFLUUOmdp0KrTUVsLv&#10;MKE06EFTQxW62pvR29OKvt5WdLbUYaC7ExvXrEEo6GMAsNjtQFnACbtRg8aaMjy5ZQOaqivIYx05&#10;Zw+qy0vR2dyCVw4fxI6ta9HfVovGyiCCLjPKAw5YtHKEPGa01pbCoBJDxMuHqDAb4731uHX+ZRx+&#10;egO8FhXL2FMICiHl54V7+aUmsYy/MACk4C8M9TjZaXeX8WiWINM9+EchoZDsn5bQ0uNws5JZhiGH&#10;GqJMZwPSrERRQSYzJxEVZEHCyb3rVEyz/tTkPNTCfOilPDg0EpTa9ChzGGCSF5Hnc8jzedBJOLAo&#10;+WxK1zPI+FAJC4ny2VQj5TOQSWEfdfiloM9C9kXLf+16OXxWLcvc89v1d7MBKfyLwD4K92waKYOA&#10;ToOS9Qr0W3Wo8JrhNWvhJduH3GbUl/vRVleGoc56DHU0fGHg37Zt2+6O8YiysrKwb98+/P3f//30&#10;WuS/93/9F8vs27lzJ4xGIx599NGPbbd48WLWQ+8PGX/3d3+Hq1evYteuXSx7j0I82vuYvpd/WXbj&#10;L4N/hw8fnn728xsx+BeLWMQiFrGIxX0W//HT/2ClvhffvIDb0xl/bEpEwR8FgG+/dYfodhj+TWcB&#10;0ikr/Z0u7WViwC9i7kFLfa8yheEfBTm/Gvy7ePYUujva8MDXvgaZTPY7K/e9cukS9Fotg3452dlo&#10;b2vDmqkpPL1nD1584QW8cPAgdpMPdwP9/ax8lf7KS01HqOEF7Zc41z7vV1F4St2Ad2zfjrXky2Bl&#10;RQVsVitEQiFyyYdW+qs77UtDP7zSX7Tph9DoD6WPPPwwy8CkUDQiet/odnvJ/XrvnXfuHou6MVP3&#10;u69+5Suw2ywY6u/FxOgQA4A7tm7Cgb27GPyjmX+0pyM1eaHjYcY4mUOfDP/O4dvf+Nb0yI5FLO7v&#10;oO+nVfEpGB4jf1uGnkTvwDZ09m5Fa+d6DLS14MCAHm9MiHF8uBD769NxsKMQJ9YocGabDa9M6HGo&#10;X4mD/RrcfqUDbx1uw3CDDzZ/G7zVa6APTkDmGoHSMwqtbwTu8nEUVw1jvMuPM0/K8dGrNnz7ZDHe&#10;OuQmj1U4v1uDOy+HcP2QH5cOlmLNUBOsxX2wk+2clVNwlg+S+REyvwaOCqLK9XBWb4Cjaj3LBLSW&#10;jMEYGIHWP8bgo8TSBb2pFM0Vfoy2BTFYZ0VXiQz9NU74SzrIuhPQBddB5Z+C0reWZQSKjM0IVLSi&#10;rd6HiWoeDg3ycWWnBt85Xo2/fLMT3z3bgWvPleGp1iJojJXI1A4jRz+MfHNYhaZBFBj6katqRpa8&#10;GmniCuRKy6HUl0Cq8bLSYOoGHCcZxHJxP1ZIBrBKOog4omWifiyXjmKZYi2WyiaxTDbOSn2XiXrJ&#10;ut2IE/cw4EczA1cI27GsiEjQjiW8FizmNmMRpwEr+fVIF9dArK+C1VmG8vJK1FZVo4pMy8sqUFZW&#10;BX9xNey+Ruhc7VDaOsDXNENqaiGvzcyyX+qKS/vdJTPotwwJKxaz3n802y89MY4BwdyMFNRVhvDC&#10;gd3Yv/tJHHvtML797ffxgx/8L/zoxz8g07/CqVMnyN/YF8n/8Tt45aUjqC4PwmlSQkvhlpwHtZSH&#10;1qY69kMW7fO7c+d2bNi4FmOjfSj2OdDeXIuu1jqWDei1G2A3qGAj0sgE0NKSWLkQ4qJCCLh5UAgL&#10;MdJdj11bxtDZUMFKWalLblrCCqxasgBxRKsWL0QCuY7s5ARWDizIz2Zgj2b2UeBXVJADHlnOo8sK&#10;yJQsj2T+0QxDapDByUpBRsIyZK1ehvzUlchPW8VKkIVkHQkn7EwsLsxi4I8CQGVRPsv80wg5MNAS&#10;XCKTjA8nzcKTF0GQl8b2l7pqMXKTV4KXnQRRfjpUgnx2n9S0J2BRHpQiDnPtpa6/FpUUVl0Y/nlo&#10;eS+5VmrwQcFdsdOAILlXFOZRwGekWZKsvFfAICHNENSKeczdl2YQUgBYbNcxCBh0Ghk8LPfb0Fxd&#10;gtbaEnQ3V31h4F8gELg7xqlo7z9qhPFpBh60VPjIkSPIzMycsS3V4ODg9Fr3R9Af06khySXymZK6&#10;E9MMQS35bLls2bKPnXsM/sUiFrGIRSxiEYvfe/z85z/Hh+99wODfzWvXp4FfWBT4hcFfGP69HXH4&#10;nYaADP7RTEDa128O+HeHZgTeuIa3rl1lmVyzAeBs+DcbAB4++BzLxKMffK9euTIDYv02tWnTJjz8&#10;8MPgcrm4deMGA2TRECsiuoyWub5x/DgKCwrYL7set/tj690voll8+/buxbq1a5k7r1AoxFe/+lUG&#10;L//kT/4Ef/zHf8yuIVKuQr98cjgc1pOnvq4O27ZswTMHDuDihQvMBZiKAr2b16/PED1ORno6OIWF&#10;uETWjRy/oryc7TebfGjvam/FQF83xoYHGfzbuX0Lntu3h3whPciMP6jz76fCv0v3FA3+wvDvAoN/&#10;F8+ewd/+KNbvLxafj6DvjeUrV6OxfR3qW4naNqGhZQ0m2irwfEchzq0TMvD3XGsmdtek4cigGOc2&#10;63Fhtxdb6rhYW5aP3a0yHFljw1N1+ej1FpEvkV7YPK0I1KyBvXQCzopJlDWuJfufRE/fJJobmjDY&#10;bMVTwwac3uvCjcOlePMZDw5M6bF5yIW6CisMJgeK1GVk+0G4qybhqV4DT+UgvGSfvtoN5PF6BBo2&#10;wlWzgQFAe+U6WMmx9P5hKB3dMDhqUeG3YP+YFdef8eHdI9W4ebge29ukWE/Oe7jBBpOnA2rfOAzF&#10;a2AMbYDE3o8iXQ2yOCYkpnAh4BXg2UktXhwpwJmNQrz9rAvvv1KJG8/68MY6GTqr3eCah5GtG0We&#10;cRT5phEypVmAw8g39CNb04lUSSMypbUQGDuRL68EX2yCVO1Bga4LiZq1iNNtRrxmPcvqW6lcg+Xy&#10;SaxQbcBS2Rosk01guWyEQUEK+VYK27GY18b6Ai4tamXAbyGnCQsKGrEgvx4L8uqwILcKC4kW5Ddg&#10;Ba8BPF0D/KFWNNQ3o6m+AQ119aitqUNNVQ1qq6tRU92AYKgFemcbxObOGfAvKyWemWBQp9z0pFVI&#10;jl/Oyn5zaTkweSzIy4JBKcO6yTF844N3cP7sSbxy+Aj7f07Njv7zP/8T167dxPjwFL754TfwD3//&#10;DxgdHISqMBnG/MfhESyEk78U0pwlMKoEmBwbwVXyt/3i9VvoHhxBeVkZSot9aKitRF11OSsJTo5b&#10;hoRlC5CasBxCTg4UIh7EvEIUcfIh5OWDX5ANAScbSjEXakkRAnYD3EY5EpYuQPyieUheOg9ZcY9B&#10;kLoA3JQlLHNPWJjH4KGYn8egn4CTx0QzCQXkGBQA0v2yjMD8TFbWTCFd+sp5kKc9BjtnEcycJRBm&#10;LgUnI5Hcl0xIyHYUAlL4JybnTXvsUfBHp7TsV1VEs/jyISXrcTNXI3HZ44hb+DDSVj4GYdZSqDmr&#10;YBSmQM7LDJf8SniQk22o0Qft00f79tHMPZrpZ9FIyTWq7oI8Cu5oGa/XrIHHFO77R8t8heQa0pnR&#10;yTIUZob7HUp55NzIeeikfLKuCqVeM0o9ZpT77KgucaK5pgTdLdUY6mr6wsA/+iNuZIxTURONz+Lc&#10;S9e5efPmx4xCUlNTp9e4/+IXv/gFczb+2c9+xgxDvve972H//v3w+XysgiQG/2IRi1jEIhaxiMXv&#10;Pf7z5/+Jb370DZw/9yYr/6WZfqzkNwr8vXPnbVbS+e7bt5kirr4z9NZNvEeNPm7dnDb5iCr/JWL9&#10;/qYdfucCgLOBzoUzJ6HXqplD7Pq1a2dArd+2aD8/2ltm7dTUnM/PJWpiIRGLGTzbsnnznOv8LvTu&#10;O++wDEhapnz01Vfx3LPPYmJ8HOWlpeBxuVi9ejUeiyqR+cqXv8zu4aPz5rFfnxMTEhjkpNByoK8P&#10;e3bvxhvHjrF+h3Md77OIQlFazkOzIU++8QZ7vJfsl35heejBB8kXyGr0dneEM//GhlnZ79O7d+LF&#10;55/BsVdfxtmTx1iJN3V+ngH8ImMkKks0epzQfpDhZWH4d+HsKfzrv/zd9MiORSzu76Dvz2UrElHf&#10;uoZoPfo6erGr14k3N0hxY7sYd/aocXmTAK8PFeDZ5gzsb+HgzDY33twdwK42CdaUFmB/lxpPtxZh&#10;0peC9hIXguX9UOtKYPc0w181DE/lKEL1E6htGUNn1zBqq+vh83hg1GmgU/ChkRVAKSlEEY8PHl+O&#10;7EINCoROyPWVsIf6EaibRDHZ3l8zRObXE22An0x9tetZFqCzci3s5WvCZcC+DtT5VBgJpeHgiBDv&#10;vBzEB6/X4fIzQbyxzYYnW/hYW83FVI0Yjv+fvfcAj+s677yf50s2u45t2VaXWAEWsBO9DzB9MBWD&#10;3nvvvffeC0GCVaTVGyWqV0qsYhFFiupdlmI7jhMnTuKsP2ez3u/3nXMA0JKtbJzdOKGYeR/9n9vO&#10;PXMHuBzd+eF9339qMdHxXWjjO9En9aBxNaJzFBOhi2ObXyTea7dTW5bAowdKeXzOwYNDep6bd/P8&#10;bjvHxc9l92AalvReBf/8nYP4u+RygACxDIrtJTi2h7D4XiLE/JGxzfiZG9iir8NPk0lYlIMISz5b&#10;7L2st08qZ981MWOqr996yxDrzf14m/pYbexjeXQ3y6M6WSnNQ8LquSW4lpuDqrjZr5SbfIu4YVsh&#10;128t4vptRdy4vYCblAq50a+EGwOqWBHWhK+lGXtKI0WljdRU11FXXUNtdZVQBRUVpRQXFZNdUPEl&#10;+Ld90xo2S5fczT74bl6L/zYfQgO2YNaFYTNrcVlNpCcl0NXaxIP33MkH77/DqZPHOfrSCf7hv/93&#10;Llx4jaGBMU4ef4Vf/eofefyRw6TqNtOZspnp4gDmywI5WBdJb8YmYsNXKWA1t2OG3fvuoKaunpzM&#10;NEoKcsnPyyJw+wb8Vn+XqPXfw7LlZqI334y/zwo0wX5YtBqM2ggsOrGMCscQFYYxOlwBQKMmlHD/&#10;bYRsXEF17DY6E9YzmR/KPR0uxgojMAV4Eeq3leiwIKLDA9HIzL5wCf5CxRxhV0CgBIrqeIifAoab&#10;vW4kPvhW6qyr6HCupDdpPTW2tZj8V6qMPWk0YowIxBQZRIws9RWS8E9m/9m14Uox4hpln0L/jSvR&#10;+S8jOXIZ3ZnbmCkLZTjPn968QNJitos5/DHLXoHRIejFnNrwAPG+goiTZb4OE25LNMmyz1+CXZUC&#10;5ya7VCaf3M5MsJHqMmHVReC30Ytgn5vQbrmF2LDVJGnXYQ1fJ+YXP0Mxd7LTSGlOClVFmZSJf8fF&#10;2cmU56XRXl9Oh9C1Av8krFu6x+UfH8fFs92/Jtra2q6cv6Sf/vSni0f/cCFB3q9//Wu1/LcKCQSX&#10;orGxke3bt6sWM/IP0R745wlPeMITnvCEJ/4g8ev/+Wt+8MmnvPTCUU6dOKlMP5bg36ULEvotScI/&#10;2dNNLC9dULp86TUFAi+9dl6MPc/l117l8gUpsS4kDT8kCFwo/T35r4J/bU2NCsglJCSostyvgk7/&#10;VpLlr9dddx0Z4kvxVx3/5yTLgmVj6nVr1/5exhf/WkkgJ/vw3fX97zM7M0NbSwuFhYXK8Vi63Xl7&#10;eakMPvkALL8c+Pv747DbiXO7KSgooKy0lJ7uboYGB5nfuZPHHn2UYy+99JWv9X+ru++6Sz24PvP0&#10;08o0RafVqnLf9NRkVbrd1d66mPU3wt5dO7j3zoMcOfwAzz31OC+/8CynlNPvV2f9/Tb8O/XyUU4c&#10;fUG5QMusPwn/Tr0k7h1x7Jf//e8W72xPeOLqDvnvdqXXBpX1N9pRz1MTLs7vieGduxy8e1cMbxyy&#10;cPGAhZM7DNzXGMB45mYe7rNxYl8Wjw87eWTAyp3Nep7oN/L9FgOjvV2U1g6TV9xNfFIFCalV5JT2&#10;kl/RT25JBwVFtWRmZBMX68RkMBCliSYsXCOWWvHv1YBWayFa78Jkz8Ilzk/LbyGnYpDcyn5yqsSy&#10;eoLM8lGyKkdJLRklsXBoweijUOzLb6C3ys7eBj/u7Q7nxd3ivTyQw2sPF/HC7ngONAQwkLaGZrcX&#10;hXZfYpMrMaUNYkrtx5DSS1RsM1G2YoI1sWz317B1exjbtgejidSQFh/N3pEs7ttZyO7RAu6erySn&#10;qIpQZ4sq8/V3CDn78HP0E+DqI9DVTVRiD9FJXUQmdBPu7ma7sR4fTQWbo6uU865fZBLh0bFEuarw&#10;dfSw1jzIWouQqZf1lgG8Zdafvpfl2h6WR3VxW3gLy8JquSWwgpv8SrlhWz43bM7iexsz+M76ZK5b&#10;l8R165P4jk+y2JfGjVuyuHFbnhhbosxGloc3ssnUiiaulYTsRkrKG2ior6OpoYa66lJKivK+BP+2&#10;bpD9/taorD/Z52+91wr8t/qoEtiIwK34bVhJ0CYv1YOuuaGaI+Kz/aMPP+Tll4/x7LPPc9+9D3Lu&#10;3Hk+/OhTPvvsz2iryqfR5c18eSB3t+i4t1nHA606DlUH0Je+AUfYGgpz0mkRn9U11VWMDA/RIv4f&#10;nJWWQMSGm8iLWkZn0lbGsgPpTtyEK3AFQVvXYzfpSY5zEG+34LIYsOg16CLDFoBeRDAB2zaRbdjA&#10;bJ4/LaZbaNTdxGj6dnYW+FHrXE904AYF+GSmny4yREmvCUMbGUp0ePBCL0F5LCJIvfcYQwRm8drZ&#10;Id+lO24tnS4vBpM2MpHpS4VlLebgNdh1oZhllp8mGGt0qIJ9KvNPE4JDrDv1ERjDA4kK3o4hwIvq&#10;2PVM5m5mb8kW7qjwY2f+JuaLt9OespE43VZVJmzVhqGPDEIT4qsgoOzjJ8t5ZWmzNECRwE8qb7Hs&#10;V4K/zAQHSU6z6mW4zft60iJuocHuzXDmNqaLAmhJ8CHVsIVYU7gyUpFZghUF6QoCFmcnifUMaopz&#10;aK4qvGbgn/zD49I9rvo4t7YuHvn94t13371y/pLkvj90yOy9w4cPMzU1xZEjR5RxyS9+8YvFo/82&#10;ISGmzG68//77GRTPbJcvX1488vUND/zzhCc84QlPeOIqC/mXzB//6Meq7Pfk8ROcOyMNPGTJ72tc&#10;vLCQ9fe61EWp13jz8kXefOPSoi7yhtj+kl4XY2SGoCwJlqXAi/Dv1VdOcv70P1/6uyQJAA/t38st&#10;N9/EqpUr1ZearyrB/beUdPeVWXHS1ENm0n3VmK+SNMkIDQ5WD7GPPPzwV4751+jII48oyCdLbiXA&#10;27Rpk+q/J0tElv4aLB92ZQ9E+Vdi6UIss/fuFdcswd4Lzz2nejfJzMCvMt/4Q2rvnj2qFFrCRemS&#10;LKFktEYjvkDWq6y/vu4OxoYH2Dk7pZx+H37gHp5+/BFeeu4pTr70PKePH1WQ74vQ78o9sgj/Th9b&#10;0KmXXxLnHBWSsPCkOHZMAcEL58/xP/6HLHvzhCeu/pD/lr281zPQ3siR8VjefyiNNw65eP+BeD64&#10;187lA3ouHjBzYb+ds/vjONwVyb6KAB7oMPBwRzQvz7nEUsNs7kZOPNDOhVP3U9nQT3XzFMWVgyQk&#10;leNOLCGnqJ3U7BqxnoMrNh6H3YrdasFsNGA2GbCJdYvJisFgxxCTiC2ugKSsOnJKuyioGSG3so+c&#10;qiGyKsZILRkisWCA2Jx+4nN6yS7tp6K6jckmG49NaHl80sCJO7O59FQzl5/p4NR9pSpj757uUHZX&#10;babWvR6LMZZIaxXmtD5iskYwZwyiS+jEkNBIqCETv2Ajm7eFCYWwbXsIvr7BmHVa4hwOdMZkwi0l&#10;hNoblWlGgL0Tf3sPAc4B/BwDYtmLr6OT4NguQlztBDnbCHJ14mttY7ujm836OrbpqtlmqCfYXEF6&#10;RgGO9Ba89H2ss00smnz04WXoY4W2lxXR3SzTdHJ7eDPLQqq5NaCEm3wLuH5LFt/1SeG6tXF828vG&#10;t1aZ+dMVBiE931pt5rvr4rh+Uzo3bcvlZt8ibgmo4NaQBlZo2vHWtbPZIk1YOiioaKOjtZGhrvov&#10;wb9tm9cRErCV4IAtyvjDb4sP/lvX47fuVlzBq8gIvYX8yOU4A25DE7yF1uZmnnnqOc68clb9Ieb+&#10;ex/mqaef5f6HDvPQ4QepSNcykrGR/ZVB7CsPZkfeFqayfDhUFcihan9KLctVCWpLYz39PZ1MT47R&#10;2tJMfrqbtMgVNMdvYq5cy75qs7gHo6gze2HyW4U+IoS0RDfJbjvOGIMCdwYh6TgsoV544Hbak7Yx&#10;4Paiw7mGdtONdJq/x4DzJqYy15Ju3Eyc3YBuEf6ZtJFKhuhwNY8hKlTBP4MmVMG/3IxEMow+5IXd&#10;QFPMKorCb6DN6sVA7BrGUzeTpVlOdpxBvJcwJVNkMDZtOA5thFiGYZcS+6UTsMxOzLVvpz99M3vL&#10;Q9lfup37myK4u8aPOyu2sLdkKzVxWynLTRJzRaCXWYmypDgyCKs4N0ZIuv9KF99UdwzJ0sBDLDPi&#10;7SQ7TSoz0GGKViXDUZtvoER/G0Npm5kvCeaeZjMHKsKYyguiLkNPZVEGsWZZKm2nJCeZysIMGisL&#10;lNFKS/W1A//i4uKu3ONSstxVOuj+viHLaL94vtT58+cXj/7hQmbpyRJl+QwmzUdk32PZgzAjI4O5&#10;uTnOnj3LL3/5y8XR//exlGn4dQ8P/POEJzzhCU944iqMv/yLv1TQ7/jLxzh7+gxLvf4U+Lt4ictC&#10;Cv5dek1l+11+/bUrsE+uf3Fb6s2Lr30J/r2mjD8W4J/SYgbg78KdoyoTLDpKo4CazFj7KtD0h9DI&#10;8LAqQ9m4cSMPP/iger9fNe63JU0/ZM+8PfPzX3lcSsLL1159lfPnzqmeeadOnlRGIjIrLzkpiY0b&#10;NqjXlg+yf/zHf6zAmezL961vflNlFoaGhiqgJjMUZX+93/fa/r0k39/01BRdXV3KKVi+h9WrVlFe&#10;Wqwcfns625XRx+zUOHfsneeBe+7kiUcf5sVnn+LE7wH+Ti/eGwuA+GWx/rKCf3IpzWSW1t95681r&#10;4oHZE/85Qv579/W5kUdHojizz8YPX6rh0yfy+fyZQj59NIX37nPzzj2xvH7Iyet3JfHylJ77WwI5&#10;3BHKo13h3N0YwI7ctdw/mMAv/+ZlLl14jPLaPqqbJ2no2CnWR0hILCXWnUdOfh15hVWkpmaSlJhI&#10;akoSqcmJJCW4xTKJpKR03AkZxCVmk5JdTU55H4V1ExTWT4j1HnKqxsgsHyGzrI/RoT4ePNjJM/e2&#10;8fShYh4at/DyXhvn7k3k/AMZnHuwgHeO9vGD8zs592gdp+/N5cXdTo7ucbCzLZaxiVliEhoI0hWh&#10;T+wkJmcMc9oAppROohxVqux4m78Gn00hrNsYjM/mEHzEcv2mKDb6xeEbXaocjEPcA0JDBMpyX8cA&#10;ga4hgsS2zP7zc3TjZ2/D39EhtvvxtffiK44Hxo3jZ+siJKaWgrI2ioorCXG14WUaZoVhRCxl1l8v&#10;XoZeVup6VNnvsog2bo9oZVlYHbcGlHKTXwHXb0zjO2vjuc7LzLdWRPGnt4fx324O4Bs3+/ONWwL4&#10;1nKNOGbjho0p3LI9j9v8i7g9qILl4Q2s1LSKuXu5PXpQLGW/wj7K68T2F+CfVhOMzRyNQSvhVyCJ&#10;sRZMoZsoNXqxszCAocT1jCRtEMuNpIYtJ85qpKO5ldHhSU4cP8Vzzz5LR1sb/f09dLQ3URAbzES+&#10;HxPZm+iKXaHg354SPw5WhfFQm57BzA0kGP3obmtmcmyQ1qYq2tuayHbrKLOuZbQoiuniKKbywzjU&#10;YBP3XRANcdtxGCMwRkdiN2kXoF1UuNiOICo0kPBgPzQh22lxb6DLfDPjKT4MuW6j3fBt+uw3MJu6&#10;jKq4AEpy09FGyuy+YFVCbNZFYpG99QzRqpRYJ47JUmLZ/89liSQpypuSyFuoNq8lxfe7NFqWMxC7&#10;ktFEb6qMy8hPMqufh8zuUw69uggc+gi1bhfzSBhoCA8iKmg7pfGBDGVsZ3+tkXtarTzYquXx7mie&#10;HbbxZI+RXZURNJamYdVFYRS/E4O4FulcLI1MZDmv7P+XIn43qr+h26qUlegkwWZQ2YISEOYmmsg1&#10;rKbZ6c3u8kjmC4M4VCWWBf7cXRfFPR2xTPVVk50cS3pcjCr9rS/LpbOxgpGeZqR5yrUC/+QzwtI9&#10;LvWd73yH++677/fq+ydDuut+8XypV8Wz1R86luDfb7/2FyWfe2RmY39/P8ePH1fuxfI8mTX4b10y&#10;/HUJD/zzhCc84QlPeOIqjH/4xT/w2oXX1APLFfgntpfA34KkCcZXwD+xrUqAxb633nydt964xBsX&#10;xfar57l47jdOwAvGH6dU+e8/B/9k37fWpnqV2SYdaL8KNP0h1djQoP6qKx1sZR/Ahx54QMG6rxq7&#10;pOysLAX/RkdGVLad7AV49IUXePSRR7j3nnsUFJSQLyc7G7PJxJbNm1WJsTxHZvPJvyDLLD5pxiFd&#10;4STkGxwY4J677uJ58QXuq17zapV0EZbGHxJcJsS5aW1uoLO9hYHebqbGR9g7P8e9dy2W+z4ty32f&#10;4YT4nS/Bv7OLWaFfBIFL8O+VE+J+WSzxXYJ/EgSePXlclfyeFvs//eTj3/tLhCc88R8d8gtjgM/3&#10;eH4mgpO7NFy8K56Pnyrmz54v5+NHM3nrLjdv3pXA2/ckc363iWOTYTw7HMyjXX7c17SF/VWbeXQ8&#10;np99/gSffXKUiclJSqq6VfZfQ8cM9e07qKgbJTWjCnd8LgVF9RQWVVFYUEJ+QRHZ2flkZuWSlVUg&#10;xhSTkFpAcmYJ6flN5FQMU1A3SV7VIFllXeRVj1Je38ude7v45JUePj5ew+Uncnh0Rs+hriCe2qHj&#10;3D1xvPV4Pu8fbeSDY11cPFLJ+QcLeePRXN44nMnnRyvZ0ZlJbvkA9oxewizVBBvK0DgbMab2Ycse&#10;xZjUjcZRS6ghh6BIN9uDYtgSEINviJPAyFSC9EWEWJsJcfUR7B4kOHZQwT+l2CFl/iHl7+zB39ZI&#10;gJACgTIj0NWPJmUcZ3YPpVVNlJcWorPnscE2xDrHLN4xE8rxd2W0dPbtxsvYrwDgssh2loW3cnto&#10;LbcElH0B/rm4brWBP709lG/c7Mt/u2Ej37jeh2/cuJlv3R7It1do+J53DDdsSOKWbTksDyphZXgd&#10;KyObWB4lXkO6C+uHWRYtXlPb9yX4l50eR0aKi8TYGLJS3NSVZ1MtQVXyRoZS/ZjKj2RvjY0dhdGM&#10;ZAUQE7SW8uIimuvrlZHSrp3TdHe00C0+f8eG+qjJttGdspmepA2M5/qxuyyYe1pM3Ndq4aFWAwfr&#10;wqnLMtHX2UpfVxNDfV1MT49TlOEkS+9Nc/w2hvOjOdiewqHWJOaLw5gpN1NflkO8y6rKfGWm3xL8&#10;00eGIXv3yT59BaZNDCeuZ0pc586iEIYS1zCatJoB961UJ4TRUFmmMvz0CvKFYdKGY9JFYNVHYYoW&#10;80XJfWI+Mb8uIgBH5DoKwm8WupW86FX0ZQYwm7OeieRVtFtXUJnlID3BpXr+SQBnkT37okJUCbAE&#10;f9Jp1ypeRxqDlCUb6U0PZCLLT7yvWB4ZTOKJQQcv7S7iiT4r97aZaavMxm23XIF/MvtPAkAJ/2Tm&#10;n8r4i7OSkWAnNyVWlftKkw9ZGizhYF6CibKYDfQmbWZHsYbx9O3syvfl3kYDR3qdPDEUx/xwJQ1V&#10;ZaS5LZTnptBQnieUS1NlAVWFGdcM/Dt69Khq57J0n0vJdiGypFbCsv9dyP+379+//0vnSv3oR394&#10;k6/fB/79tmSv5ZCQEPLz85mdneXJJ59UWYqff/45//RP/7Q487UdHvjnCU94whOe8MRVGPJBRPYw&#10;OfPKGc6fOculC69xUfX4u/i78O+3Mv3U9hcAoFy+sdj779K5c0K/AYDS9Vcaf1wp/12UAj0nXlYG&#10;ECtWLMfPz08BtK8CTH9IyR570lxEAiyZiSdLbqWph3Q+rKqqYmJsjGnxBXtJMhNPlrrKBz0/X1+s&#10;MTHKdCMkOFgZb8hS4u9+97vq+Le//W2VVWg0GCgqKlJAcH7XLu6/7z6VzfcvQcarXdIluVA85Kq/&#10;foeF0lRfS0drM73d7YyPDDK/Y5q7xZfSRx+8j+eePMKxF57h1BfcfeX9cP4VaQpzfAEGLwLAhXUJ&#10;Ao+Le0QcW4R/svT37MkTal1CQHn8L/78xx7454mvTcjPBX+f73F8j57zB/Wc2BXFyd0m3nw4kx++&#10;XM+HR4p4674cPn+2hvcPp3N2VzSn5iJ5aTKMJ4eCOHoghQ8ufJ/Tp47Q1D5MSk4T5TXdlFY0UNPQ&#10;S03TmMoALKseIiW9HLc7h6ycCiqqWykuayCnoIq8ohoKSxrILmwmvaCJrOI2ZRSSXTlGbvU4WWU9&#10;5Fe0c+f+AY4/1sEHp3t444UGDu+0c2RvIs8eSuXFgwkcO+Tijccy+ODZAj472coPzw3y5pM1vP5I&#10;EW8+lsefHa/lby52s78/FXN8nYJ95owh9IndhNvqCDaVo0voxpQxii6pl8jYFsJstYRaKomwVKCx&#10;VhFhryfU3kqos1dl/Un4J6FfkEssldHHIBGxssy3G39XL+HWIsLN6WyzNBLg7MKeM0R2SQfFxeXk&#10;5hUQGZPLmqgGvM0j+DhnWGufZo11gtW6LlZru1gevdDzb0V0D7dHdnBbaAM3B1Zyk18xN2zJ5ns+&#10;CXzHK4ZvLgvjGzdu5b99d72Cf9+8eTPXLZPwL4Lr15i4wcfJTZuSuN0vl5WhlQoALg+vZ6WYe7Vh&#10;UGiIlfqBL8G/4rxUCrKTKchMoqokl/qSFAXg2pxbGSiIpSdDT4fLlz73dqZyQkiLXEt1aRHdne08&#10;/sh9yk1dOqz393QxOz3F1GAL3flaOhI2MZoTyFhuEN9vdfBgt5v7GrXcURlAY46JqbF+9s1Pc2Df&#10;HnbvmqWhuhC3dhMZGm/KLJuZr3VyR72DuTx/9tU5GOpoEZ/7eUSGSLMOCe8iVAagzNSTvf80Yr9T&#10;s5W+1ABG07YymBVGZ+I2xrL86UtcS1uhjeLcLMxivDk6DIs2nBh9JFaDkF4jtiOUJBw0KgVjDttA&#10;csgtVBuWUW1ZRYVxFQPxy5lMXc10QQil6XYcxigF/KRTr8z4k+tyaRXzW8V8djm3BI3hfuTHbGMw&#10;aRPjWQHc0Wjl0eF0jt3dzxPDSdzdGM1QWxmJboe4vlAF/6Trr0nM5zRpiLPpyUp2khxrITPRQXaS&#10;k4wEh8r+S7QbsYv3kWDTkmHcSpl+JRUGL3pTfDlQo+Vwt40XZvI4MuDmjqlGmqrLVO+/kuwkBf9a&#10;qotoqMinrjTnmoF/P/jBDwgLC7tyny9JPifJkuCnxLOQzJT77ZDlvseOHWPz5s1fOk9WRkhn6z90&#10;/J/Av9+WfAaUbsUajYbU1FQeeOCBxdmv3fDAP094whOe8IQnrsKQph/vv/PelV5/r7926Uqvvy/B&#10;v4uyxHNBb16+zBuXX1+AgK/LkuAFExAFAWXPv9fEXNLwQ5l+LADABeOP38C/JQC4BHkkQJNlILKE&#10;9A/d5++fkwSer5w6xdzsLOHiIVWWH//RH/2RglryL9a/LXn8iw9437nuOpXJp42OVj35+np6VBbf&#10;cfHgKvvxnTtzhtcuSLOU/5j394eQfC/79uxRPRNvu/VWGmqrlclHd0crQ/2L5b77dvPw/ffw1GOy&#10;z9+zi5l7MtNPAr+Fe2Lhvji+APqU5L2xJAkFf5P5J3Xu1ElOiHnOiHvqzCsn+fnP/+Y/ZWmNJ76e&#10;IT8vQrbdwpm7XVy4x8XFe+N49e44sZ7Am4czePfRfN59pIDPX2zgkycLuHDAzPGdUTw9peHZ/Yns&#10;mqinrqENi7MAo6uS3KI2yms6qahqoaK6herGQerapqlpmaSifoSM7FqcrkxyC+sprx+mqHqQyoZh&#10;6lrGKRHHcyuGyC4fIbtijOyqCXIrRymqbOPO3Y28e7yRj0638f6pXk48XMKBwWiOPZDHGy/U8/Gp&#10;Vn5yqZcfnmvioxeKef+FUt57voK3ny7h/adz+ej5In7yShNvPpbJozviVT9BS2o39uwR7LljxGSO&#10;onG1EmquIEIsjWnDmDOG0acMoE0eJCppkIj4fiLi+giN7RUaUBl/wbELJb9yfcHoo5dAewMh7m6C&#10;44YIsDURYMoh0FYj3lMvzc2t5OZkYXOl42usYLmmQ0G3Vfp+VfYrHX/X2KbEej+rDT0s1w8qALgs&#10;qlvp9og2bgmp5ya/cq7fkst3fZK5bo2dby6P4r/e6Msff2cd/+U7a/nGjZu47vZArlsZzne8jNyw&#10;zspNG+K4cUs6twUUszy0mtWR9ayIbGCVrhcv46B4zaEvwb+S/AzKCjIpL8iipqyI3qZSGhODqLRs&#10;pSTaizqTF8NJW+mweNFl9SIrwovupkaePPIo9951h8pcL8rPp7ejjYP7d/PAPQc5uHOQMvsmWtw+&#10;dKcFckdrIo+PZnF/i5E7qsKpyzQyOToozj/EA/fdyfTECG1N9ZQWpOGI2ERZzFZ2VMfx7FwldzYZ&#10;2N0QT2dDMy67HW34Qs8+iy4SU7QsBV50/o0Kx6wNJVm7kVrTCqYKgpgtiWAsN5gDHQlU5bowi/ES&#10;/ll00jVYrMvsPGMUNr2GGG0kMWJOmf0noaDLHIlVF4gzaiOZOm8F//oT14rrMbG/Loa6FC0xUcEY&#10;wgMU8LPpwpVk/z8J7yRclPDPJuaMEa8VHRpAhO86isTPtMW0jO6kzcyXh3Nvp0v8XHTc32aiqzYX&#10;q0knrkU6GC9k/8m5Yi3RJNiN5KTEkp3iIi3eplyACzJTqC7JUw7K0hDEYRDXbQjFHrSShICbaYrd&#10;yly1jfvbY3h6NJnHJ/OYH2ujKCsRtyWK7GTHFfjXUV8mfq+V1wz8k3+cm56eVs9OS/f6kmQ1xDe/&#10;+U3VSy8+Pl6NkzDw4MGDVFZWqqoMOeaL58ifyb9HyH5+9fX1v/P6/zeSZnbXenjgnyc84QlPeMIT&#10;V1v8f+K/X/9//PCzP+PMqdMK/L11+Q0FwZbg3xuXXhe6/CXJMW9dvsyblxfNPy5fVCW/r716lqMv&#10;PMeRRw9z/z13ce+dd3LnHQe45/sHefj+e3n4vns58vD9vPDMEyr7SwJAmQFWUVqsHqxSkpMVIPsq&#10;yPQfoRPHjrF39246Ozp+R6UlJdx0002qR5/sdffvbbJxtUhCzeCgIPWX7fzsLAX+OtsWyn0nRofY&#10;u2uO+8QXyidln79nnuTE0RcVxJOZfBLgqVLw08euwD8JBH8DABe0BP6W4J8876w4X8K/s6+c4tXz&#10;Z/iHX/z94k3tCU9c/SG/AIb6LuPkPem8cm8qbzySocpmPz/exqcvt/LmkULO353EO48VcvbOJF7a&#10;5+ClQ8k8d1chgy0p2GyJOJxZxCYUkpnfRElVH7VNw1Q39FHT2E9N8wi1LePUt01T3zFLdeM4OQVN&#10;xMbn4Y4voqB8kOrWWerbZyitH6OgepC86nEKamcobpolu2KEzu523ni5jR+82s/HZ7v56JUeVfZ7&#10;7pEspY9O1POzd4b5+w9G+flb3fzobD0fPZ/HB8+k8eETdj58PIZ3D1v56LkcTh0y8MCOVGIS6tG6&#10;W9AntmNM6cWcPoAuuZ/ouE5CLTWEWWuUGYZBOQH3YUgbJiZrFFv2GJbMCbWtSRomImEETfI4oXFD&#10;RCQOE+Luwd/aQKi7W/X583P0oo1roL61X3xet5Gbk4vOlsVaTaXK7pNZfuscO/COGWO1aYgVugEF&#10;A9dYRlXvv9Ux46wyDrFMZf51Kvh3W1gzt4TUcaN/KddvzuK769x8e7WZby6P5Bs3+/GN6zfy34S+&#10;dasv310ezLdXRnH9Ohs3bIjnlq3p3OJXyG1BlayMaMQrspoVkU3KbGStsf9L8C8twUFpXjo1pXlU&#10;FufR3VJFT6mbAv1aiqJXkh9+O33xm+l1rKVFexspIV40lpWpkt/O9lays7IpzM3jjj07ufvQPh68&#10;904euv9OOmvzKTBtpNLqw546O4e7Y3msy85YTiBd1ZnsmBqhv6udSfG53dXaREdzA0N9naTH20jR&#10;b6UpIYi72l3MVkYy3pZDdVkpUaFBaEIDlTGHSbMA/IzacMy6CGIMUdiMOmV6EROynjJ3MH0FRroK&#10;YyjNcOE0RykIJwGfLPeV4E9l/8l9YikzAOW2gnZ6DTaDXIaJZSjGiO3Ywn1oTgljrimVlnw3xjB/&#10;BecsKstPjJOmHAY5l7guTYi4jpAr8M8sMwnFdkTQdsK2eJMYfDuNznWMZm7g2Zlcnp9MY2edg7wk&#10;O7FmrSrjtUSFqfMsYj63RUu81UBOspPsZBexVh0uk4bctHjK89PJSnQp048FV+BoTJEBmIO8yYle&#10;Q2PCdu7qSeFQk547erMpzUom2WEgyaajKDOBttoSZfYx0F4nVH/NwD8ZP/7xj8Vnl+3Kvf5/Kvm8&#10;cenSpcVZ/33ihz/8IY8//jjt7e2YTCZ8fHzUv1tZ4vuvBYNut3tx1ms3PPDPE57whCc84YmrLWSi&#10;lNDP/+bnyvBDwr/33n6Ht994azHj73fh35uvS/j3Fm9LvbHQ509m/D1w/z0UFRYQGhrCLbfcojLm&#10;vviwc9ONN6oyjXVr16DXRuN2OigpKiA3O1P9VVdqamJC9bq72kGahKMD/f3qoc9iNn/lmP8Mkr+n&#10;vNxcVSatjdbQWFdDR0sTvV0djA0tuvvesY9HZLnvU49x7IVnlTOvLPOWkE8adizAP7m+kAX4L8G/&#10;JWB4+vjLnHz5Jc68coo3Ll/iV7/6t3Pb84Qn/tAhPxPDA1Zx7pEiTt2XyfnD+Zx9MJfzj5Zx+elG&#10;PjrWwfsvNHD5mVrefLGDiy8O8MjBGvpbsnA7HMTHpZGfX0FBYTUFJa0UVfRS1zJBQ9sUDe0zNHRM&#10;US/WG9tnaeneJTQv9s1RUNqF05WDK76EoupRyhomKK4dpqBqiLyqcXKrJsgRy8yyIXJKm7lnfz0/&#10;eWeOy0dbOPdYIe+8WMmPL3Xxl2/189dv9/AP7/fzq0/H+B+fj/Grj3r56elsPnnazKdPG/nkCSMf&#10;PmrlL14p4ZMXsrh/dxVaVxPR7g6i4jrEsl0sO4lO6lNZfpHxvYTYGvDXlRFkqSXc2Ux4bAeRCX1E&#10;JQ4QmSih3zDBsf2ExI0Q4h5W8E9m+oXG9RLkaCPY1SHG9JFVMcTwyBgdbS0kpeUTElOMd3SjyvRb&#10;75hkvXOStc45vGLG8TIPs9oyJo5Jo49eVuu61bbaJ8GgtpdlkQvw77awBm4JqeYm/3Ju3JrDd9fH&#10;cZ2XiW8vj+Cbt/jxpzdt41u3+PJdWfq7LITvrrFwg088N2/N5Ba/Im4NrBRz1LMqqomVkQ2q/Nfb&#10;+OWy3+jwAGJtBlITneRnJtFYVcx4Vy1NWSaSA2+lMGol7fa1DLo30OnYSEWSmdnRftpbG0hJSsCo&#10;05KTkcbO6XGVzbd7bpo5sT47OUpDjoNq6zpGM/zZU+DLfY0GZhtS2DU9SF9XG/VVpbTUVdHd1qQA&#10;YHNdJbmZKSTYxfUYfKl0baa7wkVHUwVxDosq95X9/nQREq4tuPRKkBejlyXA4bgsOuJsRmRZr8MU&#10;pYBYnM1EjCEaqwRqEvTpIxUslNs2IZMsyY0KVecswT+ZBSgBoJzXopOvEapKcJ2GCNwm2ccvVME9&#10;s2ahvFeCP1n26zRq1DwS9MlsQgn+ZL8+Ob9RjDVIp+GwAHRBm6iKD+VgSyxHxvK4b7iAkiQTSeL3&#10;4BbvQcI/Oa8EidLtV8E/cUz2+pMlv0lOE2nuGPJS3Wo7J9m1UP4r3m+yyyyWRvH64jxDCCmWQLId&#10;YXTkGmgpTsBtjhY/FwPpbosq+22syKevpZrRnuZrDv7J+PTTTzGL56bfrpz4fSUrMWQvvb//+//Y&#10;P/j92Z/9GSdOnODAgQO0tbUp99+AgACVwfhV1/1FeeCfJzzhCU94whOe+A8L2dPkldOnFeiTJcAS&#10;/l26sJT599vg7w1x/A3eeeNN3nnzMm+/dZmpqXHVuFk+zP3pn36D6OgoSkuKaWyoVyorLcEd68Iq&#10;Hvi8vVYrU4ilh6Clv5jKUpAVK1aovii+27cTHBysSiOko25zUxO9PT2qHPf+e+/l0cOHVY++rwJS&#10;/x568vHH2bZtm3ivf8ozTz/9lWP+M0ganfzX//pf8RK/+8qykgV33442hgf6VLnvgb3zqpejLPd9&#10;+XnZ5+9FzpxY6vO3BP9+I5XR97+Bfwvg79Ri6a80ijnGqZPHeO/dt/lfv/6fi3ezJzxx9Yf8zFvj&#10;tYLp3gIO7ynj3FNdXHqhh0vPd/H6C318fG6Wj85P8eYr05x8Zoquxnwykp3E2q0kJ8STk5ktPmOr&#10;KC2to7K6g6qGIZo6Z2nsmKG2dYI6odoWsWyZpLV7Jx19e2jt2U1t2w7ySrqxOXNwuovJKe2hsHaU&#10;guoxCqsGyavoJ7u8n6yyXlLyZX/AYi682M0bxzt48b4CHpl38+LdWbz3ciOfnWvn5+9O8HcfTPKP&#10;P5zj1z+e4x8/6eUXl8v5hzfK+dvXyvjFG8385Ewd7z1TwJ27O4h0tRKd0INWZvuJpcbdSYRQpFiP&#10;Th4kOmmAyNhOgszVBBgqCXG0Ehk/gCZxmFD3ICFxwwS5+gmJH1P9/sLihwl0D6kegL62DuJyO+ns&#10;HWNsdIiaqmr0zlzWR5ezMqqF1RZp7jHDOvsEa6zDKvNvrW2SNWL/GrH0toyyxjzMqugOlkd3stI4&#10;KM4ZYbWEg/o+lkeJ/RFN3BpSxc1B1aoH4I2+RdywOZ3vrXXynZXRfGtZCN+6PZhvLwviuuXBXLdK&#10;y3fWxvK9jWncuL2QWwPLuS2kVrkIr9G2slq81irj8JfgX6j/VuWWq9OE4LabKMrNoKIoj5aqPHJN&#10;2xgt1DJfoWMweTtDJW72zQxzaO8OWhuqMOoixbkBFOZkMjbYp0w8pkYGmJ+dYKC3i6HmUqZKopjK&#10;2s7e8nAeHKvirt3T7Jgcoq2plhYxR0NtBRMj/fS0N9PWWEtlSQElBTkUZCVTmOFUWYkZyfEK3MmM&#10;P2n0IcGdWWb9acIV9JMQz6yNwGnSqvJYmc2nQJ+SzOhbKPGVzr5ynxxvM0iXX40q813QQqmuHG/T&#10;R2EVYy1aWVoctnCunFO74Kpr1UvYF6nKbGW2nwR/suzWaYxUWYC6iCBVTiz7AcqsQpnFFyOvQbzG&#10;AjQMwaULpTjBQGFsJClWDW5xfqrTImQmLkYv5tPiUpl8USQ4jCS7YkgUx7OSnKS4Y0iPs1GYFqfg&#10;X75YFmUmqnWZOZmd5CAj3r4AP2OiSbQbyHCbyYy3kqnMQlyU5SRTkZdKbUk2fa01jPe1MtLddM3B&#10;PxkSnMleyvIZaum+/30lDdI+/PDDq6rNh3T0/du//Vs+/vhjTp48ycDAgHqW/arrl/LAP094whOe&#10;8IQnPPEfFrJp8huX3+C18xeulPNevHCe1y9d/BL8k1Lw783Xeeety0pHHn1Ygbtvioe48rISLrx6&#10;TvUCfP3iq6r33+uvinmkzp/jtTPS9fek0Akef+RBUpMTVYbgpk2blDOabPwsYZIspZXZZPIvvPK4&#10;hIr/XFmFdNCVJiE2q5V88YAsy3FnZ2aY37lTGWrIMmIpaUrx6rlzShfOn+e1V19VkhBRZrBJ/e96&#10;8cljcvzDDz3EypUr1TXV1NR85dhrVfJnd+SRR8XP4GH27tnLtm2+3HDjTWRmpCuTj672Vgalu+/Y&#10;krvvIfV7lmXeJ196fhH8SYgnwd8CyPuX4N9pIQn4XhH7L4j75/TLLyn4J00/5PGTx1/isx98Iu7i&#10;xTRWT3jiaxDys+v225aTmphDSkIW+ZkZNFYWMD/ezp6pDu7c1c2TD0zyxAMTqqzQoteJcW4yUhLJ&#10;SkslLzuH0uJKmpu6aesYpa17mvb+PSrDr7FzjqaunbT17qatZ57W7h1KMgOwoXMPVS07yS3pw+rI&#10;xeosIKt4gIKacUrqJPzrIb+si+ziNlJz6jGLMYPdxZx5uom3Tvby/pkRTj/WwEOzcTwyY+XlO1O5&#10;/GQJn73SyV++NcWvf3ovv/7xPv7xkwn+3w/G+emFVt57Jk+MqaCkrJ7I2A4F/nQpI0QnD6usvrDY&#10;dkKdrUS4uxQA1KYMo03qJySmge1RxQTbW4hMGkKTOEhY4hih8UMK/oW4xTJuGF+XzAAcoLB+XHz2&#10;TzA+0kt2Tgnb9YXcFlLBMk0r3uYF8LfeNcc6UytrjU14WUbE/kG8TUN4x4yyxjLMOtsoXmLsam0n&#10;q7RdyvHX29zLWkuf0ADehl5WR7WwPKSa24KruC2oilsDK7hZGoFsSuN7a2xct1LDd2TPv5WhfFuu&#10;r43lu+tTuH5zDjf6lojzalge2cZKbbcCgDIb8YvwL3DrRiKD/YkKDVRALDo8EJfNTH5WOm3l2exo&#10;zmRPZy4jDTlMD3Vz9x17uPfQbmYnh0iMtRJrMdJQWcJQTyfD3e3snZvkroN7GBvqpaWqiLtGKjnU&#10;kciBwWImB9tpb6hncriHrpZ6+jpb6BUaGeilq7WRlvoaKksKqa0oobWhkurSfDKT3MQ7LNhNOmSf&#10;P2NUBHaZyaeTffo02I3RCuL9JrNvIatvIbMvCpdZjyUqElNUuJhDq8bLrD6rmEsCOlXiK7P8FqGg&#10;U5bdiv1qnHgNCRdlSbDTHC32SWAogWK4OCdSOfDKbD8plzjHKcbZxXGZ6Sez/tQ8shxZzi22ZRmw&#10;RRxbKAcW80SHKVgoz5U9/JLtRjLcFlKcJlXmK0FmfIxeZfLJPn/S6Tc9wU5anI0Mofz0ePJSYynM&#10;SFDrUgsuwHa1X5qCSEfgXPFvWm4XpLspypRjnJRkJ1JdlEFnQznjPc3sGO5ix0j3NQn/ZMjnzrvv&#10;vltVhMhnvaX7/5+TfCbU6/X8/Oc/X5zh6g75R3XZr3Cpx6GsFCksLKS6upq+vr7FUddueOCfJzzh&#10;CU94whNXaci/oH704Yece+XMYnbfJS5d/Gr4J48vwb8Lr55h65bNqv9KV2c7ly9dUP3/lBPwxVe5&#10;LJ1/Xz2vJOHfJWn8oeDfSeX++r3vflcZa7z4/PNXANNLL77IIw8/zM65OcZGxZfa1laKi4rIyspS&#10;pSIG8fAXFBSEv58fGzdswMvLS2UMfu9731Pw8J+DhPK4dPCVCgwMxGQ0YjaZSEpMFF+iiykvLVUG&#10;HZMTE+wSr33wjjuUds/Pq33SoVeW+EowKa87NyeHk8ePfwmOXet67Mhj5OSKL3/Z+aRl5ZGeXUBW&#10;bpHYV6B+fj3iHhgbHmTX7DR3HtzP4Qfu5ZknjvDS809z+tiL/2zG35Ik/Psi+FuCf6dlWfC5Vzgr&#10;zpXQbwn+nRPnnDzxMn/505+Iu1g6/Xrgnye+HiE/k7zFZ1ddZS3F4t9PSkIiCS4niU47VqOB5Fg7&#10;GQlushLjSXQ5yEpLIi87XSiT4oICaqtqaWxop6Wln5b2Mdp75ugc2E9b316au/fQ1LWblm6peZo7&#10;Z2lqG6etU4zrmqGmZZbi2gmyS3pV9p/Fnk9GQRdFtWMq8y+/rJOc4kbSsisx29PQ6WPIy3JxcGcF&#10;J55o463jnVx6roX7ZuO4o0/D4/MOTj2Qy2uPl/P5+SE+P9vDp8cb+PxMJ68eKWHPYAaZOeVEOBqI&#10;SuhFlzpMdPKI6t2nSRwgwt1NqKtdlfhGJfQI9ROdNEhUYj+htib8tOUEmGrF8S7CE8dUtp/K/Fss&#10;+7XljNLeO8XuuXG6uztxJJezLrqWW8KaWR7ZyGrTwEKPP+cO1jpmWWPuY42lHy/zEvwbVNl9CvrJ&#10;TD/L5MIx4wCrddLxt52Vuk68jH2sNg6q8mCZHXi7BIAyky+ghFulAku5ZXsON29KVEYf3/XScd3q&#10;6N/Av01ZKlPw5sAaloW3skIrYWIfXtFtX4J/wds3ExqwDW1EENrwILVu0kaQ5HZQkp1GTUEm9aUF&#10;tNWU01pbzfhgL+MDPTRWl1GYmUJFXiZtdZUMdLQw2NHGWF8ns+NDjA32MNLbwZ27p7hr9yg7x3tp&#10;FHPUlBXTWl8tzi+nT5zTIEt/66torq2kVhwrzc+hrryE5poKqorzSU9wqdJdh0mnIJ1JGnZEy3La&#10;KLWMkRBQSGUD6mSGn8zQE5LjxFKOM0TIslu5vTBeLqX5hylKjpX7IpVpyNK5EhTKuWVZcXSY+P+3&#10;OCb36cKC0YYGiX3yZxUsxspx4cQI2eScclxkqJIxIgSLOEcajMjjcl1mAJoiQzBKt2Ihkxwjxtrl&#10;dao5InDoI7FJYxLx2vIcOa9DvG+nWaeApMMUjUusuy0GEhwmlemXlxZHgvgZpbgspMfFkOQwkhpr&#10;Ef+e7QoAFmTEkZ3sJN1tVdl/8niGWMoeglXi91tXmk9NcQ61pXnXLPxbCpkxt3PnTlJSUtSz3Qbx&#10;XCcrSeS/CdlXz9/fn6SkpK+lQ678nfWI58oluCndjj/66KPFo9d2eOCfJzzhCU94whNXcfzwz/5M&#10;ZXZJuPfmZdnXTjr/LsA/tU9oaf2dN2XJ75vMTE+qB5rw8DDOnjmpgKDsASgBoMz8u/SakMwgvAIA&#10;z3LhzCmef+pxtmzexI033MDcjh2qh95XwaZ/TsdffpmjL7zA40eOqOy+u+68U8FCOVdvdzddnZ00&#10;NTaSnZWllJ6WhkGnIyoqioiICHzWr2fVqlUKGn5VfxZZlrzUh1D+tXZpv4SLRoOBmakp5Qr8Vdd2&#10;LevBBx4UD+gZJKdmEpuQRmpWAfmFZeTkFCpAK919d0xNKHffB++7m6ceO8yLzz7JiZdeWOzzt2Ty&#10;8c/Av9O/C/8k4JOu0edfWSj3ldBPlfuK5cWzZzh54iV++ctfiDvYk/nnia9PyM8TL/EZ1FhdqTKr&#10;SvKzKSvMJTc9mayUOPKzUslMSVSZftnpKeRlZVCcn0tVeRm1NbU0NbXR0tpHS/uoyurr6N9L1+AB&#10;2vv20tS9h4bO3XT17KC7fYj58R4e2dfOuUc6OXVfGw/Mt1Pb0EthzQQ5JX24k8qJseeSltdGQeUA&#10;+WViWVpPWkYBeqMDjSaKkMBAIsOCiLVH0Vjp4P49xTz3QC2vPN7IC/fkcvTebM48UsLrz9Vx4oF8&#10;ntiXzB2jbsryXJhsWUTba9EltKNPHkCXKrP+hJKG0aUMoknoIzK+e6H8N7adCAUBpdnHiOoFGOZs&#10;w19Xia+2ggBru+r5F+geISppiMrmSaanZtg1O05VbROR9lJWRtRwa0Qny3RDeOuaWGMZVGW9qrRX&#10;yCtmgrXWCZX5p0p+F8HfAvwbFRoXEsfF9hq53zTEKm0nK6I7WW1YzBIUWhXdzgpNO7cpF+BibvAv&#10;5uaAUm4NLOEm33xu2prFzRtdXL/ezfWbMrhhay43+hZzY2ANt4W1skzTpeZbaxz8EvwLC9xOqP82&#10;DJoQtBEhCoJZ9BqSYu1kJ8dTkJFCbmoiCfYYlTmXJ7fFPRIvthNdVpWZ11RTxmh/lwKAQ10dar23&#10;vVkt52fGVJlvS12lGFdFfWUpVaVF1JSXUF9dTmVxger7V1tWRHFuJgWZaWSnJJCTlrioeNxWg3ht&#10;adghQd9COa7sy7dUliv7+C2V8EpgpwsLwSgBnGap156U7MUnIV6EAn/yXGUYIkuHo8PRi3ES6Jmj&#10;xZxinzxfwlBNiD/a0ECihWSGZESALxFBvkSG+KENE/tDAsXrBSnYJ5dRYkx0SIBYBmAID0Ev9kUH&#10;iX1BAWjFfo04NyrID42YRxPop47pxFi51AT4ERUgxgaK1xSvK5dyjDZYzBsi5gkNFtcTSLjYpwkO&#10;xCCu0SF+J0mxVlJibbgtMkvQgNMUqQCf7AuYmeAkPc5OiiwbthlIsOpVuXKsOYp4sZ4hjhWkJYnf&#10;dZwY57jm4d9S/OpXv1JlsxfF8+Ap8Xx19OhRLly4wPvvv/+1fu+yN6HD4VD/tuUfp2Xm33+G8MA/&#10;T3jCE57whCeu4vjZX/1M9fl7+403Vc+/1y9eUgYgvwv/3uDdN98ReptYl0s90Eg3xXfeXigD7u3u&#10;xGI28cTjR7i0CAB/A//OqZLfrPQ09RAkH2j/UL37JFCU5b1SEmqeOX1aATvpTivh4bGXXuJlIZl1&#10;KE1GZO++HTMzjI+OUl1VRWZGhpIsI5b77jx0SAFHOc//rjz4Wtbjjz1GUnKqUAZmWyyuuBRy8orI&#10;ys6nqryCqfERDuyZ5/57vs9jhx/kuacf59iLz6r+fL9x9/1q8Ccl4Z/M7lsq/X1V7JP3znnxe5Pn&#10;L/T6e1nBP7m8dO4sr5w5zv/6X55+f574eoX83FzjvZqOphrqKoupKS+iojiP7NQE8jKTVZ+30vws&#10;yosLqCwrprGuirbmBtpaWmlubhfqoLl1kIb2KRo6Zmnq2qXU2LmLZrFvrKuFp+dLODzo5vw9Rfz0&#10;wgD/+MlOXn+omBfnE5mus1JZ3UNJwwwFlUPEJZZhNCeTmFpOYXkLxeWNpGXkE6HREh4eTFhIENu2&#10;+bNpsy/r1m9hy5ZtxJg11FfEsWc8gwd2F3Dfrlx2DqVQmW8hwaUlJETD5gAH2phCbIkNWNM7iCsY&#10;w5YziSVzhJisEey5owoASsdfbVIvmvgu9IndRCkY2I02uU/s6yHM1UWQuY4t4YX4hJfgyB5gfGqX&#10;+LyZZvfcBPll7ayJqmN5UDHLQmtYputlpXUHXjFTCvB5W0fwMg2K7TFWm8dZbxP7YyZZK/v8WYYX&#10;MgAV/JNGHxL+TYpxo0JDeCkH4H5WG3oWzD+iu1hpFHOKcxZKg3tZHtHCzUEV3Oxfwu1BZdwsS4GD&#10;a7k9sITbtqdw4/Y8btpexE1+5eJY/QL8i+wQc/WyRrzOF+FfdFiAkL9QIJrQAHSaYFXumui0kpuW&#10;KJRAbnoCrhijgmRyf1qCm2S3g5RFyUw9WcI72NXOzPgw4yN9dLc2MDHcx8zEMHOTQ3Q01oh7roD6&#10;yjJaG2poqC6nua6alvpqejtaqCzOpyQvk2JxL0rTihhtCE6ThvQEm8pcy0i0qgzAOKsRt5A09oiz&#10;GYiV/fEs0SoLzxAhAZmfAnAS4MksPll6u1R+K0t3XRatMgORshtl2bCUPKZVx2MtOiW5Lcug5XE5&#10;VrkER0t4GKp6/knJ0l8ppyzbteqVMYc02pCv4TRGExcjXXmjVU/Ahf6AkWo7VilKmW/EGiNVvz+5&#10;HideM15ILcX7SrAaVP+/ZKeZJLuJJIeZBKdJ/C7E9Yn9bmkCkuikoiCd5toSKosyVFlvqttCTpJD&#10;/dzqK3KpK8ulsTKP6uJMCjNkqbCT8rxkCtPjaK4qor+tlp7mavpbxb38nwT+Xcshs/2W/n3L1jYS&#10;aF7r4YF/nvCEJzzhCU9cxfGPv/pHLl96nffefpf33npXgT4J/y5deI0L586rXn9L8O+9t97h4qsX&#10;CA4KUg8z9917NxcvnKOjvVVty8y6ww89IOaTvfR+A/8unT/Lrtkpbrn5ZjXm7CuvfCVk8ujqlCzH&#10;TkhMJillAf7ZYhPJyi0kOyefmupq5uemuef7B3js8AOqz9/LLz7LyZd/k/W35Or7G/0W/JM9/06d&#10;4NVXTqkScXnfvPrKaQX+vgj/Th8/xitiW2YDvvXWJXH3ypJfT3ji6xPqc3LdGob72uhtr6OvvZbW&#10;+nIaKgtpqi6mqaZU9Vhrb66jo6Wenq42+nt7aGvtpa1jmNb2IVXK29yzj6auhUy/ho55sW+SufZc&#10;npl08vFT5bx1OI8Pnq7ms+O9fPhCC0/PJDBWuJ1yqxc5uTWUNc5S0TxLQVkv8Qm5GAwuEpJyyC+q&#10;IiU9C4vFjCYihMiwQEKCg9m61Z8NG7cprVy9kduWr2fNuo34+GxR8lqzmRWrN7PK25/NvnoitInY&#10;3KVYk5oxpfRiyRhEnzoolsOYMkYxpQ8TWzhNXNEssQVTuApmceZPYU4bUiXCmsQ+rFnDhMf3Euru&#10;JNzZSnZBMztnJpifHWVkeARbRgcrNS3cGtnLcrFcH9OHLN/1du3B27FLZep5xYywWtexULZrGRX7&#10;xvG2TbPGvgNv68zCtgSD0uHXPM7qmCmh2YWl2CezBWW2n4SFa43SobeLdWK5WtMs1gfxEloZ3a4g&#10;4K3B1dwkQWBwrXIHXhlexbLQam4NqePWIKGwFm4Pb1eZf8uielih/7Lhh8OsRZpbyJJXY1QIZl04&#10;Fp0Gp0UvpFMZgBlJsQq4xSs3Was4R/ajsxAvJGFgZmI8jVVlDHd3smNylMaaMsrychns6WTXjkn2&#10;7Zqis6mW8qI8qstL6BDrnc21tDfW0iHuOQkD6yrLKMhKV0YaxuB1hG66ieANtxC+zRuHIVy8roU4&#10;u2mh5FVCMZtRufvKvn4S8kWH+BK8dQ1+PsvZ6n0b/hu9Cdu+Hn2YH9JxVwK+WAnjFPyTEFCuy1Ja&#10;CQKjFyGibmHdHI3TJPsByvMWAOGCecgC9FM9/uQYsZSAUi7lOUuwT8JGCf8WTEDE/BL8ifcle/05&#10;xfXGimPuRcCnQJ943QTrguLF9bnEfAsuwpEkO8zKzVeW7OalxYufuekLcFJDot1ITopbjHGTnxEn&#10;xsSqHn9luckUZSVQXZJJXXE2beLfeY1YFooxuSkOSrMTqcxPU/CvpaaYVqGO+lIP/PsPDpmR+Mgj&#10;j7Bv3z7eeecdPv/8c372s5/xy1/+cnHE7xdr16698m+8oKBgce+1Gx745wlPeMITnvDEVRzSrUyC&#10;vQ/eeU/oXQX7Lr12kZGhYTLS0zn84EMKBMr97739Ds8984zqzSIfZE6fOEFzY4Mqob35ppsYGx3m&#10;4mvnFfx7/eKFK73/jj3/HJHhYdx66608/OCDXwmYPLo6JTM0W1pasNmdCv6ZrLFYYxPJXIR/jfUN&#10;HNy3m4fvv5unn3hUZfy9cuIlzp08xvnTEvx9Ef4trEuw90VJQw9pCnPx3FleO3tGjDl1JQtQOv4u&#10;ZP29zCmxPHPmpDICka6BnvDE1y3k56aCf/3tjA+2MzHUQX9XA/2dDfR1NtLTXk93eyPdHc30dLbR&#10;291LR+eAgn6y1LepY4bGznnqu/ZS07ab8uZ5iup30lpVxj0tkbw0Y+Wjpyp5++F8Lt2bxRuHy3lq&#10;0s1MWRCdKRsoNHpRmFNEdcus0A5KakcoKW8nNa2YGIsblzMJV2w8ZrOF6GgN2ugIdLpIgoICCQ0J&#10;Ydt2P9Zv2Mo6n22sF1q3fitr129j85ZAQkKiCY+wEBxuxxCTQ2J6A9bUdgypMsNvwdFXnzqCPm0M&#10;bfIwurRxopJHxf4htCljRAtp4nsJi+0g0NpMhKsJ/5hGYrO76egZZ/euKQb6+yis6iHA0cOtEd3c&#10;qulluXGCFcZR1jsmF0CdaydrFPyTYG+E1VHNqm+fMvqQQNA6wyrrHKttO5VWWadYZR5ZhH/Ti/BP&#10;yDKlMgi9LOMqC3CNOH99zCBrjD14RbfibexnnXgNVT4sS4T1PSzXtHJrSD23hDSwPLyRlRFiqWln&#10;WUQrt2s6WR4txkQJRYvr1g19Cf7lpsWRmmDDbTeSnuRUoC8x1qZKaMMCtqgSV0NkGFa9Th3LSk4g&#10;NyOFzEQ3NkM0doOWOKuJ6qI8BrvaGJdGH7XV5KQmEm/TkhFvoDQ3jeriPGrKi6kuK1ElwOODXXQ2&#10;N9DRXEudLAUuKyU93k6mZRNd+cEMVUTRnrWZQrsX5hAv9KG+qq+fhF4S1MkMQAXwYkykxDnQhWxA&#10;63sb9pBl2EJvwxq2Aq3/MiJ9vTGG+2PTR6jMvqUsP3muXC7BPzXXIhh0L0K8GK1437pwtbREh2KW&#10;cFTIrg9XWX5OcT0S8MkMQYdYl9BvCf45DFKaK8YeFll+LPv8RYrztRG4ZGagBJlivASASTaDAn+x&#10;4ly5T54ngWJ2opOSrCSliqIcBT7dVr0CmbIU2iSuZwEUhmMXihNzZMRZKclOprIgQ7n5SuhXX5ZH&#10;W20JdSVZyuyjPDeF5qoCOhsq6KgvV8YfrTVF1xz8+5//83/y3nvv8dJLL/Hwww+r5eviGeOv//qv&#10;+V//6+r7Q5407igpKbny71P2IZRlvLJ8V/YqfOqpp3j77bf5u7/7u8Uzfjdk6e8NN9xwZQ4JAv+1&#10;8PDrFh745wlPeMITnvDEVRwS/n343ge89867fCSW7771NhcvvKb65MmHFa/VXqSnpvHCs88p+PfU&#10;E0+wbt06dWx4cHDRcOM77J6fWzT+uKTgn9SbF1/jjQuvkp+TzZ/+6Z/S1NSEdNf9Ksjk0dWphx54&#10;gPCwCPR6E3EJKRhjnMQ44kjLyCE5JUN8OcnnwN55nnj0IZX1d/zF53jl+FFl8rEA+k6qfo8Xz53m&#10;4lmpBch3SRrBKMn1swr+LWUBqkzA34F/xxT8OyfmkGYf8sHcE574uoX6ErluLePDPUyP9zMx0s1Q&#10;bwvDA+2MDHYz0t/NQF8PA/29Qv309Y3S2TtBe880LV2yzHe3An/VbXsob5HgbxfV9YPMN8Tw4ng0&#10;F+9M5NicleO7XFy+L1OsOzhQF0pv+iYGs7fQl7mZvvwoaqsaKW8Yp0Korn2WqsZhMjNLMRudRGn0&#10;aKON6HRiqdMSERFOYGCA2I5CowkjODiQsLBQsS4+F7TRGPQGorUxhGls+Ic6CYxIwJVQQVpuF8Zk&#10;WcI7qGCf6vWXOoYuTYK+EQyZ02jTJtGKdW3aFJEpU0QljxCZOESgrYVIl7jGun527Zxl9+woPb39&#10;6BJaWRnVxS0RAyzTjbJcP8Uq+15W2Xbh45xig2Oc9WK53jmLj2OGDfYx1urbWGvoYI2hizXGTra5&#10;p1lnm2KtY451sXtY69zFWtuE2Cdkn2WdY4eYa06cv4M1YltmCa6xz4j9s6x3zbLRvVPMO450AF5r&#10;HhIaZp11UswhS4rlflkW3K2cfVdHNrIiQiiqXYG/lfoB5fK7yjgi9FuZfxYteVnJ5GUmUl6SQ215&#10;MSkJToK3rWPL6hvZ7H0Tvj6rMImfe0lhLoXZ6QripcU7sZv0C334tJHkpSbT1VxPZ3MjRTkZ2DTb&#10;sQTcTnzIzSRrVuEU23npyVSWFqksv572ZqEWWhuqqasqIycznfyEaO4eTOHuXjf3dZvYX7OdnVXi&#10;/ikKwq3djD7cX0E6mfUXKzMTjVqS4xbKXPMc65mqDmNPcyR7W8K5o0PPeE002TYfwrfcij5sGw7z&#10;AvhbAH6y7HcB/C1Ii1MsYy0L8E9m85k0soffFsJ81xO0xZuAzV5ogrYoAChh21Ip74Lr7wL0s+s1&#10;ShLemWUfwRA/AresY9t6LzZ5r2DTmpWEbNuoDD+ksYdTv5AJGCczB8W1uWRmoLg2mf23APJs5Ca5&#10;KJO/o9R44hazHqUTsEkTQpjfZgI3eeOz8iaCfG4jJmIj5oitOHTBygCkNCeVhooCZejRUlNKe10F&#10;VYULULCxIo/mqkL62+vobqqiSaxfS/DvJz/5Cc3NzWzZsoXly5er50bZe1kCNWmGIY09ent7efrp&#10;p/npT3+qzOj+o+O34d8XJY08brnlFjZt2qT6SWdkZDAzM8Pp06f5y7/8S3W+/L11dHR86Tz5vj/7&#10;7DN1/FoND/zzhCc84QlPeOIqDvmQ9cMf/ZA333yTTz/+mA/fe1+V+b784kskJSRy3XXXqYeW//Jf&#10;/gvdnV088djjrPtCGcN3v/Md7rrzIO+98ybvvv2GMv64/PoC/HvjtQsc2r9PjZPuvrLf3lcBJo+u&#10;Tsm+iTL709c3gLj4JCxWFzZXIskZeSSmZZEsFB+fzOjwEM8+eYSXX3hGlfueOnaUM8rhdyn7bwEC&#10;/kYL2X5SXyz/XdIV+Hfi+JU+f3L91IljvHbhnAKAV8OXA0944l8b8rNw0wYfdk6Ps2NqmLGhHgX9&#10;Rod6hfoYHuhncGCQwcFBenqH6OqdpL13lraeOboHZ2ntm6epZ4/K+itt2kVZwxQPTOZwbCyIMzu1&#10;XLwznmM7bJzYHc+rd2fy1oM5PNChYVe5HwcawjgyaODu1jA6Cp0UV/dR3TRGbes0FQ3DVNZ3kZZR&#10;QmSkmQD/SAUBdXoDwSEhaCLD0emiFQDURUernoBhkTpCxdigcAt+oTb8w90ER6Wgt+aTnttOSsEQ&#10;+tQhdCkjixpFKxQtpElaAH76jBl0qeNo06eJSJoUGiUodgBLSjvDI+Pceccce3dPifc/ToC9i5vD&#10;u7g1apDlhnFWmGdZEbObVY4DeDv3sMY2g7djFi9VwjvGSvMkKwzDrNJ346XvwEvXirehnbXmHuX8&#10;622SPQFnhXaw1j7NOvsE6x0TbHROsiV2mq2xU/hYZV/AYdZYx8X80+K4kG0CH/sYPjEDKvNvofxX&#10;jplUrsIbxJgN9inWWsfEaw2wMrKWFRHVrI5uF3ONivPH2Ro/r+b5IvzTRgRg1oaTHG+jMDeNytJ8&#10;wvzWE7nlVrJ03hTpl5GnX40rfBV2bTDpCW7ibRYcJj3OGAN2o1aZZyQ47XS1NlJamIstejuNidto&#10;dHjR6lzJQJIPccHLMIYHkhTnIN5ppbKkgM6WBlX6K9fdlgjqk7fz+Hgm93c7ebA9gkM1mzlUv5XD&#10;w3ZGa91kuE3EWhcy9GT2n4RtMeL+KEoI4qFhM8/viBNK4NgecT/uiuPlPenc3Wsg376amIgNxFk1&#10;JNj12A0arBLQLWYSSggotyX4Wyr5lSXQUSFbiPK7DXvwjThDbsIZsZwIP29VYmzSBC9k26l+fhL+&#10;LWT9LWT+RSvwF7p9E9vWr2Dz6huJ9ltO9Pbb0W67Da3fCsJ8fYj0305MVOiV7D9Z/usSc8VL+Ch7&#10;CcqyX6eZtNgY8pPdlGYlkSrWF8qJNUQEbmP7upVsXX0L1tCV1MSvZCh/I935/nTmh1OSrCHFaSQ3&#10;JY6KgkwqhaoKMynJTqG6OJu60hxqSrJoqS6ksSKfxsr8awb+/c3f/A2pqalX7vPfRxs3blTg7aGH&#10;HlLnyz9Sy+xA+f/9f6//9//v4N+/pJtuukkZxf32frlPZj9ey+GBf57whCc84QlPXMUhH6T+6q/+&#10;isuXL/P5p58p+PfW628oow9Z6vvcU8+QlZmpynplw+LIiEj1YCMfZG677TamJsZ4+83XF+DfO2+o&#10;dQX/hJ554nE2+KxX7rkH77jjKwGTR1evJicm+Pa3ryMwMJis7FxibC5MVheOhFQF/wqLykhOTme4&#10;f4AXn32K40efU+Dv9PGXOHvq2Bfg3/HfgX9SXwX9vpT5J/v9LWb8yV5/p08e5/VLF3jj8kUP/PPE&#10;1zLk5+bmTRvZs3NWGeVMjQ8r6Dc23K9MLPbvnmSwv5+urn46ukZp752mo29OaF5oht6BCdr7dir4&#10;V9Uyx66xFs4etHJsOpwXx8J4bjicZ0f0XLo/j7ceKeX1Bws5sTuB58bNPCP02LCRu1uCOdgcyXhP&#10;HWV1Q1Q2jlJeP0BlwwD5Ja244vMJCjbj6xuuMvq0ehsORyx2ux2j0YhWayRSa0Kjs6LRu9AY4tFZ&#10;UrHEFqJ3luJIrCEjv4/Y3FH0adLYYwR9qlhPleW+o0QljSj4F5U8gS59RkHAqNQZwhPGMKUNUlw7&#10;zPzOmYX+dN19JOdLd91WbgnvZqVhmOX6MZabZ1lt34OXYy9ergOsde1hnXMOL/tuVltnWWWZUvBv&#10;pXlGLVeZRpVZxyrTCNLZV5byesdMs8Y2t6gZvG2zrLVNst4+zgpdL97GPrE+xhpTv8oGlFmBPs6d&#10;Yt+M0BTrY4ZYZxtX53iJ+SUA9LaM4WOfZJNzhg2uGXyE1ln68dbU4K1rYZWuW5ULr7eKcb8F/xyW&#10;aOIcRhLdMcS7LFh0wRj8l9Mct5a53M3MZ29gLsuHkTQfiixrCN2ySvXYi7ObiXfEqJLbzJR4ygvz&#10;aK2vJTvdTZnbn6lcX7qdK+lzrqDHtZri6GVoty1Tphzxzhiqy4robGlUmX+FuenEmfwYzfflSL+D&#10;p4YcPNkt7qleeW9peWEmnnsHk+irTSbZbcFuXOjRJ4GdKSqAjrxgXhb327Fd8bwwruP54TAhcW+O&#10;m3h+0sHuugCy7VvIS7GR6NAtwr9IlfEn4Z9cym1p3iGz+GSvP4fMMLSE05q8htmidYxmrmA0Zw1V&#10;CT4KJJoiA1VJsMz8k7BQ9flbXMqfjy4skFC/TUT6LidVexvDBds5UBPCgXJfZvM20ZwSSIYzCm2w&#10;H7boMJX9J8GfzPqTvf8c0tVYE4pdF0GCeK/psTEUpsWRnxpLstNItDgvKtRfjAkixbCJufpI5kq8&#10;GU25nj3F3hwZMvLgWBKdZbGku83kpMRSlptKRX66KgmuyF/I/qsry1HlvnWluWJZcs3Av8cee0xV&#10;fizd5/8n2rp1K+np6YyNjXHixInFmf+w8X8D//45XX/99arM+VoOD/zzhCc84QlPeOIqj7/9279V&#10;8O/Hn/2QTz78iLcvv6ng3ztvvKX0+oWL7N+zF9/t25Vbr3yIkRmB01OTCsRI8PfeuwuSzr9y35nT&#10;J8nKSFcZgw319Vy6ePErAZNHV6dkb0YJbSXojY7WkZqWgdnqRGuyYXHEk5CSQXZuIUnJacxMjHPs&#10;xedU1t/p40c5I3v+fQH+Safn34Z/F/418O/EMU7KMuJzr6jS8o8+urb/cu6JazfkZ+fmzZvYs2sX&#10;u+Z2sXN2B2Mjwzz4wCH+8qeX+elfXOTRw4do7xhWpb4dfTvo6J+nfWAPrb3zKgOwpWcXtR176Omf&#10;4OjBHM7u0/BI1zae6A3iuZEIjnSHcXxXLK/elcPrhys4f3cuz0/bODKg44HOcO5vD+T5iSBO3ZVF&#10;W+cIpTWDlNcNquy/wopuEjNr0cdkERhiwc9fi1YfS3JqHslpucTFp+J0J+GITcEVl4o7KQ9nYjG2&#10;xAosCTXo3bXEZ7aTWTyKPXsB/hkWAaA2WWqUqMRhNIkL8M+UMaUy/sITxkkpHmF4dIo7D+xk3+5p&#10;qpoGCHU24xVRxe0RLazUD7LGOsVq6y5W2faw1rUXn7gDrIu7Ay/bLnFshrWOBSOPVeYpVlmmhSQI&#10;nGG1aZCVxgGVEbhaSrn7TrA6ZgYvmf1nmxaaYY19mvVCa2OGWG3sZ619Bm+TXEr4JyQz+2J3ifU5&#10;BfDWWUfVa6ryYOkwbBoR40dYF7MAAX3sU2xwzeJj6WOtyiIcVFDRy9CvXIa/CP+S4sykJTmIcxox&#10;asMJ3bqKHP0y9leEcHe9jtmsbUwlr2V/SQiTOZsx+93G1nVeWPRRZCS6VYlvcpydnLRkmuuryUww&#10;MVEWxb6ycMaTNzAUu5zJ1DVMZW6iQL8SS2Qg6QkuqsuLaamrIi8jmSS3nThzAKMF/rww5uKZQROP&#10;d0fybG8kzw9EcnJHHM9OJbK/J4WcZJtyI3aapVlHNKaoIOpTfXlxZzzPjxl4YdzM86Mmnu7czpMd&#10;/jzRHcq9zZupdq+hKMNGslMvzotAugNL4LcE/2QW4MK+COXom5uRRlVSMJOZK5jJ9mZn/nrm89Yw&#10;nulNmXM9KdYgXGIemfknzT8kULQbIpUpiD4iSGXlSYhXHLuVXXWRHO6PEf9GtNxbtZXDzRE83BHD&#10;dG28An4yI9KhkyXAkVfgn9xvEdch+wXGmfUkOYzkJLkoSI0nL9mJPixQHA9WZh6TzUnsaYiiP/4m&#10;BmK/y87M27iv0Y/HBi3c1+OgOd9CcXYShRkJFKTHU5abQnleGrUlObRUF9HVVEFPSyXdTZXXDPwr&#10;Kiq6co//WygkJGRx5j9syJ/79PT0lR7X/xYKDw9fnP3aDQ/884QnPOEJT3jiKg/5kPPGG2/w55//&#10;iM8++VT19vsi/FvSU088iUajUb1a7r/nXt5/523ef+8tlfH3/rtvKS3Bvz17dvGd73wHi8XCq+fP&#10;fyVg8ujq1CunThEhHlL/n//n/0GnFV/GrHaSU9IV/NOZ7TgT0khKyyIzK0/Bv52z05x46fmFct8T&#10;L6l+fxL8yfUzJxb2fbn09/eHf6rs9+RxThyXJeOyX+Rr/Pmfe8w+PPH1DPkFUPaJ2r1rF3t372P3&#10;/H6mp3Zw912H+MlP3+Hnf/sRr712lKHhGRrbpxay/gbmae/fTVvfblp6pOaVy+/cZA+vfN/B6V1B&#10;3NOwjgfbt/HcaARHekJ4YcLMK/tSuXBPEcd3p/DspJ3HBqO5u8mPZ8ZCuHSnlncfTVAZh0VVfZTW&#10;9FHZOKLgX0JWPe6MBmJi8wjXuIiMtBEbl0VaZimJKbnEJ+cRl1KMW8iVWo4tpQ57Wiv29A4cmV3k&#10;lI+QVzlBbN44Zunsq9x9x8RyXEn2/guPHyQ6dZLIhHG0SUM0tE9waP9O9u6aZHh4mLSCJrwiq7k1&#10;vJXVUS14y4w56zRrHTtZF3sH3s47WB+3n43x+/CJP8Bq6xwrjaNizBSrYmZYaVnQqpgdQrMLmX8m&#10;aeoh4d+wWqp1Bf92qKy/Bcny32l87KOs1vey1j6Ft3lAQcC19lmhaTa451nnmFMZgOukwYhYl9cl&#10;AaHMAlxjnVAmIGstQ6wzD7IxdhYf26iYd2xBMUOq7FhmAX4R/sXao4m16bAZI7CZorCEr6c7eT0z&#10;2Zs51BLHWFYEfa713NPsZHfeepIjVxAV7Is5OkI5AVv00YQF+JKVHE93WzNVhcl0ZvoymrGN0ZTN&#10;zKRvYFfOFu5rMjJTGEJRqpXUeDu5GclkJsfhjNEKyRLeEHrzQjg6aueB5ggeGUnnifEMHm0L5eWJ&#10;GM7syeDewQQaSlJwmKRZh071/TNoQkky+HBHQwiPtG3j2K40Lh0Z5IUhIy8NG3i0dTt3li9nNHM5&#10;tVlRZCVasUSHYNGGLTr4Lrj4qtJfQ6RyBpYmGhluMwPp6xhKWsHOSjPPzJZwb10YO3PW0Z2wktJ4&#10;X/IznEj3Xwn9luCfzAaUJb+RgduIN4dTHbeJ7zfqeLA7hmfmcrmvzcCRXieH22O4q9lGaZINQ2iA&#10;Kv+VAFAafkjjD7s2XJmMyJLgksx4KvJTyE9zkxnnJCtO/P9QvF6iXUdTaQozDTYm8raxp8iH75eu&#10;467iVTzVvoUnu0J5sCmIg016BhpyqCjIEO/fqTL/ZPlvY8WC4Ud7XTm9LVUMttddM/BP9sRbusf/&#10;LfTvBf9kdYHM/vvxj3/MBx98wIEDB8jPz/8/hoHyD+GXLl1anP3aDQ/884QnPOEJT3jiKg/pwvbW&#10;W2/x+WefKRfVD95/X5X8XgF/b77Nu2+9o/Te2+8q6PfeO2/x/ntvi4ciofeF5LqQzAI8c/oEGzdu&#10;UJDwyCOPfAkseXR1SxqyNDc28o1vfIMN69dTXVGGw+m8kvkny/2iTDYccUlk5xSQlJzK3MyUMvt4&#10;9OEHmN+5A+nI2dbSQn1dHbW1ddQJNTW10NPdw+T4BHfs28djhw/z8gvPq35+50+d/B0IKOHfktnH&#10;GVX6+xLvv/0mFy+c46//+qeLd64nPPH1CvklUPaz2j2/i/n53UKHmJ7Zx9DQFDt37+O1S6f5u79/&#10;n08+Ocv8vgOq319H/y7a+nbR2ruLlp6dNHfP0di5g/vm63n1TrOCf0e6N/Fw+yaOTobx0lQ4L05E&#10;cWreySt3pPLSTjfPz8Rwct7EiZ0a3rzPzEePOfnhi1nsm+kiv6KHgvJO8svayClpI7Oog+TcVuIy&#10;67HFFaIzJBIRZsFkSiI+uZDkrFpxrBF3ZhOutEYcGa3E5/YQn9dPRvkEFc07KWmYJaFwnJjMIWKy&#10;RrDljGPPncScOUZk4iAhsf1ExA1hS++nt2+UQ/tmmJkcpr51mNDYbm4NqeX28AaWR3XgZehhjWWU&#10;dbG7WR+7h3VxB1njOsCGhDvwce9lnWs/q6zzrDKNqVJeb/tOVlrnWG6ZZYVljhUxcwsgUJUCj7HS&#10;OMhq8+gC/LPKjL9Z5QC8JAXx7FOsNvYpA4815iGVcSiz+7xtE6x3zakMQGkQ4mMZYK1leBH+zbHW&#10;Kk1DpsVx2RtQmn904W3qUy7BPtYhfJzjYv+IGDci5h34EvyzGcNJjDXhMEdjNURg122lI92f4QQv&#10;euO3MFudwEhmEH3u1dxRHkhtQgCGcD8S7GayU+IVBIy1mqgqKmCkr4uG6mJKE4KoNNzGcFYwh3tS&#10;uafOyINdieyu1FCcpCEj2YlZpxGvHY3LqsdiiMIYHUlhXBgPtunZXRLAgbZUnppv5oW9NRydTuDs&#10;zgQeHHTTXpWOy6xHGnTEWgxY9VHoQzbTmuDDofI13N8awpsv3cHlR/s4szOZ5/pCuK9qJfuLbmW8&#10;LJjSLPHa0aEK+slsP5n9J9ftRtkDcKH016gJwh7pQ7vrFnZU6NnblsejYyXszvfh0f5Y7m42Uunw&#10;pr40XQE/ae4hoZ88d8EdOJyIwK3EhG+iMyuI+zvsPNjt5Og94p5rczNX5MtMhg/3NRpozDBgkll8&#10;mhCsUaEq40/2/5MQULoCV+am8tCds8yOdpOd6CIr3kGizajKjTPiTFRn6ejK3MBouheHO7UcqtjO&#10;rozbebhmLc/1hPBIcwBP9UWxtz2e+rIc8tLilNOv7Pkns/6aq4porCygu6WKvvaaawb+yZLdpXtc&#10;ytvbm5GREQ6LZ4ChoSH0ej0rV65UVQbf+ta3+KM/+qMvjf9t/XvBv/9dSIffJ598kkbxrCTN8eSz&#10;rqyU+OY3v6n+aPrF65XVMjfffDM7duxYPPvaDg/884QnPOEJT3jiKg/ZSPmTTz7h448/5i9+8hM+&#10;Ecv333mXtxfh37u/Df/efVtl+X2x3FdJbF++eIHEhHj1ENTa3Mxrr776lZDJo6tT9993H15eXtxy&#10;801UlJVQXFiIxWIlNTVzAf7pLEQZYnDGJauyX2dsPOnpGZSVlZOWnonLnYAjNg67Kx67OOZQ2wli&#10;XKI4JxFXXBLuhGQyc/Ipr6yhq7uHvbv38tjhRzhx9OhXwj+5PHvyOJ+8/w6vnj/DL37xt4t3ric8&#10;8fUK+WVw7Zq1TE1Ms//A99m99x5m5u5kbGIfDe3j7P3+vfzg89f59a8/55MfnGFix37aeneqPn9t&#10;Qi3dO2jqnKGxY5xH99Xw1iNuzu4L5+WpAJ4d3s4LY/48N+zHK3v0vP1wCu8eyeGdxwp4+3Aqb95r&#10;4d0HzHz8pJvPn0/mJ8fyODTXRkFFLyXV3RRWtJNf3kVhVR8FVUPkVw2SVthJXHotelMKERF2jJYM&#10;4jLaSCoYJD5vgNicfhzZ/VgzerCm9xCXN0RR3SxpZVMY0wbRJQ+gSxkmKnGIsNg+QtwDBLv6MSX3&#10;UF43wOjwIDumRujqGSK5qJf1xm5uC+9khaadFVEdrDQMsDZmVJlpbEo4wAb3HrYkfp+NiYfYJLTB&#10;vRef2L2sts6z0jTJOpm5J0Gccx4v+05W23ayKmaeFZadrLRMs8I0ynLV+28QL8sIq2MmVfaft1pO&#10;42WbU/BQZvp5mQZYE7MA6bzM4hpsEg5OiOMzrLOOEeGqxTemHm9tnXIDXivOW2cdV+BwnXMHPq4d&#10;bHBOs9bcz3pLD2sNrawztbI+pkuMkVmKX3b7dZkjSXAYsZuiiLXJDLxAKpJCaY3fQo1xFXP1CczX&#10;WpnN3sqDnQ4So30I2LxGZd4lx9qJ0UfhtOgpyc2gs6meptpquhoLKXdtpSs1iHs6UnhyqoKHh3Pp&#10;z/SlPE1HaoIdvSYcq1ECx2gFAo3aSIxRweRZttCbtJGpoiju7M7muTu6eWlnHmd2JnBkyEVnRYKC&#10;dlLS+VdCQFN0OBnmjQwkr2C+eBMvHGzl7AMD4v6M5+SMi8dbt3FPxSp2V2ympzqROLsRc3SYAn9f&#10;0iIQVNmA0X7kiPdfZ/eiPdGP2RKdgp8vHWzjwf4M6tw+1BQmY9MvlP5KACiNP+QcMgtQGxaAQ7ud&#10;7uxA7m2zMVfgz+56G7ua47mj0cJkqhf7SgLpr0xVWX4xmoXMvyX4l2w3keo0U1ucxexwN00VRcr5&#10;N8lmxGWMwq0AoYbiVD39+eL68nyYyV7DRNYGDtZquKdqM88MWXlh1MlzfRru7o2jtSqP7ORY8lPj&#10;qCnJpaO+gpbqYjoaypka7rim3H5NJtOVe1z2jb7rrrsWj/wmpEPumTNn1LHW1laSk5MJDQ1l1apV&#10;KmNu6XypqwH+/XbI6z916hT79+9XrsayP6Hb7Vbvo6GhgaPi2eaf/umfFkdf2+GBf57whCc84QlP&#10;XOUhyxt+8pOf8Mbrl/m7n/0Nn3/8KR+9/z5vv/Hml7L+FuDfO7wvs/6+AP9k2a+ULPnt7+3hT/7k&#10;TzAaDJw8fvx34JJHV68kqNXrdKo5d0Kci+rKSszmGELDIzFbbETpZJN/CzqT+KJpdxMbl4jBbCU4&#10;LFLssxDjiMXqjMPmisMem7AA/tyJV+SMS8IVn0xsQgpxSalCacSnpJOelUdRaQXtHV08eN99qtT3&#10;zMnjC/BPrJ8Uev3iq3zwzmUuvXaeX/3q6/1lyBP/eUN+eV29cjUdrd3s3XuIPfvuYceuuxibPkhD&#10;x6wCe48+8RSf/OBNLrx+mtGZO34D/3p30NI9Q0P7JH19A5x6sJh3n0ji/B0aTu8O58zeCI7vCOal&#10;qSDOHzDy3pE0Pno6l89eLOMHT2fz0WNxYpnEj47n89NXSvnkaDmjg50UVC7Av5LqXoprBiiQmYBV&#10;AxTVjZNXM0Fu1SjJ2Q3oTalERLjQGtKJz+klqWSSuMIJnLmjOHKHceUOkVo8QnnjHIlFE2iTh4hO&#10;khpBkzhMsLNXAcD04gG6ugaZmx5hZmqUsvohgly9LNd0cltkFyu1vazW97HaOMgqoXUWabwxweb4&#10;eUIyDhCRfYiQzO8TmHqQDa6dbIzdyXrnLpbpZVntDP4p+whNP0Bw2j6CUvcTlHYQ3+QDbImbx8cp&#10;jiftFOOm8JG9+Fw72OTeJeaZE/PvZq1jF2vFXLKU1ztmRJX8romRGYUTquzYS0pCQFM/9rQGAuwN&#10;bDA2s8Y8KM5ZKvsdE9czIzTLxrg9yj14o2OYdWKcd0Q+a6PKxbz9rNK1fAn+xS2W/EaHB2DShRER&#10;tImYiM2UJ4TSkuzPeKmOx2ZKuaPRTHnsNiJ812HQhGCKCifBYVXwTpbhFmQmU1NaREtdNS315VRl&#10;RFNv9WYweSuPjhRyoMFJT56G+pJEBf1kpp9JqxGKwBAVJrbDxbxhGML9yTNsZCA9gP0Ndp6eyefp&#10;YRenplzc3WaiOtusynSXevZJc40Ynfh/hcaXHN3t9MTdzvebTTw/m8XRqXhO7c7kvsp13F/lxaHq&#10;DUx1ZJIcZ1OlvbK/nwR9sgTYog1dXC7MbRbbNq0/sSHLyAj5HqXaWxlL38gzu5u5pyuFjowgchMN&#10;xESLecR4CQEVPFQlxOK9aUKJkf0IkwOZzt5Mm+lGmmNup9a9lfEKO1O527m/3UpLWZYYF6LKfpcy&#10;/qTrb1a8jdwkF7nJsUr5qW7SXBZVBrwECF3i55hki6YpW0N/xnqaTd+m0fQ92qTRSvztHB5M4eJj&#10;07w8lcTdPUlU5aWozL98oa7GGlXy2yF+VwMd9cyMdFBdnHnNwL/u7u4r9/i3v/1tVWXyL4XMrJN/&#10;jH5VPJPIDDuZIZiUlMT69esJCwtbHHV1xlK5sDT2kO/jP1t44J8nPOEJT3jCE1+DkKYfZ06f4R9+&#10;/vfK+OPjDz7k3bfeVvBvqfxXZQBK+LeY+acA4GLGn4R/Tzz+KD4+6/kvf/zHPPP0018JmDy6elVb&#10;U6Me0AP8/aiprsDtTiBab1IKj9IREhlNlFFCPjdmmwuzfUFaUwwaMcbqdOOIS1xUkoJ9V7QI/dwJ&#10;qcQlp5OQmklSejbJmTkkCcWlZhCblEZJRSVPPfH478C/Tz56j7ffuKgA8z/90/9YvGs94YmvV8h/&#10;X2vXrKe1qZuurlF27rmH2V13MrXjIMMTB2jt3U1T5y7a+/fSObCfzsG99Azv5pkXnmL/wYO0dk+q&#10;/nh7dw7w5tO5vP6QndfvM3HxHiNvP2TjrQeEHnbz1oNusZ3A24eT+PxoGX92tIQfHSvlh8eK+PNT&#10;pfzVuSrOPdFAVUMvRdUDlNUPC41QKNZlJmBeWTe55X3kV49TUDdJRmE7iZn1mCyZRGrcRESlYEvp&#10;IDZ/HGfuOI7sAdILyqmoa6WiaY7Y3DGV7RcZP0iU7PEXN4gxqZu2rhHmd4yzY2qYqSnZF3CIldHd&#10;LNMsaEV0D2sMvarUdrV5BC8hH2s/m+Lm2By3k4DU/fgl78UvaTfBaQfYFr+LbeLYVrGUJberTBMs&#10;M0izj1lWmafxskzj45xjY+wuNkgzj5gRtrlG2GDtY6NtiI2OUbbEiv2OBVjnnzRPTPGdWEvuYpNr&#10;Upl+qB5+0hBEwb+pBVkmWC4dgQ3tYp5B1pp61RyqX6Bt9Ar82xS/h83uWTY7+thkrGCDJod1+jpW&#10;R9Vze3DRl8t+DREEbd+I/1YfIkN9CfXfQnTIduIsYQw3FzDfGs90nZsUgy9OcyQOi5E4h4VYsbQb&#10;tegigtV6WV42FcX5VBUXCOXSVpHATHEYfbErmczYyu4aM/31qSS6zAr06TWhmGS2X3SYWA9R+xwx&#10;BixiTmvkdjoStorzNnC4y8Ezgw6OtEUyWhxKpluLMWoR0unCMYnzLdGRGCID0PguJzHom3S6buHB&#10;hu081eHPkz0anmgP5LHmLdxZL+Ytdyqn4IXS3yXY9xv4J/fLeWVmoDxuDNuOcdtNOLd8g4n8QB6f&#10;LGNPtYXG9GCcBmm6sQD/rNoIJZkFKEuBLfIahWL1weSZfSiIvIE6/fXkh32brOg1dGcGMtvgIsNt&#10;wCbPF+9fQj9p+iHBXporhuwEJ6limSZ+ZjmJDpUJKOGfzBCUY1T5rxifbI8i37aJ/PBvUaG5juyQ&#10;62mN9ebeDiunH5zktQf7OdCdR2lOMiU5KVQUZqhSXwn/eltqGOpsYLS3idba0msG/p0/f/6K269c&#10;Pvvss4tHfr+QME1Wp/z6179WLWqkPHH1hgf+ecITnvCEJzzxNQj5gHn+7Dn++qd/xc/+4i/55MOP&#10;+ei9D1S2nwKAEvwtZgFK+Cf7+y0BQCmZkZWRkaYe7gb6+78SLnl0derypUscuuMOrvv2t7nllpsp&#10;yM2hsqqS3LwC7K44ktMycSemYLA50VrtGGSGX1yignaJaRlE6oz4BocRbYzBYo9VWX8S9rkTU4lP&#10;TicxNYvERdCXnJlLijQKEctEeX5GDklC8WKe2MRkikrLefiBB35j9nH8Zc6+cpLPPvmQi6+d5Qc/&#10;+Eh8Gfhfi3etJzzx9Qr5Bdhn/UYG+6dpqG2jp2eUmV3fZ3rHQcan9tE1tIem7t3UduykuXc3XYN7&#10;6Rvdy6NPPMHuA4do656gqX2Uew50895Lxbz+aDxvH4njo+cy+PiZVN57NI73HkvlkxcK+OzFUj47&#10;WspPTtXxo2Nl/PBYMT8+VcZfnKnmL19r4uijI5TXjVHaMLGoSYpqhimqkgCwj+ziTrJL+8itHCan&#10;rI/0om4cCSXoLVmERiQQEik+E9xNxGRKQ48BsotKGByooLR+DEvGEBFxfUL9GFOHyC0fZGJigr27&#10;JpgYG6a2eZiQ2F5ui+hiWVQPK7V9rNT1q2y/tbLMVjrn2mVG3wzb4qYJzPg+AWkH2Za0j03unSpb&#10;LyzzIKGZ3yci606VBbgpbg9rnbvxduxllXW30C5Wx8yqcmAvkzTgGBTrY8r8w0vfyRpTJ14W6eo7&#10;wGrzOCuNYt0yrrL8ZPbeGsuIGNe1AP/s0hRkbtEURJb/SgAoMwKlkcc4GyydbLQN4GMdYJNjhA1i&#10;fYN9mI3OCbY6uvC1N7ExphUfczPr9bWsDs3llm3JX4J/mhBfArdtIMRvCyEB2/Dd7EN40HbCxHqc&#10;y0p/e6NQPYU5aeSkJZGeEEuCw0KK20GcI4Z4u5kkl42akkKqi/Ipz8umSIytLcuiszyOniIT/RUO&#10;BhozKctLIsYQpTL9JPxbyPgLE0sJAsOxmWQZcJTquVcft5V9eT4cKPHjQKk/k3lBtJfYcZkiiQ4L&#10;WoBz2giVYWeOCscYGUJkoA8x/jdSFv1dDrcE8cKwnufHYni6O4T7ajYxXRlFdrw0CZGGHxIcygzG&#10;UCxiLtmvT4JQKQn95H6zuD6ZIagP306GLYiDnUnc05tNfWIQ8aat2HTBCv79BgCK96CTEDBcufRK&#10;ww5DRDDGiCAsYdtIitpEomYj1tDNJJsDyXBGEGdaKPmNEdckM/ps4jwJAJMdJjLcNpLsJtJiY8hP&#10;iVWZfwkxOhx6eZ6WRKtBZQpKZcVGU+zaSkWMF87N3yI38hYONOp56UAzx/a3sLu7iLLcNKWKgkwa&#10;KgrpaqxUAHCgvY6+1lplAHKtwL+f/exnKmtP9r6T/fAqKir45S9/uXjUE9daeOCfJzzhCU94whNf&#10;g5B/TX3z9Tf40Wefq+y/H3z8CR+9/wEfvveBKvX9UunvYtmv1JLRx/TkuHL3TUxI4OKFC18JmTy6&#10;OvX8s88SGRHBH//xH+OOddHUUEt1TQ1l5ZWYY+zEJ6UoyKe3OgjVGgjTmTA540jKyMZgtbPVP4jQ&#10;KJ2CgwarE32MA2dCCimZuaRm5ZKWlUdadp5al/tSMnMWlmI7dXFMipgrMTWDvMIS7jp0UEG/Jfgn&#10;TT4k/Hvl9HF+8hc/Enfr/7dw03rCE1+zkJBnw8ZNTE3NMzQwQX1NM/0DU0zvOMD45G56h3cq4Nc5&#10;uI/e0f30jy3Av+7heTr7Z+nonaKlc5SJkU5OPtHM2y+WcvmxFN48ksAPXszlz09V8ulLpXz8YjEf&#10;v1DMp0dL+EzoJ6808Bev1PLD42V8frKO9070MjzQT27FMCX1Y5TWjyv4V1I7RlH1ELml3WQUdQh1&#10;kl7UQ0bpoNAIKYW9xGc1obMUEhSeQFBYIlHWKgwpA8TltFLd1ES6GKdNGkAb30VSfi8tHUNMjg0x&#10;NzNGR88QruwetsV0sCKqkxXRvazSD+BlHMLbPIaXeVjBs3WuXULz+MTuVFl9G+MPsMa5By/bzgUw&#10;aJWmHHOsd+xkg3s/m+Il/LtDaD8bxdI/ZaEseGvCHrytk6xTxhwDrDJPqoxCZcRhkPBvmFXGPvG6&#10;Y2L/mDIEWW2RY0bF/LN4mcR1yddzHcDbsW9Bzr2ssc0Jif0xE6rH3/qYAeXiu94hew7Ost45rfr9&#10;yTLjbY5e/F3tbIxpwccxjLe+jWVBxVy/MfFL8C/EfzOhfpsJkfLfQrDfFkL9t6IJ8ceijyI9MZ44&#10;uxWHxYBZq8Fp0mE3aMnPEJ+1biduq0mppqSAyqJcpdz0eHLSEmmoKqCpOpvivHiKc5PEOYlYdJFo&#10;I4LRRYaopZSEf/pIuR4k9oulOJZrC2Iyazt7iv2ZLQxmqCaJ7FQnRk0o2rAgBedkya4xcgHSOaVT&#10;sTYQV6QXLfEbeKTTyLODeh7rjuThxm3sLt1KY16MKvU1KvgXJt6PzPSTkG4hy09KuvfGqP0hKgvQ&#10;EBmEMSIAhyGUvDgdmbYInNoA7DoJ/cRra4KVJOiTRh9WcW6MXJeOwlFiDiGTeE8STkoXYAkCFQwU&#10;1yBBn1WBv1DV909m9Ml9DvEzSrQZSHGYF3v/WUh3W0mLteI2R2MTr2EXSrDocBukMUgk6bEGpnqK&#10;mB+qIkm3lZyo5Rxq0PLcbAGPDWfRX5NJQUYSZbnpVBVl0VJbSldTFUMdDYz2NNPTXK32XyvwT2bu&#10;Pf7448rQQ97ny5cv58iRIyqTzxPXXnjgnyc84QlPeMITX4OQD2gfylLfd97hV//9/+XHn/+QD959&#10;n08++EgtfwP/Fp1+l+Dfu29z/NhR8WB3Ixs2bODwQw+pTLKvgkweXX2SoFa68sqm2qEhwTTU19Dc&#10;VE9Nba2CfxabQ0E5CejMTjeRssTXbMMan0xKdh46i53tgSGERelwxieJcXkqs88Rn0KaAn//OmXl&#10;FbJnfl65+0qzj9MnjonrfI3Pf/ARx4+/zM9//teLd6wnPPH1C/nld/OWbezafYCJiTm6u4apq2lh&#10;ZHSWiel5BoenGRyfZ3TqDoan9jE6ewcDE/voHhJjB2fpGZimrWuQ1tYOmhsq2T9bztmnKjgvDT2e&#10;yOaHp+v4s9O1fHi0lE9ONPL52Q5+cLyWv7rUz08udPLBy3Wce7qT2fE28ks6KW/eQXXHPFXtQq27&#10;KK4dI69ikNT8VlLy20gt6CAxu1UpuXCQlKJ+EgqHsaV1EqnLJTA0noAgF+HGEkzJXVgz+rFkjuHK&#10;HqSitov+vh7GR/qZmhihon6Q7bYuloW3s1bfyeroLtYYZYnvoAJnPnZZpjvGJscoPu59rHNJd99d&#10;bIrbyRrHHKtjdrDSPMFKkzTsGGGlUcg0hpd1B5vi72Br4vfZGr8fXfYc4RkH2BC7j9XWXayKmWG1&#10;OG+FkHeMGB8zqgw/VmtbFuCfoQcv85DYP8lKyySrLGK8YVAZfEhJKLjWeYDVtv142yWEvGMBAtp3&#10;KTAoHYA32MfE9Yvrln0EHZNscE2z0b2Djc4RtsQOs8U5yEaHmNPSw/Kwam7cls33NsR/Cf6FBW5V&#10;ADBw20YCt28kIng7AVs3EOS7mejwQFXaq48IIiLIF21okHLYNUSEkWCPIc3tUCAw0W6hJCeDwqw0&#10;MhJjSUuwkeSKIcltJSvNjSNGh9tmwhWjRy+hX3jQIvgLUbDPuAj/osODiQgJEPtCSbRqSdFupSE1&#10;kqZ8O4kOA0bZE1Ac04UFoRdjTTIzTxOu4N8SsEsybmem2szhLiNHWgO5s2wNc9le9BRGiesVry9e&#10;W2X7aUMXwJ9Yyuy+BQUrALgA8iRUDBHvNVDBP0tUkNgOUvutSuL1NAtwT8I+BfokyJNzivUlGcX7&#10;MojXNIifoZQ+TMwXHrCQ7SfBpfgZOLThuAyRCv5JCKjAnviZJVj1YqlXADBb/lxjrWrbJl7fIa4z&#10;zqghVmYsRoerbMHK3BTqSvLE70hHrmU749lbubPRyIHubEqz4inPT6e6KJvaslyaqotprSmhu7ma&#10;4a4mBjsaqCi8duDfz3/+c/7qr/6KsbGxK/e6NPKQBhmeuPbCA/884QlPeMITnviaxJ//+Z9z8eJF&#10;fvkP/52/+cufKegne/998uFHvP/2u7+Bf1/I+Hv9kjSJ0PKNb3yD9ra234FLHl3deuzIEW64/npW&#10;rlhOTVU5rU314vfYTF19PeUVVcTYnSSkpKtsPZPTTYTJSqTZhsWdqDL39Ar+hRKi0Sr4l5GTrwCg&#10;PS7xK+Hev6R0odnZWU6+/JLK+jt3+qS4z97i44/e49zZM/zjP/7j4t3qCU98/UJ+8d2yeTP79h9k&#10;x855hodnaGrooKGujdGxWYZHJhkam2F8Zi+j0/sYnt7P4OR+Ovtn6BqYoX94B70DE7S2dVBSUkJO&#10;ViY15WnsGMji4HQhhw9UceaJet56sZFPzvbz2asDfHq2l0/PDfD6ix08eW8brY3VJKZXk5bfQUXT&#10;DJVtu6ju2EN5yw6Ka4fJLu0lVRxLzpMAsIP0/GaSspuITW8mLruT+IJxHDmjxKT1E2UpxTcwjq3+&#10;LoKjCzEldpFV0kdPdx+jgz2MCPX3DxGb08ea6HZWa3tZoelUrr5eui422fpZa13owbfZNcO62Hm2&#10;umfYmHBIrO/Fx7lTGX1sTDjASssMq8wTCsapLD3TJKutO/Gy71bZf9IFeFvCfrKrh4jOmmO1bTcr&#10;rbuV4+9q6w6xLvYJeYtt1b/P1I93zLAq+11j7MHbPMIqy5Qas9o4zErzOF62XazS94v1aTGPzDzc&#10;h5dDQsDdrHHsZY19TjkCr7eNsM46zDr7JJucE2x0jLDJ0c9WRwcbnaPi+naxzjbKisgGbvQr5Pot&#10;6Vy/6cuZf7LH37aNa9nis4aA7ZvYtmmN2F7D9k3r8N20lvDA7WhDAogM9FXgTR8hS1nDsBt0uGOM&#10;6MKCiTUbKM3OIDs5AYdZR7zdRKLLQoxBg9UYiVkbgTEqAp2EfeHBao7oCAn7gsS+RUUuZANGhQUS&#10;HRaAOTocTXAgrhgtuWkO8dqy/FaeH4RBzKELDVQQz6SAoASBErQF4dQHUenewmS2N6NpK+hKXktJ&#10;7GbSXBrMUcFEhQYomClB4cI5wQoCytdbyvSTwM+sCVLAzxgZKLYDMImlyvAT5yzAv1CVvSchoDT5&#10;WMj2kzAyRMFDs7g2me2nE+9FXq9RvF8JHuW2PtQfs7gGkwSYQnZxnlPM4RCyiXNl9p+Ef8l2owJ/&#10;MgMwK96h1mWvP7cpCpf4uTp1MgMwFJdBlg7LuQIXQKAhigyXkeIELVXpMVQXpFGclUxtaS6VhTkq&#10;w6+6JJvWujKaa4pV2e94XyuNlUXXDPybm5tTLr++vr5861vfunK/S0kn3E8++YRf/OIXnl5+10h4&#10;4J8nPOEJT3jCE1+TkM5k0l3t78XyH/7u7/nko49U2e+nsv/f++/z3tuy599bvP/eW3z4/ju8/dZl&#10;ujo7VJ+/sNBQnn7ySc6cPu3J/Pua6PjLL7N92zbxQP5NEuPdNDfU0tHWRE9nO/XioVzCP7PNQXxy&#10;2m/gn9FKpOm34V+IMgOR7r6pso9fWiZ2sf5VcO9fkiz/nZ6e4cRLR5Xhx8VzZ/ns0w+5/PoF3nnn&#10;bZWh6glPfF1DfuHdun4FB+eG2HfwLqZm9tDXN0FtdTNNDW0MjUwwNDrF8Pgc07sOMr3zoHL8HZ7c&#10;S//YLvpH5hgUY3r7+qivq6KoIAO3M4aUeCuJsWbcdhNZKTaaKhMZ7cxivCePnuYcmmuyKMpNITUl&#10;k9SMSjLyWyiuHaWqbRdVHXuo6dynsv9K6sbILe8hu6xX9fnLKOomr6yT9IJ2YtMaiU1vxZ03TGLp&#10;DAklM9iSWrE4KojU5xEWEU9Obhmd7a1MjPYzPDREUU0/oe4eVmk6WR3Vibe+l1XRPWyIGcRL38MW&#10;55Dqo7feNsYm1yxrY/eyNX4nGxIOssY5v2Cg4Zhhs3sX3pYhVhplma504RXrpkm87fOqt5+EcRvc&#10;B9kYux9N1m58k3azRpYIW2fFcpbVMWKsVcLCyYVefbJnn5hjjWWA1SZxLbp2Vuu7WWWZEPPNqey/&#10;VZYdrLKJ+XXdrBRaLV5rjXMvXg4h+x71mmtde1gbM8pa2wTrrEOsM/ew0TXORluf6vW32TXCxrg5&#10;1jvFXNp2bgko4YatmQvwT+iL8C/YbzO+m9exae1qgnw3EaMPJyJwO/5bNuC3aT1rVy1nnVBkoB/R&#10;oQGE+m4hKiiA6OBALNpIwgO2ExOtIT0+VpX/OoxasT9CgT8J/STUiwj0VRBRzhsR5EeY2A4N8CXE&#10;f6tYbhPXsFVJ9hwMEvMHbt9MwLbNYn0rkcG+WI0RYtx2greLcWJfqL84R4wLFeeELSpU7pdLcUwb&#10;splY7Sac0ZswhW1BH+mHRswTLuYP9F0ob5Y9DaXk+w8T1yGvT27LawoRc0kTFAlGw8R88jx17eKa&#10;5fuNFOuaIF8ihTTBYm65LsbIpRwbHigk38/2LWKuLeI8cU6QPH9B4X5iPjEuUqxHiZ+HVPSitEKy&#10;THghg1BmFIZilXDQEIXsJWgIC8QkS6XFUh/ij0Zcb7SYO1IatYifqzUqEpdBAkI9dr0Wp8WoejJK&#10;Z+bs1HjS4hxKuakJFGamUJCeTFleBpWF2WI79ZqCf0v3+FdJlgEnJyczOjrKww8/zCuvvMIPf/hD&#10;/sf/8Bh7fR3DA/884QlPeMITnviahOzB8tprr6kSjV/96lf86Ec/4oP3ZPbfR3zy4Yd8/OG7C+W+&#10;i/Dv8cceYf26deoBbuXKlQT4+xMREYHBYMC4qKyMDEqKi69oZHiYcfGQJzU5McGjhw9f0eOPPfaV&#10;kMqjf3u99uqrZGdlqQbcIcFB1FVX0NbcQE9XG4N9PTQ0Nin4Z3U4iU1IUtl/sqdfhDGGcEMMBoeb&#10;+NQFsw/Z80/CP4sjlrjkNKX/U/iXlJbJwOAQx4++oODfW5de44eff8L5s6f58x/Lfn+e8MTXN+Rn&#10;5YZV1zPXW8H83kPMzO1jeHSW3t4xyooraW3rZGR8mpGJOcZm9jKx4w5Gpw8wMrWf4ck9TMzMM7dr&#10;juHhfpoaqykuSCMp3kpqoh2300yswyRkxm4xEGuX6yYcNrM4ZicxPpaczDSys3PILayjrGGEsqYZ&#10;oSnKm2cpbZymsGaMvMpBoX5yK0dIK+olraCNpJxm4tJqcCTXYk1qIq1kjLTSceLzh8goHhKfD+XE&#10;x6VSWV5Md2cT7V1D2LMG8TH0sCq6Gy9tD+uNfXgb+1UmnXTSlf30trlG8ZaAzjysXHt9Uw7gl7wb&#10;v/S72BC3l3WOObwto2yK3cE6myzblY6+k6p3n8zgW+vYzXrnblZYdrLMNM9yy242xu4lMvtOtifu&#10;Uxl7K0xTC/AvZhSvmDEFEFdbxFK69Zp6WW0exMvQhZeuCS+juN6YGVZa51ll28NKodUyG1DbLq5z&#10;htX2XXhZ5/Cy7xOaF6+/h3XWMdVPcIN9iA36SjZZO9hoqmebrYkNjmF8YnrE3G3cFlTG9VuyFfy7&#10;YVsmN27L+q2ef7LP30a2b1qL/xYfZXwhy2iDtm8mPMBXgS7ZE1AbGqCy5KJC/IkK8scUEYYhIhRN&#10;sD9WXZQy/ojRacS+ENXXTxp5SBMPaa6hCw8kOtRfAThNiB/RKrsvEI3cJ7YjJJiTAC3YT0luh4nX&#10;DQ8S22KMzBCMjghCK87RhgUszheg5pTbSnKchGGybFiMlSXLUfK4WOoi5bkB4tr91OtFhcjr2C6u&#10;QZwjxkiIp+CcVKAEfQsAT15LtBivsvXCJfCUEFHCv23i9eSxxdcU5y1Jzi3nktBPwj8JFBeg3yIY&#10;lHBR7I9QUHErYf7blcLFdqQYIwGeSfUZXCgXliBQlhdLIxFLdDg6cb2GsCAFDDUSOPptVQreul7M&#10;uRVrlCwd1hBr0pEo/i1KGGuKjsRq0JGXnkR6nIsUl500t0uBPwkAS3MzKM3LpLo49z8N/PuiZGag&#10;t7c3kZGRJCQk0NPTw2HxbPiheP70xNcjPPDPE57whCc84YmvUbz11lt8/vnn6q+uf/3Xf82nH8ms&#10;vw/F8iN+8MmHfCQBoIR/H7zDHQf2odfq8Pfzw3f7dtatXcuf/MmffOlhbsnhbUnSVGJJss+cLAf5&#10;omT58JJuueUWBROXlBAfT2VFxRVNjo8rl1qpu++8k1dOnfpK0OXR72p6aorvfe97XP+971JdWUZL&#10;Yx2dbc0M9HYpI4CG+gZS0zNxxsYRrdWz3T+ADZu3sWGbH9uDQggI07DNP5h1m7ayNSCESIMZvcWG&#10;yebE5k74v4J/Pb19HDv6AmdOHue9Ny7zw88+4dyZ0/ytp9+fJ77mIT8TvW75Jl0lcczMzjM1u4ex&#10;yTkmZ/bS3TNGRVkt3b3DjE3NMTK9W5X+Svg3Or2fkam9DI7M0NPXR2tLE81NtdRUFZCfm0h6ioM4&#10;l5kEt2UB+gm5HWbinGZSEmwkJzhJToojLzuRkqJMyqpbqGwcpaJ5lorWHZQ1TVPSMEVB3RQ5laNk&#10;lA2RXDREfF4PCdmtxGd3EJvRRlxmC5bEenSuGkxxNbhS60hOLyEvJ5fiwnyKCouwp9SxJaaPldoB&#10;Vgl56frx0vfjbRzA2yQz98ZZb5tmS9wO/OKniM7Zg7VwNyl1d+EovxO/pF2YCu8mInM/Po4JlekX&#10;nTmPueAOdGJsUMoc+tx9aHPuQJt7EJ1QZPb30ebfS0TOPYRn3UVUzl0YC8V8ZXfjqhBzZR3AP2kn&#10;G52ThKbtIiR9N1tdY2y19ypwJ0041mgK8I6qZJV0/pVuwba9Sqtt86w2iPdhmVbZf6vF0su+UzkA&#10;S9MRWeq7xiDNPMbwMdQqR18fcyebjGVsNNWwNjSN5QGZ3Lw9m+u3ZHHDtmxu3J7DjdtyvgT/dBLO&#10;RYaorD8f75Wq51+YkOz/Fxnsjz4yVMExY1QYsTYTcQ4L2tBADOEhCsDJjEFpDiJLgGX/PQno5LZ0&#10;5DVFh2EzalQvvYjArQrGyZJemQ2oEeMigv2Us7BUpDhHSkLAJUWI15dzaSMCVY9AWTIsy36llqCf&#10;LOGV27KkdmmfLP/VRgQouKgLF9uaYGS/PbkuwaEEeXpxXJb5SvMPeY48pg0T71fsN0QGXhn7m5Jf&#10;CeT8xbYEn4s9AOU+cUzCuiXzD4M4R16zBJ0L1yZ7BgZj12twip+FXcHVhRLhhTllGbOcQ5YUy5Lf&#10;UFzSzdeiJV4oxWEiU5p9iH9TOYkO8lJcJNp0qsefU4yLN2twGyIwieuVRiAZ7hg1LifJSXlOKpW5&#10;qWo9O9lNTUkujeX5YplDc1UJPc1VjHQ3MSzU21bDaG/Lf0r499v6oz/6I/VMKZ8H5c8jJydHZQd6&#10;4uoND/zzhCc84QlPeOJrFD/4wQ/44IMPVOaf7MPy4z/7oYJ/MvPvsx98pEowP/nofQUBP3j/Hd59&#10;823euHSZC2fPc+KlYzz9xBM8+MB93LF/L2NjwzTU11FVVaGUm5tFQlws8W6XkJMo8QUlJChIKJDA&#10;AH9Wr1qpes+tEFq+7HZuvummK5J96a677ttXJB8G/+t//ZMrkpDxiw+N8oFR/gXZx8dHKTAwEKfD&#10;QazLpVSQn09LU5NSa0sLc7OzfP/gwQUdOiTewwPKvERKZiU++/TTPPfMM0ovPv88p0+evKLzZ89+&#10;JWC7WvXcs88SGhqqYGtmRhrNjXW0tzbS39NBc3MT+QVFxMUnEqXTY7RYidab8A0KYcOW7Xit9VEQ&#10;MEJvxuJOwpaQSrTZTqTYDtcaCNXolOOv4/+w519iaia9vf0cf/FFLp49w6fvvcOn4n579fwZ/uc/&#10;/WrxLvWEJ76eIT+bVt3432jNsTAxMasy/2Z37mdqbq/QPlpaeqmsqGdwdJrRmX2MTC/0/hubOcDA&#10;2Dzd/RPUN7aKz9NKGhurqasupraqgNLiNIryEsnPiSclwUqi2yIklnFW0pIcpKclkZuTLT73cvj/&#10;2TsL+CjO9W1//6N1Wlzj7u4uxIUIFjS4E4IFCBYIAUKA4FpoCy3UDSilQLHiLsWlDjXqcnrub+53&#10;d8ImDdIGTgt9rvb5bbI7OzM7u2x2rn2kd98B6DtoHPrml6D3kOnoM4zZf6XoOWgquuaVoeOAaVpM&#10;R7s+05DdtQjZXYqQmVuEtA5jkJpTgKRWQ5GSPRDZbbqhR49eGJI/AAXDhqBn3yEITh0Os/BxaBYx&#10;ERaRLO2dAKvoYljGTIJl7CRYx3OS7jQ1KIOTcO2TpsErcxr828yGT5u5cEidqUpkHbRgXz7z2Cmw&#10;iOcgkGmwSZwG28Qp2uUUOKdNhx1LbeOYWTcBrsmT4NViGtzSZ8Azaw4C28yHX8tZCGo7F+Ht58Kv&#10;1Sy4arfZJ5XCLWOG6itop93PNnaktu4JsA7rB4fwrrAMG6jt8whtmzOM8m8BLBPnqf02j9b2P5mZ&#10;f2XafkyGQ/JUJQ454MMmQduPRPYuHAuX5DEIaV8Op6QxsInKR5OAnqjnkoM6zlq4dTKEe2ctcivJ&#10;v+hQP4OsC2aGnD9CAjzh5mSlysS9nczgYdsY3g5NEeZtiyh/R8QGsbzUAQEejvBysYWDVVNVCpsU&#10;E66yApn1Furvgfat0tBNe120S49GtK8tPG0bauuxQIifu5rYy8w/Sr8AH1d1aRCBlH681H9mebC7&#10;kpAGkXdN8jFjj2KNk38Z4QGGrEBm9+nBLD9DeChRyfuoqcJG0cf+fuo+SkoasggN6+TPntrPBkkY&#10;G2oIJf+CPMHBH5R/BkmoLa8dM2bkMUOQ91HrM+6fHpR9SZHBSIgI1u5L8ReAWPYx1O5jmADMPobe&#10;iOMgkNBApMaEqt5+HPqRnRijRTTapDZH+8xkZMSHqz6BCWH+SIlir0B/RPi5auGupCEFYIeMJHTK&#10;TjcIwNwc9O/WXvX6696xFfpy6EcPw9APTvwdMagXhvbriiHav+l7Rf498cQT2me6Znj44YcrXus1&#10;CX9/f+OahT8jIv8EQRAE4a7hF1y5chmHDx/CN998g2+//QafXb6C86fP4czJd3H29Ls4f9aQAcif&#10;T717HMcPU/7tw+4dO7Bpw1t47ZWXseqZlXh86WIsmDcHs2fNRPmMMsycXobpZaUom1qCaVMmYdrk&#10;YpSWTETJhPEoLhqHiePHqpgwdjTGjynEmJEF2oltP2P0RZ+e3dGpQzsVHdvnIDuzBdJSk5CWkoRU&#10;LaIiwxEeFoKwUEYwPNxc4ebqosLF2Qlm2odPQzRFo4YNUeuRR1RQJDID0fTD5f9pUadOHTRq1EgF&#10;e9K4u7urDEcGxVlSYmJFtMzORtcuXSpiSH4+xoweXRGzy8uxcP78injlpZfw+quvqqBMrE7Q3cno&#10;1rWrEn8RYaHavg40lPuOKsC4sYXo128AOnbugoTEFETGxCI9MwsdOuciu3UOktKzEB6bYMj68/FX&#10;4i+lVXvEpGTAPzRSDf5w8fRRIvD3y78cJf/Y8+/YgX24ePok3j12GAcP7NVen9IQXLi74fuLZb0H&#10;MKZbEqZOLVOZf6XT56KUGYBlszBiVAn69hmMgQMLlPCbMnMRSqaVY8LUmRg7qRyF46diYH4BBubl&#10;YfDgAejfrzsG9u+Kfn06ok+PtujVrQ16dmuFbp0z0aNLS/To2hJdc7XrevZC334D0adfHvoMGIne&#10;eRPRe3Apeg8pU2W/PfOnoOuAYnTsq0X/UnToPwOte05Bqx4lWkxBRpcSJLcbixbtCtC202D06Nkf&#10;gwZS+g1Wk4db545AcIvRsIudCIuoibBksDdfLPvzTYZl3FRYJ5apMl6bxOlwbTETtkkztN9nacEM&#10;OkMWnX3KHDi3WKDdNhvmzafDMr4MFs1Z5jsFZrHGUD8bSn8ttPVaar/bxI6DdcwobduFqjTYLmka&#10;HNPY869MW24qLHgZP0O771TD79p6m0VPhFX0aFjFTYJl9BjYRA+FdfgA2IfkwEoJQG37zPpLnAvr&#10;hCmwjBwFm/hJWkyBLYd8xE9Ucs8uagDcY7rBKXYgHBK0YxA/FvZJk7T9KUTT4P6o79EZdZxyUMeF&#10;5b5G8eeWq0WXSvKP035DA7S/L96uiAoLQGyEH5Ij3dEu2Rft4h3QK80R+W38Mbp7DAa18cXQTuEY&#10;nBuP1ChvWDdrCFuLJmo4CMVfgKeLKpfNTAxH56xw9Ml0xZgcJ5S0d8DILHu0i7RAsGtTeDvbgL38&#10;GEG+bgjxp+wzZP2x3JfBXoBerk6GASB+rtp9zODpYIYADweEK5nnqQQbg7KN5ccG+cg+fIYw9PDT&#10;9smX5bhGKRjoDVXyq92fko/CTheDDNXDz89NW9ZD3c7MvuahPkr2xYf7ab97o3kYM/X0DEFDSbMK&#10;bf28j2HfeH89M9EHCZFBSvZR8vGSAlANAdEeH39n5p+6DA5AYkQQkqOCkRYTjqyEaDXkIysxGtmJ&#10;UciMi1CTgZuzNDhI2wdtO5Ha8Qn1doK/qy2ite1nxUciJy0R7dOT0a1dS/Tt0g5D+3XDoF6d0blN&#10;C3TJyUbPTm0xYlBfjC0YhGEDe6qpv4WD+9wz8u+zzz7D5s2bsWzZMu1v+1i0bt0afn5+qF+/fsVr&#10;/7eEyL8/NyL/BEEQBOGugIMUfsI331zFwYP78cUXX6gPnV9/fhXvX3hPZf6dOXUcZ8+8q+QfgwKQ&#10;vf8OHdiH3Tt34O3Nb+GNta/h5Zeex6pnVuCpJ5Zh+bIlWLJ4oSoRXrhwHhbMn4X5c8sxf85MzCuf&#10;jtnTp2Fm2VTMKJ2sYtqUEpROnoQpkyZgSnGRiskTi1AycTyKdUE4fjSKxhWqGD92FMaNGYmxowpU&#10;UBqOHjEMwwdrH6TzB2Fofh6GDNJOkvv2Qv8+jJ7o07ObdmKcq0UndMvthM4d26Nj+7bo0K4t2rVt&#10;heTEeDSPiVIRGR4GTw93uLk6w83FGXY2NqocuYH2wZVx/333/erDKbMOOQRFj9q1a6Ne3boVwf6I&#10;5ubmKiwsLODk6FgRlIvsdaMHZWLhyJEqRhcWYs6sWVj51FMqVj/zzG8udV4wb57aJ1sba/Tt1cNQ&#10;7jtiKEaPGoGBeQNVn79u3XuiTdsctMjIRus2OejYqTO6dOtukIBt2yEhPQuh0XEIDI9WGYAR8cmI&#10;ik9SPQG9AoLhFxL+u6f9ZrbOwZix47Ht7c04dvQgLp0/rcTfxQuntdfnf9QrVRDuVvj+4NC0Fp6e&#10;3hNLH1+MqWVzMbl0NqaUzsKo0eORl1+IgpGT0LtXPgbmj8EkTvydNhsTp5ZjXEk5Ro6bisHDx2BY&#10;QSEGDxmM/v17YfCgnsgb0AUD+nbUIldlAvL3/IG56N+vsxZ90X/AEPQdMAx9Bxagz6Ai9Mqfqkp9&#10;DT3/pqP7oDJ0GTgFuf1L0WVQOTrnzUbb3qVo06sUmd2nIaXzZLTMLUTnbnno17c/BuUNwPBh+ejV&#10;dzBCU/NhHTYcznFjYRdbbBB/0SWwbD5ZiT/bxDJYxU+HXUo57FPnqt55nlkz4ZE1C45ps+HUYg58&#10;2yyAV/YCBOQshU+rBfBtPR9O2m2OaeVKHFL+GcIgEq3iy+CeOReuGXPh03qeWp9X5kw4JJfCmj0C&#10;U6fCPWsebBJL0SxmMsw54TdlHszjZsAiWtu/OO362BJYx45XAzsstJ+toobBJrwX7IKyYccswKiR&#10;sGk+Vm2P0s86ehTcW5Sq3oQOydNVSbJ7+hR4pY5EUEIHODbPg23yFNgll8E2SdvXiOFo6NUddV3a&#10;o65zO9R17YC6bp1Q190g/mq7VpZ/Ad4GOcZBG95ujgj3tkDXFFcUdA7ByHZuGJphjWl9wrF6eg8s&#10;n9ITRb1iMbhjNJoHOcKySQPYmjWGq50FAr1d4evmrMRdWowveqXaYt4AH6zId8eS3tZY1F2LXg4Y&#10;lW2DULfG8HS2UkM0lAQMMIg/Cj8O3Aj0cVNlx2HB/sjJiEOnRGe0DmuEtMAGCHBqAC8nS5VhSNlH&#10;WUfhyO2r8mGj/OMQDz93w3APb1d7eDjbwMGqkQoXWzMEeDkhIpCluYaMQdXzj33+KCO10H8OVeGC&#10;CH83Jf5iQ30q5B/LgSn52AeQ8u+a+DNIQK6X10cFsUzaV/VN5GU8JwuHBij5p8tADvOIDzNcz58p&#10;B9NiwioiPZYiMAoZceGq3DdS24aviw1crBvDybIB3KzrIdC5PsI9LBET6G4QhgkxyGmRhA5Zaejd&#10;uS365LZFp1ZpaJ2eqAZ+dO/QGn26tke7rFT01S4LBvS4Z+SfKb/88ouSgWwtc+TIEaxZs0b19WOf&#10;aLYh0f8t3ChE/v25EfknCIIgCHcFBvn3ww/fah/KDqkPaD/8+CO+vfo1rnx0GefPnMHpU8dx+uRx&#10;nDllyAI8d+ZdJQTfPX4Ehw/uw55d72Dr25uwYf06rF3zKl556QU1FOT551Zh9aqVKp5Z+QRWPrUM&#10;K558HCuWLcGTSxdh2eL5WLpwHhbPn4OFc2djwZxyzJs9E/NmzcCcmWWYPaMMs2ZMQzkl4bQpmF46&#10;GWWlJZg2dRJKJ09UMWVSEaZQEk4Yp2JS0VgVxePHqGxCQ0bhKBXjRo/E2MIRGDNyOEaPHKaicIQh&#10;RhUMUTFy+BCMGDb4WgzNR8GQQRiux+A8Jc704KTcwXn9lUhs2ypbRcvMFoiMCFOZiGEhwWqwho2V&#10;VUXUr1cX999/X0UwG4/iUA/T/ogM096JVcucGZR6Dg4OKkuREREern5XslILR0dHPHD//Wpdzk4O&#10;SEtJRFZGC3Ror52M9OmLPtpJPWWfm7sH6tVvgNp16sHC0grRMc3RObcLOnXugpz2HdVE3uTMVoiM&#10;S4Krt5/q/Refko6MVm0REhEN36Cw3535x8EiY8aNx17ttcThMu9dPIt3dmzFZ59+pL0+Rf4Jdzf8&#10;d+pq+RjWPzkYzz73JCZPm4uSqeVazFRTfIeNKsKosVNRMKoEHTv0waDhEzBx2gKMnTQbI8fPwOCR&#10;JRg6YgKGFxZhyLAC5OfnIW9gL/Trm6tFF/XzoEHa/fJ6Y+CA3hgwcAD6DchX4q9/fiH6DS5GPwq/&#10;wWXoPqgU3fJK0VWLLnll6DxgCjr1m4J2/aYhp28pWnYvRtveZWjZsxS5vUdjwIA8DB40ECO098Yh&#10;g4cgs20/uIV0hIV/FzQJHAyn2NFwiJsEp8SpsI5jeS6z9qbApcUc2KbMhn3qbDWcwzqxHM5p5ark&#10;V5XMJk1X2X8umfNgl1QOm3jKwlJYczIvZWLzSTCLLdFissraM9d+pqxzSilT5cGOaTNhlzxdZfsx&#10;68+6+UQ4JJVo656mJviaxUzStj8XdmmLYBY3S4tSw1APbV1c1j6RE4BLYRE5DLYhneEUkADXoDi4&#10;RHVWWX3MArRrXgjb5uMMGYaxRUoaWjcfA7uECXBILIJNTIG23xNhkzwD1kkzYB5ZiIa+vVDXldKv&#10;fUXo5b7M/HvUtXLZb1igFwK8nZU448CPENeG6Jlig3nDm6M8LxijW9phdr9APDu5JRaOboWJvWIx&#10;umcyQj0tYdaoPmzNm8DNzgoBXq7wcnWEh7Md4v0tUZLrghUjw/DCKD+sHRuK9RPD8HKhP1YNctdu&#10;80CwWxN4OdtADfvwcTMRf67w9XCGm4Mt/Lzc0KulL6Z2c8XUjnYoybHGwBQLBDjWgZu9Gfw9ndT9&#10;mLXIybwUffyZgzTUOjlp19cVcRF+iPW3RrRXA7QIM0daqBVC3JvBz91WiTs1AMTPKPvU/lBkOmj7&#10;Zwcn62awbtZASTY/F2uE+jop8RcXyl5+LDN2N96X4pE/u8NQLmzI+GOwvFiVH/uxPJg9CP21+2m/&#10;a8uH+1MiUv4ZS4JDg1RfwOSoUJUBSOmXHMksQIMATIoMQgIzNIO94O7QFDaNH9COx8NI9X0QXaJr&#10;YWQ7BwzrFoXu7VqgTVqimhLM0uEW8ZFolRKPrm0z0SErFa1T49GxVQv06ZKDzq0z0LlNhpKB96L8&#10;uxEUg+w5PWfOHGRlZaFhw4Z45JFHVIsXfmbR/52I/PtzI/JPEARBEO4a/ouffvoJx44dU5N+Kf++&#10;//o7fPXZl/jw0vs4d/q0Kv+tJP9On8Cpd4/i+NFDOHJoP/bv3aX6s23bshmbN27AWxvewIb1a/HG&#10;utexbi375r2C1199Ca+//CJef/E5vPrCs3hx9dN47pmn8OzTT2HVU09g5RPLsGL543hq2RIVTz6+&#10;GMuXLMSyxQuwdJFRFC6cg0ULZmPhvFkq5s2egbmzpmNOeZlBGE4vVTGrbCpmTpuisgpZcqzKjicX&#10;Y2rJRC2MmYXF41Ey0SANi4vGGGL8GEwcN1qLQkwYOwpFFIejR2Lc6BEYR3HILMNRw5VA1CWiLhBN&#10;JeKvRWK+KrNVUSET81QwI7FrbkdDdO6o+iO2SEvRIlmFkojGCA4KgLOTY0XY2dqonol6sLS5Xr26&#10;eOzRR1V5Mz9AUyiyxLn2Y4+pHooPPfggHnroQXh5eatsv+zs1rCwssaDDz2MBx+upeSfvaMzMrOz&#10;0TYnB1nZrZCekYUMbbmsNu2QlNkSEXGJcHLzgouHN6L5s7uXyvz7vfIvo2UbFBUX4+D+3drr6hgu&#10;nDuFXTu24Ltvv1avT0G4m+HJq7v1Y3h6Rk8sXLwYZeULUTp9HkqmzsLEKbMxQYsxRdMxYsxU9Ok3&#10;Eu079cOg4cUYPXEWCsZOV/Jv+OjJGDGWEnAcho0owKD8/ujfvw/6D+iLvLz+yB88EIMH56lM3n4D&#10;8tC73xD0HDACffMnoM+QUvTKZ6Yfpd+UCvGXmzcduQPL0GnAdHTJL0eHATPUwI+OvceiW5/BGKSt&#10;i5l+BQXD0b3PEAQn5cEqoA9sAnrCPHgQGgcOgX1MIRwSSuCWNgN2CaUqc88qfiZcMubBLoUxB07p&#10;81Spr3vmHNV7z7vlTC1mwafVXPi1XQxfLTyy58M1az4cUmfDPLoIZlHjYRYzUQk/u6RSld3nmjoV&#10;ga2mwztrJuyTpsM6YZp2PaXhVFhEj1f9AK2069hb0DaZ2YULYZu6EOaJc2EWr603gb37Ziq5yCnC&#10;luzxp23DLmYo7MNz4RicBaeQTNiG5MA6vK/22IbCOnYsbGLGqAnFrmmlcGkxHQ4pU2EbWwDbuLGw&#10;TpoGG23/WELcxL8v6nKwh4sx409l/XVQ8q+2ey5qVyP/Qvzd4efpDB8PJ9hYNoOXXT0UtHHAi8Wx&#10;eLYoDlNz3TA6ywqlXd0wuYs7Fhe2wMqZQ5AZ641mjerBQbsPpwH7ujvB08UeznZWSPQ3w6webni8&#10;rwOeHuSKF0eGYHW+M54Z5IznC/zxYmEY+qU5wsOhmdqunyeFn4uSfpR5Pu7OcNTWE+pugcKWtijr&#10;aIvSHAvM6GCDeT1d0aN5M4R6WiixF6Ddl+KR9wtS5cKuSgIyE9Db3RH+ng5oHeeK4a3tMSbHAWW9&#10;vDFrQAAmdvNGTrwd/NytlTjUp/xS4FEquthZKgEY5NgAsa51kObXELGejeHvYoYQH0dEB3uo4R96&#10;ia8hY9CQdahLPz3zT2UWUipq+xjore2bl7MWvOR23RHhz9JiDgwJQFxoIBKM/QEp7Tq11P4Wq1Lf&#10;MO0yEsnRIYjW1ufrYodA50ZoE1Yf/ZOboLiDFeZox3vV+HC8ODMH0wpy0KtjS8OQEW1diVxnVChy&#10;0pPQrW0menZohT65OejXtb3qAdipdQZapSX+5eRfVTh0jjLw6aefVtmBLVu2VFOAeSn8eRH5JwiC&#10;IAh3Efz29cyZMzh+/Dh+/vln/PDNd/jmy6/w+Sef4tK5C2r6L+Ufh36cU+W/FIEUgMdw8sQRHDty&#10;QJUBH9i/B3t3v4Pdu7bjnR1bsGP729i+dTO2btmErW9vxNZNG7D1rTew+c212LDuNby55hW88drL&#10;WPvKS3jtpeeVFHzl+dV4+flVKl589mmjJFyhJOHqZ57A6qefwKoVy1WseGIpnlq+BE8sW4Qnli7C&#10;k0sW4oklC1RW4eML52HpwrlYsoAxB4soDFl6PHsG5s+ajnlazFXScBpmzyjFrOlTUV42RcXMaSxH&#10;LlFRpnoVTlRRWjIBUycVqTCUJo9TcS3zUJeIFIiGmMBS5bGG7EMO11AysdAgE8cW6mXL12SiulQy&#10;cSgKCwxhKhUNMVTJRWYeDuzXGwP7aqFd9uzeVZU0d2rfDh1y2qJNyyy0zMxAdkYL5HZsp+Rixw45&#10;6rJ79x7o3KUrnJzd8MijtfFY7bqoXa8hGjYxg4eXL4LDwuHg5IJm5pawtrVDSEQUktMzkd22AzJa&#10;5SA2OR3+YREICIuEnZMrbB2dEaT9XJ3cu1m0aNkGffoPwJIli/D2pjex5vVXsObVF/HDD3/NEyDh&#10;3oKSx8XqMUzKb40JJTMxY85ilM5ciMnT5qF4ymxMLpuLsRNnYtCwCRg0fBK69hiKnPZ9kT+ixCj/&#10;pqBgzFQMKyzB8MJJKBw/CcNHjsTgYcOQP3QYBqsYgsFDhmDgoHz07JOPbn2Go8eAseiRV4Keg8rQ&#10;LW+aFhR/jGkV0q9jv+no0L8MA0fNQ79h2nXdh6LfgIEYOnQQRo8aiiHDC5DZaQQ8E4bBOmwYLAIH&#10;wDZ0EMzDRqFp8BA4xY6AY+JkOKbMgENSGZxbzINFwiy4MqMvZS4c09jPT/s5mZl/lHVT4JhcCpf0&#10;6fBrMxe+beZry86BS4tZsE82CD2z6PEwr4gJsIubBHttG07Jk+CTWQr39FLYxpfANrFUZQuyLJjy&#10;jyLQNmkWHNIXwjXrcXi1fhxOGYthm7oI5mqS71zYpMyHRewkOGjrs4qfAQvt/uz/Z8NBIJF5cIru&#10;CYew9rAJ6wX7iD6wjR4Km6ihsI8bpe3HGG2747QYD5vYUdq+FmsxGTYR/WDh1w71XHMMpb4uRvFn&#10;Iv/0zL/HtKha9ksB5+pog6aNG8DNth6GtbRCeXd7TGhjg16RDdDSqxYGJ1ugrIcX5uUF45nibPRr&#10;HQpXWzPYmDeBi72lkn9erg7az9ZIDLDAtA62WNzFDAs6NcW8TpZ4qp8TlvWyxrMFAXh5dARmd/dA&#10;drQbIoN94eHioEqOKf0oAD213x1szNEm3AzF2c0wJq0JFvUPxPKh4Xg8LxClHRwxvFMYUmKC4KPd&#10;z9d4P0M4qZJhSkBPbX9c7RujZ4oVilo3w/RcOzye76etJwSLB3piRi9ntImxhqeTpboPMwYp5Lyc&#10;bbXfHdA2wR8DUp3QP6EZBqfboGfzpkgPaIqYAAdEBXsg3Ng70CD+DFmDuuzjVGP+zAy/CO2S0s9D&#10;DVIx0/bJAh6O1vB2oXzUtuvlrkqCmRUYG2zIAmTZL8t/M+IjkRIdgjQO/0iMUpeUf46WjRDk8Ajy&#10;0y0xqYMTlgzyxcrh/lhdGIonhwejvH8wCnplqh5/lH9J4UFI1tbLPoJt0hLQt0uOKvPt16Ud+vfo&#10;qIaBdGiZ8ZeXf1X54YcfcP78eZw4ccJ4jfBnROSfIAiCINxF/Pe//8X777+Pffv24T//+Q++/+57&#10;fPPN17j6+Re4/MFHOH/6DM4a5Z+pAGT5L0uCDRLwKI4dOagyAQ/u34MD+3Zj/75d2Ld3J/bu3ok9&#10;u3Zgz87t2LNtK97ZskmLjdi2aQO2vLUemzesw6b1a/HWutewYa0h3lz7KtaveQXrXntJxdpXXsTr&#10;L79gjOfx6svP4pUXVuHl555R8eLqlXhx1Qq88IwhDFmFT2L1iiew6qnleOapZXj6icdVsPT4qWWL&#10;8OTjWixdiOVL5ithuGzRPDy+aK6ShgZxOAeL58+qEIcL58zEAi0oECkPdYF4PYloKhKnM6ZOQtmU&#10;YhXMRNSloipfNkYlmTiBZczGjMTxo42XYzCBUnFsIYrGGEL/WS9x1sucdcnIYBYjy6AnTxyPKSUT&#10;MXBgHlpkZsHC2hY29k6wdXSBvYs7nD194OLloy4d3DzR1IJZgY8oCRgWFYuUjGy0at8J2Tkd0cI4&#10;EMTbLwj1GzaBhY0DElIzVIYgy4Fbtm2P1u06orW2fCvtUo+WOR1UUPpRKPLSPyhYTQZ8+KGHjNmJ&#10;D6m+iap3Yr16iIyMRGpqqoq+ffti0qRJKCkpwfz58/HWW29h69at2Lt3r5pWLQh/Jih5HM3rYGSf&#10;thg9vhQz5yzBtPJFmMypvtPmYVLpLDXhd0zxbORRAA4tRofOA9CmXW8MKSzDUC0KxpZi6KgSFBZN&#10;w+iiqRgxuliVCw8ZMRZDho+qkH/98oaic8/B6NpnJHoMnITueVPRfdA0dMkrRe7AKeisRfs+U5DT&#10;W7vsNw3t+pahbZ+p6NJ3HPK0+w4bmo+xY7X3i/Gj0D9/FELTh8EmYgRsokbDNnoMrMKHwzZyJKwi&#10;x8IsdAQcY8fAKakUzmlzVLadA/v7Jc6Ga+ZccIKvU/psOKbPg1PqDHhmTINNwhRV6uuatQBerRbB&#10;t80iOGn3ZR8/ZuSZRxmy/ij+min5V6QEoHksy4D1KcAc6FGq/TwNZmowiCHzj/LQucUibf1Lte0/&#10;Do+Wj2s/L4FD+mLYpBgyADnIwyJuspoezB6ClvFTYB4zXk0Uto8eCPe4HnCM6qM9xgGwi+wFu4ju&#10;sA7rAfu40bBPLIZNdD7stLBJnAxrZh/GjoOlf1s0dElBHaeWqtdfPaP4q6OHW0fUduuEx1RUln9+&#10;Hs5wdbSGs70VzJs2QoR3M5T18UK/+EbI8HgEbXweQ5rLw+gZ1RgT2zljUo4Dlg/1x7T+4fB2NFOl&#10;v9ZmjeFoY6YEnpujDQJdm2Fcji0W5JpjQsojKOvoipeKUrC8jysW93TB0t6eWNbHA8Ny/FWvPydb&#10;c3go4eao1uHhbK+txxK5seYYmdoUJZ188ercfDwzPgtPDI3C4j4+mNDRE51bxakyYS9XeyX9GMxi&#10;ZLBvoIuDDfxdm2BIti2KWjXF7C4OWDY4AM+OicPKEWF4fKAHFuYHomUcs/0cDPLPmz0C7RAZ6Ip+&#10;yU4ozg3FpNwQTOrsh8m5/pjYJQw9s4PQvlWSmhocrC0frO2DknyBnCJsCFXW6+ehLoN93eCuPR6r&#10;JnVg16wWIgNskBDuCn8PWzUpmcFlA7TnIszHC81DDFmApsESYJb+UuSF+brDxaYpIlxqoSDLBlO7&#10;uGL1uAS8NrUF3pyTi00LuuKpoYEY18kPE0b2Q1pclJoOTPnH7MHMxFh0aZuF/N5dMKxvN/Tv3gH9&#10;uuaga05LkX/CXYnIP0EQBEG4y7jy6RXseGcHvvn6a1UG/M233+KrL67i88ufqvJfw8RfffrvSVWa&#10;yeDPvE7PBDxx/DCOsRz48H4cPXxAXR4+tA+HDuzFoX17cHDXTuzZsU2Lrdi1fTPeeXsjdmx+C9uZ&#10;FbjpTRVbNq7HlrfeUMEswY3r12DjG2uwYd3rKt5c9yreXPsK1q95GW+89pKKda+8gLVarHn5ebz+&#10;0nMqXjOWGDNUNqFRFL70rEEWvrB6BZ5/5kk89/STePbpJ1SsXrkcq5lZ+NQyFc889TiefpLScClW&#10;LF+s4qllWlAcPr4QTyw1xPIlC7CcAnHxPBOJOAdLF8xREnHJ/NkqdJm4aG65ioVzDTLREJUzEvUw&#10;SMVrwT6ILGtWpc16lE7G9KkUjMZsxSrB62Zot80onYLJxRPQtVsPZGa3RlwCJ/zGI7J5AoKjm8M3&#10;PAo+oRHwDgmHZ0AInDx80MTMEg/Xqg0vvwDEJiQju217Je8y27RXpb6B2n0c3TxVBiD7ADKbj8Kv&#10;TQdGZxX8ncH7ttC2m5bZEklpGUhKbYHUjJbonNsVg/Pz0CW3E9JSU5Camgx/fz/4+PiocHJygr29&#10;vQpLS0t1As1gX8NatWopcUhhqPcJYn9Enkh5eXmpCAsLQ9euXVX06NED06drx3rePBVsQL57924V&#10;+/fvV1kGelCK6/Hll1/i6tWrKpiRIAi3Al+PFk0bole37igcP02JvykzF2JS6VxMKZuPiaVzMGHK&#10;HEycOhsD8kehR98R6NFnJLJbdUfHrvkYPLIUBePKMGrCdIwpno7RE8tQMGaKdv0E5I+ciLwRRcgb&#10;NgZ5Q0ej54CR6NJ3JHrml6DnkDL0GGwY8NFz0GR0zxuPLgMmoNfgydptpejQZzI69i1B74GjMXTo&#10;UBSNH4myaRMxdvx4tO5WCPfEUbCOGAX75kWwjRkPq6hxsIoohF10ofb7BNhEj4JTwgS4pM2CT+tF&#10;qtSXIs86ySD/7FPK1WAPlv2yF597Rhkc02bAq81SeLVeAu9WixGYswBeWXPgnEKBNw7m2jZUsPRX&#10;C9u4EnhmlsMjW1uHtj7XjDlwTC1Xff9cWsxV13tqYRU7EdYJ02GfNh9OGYvgmLEYDumLYJW0AJZa&#10;WCTOV6W/lsnzYE35Fzsedsz2az5We4yDYNd8NCwjhsKak3xjhsExNh+2kf1gH9kD9iFt4BzdHQ4x&#10;fWEf3km7rids4otgHT8JZmGD0cCzPWo7ZqKucxtjyW971HExkX/adbW1eMy1I+p49Kgk/xztzOFs&#10;ZwEXB2tYmTWEl1MTDGnljB4xTZHi/hg6hzRA/yRbDEh2wqgW9ihMt0ZRpgWGZDvDumldNK5fG020&#10;aNrgMSXxnOyY3WaBLs2bYXq7phibXBcTWztgTt9QzO3mgfnd3LG4tx8W9/RAfgsnbZsN4OpgBU8X&#10;OyX+lPzTfnZ1tEKwS2O0C2mIkW28sKSoGxYPS8KTo1Lx1MhklHZ2QW4LP5W5SPlHcUjpp3r+sXTX&#10;ywWOtlaI9bfCsGwrTMixxpSOLijLdcfsnl5YMSIBTxcm4YnBARjaMQhh/q5K+gV4OcPHzQERQZ7I&#10;jXNC30RHTOuXjul94rBgaBoWj2yLCX3S0LNDGsICPOHvYcgYZN9A9vljMOMvWNsHlvpS/nk4WWvr&#10;tkFShBMWFLfH28+NxY5XS7H+uTJMHD0YKc1jVPkvy6cDPd0QE8zpv/5K+nEgCC/jwxi83hehvh7w&#10;dLJC6yhL5KVZYumIFLw8rQ1em56NrU8OxaFXJmF9WRbm9fXCxKEd0C4rWZX9sndgakwYMhKi0bFl&#10;Ojq3boH8nrkYld8HQ/t2Ra/Obe5J+ccvl/l4WGFyq3yrff7k31tWogh/fkT+CYIgCMJdxjfffIPt&#10;27bj4w8+ws8//aw+fH371Te4+ukXuPLRJ3jvwgU1AOT8mdNK+l08fxpHD+9Xvf/0TEA1CVj7ncF+&#10;gMwEZBw9ckANBzmsBOBu7Nu9E/t2blOxe9vb2LV1swpmBO54eyO2UwZu3qBi68Y3VRgyBN8wxlps&#10;0mLj+tex8Q0t1r2Gt9a+qoKlxOtff7kidDlIMajHNUH4LF57cTVefWFVRbzy/DMqlCR87mlDPLvS&#10;kFloFIYvrHoKzzOeeUqJQ0MY5OGzKw1BibhqhUEgKon45OMqnn5yqRKJK5cvqYgVlInLFhmyEY0y&#10;keXLDCUVtWDvw2WLDBmKj2uXqqx5gZ6hqGcp6jEbC+cyW5GS0RAUhePGjMbAAQPQpUs3pGe0RGJK&#10;OmLjkxEW2RyhkbFIzmyNuPQsRCSkIjCquRKAbr4BsHF0Qe069VX2X3B4JFIzW6FljiGDLyWzJUJj&#10;4uAdFAZ3bVnV969DZ+R0zFWX2W3aIat1jsruS9WWTdFuT0rNQIK27bjEVMTEJarLGdNn4KMPLuHr&#10;L69gk/Z8nzlzQjtZ+Bm/GAd+fPjhhzh37pyKAwcOYOPGjSrjj+Ju+fLlWLJkCRYuXKgyAkeNGqVi&#10;gPZY27dvr4I9g5g9SAnIHkIciqJPX2Z2oX4yzj6JnMasR0REREVwPTwxY+Tn52P8+PEqpkyZovaB&#10;8eSTT2LDhg3YvHmzCk43ZNkS4/LlyyqzVvhrwddVg4ZN0abzIIwYV4qSsnmYWDpPCb9J0+ar4M9F&#10;JeUYNqII/QePR68B49C523BkZHdDj77a63lCuRYzUDhhOkYVlWHE+FLkjxiPwaNKMGhkMfoPG4e+&#10;g8eix8DR6Na/ED0GTUS3vBJ06V+E3F55yO3ZH517D0PHvkXo1GskcnsPR7c+IzAwfwTGjxuFaVPH&#10;Y/q0YgwrnIjUjmPhHDsSVhEjYBczGq7JUwxlsrETYBtbBLu48bCNmwTb6EL4pE9CaIfFCO+8DAFt&#10;58MjYxa8W85GYM58+LddAI+sefBoOV9N4A3rsACJvZ9Qy/pywm/rJfBsuRBOabPg2mIW7BJKYBE1&#10;Bs0ix6JpZJEaHOKQVAqPzJlwSZsOx9SZcErlkA8O65iq3T4VtkkzVNageSxLcKfDJnkunDMWwrHF&#10;QlglzYdZHPv9GXr+mcXPgjXlX3Nt36OGa+suhgWlYWgv2IZ116ILHJXc6weH2MGwjxoIp+aDYRfe&#10;E7bBbeEQ0gYBSd3hkDAW1nFFMA8fjEY+3VDHua0WbVCPgz4o/7SoJP+06xm13buivu/ASvLP1qop&#10;XB0s4WirvRc1qa/C36kh0vwbIt61FrJ9aqNHdBN0ibLClO5RKOngjeJWDugUY41aD96Huo8+hPp1&#10;HkGThrVhbdYQVs0awdq8KfydG6N7VH2MSKiLkUkNMG9QPJ4Z1wqPDwzH4j5+mNfFA70S7OFg3Rje&#10;bhR/DhWZe5R57k72cLQzQ4BDHeSEmWFcbiSmdvHFtG5BWDQoFnN6+CAz3BqeLrbqvryfnv1H8cdL&#10;Zv7FBtihqJM7RmdaoDDTHhPbuaMwzQLTu4ZgTh9tPV1cUNg5CIGe9vBxtdMutftr9/XS1tk8wBGt&#10;Q60wukM0pvVMwPKiTnihPB9Lx+SgVZwXfNzslfwzZP55gBN+9Yw/Skhd/rlrxzcywB7lhZnY8URX&#10;HHxuAN59cyLObp2D/RuWYEif7obJxB7OCPJyQ1SQr5J+nAwcFcjJwhSBBvHHy2jttjBt3W3iXdE3&#10;xRIrijvgpZm9sHJcIl6bnoPdzxVhy8IeWDUqDDNH5qB3bjbSm0cYBoc0D0fLlOZK/HVqlY7u7Vth&#10;WL/uGDOsP0bm97mn5B+z8F955RWMHTsW/fv3R2FhIZYuXYrXX39d/V38/vvvjUv+mjfeeEP9veV9&#10;Fi1ahF27dhlvEf6MiPwTBEEQhLuMn378Cbt37sKpEyfxy8//UR8+v/36W3z9+VV8cflTXP7gY7x/&#10;/hIunD2DSxcMkZiYgPKZZUb5Z8gAZBkwS4A5DZhZgJzeShGohoMwC/DgfuxTAnAHDmixn6XA29/G&#10;nh1bjAJwY6XQReDWjRuwhRJQxXq8vdEgAd9+cy02r1+DTW+8roKlw9XFBqMYNI03XnsR6159oSLW&#10;vvJ8Rax5+blKoWcTUhgapKEhXn2hqjw0xMsUiHo893RFmIrEl9jTUP2+oiJeWLXCIBYrBOOTxuxE&#10;ikZDKbOKlQxKxms9EFU8ZchaZLbiyieWqsnKZVMno3uPHshu1VZl+qWkZSI9sxVSWmQjOT1Li2xE&#10;xycjJaMl2uV2R1JWa4TFJcMrOFwJPZYD12/UBI/UegyefoGIS05X5but23VSIjA4qjmCtGienKZK&#10;fjm9NzUjS4tsJfxSte3wZ5b4xmnLRMXGIyQ8Cv5BofALDFH9B7du2ay93j7HlU/ex7p1r+Ojj97D&#10;f//7o/bK/P3f/LN5OLMHGJxkzYE2Fy9exIULF1RWHxuLM1guvG3bNhUUduXl5RXRu3fvCuEXHx8P&#10;T09PFba2thUn8H//+9/VhEIGsxB5AtesWTMVdnZ2cHZ2houLCzw8PBAYGIigoCAlIrlOljDrZcyL&#10;Fy9W8fzzz6sSfMbRo0cly/Auh6+Reg3NkNNtmJJ/xdPmYHzJLBRNno3isvna7wu0n+di7KQ5KCya&#10;gfyCEnTpVYguPQvRuesQ5LTvjQFDilA4cS7GlczHqImzMXTcLAwunIL8kSUYNKIYA4aNR/+hY9Fv&#10;KAd8FKPnkKnoOrAYuf3GolOvIVoMQ/s+E9CuTwk6a+vu238wCoYPRUnxWMwuL8GE4mK07FKIgLSR&#10;cG4+ArZRI2AfWwjX5ElwS5sGx6RSJc2smxfDOm4S7JLK4JBYrDL/XNNnKoHnol16Z81Cer8nEJ27&#10;BDFdl8A5dQYcUsrU9F339DLt+oUIbDsfwe0WIqbLUi2WaL/PQ2SnRYjpXI7kLmWIal+KlB7zkdBz&#10;OWK6PY647ssQ0mERfFuWwy1hFLwzShDQZg4Sui1Ey4FPIr3vE2roh03idNinzquQfxaJ82CeMA9W&#10;iRwQMgXm8TNglTQLVnGT4ZwwGll9FiGp+2LEtCpAQrsRCM3IR2RGb8S2HgHPtElK8jlp27OPGgCH&#10;qB4ISu2LsJYF2s99YRPcAY39uoOTfSn/6rmw51/7a/LPKP5qq8y/9trPnVHXuz8aBY+oJP+szBvD&#10;3toMzRrVhWWzhqqE18q8EVxsGyHcqR4S3R5Dlk8dtA9pjGEZ7hjX2g3jWzohybcJaj10H+rXqQXz&#10;Jg3gbG+pMtzsLJqq3+2smiHYzRzpfo3Q2rsWhme7YUrXUAyLa4bpOU6Y1zsIuYlu8POwha+HA3wp&#10;3bxd4KddUuZxeIiboy087RsjI9AcE7rFoqx3BGb0icTcXiEYmWmP+ABLeBnlH2Ufs/8YugR0d7aH&#10;t7MVRnQOxphsa/SLaow+za2QG/QYhidaozDZEtPbO2JAax8EeNrBx81W2x8nFewX6O1ig2R/K4zK&#10;CcOwTC9M6BSCF6b3w6yCHET42MHXzR6BXk5K/ul9/9SkYS1YTs1BIpwc7OZggaRwZywdl4ynR3hh&#10;68IsHHo5H8fWFOLo+qkoHNAFvq6O2ro4wMQF4X7eiPD3VhmA4X5e6udwfy/DpOAgP8QG+6nbkiJ8&#10;0buFN8rzmmN2fiKmdPfD8hER2LxsIF6bkoVnRwZh0egsDOndFhkJkapsmH0DW6XGqcy/rjlZ6NGx&#10;DQZ274iCvJ4YV5B3z8g/ZsfzCzhm5uuvdQYz9DnRl38XOcGXj3Xu3LnYuXOnqjjR4RdpXJ4Z/A8+&#10;+CCSkpKMtwh/RkT+CYIgCMJdxn9/+S9OHD+BPbt248cfflDC4buvv8U3X3yFq59+roZ/XPnwE7x/&#10;/iLev3gBH166pDKjUlNScOTQvoryX/YE1LP/dAnIS4bKBjx4QJX/HtjzDg5qQQG4952tFbFr29vY&#10;uXWzFptUbH/7LUNsfkv1CDTEm9i2mSXCLA9ep0KXgHpsUqXCxsxAoxSkADSELgOZHfjSdYNysLqo&#10;KguvJw+v/WwaBpnIjEODEHymQhxWiEVjRiLF4LXrrwlIljOrUD9fE5EMDkzhcJS5s2ehoKAAPXr0&#10;RHarHGS2aocW2W0QHZeE8Kg4ZLZsi5T0LCSlZSIxNRNJ6dkIj45DmrZMfItslfnnGRAMF08flflX&#10;v1FTPPhQLTi5eSKqeaKSfyzvTUzPhHdgCKITUlQpb3JahrrUS3tTW2Rp62+BmPgkhEbGKOHn4e2v&#10;hor4+weiV49eeHvTW7h44Qx++uFrnD51HG+uX4cvv/hce1UyS+7WS4X+SLZs2VIRzFSYOHGiioED&#10;ByIhIUEFhV/dunVVeTLjgQceUJmGjPvuu09NZtanM1Mo6sETIP3kiWXPzFxkZGZmYvjw4Sr4XDOj&#10;Qg+WKTPzgvH1118bMnm14Ekl/23rwbIqPX5LWZZw6/B5a9jEHLm9CzB+0nSUlM3FmOIZGFs8E+Mn&#10;c9rvXIwvmYPCieUYOW46ho2ehvwRU9GjbyF69x2F9h37o2Xrbhg0fCpGFS9EQdECDB03G0NGl2Fw&#10;4WQMHF6EfkPHod+w8egzZCJ65BWhR34Jug4sQud+Y9Gh7wS0612M9n0momf/0Rg+dDgmFo3S3iMm&#10;Y9bMKegzuAgBaQWwDBkEx9gCOMSMgGPcKHimFcMtdSocEqfANn4yrJuXKHHGQRsemWWwSyzTfp5u&#10;6O+XPAt2KbPVdF/L+JmwTpyhJu/aJUxRstBSuy+z/6wTytSQDbOoCWgWXoimYaNgHTsB9vGT4JE+&#10;Gf4tS+GfNRlxnWYhtM10BLScieA2c+CbXQ6/lBFokdkGkZmDEdq6FF1HPY3sgSsQ2n4RbJNnwiG1&#10;HLba9u3TFmiX81SPv2bxc2EeV66yBZ3SmDU4U9s/bb+aj4Zn8liEZE9EcMtipHSZiqCscfBLH4mQ&#10;9KFwjWXfv36wj+gO+9Ac2MUMhm9GERya58MmIBvWvpmo59IWdRyzUce5tRr2QflnEICUfRR/HQ3B&#10;LECPnmgUMBTNwsZUkn/NmtSHpVkjNG1UF00a1lGZfxbNGsLSvAlszBvA1exRRDvVQq+oJhiabIuB&#10;MU0xsLklnBrXQu1HHlTl5F7ODqpkNcjPE76eLqr0187STF1SznEyb3qQJVp410Vnv8dQ3tUfC4am&#10;IyWcoswRPq62qtSW2XYUecz8Yxmwu5MWjlaI9bbAhM5RWDg8FVM6e2NSG0f0TLRDkKc1PIwlv7xf&#10;5UtHbT2OcHOyRWywPdoE10dvbb+Ht4/UHktTDIhuhAX9wrG0fwjaxrjA19UO3kaRyO2zB6Grow3C&#10;vWzQOtIOqW6PID/FCUvGdEJ2rI+2rDWCfdjvz9DzzyD/2L/PFaF+7uAEYg5BUSJReywhPg4Y3ycG&#10;q0tSsOOJjtj3bG8ceSUfWx7vizZJYfDTtsvhH8z+C/HxRKivlyohDvZ219brgTDt2Eb4e6FF83Dk&#10;pMcjOtBXCcG4EA/0THHD1F6hKO0diKXDw7Bmeiusn94aG8pS8URRFrq3T0VSVDDSYsORmRCJ1qlx&#10;aJOeqLL/OO23vxaDenZCQV6ve0b+7dmzR/Xq1V/ntxqxsbHq7ya/EDO9nqJQ+PMi8k8QBEEQ7kJY&#10;Wrl+/XpVAvzjTz/hu2++xXdXv8FXn32p5N9nn1zBJx98hA8vvo8PL32ALrmdlcSYMGGcKvs1ZP8Z&#10;hoIwTp08poJCh5fvHj2MEwf24wh7/xnFH2NfFflnEIBV5J8W2zYb5R/F3+b12LLpDWzZ+AbepvzT&#10;swC1oPjTo6oAfGvdqyrWvfqi6t/HAR2Ti8ejcMQwNZ2XAzpYsnsr8k+PW1nGdDn+XDppAtxcnREV&#10;EYZ2bVqid4+uasIvpwhznzgxONDfTw354L7qoZcxqz6HJtfrty1bsgAt0tNVZlpkVKzKzuOE3hbZ&#10;bZGe1QZpma0Rm5CqsvFYkttSu62Ntkwr7TIoNBIRsfFISMuEX1gk3Hz8VR+/ZpY2eLROfdz/wENw&#10;dqf8S0CrHGb+dUR4dHNY2jogLKq5yuzLoPTLyEZiSgvVHzBCu51TgH38g+Hq4QMXDy/ExDZHzx49&#10;sWTxQuw/sBvHjx3GZ5c/xI/ff4Ud27di27Yt+Pbbb4yvynuXS5cuqcw+BgeWPPvss1i1apXKeigu&#10;LsaYMWNU9gT7FGZlZalISUlBeHi4CgpAZhSyH6KjoyOaNm2qTrgYzLDQT5woHLkMgydR+rpat26t&#10;yqq4HQazDlevXq2C5Vosrd60aZPat0OHDqn9PHbsmNrvTz75RAXlIns6CdeHz0FTMysMGDoaxVOn&#10;q8y/0UVlKNRibHE5iibP0S5no3CCQf6NGj8TBWNnIH/EFPQfNB49e49AqzY9kdN+AAaPLsfwogUY&#10;PGaWkn9DRk9F/+HayfJgyr9i9B1agp55RegzdBK6sXS43zh06lukJv/mDy3E2DGjML10AubOnYbx&#10;E0uQ1n4kXOMLYRNVAKvgvnBsbsj4c2heCPfUyfBIn6am89omTIV1/FQl9JjJ59OyTPudP5fDLYuT&#10;fTnsYw4c0+bDLtUgA60TZsIybpoqz7XSlnVuMQdumfNVlqB1XDEso0fDKqYQjimTYdV8IiyixsIs&#10;YgyaRo5B49BRaBZWAPukSTCPLYElS4ATJ8Mvsxh2sSPQTFuO+2GVwIm9M+CYPgcOabNhlTQblklz&#10;YJEwG2ZamLPkN46DPrTbEin+pmv7VArryBFwi+0D59g8uCWPh0dSISJbDoVrTC/YhXaGY0RX2EQP&#10;hV1Uf9ho27NNnATb+CLYhnaDpX87NPBoj9oOLVDHMQt1nVurbL96HPZB8ediyPirkH/u3dDAbyCa&#10;hYyCedSESvLPjKW+TRso+deo/mMqGtZ7FLaWTWBp3hhNGz4GF7OHkO7xKLoENcCA5ubI9G0Is/q1&#10;0LBuLZg1qgc3exslrphtx4w9ZzsrOFibw8nWUg0A8Xe3h6+LFfydmqF7og9WlvTC0Nxk7T4UbNbw&#10;cLYxCj9KN7tK8o/rivC0RkG2L6Z1D8SQhCbICWyAcB9rJfbcteW4PIPSj5mD/l4sHWb2IMMRXm7W&#10;CHFvgkSPOugc3hQT2rlj8ZA4rJ07CNPzWyE2yE1bzlb1/PN1d1DhzXW68Wd7BLqbI8W3MYa0jUCb&#10;hEAEe3FCrxPC/N2V+AvydqmQfyz5DfZxU1l8nBzMn5XU1NYXG+yE8XnpeGXJMGxe3guvzm6HSf3i&#10;EaYt46Ptr6+2XLC3G8L8vJUADPHVQg0D8URkoA+iAn2REB6IjllJSI4K0a7zVtsJcrNHqwhHlPQI&#10;waoJLbCuvAPenNsD25YOwFTt8SVHh2r3CzLIv/goZCVEo1VKc3TITkWP9q3Qu3NrDOjeHgN7dLxn&#10;5B+/kNJf47cjbGxsVCkws+H5OVX+5vy5EPknCIIgCHchLI9cu3Ytrly5okowKP++/fJrfP35lyr7&#10;74srn+HTjy+rEmBOAd729mYlHVjaMX7sGJx+94TK/mMwE1AvB2Yo+Xf8CI4dOoCjB/bh0N5dOLBr&#10;hzFY+rvFUPprlH+6AGTp745qMv+2ciiILv5+k/x7BfNnTUd2RjrcXF3QuFFDVa7J7KoH7r8fDerX&#10;R4C/L0YOG6wy7m6UDVj1Nv32qtJPD9P7cqiHj5enyvLSP+Ayy6v2Y4+hWdMmeLRWLfztb3/DzNIS&#10;tV5mKf46rpUwM5OR/Qzz8waisXYC8c9//BOPPloLsfFJSv5ltm6nLtu2z0VaRktERsehQ6eu6JTb&#10;De065KrsQF//YASFRiAqLhHuPn5K/DUxt8Rjderj3/9+AA/XegyBIeGIZ3mvyiZsC7+gEJhb26ms&#10;weYJyYhLTEFUbILK8gsMDtfWGQQPLz/YOjihqZkFQkLCMLGoCGteewV7d7+jpkOzlPzbq1/gqy8/&#10;w/p1a3Do4H78/PO1EiDhGjwp5MkPgxLu4MGDFSXC7IGoZ/4999xzFWXEjCFDhlQE+x9SIjKCg4Mr&#10;Bqmw/6H+WmQ2Iv9ds0SL5cuurq4VJc/MYNSzGZl9yJPV3Nxc9OnTR2VtTJ48GaWlpVixYgVeeukl&#10;FcyI1IeonDlzxvho/hrweFpYWaNwXDGmTC/HhMkzMW7idC1mqPLf4lL2/Juv/TwXo9nbr2gmRo6f&#10;icIJczFszEz0GTAW3XuNQlZ2d3TuNhRDx87BsKL5Kvsvf9RU9GWZL7P9Bk1At7xidB04Hp37jkaX&#10;/oXoNXA0Bg0ZpSTvlJJxmDWjGJMmTUSXfkXwTx4Gy5B81bvPLqYAdmF94JE4Go5xY+AYPw7OSZPh&#10;klqqBm44pzGbrwz2qTPhkl4Oh+Qy2Gi/s1cfpZ5dyiwl/OxT5sAmWYuk2drt5bCMmwHz2FKYxU41&#10;TOVlr77YSTCPmQiLaAYn+o7TLsfCvvlwJfbsEibAPnEiLCNHwjl1irbumXDOmAfb5HKVPWgRW6yt&#10;bzKctf2wT9W2m8qMw3LD9F1tHywSZsEyoVy7LId5wlyYMeIpBGdp+0D5Nw2WsRPhmVIIr9QxcEsu&#10;gm/GBCR0LIJr8zw17MM5bghs2duw+RhYx02AdQJLnsfDIqQ/Gnl2QB3HDNR1zkI952wtWlXIv7rM&#10;8tPiMT3cclHPpx+aBA2HWcQ4WDWfXEn+sUSX8o9Zfw3qPloRFs0MQpBh3eQxpPo2QW5YE/SMs0OQ&#10;UyOYN66DJg1qG8qFtXU4WZvBy9ke7o62Svo52ljAxd4aDtr1TjZm2s8W2vVmCPa0Q2qUL/w87FWv&#10;QU71pXRjpp2bo7V2nY36mUKQP3MdXo4WSA+2R26Ciyo39nFooq3LQolFDgvh/XgfCjY/D8PgD8pA&#10;Tg1m9h8FoYcz19MEyb5NMSTbDaM6hSI3xRcRfhwYYqcyFNnzjxmIfpSVbvbw1sJXW5+P9nu4H+Ud&#10;M/scEezthGAvJyX8KP4CvZyV+DNk/rkgwNNJlfwyG5I9/ygBvVlGrK0/1M8JLWJ80TUrDCkR2vKe&#10;zFA0iD93Tif2cNaW8UKIjwdCfTwNJcABDEPZb4S2vuggH0QHaqFdcvhHoKcrwn1dMSK3OZaMaIGF&#10;g2LwSmlHLBrTEW1TopAcFYq02AjV7y81NgwZcZFomRyrMv+6tM1E13ZZGNCtPQb1yr1n5F9ycnLF&#10;a/x2xWPaZyN+3mR2IP/uCX8eRP4JgiAIwl0IS//Ye+X06dPq5++//Q7ffvkVvvniKr767As1/OOz&#10;j6+o8t9PP/oEn7z/IZYuXIy6derg3//+N/IH5uHc6TO4cOYcLpw7azIR+BTOnDL0Ajx29KCh9x+z&#10;/3bvVKGy/3ZyAvCtyj/DIBDV+69C/mlxE/n34uqnkZGeiocffkiJNcqx4KAAtMrOQl7/vshp3RIO&#10;9oZebizDZEZedXKPUfV6PXhbdeKPod+XwXJg9vjj8I8nli5ASfE4DBnUH3Z2thVlnulpyRXbqir8&#10;rpUwG4Jik/KvV48eMDO3xsOP1MI///VPuLi4KcHXtVtPdO7SXYseSE5pgaDgMLRp2wGttWiR0RIR&#10;Uc3h4uaFoJAIePj4wcrOAY2aNMNDD3M996FuvfoICYtAVGwcImPjkdGyjSrndXB2VZl/zAAMNvbx&#10;8/YLhKdPADy9/WDv6Ix6DRrhwQc5jfdhbZ1N4eTqhsDQMLRt1x5LlixSr6MfvvoOH773nvYYXtFe&#10;M2fkm/3bjGmpL7P19KnFn3/+uRpEwmAmn+l04xdeeKEiE5BCLy8vT0XHjh2VNGT/Qnd3d/Vvha9X&#10;vm710mW+H7BXEzMQGY8++qjKQNSDAkQP9lLUsxEHDRqkxCFjwYIF2L59e0XcrfDYWFpZY+z4iZhS&#10;NhMTJ8/ApCkzMWlqOSaVcujHAhSXsu/fPCUAmQVICTimeC5GTVyA/BFl6DtoIjrkDkF6i07o2nsk&#10;howpx6BRM9F/2GR0HTAWuf3GoHveBNXnj/KvS99R6J8/EgUjR2BS8ViUTSvGjLJJKBg1HhEtBsM2&#10;bAjMgwfDXLu0jTFk/tmH58M9aSycE8fCNWUSHJOnwimlFD7Zs+CeUQ775Omqr59bWimcU2bAMXU6&#10;3FqUwS5lOuySy5X8Y/afU/pcOGrB363ijfIvZqohYifDIobZfJNgFq1dRk+AFTMAo4fDOS4PjtF5&#10;sI4aAesYTt8tgFt6GZy1dXm1WqxEn23iNFU6TJFoqV0a5B+3O0sNAbFOnGmQfNp2LeLLYJE4R/X9&#10;M0/QLuOmwyKuzJj9NwU2CZNhr+07sxkZvM6K64gdB5uYArgmjIBLbH9YR2gRWwiLiKFo6NMDdZxa&#10;oo5DBuq7tkIDl5ao50L5l1OR9ceSX4P864g6nr3ROGAImoWOUrLTKqG0kvyzt2oGO6umSuI1qFsL&#10;jeo9hoZ1H1UZgBR/Zo3ra7fVhkXDR2DXpBasGtVSk30b13tUyT/Lpg1gri3TRPvdxqyxEn8Udq4O&#10;1pVEIC8p7FwdLJSI83CyUuHlbKPKflneS5Gnyzx3J4o9a5X552Jvpa3DTNvXJrC3bqbC0cZcLeti&#10;z+1RImr3cdbWo8ShISgAVRmwUbyprEIXG/i7WsDbyQwejhbwZNahyvozCD8KQF8OINH2qUImejjA&#10;39MBAV7sy+eIEB9nJQCDvJ2V7NOz/1jySxFI+Ufh5+/uBG9mJmrh467tB8WiFl76/inR6KA9dmv1&#10;eJgtSREZrK1HL/MNU73+fNSAD/4eFcgwiL+oQG91fZivu7acB9JjAtA1LQjF3aMxq6AdOqRFqUzB&#10;Fs0jkJkQjfS4CCRHhyAjPhKtUuJU5l+Xthno3CoNHbKS0a1t5j0j//hlkf4avxPh6+urevoKfw5E&#10;/gmCIAjCXQqziVjip0TBd9+rzD/2/WPpr8r+u/ypyv5T8dFlfPL+R5g7a47KEqIEGNh/II4dOo5L&#10;5y7g4rkzuHDOMB2YZcGn3j2mhoCo6b/79+LAHoq/d1Tm335m/5nIP73vX4X8My37ZeafFpR/t1r2&#10;ywm4Xh7uKtOOmXV9e/VQ/fYMMu1aNh1l2+iRw9C4USP1IXPi+NG/Eny3OzhduGTiOJWJ2LBhA9jb&#10;2+H+++9Tk39N923D2mvSz5DFeC34GNe//gqKxo2Fl7cfGjUxU+LO3sEJbXM6qmiR0QoJiWnw8w+G&#10;f0AI4uKTEBYehYDAULh7+MDN3RsOTm5oYmaBOvUb4LE69eDk5IyIyCi0bNUGnTp3UcsHhoQhKbUF&#10;gsMi0dTcSvUB9PILhKuHN5xcPbRwh629I+rVb4T7H3gYDzz4MGrXrQ8zSxvYO7mqrEL/kHCERcWi&#10;S9fu6nX0w9ff4djhw3hr/Rv45usvtVeiyL+7DU4yPnv2LHbv3q2CGYjz5s3DnDlzlMzr1auXOrGl&#10;POT0ZJYsMzh52dLSUgX7iPK9pH79+iqYlUuJyKBU1E/+mAHi4+OjglkmPXv2VDF48GDMnz9fTX9+&#10;/PHH1RAXfbALsw65fwwOffnoo4/w8ccfK+nJrGf2RmTc7pNK7q+1tQ3GF01AyeSpKJkyHSVTZ2DK&#10;tFmYNHW2FnNQUjofk0oXYIISgHMwZuIsFBaVY+SEuRg+bjZ69x+Hrj1GonXb3miR3QV98oswaOQ0&#10;9Bw0Ee05HKQ/5d9EJf965Y3GkGEFKBxVgLFjKP/GYPSYccjuOBLOMUPQ2G8AzIIHwTwkHzZRI2EX&#10;WwjriOGwixwO14SxcGYkF8MldZoa5uHfei68smfDKXkanFIp/qbCu9U8uKVPh1fmNNinMCtwjhaz&#10;VcafdWI5zONmajEDlkq4zYBNwkzYp5bDMp7DP6bCPHaKKudlFp993GjYNx8Fy6gRsIocDOvIfDVJ&#10;1yx8KLyy5sBLTQVeDIe0ObBLmqZto0xb91RYxGvbTp0JD20ZxxZz1HRgC2b1sdw4idl/2nLxM9Sk&#10;X3NtuzZx42AVV6rtg7ZfnPirbdM9uRD2sSPgFF8A+4TxsI6fDJvY0bCJ6AvPlAI4Nc+DTVgfWIYN&#10;0o5bD9Rz5XCP1qjPcG6pXRrkXz3KP077daUAbI/HKABZ7uurHeewUTCPHKete4rqTWgq/6w58MOq&#10;KSyaUvLVUSW/9R57GM0a1lHZgJziy0te36xxfVg1awCLJnVh1qguzBvXhY15IzUkxKxxPTRtUBtW&#10;Zg3h4WQDHzc7lUFHUcayXw7P8HO30362VderUmBtGS9XG9VrjxKQl57acrw/xR8FGctx3Z2s1TRi&#10;lU3owIw/S3gw28/JkC2oMv+0+/B3ijZVskuZp7L2HAylvMzi07bHLD4KOSX3XKzh6ayFtn7V708L&#10;ZuBx/xgB2v05/deP91W/Oxiu8+KEX/bmo/AzZP6pbD8uy9JjtT1KR3u42Fpo27JT+8f9UmLQ21nd&#10;xuD6mQHJYSt2lk1VtqDqG2js8xcW4KVKgUO83BDu54HIAAbFoCeCvbTlfNwQoa43XBel3Z4eE4TU&#10;GO3va1gA4kIDkBQZjEQtEiKCEB8eaBSAEchOikHrtDi0TIlFVkIUshOj7xn5x/dl/TXO4MAOfqHE&#10;992VK1eq6b9sQWFlZaXe5/n+brr8rcTs2bOlT+2fBJF/giAIgnCXwhPfkydPqqwgCkA1KOCbb/G1&#10;EoBf4Msrn+GzT67JP5YAMxPwuWdWw83VDQ/c/wC6d+2Gg3v3KwHIoABkGfCZ0yeuyb9De7F/3zvY&#10;t8dQ9msq/3bfkvwziD8l/xjVZP7p4u+Zp5bDxdlJldK2ys5UU3D17Dk9k+5aGATgoP59VPaSv5+P&#10;ytqrKuz0DD7TqLrMzYLrLS+bgtTkRO1DsCVapCVjwdxy1evPzKyZmuir79OtyD/Gs0+vQG6nLnB1&#10;84K1jXZyE6SdaGRko3WbHC3aIiMzS/s9Ezk57dCxQwfENm+O1LR0+PkHaiceTVXG4P0PPKiy9B6r&#10;XRf2jk6IT0xCh46d0L5jZwQGhyE8KhYxcQmw1Nbf1MIaLu5ecHR2hbWdHZo1M1dZgrUeq4269RvB&#10;QlvGwydAlQEnpLRARqu2aNOhM+KTUuDu6YXOud2019VVXNVeW+9s345Tp07gv/9lya/Iv78KFG4s&#10;BWbwvWfDhg2qvxOD/Q8pEBklJSVK7jE4SKVVq1YVERoaqqYoM9jbUJ+2bNp0ntmHFIw84eQEZgrI&#10;mJgYlXnYvn179OjRQwnEESNGYMqUKSpmzJiBp59+WgX7MbIHoj4Zmv0POT2aQYF4PbhtZvROmlSs&#10;PYZJSgBOKZ2BydNmoXgKBSDl3zxMYvlvyRyMnzRbyb8RY2doMRMF42Zj4LDJ6NFnNLp2H44WWV2Q&#10;npWLniwHzitGp77j0WNQEXpp0X9wIQpGFmDs2FGYML4QE4rGIm/oaMS1Ggnb8KFoGjQIzYIGwiJ0&#10;MMxDBsMmciTsmo+BbfRIOMSOhFvSOLgkTYBHxgzDFN/U6fBrNQee2bPhmFKmRanK/vPMngeXtOnw&#10;aTkTLi3mwjZ5rqHUV8m/WbCIN5T8Mliu65G9UIsFsIovg7leAhw7GdZxJXBKngTX1ImwiWUG4mA4&#10;xQ7S9qUAVjGj4d1qAbxaLYFrxlw1PMSqeTEs4ij5pqoMPvb582y5CA7pc7R1G643j5+pevxxsId5&#10;3DSYab9bxZfCMXGsuo7yj4NLrKOGwDu+Dzya90JUZk94JOXDNm4MbJqPhXXMSG372vLNi2DJ40bx&#10;59IGdZ0o/Noo+dfAudU1+UcpqIZ+cNov+/11Rj3vfmgWPBzmkdp6YothkzgNNlXkHzP/HKyawsa8&#10;IWy1sGxWD5ZN68Fa+5mlvxbN6sPKjMKvvhJ8ajkLw7J2lo1hZ9VY+7mRFo1Vdp6rvQU8nCzh726D&#10;AHdbBHvZIdRbCx8O6LCBrxslnw08lMCzhKudBZztzOFuzAJkNqCzrRlsmUVo00xlBKoSYHtLeGm3&#10;+btTKhokoq+rrZJqzJxjqAw7V4PcM5QTG+QhpRsz/LgOro/bV+LR2RrezMDTbvPU7n9NAjIbkfvr&#10;gDBfR4T5sMTXESHe2s++Lojwd0FkgKsqA44N8kB0oDuiealFVKAbYkO8tGB5rjuigtzQPMwTMcEe&#10;2qUXUqL9kBobiIQIH8SHeSMu1Aehfq7aPtogyNsJiZH+SI72R0pMIJKi/JGoRby2bGJkgHYfXyRH&#10;+SEtNghJ2u+JEf5I05ZL137PSAhBy+RwtEqNQmZSJFokhKqfW6fFICcjDjkttOBlRiLaZWp/T7OS&#10;kNs6DbltDNG1bQvt99R7Rv5R9umvcX7hWlZWZrylMufOnVPv8/zCJj8/X/tskgEvLy+VHa7f/3rB&#10;7EL2oRX+eET+CYIgCMJdCsstWQrIUPJP+xBK+ffNl1/hq8+/VH3/Pv/kCjj8gwKQ4o/BDMDXXn4V&#10;3l7eKkMnLCwM69euM5F/zP47aSz9PYAjh/fiwP6d2L/XkPmnBODObdi93SD/flX2ayr/jAM/dAFo&#10;kH8G8VdV/lGeUaZR5HXu0E5Ny61e+ulhEG0L585ErUceQdMmjVV5LmWdqeQzlX6m199qrHrqcbRt&#10;na0yDO1tbTFBO1lnBuCrL6yGtZUlPD3cte2urNiv60k/PXT5x0nGLG+eMG4cCoYNxdjRhZg3eyZW&#10;P/0kVq14AiuWLcWzK5/CS8+twovPPoMBA/ojp10HREXHokGDhvin9tzdd98DeKRWbTRs1BS29k4I&#10;DA1HG22Zjp27ID4xBWGR0XB280DjZubapSecXdzQVPu5cdNmsLK2g7uXL8KjmiM1I1sNEumg3a99&#10;x1ykZ7ZCQkoaYponIDgkDD5+AWjZqjUO7T2gBsgcPLAfP/3Ek56f+UpUr0dBqA5mGervU4zz589X&#10;ZPXxhFDvg8g2BpSJjHXr1qG8vBzTpk1TQYFI6cdITU1VJ50sY2YmInse8gSTfTgpDRnsOWVmZlaR&#10;pUiBqPdB9PPzQ1RUVEXoJdIMrocZvS1bZmHggAFK/k2eOgMTS2agqFi7nFyuxSxMKJmNccXlGDOB&#10;WX+zMHLcTAwfMx0FY8u1y5kYNHwKevYt1P4t9tH+HbbR/n11Rrvuw9Fj4FjkDR+D4QXs7TcCxcVj&#10;MWP6ZIwdNwHte4yGb9IIWIYVwCxkCJoFGTL+rMKHa9cNVdLPMW4s7GJGwqn5KHilT4R3i6nwypql&#10;evt5ZJTDu+Vs1V/PLnk6nFKnwSt7DjxbLlBlwF6ZM+CdPRsuLWbDLWMOPDLnwpbyjxl/zTnsg5mB&#10;5XDNmKfKda0TpsEmkdmA7N1XAouYYljFToRV9FhYRY2ARUQ+LLWwjh0Nu8QSbdsL4Zq1AN5Z5Yho&#10;Vwrb+EmwjKf40+4fPwMOafPg2WqJ6gtopYaSTFGZf2aqv1+pCi5HUaiEYaL2s3a7dcJk2IT3gVP0&#10;APikDId7Qr7qOWgbNwG2CRO09Wj7FadF9Ag0C+yD+q45qOOQbZR/LPNtpfr91XXKQh3HltrvbVXp&#10;b11nZv91RF3PXmgSOBQW4YXaY+E6p8Imafqv5F+jerVVqW+9xx5B/Tos+31UZfuxDLgZs/ka1VFZ&#10;fs0aatGIYrCBCmb9MVuQYamiIayaNVJhod3uYGUGF1tz2Fs0gSPLdLWws2gMG/PGapgIsw0pC514&#10;m7ack5KALAu2gpu9FVyY5WdnWVHa66At56pdT8nH6zwcrZSs48+Uem4OxgxA9gHUltNLh92135kR&#10;6MFltevYJ9DNSVuPdhuzDCkMPXm7dpsa+MFefy7s/2evSntD/ZyV7Avzc0KIj5NR7hmEHyftNg92&#10;R0yQG+JDPbXfvdA8xF1JuvhwL8SHeSEp0scg/GL8kBJDsaddRvsjKcoPiUrmBSBeu6QsTAj3QWps&#10;ENLjAtEiPkgtx6DwYzYfRR/FX5r2M+9POZgRH4xWyWFomRKO1mmRKrJTI9C2RSRyMqPRPjsOnVrF&#10;o2OrBOS2SUFu2zR0ap2iRbL2e6rhOu2ya9t09fO9NPCD75l8jfOzF1s43Ay+p7PfNL8AGj9+fMW/&#10;kesFpeKwYcPUF9TCH4vIP0EQBEG4i+GHME78/f7779WHUP6s9wn7/FOj/Pv4shKASgJ+ZJCAH7//&#10;IXZu2wE3Nzf14YwnyM+tWo3zp8+qPoDnTp1Wgz8M8m8/Dh3ch8NasOcfxR+z//a9sw27tm3Grq1a&#10;aJe6AKyc+ceefxsql/1qsXnDWmwyyj9dhs2cNkV9SPT0cMNrLz6rRJku0ipLP0Pocq5s6iQ89NCD&#10;MGvWVP1eneyrLqrr72d6G/vyjSksQL26ddV+tcrKqDRYhPLP3MwMAf5+eKmiLLn6Hn/VyT89eAz0&#10;2KwFsyINwRJpylJDbHhjDUaNHInOuV1VaW9oeCQcXdxgY+8ENw9vNbG3k3Zb9x690CanPSKiYuHj&#10;H6jKiV3cPOCr/ezt6w//wGDExMYjMSUNKWkt0CIjC126dcO0sml46qkn4O3lhTp16qB+Aw6QMIet&#10;rQNcXN3h5+ePFtryr7/8Kj6/8pnxFSgIfw5YVsYeqJs3b1bBQSpFRUUYR7leUIC0tDRER0cr4ceB&#10;Kf/4xz8qguKQYXrCyvdEfjEi8dcNvu/rr4fqbpf46wZfG/eC/NPZu3cvZs6cqQbJ/RaY8W36vskS&#10;4QMHDqgvbZhVqL+/smSYLR2EPxaRf4IgCIJwF8PsP374ZB8sVfZrDErAq198iS+vfI7PL3/6K/nH&#10;YBnwu0eOo22btni01qOoVasWBvTrj7WvrcEpTvo8dQLHjx/C0cMHVPkvQw38oPijANTimvy7lv13&#10;M/m3WYtNJvJPF4DZGS3UIILxo0dWiDJTiWYq/hgUcJR0Pbvlqg/iKUkJtyz/dPFXnfxj9mDx+DHw&#10;9/VRWUXBgf4om1ysltXFH+O1F1fB3KyZKjd+6dmnK/bLdJ8ZpuJPj6rSj1FZ/Bnk3xYT+cfBKeu1&#10;9U0rnYpBg/LRvXtPdDVGtx690L1XHyX+WrdtB7+AINjZO8HSygqNGzdR5ZNZmZkYPnSoyjIcoQV7&#10;Di6aPw+vvvQCtr6tPXc7tqJdThsl/ho1agxnF1eER0SrfoNRHBISHIqAwCCMKRyDr65+ZXwFCsLd&#10;DUuZ9V6DXbp0qShJlpCg5OnUqRPi4uKqvV3irxt8bbBXKb+A/StTnfyrCjO7eaw4SV74YxH5JwiC&#10;IAh3Ocx4ofz79NNP1Yks5R8vv1KTf79UWVq6/FNZgB9xCvDHanLrR+99gDMnT6N0ylS4uboq+WZn&#10;a4dhQ4bgne1b8O7xIwb5Z4wD+3Zj7653sOedrdinxV4trg3+2KTi1/Lv2sAPRoX8YxjF19pXX0RQ&#10;gL/68MgSWl2SmUq0yuLPIP+WL56vegRyIvCM0hJ1XVWZV11cT/6VTZmE5rHRaioyh3oMGTQQz65c&#10;XiH8TOO1F1fDydFBxQurVvwm+ceomvlXnfzb+pZ23IyxncdUi03r12LV009helkZJhQVYdSoQgwe&#10;Ogxtc9ohKjoGdvYOeIT9AO+/Hw888IB7+EqeAAD/9ElEQVSSuvXrN0BAQAAWzZuLA5zcvGcXDuzd&#10;rZ7Pg/v3qKzOLZvfQnx8HGzt7GDv4Kid4IQiK7sN2rRph8SkVERGxaiBIqWl01R5uSDca3ByuukU&#10;ZYm/dnDQDHvrcsJ2dbdL/HWDrw2+X/zV4cAo9nLl4BBOi69O/gl/HkT+CYIgCMI9AL99pvzjScqX&#10;V6/iKxP5Zxj8YZB/eg9Ag/z7SMm/9y9cUqW+HPwxfOgwNbWTvV8sLSwwoWickkO6/Dt4YC/27t6J&#10;Pe9sU/LPdPiHLv92bNlokH9GAWiQVwbxp+SfLv60oPCi+Hr95ecR4Oer5F9VYaZLtMri7xWsfeV5&#10;tG3dUpWUREeGY60xM89U5pmGqfAzFX+8XLZ4HlKS4pUoe/jhh9AttyOefmJpxX2rij/Gay89i/Cw&#10;EJUpt3rlExX7V1UAmj4W07gV+cfMPx47Dk7ZbpSpugSkUKUI5LrmzpoJRwcHNGzY0NDzrHZt7edG&#10;MDO3gIO9g8riY7Bf2p4d23Bo724c3LcHB7Tnls8p5R9j08Y38cTypZg5owyTi0swc3o5Jk6YiLy8&#10;QSifWa7KKT/44AOZ3CcIgiAIf3EoQNlmhtPYOSF4x44dxluEPyMi/wRBEAThHuGnn35Skyw/+fBj&#10;NfDja6P8Y3x2+Zr4M8g/ffjHh/jo0vtKADI49OPtjZuRlpqmmuZTxnl6emDJ4gXYuWMrDh/aj317&#10;d6nSX2b9MVgCXGnoh7H0V8XmtwyZf8bsNb2EdfOb67BJC3W5fi04/CIuNkZtb9b00kqS7Nfy72U8&#10;/8wKdMhpozIVLS3MsWLZIiXkdFmnR1XJp8fLzz+Dp7T7jCoYAl9vbzz44AN45JGH4e/rjYVzy9Xy&#10;VWVf1Vj36ksYM7IALbNa4JXnV/0m+aeLP4P8YwakITZrQenH47JZib/1BvFnFKkVx1ULHut3tmxS&#10;Q1dWP/UEYqIj4e/vp4YhsD9fTExzJCenIjW1BRISk9G8eTzat2uHPdu34fDePTiohan8o9w9duQA&#10;Tp88jvcunsXlDz5S8d6Fi3jv0iV8/933xleaIAiCIAiCcDch8k8QBEEQ7hHY/4+DPy5/ZJjoy15/&#10;Vz/9oiL77wuT3n9XtGUMAtBQ/qvLv/fOX1QC8PSJE1i+bCmSk5NQu3ZtPPjgg+rnObPLsfGt9ZXk&#10;nx7Vyb+Ksl+j/NMFYFX5x8y3sYUj8M9//AMR4SF4ftUKJclMJRqlGodwzCybgtDgICUK7e1sMaW4&#10;qELwVZV+pvHqC6uweP5sjBiWj/S0ZJiZNVODQlg2nJGeipIJY1U2ob6O6oRf5XhZi2vCr2r8Xvln&#10;emx4vChQeRxvJP84efn1l1/Ak0sXY+nC+Vi2eCGWLVmM5UuW4qnHl+OJpY/juadXautcj0N7dlfI&#10;v4MH9qhhLseOHMSpd4/h3Jl38f6ls/jo/Yv44OJ7uHT2PD58/31VSs7XlyAIgiAIgnD3IfJPEARB&#10;EO4hKGh+/OEHXLl8GR++/6ESfRR/elAAMpgFWJH998FH+NCY/UfhYxCA53Dh3CkcOrAXC+bPRXhY&#10;qOqrxxLXwMAANSxi55bNleQfy38NQsoo/4zZalUF4PXkH0t/I8JDVclxcmICVq94okL6MZ5d+SRa&#10;Z2eiSePGal8C/f2xaN5sJQQp46qTf8zuKxwxDG1bZSPA3xdWlhZKZDZoUB+ZLVIxYVwhli2eryb3&#10;6vcxXY8elYWfafxa+ulxPflnKv4M8k8v+9WOg8lx4bHSj58K7XhWln+b1LCV3du3qGPPXn5H9u7B&#10;0X17cXT/XhzRLin5KPsYR/bt0X5nua/2u3Y7s/0o/U4cO4zT776LC2fP4r0L53Hp/HntuT+Hc2fP&#10;4ZOPP8YP2utJxJ8gCIIgCMLdi8g/QRAEQbjHoKj5RYvPP/0cH7/3ocryYxYgg+KPEtC09JelnXrp&#10;L+WfKv89fx4Xz5/GuTMncfLEUVUSOmdOOWxtbFTGHaN+/foYPbJAybw927coAcgMNJX9V4380wXg&#10;9eQfRRjlWFBggFo/ReOIYYPx5OOLlPT717/+pa7nIItePbrhjddeNoZBzFHSPaUtO2TQAKSnJqFZ&#10;0yaqLFjf33//+19KADLDcM3Lz6ksP4Yu/UyjqvwzbMMg+64Xtyr/GKbSr0L+vUn5ZxCASvyZHL+q&#10;8o/ZlSy1ZtYfj/2eHVtVHz+Kv2P79+HEwf0qjh/Yp343hHbbgb04emg/jh09iONHD6lsP051Pnfq&#10;DM6dPouzJ0/jgnZ54ew51T+Svf1E/AmCIAiCINzdiPwTBEEQhHuUX/7zC77+6mt88tFH+OSDD3H5&#10;g4+VCOTE30+Nocs/SkKKP13+vXfhAi5dOI3zZ08pOURRRAG4d/c7KJ1agrDQEDURl3KNQzKYGTgk&#10;byAWz5uDp59chpeefQbr17x6C/KP4m+tkmWvvLAaq55arnr+hQQFquw+Xdzpwetsra0QFR6uhnww&#10;PN3dYWVhribN/eMff1eXjRo2UCXBEaHB6Nq5g8rwe+apx6sVfdeL6gVg9eKPUZ34u1X5Zyj3Ncg/&#10;DvjQh3tUCqP8o1hlxh+z/fTYv3Obyuw7RtlH6ac9VyoO8fIgTmjB308cPagmOFP6sbefIU7gzMmT&#10;OHvqFM6fOYtLFy/h6hdfqtePIAiCIAiCcPcj8k8QBEEQ7mGYtfXDjz/i8yufKcGnMgFZ6vs+hzl8&#10;bBCCSgB+rCb/6uW/lH/vXTiDC+eY/feuEkb6xN+jh/dj59a3MXt6Gbrldoafrw8ee+xRJeceeugh&#10;WFtawsfbSw3waJmVgZ7du2DQgH4VkdevLwb264MBWvCyQ7s2SE9JRmREGLw8PWDWrBnuu+8+tb7a&#10;tR9T17EvX+PGjdCkSWM4OTrCW7tODz9fbyTGN0dmehr69e6BUQVDMX3KJKx8YonK8KPIu16G382i&#10;qvzTsw1rIv9+Ve775rUhH5SjzJjUZaku/XTxt9PY40/PtGTs27kVh/bsxPEDzPbTnp9DByoy+wxx&#10;WD1/J45rlyeO4NTJY0r+6QJQz/xjtt/HH36M7777Tqb5CoIgCIIg3EOI/BMEQRCEvwD/+c8v+O6b&#10;b9Uk4PcvvoeP3v9QDfpgfMx470Ml/hiGDMBL2nIXcPG8QQBSElXIvyMHcOTAPhzcswvvbNuCN9e+&#10;hheffQYlE8ajdcssJev+8Y9/VGTrcYjHff/+d6VgXz89qmb4OTjYI7NFGiYWjcETSxbiuZVPYtWK&#10;J/DkssUqnnlymfp91YrlKlavXI6Xnn0arzz/TLUCr6bxv5J/plN9TeWfXurLUBl/LPNV8m+bFtux&#10;b+cO1cuP4o9xTHuOjh87pHr5GeIITr57VIk/SsB3jx/FyRPHcZZ9/pjtd+ok3rvwPr66+jV+/vln&#10;/Ff7TxAEQRAEQbh3EPknCIIgCH8h/vOf/+DqV1fx8ccf4wPKPopA46We9af3/mNcOnceF8+dwdnT&#10;lbP/OAjkwL492Ld7J/bufEdJKPado5TiAIqdWzcrQTe5eILK7uvRNRdREeGqXJcRqf3cplVL9O7Z&#10;HX1798K0KZPw7KqnsOGN1yrFm2tfxXoVrxhijUG06RLOEAY5V524ux3xe+Qfo6r0+7X4M0733fCG&#10;En9VpZ8eleSf3uNvO7P+dmCfduwP7t6lBnzomX+qxPfoITXMQ10aswApAin+Tp84iXMnz+Dcu6fx&#10;3plz+OLyFfz800/GV4ggCIIgCIJwryHyTxAEQRD+glACfn31K1z+iBLQ0OePGYHvX7xknPZ7QcWF&#10;M5z6ewbnz5xSZaIUScz8O3xoHw7u34t9u3dVyD994i/lHyUVBaA+jZYDKkzl1ttvrVfSi8E+dxvf&#10;XION69fgrTdex1vrX6+Qf+vXvWqIKvKPcSP5xwnAjKoCz3SZWwn9fob4bfLPNOtvAy+N4s9U/m2h&#10;+KuS7Ved/GOfP073VZN9tdi7Y5t2rHnMd+DQnmvy712W/B7eb8jO5OVhQwmwKvd99yhOn2KPv9O4&#10;dP4Crly+gh++/wH4RTL9BEEQBEEQ7mVE/gmCIAjCXxT2A2SZJ3u8XblyBZcuXVLC7z2GUQCeP30W&#10;5zkJ9uQZNRSCEkll/x1i9t8+7N+zS5Wdmso/lf1nlH87t27Crm2b1e+UVxRdlFvsbbdlg2H4Bwd/&#10;MDauX4u33lhTSf69ue7Vivjt8o/XvXSTML3fr5e/to3KYSr99Lih/NMeEx/XW+s51XiNetxK8mnH&#10;Y8tG7Vhox+N64q86+bdn+zYV+3ftVIM+juzbqyb9UgIeObjPkPV37FBFjz9ObD5z6jjev3Qen3/2&#10;OX744Qfp6ycIgiAIgvAXQeSfIAiCIPzFoQRUg0F++AGfXfm0Qvox6+/i2fPqkgMhzp48XdE7jmWk&#10;Rw7tx6H9e5WAqiT/mP23zVD6S/l3LTbjHe2SMksJwFuQf6YC8LfIv+pEXvXxP5J/2uPg49r4pqHM&#10;Vxd9fPxKhP4G+WcIg/w7oB37Q3v24PDePYbsv4P7ceLIQZw6wb5+hqD8+/CDi/j2my/wyy8/ac+1&#10;SD9BEARBEIS/EiL/BEEQBEGoBLMBr169ig8//BAXLlzAudNnDT3iTp3BmXdPa3FKScATxw7iGEuA&#10;D7IEeA8O7tmJAyoLcBv2vPM2du9g9p9B/L2zZaOKHW8bL7cYpBYFF8UXJRin3VIA6hJww7rXDbH2&#10;NSXSGKZyTZduupCrKu5uR5gKP4baHkPbvmlQSur7dE38scTXkOnH4OMzlX5VxZ/+s6n8U1N+N7+l&#10;xOnu7W9jj3ZMKVkp/Q7v2Y2j+/fhGMt9TYZ8nDx2FGdPnMR75y/g008/VVIXMsRDEARBEAThL4vI&#10;P0EQBEEQqoVlod9//z2++OwLNR34/JlzOP3uSZw6/q6aFnvq3RPa5TGcOM5MwMM4fugAjuzjFODd&#10;2L97B/btYjYge9PpPQA3KfnHLLYdWxgUgZuU5NKFmJ4BWJEFqEvAW5B/jOoEXk3CdN0MU/lX0YfQ&#10;mJGoSz+D+HvNOMl3nUH0vXWtxyGv4+PU5Z8uBPWfKfzUMdKCx4zSj9l+PJYHdr2jJvse278XJ5jl&#10;px1zxqmjR3D61AlV1nvl8if49utv8fNPPzOt0/hsCoIgCIIgCH9VRP4JgiAIgnBd9JJgDgj56ccf&#10;8c3XX+OTTz7BhXPncPzoURw/cgTHjhzFiSPHcOIYfz5oKAfmNOD9e7B/z07s370Te97ZoXrVUQJy&#10;CAjLfyn/GMxs04deUIC9/dYbv5Z/LJ1l+a9Rsl1P/ulRnci7pXit8u9V13tD+addsrxXz/LT5Z5h&#10;qIlB+OnB60zln3r8xmBmJI8Thd++ndtwcPc7OKQdx8N6b7/9e3HswB4cO7QXZ949gQ/fex9XP/8C&#10;P/7wA/7z889S1isIgiAIgiBUQuSfIAiCIAi/mf8wK/CHH/Dpp5/h4vkLOHXiJI4eOqhKgCn/jmqh&#10;JKCxJHj/3t04sGs79u3cir07tlZMAzZkA16Tf3oW4FZKwA0GCWgqAt80ZtaZZgHqEtA01lEAqjAK&#10;Pf5sIvWuRZXrudzrLxsEH0P7XZd+FVEh/rR9WPu6ig3ruH/avjKM+2wapsKPoYTfJkMY+vltVMdi&#10;z3aW9XKQxzs4sHsXDu3Zrfr5Hd6zR/VXPH7sMM6dPYXLlz/Ct998hf/8/JMq6JX8PkEQBEEQBOF6&#10;iPwTBEEQBOE3U0k2ab/89ONP+Prrr/Hplcu4dOkizpw6iXePH8WRgxwKsgcHKf92v4N9OxmUgDuw&#10;750d2LtjO3YZh4NQgqk+gJsNA0EYzIxT2YAbDNlzugRkdh0zAt9c+5oSgqalt9XKv9d1qWe8fNUQ&#10;VeWfkn28XVuPoZeftm4VxvUr4cfgdpmNaOxLqMKwb2r/qsg/Jf3euib9VPnzlk3YtfVt7FIZkRyU&#10;sg17eUze2Y7De/fixKHDOHX8hJKrlz/+BFe//AI//PB9pSm9uvgT+ScIgiAIgiBcD5F/giAIgiDc&#10;Nlgi/Mt/fsHPP/2E77/7Dl9d/QKff/qxmjZ77sxJ1RtQnxDMibU7tzADkLEF72g/G2Iztm/epGLb&#10;po3YutF0KMi1nnm6WKNs0wUch2xwQMg1afcq3nhdC17qv6tLg8zTJd812Vf5etP1MHTpV73807Zv&#10;Iv42GaNi0Icx02/7ZsMQjx1vb8aubVuxf88uHDm8HyffPYZLF8/ik4/fx9UvPsd333yrSq1Zcs3j&#10;KgiCIAiCIAi/B5F/giAIgiDcdq5lpBl6BrIPHTPWVO/Anwy9A7/47DN89OGHOHvmNI4ePIh9O3di&#10;59at2PH229i6cSM2v7keLKU1lNOuw6b118SfKqPl5fp1hlJbLreOEtAQejkuY/0aykAtXr8Wb6x9&#10;1RAmoq8iWO5rLO+tKP9VoS2vxXot3qwkBbVlebuxRNiQcWi4jhKQ4pKZfrt3bMHBfbvx7vEjeO/i&#10;eVy+/Am+uvolfvj+e/z880/a8fmPOkZ6n0VBEARBEARBuB2I/BMEQRAE4Y+FnusX7f+ff8FP3/+I&#10;b778Gp9d+Qwff/gBLl48i7On38W7J46qHoL79+3G7l3vYMe2t1VW4JaNG4yTdA3Zdsy+U9LPKPwo&#10;7SjiKkp6KeZefRlrtd/XvmIM/myM119+EWteeVH9bFjOIPKU9NPWZ+jv97ohs+9Nw1CP7Zvewq7t&#10;b2P/7u04cnAvTrAv3+mTuHTxHD75+AN8+cWn+P7bL/Gfn79XElQXo4IgCEJl+AXRSy+9hEcffRQu&#10;Li6qnURVvvrqKzzzzDPw9/fH3//+d/y///f/0Lx5c7z44ovqtruVzz//HJcuXZIvfwRBuCOI/BME&#10;QRAE4U8OswZ/xs8//4gff/wBP/zwA7777lt889XX+OrLq/ji88/w+aef4Mrlj/Hxh+/jw/cv4f1L&#10;F1R23cXzZ3H+7BmcP3NaCTmKxDOntDh5AqffNYb285mTvI63ncS5M6dw7uxpnD93Rrv/ObWeD967&#10;iI8+eA+XP/4Qn2rb+eKzK/jq6ufaielVfPft1/jhu+/wk5q2a8jgux66+JN5vIIgCJWh9Dpz5gyi&#10;oqLwf//3f9XKPwqyvLw8/Pvf/1bSzzQefPBBDBs2DD/99JNx6buHXbt2oW3bthg6dKj2t+5n47WC&#10;IAi3D5F/giAIgiDcQxj0ml46Wzl+wX9/MZQfXy+qv5+2Tobk6wmCINwxKL169uyJf/3rX0rmVZV/&#10;zAosLy/HAw88oDL+WrVqhTfffBM7duzAiBEj0KBBA9x333144oknjPe4e5g9e7YSngMHDhT5JwjC&#10;HUHknyAIgiAIgiAIgvCHwS9ZXn31VTz22GPIysrCww8//Cv599lnnyE7O1uJwfT0dPz444/GW6C+&#10;vJk8ebISh2ZmZipD8G5C5J8gCHcakX+CIAiCIAiCIAj3KJ9++imef/55VVpKsXTw4EG88MILqm8e&#10;M+c++ugjJc9uBmXb9u3b1f1uFm+99Ra++eYb4z1vDMXfvn37ULduXfTr1w+LFy/GI4888iv5d+7c&#10;OYSFhSlByPLgqrz33ntwcnJS4nDTpk3Ga28Oy4RPnDihjhH3fdWqVdi2bVul/oHcx/Pnz2P16tXY&#10;u3ev8dprfPLJJ3juueewceNG4zVQLSoOHDigrtePy+bNm5XE1OEy3Fbnzp2V1ExISMCKFSuwf/9+&#10;4xIGeCy5HLfP9fD5e/fdd39V4sznkY+d+/HBBx+o7XF59kO8ePGiWoavgdOnT6veivp+rVu3Du+/&#10;/766/Va4evWq2gdmXTIjk49T37cNGzZcV75y/z788EO1PdNt8zVYFR7/NWvW4PDhw+r2tWvXquUp&#10;ib/44gvjUoIg3Coi/wRBEARBEARBEO5Rdu/ejVq1aqFdu3YoKipSUk3vmVevXj1kZGTg0KFDxqWv&#10;D4UOS215v5tFaGgoLly4YLznjaGU4sAOX19fJXmeffbZauUfBZ2XlxccHR3x3XffGa+9BqUah4Cw&#10;9JcC8Vbg+svKyuDj41NRbswMPHNzc3Tp0gXHjx9Xy1H+UZax5Jg9CU2zDsnLL7+M+++/X8lLwmM1&#10;ZswYODs74x//+EfFcWncuDFatmyppBlF2JUrV9Tx12/XgxmAOpRfzHjkPv3tb39Tt3NfebwmTpyo&#10;5JsOxV5MTAw8PDzQpk0btT0uz/2mNOPtlIuBgYFqf/Xt1a5dW93vySef/NVjqw6KR0pYvh54/Pg4&#10;9X2rX7++2jZfU6pthgkUfbGxsWp7ptvm81+1XJuCks91+/bt1e0cAqMvz8EogiD8NkT+CYIgCIIg&#10;CIIg3KPo8o9SjAJlyZIlSp4wuywgIEDJrm7duhmXvj53Qv5RNE2aNEnJPsoecjP599BDD6lsxqpw&#10;e7a2tkpszpw503jtjWGpMI9Ls2bNVMYas9KYGckMPMosliB//PHHSmIdOXIErq6uankKOVPYc/Cf&#10;//ynyqSkYJs/f74SbsxEfOedd9R6ecwLCgrU8ebx+fLLL5UA5HGlxONx4/PA5ZhZR/iYKTR526BB&#10;g3D06FG1ri1btiA8PFxJwAEDBqhliS7/2BORtzHrkBmLr732mspO5H4zw7Jp06ZKBnJdzPhbsGCB&#10;2oalpeUtZU3q8o/Hgsc7Pz9fXcd979Spk3qMlKTff/+98R5QmXt8XnmseXy4LJ+zpUuXomHDhuq2&#10;ZcuWGZe+Jv+4forKrVu3Khn71FNP3VKmqiAIlRH5JwiCIAiCIAiCcI+iyz/KIGZemXL27Fkl2dgn&#10;z7TM9X/F+vXr1aCOadOmGa+5vvyjLGMWGCUVpRxllp71xjJQSkRO/L1V+UepV6dOHdjY2PyqlJcS&#10;jRl6zNqjLCXcRk5Ojto+BZTOt99+qzLtKCYps/g7y3h5vCnvTGHGYu/eveHt7a2OvU51Pf+4LKUi&#10;90HPKDSF92cZNG9nJiHR5R/3sbrJxzwulJrcnmnGICkuLoanpydWrlz5q9uqoss/7jMfjykUl8xU&#10;5H6xFJhQMjK7kkLUVPDpsDyZ5dp8PHp5si7/uA3KS0EQaobIP0EQBEEQBEEQhHsUXf5RUFUt6aRA&#10;i4+PVxlcly9fNl77v4E96Vi62rFjx0qZfNeTf8z2ojiiJGKWXWJiIsaOHaukX4cOHZSMosy7Vfk3&#10;a9YsJZZ69epVbX9CZuwxyzApKUn9zu3zPhRYPGbs10corrjNvn37qvVQ2vFnrrtHjx4qk870cVRH&#10;dfKPwiwyMlKJ2eruz/2hNOX98vLylLDT5R8lKPvjVc2QW758uVqeZbTscWjaf/C3oMs/ZvFRyprC&#10;LMlXXnlFlZRT5lFAMuuPkjc4OLhSNqAO971169bqPsxI5Dp0+cfrpMefINQckX+CIAiCIAiCIAj3&#10;KLr8o1ypij5B91bkHzMDx40bp8pNbxbMVKtuiIMOZU5qaiosLCywZ8+eSr3hrif/CLPKKPuY2VY1&#10;OAGYGYG3Iv8om1hiy2WZ8aYLN1M4VIRZgRRQurBiHzv20WvUqJEqweV6unbtqo4ve9bxcVC4UXZR&#10;2lG0UZCxxx5LppkJV53Iqk7+HTt2TPXP47Go7hgz7O3t1WNPSUlR0lGXf02aNFFS0vS4Epb4cl94&#10;H0o1Pz8/9Txw+zd6vqqiyz8e8+qyBClOeewoY/l4S0tL1bGmAKzucTB4XJktyRJkrlOXfxTE1W1D&#10;EITfhsg/QRAEQRAEQRCEexRd/rEUtSq/Rf7dzp5/7FnHfaruvlWDsqqqxGKZKzMZKZSYncfefSy3&#10;5TAJZr1xuu2NoExiCTHFGrPhqq6fUIYxc40Si+smzGJjNh570M2dO1ctQ4nG3n76cBAdykEO8+A+&#10;MlNRH4jBbY4cObJinaQ6+cceg+zRyOu5jhsFsyC5Pl3+UTxyOnB1cJ+HDBmijhtlm75f3A7lKaVb&#10;dcfDFF3+cT1VswsJy51ZQswsSb7GKFj1Y1Dd/uvB5efNm1dJ/jFbUBCEmiPyTxAEQRAEQRAE4R7l&#10;dsk/ZuFNnToVaWlpNw0OtmBJ8fWoqfyrDg6QcHNzUwMtKN5uBOUSS3IpvyZMmFBt5h/lk5WVlRJ7&#10;eokv4SRh9rPjkAsOCeHPlGamy5jC65mFR+HHEmJmAvJxDR06tCKjrTr5R5nIQRjsD1jd/lXHrcg/&#10;U5hdSHHK/oac2Mv9YiYgRe+N0OUfp/pWJ//0zD+9ZJcTgfka43G61Sw+kX+CcHsR+ScIgiAINYAl&#10;QDyBkJCQqHlUbU4vCELNuV3y73bCfnYcpMEsr6rBclzuD8tAZ8yYgRdeeEHJP/YrfPrpp9GzZ081&#10;VdcU3jZnzhzVD5DZf1V7G1YHM/cou5gBWF0p7po1a5QcZEmtKdx3Hs+IiAg1AITSjiW/OiyPLioq&#10;UtluVfeD73GPP/64knoMfapvdfLvvffeU2W5lGynTp1S15lC6cZBGDweTz75pJJqN5J/vJ3l0MOH&#10;D8fJkyeN1xrgulh+zWnGfGxVsxiross/TotmubEpfK5eeuklVfLbtm1btU+cOszf7ezsqi0v5r6V&#10;l5er3oUcvsL9EfknCLcXkX+CIAiCUAPY1FrPTpCQkKhZXC9zRhCE38+fUf7diOv1/KNE4vTbv//9&#10;70oi8XHxOsaiRYtUlhnfR1asWGG8x43hkBHeh5l4O3fuNF5rgOtMTk5W22JZsCmUW8x4Y4Zh06ZN&#10;VQkwJwfrcJ8pvXh9VQHH+3IACLfp4OBQUfpbnfyjVGMGJTMLKTSrvj9ym1FRUeox87MI1837Xk/+&#10;8Xb2S2T5LbP9qn7ZQmlJ2ch+gaaTiKtDl3/cN2aDmsIBIOwFyNvY+5Do036vl2nJDEQeL2Y5Ujxy&#10;X0X+CcLtReSfIAiCINQAXf6xMbggCL8PZvuI/BOEO8O9Iv/IwYMHK8pTqwZ7xlU31ORGMLOQve8o&#10;vJitxl51LEmmbKO8ogCsrnchl9V75VH0mUJxxdspFrkOvr8dPnxYrfv1119XQovbXLlypfEewLp1&#10;69S6WOLM7e/atUtdzww9ZhjyNk7ofeONN9R6WFbL3ynyWGatv3feSP4RlmJzSAilZmFhoTqeXN/W&#10;rVtVn0bKOfbxq5rNVxVd/lHY8TiMHz9ePUbue4sWLdRzwSnKppmPLJHmABNmZ3IaMpen6GM2J48/&#10;ezVSTupiUOSfINxeRP4JgiAIQg0Q+ScINUfknyDcOe4l+UeYOUcpV7t2bfW+wWBfPgqoG/UZrI5v&#10;vvkG8+fPR0hIiBJWXBcz8GxtbTFo0KBqy20J+wsy+5ASbePGjcZrr8HpwEuXLlUijuWu+n7yZ0o2&#10;vueZvt998MEHqryYspDLUezpEoyCLDc3V2UKUrbxdm7X3d0dw4YNq5hETG4m/1hO+/bbb6vee8xa&#10;1PeLQo4lvxSCfGw3Q5d/CQkJ6NOnj+qNqK+LfRfHjBlTbXkvnztmBZqbm6vjrG+bQ1RYkmyaESjy&#10;TxBuLyL/BEEQBKEGiPwThJoj8k8Q7hwsw2SPPGZaVYWZWQcOHFAZZbfSJ+9/AaUR95fZaKYyyBSW&#10;vPJ2lpUy+Nh+7/sHt3Hu3Dm1Ta6LWXg8JqZSrSo8phRolFPVCUrCDED27TPdT/7MbVX3uCgu169f&#10;r5ajsDUdjMFMPPYYfuutt9TtfL5YKlt1Hyn3eF9KtusN7eB+XblyRWUX6vvF5Tkk5VaPoenADwrU&#10;ffv2Vayruv3S4bYpmdlfkMdZ3/bFixeNS1yD62UmIbMcBUGoOSL/BEEQBKEGiPwThJoj8k8QhLuJ&#10;999/X2XKceLvrU6vvZcwlX8UjoIg/PkR+ScIgiAINUDknyDUHJF/giDcLTCrTZ/Y++qrr6pstr8a&#10;Iv8E4e5D5J8gCIIg1ACRf4JQc0T+CYLwZ+eLL77AnDlz0LVrVzWtl73rfmuPwXsFkX+CcPch8k8Q&#10;BEEQaoDIP0GoOSL/BEH4s8M+eZxky/cqf39/1YPvryq+RP4Jwt2HyD9BEARBqAEi/wSh5oj8EwRB&#10;EARBuHOI/BMEQRCEGiDyTxBqjsg/QRAEQRCEO4fIP0EQBEGoASL/BKHmiPwTBEEQBEG4c4j8EwRB&#10;EIQaIPJPEGqOyD9BEARBEIQ7h8g/QRAEQagBIv8EoeaI/BMEQRAEQbhziPwTBEEQhBog8k8Qao7I&#10;P0EQBEEQhDuHyD9BEARBqAEi/wSh5oj8E4Q7y44dOxATE4MOHTrgxx9/NF579/Ppp58iKioKs2bN&#10;Ml5zZ/jvf/+LgQMHIjY2FufOnTNeK/xWPvnkE4SFhalj+d133xmvvTGrVq2Cu7s7Jk2ahJ9++sl4&#10;rSAIvxWRf4IgCIJQA0T+CULNEfknCHeW9evXo3HjxggODq7Rv7Pvv/8eL7/8Mlq2bPmH/nuljPv2&#10;229RUFCA//u//8PIkSONt9wZuL0WLVqgadOmOHHihPHa3w7Xc/z4cXTv3h3vv/++8dq/Dh988AHq&#10;1KmjjiWfv1th7ty56jnu16+fyD9BqAEi/wRBEAShBoj8E4SaI/JPEO4st0v+UfxR3sTHx/+h/16v&#10;XLmC0aNH45FHHlHvHXeL/KPwSkhIgLm5uci/W5R/b731Fjp37oynnnoKP//8s/FaQRB+KyL/BEEQ&#10;BKEGiPwThJoj8k8Q7iz3ivz75ZdfsG3bNqSlpeGhhx5S7xsi/+4efo/8EwTh9iDyTxAEQRBqgMg/&#10;Qag5Iv8E4c5yL8g/ir+lS5eiXr166v0iJSUFffr0uavKfkX+ifwThD8KkX+CIAiCUAPulPz75ptv&#10;cPbsWezatQtr165VPW9Y8vLOO+/gwIEDquE4T4TuJNz+0aNHK+Lq1avGWwxw+6a3nzx58o6dDPIk&#10;yXRbbPJ+I3iidqePT1XYC8t0H3n87sX+RGzYbvo4P/744xofa5F/gnDr8N8JRZ6Hh4f6+8C+dw88&#10;8ID6N9SkSRNMmzYNFy5cUO+DOteTf/x5+/bt6NWrV6VMOjs7OwwdOlS9j+n/vgcNGlRxux7s/ae/&#10;z3399ddqO6mpqfj3v/+tbv/73/+OnJwcbNq06ZYHPFwP7scTTzwBPz8/lJeXq32fMGEC/va3v/0m&#10;+fef//wHAwYMUPfjsXr66afV4+X+8jhyKMrOnTvVcjrXk3+8/uLFi2p/XF1d1Tq5nkcffRRZWVnY&#10;unVrRakqxal+3PRo2LAhNmzYoG7nutgPcPjw4ahbt666nWLT19dX/f3/8MMP1XI3g8997dq1kZmZ&#10;qT4vtG/fHv/617/U+hwdHbF8+XL1N9T09UEo5mbOnAkHB4eK/bOyssLUqVN/9Rnn0qVLcHFxUfKV&#10;j93a2lotz9ffsWPHjEv9Gl3+JScnY8uWLepS3zc+zscff/xX+1Zdzz8ep8ceewytW7fGwYMH0bFj&#10;R/U712Nvb4/p06erv1VVH6Mg/JUR+ScIgiAINeBOyL/9+/erSXje3t4VJ1B68AMwTwr8/f1RUlKi&#10;PgCbnqDcTlhWxewEPdasWWO8xQBll+ntgYGBOH/+vPHW20teXl6lbS1ZssR4y69hNsHq1avVcfxf&#10;8u6771bax/T09Fs+Wbub4EmV6ePkBMaaTg8V+ScIt44u/xo0aKCEEyM/P1/1wEtMTFR/J5hdRnGn&#10;cz35x79hFhYWsLGxUQJt7NixGDZsGJydnZXI4t8Byi3yxhtvoE2bNrj//vvV8qNGjcKzzz6r/gZ9&#10;9dVXmDx5surBx79dFIVc1+DBg9WkVu4rJVFNoMihdNIz5igDayr/AgIClBCjPBozZoySoBRyzC58&#10;6aWXjPe4vvw7ffo0wsPDlTiliOI6+DxkZGQokci/1zzGhH8juJ88drVq1VLHqLS0tOJ5onD08fFR&#10;Aq1Lly7q+I0YMQJJSUnq/TE7O7vSc3o9dPlHiUcRFhoaqoQi94uP97777lOfMfg3XIf7xtcM94vS&#10;sLCwUEXbtm2VyPTy8lJfPuro8o/Sj4K3b9++ahudOnW6YUafLv+aNWum1hsREaG2w33jZwh+5qHk&#10;4xegOjeSf3zuKCgpWrke/juwtLRUj3HcuHHSI1AQTBD5JwiCIAg14HbLv927d6sMhH/84x8Vwu96&#10;8c9//lN9kGfWxp2AgtF0e88//7zxFgM8cTC93czMTJ0I3QmYuWC6rRkzZhhvuQZPBA8dOqROwHhy&#10;wUyJ/yVHjhyptI98bu7Fsi6ekJo+TooCkX+C8L9Dl3/8N0P5wQxc/hukoProo4+UeKJEoajX5Ud1&#10;8o+Xbm5uSmi9+uqrFV8k8T7M3uL7KKXdxo0bKzKorlf2u27dOtSvX19JImam67dxv/bu3YuwsDB1&#10;P0qb28XtkH8PPvig+iKNme18jBRX/PtCcUcRp3+BU53843GibOLzwOm9n3/+uVqOwYxoyjreRpGn&#10;Pw/XK/u9fPmykmk8RvxyizKVcF+5LmZ3MkOOj9f0uFeHLv+47aCgICXquH3uF/edku3hhx+u+OzA&#10;bVHq8nhQSHKYCo8tg4+J8o3r4hdaeta9Lv94/fjx41VWJ7fxxRdfqNuvhy7/eD9mhL733ntqO9w3&#10;fn7gMaZIffvtt433uLH807fP/eJ6+HpjRiEFK6X4l19+qZYXBEHknyAIgiDUiNsp/06dOlVR6qMH&#10;P/DyJI4nKMy20MtjTIMlVjcrg/093G3yjwKJWQu8ncdN5N+dQeSfIPyx8N8JRR6/AGIZLMWJKRRW&#10;FHGenp4V8qM6+UcpR4HCbLeqkoQiJzo6Wn0R9cwzz1Rsozr5x9sojfi3iuW9VeHtK1euVNtq1arV&#10;r/b393I75B//zrFc2RQKppCQEPV3d9GiRWp/GVXlH0UrjwOzBJk5Zwr3jZmQPH7MvNMz2aqTf1z3&#10;iy++qN4DKQyrK4/meyz3lRmZN/u7oss/Csyq2fjcFrM1+dji4uLU73wdMHuuUaNG1coyHi/2V+Rr&#10;ipKY99HlHzPseBxuFV3+8fMMP/OYwvUy25JiMjY2Vv1ObiT/KPmqPn+fffaZuj9fj9xPQRAMiPwT&#10;BEEQhBpwu+QfTxT47TXLZ3SpwhO1rl27YsWKFeobemZW8ESEJ2T8UKsvxxOYxYsXG9d0+7iZ/OPJ&#10;CLMF9OAH899yEvBbmDNnTqVtsc9VVdgvSN9XkX93DpF/gvDHoss/W1tblS1eFcoQCiZm7VEEkeuV&#10;/ZpCMUVxQrnF5Zmtdyvyj//+mWXF9ZeVlam/WVWD7xMs82Sm4Y3KQn8Lt0P+sVS0OoqKipRcZTkq&#10;hRMff3Vlv6ZwOWYQUjhxInH//v3V3/SbyT/uDwUs/24xc72648e/Zyyn5heEhw8fVve7Hrr8Yzly&#10;dSKRso8lwSyPZdYfMw1Zrs2MwOq2zeDzTZm4YMECtb+6/HNycvpNz6cu/3hMqko7wh6FFJw8Pnr2&#10;443kHz8P8XVgCtfLLwxF/glCZUT+CYIgCEINuF3yjx9y2VvJVKqwZIsfsk3hCQi/LWdGh+myvO/t&#10;5mby78+GyL//DSL/BOGPRZd/FHnV9YCjjGGvNsoPPSPtevKPcoiZYN26dVN909hfjuWu+kTdW5F/&#10;zAJnVpjp+8L1gkKy6vCo38vtkH987NWxcOHCCuHE97cbyT/KuCFDhihxx7/F7GNHsaZn6t9M/jHL&#10;kqXaVY9VdcF1chDYjdDlH5/T6t6bWdLN8mzKPFYNcOiJ6ReK1wuKTA7/MJV//DtX9XPKjdDlX+fO&#10;nasVk3y98m85MwMposmN5B9f5/prU0fknyBUj8g/QRAEQagBt0v+MWOO32CbftBmpl918IMuG62b&#10;LssPwdeD/Xv44ZknR5zMyL49zDLgN/g3+mB8M/nHEy9mN+jBDJSqH+Z5Yqrfzmbh7B9E+OGcJ11s&#10;Ds4yJ55o8QSq6jf4OpwkbLotnkAQnnTwZIHXsfeVvq88UWDGhr48T7hM94XB5+x6Jy08Zmy+ri+7&#10;b9++ip5N1+O3yj9OInz99ddV5gmPw/z58697UsdSrB07dlTaf9Nm7VXhyZ/psty36mBJ2KpVq1SG&#10;Ck+smOFxvawWHZF/gvDHoss/Cpzqeujx/ZUS72byj+9pbBtBCcT3TP4bpLiiyGLPNcqs3yL/mInI&#10;9zC+t10v9H5yt4PbIf/4d7A6iouLbyr/uH0O7ODfXz1rn5lwfD9ftmwZpkyZorIHb1X+cX/4t726&#10;42YaugC7Hrr849/76t5T+feMfy+ryj9+Nqhue6bB/eexqKn841ARrqsqnNzL9Yr8E4Tbj8g/QRAE&#10;QagBt0v+8QMtP8RyXXr4+fkpccNm31U/7PMEiqU7N8qg4AdnnhjxA7LpeqsGm5FTjFX9AH0z+Xcr&#10;Pf8olfTb2ceH/YLeeustNV3S9L568ES0uonB1+v5xxMqnqCa3lZd8GRo5syZlXomst8RT2aqwhM6&#10;NoA3XZYnffrJ2/W4VflHkbd06VLVX8l0eT2Y1cljZHrSxsxQniyaLrd8+XLjrZXhiSRP4E2X5cRI&#10;U7hfQ4cOVf2aTJdj8GSfJ40cIlDdSbrIP0H4Y+G/E4o8lkdyqnnV926+x7Bkl4KHfz9IVfnH+/AL&#10;B0oVLltVIvLfPoXUrcg/vuewxJTZgtUNoOJ9+feIYocysrr3ld8D11NT+UdBV3V/uL+cUkw5xr8b&#10;XJ7Xmco//q6XqFJUsfWG6d9p3s52Fbci/7h9/Qu9Hj16VPvFDpfhdvkl2Y2++CG6/OPk56qCjfvF&#10;54g9/vha4Lr4BRCfU8pkvdTWFN6Hf9v5eCkL+XtN5R///lbdFtfLL93Yx48lyPrjFPknCLcHkX+C&#10;IAiCUANu58APltPwREuXKgyefPBEgVlszJTjB97qSmWqg8KH9zddX3XBEyB+gK4qwm63/OMJEpu9&#10;32yfuAw/vJtSU/nHiYI8qWBmin4dTxx44lwVilVmJejLUQLy5ONmJzi3Iv+Y+ciskOqkm2lQjpaX&#10;lxvvZWDixImVluH6qzsJZFaHae9ITk7k9E0dygCeuPOk1HR9VYMngi+88ILxXtcQ+ScIfyy6/ON7&#10;6qRJk36Vlbx69Wr1PtuzZ8+K94iq8o/vZx07dlTvRXoppymUTPzC5lbkH+HfKL6nUF5V/bKKy/H9&#10;i9saOHDgr/b393I75B//zlX9u8UvPqytrZXo03sq8vFXlX/8MotlzB4eHr96L+b0Xr2Vx83kH+Hz&#10;Q1lFmcjsyapCi+/h3Dafv+q+VDJFl3/8G/faa68ZrzXA92oeK/5do5wk/NtFkcfn5+mnn/6VDGVl&#10;gr29vfobv2HDBnV7TeUf+z+aTvQlfN3wdcTjQOmqI/JPEG4PIv8EQRAEoQbcTvnHD8XM9tOlimnw&#10;JIUfmJnJwW/MmZnGiY7Xg30BKX30+/MELjIyUjUxpzjjz1ynfjs/1G/ZssV4bwO3W/7xw7supSjh&#10;eBuzDvXeUno0adJEZb6Zcj35RxFK+cSTL54Imy7Dkytez6Dw4gkBT95Ml+FJb1X0Ez99GZ70VNdU&#10;vyq3Iv/Yx9F0GT4vPHkZM2aM6rdl+pxwcvGaNWuM94TKuODJuH47T+5ZClwVSl99GQZP8E3hMTe9&#10;ndvhCTszT2JiYirdRgnJDFNTRP4Jwh+LLv/4b4YDIGbPnq2u43scM4KZVczMLr6P6iKnusw/yh++&#10;L7PlBFsrEMopZia7u7ur9fM9icvpgmXr1q1o2LAh7OzslFjh+xK3wYy+oKAg9T7MXnN6uTFFH0UO&#10;JRnlFb+I0XnzzTeVGGMbCr2Vw2/hdsg/Ckt+gcSMcz5Gvt8xY45/q4YPH14h9XhbVfmnl89yci6n&#10;LutSkz31mDWp/w1mD0V9GBbX16FDB3Wc+DeXvzMDjs8Jy6253ZCQENUSgvAxUpJxUArf83ksq8rV&#10;qujyj9tu1qyZmqDLfWP2JcuZKc2Y7al/huBt+nsw/zazDYf+GuFj1SVmu3btKrL1air/9G3xcwUf&#10;D/eN05G533yNmr5ORP4Jwu1B5J8gCIIg1IDbKf8IP6jyg7GpBLpRsHSTH3SrfvjlSQS/xee3+xRM&#10;/DbdFH6wNhU9PHlhRocpt1v+MfgBvnfv3sZbDezZs6dSiS1PiliOZsr15J8ptzLwg1MNTY8tS2yr&#10;Hjtmuei3M9iT8FayLW8m/3hybTqohY/5xRdfNN5qgCdgpvtHcamfvBNKOv02LseTU9P9Z7aJqUDm&#10;cTDtI8iTTf02Bo81T1RN4XPG++n3Z6aO6TZE/gnCHwv/nVDkUfBxyq5pxjjfFyhFKHxMqa7nH9/D&#10;+bvp/flvnu9NLP3nlxK8Lj8/v0LwMAON4k9fnu83uiCjDKPQ4fr09xAGhRa/jKn6JcrKlSvV7ZSG&#10;ptnJt8rtkH8pKSnqCxDT9zw+fpb9msL3QFP5RyjN2LOVy5s+Xj5+9v7jl238O8wy1kOHDqn7UF6Z&#10;TvbntikOuX6uj/vF9Zn+HdD3ie/FNxN/RJd/fG75ZZq+LQZ/poysbmIw+x9SmFXdNgUphaT+PJOa&#10;yr/k5GR1f9N943b5ZRvbnZgi8k8Qbg8i/wRBEAShBtxu+UcuXryIvLy8il5C+gfj6oInBBRC1ZUB&#10;UQQx82PRokWqB5Qp/D0nJ6fSuljuY8qdkH+UWVVFETMJTMtsGTxpMuV2yT+W9FbNNGQfI1NM94Un&#10;D8yCuBVuJv+YTcMTQf12bkdvaG4KMzv1ZZjpx3JlHWaAmGZ0MmvGNEOCAtd06ib7cPEx6zDjRL+N&#10;wZP7qvCkiidl+jLMEOHJpI7IP0H4Y9HlH79M4CClxx9/XIkpBt87Td8TdNhvj1m/BQUFlQQS/xZQ&#10;+lCi8P78e8K/G1yG6+F7L/+Nmwoevkfw7weX17+A0mFrA355w/Xo+8ShGNXtE7+MiIqKUu9Tv1f+&#10;sR0G30s5rOhWMZV/bK/AHnhdu3ZV+8qsxc2bN/9KslEwMeOey5k+Fq7rjTfeQJ8+fdT9mcHNx8+/&#10;v1wHhRWPITMmdXiMmIHH7EAeRx5v/fjyuWVGJL/Y0Y8fpZ/p34Gbocs/7gv/BrGvob4uijTTvwmm&#10;8HjydcLXEL/04vJ8vFVLhwnXwWNY9bVxM/g3j3+HeCyZZcqsVbb64LbGjRtXbR/etWvXqmPFzzJ6&#10;dqX+2iwrK/uV/OOXdfyMQIF9vccqCH9FRP4JgiAIQg24E/KPUKxRSj355JMqU47SzPQbctOgoOIH&#10;9RvBD/X8BpwnFZzsx5NAlgOZrud/If9Ygqp/eNfhenhyY7ocTwJMuV3yjzCLxXRdPGnTYQkbswn0&#10;21hSd6uZAzeSf3zMPNkxvZ0nx7wPy+NMgydb+jJV5SPLtEwzNrl/+okZjyMzPvWsDWafcJv6SSxP&#10;iGJjYyvuy2CT+qrb50kqhZ++DLNWTE88Rf4Jwh+Lqfyrmrl7t0EBSPFT3RdYdwpT+cf3nnsNU/kn&#10;76mCIOiI/BMEQRCEGnCn5J8Ov9Hmt+PMImAfP37LTSlXVQTyJKZqzz5CcUVZw9Is9mlik20KJcox&#10;0/sz/hfyr2/fvr/KEuDJCbNHTJe7k/KPJ5mmZW6UoHoGHmWrfj0jNzf3V1kF1+NG8o/N3ikZTW9n&#10;qTWz9KoGr9eX4fPMDBAdSlxmcTDjU1+Gx47PBZ9rlnPp17Mk0LR8ihmlpseIQdFZdfsUinyN6Muw&#10;LE3vP0VE/gnCH8u9Iv/4pQj7yTE7ju9h/ytE/gmC8FdE5J8gCIIg1IDbIf8ol1g2xaEU/NDO8ic2&#10;B6foqQ6eMPGEparA46AHHZ7csByKjd9Nl2HvHgofCi9KHdPb/hfyj/2Zqj6u/7X8I0lJSRXLsoz2&#10;ueeeU8fMNOONgpA9rG6VG8m/q1ev/qrM+laCJ6csATeFfbMo9vRl2POLpU3s6WUqhdPT0yv1KqQk&#10;4LL67bcaVftBivwThD+We0X+sf8be+vxy63/JSL/BEH4KyLyTxAEQRBqwO2QfzwRWb16NSIiIlSz&#10;dEo09l+6Ua8afqBnI29TCdOpUyfjrYahFfzwr99G4cfSYIqbF154QfX1MS0vZfyV5B8brOvZczwB&#10;5IkgG7Kb9likvPst3CzzjxMt9du4f5y4TLF3oxg0aNCvGvfzePG51NfF/WeGH7MUTa/jYzSFJ4Sm&#10;mYEUhXzNVLdd06Dc42PTEfknCH8s/Hdyr5T9/hGI/BME4a+IyD9BEARBqAG3K/OPQs40E48ireog&#10;iqpweqK+PKN79+7qemaZVR1qwb5xLG3VxRvFXc+ePSstc7fLP9OsvZvJPzasN82C4+AM7qtpOTAb&#10;o/8WbiT/2HePTdT127h/nBL5e6UZM/FMt8XnnuW6+u8s360qjykg2VxfX4Ynvmw0/1sR+ScIfyx8&#10;D+VQih07dlQatiHcGvyby4m9HNRxL06DZcb3xo0b1Zd8Vf/eCoLw10XknyAIgiDUgNvV848f0k0n&#10;rDISEhLUB3fTnnP8mVG1Nx2DExUJM9iq3ma6DsIS45SUlErL3O3yj2Wupstwuu714MkRpzrqyz7y&#10;yCOVpug2bdpUCcLfwo3kH+FwDdNeejz+VQUdnycOY+FgFMpH9nGs+tzp8Hibbs80Ro4caVyqMswo&#10;NV2O4q7q+tlbkpmFzPrjFNGjR49WWkbknyAIgiAIwt2FyD9BEARBqAG3S/59+eWXSvowG8tUrHh5&#10;eWHJkiXqW3xmeTDji9NqObjDdDnTqbQs+TG9jUGxR1lHONF2+vTplUQUg2WippLnbpN/mZmZlZZh&#10;WTOlKjNkTHvf6axYseJXfQ/1YH++zz//3LjkrXEz+cdjY3pM2X+R03g5iIPP/3vvvYdFixZVyj7k&#10;88oef9WxYMEClUGoL6sHHxPlbnWwPPi+++6rWJZlzqtWrVJThJkxytcxe3CZvg45Xdg0O0bknyAI&#10;giAIwt2FyD9BEARBqAG3S/4RyiF3d/dKYkUPZqaxx1NVOch44IEHMGvWLONaDP2MHB0dKy3DwR+c&#10;NkvJlpGRoXoAmt7O4BRZDhPRudvkH6Wo6TIcVOHg4KAea3VZfGw2z9tN78Pg8WTW3W8tl7qZ/OP6&#10;pk2bVmkZCkCW4rZq1UpJNtNJv4whQ4ao57M6PvnkE1hbW1danmHa+7EqXFfnzp0rLf/www8jPj4e&#10;rVu3RlBQUCUpTDnI7D/TYyHyTxAEQRAE4e5C5J8gCIIg1IDbKf8IS3adnJwqyZUbBeURh0Iwa8sU&#10;ZryZDq9gUBzq8pDZXx4eHpVkU5s2bSqyA8ndJv82bdpUadqtaaxZs8a41DWY5Thw4MBfLWtjY6OO&#10;32/lZvKPsO8ej7PpcteLvn373rCfF/sIMkvP9D58zl977TXjEtXzxRdfqOEypve7XsycOfNXWZMi&#10;/wRBEARBEO4uRP4JgiAIQg243fKPUORNmjRJTf6tU6eOyvqj1KGwY7A3HQc6sEcgSzavJ0w4QZjL&#10;sAyU92NGGycAsp8dS17PnTuHwMBAlVHI4LKmEjEpKaniNsbrr79uvMUA5Z/p7Zwky3WaMmrUqErL&#10;UNpVJ/84DMN0OWbImdKvX79Kt7M8tircd4rQBg0aVBwvXrJ0lsepOjgp01RkMVg+bJoBeauwgbzp&#10;PiYnJ6ty2uqYOnWqkox8bvXnlcHnysrKSsnPqkK3OlgOzuxF022y7PtmfPTRR2r6MCdG8/Vkug98&#10;jTADlX0lq4O9JU0fJ4WuyD9BEARBEIQ/LyL/BEEQBKEG3An5p8OyVE5jpbhiBhb79DE4yGLPnj3G&#10;pW4M9+vZZ59V92OPOE435Hp1KIpOnjxZEabyhb3oTG/76quvjLcYoMQzvf3s2bO/kkAsTTVdhv0G&#10;qw6Y4HouX778q+VMoawyvf16/fiYWff222+rMmg+5jlz5ly35x/hMAvTHnuMlStXGm/9bfDYme4j&#10;jx+z86qDj5nH/plnnql4Xhmc+lw1e/JG8HFRuOrbpGy8XplwVbjc4cOHsWzZskr7sHbt2uv2DCR8&#10;bkwfJ4eWVBW6vxWRf4IgCIIgCHcOkX+CIAiCUAPupPwT7izM7mvXrl0l8cfMO5bFCv9bRP4JgiAI&#10;giDcOUT+CYIgCEINEPl3d8Kst+XLl/9q2i9LWIX/PSL/BEEQBEEQ7hwi/wRBEAShBoj8u3tgSXJC&#10;QgJcXV3VcBJT6cdgD77rlRMLdxaRf4IgCIIgCHcOkX+CIAiCUANE/t1d5OTkVBJ+enAoCHsi3mq/&#10;POH2IvJPEARBEAThziHyTxAEQRBqgMi/u4shQ4ZUkn4MDw8PNXjj22+/NS4l/K8R+ScIgiAIgnDn&#10;EPknCIIgCDVA5N/dBUt/d+zYge3bt6u4dOmS8Rbhj0TknyAIgiAIwp1D5J8gCIIg1ACRf4JQc0T+&#10;CYIgCIIg3DlE/gmCIAhCDRD5Jwg1R+SfINScL7/8Es8++ywGDx6MrKwsFX379sWaNWvwxRdfGJcS&#10;7mbYl3bLli3o0KGDen7btGmDd99913jrHwMz6nNzczF+/Hj1GvwjWLZsGVq3bv2HHwtB+DMj8k8Q&#10;BEEQaoDIP0GoOSL/BKFmHD16FO7u7vjXv/6Fv/3tb+rfE+P//u//8O9//xsBAQFqmb8KH3zwAQYN&#10;GoTLly8br7k3ePnll9GgQYOK55fP7XvvvWe89Y/h+++/R7169RAbG4tPPvnEeO3/Fj7XfO2zrYcg&#10;CNUj8k8QBEEQaoDIP0GoOSL/BOH3Q9Hl4uKi/g2ZmZnBx8cHwcHBKvz8/NC0aVMlAZs1a/aHi6L/&#10;BVevXkVcXBwsLCzw8ccfG6+9+/n666/RpUsX9VxyeNVPP/1kvOWPReSfINwdiPwTBEEQhBog8k8Q&#10;ao7IP0H4ffzyyy8oKChQQigkJARvvfVWpdJLCqM333wTUVFRapm8vDz8/PPPxlvvTe5V+ffZZ58h&#10;MzNTZXa+/fbbxmv/eET+CcLdgcg/QRAEQagBIv8EoeaI/BOE3wf7rXl6euKRRx7B0qVLlQysCq97&#10;/vnnlaBhFiDl2L3MvS7//vnPf+LgwYPGa/94RP4Jwt2ByD9BEARBqAEi/wSh5oj8E4TfBwdAtG3b&#10;Fo8++iiWL1+ufv8tUAy+//77GDt2rBKI/HfIzLLExETs3r1biR1T/vvf/+K7777D+vXrVTbhP/7x&#10;D3Wfhx56SO0HpRTXySgrK1OiqlWrVpXWw8zDAQMGqO307t1brVOHpaz5+fn4+9//jrlz56rrePs3&#10;33yD1atXq5JmZjBymxRO3bt3x8WLFyuk54svvqhuM40mTZpg06ZN6naui4KqtLS0once1xcZGYlt&#10;27apx6bDZV944QW1HR7badOmoWHDhuo+QUFBuHDhgnHJX8P9KSkpUcfnySefVI/pwQcfVNvq2LEj&#10;rly5opbjIJbFixfD2tq6Yn99fX3VkBY+Zp1FixZV3K4Hjx+PMY8ZezryOHPgC48Rb+e+cjgI4THn&#10;MAwOCrn//vvV7dy3Pn364OTJk7963XCdGzZsQGhoqHouuDxfYyw3vnTpUsXxJrr8i46OxokTJ9Rr&#10;icec9+HjmjNnDr766qtKzzPh/d544w1Vnq73qaSwXbBggRKdpvC+3Kddu3YhLS1NLas/b3we+HoS&#10;+ScIN0bknyAIgiDUAJF/glBzRP4Jwu+HYouDHxwcHJTU2r59Oz766KNb6glHWcK+gBRFycnJyMnJ&#10;QcuWLeHh4YH77rsPw4YNw+eff25cGkqcde3aVQkhCicKP96HIvCBBx5QQm3dunVq2f3796N27dpw&#10;cnKq9DeS4isjI0P9m3d2dsaHH35ovAVqvxMSEtT9zp07p65jn8KUlBQlrSIiItQ2GYGBgepxUzTx&#10;MZM9e/ao/W/UqJGSbcyU48Tj48ePq9uPHDmihFHdunVVdiD3ndKMwo0yqWfPnhXZgqbyj9vlJdfH&#10;fef9TEVhVUzln5eXF2xtbdV2KK7GjRunMjb5+NLT01GrVi21T1wnJ9ZSLFKacprv+fPn1fo2btyI&#10;7Oxs1beR+0k5265dOyUJdflH0UYJy9u4LR5HPhbuJ7NC+ZhtbGzQokULtS0+FisrK9UncuXKlWo7&#10;hFKO+04hx16SXBeXT01NVceArxWKQR1d/lHc8bngseQUYu4/95fP0fDhwyvJTO5Xv379lLDj64+P&#10;m88pswcpGfl4TLMbKScXLlyIOnXqqP3Vl+dyXAePscg/QbgxIv8EQRAEoQaI/BOEmiPyTxB+PxQj&#10;zADTM9kodJiFRWlTWFio+gCaihcdSjh/f391P8ohZqERiilKMsomihiKIYowCi1mZVEwcf2nT5+u&#10;yABj9iAz2igFKREppL799lvExMSgfv36eP3119VyhFOHWarMfaVI0vvXcRsUhpSF3Daz1fjYRo0a&#10;pZalgOJ29H05deqUkkW8jRmEei/D65X9UmKGhYXhscceU1l8evYd95VZcZ07d1bCsLy8XF1nKv+4&#10;jRkzZiiRxuCQlRthKv/4GJ977jm1TvZg/PTTT9U+UsJRaFKM6evjY6AUHDhwoBKAQ4cOVceRXK/s&#10;l/ehBOM+UrpxOW6Lj537wew/HgvK4XfeeafitcDHwcw7b29vJenOnj2rrj906JDaZ76OuLx+LJi9&#10;N2HCBCV5KUN1+anLP337PJZ83ng9pSXFp729fYWA5fV8XfLY8Bgw85CPgdvgPlNg87jwOdSfIx4f&#10;yk1OtKbw1JfnZy/KaG5b5J8g3BiRf4IgCIJQA0T+CULNEfknCDWDMoQyjJl6Dz/8sPr3xKBgodCi&#10;gOHfK1NYIqqX3uqCyRRKGQojCjPKHMpBZltxnVUlCyUTy1dZOkzRRLlFObNkyRIlBEeOHFkhkV56&#10;6SUl4FgKS8lDccn18zaW1zJTjNcRSh9m+HGbVfvc8T7MomMmHGWk/hiuJ/8oILksM/cosqpCacaM&#10;R5bNXr58We2PLv8ovHQRdSuYyj+WtXKfTNm6das6VsxYq1riSijoeD9KM8o4cjP5x21R9FaF8pT3&#10;efnll43XXIPH8PHHH1eSt1OnTuo67hufH26bJb6m8D2a8pIilY+R6PKPwpDy1hQeQ+4zxRxFIOHn&#10;JT6nfO4pc6vC9VFcc59WrFihruPrmq+jSZMmqdeRKXxdMiNQ5J8g3BiRf4IgCIJQA0T+CULNEfkn&#10;CLcPCheKKooTCh03NzdVWkp5wiw+yiIGy2MpBkePHq3KZasG+/rpWWF6VqApenYXpwuzPJW93SiN&#10;WJapyy5KKoqn9u3bK2FEcUMRSLHEnoIURr169VLijrdxfynFDh8+rO5fFX2bXBcz1Sj/+LhYNnsj&#10;+cf7sb8dl2V/uOoeL7PcKDq5TxSfpvKPcu23vD+Zyr8uXbqo463DfZk4caI6LpSp1e0LIykpSZU/&#10;c1ozuZn843FnVqUpPKZ8Ds3NzdXQl+q2M3v2bFUSzOWYzcceiiz35Xsys+2YJcnleEz4XOvST0eX&#10;f8zmrCoLCcUd95liksd07dq1KtuU5c1V90UP9nKkzONx4vr5/PJ5YdZfdbAMWOSfINwYkX+CIAiC&#10;UANE/glCzRH5Jwh3DsqwKVOmKDFHscYMQUohfTDEzYKZeOzFp0M5xPJfSkOWp3KIBMURy4G5vKn8&#10;43bY0429/Y4dO6YEHXvHUXpxGfbyo7iiyGNJLDMUKe6qZsPxbywlFbPYKO9YXurq6qr6EnKbN5N/&#10;FGTclunjul5QIjGDzVT+sTffb8FU/lF+mUL5x353+pCLGwXvT2lHbib/eIyrDiGhONPLwW8WfJyU&#10;e4Sl2CzJpXzUb6cIZGn3rFmzKkqEiS7/rjftt6r8e+aZZ1Qmpem2qwtmaebl5anXBQU0X1f64Jaq&#10;yLRfQbg5Iv8EQRAEoQbo8o8nPizRkZCQ+O3Bk0r+OxL5Jwi/DWZChYeHq6EWeg+26qDUoZyhhOFE&#10;XF3+UcIUFBSoUs/rBafgsg8ghRb/5lHm6fKGUoY9/saMGaNkIEs1TeUfoXikQGTWIbPH2ANw8uTJ&#10;ah+mT5+Oxo0bK2nDSa4UOEVFRWp7hNtkOTHFli769KEVlGuUQ7eS+afLPy7LDMDqHqcefLwUTv8L&#10;+cfy1ur2QQ/ui15uXBP5x+eEx7+6beixc+dOtS4dlj7v3btX9SvkfvJ54vHn88ApwJzsS36v/OM+&#10;V7cfpkHJyPXzdcZhIsxGrQ6Rf4Jwc0T+CYIgCEINYA8hlk1JSEjUPET+CcJvQ5/0y4y5AwcOKLlS&#10;HezTRklICbN69WoloFhiy/tSUplKHx0KLAo19p/jelnSyQEezMjikArTf6+8nWKQEqiq/KPUoxTk&#10;kIfXXntNSSR9WiwlFvu1sWSYvQc5pVefFsx1svyXA0AoyigKKQx1ePuiRYtuSf7xsQwePFith6LI&#10;dD06XJ/+eLk8f78T8o+3sZSWsoqDTSi3qsJtU+ZyX/hckd8j/3hbSEiIEoB8HqrC7fBYUHbysfN3&#10;ilf+XvX9mPvNjEA+R7qk5fp/q/xjGTNFHkuL9efMFC7DdXIfuC98/MwW5WPg64e3m8Lf+fyI/BOE&#10;GyPyTxAEQRAEQRAE4S6EvfgofijkmIFHwaKXbhIKGwohDkpg2S/7prH8lnDQA6UMRVlVaUT27dun&#10;Mq7YB4+ShllgnADr6Oj4qyxD3q5n4VWVfyzZZZYhh1swg4yZ8nrWGLfLicOUO5SAFFXvvfeeuo1S&#10;h1mKFEvsJ1dVkvGxMwOQ2Wg3k3+EA04o45i5yGNQVSJRbvLxcf/0qcJ3Qv4RCjA+H9xHCquq+8Ks&#10;O8o89kZkDzzye+Qf4WAV7geFbVXJS/HHKcYs2WZJL4XfsmXLVGYee0JWlXPczxEjRlRIVMq53yL/&#10;CKcBc3/5WuFzwmNlip6lyj6VHABD+cfngetgxmTVfeLri9mgIv8E4caI/BMEQRAEQRAEQbhL2b59&#10;e8WE36ZNm6ppthwywcjNzVUZf5Q7FDbl5eUVmWTMrMrKylJlnBQ/+qRWyhiuMyIiQt2PMojXsVcg&#10;RZ0+hVXPnmM/QAoebpv7wMww0ymunKzbs2dPtY8UfJ07d1YZbYSX/fv3V/tGgckegrqgomjifrAt&#10;AO/HrC/9ttOnT6vyXV7PbXJ6rF4ey8dFycj+hhSYFFoURtwWHyclESUa10342Cg2ExIS1ATaqVOn&#10;Kqn1/9k7CzCrqvX//712YBe2IgIWigmIAiIKUoKSCiItUlIC0iUhXUpIiGCgiB2IIhJ2d2DhNa9x&#10;9dbv3vXfn+Vew57NPjPnzJw5c+L7eZ73gdl77Ti713e9UZLiH+KpE0vxpnziiSfsdJZDmCSnIcuS&#10;35DfA0UV/6gWjHiKmDZixAhbnAW4DjiPCIx41SHKAefupJNOsu3HjRtnhUjgmFCsg1yLXANUbWZ/&#10;ExX/uG7I84rXKdWkly1bZn8jx3vbtm1mwIABdh7XrRNvKfBSt25dK5gSRs50tk1oMCHIXAMS/4Qo&#10;GIl/QgghhBBCCJGhIJogrOBFhggSZRRuQPhDwAlC8Q6qyiJCIaQRjokhsiCm4C2GaMY2WJZcfYiF&#10;iIKuLcIRHoWE7fIvolswxBSRBgHRVRzGC5H1AQIU4bxsCwFw6dKldroDkYx8hvwGlnfbRGwi1Bnv&#10;M0QyQoPfffdduwxiHwISy1DFFk9FRDwg/LlNmzZ2P/iNbn2usAWCKZ5n7B9WUuIfIEgidvK7g7+N&#10;fUYIRYxkf92xKqr4xzF+5plnrDjLsuRcdNviPPL7SGHCPgPbQwhmHueac0pbwrXZT/YtmJcxUfEP&#10;OEcUDuGYk/IBwZhtcC1xLSBIOu9L4F+qQxMqzD7RjvacQ9ripSjxT4iCkfgnhBBCCCGEEBkOHnYL&#10;Fy60Xm8IQVjlypWtQFZQRXq8rhYtWmTzz7nlWrZsmecZFwQhiSIjhNu69ffv39+KiHh0denSxZxx&#10;xhnWmysIwtxll11mQ2qdh6EDofDiiy+2ocHOKy0I26RIBGKY2ybiE15ibLN+/fq2cFCwGASeYd26&#10;dbNiEV6BDz74oF0PICjefffdtuKw+714SyKQBUFwIjwXzzK8ExMBIY1CJezrlClT/Kk7wv6T4xBv&#10;SLcv/B72NwyiJGIh63ReeoD4x29p3Lix+frrr/2pO4Jn5MiRI60HndtWQdcGwuPYsWPzhEXODx6c&#10;LmzcgZDHMerYsaNdJgy/n32moEgYcjpybFk322A9VJIOh3g7+A0Iu7TFA7Fz585WRMUbkOuOvJdC&#10;iGgk/gkhhBBCCCGEEEIIkaVI/BNCCCGEEEIIIYQQIkuR+CeEEEIIIYQQQgghRJYi8U8IIYQQQggh&#10;hBBCiCxF4p8QQgghhBBCCCGEEFmKxD8hhBBCCCGEEEIIIbIUiX9CCCGEEEIIIYQQQmQpEv+EEEII&#10;IYQQQgghhMhSJP4JIYQQQgghhBBCCJGlSPwTQgghhBBCCCGEECJLkfgnhBBCCCGEEKJE2LZtm9m4&#10;caN56qmnzJNPPmleeeUV8+OPP5r//ve/fguRTvzrX/8yGzZsMOvWrTM//PCDP1UIkelI/BNCCCGE&#10;EEIIkVQQ9xD76tWrZw466CCz0047mf/3//6fOe6440zz5s3N888/77cU6cR3331nKlSoYA455BDz&#10;xBNP+FOFEJmOxD8hhBBCCCGEEEnlwQcfNEcddZQV/KLs6KOPNh988IHfWqQLEv+EyE4k/gkhRDHh&#10;wyjqo1Ymk5Ws7bnnnv5dmHngDRP1m2QyWcnaHnvs4d+FoiT529/+Zq666irr7Ve1alXz+uuvm//7&#10;v/8z//nPf8yiRYvMCSecYM9H165dFf6bZkj8EyI7kfgnhBDFxIl/1c4/31xSp45MJkuB7b///lkh&#10;/jVo0MBc3aaNTCZLgR166KES/1LE22+/bc4880wrIH3++ef+1D9B7Js+fbrZfffdTeXKlc3333/v&#10;zxHpgMQ/IbITiX9CCFFMnPg3Y8oU88C998pkshTYyZUqZYX49+y6deabbdtkMlkK7Pzzz5f4lyJ+&#10;+ukn+5x7+umnrcdfmDfeeMMccMABppL3LEcc3Lp1q7niiitMmzZtzHPPPZfPG/DVV1+186699lqz&#10;ZcsWf2psEBOvueYaM3HiRPPHH3+YZcuWmRYtWth19O/f33z44Yd+y/z873//M2+++aYZMGCAadas&#10;mW3fq1cv8+KLL/ottkMhjN69e5s77rjD/pY+ffrY9l26dDGffPKJ32o7HAM8HlnvkiVL8h0T/j9h&#10;wgQ77/777/en/gnzpnjfl6yb4+JgOseC/WNe06ZN7W976623/BY7gjfm3LlzTcuWLe0yeGayL0wP&#10;Ekv8+/XXX+1+suzIkSPtsRVCZA4S/4QQophI/JPJUm8S/2QyWaIm8S99WLlypdl7771NlSpVrKiE&#10;2NetWzf7XOzYsaP57bffbLuff/7ZNG7c2E6vW7eubVsYX3zxhTnwwANNkyZNrMC1yy672OWxv/zl&#10;L+bwww+3IhtiX5D58+dbb0TauPaELe+22242PDnIV199ZU477TRz6aWX2neRK2bC9YV4FoZtsU3a&#10;XH755fm8HRHfateubeddeeWV+UQ1tnPuuefafXjnnXf8qcZMmjTJTnPbxdhv9n/gwIF+q+1QYRlB&#10;b+edd85rj3FsWP9HH33kt4wW/9h/vDX5rSeeeKL5+uuvdzh+Qoj0RuKfEEIUE4l/MlnqTeKfTCZL&#10;1CT+lT4IRohz9evXt2LVrbfe6s8xVvDDExBB6r777jP//ve/zW233Wb2228/Wy0YD8B4cOIfz1j+&#10;ZR2IhuQbRMDC4/Ckk06y3obAdNrQHiGM7zq2zfSNGzeaSy65xM4bPHiw+de//mWXceIf00855RTz&#10;2Wef2W0U5Jn47bff2gIoCJ7vvvuuP9VYz8Jy5crZdREq/d5779npHCvWh9jGPvzzn/+0+zV58mR7&#10;7GrVqmUrJtOO/XrmmWdMtWrVrACIOEhboKhK9erV7XHEG5L9ALwX8eDj2JKX0QmrYfGP7d59991W&#10;rKWdirQIkZlI/BNCiGIi8U8mS71J/JPJZImaxL/S5+9//7v1ott1111tqGrQyw3vv9tvv93mdC1f&#10;vrx9TiIG4q1GeG28OPGP5ebMmeNP/RMEsaFDh1qB7Oabb7bTEO7OPvts+05Zu3atnRYErzjEsIoV&#10;K5qXXnrJTnPiH9vYsGGDnVYY/L4ePXqYfffd19xzzz32b4ywZPYXge/II480jz/+uJ2O+Mj+77PP&#10;PmbWrFl2He+//745/vjjzRFHHGE2bdpkpwVBVERIRMR0IiKCJ16Cw4cPt38H4XxwPBD2CC+GoPhH&#10;xeYZM2bY44WAiFDJvgkhMg+Jf0IIUUwk/slkqTeJfzKZLFGT+Fe64GlWp04dew4uvPDCPM87Bx5s&#10;CE/k50NUQ+DiOdm+ffs8j7t4cOIfHnnhfHZsA9EMgQwPvH/84x9m9erVthgMIbzBXHwOliEkGc85&#10;hDrELyf+4cnH74qXVatWWa+9sWPHWiES8a1nz57m2GOPtcIj25g9e7bdD0Ke27VrZ4W7jz/+2G53&#10;8eLFpkyZMqZ169Yx97Vt27ZWuHvsscfsNgiXRjCMygdI+0cffdSGQtesWdMeZyf+IcIShoxnIOIg&#10;RVwk/AmRuUj8E0KIYiLxTyZLvUn8k8lkiZrEv9IBwei1116zIa3kqMMrjcIasdi8ebMVr3hG4gHI&#10;songxD/y/SHuhWF9CIO8QxDuXOVhtleQIUhS8AKPPCf+nXfeeXnhtfHw17/+1Rx22GE27x9htoTg&#10;NmrUyFx33XVWCOTYIPgRAk3hEES4iy66yC6L2EfocTCHYSyjDd6SeFayvag2YeOYIzg68Y9pnC+X&#10;A3HhwoVWLBRCZCYS/4QQophI/JPJUm8S/2QyWaIm8S/1IPw9/PDDVvgjfBWvPheOGgXiEqG1xxxz&#10;jH1GnnPOOTaUNRHRyYl/HTp0sPnqwrB9F+YbFP/wvqNKcCxDlOO3IMIVVfxDjLv66qvNwQcfbD3x&#10;3G9lH1gPXo6EOlNQg+q+eNyR4w+C4h+iaNQ+OqMy8vr16/PEP0KNKYAS1dbZ9ddfb37//fc88Q/R&#10;D+GR6r6cC/L9ffrpp3ZfhBCZh8Q/IYQoJhL/ZLLUm8Q/mUyWqEn8Sz1U9UVUI5yV4h54lhUEwhNC&#10;FF52CGsuN19RxL9mzZpFev5ROOTkk082xx13nPW+I5QWcYyKu/EKeUUV/xDwyGvIdUgI8Z133mmO&#10;Pvpo6+2IULpkyRIrDCL8DRgwwIbjUtTDLYsQyLJ4NeKBWBiE8Z5++ulWYHz99df9qQUTDPvl/HE8&#10;zzjjDLtd8gMG8zQKITIHiX9CCFFMJP7JZKk3iX8ymSxRk/iXWhCtEOEwRK7CxCoEvqVLl5q99trL&#10;ik+IdPzL367QRjw48Y+8fq6yrYNt3H///TZvHrn2+JvnMYU2ECgp7hEG0a1ly5ZWQLvrrrusSFdU&#10;8Y/tPfXUUzafIeG+eBNSoZeiI8xD9COPIEIpoiB5CNmWW5YqyOwnvy2cMxE4xnjqMZ/vU/YVoRBv&#10;QcTGMG6dJ5xwgrnsssusp6QT/1y1X9oQKs15wHvz5Zdf9pcWQmQSEv+EEKKYSPyTyVJvEv9kMlmi&#10;JvEvdbhcdjzn2rRpY7Zs2RJpiErkuoMff/zR1KhRwwpMCGSIaoTD8qw/6aSTbChsPDjxj23jRUie&#10;PUQw1kfIL2IbRSwIiwW8/9hH2rdq1coKcQh+iF7sG2Ih86h2yzwoqvgHiHY1a9a0Ih8iXffu3W2O&#10;P/jyyy9t1V+2h/fjwIED860fz0lEOsQ8luO3sp/YL7/8YlasWGHz9DVo0MBs86554H1DQRPES4Q7&#10;d7xZhuPBeeK+oB2ExT/g+I0YMcIWHyEvIeHBQojMQuKfEEIUk2wT/0YNH2563nCDmTB2rFl1992R&#10;baJs7KhRdjn+vW/lysg2mWp3zJ9vunbqZAZ7H+FR85fdcYcZMXSoad+unWnZvHme9fKOx4ypU9P2&#10;eHB+p06ebEYOG2bPHb9vttfRimpbkLEelu3Tq5eZN2vWDvNZ/zVex2rmtGk7zCuqSfxLrT337LO2&#10;SiXPu6j5mWKPPPKI6d+vn3lm7drI+W++8YYNc5vq3beDbrrJjB0zxsydM8fm+fr0k08il0kX2/rZ&#10;Z/Y8rX7gAXuunn7qKfPeu++abV9/na8df7/91lvmxS1b4rKXX3rJrptlX3/tNTPcu5+pjhpcZ6aY&#10;xL/UgKjEs6Js2bL2OVeQIUghACK24YmHcIVgh5AFFL1AEKRtL+8d40SygnDiH+Ia3moU1xjmXbf9&#10;+/c3Z511lhW1pnjfbMF8gB988IGpX7++DTNme4QaI3Z16dLFhuESfosIyH5CccQ/QpH79u1rxT1y&#10;+s2bN8+Ka24eufc4DoTd3nPPPXZ6EKruEqLMO5DqyewnRtEQhNMTTzzRHn+3rxyzSZMmWY9BPBz5&#10;TSNHjjTDve89hFD2gWPjKipHiX+cU44R9xC5AHlGuvULITIDiX9CCFFMsk38q3HBBfaDsqH3sXz3&#10;8uWRbaLsEu8DlOX4d+Wdd0a2SYXNnTnTdOvcOSHhsiBjPV06dLAhQohYwXn3ex/lt4wdaxOZH3jA&#10;AWYX70M+2KnZyzsehPZc2bSpWbFsWb5lS9sQLJtfdZXtCNBJ4ty5jkHzZs0SOodDhwyxnQQ8Kfrf&#10;eOMO86d6nY5dd93V1PWujeVLluwwvygm8S+1dm27dvZaxiMlan4mGMIeHeYDvHsVESs477NPPzXT&#10;vM4sFUBJjk8Hms43QgD3BeF3dJLvX7Uq33LpYmufftoKHOVOOMEc6Z0nzhX5zM4791xz27x5+dp+&#10;9eWXpmvXrqbCSSfFZdWqVjWPP/aYXZbjdvHFF5uKFSuad995J996M8Ek/qUGRKE5c+ZYL7HgOzHK&#10;nPh3r/dcpz3XFvnvEJuAfx9//PG8tmvXrrXTC8KJfw0bNrSCXa1atfK2xzTW57zfguApN2PGDFvY&#10;wlXURfhDlCRfnhPooDjiH7+JAQVENwTKF154wZ/z5zyq6iJaHn/88TGLo+A9eMstt9jCJe63cd/j&#10;KfiOd28G9xUQAHnvUPQDIdMtw7FBYMT70REl/gG/E6GS5yPnYsOGDf4cIUQmIPFPCCGKSbaJf3QW&#10;+T2X1a2bkPhX86KL7Ggw/5aW+Dd+zBj7oX6690GeLPFv0e23m0O8dV54wQXmrpCAN3/uXLNvmTL2&#10;eCFuIRKcVaWKNT6uEQ4QEJhfxZu2ohRF0aBxbK5o3NjuF4LlieXK2X3mX34H3ghNvA7SXUuXRi7v&#10;DPFzgdcRqHz66XZddFZu7NUrsi0CKB2GITfdlJRzI/EvtdbEv14QuqPmp7t9+cUXZvy4cfYanTVz&#10;5g7z8PBz9yviENcqnWqEQDro3Bf8fgTuRV7H/Guv4x9cR2kZ++GKB7Dve3r/nlS+vBXs+K3cy+x3&#10;69at7e9kGcQ/CiEgtBRk7tnFswxvQrdNRB2edW3btrXrctMzwST+5QZO/ItV8EMIIXIRiX9CCFFM&#10;JP79aQP79bOhrvx774oVkW1K2vr07Gn3PVni3z133WWPBwLfoAEDrNjl5iGMkSCbDjKiGfODy2KE&#10;0F5cq5YVDrAO116bFiHAg/r3t/tNdcPOHTvmTWffOIYIH4gGvXr0yLdc2Gjf4qqr8gSGgsQ/hNKy&#10;hx9uKlaokBTvP4l/qbVMF/9e2LDBerGRsys8jwT7eLxyHTe4/HLz8EMP5RO13nn7bRsyhxeOOwZb&#10;Nm/Ot47Ssg3PP2/DGNkvPHie8q4rJ0zipdelc2cr5HGvI9oxD+M3IhrGMkIeETo5JhQLwGvSbZNQ&#10;Yrwgud+Xec9BNz0TTOJfbiDxTwghdkTinxBCFBOJf+ljyRb/hg4aZEUyPNsWL1iQbx65EdkWXkGI&#10;ZLG2t2j+fFP+xBNt2ypnnmk9CaPapcoQ7BAr2Z9LL7kk0ruPc8/8ql5HOTwvaBwDhFFCgwiRKkj8&#10;41pq3LChPZ6x2iRiEv9Sa5ku/g3o398KWTOmT99hHrnA+G2ne/d5UOQKG+GDCGlc6zNnzIhsk0pD&#10;xMOLkX3C43nzpk07tEGoI4SR34eI9+EHH+zQJmzvv/eeDfNmwOKMM86wAmO4DaHE3MuNGzXKqPBf&#10;iX+5gcQ/IYTYEYl/QghRTEpC/EMwIjyyQ/v2pmf37mba5MnWCy3cbrq3TXLOUZCCv5cuWmQLU7S7&#10;5hrrgRcWdghbpTDFtW3bmtEjRkR6YIXFP0Qtijmw3skTJuzQ3tksr1NN2C3ebrGEMPazb+/edv8m&#10;jBsXMw/elEmT7Hy3f/wOV1CDvHvLFi/O1552E732za+80u47ea8oPDLplluK7GWGSHa+dyzo4LLe&#10;oNcfxnlhW4cecogZO3Jkvnlh43jT9uijjjJTJk6MbJMqu9M7dlc0aWLOqFzZntfw78I6dehg95fw&#10;wfA8Z3csWGDzIGJtWrWynkUFiX9sZ0DfvlYspepgcb1DJf6l1uIR/yiI8dCaNWbxHXeYTRs3RrYp&#10;DaO4Bd6seOpSBCM8nxxg/Lar27TJC42NMgplEL5PWxLrR7VJpX2+davp2qWL3Z+CcjFS4IQ2CF8v&#10;vfhiZJugkfsQgQyR85GHH96hYAj2xeefW3GFkGCKi4Tnp6tJ/MsNJP4JIcSOSPwTQohikizxjzx5&#10;VEs9/LDD7PrChmCCsHJ3QAQ89ZRTzG677mo6eR3R3j162JxVwWXIVzVsyBCba657t25WnAnOJwQz&#10;LEY58e+iCy80XTp1st4yCGAY09mPmwYMMCtDXoG0d8sFc/4h8lDltbrvfYK5RNrsT8f27c2SRYvy&#10;rQvxjnkIfddde63NJeiWxUjYj/jmQmgRCslBFWyDHebtK4JkcN3xGuIoYW941dzirT88n31jG8xH&#10;zCwozyHFNQh7jZoXyxA8L6pRw5QrVy5uQ1iNWlcixjGtVbOm/W2cy6g2iLYX+tUX6192mS3owfEv&#10;SPzDZs+YYcr5oZP9IgqDJGIS/1JrscQ/RKDn16837b371N3Xzg727p8R3n30xuuv27aIgtxTzHvi&#10;8cfzrQeB6QZfUCdp/X3eOQ7Ox0Z662J+o4YNE/I2u9G71liusfcb8IQLz+/mPRuZT6GBV155JS9s&#10;NsoI933s0UcTCvvFI4/qpfFav379zGuvvhq5rqARmrzxhRfscSWMN6oN5n4f9/Or3u+LauPsg/ff&#10;NyeddJJ95va44YbINs4QQFlvr5497XUQ1SbdTOJfbvDNN9/Yir3c+8GKvkIIkctI/BNCiGKSDPEP&#10;T7nru3Y1ZfbZx3agEeAIp6IoQxPvX8JG6YxhePS55RD/EOfw0GJZxDwqqiLeMOrNfhHi2bBBA9vh&#10;IXwVsYaKvk4sYx3B8F4n/uHJhZhYyesQsw9NfW8xRMD999/f3HD99XnLYFHiH95ew26+2ebTYrnj&#10;jj3Wbr/t1VebSy6+2Ipz/CaS0wfDahH/ENXOPOMM+/tOOflkc9mll5qLa9fOC1klJM3l2bt97lzT&#10;qkULc7af+4oCHezzNW3amNvmzMlbb7zG+UDQY9tUzozyuuQ3unDeA7zjgSCBJ92cGTOSkvMQD70T&#10;fKEsXuvodcaj1hWvUbyDdVA0AIGVKr7hNvy267t0sR58xx93nD32eH3GI/6xbI3q1e2+Ih7G8hCN&#10;xyT+pdaixD8EuzUPPmifIdzfVH+kgnSHDh1MI+/+IxSV5xnVYck/R949qumynuHDh+dbP+GoF110&#10;kZ3Hc2fc2LH5RDiELkJQue+HDB4cd6GJjz/6yIpZu3vPk6FDh0YKe3d71yEerGybnICTJ0+2HoJ4&#10;1oXbFsXwhmTd8RrP83XPPBO5rkSNMOZTTz3VrpcCHVQ1jmqHcUzbtWtn23KeX37ppch2zhBBeUZS&#10;8ZTjHNUm3UzinxBCiFxF4p8QQhSTZIh/eFIddeSRdj2IbEsWLswLx+RfwmBdB+40r/PslqPTzTQM&#10;MWXe7NlWyHNhsk4wxAjNRNxBgEFY6t61q+1kM2/6rbfmrdOJf1g1r6N0m7dOvMEQahbedptp5u0f&#10;88qWLZtP5IoS/wjzPf+886wwgIA3a9q0vGVowz4SNkYHktBYJwYh/rl9YL9vnzPHCnAcp1snTDCn&#10;VKpk5yEmuu1jycr5t9w7frVr1bLrqun9nqg2GB6NTozkNyKAIYCQ24/iJ3gPxgptLsw45pPGj7d5&#10;9eK1+d75jVpXYYYXHoIwYiMdY8TT/t60qJyPnEME0X323tuGVdtpcYp/mAuB5rgR3h7VJh6T+Jda&#10;ixL/EJIur1/fPkMQ5h5/7DHz0YcfWi8wPOxu954Xxx13nF3OCU9N/OcHYn5QXKNQBSId8zBCcFmX&#10;m//cs89awRlv5nu9Z6KbXpghvDFYgS3xnntRbdgvPIS4ntg228GT9jzv2XX99debxd5y5MGLWjYe&#10;Q/jEazFem+7dYxQZiVpXIsbxJeQXwfTAAw6wHoJRIbzOqOjLoAvPgDGjRxcYAo2xj3iCs368P6Pa&#10;pJtJ/BNCCJGrSPwTQohikgzxb+7MmVZMw1MmXFjCGV6AdLLp/Lo8dk78Q3BC2Asvc6LvmYbnXXge&#10;oh4eJsxH6HHTnfhHZ3myL+4EDYHp2GOPtW0Qctz0KPGP0Fg6k3j/xBKmCOtlOQQ/hCWmOfEPgSfc&#10;HiMnHccCwY08h256ssQ/xEZ3bBAfo9o4W3DbbaZ2zZr2d7I/LBM0vALxQET0jMqvlw527jnn5B1P&#10;9hkRcJR37sIejxzTs6pUse3IR+mmJyL+DRo40G4LgZG8jFFt4jGJf6m1KPEPMYlpiD/PrF2br72z&#10;m7zzzXzCfVfdd5/NJ8cyeAASskobBKnbvPuIvHxUrGX+Od41GQxRnThxon2O4GWWiBCHByGDHIhU&#10;eClGtcHweqMYCB7PDEawD0FDMEK4fNJ73tO2IBEtHQwPx/m3357n4d3GewZFtXOGYIu3Jm0ZaHLn&#10;piAjRJjzwTJjx4yJbJNuJvFPCCFEriLxTwghiklJFPxwRn6/xQsX2oIftS66yIouiH9LvU438534&#10;V9ObF1XYgrBZ5uNlE55HDjq88ZhPrkE33Yl/F1SrZnPVBZfB8AYjpJY2hAG76VHi3zWtW9tphCPj&#10;zRhl40aPtm0QB/CUYzkn/jW74oq89QetX58+1juH40HhCTc9WeIfYhYhyayLdUa1CRvCJaLkhRdc&#10;YCqcdFJeBVzWgeFJxG91eQrTyfACRbRj/8nNiIhHmGTrli3zjiPiJaHQHHMKoSwMVC1ORPybduut&#10;VlxBZHFh20UxiX+ptSjxj1xvTCOtQKywT34fgxqcq3HjxtlceQjl3O93eM8X2iA8ubx8C737uXz5&#10;8vZ6coIiHmzNmze38zt16pRv/YUZ6+U+POqoo+IqQvLJxx+bed6zsa13rVPt+vjjj8/zCMQQKHt7&#10;13hU7sB0MTz28FY8+uijrdB+gfdMKixH4iOPPGJ/K79xgHdfRrUJG56ZderUsct07Ngxsk26mcQ/&#10;IYQQuYrEPyGEKCbJFP8Q1gjfpAjGVc2aWVGPPHbHeJ041wGNEv/omEeFaDrxD++68LzCxD8EvigB&#10;De81RCDa4B3opkeJfy50lsT/55x9dqRV8fcR7xyXz9CJf906d85bf9BKWvxDoNrXzwEW5f1YkCHu&#10;cWzHjBxpKyRzPHf1RUAEK4SyqOXChthGFWGqPsdrhH1HrSsR49zh7Yhggkgz0rsemX7zoEFWsEPI&#10;4bcFvRgTEf/YR8Q/2sYrrEaZxL/UWpT4V9MvDENhiFj58QippYAHIlT366+3HmmIUVwDgwcPtkIV&#10;QlpNb13c04SStmrZ0q531syZdh14oRFWzLREK8tSlILnBMIWeQWj2sSyt9580xbSIAwX0REBkX1g&#10;PydOmBC5TJTx+5YuXRq38RuDIc+JGBWXR3n3J89m7uHLL7/cvLhlS2RbZ5yDYUOH2vacl3gqAmOc&#10;WzwKOSbkqI1qk24m8U8IIUSuIvFPCCGKSbLEv5lTp9pccXiWILrQWWa9GGG7hPby/yjxr/mVV+bL&#10;v+fMiX8UEwnPK0j8owN4dQHhrq4KMMu6aVHin9t+vNbrhhvsck7869unT976g1bS4h85Fukgsq6i&#10;FAxxxj6QX/Gqpk3tujin/MZ4wn9ZjtyGe++1V9zWNYZYmqhxbZzu55gkFyBFPSgWw9+VKlQw115z&#10;jRWUneGhyfEivJPzz7T+fftGrpvzhchA2+Lsr8S/1FqU+IdnGdNuHjKkwPxwVapUse0Q9RCnZs+a&#10;Zf/GY5AQXsJ78ZStVq2a9QJ0ocEtW7Swyy9fvtx6CvLsS7SqLLkDWRcpEAqq4luQEeKL0EUFXgYs&#10;WB85WqPaRtmjjzxihfN4jfcAOQ6j1lWQ4bXYx382so+cM45tYSHKeAXWrVvXLnNJnTpxhzQj+JIT&#10;keUQ1aLapJtJ/BNCCJGrSPwTQohikgzxb8miRVbMYD14nJ3tdf6ubt3a5swjNJY2VzZtasWjVIh/&#10;TMPzL0qkQtBi32hT9vDD86ZHiX8XVK1qp+HF6NrFY078oxBF1PySFv84lyTIZ11zZs7cYf7sGTNs&#10;hWKq/eLdV5iYR+4857mJUBZP6C9h3Jw/RI94LVyBOcrYNuHc5EqMqmKMUTCmTu3adn8RTfCEpLgK&#10;f8drXJtR6+bYIhwjVvbt3TuyTTwm8S+1FiX+ueraN3r3YyzPP/LjMXhBu85+yC5tuX9P8O5zvMwW&#10;zJ9v5/ft29cKdFSRxcMUcRHRDQ9B5nfr1m2H9Rdm7du3t8tyHUdVCKbIBRWKr/Duy3jCgu/w7hs3&#10;MBNPe4xCKHg/xmvVq1VLuIAGXo2dO3e2+8Z9caX3zEVojWobtk2bNtnCSzxP71q+PLJNlHEeOScc&#10;C7YX1SbdTOKfEEKIXEXinxBCFJNkiH94QLGOgw480Nx80007zEfIalC/vu2cpUr8I8cgIlBwGYzq&#10;tfUvu8y2wQvGTY8S/1p4+8W0s848M69d2AhXnjBunBXZ3HKlLf6xL676MhWJw/OpUksOP+bjERcs&#10;OhJlCG5ufYi48Yh/7D8ed3NmzIjb8BaMWlfQpk+danOZVTvvPDN65MjINsu89ZC7kP1F7MH7sVGD&#10;BrZyc5Sd4R0DFzJIFV+mcU1GrXv8mDFWoCAskVDiqDbxmMS/1FqU+OfCc6/yzjVeZ8H2zhCWXP7L&#10;/v37503H04z79x7vOm/TurUN+0dYw+vspZdeMlX9gYO7vfl4o3FtUWwjuO54rF+/fnbbiNdvv/XW&#10;DvMRu9gO19IC71lSmNcbRUMIWWeZdc88E9kmbAiYhC7HawiiscTUKMO7z50LCpsM9u6rwir1Bm2R&#10;d9xZFsE1ke0iLuKdybKEfke1STeT+CeEELH55z//ad5++23z8MMPm7vuustMmzbN2vTp021Kig0b&#10;Npiff/7Zby0yDYl/QghRTJIh/uHpwTqouholuFGZ13kGpkr8O/6448zsiPx0LHesH+4X9DSLEv8o&#10;6EB4515ex5pQWtc2aHh/4UFI8ZDJEybYaUUV/4YNGWKXwyOvOOIfv7FSxYp2XVHHDvGu3qWX2vll&#10;ypQxvXv2LFDQo6otghciRO8ePYq1b8U1qkJboc7bHwp63Bux39NvvdUcUbas/X14efLb7lyyxIqc&#10;UYZ4y3FAQOnWpYudFlWABhvQt689FghCFECJahOPSfxLrUWJf1O864Rph3rnEtEq2N7ZhFtusWIL&#10;OSEXLlyYN/2W8ePtsoSN4u1GkY+nn3rKzkNUateunZ3fulUruyzVgWMVFSnI2A7bJ19f1D7iMcf2&#10;2RaCZGHecgO9ZxptSc+QiFBWUkZuwI5+9XME9QneMzRejz9nHbzl+U0IromERnM+6vkDQRRziWqT&#10;bibxTwghovn111/NiBEjzOmnn277GqSh4Pnu7MADD7T5cy+66CLb7t133/WXFJmCxD8hhCgmyRD/&#10;Lr3kEruOE7yXarjCLkKRm48dcvDBVgxkXkmKf1itmjXzLYPVufhiO++kk07KF+4aJf6xDbzwmM5v&#10;WxSoEIvhrUYxE+Yj/iEaMb2o4h+FKFiOSr3xeNfFMoQrV6yEYx/VhtBfl/cQEarTddft0IZ96Nm9&#10;e56n0Enly1tBNZ6cfyVlbNuFa+Lpw+8It6HSM/P332+/yIrPYUuk4AdiIueNc4wHZVSbeEziX2ot&#10;SvxD/KnkD0pQUTwshhEWe7afIw9x74P338+b99CaNVYA5j5mPt59zjMP7ztEQ84v+U+Z36VLlyKJ&#10;bavuu8/s53Vg6LTgxRDV5hZvW2wD4/e9/NJLO7SxFYm9545r50KYS9tWes997mP2ibDpePP1BY3f&#10;zPJ4YCYi/pGvkXBqln3Ku56j2qSbSfwTQogdefPNN+172r3j4rGyZcua+7x3rMgcJP4JIUQxSYb4&#10;N8nrfCK0sB7EMqreUjABUY/CC4gqRx91lBWb6MQ6L7qSEv8QZ8ght6fXSTrrrLPMNW3amPbt2uV5&#10;w9HZpLpscH1R4h/W/8YbbSga8w4/7DBzRePGVrwj/NVVz0Ssw2vPLVNU8W+6dw7YZ5alQArC3aTx&#10;4/MtG48huHa87jrrtci+RR1bbOTQoXZ0lP1gm3jf4DFJWC3hwBxDpmN4N7pqxqVtCHqIZ+w3Agzn&#10;F488CnW4wjIHHHCAGTxgwA7LRlm84h/HkZBg1l83hqgar0n8S61FiX/k0JsxY0bedY7QN3nyZHPn&#10;smU29LTCSSfZ6ccee6x5cPXqfOt75eWXzYU1atj5XIddu3TJl5Nvtdeee4v5nOdFCxcWSdjCs4/c&#10;ggg+Y8eOjWyDKNmqVSvbhu0hOFaoUME0aNDA9OzRw9SpUyfvWcUzgb8JtY1aVyqNUOtGjRrZ/cLo&#10;uCHGxjLy8nHcg+tA7CPkmuVHDB+e0DFG3OWZV9E7VkWtTpxqk/gnhBD5+fzzz825gYH/RK1Fixbm&#10;iy++8Ncm0hmJf0IIUUySIf7hIUYVWFc90xmdUAS37t26mVu8jithXXTUuvliXkmJf4SFItK1adnS&#10;HOBt0+0PHT2WQfgLF4uIJf6xX+TNQ/ShyINbF0annumjvE5ncF1FFf/IR4ioiKcPy9NRJww1uGy8&#10;RkgqXpa7eeuYFuPc4kVHSO8lF19sQx+Dvw1j/xBK8SLEK7E0w33DhlB6Wd26eYJH0LhuBg8caFYu&#10;Xx65bNjiFf/mzpplcwKyjZv6949sE69J/EutRYl/GOLanNmzzal+deigcY9edtll5v5Vq/Itg+FJ&#10;18UvUEEI7TzveRScTwXak/3nEyG/8ebXi7KOHTva9Vxz9dU2/15UGyr5DvOeUwy+8NwI/g5nCOPk&#10;ttvw/PNFEiKTbRwjBoOi9jXKEGc3b9qUbx3vvP22ncdvXrZ0aUK/C+9Mlm17zTVm62efRbZJN5P4&#10;J4QQ2/njjz9sCG/Ut2AidrX3ft3mPWNFeiPxTwghikkyxD8MkWz+vHlm/OjRpqfXwRw6eLCZOW2a&#10;uWP+fCsaIRBSiGKWN43qwCxDQQjaUBE4KpQUgY/5UYUg2N7tc+bY+cH8bOSEYxuE4FKMA8EG4QrP&#10;MKq+uv0JrgtbeNttdl38GzUfbzP2H285fh8egbSPCislrNnuV0T+Q4z9JVyVNsHwXo4BAiD7TKVk&#10;ctHFE7YaZawH7z0EPPKORbXB2CZ5GimKMXL4cPvbnCFwMT0qj2Npm91v7zcSej1k4EC7vwh+iIKx&#10;rqdYhhDMeghpjpXrD+N4lNlnH3PkEUfYayuqTbwm8S+1hji2fv168+KWLTvMw2OP+YR+zvCuAfLi&#10;8S9Vbt97992YoaQIT1S1fWHDhh0KhiBCUfiCbfIvYmFwfiJGrj8GNLifEe6i2mBsg9/Bfs/ynlVU&#10;sqVa8BDvWUxhkC2bN8cUD0vDOO78Ho5RPBZ1HPmbeawnVtGWWIbgi3BLteZ0EEPjMYl/Qgixnfff&#10;fz9y8A5jUIhBr1gDYkHjuTpmzBhbMESkLxL/hBCimCRL/JOlnyGGIf4Rer044GEoS9zwBqVKNMez&#10;S6dOkW0SMYl/skSMAiJ0YAgfjpovS8zINcj1S17Y1197LbJNOprEPyGE2M7GjRvtt5QT8fhGq1y5&#10;snnkkUf8Fn/y+++/mwceeMB08r7fEASDyzgjVccHH3zgLyHSEYl/QghRTCT+Za/hVUgYIGHEg/r3&#10;T8gbTpbf8MYkfyKV4vCqjGqTiEn8kyViTz/9tDn88MNN/Xr1IufL4jc8BC+//HKbguLWW2+NbJOu&#10;JvFPCCG2c4/3XRsU8PhGe/bZZ83//vc/v8WOfP3112aK1+c5zfs+RiwMLj906FC/lUhHJP4JIUQx&#10;kfiX3UaoM8UvLrrggrQM380Ua9ywoc0J2KtHj6SIqBL/ZIkYghUVg8uUKWPu9a6/qDay+IwQaHKZ&#10;nnPOObbib1SbdDWJf0IIsZ3hw4fnE+/q1atnfvzxR39ubP7zn/+YTZs22fdAcHmKyH3//fd+K5Fu&#10;SPwTQohiIvEvuw3vv/Zt29riK2NHjoxsIyvYZk6dakeHa1xwQWT+yaKYxD9ZIkZOOo41VXyPOOKI&#10;YuUQzGWjwEvz5s1tCDXVfqPapLNJ/BNCiO1QBT8o3sUr/gHege5bJmjkkRXpicQ/IYQoJhL/st8o&#10;YtK2TRvT4/rrI+fLCrbBN91kmjZpYqZOmhQ5vygm8U9WFKOQR7Vq1cyDq1dHzpcVbBQGoYLzZO9e&#10;jpqf7ibxTwghtnPfffflE+7Kly9vPfoKCvsNU6VKlXzrWLRokT9HpBsS/4QQophI/JPJUm8S/2Qy&#10;WaIm8U8IIbazefNmm5LFCXc777yzLerx008/+S0Kh5QabnmMUGKRnkj8E0KIYiLxTyZLvUn8k8lk&#10;iZrEPyGE2M7WrVtN9erV84l3PCMbNmxo3n77bb9VwVx11VX5lh85cqQ/R6QbEv+EEKKYSPyTyVJv&#10;Ev9kMlmiJvFPCCG289///tdMnDjR5rUOCnjYvvvua5YuXeq33BGKfrz88ss7LLtixQq/hUg3JP4J&#10;IUQxkfgnk6XeJP7JZLJETeKfEELk5/333zdnnXVWPgEPQ/xbvHix3yo/r7zyipk+fbqp5H2LhZd7&#10;/fXX/VYi3ZD4J4QQxUTin0yWepP4J5PJEjWJf0IIkR+8/9auXWuOOuqofCJe2bJl7fQoOnToYKu+&#10;B9tjp556qvnHP/7htxLphsQ/IYQoJk7829PrUJA0VyaTlbz95S9/yQrxb5+997aj6zKZrOSNZPYS&#10;/4QQIj9U9yXHX1AALFeunHnvvff8Fvnp2bNnXjtnPF+pHizSF4l/QghRTKiUdd5558lkshTbhRde&#10;6N+FmceWLVsif5NMJitZy+TnhhBClBR4AL711lumffv25sgjj7ShwH//+9/9ufmZMGFCPuGPvH+t&#10;W7dOqEqwSD0S/4QQQpj/+7//M99++61N3iuEEEIIIYTIPf71r3/ZcN8FCxb4U3Zk5cqVecIf4b/d&#10;unUzH330kfUgFOmLxD8hhBDmkUceMZdccon1YhRCCCHSmQ8//ND89ttv/l9CCCGSDY4BsdiwYYMp&#10;X768Ff0efPBB87e//c2fI9IZiX9CCCHMSy+9ZPMhnXbaaWbbtm3+VCGEECK9eOedd0yFChVMs2bN&#10;lFheCCGEiBOJf0IIkeP8+9//tkVLKleubN3369WrZ/7617/6c4UQQoj04eeffzZNmzY1u+yyi+nR&#10;o4c8ToQQQog4kPgnhBA5zA8//GBGjBhhq3udfvrpplWrVjZpLyX8lbRXCCFEOkEY2rp160yNGjXs&#10;YNUBBxxgZs+erXy1QgiRJHAAuPPOO83gwYNN27Zt86xz585m6tSpZv369ebXX3/1W4tMQuKfEELk&#10;KF999ZVp2LChTdS7xx57mL59+1oPCl7wu+++uxk+fLhCqoQQQqQNy5YtM4cddpgpU6aMWbJkialT&#10;p45NWbFp0ya/hRBCiKJAJNC0adPM0Ucfbfbcc0+z88475xX1wHbaaSfbP+CZW65cObN06VLzxx9/&#10;+EuLTEDinxBC5BiU7X/22WfNiSeeaA499FAzaNAg+0Lv0qWLnf/Pf/7T1K9f3xx88MF25E8IIYQo&#10;Lf773/+aL7/80lx//fXWM52OZ6VKlaznCflqSVlx4IEH2v/TVgghRGJ8++23dvA/KPbFY5deeqn5&#10;4IMP5H2dIUj8E0KIHIHy+59//rkZMmSI9Zq44IILbIWu559/3o7ujRs3zm9pzCeffGJq1aplR//I&#10;ByiEEEKkGjxRqEbP+2q//fYzvXr1Mo0aNbKpKgCx76GHHrIDWeeee6557bXX7HQhhBDxQdTP1Vdf&#10;HSnuxWPHHHOMue+++yQAZgAS/4QQIkd46623TO3atc0+++xjevfubT799FPbcSJ0Cjf+lStX+i3/&#10;7FBt3LjRVKxY0QqAeAoKIYQQqeJf//qXzUl75JFH2py0jz/+uB3AothHzZo1/VZ/5gG8//777but&#10;cePGqlgvhBBxwvf+7bffbp+fUcJevHbSSSeZp59+Wt7XaY7EPyGEyGLw9mMkjvBdBD5yJS1evNh2&#10;lhyE/e69997mhRde8Kdsh84WFRXPOecc8+GHH9r1CSGEECUFnccvvvjCCnx4pZOGgr+BQatq1arZ&#10;Kr9h5s2bZ8OCO3XqlO8dJ4QQIhrCfRk0iRL0XE5wZzxfw3kAg4aDwXfffeevWaQjEv+EECKLQbC7&#10;4YYbzP77729fylRJDHeK8KIgDPibb77xp+Rn4cKFNv9fixYtbAUwIYQQoiTA2+/ee++1efwIJbv5&#10;5pvzVZ5/4403zAknnGCmT5/uT9nOzz//bPr06WMHukaOHGl+++03f44QQogoyJV6+OGH5xPxDjro&#10;INOqVSubFujHH3+07cixSkTQ5MmTbZ4/+gXBZbC//OUv+aKIRPoh8U8IIbKU1atXm+rVq9uQKSr3&#10;Ut03DNV88eo7/vjjY3pK4Dk4fvx4m1C9Y8eOquwlhBAi6VDUo2fPnuaII44wF198sXnsscd2eC/h&#10;ob7XXnuZp556yp+SH9bRrFkz66UydepUVawXQogCWLVqlS365wQ8IoFGjRplfv/9d7/FjiAIMkhz&#10;0UUXWcEvKABWrVrVbyXSEYl/QgiRZeDtMHToUJscHQ+JNWvW2Aq+UXz88cc2rx8u/7Eg1PeXX36x&#10;1YBx+e/fv79Nwi6EEEIkA7xPKNhBR7Jz5852sCoqd9QDDzxg323ksI0FHuqnnXaaLQJCLkDloBJC&#10;iGgYJAmKd+eff7756KOPCk3zw3OVKr84EASXJyxYeVfTF4l/QgiRJfAiJsy3ZcuWZt999zWXXHKJ&#10;fYEXBC79FPQYNmyYPyU2hF4ROsy6ya1EeJYQQghRVAglW7Fiha3ei5F4viDGjBljKlWqZCvSF8TX&#10;X39tB7ZIQk+osBBCiB0ZPHhwPvGuYcOGdsA/XhiQCXv/zZ8/358r0g2Jf0IIkQXQgbrrrrtsnqTj&#10;jjvO3HLLLXHlO8Ldn9we99xzjz+lYD777DNTq1Ytuw08CoUQQohEYbAK772uXbvanLN4n2/YsMGf&#10;G5trr73W1KlTJ2aOWgfrJzT4xBNPNGeffXaBnoJCCJGrEOIbFO4osBTMs1oYpAaiTxBcB4M0Ij2R&#10;+CeEEBkOnaBevXrZnHznnXeeLbUfb16+adOm2eTohXkIBnn99ddNlSpVrEfFu+++608VQgghCgdh&#10;7pFHHrFhvvvss48tzhErzDfMhRdeaK6++mrzt7/9zZ8SG9JdLF++3OYIxGudwSshhBDbue222/IJ&#10;d6RMSNRbmjyrwXUMGDDAnyPSDYl/QgiRoZCPg6S7CHG8bMmTFCu3XxQkUh80aJDtfCUKHTeqgx12&#10;2GE2t0dhuUGEEELkNrwnEPgmTJhgdt11V5uTdv369f7cwmH5Aw44wIapJZJ3duLEiTahffv27W1F&#10;YCGEEH/yxBNP2Dx9TrjjWTl27NiEnrGkGXLLYxL/0heJf0IIkYEg+i1atMh2hMqXL2/mzJmTcBVe&#10;cnoQQnX66af7U+IH4XDu3Lm2oiIhAp9//rkEQCGEEJEQGobXeNOmTe1746qrrrKhuPF4+zm+//57&#10;W3RqxowZ/pT4wTue9yXhaCpYJYQQf0IED/lRg+Idub0XL15svvvuO79VbMivuv/+++dbftKkSf5c&#10;kW5I/BNCiAyD6lqdOnWyHZkGDRrYoh1F6cwQLnzZZZeZ5s2b+1MSg4IfvOD5SOjevXtCCYKFEELk&#10;DnfccYc544wzbG4oqkt+++23/pz4wUOF9x4FQhKF7bVt29Z2UmfOnGnFSCGEyHVIocCzMSjeYUQF&#10;XXnllbagx++//+63zg/C33XXXbfDsmvXrvVbiHRD4p8QQmQQjz32mKlQoYIt0jF69GjrAVhUqAyM&#10;1188lX5jgQA4cOBAs/fee9v9EUIIIRyIbnQO99tvP1O1alWzcePGIgtvU6ZMsdXpn332WX9K/OCZ&#10;vnXrVrsPDFiRC1AIIXIdno0U8Dv00EN3EPEIAWbAhZypffr0sRFHpGrYvHmzrcxes2ZNmzc8uAz9&#10;gURSEInUIvFPCCHSHF7MP/zwgxk/frwdiaN6IdV5ixu69Nprr5mDDz7YVgkuDn/9619tCBel/u+8&#10;806FVAkhRI6DwEcH8YILLrDvrTZt2tiiHsWhRYsW5uSTTzbvvfeePyVx3n77bXPkkUfa9ygiYiJh&#10;x0IIkY3w3d6uXTsr9gWFvKJYjx49/LWKdETinxBCpDkvvviiadWqlS2u0bp1ayvaJYN169aZPffc&#10;07zwwgv+lKJDh6p69epWTLz33nslAAohRI7CYBV5aKkIf8opp9j8sInmpI2iUqVKtqJ9PJV+C4J3&#10;Xrly5Wzl4Pfff9+fKoQQuQvPbQZYdtlll0hRLx7jmV+cwRlR8kj8E0KINIXO0vz5822YL54Ks2bN&#10;Mj/99JM/t/hQ3v+oo46ySdeTAcncefHTQSO0SwVAhBAit3jnnXfsYFWZMmVM48aNzaZNm5KSX++3&#10;336z4WQUmCqutx7Lr1y50r5XL7roItvpFUKIXIc0Db1797bP7yhxryAjbHjJkiUa/E9zJP4JIUQa&#10;QvEMXsBURaSD8sorryQ9PKl///7Wi+Kzzz7zpxQPxD4EQD4AKleubH799Vd/jhBCiGwHjzoGq+gI&#10;3nzzzVb0S9YgEO/AXXfd1fTr18+fUjzooI4bN87mq0JQTIZnohBCZDI8r8nlvXTp0h0q+BZkhAvf&#10;d999SqOQAUj8E0KINIIkuVu2bLFVeA888EDTvn176/FQEjRq1Mg0bNjQ5uxLFnT2GPmjIMkll1xi&#10;KwrnKlQ7k8lkxTOqmYv0hc4iz/nJkyfbxPAM/JA8PtmsXr3a7LzzztZjPVn84x//MN26dTN77bWX&#10;HQxTxXohhPgTCgpOmzbNfssT0UOkEIKgs7Jly5ozzzzTXH/99eajjz7ylxLpjsQ/IYRIE3jRTp06&#10;1Rx//PE2fJaQ35LsjLCNzp07J11cZH14VDAS2KFDh6SKi5kEBVCiRkhlMln8dvjhh/t3lEg3/u//&#10;/s+G9VLwCQ+6a6+91np/l4T3x6233mqfqU899ZQ/JTnwjmW/DznkEDN79mx/qhBCCPj9999teiCe&#10;vRQIdPbYY4+Zzz//PClpHdIVPNgXL15sNmzYYLZt2+ZPzWwk/gkhRBrw3Xff2WqIVEWsW7euTUJe&#10;knkz8DAkhGrEiBEl0lFDACRsmYIibIOPh1yDjiph1W+88YZMJiuClS9fXuJfGkN1d6rmco7w+C5u&#10;IY6CwLuEASU6m8nmyy+/tF7weC4++uij/lQhhBC5DN/x++67rzniiCOsw8TYsWP9OZmLxD8hhChF&#10;EOGeffZZm9dvv/32M4MHD05J7qFXX33Vhjrdfvvt/pSS4corr7Tbufvuu3MuFwgfDXXq1PH/EkIk&#10;yumnny7xL83gOY43d69evewz7qyzzjKbN28u0QJP5KC6/PLL7bukpKCKPiHLeDDizajcVUKIXIDn&#10;K4U+GLxhoB6PbvEnwSgEBp+6d+/uz8lcJP4JIUQpQZ6k0aNH29x+VapUMStWrLA5iFIBbuyEOZVE&#10;bqYgH374oRXAKALCtnKpQyXxT4jiIfEv/SD0i+ca74+uXbuajz/+2J9Tcnz11VemevXqpkaNGv6U&#10;kgGvP6433scMkEkAFEJkOy+99JI57rjj7POVVD2kWFi1apWdzrMXcTBdwRN8/fr15r333iuRNEkS&#10;/4QQQiQFQtoo6kGYEXn33n77bX9OaiAkl9yCvNxLEjpPFDAhfI/tJTtfUzoj8U+I4iHxL30glQOD&#10;VTzHSf7OYFWq0jm8+eab5rTTTrPFOUoS3lcPPfSQHayiAvDXX3/tzxFCiOyEfgCRR0Ghi1DXihUr&#10;WkGwRYsWNn3PPffcY7Zu3ZpWnoGkmyAclwGbevXqmR49epg77rjD9jt+/fVXv1XRCR4TiX9CCCES&#10;hpemK6HPy3XGjBkpCfMNwwudzlQqOjeEg/EiJpzq/PPPt/kMcwGJf0IUD4l/6YHLiUe13QsuuMB6&#10;WaTSK45BI1JjLFq0yJ9ScvC7FixYYN9XLVu29KcKIUR2EiX+hY1n/2677WZTL5QrV860b9/eLFy4&#10;sERysCYC1d/32GOPvP1EoCOfOdNwrqhVq5YZM2aMTU1RlMiq4DGQ+CeEECIhvvjiCzNgwAAb5nv2&#10;2WebdevW+XNSC5W5SF5brVo1m3MwVdx7773moIMOspUhv//+e39q9iLxT4jiIfGvdKGzhPDG+4rz&#10;0LNnT/P3v//dn5s68DKkGBZ5+VIBHiP9+vWznd2bbrop6RXxhRAiXYhH/CvIjj32WNO8eXMzbtw4&#10;8/jjj9vIplQRFv8KsjJlytgifDfccINZtmyZdUr44IMPbL7DWH2h4PIS/4QQQsQFVXspiU8VX/Ik&#10;9enTp1TDiRipoyPVunVrf0pq4OVKLhEEQPKKJMMlP52R+CdE8ZD4V3rg7XfzzTfbENiqVauaBx54&#10;oFTCvfDEw0Mej5OSrCYcZtu2baZVq1Zm7733NlOnTs3JivVCiOynuOJf0BDI8NJOFYmIf2HjNxMB&#10;1bhxY1vAas6cObavRq5y5yUYbC/xTwghRKHgMTBx4kRz1FFHmcMOO8xWvUX0KsnKiIWBx+Gee+5p&#10;Ro0a5U9JHXTe8B7BLb9v374p9TxMNRL/hCgeEv9KB5eTFs+3du3a2aIepZXniXdE//79bV6nVL8v&#10;8Ai59NJLrQCK+Fma720hhCgJ8Oam2NHgwYNN7dq17QB9UPQqiqWK4oh/YWOAie8N3jUMeHXs2DHf&#10;fIl/QgghYoK3ApWn2rZta3bZZRcbYvvdd9/5c0sX8ibRqUOILA340LjwwgttzsOZM2daz8hsROKf&#10;EMVD4l9qQVwjbAuxi/QU8+fP9+eUHrxHSThPMvfSeFfgKU8y+bJly5pPPvlEAqAQIquhuu9bb71l&#10;I3UaNGhgnRcImUVk47s2KIjFslRBLr+rr77avq/oU+DYQJ8rap+KaxL/hBBCRIK33+rVq607Od5+&#10;Q4YMMT/99JM/t/QZNmyYTd6bqvxJUZDzjxHG4447zjz44IP+1OxC4p8QxUPiX2pgsArvPryx6eRc&#10;fPHFZu3atWlR1ZF3BV4YdLrIV5tqODZPPvmkrVhfoUIF8/rrr/tzhBAi+2HAnorry5cvt/ny+HZH&#10;EAyLY0FLNQzKvPPOO9apgT4OA0YUpzrxxBOtKBi1j4maxD8hhBA7QFgrCcIR/c444wyzZs2atMoV&#10;REcGb0TCbks7ifmrr75qk+/ycn7xxRf9qdmDxD8hiofEv9RAUY+LLrrIVkccOnSo9XBLF8iPe/TR&#10;R5tJkyaVmhiJJ8zKlSttBeBLLrnEJokXQohcg2cw+VBJH0Tu7mDILc/pGjVqpMU7m4GirVu3mk2b&#10;NllnDKKMrrvuOtvn4D0XFPXiNYl/Qggh8vHZZ5/Z8CA6CNdee631WEBsSyfwQCSXU6VKlfwppQfH&#10;5oknnrDhVHgAvv/++/6c7EDinxDFQ+JfyUIY7ZgxY2wBKCo2MliF0JVO8F4gjOv+++8v1ZBbOpNL&#10;ly61z3U6kT///LM/Rwghcg88AidPnmyLIiGOIf499NBD5scff/RbpA/0N/744w+bRoJcrs8995x9&#10;9+Ed6Pa/MJP4J4QQwoIH3Z133mk7qVS5mjBhgn0ppiOffvqpDaFq2rSpP6X0Wbhwoc0ngihJhcls&#10;yakk8U+I4iHxr2TgGfvee+/Ziu8kOSfMF0/sdIRCG1TJx9MkHSCNB2LpyJEj004oFUKIVEIBw65d&#10;u+YJZJdffrl1fMgkyHX7yiuvmNtvv90O7Jx11lnmhBNOsLlvJf4JIYTIx1dffWV69OhhXxJUBSRZ&#10;ejrkSYrFli1bbCUrOi7pAh4VU6ZMsa74Xbp0sR8T2YDEPyGKh8S/5ONCWAl/OuaYY8zw4cPNDz/8&#10;4M9NP2655Raba4/OWTqA10j79u2tAMh7K1sLVgkhRDwQXnv88cdbgYxiggzoZzKkaiJ/IBWQJf4J&#10;IYTIg5DVypUrm/32288MGDDAfPHFF/6c9IWXGV4U6VZkg5ft4MGD7bEk6Xw2IPFPiOIh8S+54JHR&#10;s2dPWxmRnLS8D/B6SGeaN29uQ7PSJQ8hXpOk+KhevbodsFq8eHFaD/gJIURBkMLgjTfeKNa7oH//&#10;/nkiGWl8sgWJf0IIIWzeiFmzZpn999/fJru95557/DnpDZ0WwpMp9sFIXbpBx5RwZF6yM2bMSLt8&#10;iYki8U+I4iHxLznw7OeZX6tWLZs/jzDfdKpAXxAMsDVp0iTt8khRiIQ0H+RKJH9UtqSrEELkFi+9&#10;9JIdeKdvwDti7NixZsOGDTYK5x//+If1bi7se3zatGn5hLIXXnjBn5PZBH+TxD8hhMgxePm99dZb&#10;plOnTtZzolGjRjZvUqZAeO348eOt51+6Jiv/+OOPrUcFYdT33ntvRudUkvgnRPGQ+Fd8EPlWrFhh&#10;vTHKlStnpk+f7s9Jf/BEISch6SB4f6Ubmzdvtmk0zj//fPPhhx/6U4UQInNw4l9Q6ML23Xdfmx6i&#10;c+fOZu7cudZTnPQLRDkF0x1QROPMM8/MtyxiYDYQ/E0S/4QQIocgLBWvOar5IvyRh+ibb77JqNF+&#10;PBbpRPEyp0hJuvLuu+/a40xF4o0bN/pTMw+Jf0IUD4l/RYd3E4MpJGMnPx05aZ999tmMGlAh7xLe&#10;KCNGjPCnpBcIkgxSUeUSj5l09KgXQoiCiCX+hY3CfBUrVrTPumuuucam6pk4caL9P9+7wbYURsoG&#10;gr9J4p8QQuQI5PPp16+fHQUrX7682bRpU9rnSYqC0Tkq6lLhEVf+dIaPERII86GRrl6KhSHxT4ji&#10;IfGv6Lz88svm1FNPNbvvvrst6vG3v/0t40JTSamBcLlkyRJ/SvqBBwyFPxApGzZsmLHvKyFEbhKv&#10;+Bc2UkjwfkEUC88bNWqUv/bMJvibJP4JIUSWg4fE22+/bapWrWr23ntvc/XVV9tKf5kKOZNOO+00&#10;W5wk3SsU4lGxdOlSG6JMGPC2bdv8OZlDMsQ/vCDPOeecYhmjs1EVlEla37Jly3xtqVyd7sJwOkNY&#10;ffB4khvUgbftzTffnDeP6/r+++/35+4Igw7kFYvy1Hr//fdtHjS3LnK4pXPF1qIi8S8xEPcI8731&#10;1ltt1UWq5BLym6kVaalKT1GNdevW+VPSlxtuuMEKlbxf09mzXgghgrz66qumbNmykSJeUa2gb5uS&#10;gP7NXXfdZb0Q6bMR4USxqJkzZ9ow5aIWZQr+Jol/QgiRxfz973838+bNMyeeeKI55phjzNSpUzMm&#10;QXosEBIY3bv99tszopgGYcoTJkywo4vXXnutDbPOJJIh/pFfJfjxURRD4MPrJwxeNRSsCbaliA3C&#10;kiga3bp1yzuWfCjedNNN/pw/PW/btGmTN59jz70YxXfffWcWLlxoBcLPP//cn7qd1157zT6b3LoO&#10;Ougg89e//tWfmz1I/EsMrguuMbzUW7RoYXPSZXIlWn7LYYcdZj744AN/SvrC+6pjx442X20m5VUU&#10;QuQ2DBwuWLDARjhdeeWV5uyzz7bPMfd9kaidcsoptoBfqqBS8VVXXWUHvKL256yzzrKDYDyjEyW4&#10;Hol/QgiRpeDd165dO+txUK9ePSvAZKrnRJAtW7ZYD8Y1a9b4U9Ifci3iLUXSd/I+ZZJXWrqLf3zk&#10;RbXv27ev30IkSjLEv0ceecRccsklVoilncQ/iX/xsGzZMpsnFQ8Okq1nuico3t9U+j3hhBMyJs0G&#10;HiZ45HI/0tkUQohMAacA3hsMtjBwxADx0KFDTd26de0zzX1vFGQM1jz11FP+GkseRMbGjRtH7kvQ&#10;qMrOt1XQ8YF8rfzGgvLg4viB88EZZ5wh8U8IIbIJwqUwCkzg6ccIUs+ePbMqfw+eRPy29evX+1My&#10;A4TX9u3bWw9AOlSZkrcqWeLfzjvvHGnhjxu2F9WOHI9h8Q8vUHJUhdeBce0rb1XRKEz8I3UA5wlD&#10;0J4/f74/908YeNhzzz3znY9Y4h9VRt26CI+X+Jd78CzkXu3Tp499PlJ44rnnnvPnZjZ4elOhuHbt&#10;2v6UzIBUDdyb3N/PP/98xryvhBCiIEiDNGfOHDtwjHME35fuG4T/I5CRazZV8GzlGyr8zRTLGHwN&#10;fgvz3uQ7jTDhN998s9BnNQNS2VDVXeKfEEJ4kC+CUJ0jjzzSnHzyyfaFkolFPQqiV69e9uX81ltv&#10;+VMyB6pWUq2SnEoPPfRQRoSy8UFUUgU/EIQ4l8EPG/KdxAt5qYLLhk1ha0WjIPGPa5bzxkcmxn0Y&#10;9s6KV/wjfIXwbLcuPsqzwTs5jMS/2HA9UXyqUaNG5uCDD7ZhvuTxzBZIQo8XI++tTIOqykcddZQN&#10;n2MARwKgECLb4H2zYcMGs3btWvsdkmqIBOrfv3++7yWMby/EyfAAN++ToHiHR5+bV61aNRs+nAtI&#10;/BNC5DyMVNFxwq2dEMlUjlylEsrz40Xx1Vdf+VMyixdffNHmEqEK8BNPPJH2eQvTVfzDQ+yII47I&#10;t2z9+vXz/V2zZs2k5rhkXQhUhF0888wzVrjCEy5eEOK3bt1qHnvsMfPoo4/aa6Gw/aPDTe48PvYw&#10;BGRyeTo++ugju67HH3/czotXUKYdnpNPP/20/fAN5rYpTPyjcI3bH7bvRqGZx32J5zHV84LnAiGB&#10;9nxou33kePB38LcxKl0QbhsUT+A8vPDCC1ZsLOw+4ji77WDBkXPWxznB8HhKtgAp8S8avP1mzJhh&#10;q8+XK1fOemNkW5EJEsbTgSP3biby8MMPWwGQ1CE8h4QQQiQPvkWCqVQwoiCGDRtm7rvvPjN27Fgb&#10;7eTm8U2G8wDwrcLAWXBZntXZOIgaRuKfECJn4SFPGCkdKEIdqZCIJ062jtIjblL9KlOruSJS4A1C&#10;h5AKp++9954/Jz1JV/EPr1ZCNNxyp556qvVCCxb/QHBBGCsuCHaEHRO+x6gr5w4vJcRHzuEDDzxQ&#10;YL4VWLVqlf0ooyN94IEHWiOvDDlcatSoYUXFKLhehg8fbreF4dFLLhoEOMJv8fJ16+P/CJ4IYgXd&#10;/whuVNYlvJL7iQ9NfhujzwiLBYl/VFymIqjbH3KZ3XnnnXYeQmjbtm3tcXfLO+O30v6iiy7KE0z5&#10;zRQDcetCFC9IYECoZICD/eb4cx7Ydz6M8U4iv08suF7cdjD2GU/pgQMH2vW5Y8g8rkny6BQmRMaL&#10;xL8dIRyWa4X8rc6zLBs7LIibPJMKujbTGe6B2267zd5rl19+edZFEgghRGmC+Ed13+D3Et9c5AoH&#10;vi0nTpyYbz45xIHvMaKJgvP4Zuf7JduR+CeEyDno3NN5pYAE1W8RBcjNk83QYUSMQHzIdBCl6FDh&#10;rZaI91iqSUfxj4+ihg0b5ltu0qRJ9jgisAWnU/ijqB1WOr541CFwBdcZNkTIkSNH5n2sObhH8agj&#10;72bUckFDVFy0aNEOldwQ/3r37p3Xjnt93LhxtvJbcPmglSlTxjz55JP+GraDuIInkivCEWUcPyrO&#10;ub/D4h/HOFbBDzy5GjRokDcvyijm4HIxxlPwg2OINxjnl/xjwXWFjVDjMWPG2OdiWPykeESwLaPq&#10;zZo1yzctaKxr7ty5/tLFQ+LfdrgXGfygCAbVfKnMmK2CEtcggjrPBzppmQoDAjfeeKPNx0ii+PBz&#10;Tggh0gmevbxXiArAs58IBaIPGITh/wyAMi8YRVFauLBfvrX49uA7h8JXQRjsDYb/MhgNfF/yHcOz&#10;2c3DCP/Ndu8/iX9CiJyClxphb3S06UB16tTJvtCyHV7eeDdOmTLFn5K58MKnAhdCDDk7gmGX6UQ6&#10;in+EqQYFObzK8PpDrCPPX/AjCZHsk08+8ZdMDDzswh9VCFQI7XiLBafTwUd4CsKIbo8ePew1G2yL&#10;YIYYFDU9nKcwLP6xP/xePhRZvmLFijaEPOgFieFFFwxt5WOYcFyS+AfbkX8Sr0ksSlwrbfGPMF+8&#10;mRE0g+shrBgvvXBuQc49glLYay8s/nH+uLZpj9c0xzEcqsw1loz7UuLfn9cfHZjx48fbQQ/uezo4&#10;YbE7m6BjScV9PHIzHQR1vFO4D/FCkQAohEhXiCoYPXq0LYLB+z34Xsf41rjgggtslANecqRAKSx1&#10;SEly99132/ci+8Z3yeTJk/PSozjYX7f/RIs4qM5O/uvg9wv9inSPKiouEv+EEDkDLuCEEtFpplNB&#10;9dtwwv1sZebMmTZMDO+lbABxBqGClz2eFenoHZJu4h+jmXQ+gwIfI5/uHqB4QFBQ4oOoKCEQfAyG&#10;wyn4m9BTEiozgkzIaHA+92NQhOeDLuhlxz4zYkuuOgRM8rkQfhtcB6GniHSOsPjn7Nxzz7XrQUDD&#10;k+q6667boU0w5JkBA6rCcT7dfASvJUuW5BXcIDQWYTG4jkTEP87Nli1brKgTFjbxaiRPDYMWbkQ6&#10;HvGPcNBDDz00rw37T87Pe+65xx4n1skxDV4PDIhwbIKExT8MIXTx4sV2G+zLoEGDdhAAXUhzcZD4&#10;Z8w777xjmjZtaj1XOV9OrM9meIZcdtllNlw2G0AIb9Kkib2WeXYJIUQ6wTuF/hHv3OA3QUGG6Ea6&#10;lOXLl/trST14IfJd4/aJgZZwf4CIDzefdDFB+KbiO93NZ1CXAibZjMQ/IUROwMuAjhMdckaBEE/C&#10;4W3ZDCIIncdsKmaCuHPJJZdYryvCDMOjfaVNuol/eKAEP5L4wMNbzt0H3CN0toPrxBstURCwgt5m&#10;eJnhQRi83zh35LBzbfiIDO4/59XNw6644gornrl18C8eNKeddlq+duQRdB5RUeIfIcKE+Af3hfZh&#10;7zhEUgfHjfx4bh730dKlS/Otg/+T3yu4jkTEP0e81X7jEf/I7xlcD4Id6w8eQ4TNcBg45yL48RwW&#10;//g4XrBgQb7fz3qC+4MlI8VArot/q1evtiI41xzeztkejuSgeMyZZ55p799sgfyneNMgsFPwSAgh&#10;0gUELwZhg+/weI1vXTzqklkkLl74DmFg2e0L/YHwACaDucH9DRMcjGZ5Bp+zGYl/QoishhBRHvwk&#10;RqeDTA4xvApyCUSQunXr2kT/6RoiW1QQbhCKEJiorphOpJv4h2dfMDwVsQbPtyDh0F9CZRMJgeBa&#10;I8ccwpdbB7muovLDIERzb4bFLYTCYMgwYlj4Y86B51nQ44yiIK+//rqdFyX+tWrVKtJLlOIZwXbB&#10;MGQ8rYLzCF0OC22AZzGjyq5daYp/5OoJj97jQRgFHpfhbeJl6AiLfwiuUcVFwnkAO3bs6M8pOrkq&#10;/iEU4U2J6Me7Cy/NXBH+gGreFKNBZM4m6GAjwhM6jxc0zyghhChN+O4IV74tijGgSyREKp9rpELh&#10;G3Xo0KF5+8H3DJEZn376qe0DMoAbjNzg2RuEyA43j+8yIjmyGYl/QoishU4+uSvoROARRGVfEuDn&#10;GrwcESzIZZZu3nHFhVE/hJDzzz/f5hl75pln/DmlT7qJf+RHDLZH8ELYQvxxxghqOH9dIiIO3ni9&#10;evXKWxYBDDEwkY/BBx98MN/2Ea1j5clC/A3m4kMEcyJwlPjXuXPnyHsgWKgDC4p/jAIH5zHCHes+&#10;CnrRlab499xzz+VbR2GFE6pUqZKvfXC/wuIfYlSUEBUuziLxr2ggEBHyyu/GezIXvcQoFoSon22F&#10;uHgmuRxVpC2QB6AQorRhsCUc/eCM6eXKlbPGt1hUG2d88xClgdiWKh544AH7TRKMzsD4juIbl28+&#10;vmFcXkCMlCUOvmXoHwaXo6+YzUj8E0JkJYQNMQrFi6tly5Z2ZChXR9n57RQ2wOspG0GIoaAJL39y&#10;sTnPr9ImncQ/hKGwqITId9xxx+UzPNeCXnsYH3x4IsUDuRgJr3fL0oFP1HsHsTC4fUTrWDCqe+GF&#10;F+a1Ja/lvHnz7Lyw+Mf5oDJcFAWJf1QFD84rKA8ZBYRcu9IU/wi9Dq6DfIQFQT6yYHvyaTrC4h+e&#10;tlFI/CseCNwUaOFc4clMaDnXTC5CPl5yeH744Yf+lOyBziYCIPc/z4NcPcdCiPSAnH3BdzdGeg++&#10;fRigwIMO43lMtMjYsWNtlEV4GYycxXzDpQrSrfAsjdoXZ3xTBQu7IfYhAD7xxBM253NwHr87nZwI&#10;SgKJf0KIrAIxAM8hvMDIrYMreDqUpC9N8CShA82LPJuhQ4X4gzhDFa9gTrLSIJ3EPzxgg20TMcJH&#10;qRIdz/HEu6xDhw75lo93WQe/I7g8nruxhHvud7w+XVvE/jvuuMPOC4t/hBLzPIiiIPFvzpw5+ebh&#10;sRMLRpldu9IU//ioDa6D+6KgwY969erlaz9s2DB/zo7iX+PGjf05+ZH4VzS4NwjTRjjmPPGb02UA&#10;o7Qg5Lly5crmyy+/9KdkFyTXpwNNR/nmm2+2OTOFEKI0GDx4cL53N30nBhAL+mbg24tc20ReBENq&#10;Mb7ZSIOSCuIR/xIxvqU++OADf+3ZicQ/IUTW8Nlnn9lOA54ThOYhAgpjq26SOyoXjsesWbPsyxsR&#10;xhV+KC3SRfwjBIOOdLBtokYYYlSetzB88A0ZMiTfsnxYRn0IktuPyrOE9uGdSrJoPjb5O7g8H6Kx&#10;RABC2vGScm2pbutGbZMl/q1fvz7fPMSZWOkDKCbk2hVF/OMYJ0P8QzwKrgMLVlMOwrkhpCfYNngt&#10;SfwrOfD2W7NmjfVe5XficVkaSdPTjRYtWtgK4fE8czIV7lfuEZ4DeHzGSm0ghBAlyciRI/O9uxlA&#10;jyd0l28s8i4HC8k5e+qpp/xWJUuyxT8KpWV7NX2Jf0KIjIcHNbnKeAHRcSZPEiM3pe35lS5Q5h7v&#10;LcTRbIcOFOITFTJJ4luaSfLTRfy7//778+U7cd4mfPDFsvbt2+cbzUVg4x4rDO65mTNn5ivYwX2J&#10;R1sYREE89QhJP+uss+xyLI+gF8wtw7U7Y8YMf6n8MD0YskHosrvOkyX+4ZXFMXPzSNa/ceNGf+52&#10;Xn311Xz5Eosi/iHEJUP8Q5wMiqIY90MUK1euzHe+sLffftufK/GvpKD4EvcAg1XkZMVzORdz0kbB&#10;84ABnGw/Hnio83zk/sVjOds7nUKI9IMQWPfe5rula9euCfWfyBkY/oaYPHmyP7dkCYp/pP4pjhBI&#10;yG8u5GGV+CeEyHioYolYgJBARxbBR8Lfn9CZQADhpZYLx8SJR3iOIF5NmDDBn5N60kH8I5ysS5cu&#10;+dqxT3hFkisxliH+BAtpYISCRnnwhSHMHIHMLcfHJAJSEISqoMBHuON9993nzzWmXbt2efMwxBGq&#10;FQevYUJbWS7YbsCAAXltkiX+EcrMMXPz+D0ktQ6KbVxztWrVyreOooh/EC64wvEMU5j4B2w7uB5y&#10;qK1atcqeXwf5e4LrwciRyrFzSPxLPj/88IO9phCuqbLI9RM85rmOyzdVmoM3qYJzX758efvMfOGF&#10;F/ypQgiRGvieKFu2bN67m++vROCbq2nTpvne/3yLpQKiRvCeJ70Tg//8ywAw38Pk8wtHNcQy8lPz&#10;rZML/SSJf0KIjIQOLGGDCBs8tOlI5XqepCgIIUMIw5Mil/j6669N1apVrVcNHwGl0YlMB/GPwjfB&#10;duwTOfiCAlAUdEj5cELAcssixMQThofgHBaCMEQjcg/27dt3h6pxhCVTLMRBJ5i8McE2eLIhniHo&#10;IlARyh6cf+655+bL75ks8Y/1kP8mLDTWrFnT5u3Cs/a8886zxyp4vIoq/gW9NDEKnnDMOB+uYm88&#10;4h9/s2xwXQiAFPfgI5fqz+Gk3ZUqVbLCVBCJf8mDa4BQd55LHPvx48cr3DMEz248baPujWyFbxfu&#10;vTPPPDMnPPSFEOkD33u8r120B98ziRZbIuIq+P4ngiRd2LZtm60KTFoocjbzTUxxQL4xK1SoYNNE&#10;4f2YK7lXJf4JITIOvI94kJPoHw8BQqeiQuOEsVVaySdFBdZc4+OPP7YCIJ0qqgGnmnQQ/8j3GA5Z&#10;jce7hNFPqo0GBTZ+z7333uu3KBiuOz6o3LIFGWG/GzZs8Jf8E5JJ0/knjCNqmbCdeuqpNvQkSLLE&#10;P0CQ4B5yH8dRhhdX/fr18/4uqviHsOnaBA1R0OXhiUf84xw+8sgj1qsouJ5YxrWBZ2DYA03iX3Ig&#10;b+WNN95oUxJQif7RRx9VoYcISFPA9cy/uQKDU9x7Rx55pKlWrVpOhJ4JIdIHci1TKJF3N98m/fv3&#10;t99h8cB77LTTTsv3/ieNRbqCGPjOO+/YfM5vvfVW3qBqriDxTwiRUSD80YEnsT8jN88995w8JwqA&#10;8E2OEx4muQgfNPx+jPxKqSQdxL+GDRvma9OgQYPI/HtRsA3CbYPLU9AiXhA7XF6/4DqcIZaxvljC&#10;LKHJTz75pBVvo5Z3VrduXbN58+YdvBmTKf4hpPHBSEGGYDtniBXkH0SwcNOKKv5xzyKIunbOWB8i&#10;JMQj/gHPS8KlCxNiEdkef/zxyI99iX/FB2G6SpUqtngN1xB5JEU0pBegE5prIbB0oMlfxb3TrFkz&#10;+7wRQoiSBm/jUaNG2VzP7v2NY0Xbtm3jivaYPXt2voFRBrhyTVDLJCT+CSEyAjr2FPEgrxaeTIga&#10;Co8pHEQRXsSEmuUqiGKEOxJSRYcqVTk9SlL8Q0giQTwhsM4YyQxDiG+wTTxFO4IgZgWXxxJJws99&#10;u2XLFis+16tXz3qXIUQhILHueEaWWQd57xCTqlevbr1jqARK0ZLVq1f7rXaE88zvdfs9adIkO9Ib&#10;BesJ/saogh4OBOUePXpYQfnYY4+1/0ewY3ukIgiuJyhs0rknN42bR4XPWKkKPv30UyumEbbLiHqH&#10;Dh1sWIr7oEboQzh065o+fXqh54WqfL169bJeZ4RdE7aMJ9qKFSv8FtGQF9BtB4vlkUV1v2C7xx57&#10;zJ9TdDJZ/ON6IAx93rx5NmSc3zF//vycyGNXHBig4FnNvZSLEJrGwAADBxrYFEKUNLzjw2lUnBFx&#10;cMstt9hoDr4/eCbx3ca7DWGQ75hgqhIGdWMNspYEfKuR9/2jjz6yaY74DmLQU8RG4p8QIu2h04yA&#10;QyeYHA2MUMVThl4Y8/DDD9uciHT8cxVy0CFG4IHGSGaUh1RJUJLinxC5QCaLf4RukpMWofWyyy6z&#10;orEoHBLPM0BAHqpchMEOrhsGrBD1wx7NQgiRTAoS/5wxgMVzmSiJTp06We9kcjUHPf4YtGB+OG9w&#10;SRKs9kv/kEFmvOtJecPgLwOz6i/mR+KfECKtIXSQRPd0AGvXrm0rfOpjOH4YlcM7Ca/JXIaRShIQ&#10;4wWJZ0UqvG8k/glRPDJR/MPrgHxHFKAhZyXPHYVwxgedRjpx4YrTuQQeo6SooKI44fy5VPhECJF6&#10;4hH/4jE8tvH4T6V3e1D8Cxrf3wwkkR4HQRDBcu7cuTZVVCrFyXRE4p8QIm0hXJDOH7muyEWRypDN&#10;bAEPAopeIKLmOoQscDx23XVXM2fOHH9qySHxT4jikWniHyFHQ4YMsV7GePxR1AMxUO+t+CA/JR03&#10;BmhyGa4Xqm2SWoD8xhTuEUKIkiBZ4h95lclryzsbD0DSXOB4UJLvv1jiX9joRxIFhQcjYcoMzg0c&#10;ONA6lKjghxBClDKE+yxZssSO2uDGTTJZUTQohnDllVfm/EiXg1xq5IsjbyR5EEtyhFLinxDFI1PE&#10;P1ILEObbpEkT27kgp6W8/RJn2bJltqO2cOFCf0puQ7qOI444whaLoYMuEVkIkWwYaCA1BYMN9Lv2&#10;2msvK5aFBbSiGikMWP+IESNsbmDy8yWLeMW/ggyHADwEya1MLu1sR+KfECJtIMyHKpaE+eI5QQcq&#10;1yr+JRvEU5L8UzlV/AkdKvJHUlGyJMPIJf4JUTwyQfxjsAqxiurLRx11lM0vSuJxkTh0DumMxSrM&#10;k4vg9Uf1bwatUpWvVgiRWzAQTlEPxDnCY/v3729atGhhzjnnHCvehQWz4hhOCcmCAmQURovaTlGM&#10;VB3ZjsQ/IURagPD30EMP2QSyuGaPGTPGfPPNNzmb9ycZ4MrOsaQzquOYnzfffNOKf2effXaJ5UOU&#10;+CdE8Uh38Q/hj1QC5BI9//zzbXX1eCpYi2iuueYa2wGT1+R26JST949OKQIgld6FEKIk4blDoQyq&#10;rjNgvnLlSluBnGdQsLpvUYx3ZbLgefjee++ZDRs2mBkzZph27dqZk08+OXK78ZjEPyGEKGEIY6Gz&#10;RCl5QjEZ4aZ0uyg+eE3us88+tgy+2BFGOMnLVb16dVtROtlI/BOieKSr+Ie3MFUEy5UrZwdYrr/+&#10;enlXFxO+AyjqRcdS5IewcvJT8U4hcb2uNSFEaUKUFgUFqfrLO5pQYfpwO++8c6SoFrRkin+x+P33&#10;321qH0J5EfT23HPPuPZN4p8QQpQgjCy9+OKLNryXDlSrVq1sh0p5bZIDuRLJ30H1LbEjCH4zZ860&#10;XjutW7dOekiVxD8hikc6in94Q+BhwH5VqFDBhkjR0RDFg5Czs846y9SoUcOfIoJQTAavFsTRiRMn&#10;SgAUQqQFDE689dZb5q677jKDBw+2gmC1atVsdA0OCGGBLRXiXxgKSI4aNcqGHJOXN7g/OAHQDyDP&#10;ocQ/IYQoQagERa6GI4880nagvv32W3+OSAaMeJUvX96O0IloCNvjY4UqZX379k1qri6Jf0IUj3QT&#10;/wiBatmypTnooINsPiQ6FCWVMzTXYCCQ9xW5pkQ0f/vb3+z1RxGQ5cuX+1OFECJ9oMI9gzmE4t57&#10;77029RC53Kmwi4dgaYh/ju+++84sXrzYnHrqqXniX6VKleyACoN6eFhnOxL/hBAph8qzdJx4CfAy&#10;IJ+EOlDJ58wzz7Sm/EkFgwcFHyaMBiJCM4qZDCT+CVE80kn8e/DBB60nNZ4Mo0ePtkKMSB4PP/yw&#10;Oeyww2zFXxEbctTiHUkSfjrXQghRHF5//XXrqYdnMcWrkp0Hm29qvOMZXKc/wvZKE3KgP/PMMzZt&#10;B+If4cDk/3733XdzImevxD8hRMrgBfDcc8+ZqlWr2mq+bdq0kTBVQjDyxjGuVatW0sSsbIaQqnr1&#10;6ln3/8cffzwpBVIk/glRPNJB/MMjHbGPcEvCmFatWuXPEcmE3LTkZaIDJgqGashUl6aaPx1pFfQS&#10;QhSVl156yey33355nnAY790rrrjCvvv4JkYQ/Prrr22BjWxx1uCds+uuu+b9ZvqmOKdkOxL/hBAp&#10;gTxJU6dOtQU9TjvtNDNv3jxVRSxB6EDxUuvYsaM/RRQEeSbfeOMNO/rJR8+TTz7pzyk6Ev+EKB6l&#10;Kf7RwWGwig4QXlZt27Y1H330kT9XJBMGqMaPH2+9r8kFLAoHEZp74+KLLzbvv/++ciULIYpElPgX&#10;Nrze8TgmSobceXhob9q0yXz55ZcZ+8zGG/GMM87I9zspqJTtkWgS/4QQJQ6JYOlA8WHfoEED+6JR&#10;mG/JQpEP8thNmjTJnyIKg2uSMCpCzxCoN2/e7M8pGhL/hCgepSX+0SmYM2eO9a7C44/iSQxgSWAp&#10;GfC87tq1q80BLOIDb78VK1ZYYbp58+YlUrFeCJH9xCP+BY3CGPvuu6/1hK9SpYrt15Er7/7777di&#10;YCb172688cZ8v42CH/RZsxmJf0KIEoOP0+eff96+IMipQCJvwlFFyUPHFfGJZLsiMdauXWv22GMP&#10;c+mll5qvvvrKn5o4Ev+EKB6pFv8Q9/Bi6Natmx08QfyTt1/JQ6gVVf+bNGniTxHxwLXKAN9uu+1m&#10;unTpovBfIUTCJCr+FWYUJHLwTOI5hXc3/y/uABrLsx4ExmQ87yj0F9x3vv2zPe+sxD8hRInA6M8t&#10;t9xiy6czMvTQQw/5c0Qq6NWrl32RZfsIVklBWDoeFYQAUBG4KEj8E6J4pFL8o/DPunXrbOJvvP2u&#10;v/5688033/hzRUnCIAvFqXr27OlPEfFC9UreU7xvxo0bZ/7+97/7c4QQonA+/PBDG511zjnnmOOO&#10;O84WtQoKYkUxx1NPPWUdQBjYGTJkiLnnnntsip2iwH7i7TxmzBibM57iJMVl8ODB5thjj7UOKuw3&#10;eWfvuusuf252IvFPCJFUGI3ZuHGjadSokf0YJeccApTCfFMHo2zNmjWznivKq1g0CEMbPny4Fa8R&#10;UgkDTBSJf0IUj1SJfwgm5JyjgALefoz8F1X0F4nzySef2GJLVFsXifPFF1/Y0LuDDjrIdogVYSGE&#10;SAQGvz799FNbTAjxa8SIEaZ169bWeYMQ37C4V5g5EP/4Fg7O41mVKOThPu+88/KtBxEwDN/ubPP2&#10;22+3uQm7d+9uPfkR+cg7z2+jcImDdAlU/iUyDRGQ3/raa6/5c7MTiX9CiKRy5513mqOOOsp+yPP/&#10;X3/91Z8jUgWeABdddJGpWLGiP0UUBTr/rVq1Mrvvvrv9iEi0arLEPyGKRyrEPyrOU+mbEX+8ExBS&#10;NFiVWl5++WU7WPXoo4/6U0SikJOSglVHH320eeGFF/ypQgiRODgRUNn3r3/9q/n444/N6tWrbX48&#10;BLi99tornwgXZY4o8e/888/358YHgiT9meA6MLwIHYQDv/jiizZdD1E75JgPVvLFs4+Q3jJlythn&#10;JJ6OpPhxociIn3igz5w50/72bEbinxCi2NBRosNEwm4esHyA8vFZ3NwOomi88847pnLlynbUThQP&#10;RhH52KEIyN13352QKCDxT4jiUVLin/vYJx0FYU54TOEZ8Le//c1vIVLJ0qVLzaGHHirRqpgQTnfy&#10;ySeb448/3mzdutWfKoQQyQOnDp7VpHZi4Axved7TeM0xiIPY5iiu+IcQx7s5uLyzt99+27ZhYB7R&#10;jgG8qHaxjH1t3769FTezXfALIvFPCFFs6EDVrFnTevvhYk0Ijyg9nn32Weu+rkq/yYFO1IUXXmgq&#10;VKhgnnvuOX9q4fDBc9JJJ5lp06bJZLIiGInDS0L8I+yH/EOsm8EqCiMpVLL0oFIkFdZdZ04UDQan&#10;8NA58sgjbQf7vffe8+cIIUTJ8NNPP1nv7eXLl5uhQ4faiBlHccW/zz//3L6jg8tjFDlicB7PPZ55&#10;ePWF28RriJcPPPBAzgiAEv+EEEWG0Z9hw4bZMN9TTjnFumAr2XTps2rVKpuw/umnn/aniOLAx8WG&#10;DRvMqaeeasW8eDuo4Q8emUyWuCVb/GNwpEaNGvYZSYXU999/358jSgtyQF188cU2gkAUD0TsJUuW&#10;2HQVV111lS2+JoQQqYJwYcf3339vZs2aZa677jobRYNol4j498orr0SGGVNEBHi+MTgfnp+olS9f&#10;3mzatMmuM9uR+CeEKBKMxlx22WX2ocmoDN5+CvNND0h0i/BELiuRHLi28Q4ijwhVKckNUhgsI5PJ&#10;im/JgNCgxYsX2xBf3ltz5syxI/3JWr8oOuRzatmypYqsJAmu6enTp9vrnET28moVQpQWwXc5hpdg&#10;vJCXzwl0GIN28+bNy3umEY1DpFOwTdBIgRCvOMjgfi4g8U8IkRBUPSXMlwpQZcuWtQlgg6M8onSh&#10;ctWgQYPsuVGl3+RDKCIVgK+55hrz7bff+lOFEOkKnrsMTvXu3dt2HKpXr24Tg4v0gG8KErPfcMMN&#10;CRdVErHh/c8x3W+//cyMGTMkAAohCgTP682bN5vHH3/cim5btmwxH330kS0iWNCzmYiviRMn2oJN&#10;CHvJTP1E4cigQIc3c7Bvw/xwNWKq9t966612vx30jUiDQPsWLVrYXL/kqA8uh+GlmO1I/BNCxA25&#10;zxhFpvgBbtuEl9KxEukDOTDatm1rw9r0sZ98+AAaO3asrSY2YMAAf6oQIh2hk0A+IEb+99lnH/v+&#10;UiGE9ILOIqFgylGbfOjMN23a1AqAeMuoirUQIgz9uI0bN5r69evbPLuIYOTQ4//09aiC37NnTzN7&#10;9mybw493aPBZ8s0339hlKKCBF94FF1zgzyk+EyZMyBPmEOtGjBjhz/mTuXPn2hQHrg0DfOTvKwg8&#10;/tetW2e9zcPpefD+C4qG2YjEPyFEoeCm/eqrr5ratWvbEfo2bdrYkR19SKYfP/zwgy2+gmdaLlWv&#10;SiVUBL3++uutmEC1MyFE+uGEenIGYmvWrFFO2jSESr94btx1113+FJEs+Hajo05YNUVAHnzwQX+O&#10;EEL8yV//+lc7SFBYnmpy7x1yyCHWa+6ss86ynsUrV660AzjhtskCDz63TsQ/3ulB2D7ROK5N3bp1&#10;zY8//ujPjQ3PRgqVkIvQLYvxXZ9IYb9MROKfEKJA6Czh4ccIEKGk5EkS6Qt5/sqVK2dHxyTOlhzk&#10;/OMjY6eddrKdVoWrCZEecC9++umn1lsBj4BLL73U5qgV6Qke1HQos73DVZpwPxx99NGmcuXK5vXX&#10;X/enCiGEsV5we+65Zz4RrLiGoMhA+R9//GGFtqLC93VwvZ06dcrXt0F4pFiHm4+YRwRUvBAdEFwe&#10;j0cGpLIZiX9CiEhwA6cKYvfu3a0rN8U9qB4rkSO9IT8HL3FeXsV54YrCoeovxT9IKPzYY49JbBWi&#10;lCF/HJ0FRA68/YYPH25DkkT6Uq9ePStMIVCJkuOJJ56wFTLr1KmjCsBCiDwWLlyYJ34lyypVqmSf&#10;7T169DAbNmzwt5Q4zzzzTL718s391ltv5fVvEPqaNWuWN79q1aoJh+127tw5b3nEPwqDZTMS/4QQ&#10;kfChSK4H8icMHTrUfPbZZ8rvlwFw3sqUKWP/FSXPm2++aU4++WQbAoEYKIQoHfAy6NOnj81JS85T&#10;BqvwOhDpC0nY8bqgo8j/RcnB8aWTT7VrvNbxzBFCiJEjR+aJXyVhDDoQlVQU+MbGM9yti/ywl19+&#10;udm0aZPf4s+KvzipMB/xbsGCBf6c+GjXrl3e+vfee29buCSbkfgnhMgHeeJGjx5tc/uRuPWRRx6R&#10;R1MGQVU/zlvwxShKDgTxJ5980obEn3766erAClEK0EEgUTfvLT7k8faT53P6Q+5gnp0NGzb0p4iS&#10;hG+5IUOG2HQVHTp0ML/++qs/RwiRqwwePDhP/MLIDzpt2jRb9RfveQbTENWCbRK1Xr16+VtLDLz4&#10;GjdunG9dPL8QAU855RQzaNAg6+xAMRI3n9yEzz//vL+GgiHs1xU5wfh/PDkDMxmJf0IICx2lN954&#10;wzRv3twmPCXMl1wKIrO49tprzdlnn21L2ovUQCj8zJkzrcclndhsrxQmRLrwyy+/mEWLFtkE5Mcc&#10;c4ytGEvor8gMCAfDE+3GG2/0p4iS5l//+pcNcyNJ/sSJE+3fQojcBaHPiV8Y37G8W4PwXqVPiINB&#10;+/btTbVq1WzUC+k1EOKCy0cZ6XHw0Et0UI7v68mTJ8e1jaDhLTh16lSbviqq0BfrZfCJ3+qWYRu5&#10;kNde4p8QwnorkSOO0EW8xqimpJCQzOS8886zeTZ0/lIL4YWExzPi2Lt376wfORSitHn33Xet9xIf&#10;+YQBrV271p8jMgW+OxhsXLJkiT9FpAI69m3atLEh8suWLfOnCiFykfvuu88Wx3IiWOvWrf05sUFQ&#10;Q1h7+OGHzfjx4/OWjWVUEqYYx88//+yvIX7IZU6qgqj1FmSEAtOvpUgIAx3Lly+3XoL8Sz+X/lKw&#10;bceOHSOFwmxD4p8QOc63335runbtakeBSaTKg1Ghi5kL3mfXXHONdWUXqYWPhr59+9qcIYyOKuxQ&#10;iOTDiP1DDz1kzjjjDDtSP3DgQFvAQDlpMw86jZzDLVu2+FNEKuDd9MEHH5iaNWtaz0vuJyFEbsJg&#10;AM9gBmEYULv55psT6kOQZiMoumGzZs2y6zrttNPyphU1nx7PK7z0TjzxxHzbSMR4z9DPZcCDf4Ni&#10;J4P25AvOFacJiX9C5Ch0lPCcuOiii2wuh0aNGpmvv/7anysyka1bt5qdd97ZdoZF6YDH3xVXXGE/&#10;NCg4oHyZQiQPBHaEdT7eyUu0atUqf47INOjQde/e3XqEKPdc6fDKK6+Yo446ylZbJqRPAroQIlGi&#10;xL8gCInkjye9A154RYX3BNWDDz30UJvfN7zNohqpktasWWMHEYvimZhpSPwTIgdBoKDqGzkYqLQ3&#10;ffp0W+hDZDa8XPfcc8+cyFmRzrz++uumevXq1qOCUU51qIQoHnj7IU60atXKPuPITfvaa6/5c0Um&#10;Qifrqquust8hovR47LHHrJBeu3ZtG8YnhBCJQJ+ySpUq9jnCwDeCWknB9zTPqVtuucVceeWVNqwX&#10;b76woFcUwzPx4osv9reUvUj8EyKHYKT9ww8/tHkXcHOuU6eOefbZZxXmmyWQ02K//fazOThE6cHH&#10;CdWWGZ2sXLmyKi8LUQwoSEBuuFNPPdU+3yjqsW3bNoXVZzh4qhN5oEq/pQ85sOi4N23aVAVAhMgx&#10;Pv74Y1uNlz4EgwF4wCUCES7vvPOO7U/efffdZuTIkf6ckoUiJESwEWWzePFim2+bysR8J0SJe/EY&#10;OYSzHYl/QuQQr776qs2ZQK4DcpPx4FQHKnvAnZ4X15tvvulPEaUF99Vbb72VN5KoAixCJA4DUz17&#10;9rTvLMQ/vGrxAhSZD+fylFNOMYMGDfKniNICwW/ChAnWqxZvTCFE7vDSSy/ZVBoUveAZQO5w3rc3&#10;3HCDHRj44osv/JaFw7dvabyj2S7PMVKD4FVODsNbb73VFgML5vcrzCT+CSEyHh6IFPVgRAd3bEqz&#10;r1y5Uh2oLANvs3PPPdfm7/nhhx/8qaK0YTTywAMPNFdffbVNqiyEKBw+4jdu3GjOP/98Ww2W++fT&#10;Tz/154psYP369ebwww+3nUtR+vz22282QT95g0eNGpUTVS+FEH+Kf4V5y5EiirQbU6ZMMU899ZQd&#10;3P7qq69sHr5MSG2D88v8+fNNt27dbF/ppJNOsu8fxM7g75T4J4TIeEjoTF6Efffd1z64GQ1RDrLs&#10;g5wbJ5xwgk1cK9IHOlSjR4+2HoCEVeRCMmEhigPJwadOnWo7GxUqVDBz587VfZNlMCh5//332wFJ&#10;vlFEekDifjz/6ACTF1q5oIXIfuIR/4JGkSYcDYhqIY0U37jLli0zmzdvts4H6d7HxPnlvffesyHO&#10;VCXu16+fadKkia1MTHRctiPxT4gsBq+jcuXK2dENHnDyCMteCPUlZ88111zjTxHpAsJFx44d7Qjj&#10;2LFjzR9//OHPEUIEIQ9c/fr1bQgS4Tp0SjRYlX1wTmfOnGm9ohMJKRMlDykq6tWrZ4444gjz3HPP&#10;+VOFENlKouJf2PAWZvljjz3W5rlu0KCBv+bMgEGO7777zubEz4W0SRL/hMgyGFFH5CNXA/kb8J4g&#10;CavIbh588EFzwAEH2PBukX6Qu6xWrVq2AjBh9xI0hNgOCcN5T7mctN27d5e3XxaD5wXJ2c844wzl&#10;Q01D3njjDXP66aebsmXLmg8++MB+VwohshNCYvHkI0IFb2w8+6JEvkTMQYgwzxKXP/Drr7+2+eZT&#10;Ac8tvi143+ibezsS/4TIInjIkUcHzwlEBrzAlCcpN7jttttsBWfc2EV6QgU1qlsef/zxZsOGDf5U&#10;IXIbQg1JzI2HOl4DhA+J7AZPC75TqPT7008/+VNFukBHefXq1VYQIJXI22+/7c8RQmQj5KTGA3DR&#10;okXmxhtvtJ733PtHH3202WOPPSIFvoLMgfgXFhNbtmzpzy0Ztm3bZvvCVB4eP368GTp0qE0fsmbN&#10;GuvNzIBGLlc1l/gnRJbAgxuvL/K+4T0xb968lI2uiNLn5ptvtq73iZboF6mDDtULL7xg84rgkUv+&#10;TSFyFe6HTZs22Vw7DFy0bt3aVoCVl1H2Q8eLSr94g+g7JT3BW2bFihXWG6hZs2YKzxYih6BPiUi2&#10;bt0667E3fPhw07RpU1OxYsW4quc6osQ/CnmVBBQfWbp0qU1bgGhJ9FtwuzzLGNCg4MdNN91k8/7l&#10;4veGxD8hsgBGORhJ4YFcpUoVG7Khar65AznkSLpL/iS5tqc3eOfinbnrrrvaD5CPPvrInyNEbrFq&#10;1SpzzDHH2DAjCnxQXVTCX25AGgS+VyZMmKBvlTSG99WCBQvsuaJglb4vhMg9eC/jrU0BO4oLkhvv&#10;nnvusZVzqZqL40FQZMMcqRL/eFbxjGIgMbitWIYweOihh1oRkN+VS0j8EyKDQfTBc4IRdIQfRtH5&#10;qBa5BWFzJNhFTBKZAcV4qMBNaP63337rTxUiu0E8IOfP4MGDbQGcs846S0UFchA8PAklw0tDpDeI&#10;8n379rUCIOH5+sYUQgTBAeXRRx81w4YNM5dccokVBB2pEP8Q78gTHNxGIkYKCgTNXBnckPgnRIby&#10;1VdfmREjRlgBgaTZ5ElS+Exugms+wl+HDh38KSITGDNmjDn44INtx+of//iHP1WI7ATPgSeffNIW&#10;vkFI6NKliw27kTdR7nHHHXfYHI90GEX6QzqRFi1aWG8ZUsrofSWEiAX9UweiGpFJNWvWtCmpeIYk&#10;U/zj+2HKlCmRol68hudio0aN8u13NiPxT4gM5N1337UjFXhOXH311bYDpdCZ3OWVV16xuR5V6Tez&#10;INE93roI+CQkFiKbIcSTPDzHHnusuffee83f/vY3f47INXr27Gm9Q1588UV/ikh3KB535pln2pxZ&#10;999/vw2zE0KIwsAz7/PPPzdvvvmm9fQnl2iyoP+LA0xY0COdSNWqVW1O4fC8KCMVz5AhQ/y1ZjcS&#10;/4TIEFzJcj669tlnH1OmTBkzc+ZMeU0Is3btWisEy4si80AArF27tvWEmj9/vu5nkVXw3iItAQm4&#10;d9ppJ3PBBReYjz/+2J8rcpU6depYb3UEJZE5INhTrR7hVvlqhcg+eGfjTEKFb0JpTz755HwiGUUz&#10;qAR8++23W0852pZWrl62S3Vi9sntH98Z55xzjhUF4a9//aud5uZ36tTJtGnTxuy33375pjsjJUW2&#10;I/FPiAyBj+R+/fpZ4a9atWrmoYcekrefsDCKxijX+++/708RmcRnn31mzjvvPFOuXDkr4EoAFNkA&#10;Yb6rV682Z599tjnssMNsMm7ltxQ83+h4kRsq1xKtZwNU/yR8r3r16vbdJYTIHl577TUrjjEgHRbG&#10;wkZxja5du5oNGzb4S6cW8t7feOONefuDmMd75fvvv/db7Cj+kXIC6FOTegTHCTcPI5ou25H4J0QG&#10;8PTTT5uLL77YHHTQQfZBRw4FIRyjR4+2wtHWrVv9KSLToEI3lboJX3AjlkJkKoh8VNE78sgjrYfX&#10;fffdZ/71r3/5c0Uugyconay2bdv6U0QmQcEPCrUccMAB1qOXcD4hROZDTt7KlSvnE8PiMfofpPWg&#10;OFAqwRMZodLtBx6AeAIGB9BjiX/wyy+/5BMPsSOOOMIWMMlmJP4JkcbwkTVu3Dj7kcUD6c4771RR&#10;D7EDdKJIpstLTmQmfKw88cQT5rjjjrNhFjqXIlMhbObCCy+0OXSaNm1qw3zlzSoczz77rO2MjRo1&#10;yp8iMg2E/EmTJtkqnoTR/fzzz/4cIUQmgohP9f2gEJaI4SlI8bpUVgMnbU7z5s3z9oF+Mt/RQQoS&#10;/wDBMhjaTHQd76hsRuKfEGkIHaVPPvnEVkhiJAOPoFdffdWfK0R+CANv2bKlEuhnOOT0nDNnjv34&#10;aNCggQRAkVEwMEWYLznBDjnkEOuRLG8/EYZcUVRXZDBTZDZ9+vSxBasoNqZ7XYjMhHuXYhc8l50I&#10;VhQjnQPVwEn5kQrw3KOf7LbPdwffIMEchIWJf9ChQ4e8+YQB33PPPf6c7ETinxBpBqMQVEKkFPrh&#10;hx9uBg4caB9wQsSCF96AAQNSOuImSgbO4YgRI8z+++9vO1YSdEW6w2AV+UYJn+HjHy/k8Oi7EA5y&#10;F++yyy7mhRde8KeITAXPGyIPyOkZ1akWQqQ/pAyiGJcTwIJCWP369a13b+/evW1+P4p9UPAHr99w&#10;e6xixYopKwbkREu3bcTLYcOG5esLxSP+XX/99Xnz99hjDztAlc1I/BMijSBPUv/+/c2hhx5qEyoz&#10;gqEwX1EQP/74o+1ITZs2TaF1WQJJjBH9CfefPHmyP1WI9ANvVYS+GjVq2A9vinqQSFvPIhGLRo0a&#10;2ZBwcv+JzAYPG3JQU7GenNQMXAshMgvCXIMVc7FTTz3VPPDAAzb/nRPTENt4bpPaA4EsKj8gQtvI&#10;kSNt+5KG5w+ehgh2bvtHHXVUvoGleMQ/Cu65+RQxIUdxNiPxT4g0gAcYwl+tWrXsw6du3bry9hNx&#10;QXVYvG2o+CuyBzwqCOXmebBmzZp8YQxClDZcj9js2bPtxzLPIJ5FQhTEr7/+aqpWrWoHOEX2gOcv&#10;zwBC/jdv3qz3lRAZBCkYnPiFIeQ/+OCDhd7HPM+7d+9uHRCCy5N7L1XPgHfffdeccsop+bbP4NLc&#10;uXPtPsQS/5iHzZgxI9+yPMdefvll2yZbkfgnRClDJ3/ZsmW2KiIjFmPHjpW3n4gbCsIcffTRZu3a&#10;tf4UkS28/fbbNhSjTJky5uGHHzb/+c9//DlClB5ch2+++aa55ppr7Ef/ZZddZjv88vYThUElczpq&#10;XDMiu9i0aZP9FsELEDFQCJEZ0I8ICmA4onz99df+3IIhNY0bqA7aa6+95rcoWYg+QIAMb5/QZNJo&#10;hcW/oUOHmo0bN1qvxnbt2u0Qvly2bFnzww8/+GvPTiT+CVGKkGeBhxb5vfhgeuSRR8w//vEPf64Q&#10;hdOqVSvbmUIoEtkHogofMaeffrrZsGGDBBZR6ixfvtyce+65Ntco4T1UCRQiHtavX2+OPfZYM2jQ&#10;IH+KyCaIQEAAbNKkiR3YFkKkP4MHD84ngHH/JuKEwmBgMPQWo3hdqiDHIB7lwe0TQQdh8Y90OuTT&#10;D7YNGnkNsx2Jf0KUEoyS0qEnzwL5vQj7TZWbtMhMqKCFy/pLL71kvv/+ezuNjhTVfr/77jv7t8gu&#10;EPs433gFk1eND5kg5AdM1QiryG1IRXHDDTfYwSpy/Tz11FOq8CkSgpxwyg2XvTB4TeVfKgA3bdpU&#10;USxCZAATJkzIJ4Dh+ffVV1/5cwuHvusZZ5yRbx0IiqmE/T355JPztk+/GsLiX0F23HHH7fCNnY1I&#10;/BOiBOBB+NZbb+2Qt4/pP//8s5k1a5atonTMMceYBQsWqAMl4qZBgwZ5LypG2PkXzzCS777zzjvW&#10;C4drTEJy9oAAeNddd5kDDzzQXHHFFTbPCqEOhFZVqlTJVirT+RbFgesnVlg51xoJvuvUqWNH96n+&#10;R1EPIQqCa+rFF1+0OZUef/xx89lnn5nRo0fbfExcT/ruyU4QALt06WJ23313W4nTCYBcD4TTZXsy&#10;fSEyjaVLl+b1K7ATTjjBemkn8l3ZunXrfOsYMGCAPyc1sK9vvPGGTSnBs4d0WhCP+EexsvLly5vn&#10;nnvOLpPtSPwTogTgA6dx48amZ8+e+cJ4cY2+7rrrzMEHH2zLpQcrEgkRD4TcRb28nJGvgjYKD80u&#10;yF1CPtDddtvNdO7c2dx99915ldYYpaXqsxBFhesHb6ywpw4DWHgbU/mPCvS33HKL+e233/y5QhQM&#10;VSTJZ8xzivyQeITxf/JFIgwx+ElieQRmkT2QB4yUJITXMTDJwAKheUzDi91VDxVClD7PP/983rMZ&#10;Qyxr0aJFXoRRPFSpUiVveYzne2nAPuPJSH5ZKEz843lERAMOO7nyHpL4J0SS4eGxcuVKGxpFR336&#10;9Ol2hBvPHcJ8DzvsMDNmzBhbLl2IROGjGg+wqJcYRq4OCUHZCee+V69edlST54j7oKlYsWLWVycT&#10;JQsddCp1PvHEE3mj/XTWGaziXVazZk1bVEgijUiEL774wg5OhN9TzhAE+/btq+sqC6FgQMOGDW3l&#10;z4ULF5oLL7wwryqoBr6FSB8++eQTm8c3+Gym/9q8eXPzyiuv+K1ig8cc36XB5WfPnu3PTT28T9w7&#10;hcFK+twU+mjfvr0VNRlAnzx5su2r8yzKtfQEEv+ESDKE5OF27B6AfPgQqrnXXnvZThR5kvDKSsSd&#10;WoggV111Vb6XbPBak/CX3eD9Fz7vjNjec889fgshEoN8obyfuJYYoMIrBzH5zDPPtAIzAiDCs95Z&#10;IlG4Zm688cYdKio64xrbtm2b31pkE5x7ol3IBUZYXfC833TTTX4rIURpwzuf53TwHnVWpkwZmz+P&#10;b4AoKDZ41lln7bAcnnTpAM8h+twYHsgYwmAu98Ml/gmRZB599NEdPnToQBHmyyi4EMWFEvXhzhTe&#10;gA899JDfQmQTfKAQuoCHDPmygufd2ahRo5RDSyQMH8KkpwheS3gPk5qCHDiE/ApRHO6//36zzz77&#10;5LvGMKpFk/9NXn/ZiYt4oShZ+NyTskLnXYj0gQE/8oeH71VnOBfUrl3bdOvWzYbVTpkyxXrQudzj&#10;QSNnoEhfJP4JkUTIyxXOe4AhBo4YMcJvJUTx2Lp1qw3Rc9cXSfgZSef6E9kHnSiSJ1MkKPhcCVqz&#10;Zs1ijswKEQtCesh5E76eqJpHHqBYRUCEiBdyIIc7iAyI9uvXz0ZKiOyDXNfjxo2zOYiD590ZnsYf&#10;f/yx31oIUdogxs+fP3+H8N1EDceEuXPn+mtNf/7973+bL7/8MqcGIyT+CZFE+NiJlVgU1+knn3zS&#10;bylE0aGaLwnT3bVVrVo161Waqy7s2Q7hCYRW4N2Ht0zwueKMkVZyLAkRL05UDnuqY3jrrFu3zm8p&#10;RPEgdDx4fTFISri5yE7mzZtX4GAV+cRWrFjhtxZCpAN8EyxevNg6FETdt/EYaa+IVEk1s2bNMldc&#10;cYU57bTTzMUXX2y6du1qc43i0VhQ3+irr76yxcxq1Khho2tyIYWOxD8hksSnn35qHyBRD0NnjH4z&#10;wiBEcUAM4kXHBzQv6VwpTy/+9KhgVJVcWeFQuhdffNFvJUThbN68OTIkzxkV60vjI15kH3iRuoFR&#10;ch8rBUr28+GHH1rRl+JUfKsEny1cC3369NGApRBpBh5wCPMMKMdyZollhPPzXZFK/vjjD9OlS5fI&#10;/XHG86du3bpm9OjRdlCTgps//fSTLfRB3z3YlgH2bEfinxBJALdhciAERzr33ntvK/adffbZdiQE&#10;Ty2qDaX6wSiyk/Xr15tKlSrZatIi9+DDhXxZbdq0MRUqVLBVFPEMFCJe6HwHP3rDhriMB48QxYVv&#10;pHLlypn99tvP3Hbbbf5Uke0wUPnuu++aW265xXrjHHTQQXnPl0svvdS+x4QQ6QX3LX3VDh06mIoV&#10;K+ZV6Y5lhx56qM0V/Oqrr/prSA0MHjz88MMx0wvEMiLxqlatajp16mSGDx+eb57EPyFEXDCKQBJU&#10;PCUGDx5sO0wUX2C0+7333jPffvutcieJpEJ+N5Lxq8hDbsPI5UsvvWRuvfVWm0NLiHj47LPP8nXE&#10;Cf1FRK5fv76t+jdt2jSzevVqGzIjRDIgxBxPMFWkz00Ir1uzZo310uHZc+qpp5rXX3/dnyuESDeI&#10;NOEbgFDg66+/3jqykA/YWa1atcywYcPM448/XipCPv0fnGpiVZMvipGPFGceClXRf89GJP4JkQQY&#10;JeEhiSHy8bcQJQkjXqqWJxxcC//85z/9v4QomIkTJ5qrr77azJ4927zwwgvml19+sQWDeIfhpaVn&#10;i0g227Zts15gCvXMXTj3dNgRgHn2KFWFEOkPfVruW74P+E5wRsgtfd7Seqb/9ttvhYb8FsXwdKTw&#10;CUIgKZayDYl/QgghhBBCCCGEECLtwduwefPm+YQ7BDuiGEiLdMQRR+yQGztRI5c/BfeyCYl/Qggh&#10;hBBCCCGEEDkEIfkzZ860qT4IxScSIBP4+eefbQRDUKxr1qyZFes++ugj8/TTT5v58+ebQYMGmRYt&#10;Wtgq8xScCrYvzHbddVdbBRgvw2xB4p8QQgghhBBCCCFEDkHeaApdYFT5PfPMM61YRmg+hT8I8U1H&#10;yHndo0ePfGLdlClTdki9RWgyqQao7Iu4+eCDD9pchbVr17bFP4LLRxkFRTZt2uSvLfOR+CeEEEII&#10;IYQQQgiRQyD+UYk9SvjCCKWtUaOGGThwoFm/fr35/vvvrSccOQBLMz8w+YnJyXf44YdbEY88fQiW&#10;ieQg3Lp1a77futNOO9lQYdZFITQ3nWrG2VK4U+JflvDdd9+Z5cuXy3LY3nnnHf9qEEIIIYQQQggh&#10;YlOY+Bc22latWtVWb58+fbp56KGHbFXgL774whYGSTWIkIT6Ll261BYwS0SQDIt/BxxwgNmyZYtd&#10;V//+/U3Tpk3NeeedZ4499lhz9913+0tlNhL/sgQu9uDFK8s9u+WWW/yrIT66d+9urrnmGpks423y&#10;5Mn+VV0wuP1HLS/LHVu8eLF/NcTH0KFDI9cjyw2jMxMPc+fOjVxeJssmC4fTCSEyn0TFv7CxLAU2&#10;atasaVq1amVGjhzprzn9CYt/hD4HQVgkfyAejxs2bPCnZjYS/7IEJ/4NGzzY3LFggSzHjHOfqPh3&#10;6KGH5nvgyWSZavXr1/ev6oL58ssvI5eX5Y5df/31/tUQH2eddVbkemS5YW+++aZ/JRRMOOm4TJaN&#10;lohHjcshJpNlq2ULxRX/wrbLLrv4a05/yBvYu3dvc/7555vddtstq85rLCT+ZQlO/Js4bpx54N57&#10;ZTlmnPuiiH8nHH985Ppkskwxrv1Exb/+N94YuS5Zdhvnviji34EHHGC+2bZNlkN27z332OslUfEv&#10;al0yWabbmDFj7PWdiPhHeyprnnbqqTJZVtmBBx5or+9s4ptvvjGrVq2yoa516tQxFStWtIUuyH/3&#10;l7/8xf7eRCwTIWT5tdde8//KXiT+ZQkS/3LbOPcS/2S5aFz7Ev9k8RjnXuKfLB6T+CeTbbeiin9X&#10;Xnll5Ppkskw2QuC5vrMVClts837nunXrzO23324GDRpkw3nJfRevh6BIX3R2sgSJf7ltnHuJf7Jc&#10;NK59iX+yeIxzL/FPFo9J/JPJtpvEP5lsu2W7+BcGMfCnn34yn3zyiXn++efNlClTbPVfjkEsE+mL&#10;zk6WIPEvt41zL/FPlovGtS/xTxaPce4l/sniMYl/Mtl2k/gnk223XBP/YkEBNRcCjZ122mmmQ4cO&#10;pnLlyn4LkY7oys0SJP7ltnHuJf7JctG49iX+yeIxzr3EP1k8JvFPJttuEv9ksu0m8e9PeB48/PDD&#10;5oQTTrDHAyFw/vz55t///rffQqQjunKzBIl/uW2ce4l/slw0rn2Jf7J4jHMv8U8Wj0n8k8m2m8Q/&#10;mWy7SfzbDkUy5s6da48Hdsopp5jPP//cnyvSEV25WYLEv9w2zr3EP1kuGte+xD9ZPMa5l/gni8ck&#10;/slk203in0y23ST+5eef//ynufDCC+0x2WmnnUyPHj38OSId0ZWbJUj8y23j3Ev8k+Wice1L/JPF&#10;Y5x7iX+yeEzin0y23ST+yWTbLdvEPyr73nnnneaVV14xn332mfn+++/NH3/8Yf73v//5LQpn3Lhx&#10;9phge+21l/n999/9OSLdkPiXJUj8y23j3Ev8k+Wice1L/JPFY5x7iX+yeEzin0y23ST+yWTbLdvE&#10;v5deesnst99+Zueddzbly5c3DRo0ML179zazZs0yDz74oHnjjTfML7/84reOhvYcE2csJ9ITiX9Z&#10;gsS/3DbOvcQ/WS4a177EP1k8xrmX+CeLxyT+yWTbTeKfTLbdslX84zcFbdddd7V9xUqVKpkLLrjA&#10;/u6pU6eadevWmb///e/+0sZs3brVHHbYYfmWnTBhgj9XpBsS/7IEiX+5bZx7iX+yXDSufYl/sniM&#10;cy/xTxaPSfyTybabxD+ZbLvlivhXmJ144onmoosuMvvvv/8O8wYMGOCvXaQbEv+yBIl/uW2ce4l/&#10;slw0rn2Jf7J4jHMv8U8Wj0n8k8m2m8Q/mWy7Sfwr3G699VZ/7SLdkPiXJeSa+HffypVm0IABpv5l&#10;l5nuXbtGtskl49xL/MtNu232bDN7xgyzZNEic7/XYY1qE2W3z5ljl1vqLRc1P1OMaz/bxL+ld9xh&#10;bh40yIwdNcqsWLYsso0scePcZ7v4t/Wzz8ybb7wROU8Wv6Wz+Mf5ffedd+z/v/KeaS9u2WJe2LDB&#10;nvtw23S1LZs3231O1F55+eXI9b3lnSfmb/S+hd9/773INsmyz7duNS+9+KLd3meffhrZJttM4p9M&#10;tt2yTfx7x3ufnHnmmWaXXXaxvysZtsF7Por0ROJflpBr4t9dS5eaC2vUsL+5xVVXRbbJJeM4SPzL&#10;TTv8sMPMIYccYnp27x63+LfyzjvNUUcdZQ4//HDT64YbItukwhDxhw8ZYkXIqPnxGNd+tol/A/r1&#10;M/vss4+p4n2MLZg3L7JNuto9d91lBvTta2ZOnRo5vzSNc5/N4t+6Z56xeXnGjB4dOT+Z9tSTT5qq&#10;Vauak046ySz3nidRbeK1eXPnmuO9d9Fpp51m1qxZE9km1Zau4t+UW2+1nbTVDzxg/37v3XdtPqay&#10;3rMcETDcPh0N8ezYY46x+5yoXXfddTusD7GvWbNmf7YpW9YMvflm8/VXX+3QLlm2/rnnzLnnnmu3&#10;9/z69ZFt0sFq165t76t27dqZT4spUqaD+MexHh14tr3x+uv27xne9wPib7BtQYbwzHKzZs40b7/1&#10;VmSbeM3t08IFC5J6zSHw87tYdyJGxdVn1q6NXOftt9+e1+6jDz+MbJMs27xpk93OnDlz8gYq0s0+&#10;+fhjs/bpp80jDz9sr4moNrEs28S/f//73+Yr7/pFBLzjjjvsc5b3yk477WR/Z6LWtGlT869//ctf&#10;u0g3JP5lCbkm/i1ZuNCUO+EE+5tHDRsW2SaXjOMg8S/3bOa0afbclylTxgzs1y+yTZRNmTTJ7L77&#10;7mbfffc1gwcOjGxT0oZIdHn9+ubggw6y+xPVJh7j92eb+Nfw8svtftaoXt0s8z7Eotqkoy287TZT&#10;rWpVc5j3bLl1woTINqVpHNNsFf9efeUVc8wxx5gunTubjz/6KLJNMm3+/PnmAO+47LnnnlYIjGoT&#10;r7Vp08aeG6oMPv3UU5FtUm3pJv5t+/prM9/rvB988MFm0aJFedMRfNnukUceWeIeb8myZ9etsyFm&#10;Ydtrr73yOpv8P6rNrZMn51sXx4XjceCBB5q//OUvdtk2rVubj0rwHrjn7rttInyu/aj56WAIG+wj&#10;x4NnHoJrVLt4rTTFP0Q1BhgqVqhgbh4yJG/6ZO+7gW2ce845VmwKLlOQ3XzzzXa5888/3z43o9rE&#10;a9d362bXdY13/+OFG9UmUeOaXrFihf0+Y92JGLnXbvPew+F1IlgHvbqKO2BTmPXv399up2bNmub1&#10;116LbFPaxjOeAXD2s1fPnpFtYlm2iX+x+P77782jjz5qz2e1atWs0wDvoL333jtSGNxtt93Meeed&#10;ZwuAiPRF4l+WkGvi37xZs+yH15577GHuXLw4sk0uGede4l/uWa8ePey5P6JsWTPJO/9RbaJs+pQp&#10;VmC6yvswnzd7dmSbkrYhN91k971cuXLF2gfWkU3i3yqvY4lXDB9WzZs1s96RUe3S0dr5AsjJlSrZ&#10;cPSoNqVp7Fs2in90jvv362dOP/30lIV+Ll2yxDRs2NBc0aSJ+fSTTyLbxGu9evWywl/tWrWsN09U&#10;m1Rbuol/H7z/vrmkTh3T44Yb8k0fMWKE3e7FF19sBZ/gvHQ1vLSWLVu2g3Xt2tXs4X3T8XsGee+H&#10;qDZhTy0Ezzreb2eZCy+80P6Lx1tJXkd3e8/kyy67zHTt0iVyfjoYYcl1vOuFjvps73u5uF5ppSn+&#10;cb1cWreuGe/1bxDG3PSWLVrYbfAc+vCDD/ItU5A1atTILte4ceNiPy/PPvtsu66xY8cmzfOP3/jA&#10;/ffbayxsFFhgewjhPC/D8xlIoRJrcH0cm2rVqllx3AmAQwYPztcm2ca1x3ZatWpVbOG5JIxjPHPG&#10;jDyBfIn3PotqF8tyRfwLs8377c8995z1Iu3bt69p2bKlve4431dccYW9Dz7//HO/tUhXJP5lCbkm&#10;/pHvj99b3nsR3r18eWSbXDKOhcS/3LPG3kcv554R8cULFkS2SVdr4Hu34SlGvsKoNvEY68gm8W/R&#10;/Pl2VJVO8A3dukW2SVfDA4PjW9PrhN/lddSj2pSmsW/ZKP4RVkXnmHDQ0aNGRbZJtiH4vfP220kJ&#10;6ULAIVy5W9euSfOeKa6lm/j35BNP2BDrFi1amJUrV+ZNR/iw17X3rEjHTna8xnkfMXx4nvfeyy+9&#10;FNkubFOnTLFe7IS3rrjrLrss4WobN26MbJ8MI88f135Jh04Wx7gWHn/sMRtKT1hjVJtErDTFP4Sw&#10;GjVq5AvN5PedcsopZueddzY9evTIJwoWZg+tWWOWLl0aMzw2XuMZiBMC7+u7vGsvkX0oyFiPu8bC&#10;drn/3USFVfJbhufzLP3yiy/yrW/y5MlW9DviiCNsqgaWZz3BNsk2ztky7xg/9+yzkfNL2zjGpEno&#10;3KmTPYccu6h2sSxXxb8wv/zyixUE+bb+4Ycf/Kki3dGVmyWkWvy7d8UKc9OAAaZl8+Y2Xxd/E3Z4&#10;ttdRolM/1XvZBNuOHDbMUJzjdO9DhFx95BkrTLSzuaO8dVY9/3y7XJNGjcz8uXPtvKZNmtjfe8nF&#10;F9t2TFt4++3mumuvNW1atcq3/aDhbcQ+s+/sV3Ae+dImjh9v6terZ844/XSbb6t927Z2vcF2YbvD&#10;66yzzfO8ju+ZZ5xh/z8txvZLyjgW6Sb+4ZF525w5kfOijON/u3d+yUcXNb8gIy9aUQpXcO0QQo63&#10;VdT8eIzz767LRI1rkO3H8u4ijJL5UfNYprJ3nXLuzz/vvLx8f0wvjpjmjIIg5NaMmleYcQ45lwXl&#10;IHRh+9zL4XsxEWMdmSD+ca1RwKOwczN08GAbOkEY25iRIyPbUBDk1okTUzbwMXrECDOnkLyMnPOD&#10;DjrIdt55xhZ07jnf/DaEzqj5JWWc+2wU/+jEInjw+xo0aBDZJp2NsGFCiO9ftSpyfmlYuol/5BRz&#10;YYBTpkzJm45nF17C06dPT2rOsVQboeqtvW8nfh+hZfEIKXTY+f0sg6cgQjT/59lJLq+oZXLJ8MrB&#10;y624nrlYaYp/PXv0sNf4cccdl3ddEMaKmIVwM3Xq1B2WSYUhcPEbT/C+ZZ54/PHINsk28juzzeva&#10;t4/L0xcPUOedeNVVV1mPPwRTUkREtc8lY8Dh6jZtbPqZRIXbbBf/fvvtN3tf3eQ9V0X2IfEvS0i1&#10;+Lds8WIryNHRI9zwsrp18+L/d/c6rlSqRISY4O0PnRLa7eW9pBGcyEnB34S2DerffwfhAyFm3OjR&#10;VphifXjA8DFHh/ioI48048eOtSPgzOt43XV5wg3CHh/He+y+uxkdo9PsOkjNvZegExzopM7wHnKI&#10;d+wX2znI2x77S1v2edDAgfkEIpZBcGrkdbRwG+dlSgeRFzPLl9lnH3Nl06ZFFk8SNfaztMS/W7yP&#10;wuOOPdaKOAg+/fr0sR9DHEv2i1HR1t5HaFR4NtdRn549884nxggl68PrKZbwhZdb186dzdFeJ8Et&#10;h3Hc69apY687Jwo7mzppkl0vgvH0W2+1AsU+ft4KxLNg24KM6qs3edftaaeemvcbMa7T88491wy/&#10;+eYdKrTO9jpmCMMnlitn+vbubdvQltANluXa4VpmOcTETt7/g7+NnH7tr70233rnzpplvR2Y3+yK&#10;K0w373gc591T/M1+Ia5xT4QFIsIxa1xwgT0WeNC66Yg3CPgIiu5e5rrmnmN/FkWI4DO8TijrwXuP&#10;Y4rIz3MhmFum7iWX2DB92rP/3DMs47axv3cM+LtVixY7rD8eYx3pKv5xzXf3rmPOu/u9GPm5ru/S&#10;JdJb87p27fKOuxOVed7MmTnTtPKuWZ6fbj2cZ55pnOfgtYFwyzZpc8P11+dNDxv5Hrk/KS4SDL1G&#10;lOvgdS6OOfrovG1hnNcLvWtnvHfPu+fnPd6/p3r3QrCdM+4xt06ehX29ZwNtg/cNz6Fr4xhkSYax&#10;vWwU/x5+6CHr9UeHjveAm44nFZ5i93udVCqT4h3GM4O2dFxpg/fSww8/bJ8vJ598sr2+CMWnwzjI&#10;e49HiShUXG3vXR907J3HBDmqEBsIBSJEldBI/qbDXrZsWZsHaPEdd+xQHfVO77rlmujjPReD00vb&#10;0kn8Q9SbPm2aPb8Yef6YzjllmwhgK73j79ojpHH8yUPGeeQe57zXq1fP3OZ9t3wQCpHke4hzEFUo&#10;hvPPdYGRby/smck+nOG92wi5pfhIcF4iRmgnoYn8HkSKqDZBw/Ors/fOoz3fD3hGMt09H7kew8sU&#10;Zvy2jh06/PlbvfcZonRz7xnG8SUs/U7vHUkIJfPxVMVzCA8sjh051GIJCHje8Rwhxxz5At10RDm8&#10;0PA+Yv18Q3B+L/HemXO85zFeXOF18ru5fxH1EHbmes96zjHiOeHOhEVzT3N/nuN90yZLBC1N8Y9j&#10;x7o4Lu54kHaAc83vfvSRR+yxesK7BpZ471y8QTnOUVXPyfF3n/cuWHXfffk85Dj3eBYynfsA4eOx&#10;xx6zz6svPv/cPO0dR+4pnm1umWHe9w77xfcUz0S2x7me7Z07Qq3XPPig3S/XvrjGNtge3wfxhBnz&#10;+0aOGGH7JOTQ5FrguuZ5QF+pKLn4OP7kgOOdwrHhfqD4EMeLwRueAVyXPD8f8KZzXzOfY1eQCE2Y&#10;Pm1YR/h3ccwf8c4xAyDDvXcazzruzVjre+3VV+05RpDlGGzauNEWsaCACp6InE+MfebeKUqe2WwV&#10;//773/+aZ7z3C88Yfh/PN5F9SPzLElIt/tE55MWLKFerZk3r8VHv0kut4IX4gpBAh5SOHS8qvOh6&#10;eJ0uRD2EQQQBOpKHHnLIDvs8YuhQW0WNDuKZlStbEQixhA4inWZCfXmZ8aHENpyHCV5/CHG81KJE&#10;IzrHLLeb16Z3z555y+EleIr3Mcfxq1ShghVh2Aeqp7Lf7Ae/dZr30nTrolN/UY0adnv89jZeJ2fY&#10;kCHWm6Vzx45WuOF3d/Q+wNwyJWnse2mJf5xztk+o38W1alkhAQHoIu9vjiuiB+cK0Su4HOeInCWE&#10;7PBhUst7ySAMIc5xDjlPUQIq4hiFELh+aHeO92FIyBsfYFS+ZV+OPOIIey7cOcYQsJjHvl3sfSRz&#10;XhF5EdbatmmTbxuxjPNOjivOO7+JsJNLvWuZ33G818llnXxYdfE+5oPebIhsbIfrj9/HsedaRnSk&#10;o821wrxrvP2o7d1PrJvrHK9XJwJSGGOU9+Hj1onA7bwejj32WNvBZn3kP3LiGqPiiLFuGYzjcoi/&#10;3JSJE+00vCYv9zqGtGfbF3jHl3OBqO9Gmsk3Fb6vuDeZx3XU9Ior7H3COa/udeIQO/ldnKdm3nnk&#10;mcC5ZJSV38T+8ZtP8jo9CI544wbXHa+x/XQU/xBnuaY5BojSXLMI5Jwfjim/n+MbFMUZCKnjXZvs&#10;I8fEDYwgZp/qXWssw7njmsMTmmueaxERuYf3vHLtEXzP8J6drKdJ48Z56w8abStVrGjXeXXr1nnT&#10;53j77cJ3uT/YBvcX9zbXGe25Fgd754sBEa5zvLm5nt05Jecf+++KfjBQwnnnWuAaY/0I1vx+rgXu&#10;G67dWGJ/sozflI3iHx0uBDw6m67qJZ0engk8IwZ654rqpPx+jPuUDhGdqgHePOexiYiCiIMd5j1L&#10;OZ+kFKBDHNweHWvOJe9/tkNnrZP3zKP9pd53wMCBA+3yCH+Ifvyf7dL+Du9ZE1wX4gchc8GOeDpY&#10;uol/hMFyfjE6rkxH+GGbvIecIIj3W0/v+4bzzvlgHpVwEYa49xBLbgjlDXShw3Rog+cBQcTlVcNY&#10;LnyeWjRvbrdDvr7ihB0jpLnk+4gnUW2ChrCA5xfP1y5duuTlbiPMlXUUJfwdMcR1eod433OIZ/w2&#10;vk+OPvpoK7Ij8jG/SpUqVkjiuPL34MGDI69hxB8ERNZT13veObGctggZeDmyPPk6uXdqec9ZJ84g&#10;iIeL9yB00Z51cZ5py73IcSDvFueM58GCBQusCBNctjhWmuIf6QDaet//CNdO/BvmfaPzruG9gxjF&#10;fP7Pc4zt8l2JF3TwGHAf4fnG8eLZGMz3N8F7V3G+WSfLY1yPN3jvVZ6VCLdMC4ajk+uMaeROJuSc&#10;c+LuO6ZzDjlH7yVJAFzkvR9ZL8/rxd53Q1SboHFPVfTe8SzDPcI0xFGW55p2FcMTMa5bBGq+BSjc&#10;c227dva5zjb49scjs7d33XI98m27atUq+x5gPtdu1DoxqsvShm+54H304OrV9tvSfetirJt96OT1&#10;taIKtgwfNsyeR9bFc5xvC5bj2mDAAI9JxEYq0i7w+hNR921hlo3iH/f2vd53Es86d6w57gXxn//8&#10;x/z666/+XyJTkPiXJaRa/JvkvSh5wfESpeM5duRIs8L7KKIjuHzJEutdhGcU+8RHEl5DQc852jDi&#10;wjoaeA9o56W14LbbzFlee5aj84gHixNwWDeCHB87zEfgmXzLn0UOWJ7OJdMreB2YoOjjbMLYsXZ+&#10;UERBjKjnvcB5KfCQmztzZl4HmnVMGj/ebofleMm5dXXu0MG+gOgUUqk0KPTwOxG69i1Txr5gU5GL&#10;jf0rLfEPAYHt7+39Vj5kh3kfVwh0d3rnmPOOgMv82hddlLeMFQyqV7fHHQ8nBGGuCUQLzgmiAceO&#10;jyeE3+D2EEe4bihycbO3LQQDhF1EFLyXnADYuFGjvHOJIcQw/QBftOZawpsKr7ywwBjLOO+IY3Si&#10;rDec9zvZ9nJveby0KvsdD67d+d6HqluO8HFEGuYhBOHlhjccohvCDmI381g31ydCMvcClV4JFWUe&#10;xwpvMbdO9h8vW+bxkTrUW4ZwUH4LVYCd+MP9ECy+gPeVEy85Dxwjin+wfj4KEcbZLueC30YIOx91&#10;nA8EpuB93KBePbsNPrTZBwR+zjkenVz3CJnMR7hyzwB+M6KuO/eI73d4bYsawsr6003847fUrFHD&#10;XqdUvsXDjusTLznOD96yHH+eZcGBCI4Z1w772NjrkDON5ZwAi9CNhyXnhWce8/BC5VgiogXDzxGZ&#10;WQYPUzctaAjULIf46q4P1onIy37zPOReZhtsj/1G0HT7wiAPz3z2nXuQ+41nIvcf1z7nlGuLdSL0&#10;MY9rqE+PHvYa4NpjvYQvcy/zLmnnfVAHr69kG/udjeJflNHp5Twi9OH1RQcMUeUxvDZ874qZ3vOP&#10;c8JxGeBdRyyDeOi8NSr7zxA8u4LrHum975lOHi7+xvsDrzKm0QFnW3im4EmDoIKXBkIN+9PBe4YW&#10;pbOVaku3sN8o6+B3mBmAdYUwEHp5HvN8wVvw5ZdftiIv8/Em43uNecu9Z5RbD55nrIeE7cE8dlwr&#10;nDfmYXiTBc8dnXk62XTEV3ud9Fieb/EYnqg8j9hOYcU6ENTwKqU9zyNEDjePwQ7WQQhxcJl4DHGP&#10;gTOWP8f7PkUIxGOIsHpECIS4bv6AV5MmTex+EJLK34gBYfGT44EoxLcWzzfW7+ZRbMCJfHhnvfLK&#10;K1YY5N7De4wOOAOGeEMF18n5ZXsVKlSw55LrjvZcrxuefz5f22RaaYp/iDUYojfHlOPczvumYv18&#10;dyD48szBU3mi9+3YunVr+1zjmFOl1K2Ha5t5LMfzyk3nnPKNw31x2aWXWs9BxEWOMd9KDRs0sNsp&#10;672nnFca1wIRLjzTGDThHkBo49k41jtWCLlsh2/N8DksquFVzTqJ6sArMapN0HjXsX/8DucFyWAL&#10;9zT37Qzv2ze8TGHGvcZ9x7MfsZP18PvZBoMMDD5wb7CfiHYIp7w/+BvPu6h14rXLNzXfnwxuuOmI&#10;vU6Iop/BfYJH31CvT8A7jW+KsFiIoOuEOQakGLziPsIZAY9d7meuIa4lnolFfRdlo/j37LPPWg9k&#10;fpczrh++m8OQU5X3AceU+49CM4jwIjOQ+JclpFr8w8uO7fESCHt00Xkj1I15vDhj5XUa4L/IyBOI&#10;WLTK+3jBS4mHDcuRSzC8DKICL2CWQ1AgzJTpLM96mN7yqqt2WA6js8t8XpyzvJce0xDueOmwr1H5&#10;tfBWql61qv144zcxDVGLjwSWYVqU0Iio5B6ihEKG5yfb2E5piH8IA7yA2T4eBc6TLGh8ADCfcEH+&#10;5ngheODZx8cvYlR4GYwQR5YjV6SbhucoHy50xgmPjBIKCDFmObzPnCiLyECYOdP5yCO8Neq8FWTk&#10;L0SY5mMdL8egsOjsxl697DY4roSSM80K037HmGsGUYf9cctQGMHlv9vfWzf7FvxdbMct68Q/piEg&#10;Mp37haq/rr0zcsdxbvigctcgx8MtxwcZx4B2CAS0JdQzvB6sq3/vXOAdU0RapnFvcA8ynXuIeyF8&#10;Pgg5ZT6eYOQvZBrb5PgxneWjjmMixnrSSfzj9/Ec4zrj3ARDq4PmPGYR6Zz4jHex63yyDo4NXnf8&#10;zTXirqmg0eZ836sr6OXZ1hcjKnof5mGPOs4F54wPdzyV3b3A/Yv3M9d4+8BgR9Aa+V5CeO+5gQ3E&#10;Tj6umV7t/PPz2rLecaNG2fuVY9Hzhhvy5gWNbbEsntYl6f3HNnJF/MOjgd+LIeIhAoXb0IHjOsUz&#10;KTyPTi5egXSg6cAGq2k6gQXhg78RHVwHj2fJHO9Z6do6cxU28SRLRg6ykrZ0F//w8HLenHS8mEYI&#10;Lvc15/Q27x4PL0OYHqHf3It45TixjjBH1kNYpfMcZf3Og8cJGYiDzuuQ+e46QIgLh3MnanTsWRed&#10;/aj5QUMo5HuD3zF06NB888hRxXoYXA5Oj8eoYMn1y/IMwuDFFJzP8aKzy3zuDY4BAgV/16xZc4fr&#10;GoGIHNjsZ5fOnfOmI7Lz7cN3LmJelGjI9xzLhQszuIrG3JeDBw3KN68krTTFv7AhDhO9wfo5RoSL&#10;U/zCzUfQweOY+cFrFi8xvNSZ7sJmZ82aZb/nEQvJGxm8jgkfZfCU9hgRHm4egpXzaOY8cg8GhSTO&#10;Ke9R5iMmunutqMa+IraxPjzZCitQQbEX2nKd4AXLtcp0Qofpm/A9yf0dXq4wYwCB9fLbEJ8JIw7O&#10;Z8CHAUfaTPS+Jxh4qOkPvFPVPdgW4zjxjuU8IiZxD3GsuPeIHmE5znX49yJ404fhWTfX6we66fba&#10;8Ac+OT/Vq1fPd20ky7JN/Pv3v/9tn6WuPxe0p556ym/1p3cgA0cc+3A7DI/pH3/80fzvf//zlxDp&#10;iMS/LCHV4p9zoyaEMuyxgyjgOqN4H02eMCHSgsIAHlv33X23zR3GNEbfgut0hriAtxBteKG4bePp&#10;5PJTEbIbXg7DU4X5iISus01xDqYxqhRuH8vw/mIZPGN6e52fqN+Gt5rLuRWrw5tMYzulIf6R+4uP&#10;CD4wEF0RusJtnMcdoRH8jWDowgp5ucfy+EKwos3ZVarkm473EcUHuM6C0zHECMIUWQ5vNif+Iarg&#10;gcUHBl4S7EN42XgMkXmWd6256ydoiGJ4OLFtvF6dFxa5zBA1mE5ocHhZPN8YVWbfCJ0PH0M871iW&#10;Dy08JJnG/rvfeeKJJ0YKaIgonBc8Dfv37WunIToiwrIcIil/s03+5v6JOqYYx5s23KtOnEGcd0IV&#10;5xNvwfByzb1zznzCl11BFs6R8wpu5J2j8DKJGutJJ/GP68B97CJuRrXBEF1pc67XSV3sH1Om4THM&#10;dDxDOfd4hXJtIJqE14HxTLyqWTO7DOfUTSclAtMQvblm3XTuN4476yRE24myzrgGGBwJX1MIeZxD&#10;dy3jIeiuFzy0nRBM6HpwGcKTmY53gJseNjzHXRsGTqLaJMPYRq6If7169rS/14px3vvVeawEDe8+&#10;8vA5r7Gg0Vns5z036Azg1RKc58K/ycHE34gxZf1BORKoh4Ugtu2qTNLBc53xdLZ0F/8QkPA8QngY&#10;5XXu8Yyq6XtaM+AWK/8eocJ03DmvLh+ZE4o5R86Ljg4zURuIieS6Yz7igxOqEBfw8kTECuaxK6rh&#10;XcU2KLgWNd8Z1yXhrbRlMC58LXFNMg9x0Ake8Rhtb/Y6rlzXfNMg6oXbIIzyTuU3T/OeqUx7fv16&#10;eyzxRAqH6HJvISzhFeXCRbkXrvUHzzm+eEYFl3FGWDOiO+t101g/YgfLInA4oTYVlk7i37p166xH&#10;F+snrD0qZ5sLx2Zgw4lyeDY5TzJCVrnGeb67dlEFNG733o/Mx4J5SbmP8Cjj3HO/RXmr8kzkeprl&#10;vdOKK/4hXLoBFjzrop7nzrj384RC79srWCWZZ7NbD+cmUc83wvxZlucC3qvh+TwXnLewE88ZHODv&#10;cDEqfgPHBk9looac1x/71Nf7RuPY8k2AYBlczhkDShxfQprd8SD9Afcb2+P5WFLVhrNN/PvUuy6c&#10;YO6Mc0zOv5e8Z5cDjz83QBJlvI+ovk3BEJG+SPzLElIt/iFEsL1gwQ1ndBBdsQw+MhHroox8f7Rh&#10;ZA1Bh84mDxumUV0yuE5nCA8IJbwUgh3dW8aOtYU+ePBECTOIHGyHFwVhxs7TBa8Yttc0Rl6sKHNh&#10;rnjNEOIW9dt46fNCo123QKhmSRnbKQ3xj/PPMUUIjXXOELzYPzza+BvB0I0a4S5OsvEoc2ItH3nh&#10;dRJCioBDrjLakp8OgQlRyV1DwWtzYP/+9qOZc4IoEl5fIoa4wzrwVnL7yrYRMilewbbxFnXXYVCY&#10;Jql+eH14hnGfcO1G7RvhvSzLRyueqkxDsMFzg+mxcuWxfddRudH3ziUs2HlAcs8g4NGR52/uD/d7&#10;wuaqaxNa47y9Rtx8sxVFmN69a9e87QaNwQHmX+HdX07UJMzT5TEMew0XxVhPOol/CGHcD2yHzmnU&#10;8cScKM41i0DMM8l5TBP6zbXLs4Nr9i/ePUaO0aj1IPw54Y3UB24/EPyYRlhc0KuZ884zlHmx7gV+&#10;AyHcbht4fDLgw/l0Xs9s1z1HSb9A6C7rHOfd3249zHch7XTSgvsdNBeizPU1fcqUvOWTbWwjF8S/&#10;oECC50NBXiKIOXjuIXZgVJIlvAxPFs4H66C4gWtPGC/vX8QVEqrTqWU5nl+0JcQ3uH63DO9E3pk3&#10;e8+N8Px0tHQX/9g/PFvwWCKsEAGEZz2CBOF1scSGZd57gWcC59B1jAlHZd95H7sOOyGBnC+8+xCu&#10;OL9cS1wvCAjk/+P9gidalGiSqHF9sA/9ve+EqPnOpk2daveFdyZFH8LzCVV2AllQ9CjMENa45lkO&#10;US6YD84Zx5njhlDhCuZwfXAeOFbB+wxPWcQHzg+elU5kYZ9c4Tk81hDm3b0XNDwL+c7mt7p1Iqzw&#10;7OUcU6ygIAEo2ZZO4h/FJjgGrP8Or78Rno/4hQDEuerTp0/edNIdcM3y/cl1jIDnwoPxbgquwxnn&#10;lO1YQTjgTct1ynJEVkTlskOs49uYc0jod3h+osY96r7VCvL45Jrg/uf48K4mDDosgjsvbAYpowZ+&#10;CjIEf5ZFgAwWP3HG84Xjwj3hhHlywHL8uK+CHuSIem4Qu0cgnyj3ous3BCubh43jQJsrvW8RJ7xz&#10;jt39z/kNL5Msyzbxb9OmTXl9Vox3CWH0n3nPQQfegbwDXJtYxjVP0RCRvkj8yxJSKf7hFcK2EDrI&#10;nec6gM6oAMp8PoYQFBDLCrLGDRtazxeSwrMcDx2XgypsCAckoeelFuzA01FlWV4YwfbOqPTqREMX&#10;vos5oYjCBcH2sQxBxXVmES+jfk/YCFWNWlcyjf0pDfHPddo5zwhL4fl4qPEBxMsYDzemEe7tOorM&#10;46MgyphHGwQUtz6EZT5YyHXHB0a4rRvV5SWGl5y7NsklRnv2w4WtJmp4OV3TurVdR3DbGNtE8OF3&#10;sS+IXW7biJ3uDdiLKwAAjwtJREFU90aFNHa49lq7Pq7pqH0jJyXL4nXnhDc88bh2ucfC4rszxB/W&#10;i3DhvGHxXOQeYFnODZW63Qs/nnPB9ex+A4IfodtMj6rUiuDO9vntiFjueJCnkY4by7kqwMUx1pNO&#10;4h/5/NgGFs8xJY8f5xVxlBAxpiEe47XqvOYKXJc33a2LUHm3HxxvptG5ceIv17Dz9MRbM3ztIPpR&#10;7IVrguvEbYP2nEuucbbF9YMo7ZZDRGQ+ywS9RxHpWRaL51iQf5Br2y2fbGMbuSD+0alyFZgRaWIJ&#10;QXhJOe8u7lOM8xg8Jxgj+W4ZV2QC7xGEDDpsN3odbKYh8EYJEuRpwluAbwa8ocLz09HSXfwjpI57&#10;m44W+bwQjHiHuET8UctghDk6jyXnjca/7DvhgK46LF4gXAd44yBkcP4QVBDFEA3xOGcZV2W3OLbZ&#10;63iyLrZXUCEDRB1EZ9ryuxHP8PAKGqHQ7p220HtXRa0nyjiGzjuVkNCoNhQS4L7gOneFJPCedMUg&#10;gvnKKPTANIpIcJ+4e3DlypV5gy/8XnffhY37kDZ8p7l1Um2Z7TPwl4zjnoilk/hHqCnrRoSNet5w&#10;bMjVzf1AXlM3fZTvYU5RFcQ/J/ZShCvWMxLvStogmLucjQhNVKRmOmJI1D7wnGM+9xRViMPzEzVC&#10;W53gWZCYyLPfhTYjMkeF4yO0MZ8iM+HQ9oKMdbMc9xfic9Qxc4Icnodu2nzvu5PrmWPh8lJyzAiH&#10;5hwhoDrxDnOFTXhGcU+G73Fn7hmEEOlExSn+tcF9E3VekmXZJv7dd9999vc4w7N4m/c7g+G7a9eu&#10;zfddUJBRDEekLxL/soRUin99/LxmsUK0KFbAfDxByNEXno/h5RcOK0OIYDk+jBACg/MwOqp4CiEO&#10;EhoXzH9FiKd94HgvnOAyGMsh7vGhzEcVnXOm00llGV5KUfn+6DwTysi+uBxtiJJ8BLAMObXCy2As&#10;R8fdiR2pMH5HqsU/xCMXvokIGNUGAY75jIAj9HBMXLg3HzIIsYXZGN+jEIEE7yfEDjoA5BgjRx3X&#10;BLnKEKUofsC6uYa4nliO80x1VKazTHD/4jWuIcIZEdsobIJwwt/kLiTMm+ti4vjxdr/4MAqKyRTJ&#10;YNuEyAbXiRGCiScq8wmRD89f6c13lajJN+OmU0CCaYSWB9sH7fquXe2Lmo9gJ7y644OIxzWNtyZ/&#10;c09FHfuwEc6OSIW5EOeo34VRyITODceEcFamcf5d7k2mh5cpirGudBL/XN5Hjjs5GqOOY9AIb+c6&#10;YGDBFcchxyJCMBV2+RvhN2rZsE31PnyD+0LIGOeA+4Rjz7WK8IoIEw73ZftuFB7PQ8J6OVcUnOH+&#10;Yn4f73pHeCccDVGb5bg3XM6+8PXownl5ZlKtPWqfgzb4ppts8ZzgOpJp7EsuiH+IEAyEcO6pThqe&#10;j0fGCO/ep3PFvY/HF8naycmEqLTUOweIXzy3OWYIFm5ZwnaZRggXXjGIQS5kk3xrwe04Gzf2T8/8&#10;st43AWGSUW3SzdJZ/MOTB1GX7SFEMY1qs3yXINDF8uahM0xoK9cFg1hBYYBl8dZ56KGHbHVn1k0H&#10;nnP8xhtv2NBvJ/5NnjTJroMiP8H1F9XIEcn22D65vKLacM1y7/JO47rl+yHK3OAc67vRe85HrSvK&#10;ECD5JuIdj6dqeD7HDiGL9RIK58KfrRDkT3f5zxBf8ZpF2HDhwc4QcRAu+Q0UJaHKaUHWO5AnjcgB&#10;toMnblAsSYWlk/jXsWPHAtdNqC7HmHddMCSY/H8sR0oEcsu5vIF4pgWXDxoDF7RhsGPDhg12GmK5&#10;84DqF8NTlXx6zCevKrkDo9rEawywkI+Q9XHfFbQ+RDknfhdmvCMeDAjWhdkdixbZ5Xgv4GEb1Yb3&#10;Am3IZemm4Q3OfRUM7eUZRUEdpodFeicg0mfjnUEYcUHGc8HdjxRmZFnuneA6k23ZJv4xKMTvwbjG&#10;eJ8Eoaqvu++ChicouQI5B3xLuOk8g3/44Qd/aZFuSPzLElIp/lGAgW3hIeJEsaAhgjCfDzGX5yts&#10;iG2E2iKg4G3CNAQUluOl7aYFjcIhLpcgwmIwN5qrkNm1c+d8y2As5yoIs0+IVkxneR5QvHzo4IaX&#10;o/N9pfexgMCFtxrTEJj4QOUDlFDI8DIYYlM7ryPA/FR4/WH8tlSLfwhKztMuWIU2aITjMp+wQYRU&#10;BAi8wNy5iFoG47rhnFA1lPPEcghIfEzjpYKo6PL5Bc15InLOnIBM1Vx3fZCjMbxMPMa1wIck1woF&#10;EoLXnjMEGz66+F2uCjXmPK2oUhxsj+GJd5afQy0Yxu6MsFxChrneggUYXLGIKMEQowqrK8CAcOTu&#10;Q3c+EEOpPIuYx9+8tMPrcMb9gocvxXVcfkbW55I6x7oPEI7Yb/bf5ZyzYqfzbvOuifAyRTHWlY7i&#10;H6Jo2LPOGeedY4oXtTumS7xjisjEMaOiL2Kb65yQpzS8DmdUKLf3ind+wtvDo4Hlyb3IdrhebKfT&#10;u9bCgy+IeWwbYTAqbyr3G4MstOGDj/210731uByHiAHBZVylaj7go57pmLvXCfeNep8k09iXXBD/&#10;nHcX97XL6xY0OsS8+2iDhxIVGsNtCN/ieccz14V3ITpR0ZJrAPEJQQYRwomE5BAMr4dlOnnPTJah&#10;WEImFPvA0ln843xxr7G9bl272mlU7KXThsdnrGOMkOeqMjf2vr+C87in8e67y3u34a1mvfW9exLR&#10;C+8nBozwKuR6QgTEW4e8dMF1FNWcoEyRDkS4qDZUknTXGV4l5BuLMsRr926iUEnUuqKMMF6uUY5f&#10;1HzECufhd0P37nnTuQfIT8Z0V7Cguzef+wsPs3Bo5HTvmc+x5VshViECPKrIvRisvBzM6cgzzE1P&#10;laWT+Mf1ybqpZh2ex/WKmMfxRxgKhqTjMck5XuJ903CenIBXUNVbJybxjeHCuvHkcykRghWcnfHM&#10;Q/RjPmktXPhrUQ2vtlZ+3rxw/tWgcW/ilEE77lF+X5S548f7AUEval1R5qoN89uiQn4xBhw5xjw/&#10;3TT2n2ueAV+8AJnm8muSqiT8vCJvLNup6V3veDkS5l2QkYfOLYvnL+tNRqh1QZZt4t9w73uU34Px&#10;3p/t9ceDfOCdQ1fsKGg8F3gmYFTyD85bs2aNv7RINyT+ZQmpEv/oMBKaxUcmnj+IMuE2dGzpVPAA&#10;xtMoPB9Bh84s83HbDopxdDSYHuWJx7qYz+/EQyU4Dy8bpruCCEFDiMPjj/nhBPx8HDA9qigHubEY&#10;eWKbruNK59qFU51Don4/DDNoeH3x8OTjLqo6Z0kY+5Nq8Y/wTZf41XmWhc3llyM/mBPryL/nRiZj&#10;hfjx0U54NyIVgivXGYIFyyAARy2DwOTCaWp4HzhOVEFUcOc57O0Ur7niDCd51+sdEeecfaTKKW0Q&#10;Ctw1jbEM0/FsCi6D8fv5mGO+86QKGuIc6+N+Qyxy0503IMsG2ztDTHE5NREl3X3qitB08l7SXMuI&#10;lFzjTCNcP7wejATPfLSR19BV1+YednkM2VZ4GQzPMeZzz7lQUI4LlUftPlx33Q7LFMVYV1qF/XrP&#10;DZ5hHFd3DQaN+4COO8eUYjbuGYLXHssd4N1TCOW0c7kWGXCIErsRy3gec68wkBIWpXkWsTwe0XjI&#10;ch0Roj/b6+yEn93u/uI8R+03giQf9rRhxN4tzzbdNTzAz+vpjLBftskzNFalYkRtwol5FnFdhdsk&#10;09jHbBf/6Hjigce1RFhkVBveFRwLPuapEBvVpnXr1rZNUAwh/JN3O9c2IgvT8EJBUOZ6jvKYosPs&#10;qsW2aNFih/npauks/iGQcQ+yPdeZpmPOeeCbyoXzhu1u75nvvDMe8jpmwXmE+fJextOMexZv0C1+&#10;8Q/OIQOo3KeE1XFt4e0WSwBI1Nw3VcOGDSMLleCh2LlzZ7tfiDoudDDK8ADq2rWrXR+CZlSbKBvi&#10;v+OjKl9jCD6ELdJm9qxZedMR6vC24tgjrBASjTDEfRLl5Yrw5FKEBAWSoDEdoQqRxd1TrMvldg1u&#10;P1WWLuIf55drmOP3zNq1O8xH7HP3YjD01OUq5djjicY15bzUYuXQ4zrDW43rnWuKZyvnG29qNzDi&#10;PM6ChljOfci1GssbOhFj351gR6hyVBsMzyz2FZH+wdWr7bM5ynh+sG+0neC9C+IJj8X70BUR6eR9&#10;U0aF/LJujjF9i/B7BQ9lni/jx4+3IfPcHxTh41iG18W9znYQ+YMCeNAI7cYDmWvA5Qp01wbf+7EG&#10;EZJl2Sb+DfMLLGJR4h+DQlGFPvimduA1HpxHvkaRnkj8yxJSJf7hXUJHlBCevn36RLaho4/XES8W&#10;XgIzpk2znUmmu9BN9pWHNKGBbjnECCegECaGiMhyNjxx5EjrkcI6mR/28HPiH7nWaM+2EBoIqeQj&#10;wYmGiFDB5WjPOskVeOeSJdYbim1SHZbt8bFJTsJgR7lX9+52Oh5o7Mdd3vZYhnA119nmxdrS+4iM&#10;6rCXhLHNVIp/HI9u/sc4L4qo30nH34mghKC66RStcImLyWfnlmWdCAnkEmMZzAlEzGvftq1dBrEj&#10;KHIwD1HKVRDmfHLO3HzEKc4HAomblqiNHz3arhsPpmA+SrZ9t7cvXFfu2uSj3c1H3OB38EGER6yb&#10;7oxpzOcaDQs3rJvj5ua7irCsk+uZ7WEU3gh6fCFEumISQdGI+4JpdNydSM79jGcg0xF9gvvAckMG&#10;DswTH4Mefgg57BPHNbzfGOH+LiQcAddNZ98oiMP0qONRFGNd6ST+4WnqRG+eAcHjw3OC0Fk+fDmm&#10;QW9PV0WcarpOLOUZu4/3nOQ49/P22XnrcW3gjeq8SunQjPA+3ty6nPEcYz4VhXlG7uqtJ+hBGrRr&#10;/Y9ZCtcEc09ybXHeECqZj+EB6OYTms59zvSZIYGP/URsZB7PYn6/m8f1haDNvnMseBYEly0JYz+y&#10;XfzDywJvE35rrI7nUN/jF9ElXBQBL5Xx3nuZ+VjTpk3z5t3lnT+ePTxXXIXXed4zhHYM6EV5Ga5f&#10;vz5P8CdnWXh+ulo6i38UfiD0nue/6xzf6T3f+SbBw4ZOV7BD77z36BSzDOGPbp4zFxLpPIeC1w4i&#10;3yXecxyBl/l4/SXiMVSQ4eHG9cQzgFxkUW3o4PO9yL4HK67GMrxYeGayTKxKoWHjHcLvnjBhQuR8&#10;crjx+2kTvmfwkuV88H2ACMt+Br0Dg8b94EREV/naiR+ISwhOHF/WQZivC++913t+uUHM8PZTYeki&#10;/nHts17y2UWdWwYoKEJDG1IbuOlcr0zjec41x3Hv7r0LmMYgSLDAC+cjWNSG++oW73vFzRvte7QT&#10;/u2WCRqhrRQD5PorKIdlvIaHKH0itnm7910d1YaiI9xDGL8rKtdf0FzRma5dukQWtwkb1Yx5jnNd&#10;uvD2sM33c/ySpy9c/dh5Lt7kfVM6T1/yJkbtp6uwjIBKLs7gPI7/y95559jThgEDN89dGwx6hZdL&#10;tmWb+McgEr8Ho79CsY///ve/dt7vv/9uvZndfGcMTgR533tPBOdTtEikJxL/soRUiX/k8yP8sYz3&#10;gRnLU4gOH/nW3AcOowWIgSSx56OGlxOd42GD/8wDFlyOcDM6gyzHqBDhZHRG+aBF3OGFyjwKeASX&#10;vaJJE7tehBJCPNkWyyNw4aHohIhxIS8lhBxe/CzLCB9hkYTK0TnnAVjNW89toXA1Oq10utkWHwZ4&#10;ABLSyYuKZdjXxt566DAHlytJ47elUvyjE+/yPJEwPqrNcO9a4fggugW91hA2EF055ghRzbzOJWIU&#10;eewQFdyxr1+vXl4REa4NvODI9cg2CRUgPxjXC4IrHU/ylCFIsWyrFi3ytoeAyDKcSzctUUNIpoPC&#10;eghX7e994PObEHLwcGOfMeYHQzRdTj0+2qPyY7I88wnRCM/jOnOeX3hcuel4CDINkZFrjmNCTjfu&#10;TTyvuE84tixDjje3HN60LIc3hMuHiDCFqIqYz3G73DvmHFcKOCBoOuEPT9ugl2tvP99UeW/7blrQ&#10;8BJzAljQ45F1cD0wnbB/wrCLW92VdaWT+McxRUjj+cCx41rFaxnPOwQwnp/M41oPimE8s9g37isn&#10;GHK8nKjN/Yp331DvPHNMCW3jeudZTPEVrhe3LmdMQ5ijHR/tFbxncqxUDLf6+QBpx3XANc51gJco&#10;+Y54jjsvUcLO3XKsj2uH6VwzXNPunHLfco7pBHEseE5yjXL8WQedafaP3IZO8CxJYx+zXfzD+4Lw&#10;SX5rVEgaRrgm1wTnkw4unjCbNm60nmF4fnF9uudZUMQY5j1vOdfc906AcJ0gQrWiwk3ZFtcubdY9&#10;88wO89PV0ln8w3uM+5R3gJuG6OtSPeAhRqGDp59+2naICY903zm8r6nEGFwfdr0/cEkbUq+4ghYY&#10;66aTzXyMStLJ8vqjgq57tkSJwwgTCI9sF8Einlx3Lucbog1hgVFtgoboxjWKsB3Mb+kM8ZSKvRwb&#10;RD7naeSM/GecC+4NRBq8nGJ5HrEt7jF+D9+65EZDLMJTC4HNeVcjYK3zC7cgeFDlmPuSb+jw9lNh&#10;6SL+ISiwXt75UekKyLfIuaAN176bfp0vODGYwSAF55Tcpu7ZRI44lsXLjn8RmZ2nE8ec3H+sh3PB&#10;b2I6ef3c+oNG+DnPT95vPFej2iRi7lnE9RXlXc296Cr40u/ivg+3CRte2LTnOMZTrRuvLgbtuQei&#10;KrpjroAK/4Y99iZNnGjnIdoRocN9FPY+dob3rxO6yanovIGdON6yZUt7LOi/BN8p3EsswzuppHNi&#10;Zpv4xzXDueU3YXiCf+QdQ3jXO/54grt5zshfGmTVqlX55jOAJNITiX9ZQqrEP7xPyLuCmBbl8eMM&#10;DxUEBrw5GA3lQ5WPO3LE0ekjTNR5sQSNDiAdTj5eKazAMnQ86dziJXi69wBC8Ah3dAnLRZBznVNe&#10;LHQ0EV8oNIEgQ5gi3k/B5dgHPNHIFee8B/lgLOf9Rjxk5s2ebTuwwWUwwvLoFBN+yUvIfvR5H3J0&#10;4AkRZX54mZI09juV4h+inMtVF6vwCdN5mXDOOY7BeYTf4p3nRAkEU8436+N6ue7aa/N5H2EIcJT0&#10;ZxnaISgQIsn/8ZZC/EIcZn1BzyQKZdAmlsdTPIb3E6HhXFesC8GC/yNuEvLYr0+fvI4XIT9uuTat&#10;WtlpXH9B8cyZy5+J6ByexzFGsGQ+4rabzrFhGh515JTkQ4rrz4lKHHMKRxB+Grx2r/bD+IL5EDFE&#10;asRSfhPHjuOK0ZaP3tbevPD17DzOED6D050FQ8Kp0O2mc/+R/5HpGOeSHIrBZRM11pNO4h/GuW5x&#10;1VX2fLC9Pb1OJeeI/3N9I0iHxS53vPD2DHpyzvQ67nhLc61xfhB7+RfjXCKaRz1LnTkvW66L0QER&#10;PmwIkRTl4DqiPdcD1wHbOd/7EBzofYS78Lxg8RmexS6nKkYHmqI+bj738XXevYcnNfM5Jq5KNPcv&#10;12WqBkrYZraLf3SOEBXofMbKNUV4FKFVXJO87xh8QBSy7wTv3YeXCznhOF6Eu7EMnWU6XUzDs8OF&#10;u/E+ZhqVNOmcBbdDR5kOAtvhWVLc3FeptHQW/1x1ZVIyBKcTakdoHvcs55/8jJwf3q+0J8wRQSR8&#10;njCKstAG69e3b755iAOuY48RAhacXxxDVOOZwDUbrJbrjBx5PLv4tkNAiNr3sCGkIR7wDIvH2xSB&#10;ht/FtR8lnCBqIw7RJuhp5AwhnPuH+ewnnocFXeuIGeRo5P3Hb+cbgu8k9hfDSypYhZV1IUaxfkSe&#10;4LpSZeki/uHVxXrJVRoVcosAwTHlPRY8BwjH3Bd9vHvHXUOIgNd631M8n3hv8X4jlzn/Mkjq8pty&#10;bpyXIc805zW3wnv3ufU74znJueKaxUs2GUIt3nJsj+skPI/9oTouz1fa9O/fP65tuvud30I+t6g2&#10;QZvnfTMiqPMsieVVyLcGx4sQ+vB9ikDO9ri+OTacP45VsI0z9h+vTe4l3k880/Bm5P1DugPOFwKv&#10;8z53Rtg922eQKta6k2XZJv698soredcQxv3Qyuu/3OF9+/MtwPenm4cxyOHEQYc7Js7wohbpicS/&#10;LCFV4h+CH505ktFHzQ8awgPtCafFOwQBgWWjPFSCxnKIBLTH+D+dYTq4bDdq225btGdbCEV0ZpnO&#10;siwTFpOCy9KW+W4/aV9Qh5pl7P54+8Yybpup8F6JMs59qj3/8HwbNGCADe+NajPN++hmPh5nQTHD&#10;Gedr+tSpNvSRF3oT76O2R7duNoT3voj27hxT/Rdxr+aFF1pxDbGVa4T5eHayTXLZuW2O8afF2s94&#10;zJ1vhGKKJ1x4wQXWo5RCMJx35hPyyHYQId01Tmgr0/CqirruuV+ZT9GG8DyOMdVSmR8sloCYxjS2&#10;x3a5vxCi+WjFWxIxyB2P4PoQ3FmOfQpf2+wbHq54luFphodal44dbU7CqPsA0ZF1UbAiPA9DXETE&#10;p03w3LNPhPN39DpSnO823rlHnA8um6hx7aeb+IdxTLnm2nkfRPxWDAGNUGuOafD8cF1zrAizjspL&#10;yXOF80Znn/W08K7BUcOG2edO+DyHjZB11j3Su1+j7kNnrId95jrh2mY7nCe8R9k+++yu5wlexyG4&#10;HOJdrxtusB69/F6KLAXXTVEQzjvCtTsWN3odJAYFmFfYb0iWce6zXfzDY4sQHTrrUfOd0XEmlBEP&#10;IwYQ6DgN964phBA6bnhkcaxcMnwEEMK9mIZnlVsH26J65tqnn7Yd0eA2+JtwRZaJFU6ZrpbO4h8F&#10;XTimVOUNz8MLaOGCBdY7jzxhGJ04RD/OYfgcOXvi8cftOumUh8MAEVHwNmQ+IePxCHDxGt5XrJcw&#10;s3C+P0QARGXmj/aeY4Qux9r/oJGjkAqUXJthgSDK8PRiG+Qji/Im47iR1482zgMsaIgh5EJkPoUM&#10;oryzwsYxRqRs6j1rOUcI6m3btrXTwsefv2/z3qmxtp8KSwfxj+eNE+oIbY+6Fshhx3aJVnDTOB+I&#10;4ViwuAfLc+4QwhC2WA6jsMv9q1aZJv4AyOmnn54nJtEe8YrB3yivPrxknWcg1ZzD84tizvOVYmnh&#10;edwzrrAX4k2sHHlh4zpjGcS1qGs+aPx2lxMzVqgz4dacG1uw0X8/BI1nhhOQEAmjhFtn7ryM9O59&#10;N4DKMedfjOPx7LPP5hP4eEaxfrZP+HFwfSVh2Sb+fe0dc3edOeOYc/wRVIPTMTxof/nlF39pY9MZ&#10;hAVCIglEeiLxL0tIlfgnS0/j3KdS/JPJ0sW49tNR/JOln3Hu6UAnQqaJf7LkWDqLfzJZqi0dxD8E&#10;HkRqqpWHhWJniFC0CYatIyRRIILlXF5S1hX0kEOcwrvPhYsi7LkiG3iduXYIsayfcNMoAYv14oFL&#10;m3Deu6IaXqCsLyrHIfvA72J+Irkg+e0sgxXmKYjI5o4r+RKj2nCMmc++xEoJ4PYzeG4KM44hQi9e&#10;v4RTx9pf93sYhEpWSoKCLNvEP2AgxkV+FGQIxuSe5FlAXsDVq1fnhc87QzCkYJRITyT+ZQkS/3Lb&#10;OPcS/2S5aFz7Ev9k8RjnXuKfLB6T+CeTbbd0CftNluFBiZcrHpsIV8F5eJ4tX77cevfh/RQVji7L&#10;bctG8e+7777Lq8xfkBEt8PHHH9tleB7gMR32DsRb9u9//7ttI9IPiX9ZgsS/3DbOvcQ/WS4a177E&#10;P1k8xrmX+CeLxyT+yWTbLdvEPyqXs38U+guHaeMd6EQQQiHx5gvOl8myUfyD97xr3+UvjTKK2Dz2&#10;2GP5ngNRHoMLFizw54p0ROJfliDxL7eNcy/xT5aLxrUv8U8Wj3HuJf7J4jGJfzLZdss28Y/cfOQ6&#10;ZR/JOX2j900w1vuNVPB1hQ8OO+ww8/z69ZHLy3LbslX8gz/++MO0b9/eFnxzRYjIs4k33+eff+63&#10;2g7V4ymKw/HAA5ACIT/++KM/V6QjEv+yBIl/uW2ce4l/slw0rn2Jf7J4jHMv8U8Wj0n8k8m2W7aJ&#10;f+T4W7pkialRo4atXOoKS2CIgrVr17bFYpJZ3EaWPZbN4h9wn+MFSMEubPPmzVYUjOLdd981p5xy&#10;ig2TpyLzhx9+6M8R6YrEvyxB4l9uG+de4p8sF41rX+KfLB7j3Ev8k8VjEv9ksu2WbeIfRiELik8Q&#10;Ajxn9mxbzRxD9Hvt1Vcjl5HJsGwX/xLh559/thXo16xZY7755ht/qkhndOVmCRL/cts49xL/ZLlo&#10;XPsS/2TxGOde4p8sHpP4J5Ntt2wU/2SyoprEv+3873//M//+97/9v0QmoCs3S5D4l9vGuZf4J8tF&#10;49qX+CeLxzj3Ev9k8ZjEP5lsu0n8k8m2m8Q/kcnoys0SJP7ltnHuJf7JctG49iX+yeIxzr3EP1k8&#10;JvFPJttuEv9ksu0m8U9kMrpyswSJf7ltnHuJf7JcNK59iX+yeIxzL/FPFo9J/JPJtpvEP5lsu0n8&#10;E5mMrtwsQeJfbhvnXuKfLBeNa1/inywe49xL/JPFYxL/ZLLtJvFPJttuEv9EJqMrN0uQ+JfbxrmX&#10;+CfLRePal/gni8c49xL/ZPGYxD+ZbLtJ/JPJtpvEP5HJ6MrNEiT+5bZx7iX+yXLRuPYl/sniMc69&#10;xD9ZPCbxTybbbhL/ZLLtJvFPZDK6crMEiX+5bZx7iX+yXDSufYl/sniMcy/xTxaPSfyTybabxD+Z&#10;bLtJ/BOZjK7cLEHiX24b517inywXjWtf4p8sHuPcS/yTxWMS/2Sy7SbxTybbbhL/RCajKzdLkPiX&#10;28a5l/gny0Xj2pf4J4vHOPcS/2TxmMQ/mWy7SfyTybabxD+RyejKzRIk/uW2ce4l/sly0bj2Jf7J&#10;4jHOvcQ/WTwm8U8m224S/2Sy7SbxT2QyunKzBIl/uW2ce4l/slw0rn2Jf7J4jHMv8U8Wj0n8k8m2&#10;m8Q/mWy7SfwTmYyu3CwhG8S/lcuXmymTJpkRQ4ea4TffbG6dONHctXRpZNtVd99tZk+fbttF2Xjv&#10;QyW8LH9HtXU2d9asfO0zyTj3Ev+SY/esWGHGjR5tZk6bFjkfu9/rGN6xYIEZ77Xj2hk1fLiZM2OG&#10;uW/lysj2XNtj/bZRNn3KlB2WWXDbbZFtMba3ZOHCHZbJRePaz0bxb+Htt9vnmDvnkydMMEsXLbLX&#10;XlT7e73rlmtw5LBhtj3L3jF/fmRbZ3d71yXXXvCZu3zJkpjbYPpC77rk/qD9mJEjzW2zZ9vncVT7&#10;dDPOfa6If6+8/LJZ4V0ThdmaNWvMZ59+mm9Z/l779NPmbu+80uaJJ54wH37wQb42Qdv29dfm3Xfe&#10;MY8+8ohtf593rJ9fv9585d1vUe0zwST+Jd++/uors2njRvPYo49Gzo9lW7ZsMSu9d+vrr71mr7Xw&#10;fK6zl196yay6774/rz/v36efeirm9ffRhx/mXf9Rxj5GLZfLJvFPJttuEv9EJqMrN0vIdPFv/ty5&#10;pv5ll5nDDz/c/GWnnexvOfyww0zdOnVs5zTcGV15553msrp1bbsoO/aYY8y0yZPzLTN6xIjIts5a&#10;tWiRr30mGfsv8a/4xnU2bMgQs2+ZMqZB/fqRbbAJY8ea8887z5TZZx977HfZZRdT/sQTTYvmzc2K&#10;Zct2aM81zPEOXm9Bu7h27R2Wad+2bWRbrIy3f0MHD95hmVw0jkc2iX8IaQhrZ55xRt71hR1yyCGm&#10;etWqZuyoUTssw8BG106dzEnly9tr0V0jZ591lunbu7cVBsPLLFu82DS8/HJz9FFHmb/85S92Ga7R&#10;2hddZObNnr1De9bRr08fu1/7+Pu1xx57mJMrVTJdvG2v8J7J4WXSzdjnXBH/bhk/3v7ewqxixYpW&#10;KHTLvfrKK6azdz5POOEEs/POO9s2Rx99tGndurV56sknrYAT3A5/P/Lww+aKJk3s+5v2u+++uzn1&#10;1FNNd+9Yv//ee/naZ4pJ/Eu+vfnGG+ZS77vt3HPPjZwfZVw/F154oX2uzZo1awfx78svvjBLlyyx&#10;bXgecQ74l2+b7t27m3fefjtfe+yB+++37WJZ3759d1gm103iX/IMoZrnM9dn586dzU033WQeWrPG&#10;fPrJJ5HtP9+61T6PBvTvb9vf4C03x3tHI4ZHtccQvhHD3TKDBg2yonssQZz7iv2aPGnSn9u44QYz&#10;z+uXIZRHtc91k/gnMhlduVlCJot/eKecXaWK2ckX/YKGEFixQoUdBJU7vY4rndBwe2dR4l/njh0j&#10;2zqT+JfbhvA30fsgO+644+zxjCX+Tbv1VnPAAQfku3ac0UFByLvnrrvyLWMFxX33jVwGixL/Lq5V&#10;K7ItJvFvu3E8skn8GzxggDnwwAPzne+gHXTQQdbr2bVHLOTZtueee0a2Z139vc5s0DsPD9V6l16a&#10;J/qF7YzKla1XoGvPvYHgfeSRR0a233///c0gb7/DgzTpZuyrxL/8FhT/3n7rLdOwQYM80S9oXCtn&#10;nnnmDmIKHoE1atSIfH+znv79+lmBJrhMJpjEv+Qa10CTxo3Nbrvuas4555zINmFDqOjdq5e99mKJ&#10;f3ioHnHEEfmuO2cs1+G668zWzz7Lt8zEiRMj2zuT+LejSfwrvnHtPrh6te278L52z8xdvXuC7/H2&#10;115rPaiDy3Df9O7d2xx88MF5A3ssxzcgAzR4uQbbYzyTr7rqqnzLsI2yZcuaId53Y9jTG8MDnHfB&#10;XnvtlbcNvlkrVapkXnrxxR3a57pJ/BOZjK7cLCFTxT86pNe1a2dfUFiDyy83y+64w84bctNNVpzi&#10;d13ude6DnVdCz/BYqeS9rIKd1FhGZ5d178zHYPv2kW0y2ThGEv+KZggWeJKOGTXKlPU9V7Ao8Y9r&#10;DQ8/5h96yCFmoNdJYHmu2atbtzZ777232WP33a23lRNCuG67d+1q9txjD+v1EF5nlOFlVeGkk8xR&#10;3jUeFRIs226ci2wR/xjUqHb++XYfK1SoYKZOnmyvH55fPf5/e+fhblVx7v9riTWWqImisXcQBKQX&#10;aQISpKuIJBTpoYlU6UUkgNJ7RxRLLNjF3q4l9lgTNe2X3Of+FXf93s94Zp856yzO2afsc/Ze+/t9&#10;nu8DZ82sWWXeNTPvd78z8/vfR2fbN0saUc/evvbt3h393OwOR5f2cFvJ8gXYTbu2bd0gnug8phFz&#10;nPPmW9tKfux1uA1i+XEFwZr/n1wy+B9tTrO/BnbfpXNnd5xreJtECD//vPPcNa5t0sRNS+Z4vpL7&#10;15p//xN9+803LkoP0XbLli0ueg+uXr3aRe3hKA4fNizjiD5i7RHCH/U83PprH/2HM7tg/nz3Xok6&#10;9Y4oYuJvevVy4h8/pjz77LPlRJt8p8S/mpM6/9c//xm9+847UadOndz7gdmIf9jYZmvL+PECoSRJ&#10;/OP/iEvYJZGmRKZynGil8dbn0sadffbZbvq6Pw9Bcfy4cS5t8aJFmbLEiinxr+bkO8BOeS/8gIxo&#10;fZ4RkY42FztesnhxJj+2SpQf+WmXsWXy03b76HvKePuttzLn8L0tW7bMiXjHHXdc5hyuQfn8+8QT&#10;T2Tyw7989537wY9vgj7BX8NH0t5www2KAIxR4p9QyJDlpgSFKv499MADmQgnxLlwehqO58K5c6Mz&#10;bfB3rDkRrGfl01avWOE6w0EDBhxxnbWQD+7fH13TqJE7h7WzkvIUMnl/Ev+qTmyMKCqEPgZKOBoX&#10;m7PKIClJ/EPsOO2009zAa/q0aWUEaf4/sH9/VxeILgg5HEc46d+3r3OEWVvN56+IiNsnmcODEKS1&#10;/Som7zst4h+iGvbHL+47tm4tk4Z9jRoxwjkJF114YUZomzNzpnumxuZUeIHPk/b02saNXQT1nBkz&#10;3LFHDx50ts05PW1QH0apco3hv/2tcwKua97crf/H8Z3btjkngqUYWOPP54cIhwjifBOrrQ0K0/KN&#10;PHOxi38//vCDEz94F0Nvv905fhxnytkIsy8v8OFE+nMQTnAYmf6L/eHEchyHEGcWR3bXzp0ZURAS&#10;sdKjRw/nQN67fHnBRf9J/Ks5ibgjAvUyax9oU5iaS9uWjfiHjfHtDRo0yAlISeIf0yERKRA0Dlo/&#10;G6Zhb1yH/hrb9GlERXEfjAVfevHFTH6xYkr8qzmJOKX9bN+unZuC69vE/3733WjM6NEu7dJLL81E&#10;5r1nfh0/ABPld/ecOS4ym+M/fP99tN36ZIQ/zmHasJ/OyznNre9mvMmU3y+t/eI431OfPn1cfsQ8&#10;f23abKYEU1dMxycykeN8JyvMn2SmAd8s04zD9r3YKfFPKGTIclOCQhX/mPJLxAi/Nu2JOa4QB7ep&#10;pfNsMwKHnWluOLQTxo4tI8AciTjVRHWxltu+XbsS8xQyeT8S/6pOxL9pU6e6yCl++WSzhGFDh7oB&#10;UpL4RzQqkVGNGjXKCCMht2zc6ERExJBNJVMzsbdW5oT8zJwX1raMn5NEplBSp6yDmU1kazHTvaeU&#10;iH9EkLLe32Kzw6R2jUhARDYcAm9LNw8c6BzZcdYmJv0QQtQpEc8I0PyNPTZBELRjbNwRz8+PLKfZ&#10;YJ8oQy/mscEM+fkm4vbIfY4YNsw5G7ffdluZtHwjdV/M4h/O2z6zsV+edZYT8sKNDVhbDaeQtSX/&#10;9OGHZc7z6b169XLvcJO1cxwj4gRRpk2bNolTww499ZSzzQEDBlS4YUg+UuJfzYmwTFtDf7jWxmCH&#10;X3rJ/b8y8Q8hg/VzmU6OMMJ6k0niHwJ182bNnEDx0IMPlkmjDPqFuPj3ltksYiTHvTAiVk6JfzXn&#10;bdY/Yne0LfE01ttDfMPO33zjDXds/759Tvjr2KFDufaTtnzu3LnuHSOQ+3TWv0Ss69q1qxPHw3No&#10;7+nPKNP/gEO73ti+URcFHhP4+P8sG4vS9zMlGdHRpxU7Jf4JhQxZbkpQqOIfgh9T0vj1lqmX8XQE&#10;lpbWWfFsg2+5JXOcjUBwgu+ePdut1YeziujS2gaVXnQJiUNNdALrB7Ku2zUNGzqnhGM4zUmbNBQS&#10;eT8S/6pOxL+VZg9sBsMuv2F0VZL4N2v6dDedAuclaRMFIqSI2MOB/sPy5e7YVnOUcXj4lZbIrA7t&#10;27s82CvCDbsGx8u5zRwf7uF35lBOGDcu+oUNzMjPt8IurvH8xUxsP01r/lVENtyg3brUvlu/m3nv&#10;Xr2cTU6bMiUzTTckxxGe+ZGFvzetW+e+e9be8ksshCQSkCUViLjmu+DYmDvucBFhY0eNKicwck3E&#10;au4r6ZvJJ1L3xSz+ETmCoIJQ++QTT5QRS5gKTNoFF1zg/h+eB4ny69evn3uHbOTBsQfMBvm7b9++&#10;iYvV41jSxyIq8v94ej5T4l/NiViwzfrELz7/3NkaUUnZiH/rbQxHH7p792533pHEP/6PsMd7Z/0z&#10;v4swQsiwYcOcaEEUFKKHP+8x6+MbNGjgprET+UcUFtOKud69Nn6WwJFMiX81J2Ic7WRSBB3t69Ch&#10;Q13b7O2Y6DzyE0Eb2r0nu6vzjml/ffu6dMkSZ/cbS36gCUlE4TgbT3KNBQsWuGOIgIiBLDOS9APO&#10;hx984JYH4Zv94P33y6UXKyX+CYUMWW5KUKjiH1EoLH5LZxQXNXAqcVSZBsezefHPr4eGs+nXvQiJ&#10;ozti+PCMoIegM8mcFQQXfiFGVImfQ9TXji1byly/kMgzSPyrObG5isQ/NtlgIMT0R7+2mifnziuZ&#10;PhGKf/dZvRBpwy++2Gxod5ApnOEOrogr7CTMN4Go7Xe/Dtm3T5/ogQThphjJ+0i7+IdtEel3nTms&#10;7ld4a998GkIxwtzAfv3KReVxHruw8sxE4HCMdpYfW9hJOCl6lfYVB51oWNau5Bibg+B8/94ch3hE&#10;IteYb3ZPRCztaJiWb+Q9FLP4x+6N/IjAdNy4A0qUVs+Seo5HpuB4IqCwe7R7hxMmuOOsLcXfLC6f&#10;tIg8IgxCS8OGDQsuykriX+2zMvEPO3vm6addH4sQ4jfqOJL4B8lzl7XnRDvx/kNefvnlbsdTnxeb&#10;37B+vZsBwo9xSf0xU4L/pA0OylHiX275zttvu801WHommx9KiHodM2aMGw+wvqVfpmHkyJFu/ErU&#10;dfwc7J8NP0ifNm2aO/bwwYPux0OW+WBJiPg5fF/4Ctda304Ubjy9WCnxTyhkyHJTgkIV/4i2us0c&#10;Bzqwc81JWLJgQSYCcKsN9Ijw8wM0L/4xFRjHlcgVolkG2+CCzRZutX/5m7wILTikOKY4s0QHcg2c&#10;uJ7du7vpaZzT68YbnTDDOZxbqFMsuX+JfzUn9lKR+LffbI+oKIS5zuYkbFi71p1DtBS2i7NBXYTi&#10;H4Lh8eZwY7NdOnVytojtsT4gUTbkpx68WI0gwzWwVxwlxBvy32bnIQriBOHAs1FONutdpp28v7SL&#10;f7SJtFvYXVuzgbCdItIZ+0IoHm/OgF8jkjUnx48d6yKveOa4+MdGDEntHeIe0alx8Q+HnF2Dsfcw&#10;P38zfZh2VOJf/pIokhYtWrjpXXutHYuLKKQTDUL7gm3gFPooKKak3WFOpd8MJhT/aKcm2N9+DamQ&#10;RK1gExL/RFiZ+IfATFqHDh2ij8zm/PGKxD8E5mnWTrEUAu/fkx9E2GSE6cB+PTQEEtZOoyzWMMWB&#10;nz17tlvzjF2B6Xc5t721f0lidjFT4l/uSNvJlGDGnVOnTEnMExIRb4+14ax1iR0/99xzmbSbbrrJ&#10;+T8+ejAk57GOH5GuTBXmGJvqsC5r1y5dEm2eaEV2AaZPePXVV8ulFysl/gmFDFluSlCo4h+OI86o&#10;38USx+TCCy5w0X6s0UdnSAdHWhj5t3b1arf+1Z6dOzORKI/bv/yNc0x+1rhClOEabKBw/6pVLpIQ&#10;kcU7sDjVd1pne7p1ljjWbCTi762QyPNK/Ks5sYuKxD/SmQLJ+ybCFLvFVi+88EI3NRcbQlgJxT9E&#10;mDVmrxvWrHHCnrc97Bjbx96PsvIWzpvnjiPokZdziPYiH8exc8RH1gHk+qwjmMb1K6tK3kWaxT9+&#10;7GhyzTXOJhFRtscilLGP681Z5rn4Bf/X553nbBJHlkE9A30ipCX+Fbf4d9D6QkSPtm3bJkY2Iaq4&#10;NdmCHzBw+tjQgymV/AhHFB9in8S/8pD4VzkrEv8QHu6aNs31pUw1DNOOJP5hc7cPGeJ+DGvSpEm0&#10;y/rDlw8fdlFPREBRH9jw888/7/Ijfnz+2WduV2AirRC3fXnY6lZrWxkXIRz6c8SfKPEvN3QRfKNH&#10;O/tu165dOduP07fT2DXvd+XKlRlxGyL+0b+//vrrZc6DnOsiX089tZz4179//0z0YEi+MfoMiX9l&#10;KfFPKGTIclOCQhX/PNlogcgoFqbnOSDOxg3durk1rfibiKmkc+NkXTWmdbBrll8XqyIitnQ0Z5cB&#10;31AbSCblyXfyfiT+1ZyViX+eRN0hqmAzvHv+RWBhTcBG5ujybr34VxERWkYOG+YGfgg4SXniRNBm&#10;PTamHiNoJ+UpJvL+0yj+YRvUr1/24IrLL4/W3XdfYl5EYrepjNkteSE2RdQfa/6Fwhx2iXNAtKDf&#10;kTokYuIF55/vxD/WGOQYbTAiD+uj+h9bPPlm5s6e7RwIFt8P0/KNvJdiFP9w6m4xJxyRZP68eWWc&#10;xTifevJJJ/xhP96WqNuBAwc6kY8fOCZNmuTyLjdbIp21AJOiRphKzDQ2BESJf2JF4h+RpvSpc6wt&#10;+fMXX5QhG8Zgd6zJx/qBPiL1+eeec+8c4e+tN98sVybfOn0zdYO4F0+PE6EDUYQyZ86cmZinWCnx&#10;r3aJEEebeLPZGzaKuEbbm5TXk3YccZt+nb7et8MhEf8YfyYJdYjfbLzDGn9x8Y+dgOMbhECuyfcq&#10;8a8sJf4JhQxZbkpQ6OIf3LVtm5u627lTJxeCPt0cT8S79m3b/jQYmz498bw4iZS5+OKLsxb/cGYH&#10;2eBS4p+YrfiHQMIOqEREYa99bcC1ZtWq6MC+fW76JULN5g0bEs8NyfWIPCWqKlvxD7H6mkaNJP6V&#10;ENtPm/hHm8TO0rRjDMxZlH7junWJeT0R8saNGePssUvnztFwG5wS2Ycwh9A3oF8/l48NaC6ztpHI&#10;VX4oiZdDm8kSDAiGfzCHj2OTS5xohOr4VHNsGJEQYemWgQPLpOUbqftiFP9YqJ2IKtr8Z555JjFP&#10;SKKjplt/y1p+LDfA7r4ILkOsf+Qdbt682eX7Y8k7ZRfg+G6UvhymoPXu3dsJgfH0fKbEv9pnReLf&#10;HGvveH/ZcOrUqe6cRQsXunaJzT2ShAuEQ4QSNrJJss84EUeYQsw1JP6VpcS/2uUbr78e9ezRw/3I&#10;wuYztKVJ+TxZB3DJkiVuPOB+1LM+N2lzmltLNourbM0/ImM5xqY6iO6Vrfl35ZVXRm8mCOzFSol/&#10;QiFDlpsSpEH8SyKbKiCkHHvMMZkNFubOmuWmpU0YOzYzJTIkTjLTh5s2beqm+LIGlhMVr78+cYF7&#10;8nQw55pBJDurxtMLgdS9xL+aM1vx70hEECRCAXt6sMTWKK+TOR9M5Y3nx35Zz4/reXFmxbJlTry5&#10;ecCAxGmZTPVFmCEijDUH4+nFRmw/beLfXebcUsdM42VzD29L1eHtgwe79pN2k7/ZKIaNQ2jvEAbj&#10;+e9budJdl+g/3+YSLYiTgl36tSk9EQPZtZrIQO47TMs3UvfFKP4deOABN9WL6VvVFeE+/vhjtxYa&#10;bRVrs3EMURHHkb6WaZTxc3ZbW4XdjLW+OpvIq3yixL/aZ32Jf40bN3biyTdff+1EbQSpJDEQ8WOg&#10;9btcY6WNp+LpxUyJf7VDBLgHrQ/FJmk7+UHl7bfeSszrid2ySy8Re+edd577MeZIYjbfEWPQvXv2&#10;lEvjG2FNQdLXmZ/EsVdfecXNWmnUqJH7XuLncIwfcNgI55NPPimXXqyU+CcUMmS5KUGhin+IH78b&#10;OtRN0+XfeBrRKzgPTCdDmOE4jjvPSvRKPBoGR7RVixZuQMgagZSx1xyQlnaMcygvzE+Zc2bOdJ0b&#10;kStJAk0hkGeT+FdzVib+seYeO03z7hbNn18mjYhT0jh31MiRGXvt16ePq5/f9OxZJj/Efs8//3wn&#10;nPhpwssWL3aDQgRspsOH+YkII9qQ8hDAD2jH35/ebYrEP3Z+ZsotyyAwZTceaRcnEaZnmoNLdGDc&#10;HlgfkLJYDN+vFUh5tI28h+ZNm2Y2WILYF1N8aT87dujgpphzHNtm2s8Jxx8fbYwJzvygwnqXTO/M&#10;Jtq1PskzF5v4xxRfxBIcPhyWcM20kEx5vGfZMrcj/qxY1BNlrFixwi3FwSYKvgycSeyENm/1qlXO&#10;sfXnkEbkKg7rRrOLiqYa5yMl/tU+K1vz79tvvkkkAhL2u8psDCHETzHfuXOne+cIKUnTflkPjbaM&#10;NQMRn7/66qvoxpI1c9ncJsyLTe+z9pO+nTEnkVlherFT4l/t8DHrY+mPGfONHjWqzLqTRyLtNvbP&#10;WBExLmxn49yyebNrj31kX0jOZUd3yvIbgnAMQZGlQMKdsT137Njh6nHQwIFZ7UJcLJT4JxQyZLkp&#10;QSFv+DF10iQndtAhseMakU/wlkGD3CCMMHd2TPXnIOghWvG8l15ySTTDHPmV9tzkQSTkOJuELF64&#10;0JWPQ0tEH+XQ4f7GnFsitDiHzRtwWjmHxXYpO7y/QiH3L/Gv5qxM/EM4adOqlXvfV1xxRTRrxgwn&#10;2rGzNGuqcZyNatYHIvIqc5oRD5yNtW3rNvbA9pgqyfRKjrNOoI/ywwaZgsFxpvaOHT3a5cdmu3Xp&#10;4r4TvhciX7Ftf51iJe8pLeIfUZ0tr7vO3eP1HTu6ek8i070fLhHtDh444OwIJxebvWfJErepx+QJ&#10;E6ITrc3DXjgeRuzRT/hd1LG1xeYIIzqy3ALrrvJDyGyzbZ8fEZANlLgGbehYc1q4jynWdiMIcozp&#10;xtkss1Cf5HmLTfz7/q9/jQbfeqt7dsSTpDwQBxRHjx/CsJklixdHTx86FD3z9NNuHTbshXaHaL7w&#10;PKYAkx8bYMok67Dt2b07anj11e6aRAUW4nQxiX+1z4rEv4p4pA0/WI+M9f5470QurV+3ztkfdTd8&#10;2DB3HPEZQQTBBK6xvplIJ+x1pPX1TLfkHMTtBiX9Mf1JUiRhMVPiX8353nvvRa1bt3b2tzAmPicR&#10;+15k4z5slanrRFon5Qv52quvurEpffjjZtt+Ki+Rgmvuv99F9V9rY1UvoPOjzIjhw13fTl19VLIZ&#10;FNdGUGcDKNr9e22cW2g/4OSSEv+EQoYsNyUo5Gm/e3fudKIG9x8nAzccl7jIgRBy0YUXJp5DpzfG&#10;nFPvHMM95tT06tEjMT9sYQ4eaw6G1ygk8gwS/2rOysQ/uN4GUF58jpNfUNn0I8yPIDLMHEMGUEnn&#10;IGDHNwdhYwcEwaT8DNJYozJps4ZiJO8kDeIftkc0KVF0YX0nkSnB7AbNebSNkydOdJGiSXnZCCQe&#10;0YyIfZu1q0wHjuc/usS+wh9CuDfWtMRW4/khU4QRA8kXXiffyL0Wm/j3+eefR12sf6XdqGxB+a++&#10;/DIaXuIIxuuYHfEnT57s1oAKzyFyhUXmcVDj5yAYbt26tSCdRol/tc/aFv/gk2bTCH+h3XkiSo8b&#10;O9ZFD/r8bBjidwJOYteuXaNPNb2xHCX+1ZyzZs1yNknk3wwbJx6J/scSovOIyGM8SsReUl64kWnA&#10;f/2rO4dlHdgBmzYcoQ+RijyDBw925bC+NBGx4X0dPnzY5eUcREbys6O73/kdgf3dd94pc06xU+Kf&#10;UMiQ5aYEhb7mH1NzmSrpI6EgmxrgDCOexJ1KHF4Ekj7mdNBpkZ9/mYJEBEvSWmlMiSNK8OqrrnId&#10;MOcQRn/HiBHR7u3by+UvJPIsEv9qzmzEP4iY0uvGGzO2R1TpTb16RWvNJpOi8YjOwpaZfs5GC5zD&#10;9DrWStu0bl3i1E7WW2MQRxQr+RG1iWxlI4hQ2C528m7SIP5hN2zYkSTIxRmKf5Cpu3PNLpj+5vOc&#10;ffbZ0ZSJE13bliTKPXrwoFvzr0Xz5s6xZuB/5ZVXukjspLVRub9N69e7iGyuzzWIEuM7WGv3Utn0&#10;5Hwg91xs4t9HH33kotoR4tiAIylPSATAFTaO8I4fbGHt1kNmY0SPxMUX/qbc5ffcE11dEu1HZEvf&#10;vn2jp556qpxYWCiU+Ff7zIX4h7DMFN3x48e79og6oC3DZrdt3eqmCYf54bfffhvt2rnTRWFRLucQ&#10;LcWGChL+kinxr2b0yyDwTiojEdjYNetTMhZNyhOSpRg+/fRTdx2+jzffeKNM++3Jd8Gu719/9VWZ&#10;eyMidpn5TUnXYtzJVOWKphoXIyX+CYUMWW5KkNYNP8TsSN1L/BOLkdh+mtb8E3NH6r4YN/wQq06J&#10;f6JYSol/NSPTaflBjtlMlXHPnj1uui7T0tmoKSlPSNax/Cz2ww5ruPKDDD/okYcfBpn+znTeMJ8n&#10;ouHhl15yUdzk516JkOXHoKT8xU6Jf0IhQ5abEkj8K25S9xL/xGIkti/xT8yG1L3EPzEbSvwTxVJK&#10;/BPFUkr8EwoZstyUQOJfcZO6l/gnFiOxfYl/Yjak7iX+idlQ4p8ollLinyiWUuKfUMiQ5aYEEv+K&#10;m9S9xD+xGIntS/wTsyF1L/FPzIYS/0SxlBL/RLGUEv+EQoYsNyWQ+FfcpO4l/onFSGxf4p+YDal7&#10;iX9iNpT4J4qllPgniqWU+CcUMmS5KYHEv+ImdS/xTyxGYvsS/8RsSN1L/BOzocQ/USylxD9RLKXE&#10;P6GQIctNCST+FTepe4l/YjES25f4J2ZD6l7in5gNJf6JYikl/oliKSX+CYUMWW5KIPGvuEndS/wT&#10;i5HYvsQ/MRtS9xL/xGwo8U8USynxTxRLKfFPKGTIclMCiX/FTepe4p9YjMT2Jf6J2ZC6l/gnZkOJ&#10;f6JYSol/olhKiX9CIUOWmxJI/CsMPmkOxf0rV0azpk+P/vjww4l5qkPqXuKfWF0+/sgj0WAbpG/d&#10;uDExPZ+J7Uv8Sx+xxamTJkUPHziQmF4dUvcS/9LJf9u3PXv27OjNN99MTK8qJf6JtcH//Pvf0bat&#10;W6NDhw4lphcKJf6JYikl/gmFDFluSiDxrzB4YO/e6Morrohu7NEjevShhxLzVIfUvcQ/sTpE+Bs0&#10;YEB04oknRitsgJ+UJ5+J7Uv8SxcfO3gwatK4cdS+bdvogT17EvNUh9S9xL/0EeEPcYI27KDZTlKe&#10;qlLin1hT/s9//hM9bu3OBRdcEK1atSoxT6FQ4p9YW/znP/4RdezYMXr58OHE9EKgxD+hkCHLTQkk&#10;/v0xmn/33dFpp50WXXPNNc55TMoDiSTp0qlTdNRRR0VjR49OzFObJNrvof37o9kzZkSnnnKKc1B6&#10;SvwrGiJg/OIXv4jWrF6dmO659r77ouOPPz5q1aJFdPCBBxLz1Caxy/Vr1kQd27ePTj31VHdtiX/p&#10;J3V8zjnnRBdddFGFbdCj1oYO7N8/Ovroo6Pf3n57Yp7aJPZI27zA2vEzzzgjOvnkk6N2bdpI/MsD&#10;4uicfvrp0b69e52gkZQHfvSnP0U///nPo5YtW0Z/+vDDxDy1Se6F64y2fvwMsxn6dIl/xcNFCxdG&#10;xx57bDR16tTo//3rX4l54FdffhldeOGFbszz6KOPJuapTWKXX5rdrLDxOHZJ3yrxT6wLfvrJJ9F7&#10;5g/+4+9/T0z3JP3dd95x+YlOTcpT2+RHmk8+/jjqc9NNrp947tlnE/MVAiX+CYUMWW5KIPEvf8W/&#10;J2ywOXHChOiqq66Khg4ZEt3Ys6fEvyJivop/TDtvePXVUZfOnaOJ48dL/CsS5rP4N3f27OjqK6+M&#10;Bt9yS3SrOY0S//KD+Sr+/euf/4zamI3cZM7kSuv/uLbEv+Jhvop/3Av20Nb6/iVLlrjvQeKfWBek&#10;LaR/f/311xPTPV95+WUXiNCrV6/oxx9/TMxTm0Rg3LB+fdS+ffuoadOmEv8EoR4hy00JJP7ld+Tf&#10;9s2bo43r1rn7wrGV+Fc8zFfxD1F65fLlTly53xwTiX/FwXwW//bs2OGiURGmx40ZI/EvT5iv4h8O&#10;5dOHDkV//uKL6J2333b9v8S/4mG+in/YJVMa+Qawzc6dO0v8E+uE+Sr+EWnYulWraOnSpdEBG99K&#10;/BOE+oMsNyWQ+Je/4l9It7GCxL+iYr6KfyG5N4l/xcF8Ff/ilPiXP8xX8S/kf7/7rsS/ImO+in8h&#10;uXZniX9iHTFfxb+QXFvinyDUH2S5KUFti3/stLhw/nz3LxEZYRoRQ0sXLYqWLV4cHdi3zx0jz67t&#10;26PFCxY4EQPxbcPatdHCefOiBXPnOofTCxqkbVq3Llpk5ZO2fOnSaN+uXWWu4YlYRtTcEhvkkZfy&#10;7lu50gl48bw1Ff94hq2bNmXuKb4b785t29wzk77Y7oe/9+/e7e5p1YoV7r2wth/pnpvWry9ThsS/&#10;6hP7uXfZsmi5kXcdplF3W7BZq4t1999f5jjRbdTnIw8+6OyM/1M35OUcX9Y+q0vK93XnIzV9WSG5&#10;l9VW596+sYtdZg/x+4I1Ff/4P9fg28Lmwu/xIe7D6t0/DxF83DNl8X1hY380m+Nv/1w8Y1g+lPhX&#10;Pe7YutW9U9q6sF4gtoBd0HbtLWnfyIMN0n7SjtHGbN6wwdUt5WCbD+zd6/LRVtD++jTK2r1jR/RE&#10;7Dr+Wq59snLJ69ukeD3D2hD/sHWuc8+SJeXaSaL3Mt+Y2eA2a7/Z6Ihn5jjPddDaYP/tQKL9wjJg&#10;GsU/Fjp/4fnnoyeffLKcWIGo9tmnn0aP2Ps8/NJLmeNEEb304ovRE48/Hn3z9dfRt998Ez3z9NPR&#10;Qas7hK633nwzs2YTaThULs34+muvRX//298yZYXkOE7Yw3Y98iKKfPjhh4kiSk3Fvx9/+MFtfMC1&#10;WI/K369Pe/WVVzL3/OILL7h7IJLvYXu+b+yZyM/6VD6Pfxe+DCjxr2bEVnjmr+29xuv4bz/+GD1m&#10;9vHsM89k6o48b7/1lqtT6vr7v/7V2amvI2yYNb7I+8P330cvm635NOqYY+E1PPlGsOlHaCcsLzbA&#10;30lrmNVU/ONaROj5+w3LIA2b43sknQjT77791q2Rxt/vv/eeexdE9vG3J2ua+TKgxD+Jf3VJiX91&#10;Q4l/QiFDlpsS1Lb499shQ9yg6vbbbnPOWpiGuIAz9MuzzsqIBTirUyZNik466STnsI0YNiy6yAZb&#10;CGzcFxsKdLUB0IP79kWj77gjuvSSS5xTSRqdQCtzFnZs2VLmOjimrEXWsGHD6Gd2L+SFZ9sAjnXz&#10;EBDD/DUV/3DCGzdqFJ1kHeJQc3a9Y4xj/Xu7D3afpLPkHng3Ta+9Nrp50CD3HJyHuIT44u8TDujX&#10;L1M+lPhXfW5Ys8YJFueff75712EadXTbrbdGxxxzTHRD166Z47zvq668Mjrv3HNdHbZs0SL6+ckn&#10;u/dF/V9xxRXRnFmznIiBDWKnvu54NxPGjStXT9Tx9R07RmeZ/Xv7PuGEE5w9zJ45s0xeWBPxD3Gd&#10;tc+4RiP7Drg23xokf48bboh++ctfZu6ZQV8/G/y1uO46980g0jy4f7+7X5+H7zIUSKHEv+pxnLUf&#10;7vo2gI63k4hiv7K6wabuNhvjGPVGO4WQ0rxZs2j82LHRZZdd5uyWctjkokO7dk4gnDRhgtsZnLaG&#10;tBPNxjgnXnfY/vQ773Tt0wlWh+SFZ515ZtTZ2rm43dVU/Ntu7XSL5s2dvQy09s1/i9zHXeaEX2f3&#10;yHNwD3wfrCvJbtKnWDvPd4htI5b6Z4Y9u3fPlO+ZRvEPIYA1jxAiEEvCNMQU1kSiLbnBvmt/HEGC&#10;emzQoEG0cOHCqL/VyZlWt+H7vd9sAuFlkPVHtOv+vV5++eXR3WZv8WshrN1ufTw24Pvh4447zq2f&#10;t87qxos2njUR/xD3li1b5sYGrHv75BNPZMon/zj7Bi699NLMPZ933nluA4/BgwdHP/vZz5xQihAz&#10;efLkTB7eBQJgeG2JfzUj7xu7esyeO17HH3zwgat/1uryIhx1OHrUKFdHY60Oqcdf//rXmTpih9tJ&#10;Nib84P33o4kTJzpb82nU8RCzPzbFCK/zxeefR3dZ20xf59s9Z+P295w5c9z3E+avifiHcHfAxoKX&#10;2FiUvnyLtWusIUkaz3a3XY8+3bdT9OEDBw6MZsyY4b6ZWdamc8291j7554J8i/Frd5b4V3D8/LPP&#10;ovnz5kXz5s7N2IUntvOg2Q42v83GWP44drPUxpJz7Rx+nECAw47GWHtGXoRk3/a9+cYbrnzSIG1r&#10;vJ32RHBm8xjKIC826H8kieetqfjHD1BcY5J9s/xQ5cV+iLCNn0H6WOuf6Su45w3mO02w8fVf//IX&#10;90PBeuvH/HMtXLDAfde+DCjxTxDqF7LclCCfxD+cF5w8/sbJI/IFsY/7a2wO6rk2cB81cmS03gZJ&#10;9y5dGjW+5hqXhpMVinY41nRODLpmTZ/uIrFWmBOBc8ngq605KkSZ+Pw1Ef+IzDnfBq7c++/M0Q3F&#10;penTprnjlI1DSpQKz321OTIcd89VIv7hTHOfnvGIRol/1WdNxD9sGUGi0/XXO9GMOuxtgx7e29ln&#10;n+0G/21bt3b2RRp2TxrvKPymEN+wE66DmE30H/U82uwZ54gBzVKzd58fVlf8w4YR0RF9fm3O0hYb&#10;YPGdkXe/ORyIlXwHbey+KZv7RmzmGI68F/94N7u3b8/YJJFY8e9D4l/1WBPxj/dNOj+GUHdE6jWy&#10;doTyrrF/aV+xQ+wCu2O9HJdm7VvYdiD8Ydun2XUm2QCcOl5pNssuzj7/tk2bMvlrIv4RldjQ2j0c&#10;/r59+rgfc3x+IvjoF1wbOnSoe6Z1du/NmzaNjjd7pL314h/2x4833ib37NyZKcdT4t9Px734R5uD&#10;LfXo3t1FyhENdZf1TTyTa8utj+3SpYsT10hDcCONtm337t0ZJ47Iuw4dOrg0rvPMM89Eb7/9drTF&#10;2gXa1lNOOcXl99eH1RX/yLvd2h7aP8p+wxzS0Jm83eyKtpl22T8TzjbPik178Y9yvrR3x31CngFR&#10;Mby2xL+asbriH8/sf8AlMpBowPvtu8fuqNtrmzSJmjdv7myHNOwB8Y92BaHPCxh8DyOtH6XvwpYR&#10;Sqhr/kX847uYOXNmRjyBNRH/iNzjPvjxjIi9sFwEc9pnhHUiHrlvvg/ETdpZ7t2Lf9y3t0v43Xff&#10;ZcqBEv8KU/yjrbra6v9KGz/Go6dpw+40m8P2+O79ceyBH175Qe9O65fpZ2nDeA+Qb4INYGjn+QED&#10;W/dpfF8TrW+KR8Q+aGNd2k4feAC5LmVj/2FeWBPxD8GTv7kGPyQR1UpbAPlGGEuE98EP6fSP9Gl8&#10;L4h8RMf2s3Goz4PPR7sev7bEP0GoP8hyU4J8Ev/oBObPmZPJj/iAg0snyKB+jP3fp8F7Fi92ZSFy&#10;4FxyjGliODoMRonK8qIH5H4Q/o6xAdh4cxApn+PVEf/G2OCViEMcWp4X8SR0iHE8+fWXdxsXDJiS&#10;d8Xll//UwZWIf2F6EiX+VZ81Ef94Pzf17l3mHGwEuyMNgSJMg93MkXaD/OnTM/n7WBkcwxkPpzti&#10;n3dOnuwcViJTQ9G3OuIf9j/VvidEk8vMEYoLIAgtfE83dOtW5jjk+8K2vfgXT0+ixL/qsSbiH+dN&#10;NwfC5ycNW/ODa+zZp0Hsg2ia46zevX2xzMAvrCyuwbnxdpKdnI82WxhsDphvE6sj/rFL+d6dO6M2&#10;rVq5dpJvLPwGmX7ON4HdEbEYlsNUZSIWeSYv/oXpR6LEv5+Oe/GPeyfyiMgKn0ZEHEIJaS2s3WDa&#10;r0+D48ePd/W3YP58Vw5ctnSpczo7duhQZiol13/UbIYfGmgLPv3000xadcQ/xBWm+jImIMIaASXM&#10;i0OIrffs2bPcFN4d27e7+/biX5h2JEr8qxlrIv5da2MkhC+fHzvr06ePS6O/fuqppzJpECGMtB42&#10;DvIi7osvvuiEZ8ZvcbEFUeG65s2dPYRCQnXEP6Ypv/bqq85O+Xu79ZGh8OdtGAHn8OHDZco5ZM/B&#10;t+PGBSXiX5ieRIl/xSf+8dyMBWfOmOHaaOxrifk52A1tFHZOJDPtHmlbt2517eQZZ5zhppdTFt8g&#10;U9/p290YwnwqhEGOE7GK70F/S5Rd+INKdcU/RDsvvne3/ifsnz7+6CMn4HOPRATSBnDfq82meR6e&#10;14t/4TWORIl/glC/kOWmBPkk/hEZFV+Tb7E5H5zDL0VxQYJ18S6wASKdjl8j7/fjxrnnQaRLchYR&#10;KxALm9lg1Du11RH/+vft6yJqEI1uHTSojDPMM/F8iDlEKyYJTjebM8Z9SvzLPWsi/mErrHUXngNx&#10;gLEDpivG00YOG+bSECH4m8g7Pw0T4TeeHztlQMbUy2lBeVUV/4iUGG4DCxydq+x6RMiG+XhWpkky&#10;uGTdtDAN7rSBZAN+cbb7lPhXFvkk/iHaxds21m9EIMPGwmg9SL0SJY2N+6m/RP1x/WbmfCMYh/kh&#10;gh3LGDDdEhGOY9UR//qaQ0GkK/d1k73rsH3nmYjyu9jKo62Mt/3Y66gRI1z7LvGv+uIfxzdaGxQ6&#10;ehCHjXZqrtlVXIzAqSSN6Zc4bDibCC7UI9POwrwQYdFHbRCh4o9XVfxDDOJ+uOfLL7sseurJJ8vc&#10;t3OezXZxPhFF4s/ENDu33IfEvzpjdcU/7GuY9ZWIHOE5PvKUSFWEhTCNOiWNb4HoIo7xXdLWEDUY&#10;5oVc6x4rD3vAFv3xqop/PB/RhkyHp79bv25dmSmdPDdTGbk33kf8mbiPjh07SvzLEuQvRvEP+2CJ&#10;hvAc7AzfhHfy26FDy6TB4cOHu74dMZq///Ldd+7dcQzhD9vzebk+a2Eyhid6lbUpfVp1xL8v7Btk&#10;qQXGlLeZzxfvmzbaeJf+m0jz8DjcZn0MaRL/BKFwIMtNCfJJ/Gvbtq1z+MJzvPjHlAmiVcI0BAqm&#10;BXvxj3OZkkmnd8ugQWUirMJzGjRoEJ1rzqSfelYd8Q8HnOvwfyKtwnw80+SJE52Yg8MbpnnOnT3b&#10;dfTZin+UyTQ3xJb4O6oJqXuJf0cW/xgM8d7DcyDiH+cQSRdPm2J1j10gQlBvTMukHKYJxQUOyLWY&#10;vkZ5REr576aq4h8COf9Sp6yt5kUbT2wbcQ+xZaM5KmEaZI0/RJOqiH+cM88GmLUptNQVeU+FKP4x&#10;HSbeBnjxj4jPuJjH5kJEv2BfiH/e5rk+EaBJ7STH+GEFm/U/rFRH/CMigf6A7+GOkSPL5OOZ+H6w&#10;W6JlwzRPNis59ZRTqiT+MT2db66itryq5F0VqvhHe01kXlyYQfzDJu61vj8uohF5R5158Y81m+gf&#10;WeogLshAHEwiUjhn+LBhGXGjquKfJ++7SZMm0TuBcwoRVWiXmUbJNOUwzXPEiBFVEv+IimEdLsS6&#10;pPSqUuJfaVpla/6xdlnc9rz417dv33LiCZuLkObFP8rqZv02bSXTC8O8kPvZtWuXuwe+Ry/YVVX8&#10;Iy99MfbNd/ZH+z7CfJTBVHTubdXKlWXSPBEhqyL+YetMh67r3a9rmxL/StMqE//oL1mDNTwH8sMK&#10;5+w3nyWettzeL3ZFNB1/E+HKGAG/iHX44vmJmPXReET/+eNVFf/4BgdYP899cX9xAY9vs3fv3q7P&#10;YImIMA1yb9ynxD9BKBzIclOCfBL/cFTC/LCq4l93c2b5e8LYsa7sMD/EMWaBexwiL1hUR/zjGXkO&#10;psaxIH14b1yXDR8Y3LLpQliG55IFC5zjla34lytS9xL/jiz+4WQmRetVRfzD1hFRsLskm+QYa6NR&#10;HtGd1RX/qEtEbUTnY62suSXCkSe2jWhNlCHRiGEaRFzpfP31VRL/Cpm8r0IU/3ASwvywquIfG2lw&#10;fcTmI9lk65YtnTPC+qscq474xzWI6uPa2GV4b1yDH0Fwpo/0Iwk7bp9ubXNVxL9ckOcoVPGPNiFJ&#10;KKuK+Ic4hzOL0xhGknhyD2usnaXOiQDxIktVxT/eM+0009u4t6VLl5a5HoIIESvY4JEcwAkTJlRJ&#10;/KttSvwrTatI/GOcxlTyMD+siviHjbdv184taxDudO3J/bDDNd8N66L6e6iq+Mc1aQtZe43/I2qE&#10;90YZA0ra1E02XgjL8Fy3bl2VxL+0UOJfaVpl4h+RpWx0E54DEddo0/gRJ562xvp0L/5h70wxp41k&#10;yYRwqQdProVQzfeHLfr2tariH/0D9QTZ8Omjjz4qk49vDV+BfpClHMI0SIQim1BVRfzj/dEHxPur&#10;QqLEP6GQIctNCXIh/h1l5TG9MC6k1YX495sbb3ROA6LbkSL/cIYaNGiQcUSrI/4hMrLwPJt38P5Y&#10;F84LSzzTJHMU6dRYzDpeDiRaig5b4l/u6cU/7CQeoVYX4h+bKPDrJzxS5B92RXmhaF5V8Y9p82zQ&#10;gbCECETkVriGILaNEHOO3QcbQYRlQKL4uKbEv/LIlfjHOo1xIa0uxD9EZq7PGj1Hivxjd+eaRv61&#10;atUq2r55s2sH+SbYPdqLeDwT3w9ThlgfNV4OZF3Xqkb+5YK8q3wQ/5IcJRy+XIt/RP4hnlD/OG1h&#10;XogDOXXKFHcOzo0XN6oq/iH8sYbbHmuniQhFeAmdURw/HGREmKQoGMhzSfyrOyL+IWYw7bCuxT/K&#10;6tqlixu/MZ0xzAu5HzahoR9t1qyZsx+OV1X8o41i+u3TTz/tfkDjmZhK74UTyhhifTf3xuYi8XIg&#10;35nEv+xA/kIX/7Cb+CYclYl/CHYf2jcTngOrI/4hyHn7DEmeadOm1Vj8oy9CvGONS67/hxUryuTz&#10;4h8R3O+++26ZNMgOvwjmVRH/0kCJf0IhQ5abEuRC/KM8xIy4s4bwQpRcrsQ/jrGRB9dHxIg7wZD1&#10;2+hEcTa90Fcd8Y/dfrn3uXPmuPIYEOKo41hzfLkNahFaWAQ97iiTB3GS+5T4l3t68Y8B19bYemjU&#10;t9vp1uo0F+Iff282J4FoOwZISaIb4gxCC5FRd5oD7Y9XVfzzu/0i+HEu99ChXbuM/WF3iNY42YsX&#10;LChXDt8TIovEv/LIlfhHOxRvp1iOgPYkV+Ifx1irkutf07BhmZ3PPbeUrNVD9EJN1vwjopV7X7p4&#10;sWvDaefZ2IPvi+PcD7Z/pLVR2YSG+5D495P4RxsWX3MP522FOV70Q7kS/1jzr3v37i6/X1g+JIIg&#10;69HynhYvWpQ5XlXxz+/2S+Qg08S5HjsR+80duE/uCTu6z9q9+H3zzDibEv/qjoh/fOvUR7yOXy3Z&#10;ICNX4h/H2JwGWw3XmvTEjuZaH40dDQ3WS6vOhh/s9ou93bt8ubMvxot+Si7PzZqD3BtRVT7y1ZNn&#10;xo55TxL/Kgf5C13848eY+EZKdSH+vfjCC24zJ2wWgS2eH9u8sWdPN2ZcbP2yb0OrKv6xUdQ39nxM&#10;qz/zjDNcQMVr9n36fAjtrBnMeIF2ICwD8m7oUyT+CULhQJabEuRK/EM0iYsWbMbBIC2X4h/CB1OG&#10;iAxAgKN8nx+HkykiCD04lTiXHK+u+McxImR8FE0jc6RxtDnOv2zAQN45M2eWKYcF+RGWOEfiX+7p&#10;xT+elY1WwjTqoqEN1EjLlfiHUMJalBzDAQgjrbBPNvnA/on2Ctfpq674R5nsdE157GzNFHSfl2mW&#10;DCJvNEc9LAMinDOIlPhXHrkS/2gLEcbCNDbjoB5yKf7xQwzTabnG7BkzyrWTrKNFBDffixf6qiv+&#10;cYwy2QiHZ8Yx2VzSXhNt2omF8O3bYNfrsJw9O3dGLe1ZOUfi30/iH/eBuBCm4eCx+DppuRL/cBgR&#10;9Wg7OlmZPoIK4nAiePndfsM1yqor/pEXJ5oNQLiPMJoKAQjHmm8X5zMsh4hBnkniX90R8Y/7p2+L&#10;2xHfDPWXS/Hv2WefdbbD+mHx/OShvURsQbTwx6sr/nGMaC4/xfcWG/v5vIg2RAgi4LzyyiuZ45C1&#10;+7BZiX/ZgfyFLv5hX+EO0xD75EcN1zfmQPzjb6bY0o7y3T3x+OPl8tPWMk0eP4n20h+vzoYf7PZL&#10;/8M6q9wD0eE+2pE2nCUYyHvA+u54Odwns2Ek/glC4UCWmxLkSvyj46EDJOqJBdhH33GHm77FwDyX&#10;4h90O0RaR8kaLYvmzXOCyrr77nNrWHFfjey+wvw1Ef8gjjDPynE2//CO9DJzlujYcH54Ru6XHVjZ&#10;eRMnnfck8S/39OIfgxMGIneYfbAD6uqVK6Pm5pRgk7yHXIl/kA0I/NpnPc1Bx/6wy4njxzuBDzsZ&#10;P3ZsmXKqK/5xDGHbb+rA1PQd9rzYJVFlTJPiXXQwBwrxE7skEtU7zRL/yiNX4h/1gBiGfWCTLBfA&#10;VFsch1yKf5C2yrVP1vZNNycYe2QjmC6dO7t7u9icXsr1+Wsi/kG+KXZZp+wRw4Zl2kmmxZ915pnu&#10;26SfwPZ2bNni7Jm2nW9J4t9P4h/v1PUzU6a4NZZefeWVqG+fPs5eOJ4r8Y9jbL6BU8m7wPHDyf38&#10;s8+csIczibhxt9loWE51xT+OcU84tNgF04HfefvtTBlT7Pl5ZkRqnOVPP/nECUn0+9yHxL+6I+If&#10;toJt9uvb19Xf21ZX48eNc3WEjeVS/EN8QBDnOkxBZC1I7JJ/EQSxBdJDwa0m4h82SNlELHNNImG9&#10;XW62sS5tKmO8F55/3m1qgO3TZiIM8o4k/lUO8he6+MczsP4p6+5hH9j9888956LpScuV+Md12BHd&#10;t49EbdOWcg9EUC8wn+pEayOJkA6nJVdX/OPYG2+84aL8nH3PnJnpTxAfGcewRibR4dwD5Lq04bwH&#10;vheJf4JQGJDlpgS5EP8YEBEFx1RHyoZ0AKwDSJRVrsU/xDQi+y63gSAdoL8HrktniAAXllNT8Y9n&#10;YLomaxQhOHqxBgGG6XWISHRw3AP3QzSD3+BB4l/u6cU/piWwmy1iB89NPV5lgy3WIaN+cin+Qb4x&#10;1j5D0COde+C615gN3GWDtTAvrIn4B3fa90E0Dt/HEHPQEGywVQQeBEBslXuACE5EebWt4m6/hUye&#10;u77FPxwB2kRsib9xEGkHiRrOtfhH+8Su5K59svO4PsQuiJBeFQh/sKbiH1w4b55ra6Hvc7gPnpPv&#10;4CRzKrgH922aMzHUnCet+Vcq/rGW00D7Tnkf/j3haA6xfpdNF3Ip/kEcW8RG2kXql3vAKcUm2eUU&#10;xzMspybiH0TgaWe2SL85bNiwzE7DiH1jx451oiP3AIkioY6GDx8u8a8OifhHHfew8R3rMfr6wEbG&#10;WB/IOCyX4h/EHpj+y/V9W4r9Xmn9+13TppXJC2si/kE23Rlrz0YZTH/0NktZCxcscN+kvw/acSIE&#10;mWIp8S87kL/QxT/6cqLrhlofyJTwhWZzjP3pX7GNXIl/EL+uW7du7jpE5LIeHxsy0TbS9/KD8CMP&#10;P1ymnJqIf/QfK228QL3RjzPN14t8CJH4d21at3b3yLugD6G/om+S+CcIhQNZbkqQC/GPARGRRIgu&#10;023gBVlj7CFz3pbZAIiph356LE4tkYGzZsxwESDx8vbu3OkcQ6bOxhemRzRbNH++c8gpO0wjL4Ig&#10;U9qYRjfD7oH1/pKENiJeKH/pokXOEY2neyIIcY88T3y3VKav4dhyLT+lzZN15lgbkDTuh78RBemw&#10;27VtW6EjnWtS98Ui/hE9woYY1LO3CYQw1jebNX26i77y52AHS2ywhriXJDr8Yflyd37SemnYs7OR&#10;BNGQyDu+Ac7lHvgWiHJKsjvEFmz/gJ0TTwtJmTPt/pnmHv9G7jeHnOswDTgUtimTY/498G3wTbZo&#10;3vwnZz3YKCStxPbrW/xjnTTaC+yPulhgbcj+PXtcXdImeRGWdtK1U2YPpMXLe2DvXicOcn/xHzD4&#10;m7qmnrGVMI02zbVPZodcH7slb9LGNNjHPLsG7RznxdM9HzdbRpDmen6nYE/aX74rrrXevsswjchH&#10;nsHZpD3HxnXr3N+IQgik9f0jST6IfwgRCBks6r7N3td2a89wxhA/9iL6BoIXDhmiHxtjfPnnP5cp&#10;D7I7Kps0vGdjgLgwxzW2Wdpr5sTFBT0iWYh22mHX5h52W1tBGUmCxksvvug2XOD+KhL/iEjZZX39&#10;Y2Y7fn0/T9Y45Do4vuFOx/yfKZ/uPdi9EmXC9GSEFn40YeOQsJy6YjGKfzjyB6zNwKZ8fWAjOP8H&#10;bXzziNWdtyPs8uXDh539/HfCRgAcowymysZtj+gh0hCn48Ig4iLl7jQ7cvdQ8m2E4rUnUaSkIybG&#10;he+QnMuURb6tL2IC4scff+xsdo/ZN5GG4Tl8NzutveY+HrLnJ/qKiCiEjnusr40/V5pZrOIfUahz&#10;rf+67NJL3fMgxN1qbdOE8eOdeJZL8Q9+/NFH0Twbv/qIPO6B7xRBnu8kzAtrIv5Bfpjp3Lmz8//4&#10;YclHPNKXIOjzTrgHRHl2jefb4ZoS/wShcCDLTQlyJf6Fu5YWIxFu2G2VKLO4w43QM9TeE53gwAED&#10;nGMfptclqftiEv/qU0DIByI2selOfB1KiDB64QUXuEFrRRGwaSG2X9/i329sAF3M7SRR2ETn0E7G&#10;IxZpF5kKz0Y4N3TrVu/tZL6If6EAVoxkuhjRK2zwEBdRcKJbtmjhIsA+eP/9Mml1xWIV/x6z565I&#10;4E07165d6yK9EDQQPsI07JS2HlEa0aOY3lOxin9E9SN+Q0RriDDMeqlMVQ9tBHsgH217khhNXs5P&#10;+oGF8kgL12H1xO74McVfn/L5gSTJ/sjHfVUmTJP+F8tH/ng5CPJcJ54Wvw/+T5/WoUMHNy7numE5&#10;aabEP6GQIctNCST+5YZEBiKQ8W4nm9PoRSfeCdEw7LKJ+EckT/zcuiT3J/GveMh6mNhd5+uvj/YF&#10;0bdMqWdDHtbMYnp+MXy72L7Ev/rlru3b3Y7HvAuWajhYEnGITTLdvm3r1ombgdQ1uT+Jf/lBIqqI&#10;ZGE6m48c884z04tZ84+olK+/+qrcuXVBiX/J+dLOp556ykV3XWxjI2wAwYP3geBz6NAhN/2XH9aI&#10;nEo6P60sZvEvHp1abKRt45vYaP5QPI22m3F5mzZtKoy+TRsl/gmFDFluSiDxLzckcoqNJRBTmEbJ&#10;7qpMhWYtLCJdWB/wNzfeWK9TfiF1L/GveMgUU9bjxHlu3aqVs8lbBg1ymzxgq6yBuHrFinqNsqor&#10;YvsS/+qXTFPnxxEiZljvjwg/bJL1J5s0bhydfNJJUVezzfr+bqkriX/5QaaX9bD+lHFGx44do7vs&#10;m5w2bVo0dOhQNx2NaW4Pmb3Ul0Mp8S85X9qJ+OzXm2SZgkkTJ7r1BlnfkLUpzzrrLDfll8irpPPT&#10;Sol/yfmKgWtt7E07jcDHVHiO0S6zRuZvrb3mW5kxY4bEP0EoEMhyUwKJf7kjDivrY7ERA4v/8p75&#10;FYxNFVg7y0e51Ce5J4l/xUOmnG9aty4a2K9fZtMAyMYgRAUSsVos3y3PLfGv/skPIOyMzvqnRMd4&#10;m2zerFk0e/r0ctOB64Pcj8S//CHrWc2ZPTtq1KhRxl4QWFhj680336xXgUXiX3K+YiDTFxE82lpb&#10;xjiYemWDh1GjRrmdXpPWH0w7Jf4l5ysGspYfG1Th99B3NbM+nc1/WJaBDX8GWRpteTG1GxL/hEKG&#10;LDclqG3xTywsUvdpF/9EMYnYfn2Jf2JhkbqvT/FPLBwWm/gnihWx2MS/t9580+1aTvtf7OIfJCKW&#10;TUkQxP1O/6z1RzuZtE5h2inxTyhkyHJTAol/xU3qXuKfWIzE9iX+idmQupf4J2ZDiX+iWMpiE/9E&#10;sSJK/BMKGbLclEDiX3GTupf4JxYjsX2Jf2I2pO4l/onZUOKfKJZS4p8ollLin1DIkOWmBBL/ipvU&#10;vcQ/sRiJ7Uv8E7MhdS/xT8yGEv9EsZQS/0SxlBL/hEKGLDclkPhX3KTuJf6JxUhsX+KfmA2pe4l/&#10;YjaU+CeKpZT4J4qllPgnFDJkuSmBxL/iJnUv8U8sRmL7Ev/EbEjdS/wTs6HEP1EspcQ/USylxD+h&#10;kCHLTQmKQfybP2dO1Kljx6hRw4bRNY0aRQP794/Wrl4dPWmD9KT8cf7x4YejNq1bR52vvz7avH59&#10;Yp44Kb9927ZRt65do8cOHkzMkw+k7iX+1T23bNgQ9evTJ2rapEnU8Oqro/bt2kWz7rorenD//sT8&#10;cT7x6KPR9KlTo8bXXBPdOXlyYp4kDh0yJGrRokV038qVienFRGxf4l8ply1aFHXt3Nm1kdjkTfZu&#10;Vlq/QPuXlD9O8nXp1Mm1lfevWpWYJ86tGzdGXeyane28fG8nJf6V5ScffxzNnDEj6tKlS9Ta6vw3&#10;vXpFG6x//ObrrxPzx/k///lP9OQTT0SdrO7vNTtLypPEe5cvdzbz0IMPRv/5978T89QnJf7VL//6&#10;l79Eq238deONNzq77GpjsEXWtn36ySeJ+ZP47TffRDfccEM0ZcqU6G8//piYJ859+/a563Gt//ev&#10;fyXmKUZK/BPFUkr8EwoZstyUIM3i36MPPRT179vXPV+cRx11VDRh7FgnoiSdGxKn9swzzojO//Wv&#10;s3Zqly9dGv3ql7+MLr74YncfSXnygbwLiX91R+xtycKF7h3GbRI2adw42rZ5c6XCNOWMsEHEscce&#10;G/329tsT8yQRp/nUU0+NlpqDkpReTOR9S/z7oxPdbr/ttjJ26Ek7+Tuzr2zbyQvOP9+1lcsWL07M&#10;E+e6++6LLrzgguh8Oy/f20mJf6V87dVXoyZNmpSzF3jFFVe4dMS9pHM9Sd+1c2d00kknRePHj0/M&#10;k8Rx48ZFP//5z6N169ZJ/BPLEKGut7XpoT16HnPMMdFBa2Mqs0v45y++iH5h3y4C4g/ff5+YJ85V&#10;NjbkOsOHD5f4F1DiX/0RW/+3jV2ee/bZqEOHDtGJJ57o3u2vzZdBpP78s8+y+h5oZ+fNnRv97Gc/&#10;i+bNm5eYJ4m33HJLdNZZZ0VPPvlkYnoxUuKfUMiQ5aYEaRX/cESH3HqrezacCyKkWrdqFbVq2dI5&#10;qIgmRx99dLTAOrKk80NWR/zbsHZt1LN796hvnz6K/BMz3LJxY3ThhRe6937pJZdErVq0iNqYXRKV&#10;+vOTT3bHibh6/JFHEs/3rK74N/qOO5wAuO7++xPTi4m862IX/7CzMWYTxx93XHScETukncQmL77o&#10;oug4G+zTTs6aMaPcuXFWR/zbvnlz1Kd3b+ewK/KvMPjjDz9ELa0f5Z1ceeWVUc+ePaNevXo55/LM&#10;M890x+n3KosArK74t8761oEDBkR/tHqR+Cd6/v1vf3PtOe/y3HPPdbMusEsiU/lxwdvrG6+/nnh+&#10;yOqIfw9b+8f1EAERXJLyFCMl/tUf+Sb+sGJFdFZJuxxn48aNo+eff75SAVDiX+1R4p9QyJDlpgRp&#10;Ff9wKq+84goXuTJm1Kho/549Lprq8UcfjdbY4Oxa6/R4bqbmVuZ0Vkf8KxTyDiT+1R1/b04uYkqH&#10;9u2jTevXZ0S+vbt2Rb8fNy46/vjjo1+cfnq0z/6OnxuyuuKfWEpsv9jFv707d0YtW7RwNvm7oUPd&#10;3z7qdMOaNa59pA1FFKwsMq864l+hkLqX+PcTHzI7oN25/vrroxdfeCET5YTYt9f6WaLyEE5Ii58b&#10;srriX75T4l/9EHtDnLjoooucHfrpuojVTzz+uBMhTjjhhOieZcsqFeeqI/6JyZT4V388/NJL0Xnn&#10;nef68NsGD3bLKyBOT5w4Mbrgggvcex4wYECl30N1xb/H7bvbsGGDizBMSi9GSvwTChmy3JQgreLf&#10;vTbAO/tXv3K/+B584IEyaTi3d8+e7aaBXHbppdGeHTvKpMcp8a8sJP5Vnzd07eqc4wU2kIpP7X1o&#10;//6obdu2TojBfsO0OCX+1ZzYfrGLfwh8OMsNGjSIHkpoJxHxTjv1VBc5sH3LljLpcUr8K4u0in+T&#10;zHFEsEuKcELQGzFihGvDtmzeXCYtTol/P0HiX+1wzf33u/c4ZMiQ6B9//3uZNGxt6dKlP/0YPHq0&#10;EwTD9Dgl/tUeJf7VH+fPm+faYtZmxeZ9hB/fx7PPPBOdcsop0cknn+zsPX5uyOqKf2J5SvwTChmy&#10;3JSgpuIfDh+O4Tlnnx3NnT07Gm4D2QbnnOPKPO2009wUxq2bNmW1ZtS8OXPcedkQ8SSpjGx53x/+&#10;4ISTyy67LGvx77xzz3XP2MeeiQgt7gOnmWlzlBGKOUlr/hFhiDOIcLZ04cLotltvjX551lmuHAaa&#10;gwYMiHZu3VqmnMfs2iy6TwQOHa9//mubNInm3X139PCBA5m81SFlpU384/2NHTXKva9bbQCJENHS&#10;HHHEXgZCTHWYb/ZDvSadHxLBgylE/r1XxB433BA98uCDieVkQ879jTkb3OMKGzAn5fEMxT+ecc7M&#10;mW7tNO6D52bjhVUrVpT77uJr/pF+66BB7t0Q+TXfbIp1B3051zVvHt2zZEm5acjY+3C7PtEU/vmx&#10;92FWBjaczfde3+Se60r8w9b4oeFUG2zfdeed0VhzQH993nmuTMTg7mY7bCaUzXvDNvw7r4yzpk9P&#10;LCNbIg7S9tHG77B6Tcrj6cU/2jie8RazyxNPOMHdxy/NNrCvndu2lWnfktb8833K2SV9CnZeWZ/C&#10;Ofwww4YlTGH2z3/VlVe6Ontw374y160qKasuxT+cNDa0wDEbOXJk9PLhwy5CA6GMe2nWrFm01dqm&#10;ykQM+OWf/+yi9Pw7qYjdu3ev1BGsjDiJtGHbzF6S0j1D8W+Utdds/sGyHJzLvTCF8nF79//8xz/K&#10;nBdf849y1q5d66K6Jk+eHD196FDUy9pRprFTVps2baL9Vv/xcr779tvovtWroysuvzzz/NjpnVOn&#10;Rh+8/361p26mXfxDDDvD2gQ20njl5ZejsWPGuPfGM/AdL7KxDTbnhYYj8V///Gc0dcqUzLuviEQv&#10;vfrKK4nlZEvW+6uq+MemH4ft27vpppsy46/m1idut3bsL999V+YZk9b8++9333VtVt++faN37f/D&#10;rC2jXPIx9mTsxeYiYTlELD5o47q2Zrf07+RlrTYit8JI20Jh2sU/6o6o57ffeiv66ssvXTvD5jJv&#10;2d+QjZHiYvSRyDfxnvlkb735ZqUkmq6yZQ9oD1u1ahW98Pzz5dLYGIdpuYz9nnn66XLpIePiH9OJ&#10;P/zgA3cfb7/9tvtektrLzz79NHr3nXcy3xvviraB83hnlPOxvR9Xjr0r3hvvIF4O1+d7C9/N+++9&#10;547F8+Y7Jf4JhQxZbkpQW+Ifg3GELqbasusfg28GN5TNentsYpB0fsi6Ev8Q4W4ZNMgNBDu2b++e&#10;ISmfJ+k4wDhiPCsD0d72jKxV5YWSptde63au9OdUJP4x+MPhvfqqq1w5vXr2jC668EJ3P+1swOfF&#10;SASX2TNnusEj53Tv1i3qY4NQnF+EBATIITYg9NesDrn3NIt/7FzK9Abqmfq6vmPHzK+d2dhQXYp/&#10;7ACMIISt7d+9OzGPJ8KHF/9Ymw37wFngGbET1t7iOWfH1mqrSPxjh1fskJ1XKYfycMwpBwHQl+Ei&#10;FC0N+2PKKDZJftaJo5xLLrnETa33+fOV1Fldi3+8M9Z6vPzyy107CXnvvDfe/ca1axPPD1lX4h/3&#10;PGrECHfPtOHZLI+A+Ed+oq4R7Hg+bAMRmWe83PoEBD9/TkXiH30K7UzYp3A+z9XYvmvfp2DD2DPX&#10;w7a7demSaSevsjaWdoC/a/Jtcs36Ev94d/SlvIMxY8ZEQ2+/3bXBvB9Er6TzQ9al+IdDea31hbQ/&#10;TDlLyuPJM3rxr2HDhk5QYp02nnHUHXe4do36RFQJz6tI/CNymnXdEFsoBwGa9pRy9u7dmykDAeu3&#10;Q4c6gbBjhw5OEELEGtC/v2vvaPOfquY6VcUi/tHO045hW6Otv0XYYj1b3unYsWOj7yuJmKtL8Q/x&#10;4QbrFxHR2C0622m/bIzAvwh+o81GsBN+eKWN4xl5F/6cisQ/xnq8L+ybcn5ndc4zYbOzZ83KCB6I&#10;IYgrjAX5JkZYWVwHG2Ecw71UJqrnG9Mu/tEGLVu2zNk9PxwgfvMDMz88wKutf58ze3ZWu0b/6cMP&#10;XSS+t/uKiJ1lKyomkbZ60MCBbgxZ2TqYofhH+4uoSDAE98Fzt2vXLlpu31VcuIuv+cd3N8XOZSww&#10;w8ams8z2aa8ph/tgE6nFixe77yAshw1LBtq9Yv/++eljBtnYdb+NR5MEw3ylxD+hkCHLTQlqS/yj&#10;DASwtatXO2cM4WqjDc6JvMCBmWadYhipkcR9u3dHi+bPz4qViSNHIsIQog8dx8+ss8lmGi/PiAPB&#10;MxIlsNI6OZ6FsohkwcmkUySyhbycU5H4RzltW7d2Yg/lcA4bMDA4pHPj+Sj7gT17nGhFp7howYJM&#10;OaQhAOAwMyWPqBZ/r1Ul95Jm8Y/nG29OnY/84d8Rw4Y5h5NBfGWCxiP2zpmCG7e/JBIlVZmNH4nY&#10;QLOmTaNjbVDEzqvxSLs4uY4X/46xASbnYC88I3Yyfdq0nyK2bOC1y2zUn1eR+Mc7udMGZgcPHHDl&#10;sE4mIjmDu/Y2uPO2jUjPNYmy2r19uzvm8ts3iXBIWbfZoK+yZ6hvYht1Lf5RBm0INsW7h0SxtTDn&#10;kvc8euTISt8bNpxkf0lkDb+kMrIhkaPnNmjgbPIP1uYl5QnJMyL+8YwIegvt+jwftrHH7uNmG7zj&#10;DPW96abo4RIhriLxj3L4RtfE+xRzpOlT7pwyxR3nPH5E4T4Ru73Ix3XJz3tHLOI9+3utKrmX+hL/&#10;uDaCwNdffeWO4xhttL6D/qVFixblItriJP2ll15yGxJURiIMKyvvSETw6Ne3r2uTEIK+/+tfE/N5&#10;huIfz4hT+cXnn7vjOImP2P3gONOGEYnnz6tI/KMcnFCi+jjOPSy3vvL00093G5L4Z2MNONopfgwi&#10;gsSXQyTJhAkTXDmDBw+u1rsoFvGPe0aAIFqH9+fs7MUXnVDNWIaxZdL5npxDJE+SHcaJEFuZPR2J&#10;2NLdd9/txgNNrY/96E9/SswX0ot/PGPv3r0zNgKJOurRo4cTibEjf05F4h/HWWcN+6YMRJvHrO1y&#10;PwKbjRP9R37KvtTaK94v79KLGuS/39pK7ol3m03Eb76wmMQ/xGLqk2cm0pR/+UEXsfh+G+MnnR+y&#10;LsU/fpwhYhcBvzJ74hm9+Mc5CNcLzSd52MbP9EX0yQjrs2bOLHNeReIfZRDBfp/ZNeXMtW+UPo1y&#10;tgYCN98MQjhtONOXaQ94t7Nnz3bvHFH8ERsb+Pz5Tol/QiFDlpsS1Jb4R4M9ZdIk54yF6f369ImO&#10;PuqoaGgWgkauiTNIJFcDc2h55ik2GEvKFyfPiJCC44qoFH9G1hRkOh8DOR+1V5H4x6Axac23Ht27&#10;u2tMHD/epbHpA7vBcgxHnGPxc2pK3kOaxT8ckbjAd6/VDZFJTA+siXBaG+Resa9OJZE5RFghKCfl&#10;DYkNevHvdHMuiMYL0/nW2rVt68ocOmRIxm4qEv+Iboi/K4Q+8mPLfu1MBELKxV45Vts2WVfkGepa&#10;/MMmmS4db0NoH4n26GVOZWWCdK5JfSKg+QXBEcuT8sXJMyL+8RwIffwdpvNcbGZzzjnnZKL/KhL/&#10;6FMmWxsdf1f9+/Z1fQpRz9g590q0H9ddsnChu//atkneQ32Jf1dccUW5SAimUhElgeBV2a66uSb3&#10;ithBNAh1gDOJiJGUNyTnefGPuvYCiCeO4kR757RNOLrk53hF4l+jRo3KOcRMeUNQ4RqIghxjGjB1&#10;yk6wCD2+7NpgsYh/REci3sXTaVNp55555plyaXVN7GPH9u0ZIY+6ScoXpxf/EBfitoytYD/YLVGP&#10;3nYqEv+IiIxPUSTyqlOnTu4aH3zwgTvGFGPaQoQOzqXs2rTN+mAxiX+Mxw499VQmjbrbbeN4gg2u&#10;sbFdvB2vD3JP3AfjeO6X5SMqs7FQ/KOd3WXPFKa/8sorztehXcZu/fGKxD9ExDA6nGuwDAN9Hj8i&#10;+3Z8/fr1rl+ZNm1auQi/O++805U1yXzPQon+k/gnFDJkuSlBbYl/ODlEmsTTJ9vgPVvxjx1PWXMs&#10;G1a2G2qcrI1396xZrnPCCWB9vWzFSJ4R8Y/1+cLpj56Ug0iHSOKn7VUk/jE9bfWKFWXKgHfYoDEU&#10;/3Bqbx40yEUo0kl3toEmEV2sYcf6W3Hnujqk7tMs/rH2XTx9g9URUyyzEf+og2VW50k2GCfRm9na&#10;lCf2wlRv6v1Se6es75iUL85Q/GO6cVIe1pWjfpkG7G2lIvGvb+/eZc6H2Cnfdyj+cc/YMQOyyy65&#10;JBpn1+HbR8ghajBeRr6Sd1PX4h8O411Tp5ZLp1zeZzbi34G9exPtL4mVrWcaJ/a+cN48ZyM4MyxJ&#10;8GBMWD4SeUbEP34IiU839+zUsaMb3Hv7q0j8w/nmXsLzoe9TvPj3R6Ofnsx3xJT0aVOmuGswNbg2&#10;xFTqvr7EPzYdiKezlhLCQTbiHxFZCGCsI1YZiTaqajTJxx995Db5oL1F5Mg2CoNn9OIfa6ol5dlp&#10;9kufzbN6x7ki8Y91EeNl4IwS8RWKf0QSYnPUK+LqwoUL3S7GRD5+V8N1pIpF/CNqh2eMp1M/2Yh/&#10;1B0idpIdxsnaj4hlSeUciYjJRH3yDTFmwV6S8iXRi39E1iatK/b6a6+5CC9+IOF9cKwi8Y9pkf6Y&#10;548//uiiS0Pxjyn6CNKUwz0ThYrQyOYM3BPiSVhGIbCYxD+WHYiLUHwHtIu0c/W9Rh32g+1ij4wd&#10;hw4d6iLKk/KGDMU/7D4eKUi5tw8Z4vpfovPIz/GKxD/a/Pi7OoiPZG0L0Y8+0neH9QHYA+tvHjp0&#10;qNoRwPlCiX9CIUOWmxLUlviHoJUkXFRF/MvVmn8IPEyLPAXhzxwEdkd9wBzopLxJ5BkR/xC8ktbk&#10;4rmYAklnet/Kle5YReIfa34llRMX/zjG5gmDrQNtUBKtCBlEsJYda2l5J7q6pLw0i39sqhJPr4r4&#10;l8s1/5hKybR4ptCydl5VdpIOxb/fm70k5Zl+553uvlq3bJmxwYrEP+wvPB8miX8QIf06c/54x1yD&#10;85nywjQ63v3uKopO9UHuu67FP6bpJ/1IUhXxL1dr/mG7TDv2wi7rAVVFPPTiH7aS9OMGZIkEbIWN&#10;PPi7IvGPCMGk6cZx8Y9j/Bg0jHWxSgQdiBjEWlusFYgQWlVhPiTl1Zf4x2YY8fSqiH+5XPOPiA+i&#10;lmmHiDR+upKF40OG4t9c68+T8jD1l/YKh9OLLBWJf1OnTi1XRpL4B5myiQNKJD7PTt+L09mnTx+3&#10;SyZT8MJysmWxiH/dunUrF60JsxX/cPxztebfh1Z3CGvcB1GfW6wf94JENvTiHwJU0pRINu8gUh6b&#10;8++gIvGvX79+5YS7JPEPIs4gELDhkX9+xlyIH9OsT69sfbZ8YzGJf6znGE9/44033Lp22Yh/tOWs&#10;hXeH9cOVcdu2bVWKdvN9ChHj9O/8UJJtGxeKfwjSSXkQ2qm3wTbm9j8gVST+TbexSXg+fP75553d&#10;h+IfG5uwjixlM8bkvrkHIhar0lflCyX+CYUMWW5KkHbxj2v2MIeGjpnIvcULF2aczGzpxT8cS9af&#10;iqdzDdbwy4X4Bzmfddvut7LZ8Y2F0HkH5CXKBsc2LKcqpByJf2XTQ+ZC/ENwm25OKk4Bdsk0RtZE&#10;S8p7JIbiH9NIk/JMMCeM+8qF+Md5rDHIJjdzZ82KWto1GNxyPZ6JaZikh2XlG7lXiX8/kTasf58+&#10;zpmljWIn8aoI2dCLf7SVyxMipCE/kuRC/IO8N9agXGtl8k34zUF4r4hFSRGX2ZJyJP6VEmeQtZdY&#10;VoH6vNXaWXZ/5L6T8icxFP+YtpWUZ8/u3a7uciH+cR5/I7w8anbEJiE4qrwH14Z165bV+nBxSvyr&#10;X/GP+u5c0s4g0BHNGY+6q4xe/GO9P293IRHgmGKeC/HPpf3wg7M9xPRhw4ZllmCgv0cAefHFF8vk&#10;z2cWk/jHBhbx9KqIf7lc848dqrFp52NYXxa2hZUxFP/C9fhC7ra2mvu6yb4ZH6VdkfjHOwvPh0ni&#10;HyRCGMHTjzHp0/nRhm/hNvMtWZMzLCefKfFPKGTIclOCfBL/aps4rzd07Zr5RX/z+vWJ+SqjF/9Y&#10;/J5nDIU5n960SRPXafkdf2tD/KNcpvfuKtlUISSRLkRckJ8FoP01qkrqXuJf2fRcEtEMkRvniSjU&#10;pLXRsmEo/rEpR9wm+Xu4OQ3Ub39zPPy3V1Pxj3LZRILplKEYCCmLaek4RFyDbyBMzzfybgpR/Ktt&#10;0nawNivXx8lGXIzbUzbkGRH/WNePzT6SbJIdobF9L+rVhvgHiZBmrcz4NdlYhF1ysW+eraqCpid1&#10;X6jiXy7INGKmy5504onO+arOxhih+Icji4MZT99k/Snp/fv3z1yjpuIf+Znq9v7775dzgCmP945j&#10;yTW4fly0qYwS/7IT/3LBcB09Nnip6hR2Ty/+MQU3Pt0Y+0FQRPgmIslfo6biH+UieCCixwV40l55&#10;+WW3bhzXuOOOO6oU9VWflPiXvfj3yccfR+3bt3fThCsja+BlY98IyWx4wzvFR2GDjaq216H4x+ZT&#10;SXl85B+bPtW2+BeSNTjZAZtvAb+Ma/KdfvbZZ4n5840S/4RChiw3JUir+IcDjTjCszVp3NgJPkn5&#10;siHPSCdD5z7CBnb8HaYvXrAgOuH44916Vn7jhdoQ/9idkuiVBg0alFvjkHREJBaGRoxjTcMwPVvy&#10;fiT+lU3PJbeYM3mF1SmbdEydNCkxTzYMxT8iExE/wvQdW7a4aBnSsU9/vKbiH/kHmCPjvoVhw8p9&#10;C6S3atnSOeLhdfOR2H6xi3+sl0d7w3p53N8qawuS8mVDnhHxD5sbOGBAZkdfzxU22EeAad6sWWY6&#10;cW2If6yBSBvPAuLbYjv60hYgZp5jDgWiZHxjnGxJ3Uv8+4leYKHvWWztSFKebMgzevEPhy8evfHV&#10;l186R5K2iXz+eE3FP85ZtHCh62vHjB5dbhF+0m+5+Wb3TaxetUriX4z5Kv4hciBEYweM02qyvpoX&#10;/7Dxpw8dKpOGPTBNnT5wgfVx/nhtiH8PWB+LWNK6dety9086O6JyDSJtqyts1jUl/mUv/tU2sRF2&#10;P8eO2YiJqcJVbc9gKP5h3/EySPebM5HPp9dU/KNcdvZlp+v3Yv0DaXyb+Fj8WOOvke+U+CcUMmS5&#10;KUFaxT+m5+JU8mxE7LUwRyyJPbt3d0JJUhmePKP/hYmpw2ykgINOFAkL2yOG4eSxDhriB+fUhvjH&#10;eYP693cdZTNzXpjO5t/hBnN82GSENNYw9NetKnkmiX9l03NJovQQeXDqk+zRk11Lk873pL69+Ed5&#10;Hdq1czbFsyMwdu3SxT0/m8SEwnBtTPtFYDnZBrLYwVQbyHmx6iFLH26OLI55w6uvLifE5Bux/WIX&#10;/4hUpq5c22Z1nGSLsGOHDpVGTnvxj7IQ2n5ntsCzwIXmEFxoadgNfQKiI+fUVuQfG36wMRJr/CFg&#10;+nYSUZx1KPkWBlpbWpN2UuLfTyTCg/aC77yjvVumCieRhdqTzvcMxT/eL8/z4gsvOAcR8WV8icjX&#10;s2fPMtFXNRX/OEaEDeIOjumSxYszUSYISAh+2B/OMhugUH5YXmWU+Fc/4t++vXtdf4gIQ30n2SRE&#10;sOMZksrw9OIf9cKPaPv373eCHuLNvdYm0VZyjVCwro1pv3zLbdq0ce9v5MiRzk6xP6L8EEGYaswz&#10;bt++3dl+WF6+UuJf/Yl/tKf0rUSpVmXNzDh5Ri/+NTB/6s3YDthEwrpIcHtG2kx/vKbiH7bP+qtc&#10;NynSkfJY0oJvjM1AwrR8pcQ/oZAhy00J0ij+IYD83gagx1mHwbNVxPPOPTfasGZNYjmeXvxDRMRR&#10;puPyxGGnnJE24OO6/pzaEP/g/j17nEPLNUjz1+X/HCPasLoOLaQMiX9l03NF6t87FJVxysSJiWV4&#10;huJf71693C+f3j68beCcxG2jNsQ/3u/M6dPdtbF/b5OQvxmIsUtr+D3kI3lHxSz+UT/z58xxoom3&#10;uyMR+8IWksrx9OIfUQbNzfb4/rxd0AdQTnyKem2If5THd8wuv1wjqZ1sed111Y76g5Qh8e+nddqo&#10;K95HZTzSJh6ePKMX/1jXDCeROqNd4V++B9Zsi0+BrA3xj3NwUjmH63BNT9+mbd60yeWLl1cZJf7V&#10;vfiH2DbI2pbQ/o5EppDHp3vH6cU/+kvGcLQjoX0wbnzM+s7QPmpD/KM8ds/Gvr0d+uv6towNIQpF&#10;+IMS/+pP/MO+eJfxNi7OzZs3J57vGYp/lIcgztIP2CsCIxvWcXzmzJllvonamPb7N/tOzrTxAOfM&#10;mT3b/c1x+j1mGPBs/ED05ZdflikrXynxTyhkyHJTgpqKfzhfRB0RYZQ0tRYR4NrGjaM7rcGvK/GP&#10;60wzJ4B1+Bpfc02F7GIO1Hbr+JLK8aS89vaMbGKwaf36aNqUKS4ahvNvsAGwX+cvJFF613fo4DYb&#10;8c48Tm37tm2PGG046667omvtntnAI3SQuT4Rhp3tXv19U+5864xrKhRQ92kU/+62QQjRklMSptay&#10;iUd3qzemH8bXrcslmbqNCOHrsCIusu8mqQxPRLsZ06ZFTa+9NrrT7HHzhg1uV1OmP/JcTClOWt+M&#10;aKw2rVtndhamHMQUvhXsL55/kznYfN/Yclge75jv/WZzuPw9I74QhYpgHZaRr8T260r84xu+sUcP&#10;9+5XJ0ytvWfxYld3RLDRTsTTc0HqcIHZGTYU2l4SW7dq5WwhqRxPnrFb166urWRzIiKhcQo4n7Zr&#10;bcJmSUSHsi4r5/m2jHKwOdY0Tfphxvcp2Dh5/XFsmbaTsvx983/q7JESYbG6pO7rWvzDuWKHT6Zt&#10;xdNZs4776WrPF1+TLJfE4brR2hnWU6uM7LCaVIYnz/iUOYWISCvtm2BjkkkTJ7pIDiJN7zHnMMlZ&#10;pr8iguug2YsX/4iK4l2sMXuJ5yd6CkEGWwjXkeI8hBamUiKkcs+0oTOmTy8nOFaFaRf/cL579eoV&#10;TbYxXfg+PakfvndEj3haroggyf3EbTCJs2fPTrzvkIia2ALRRt9b2YsWLXLrinE+O41+/vnn5c5h&#10;yi7pS5cuzQh92B7CBKJQXPz7+9//Hs2fP99tTsKOpmEa75gIVPonyuTaE8aPj1579dUy+QqBEv/q&#10;R/yjX0A0411Wxk3WDyeV4RmKf/Q72CQCNeciSrMG4URru+Pn1daaf/QTLWwsQX/q75n3zY/SfF8v&#10;v/xymXLymRL/hEKGLDclqKn4JxY2qfu0iX+imA2x/boS/8TCJnVfl+KfWLhMu/gnilVh2sU/fkQ4&#10;/NJLbv3TZxOiXb/66qto7Zo10ZIlS+p0nUbEP4ToBfPnV0o20Ugqw5NnfP6555wIjkD3xeefRxs3&#10;bHBT6Jfacz337LPRPxM2oHnwwIHoXvMtP/74Y/c3IiJC3sKFC907i+dHBF+xYkV03+rVZTYl4fpE&#10;uxMp7u+ZfJRf2RT+fKPEP6GQIctNCST+FTepe4l/YjES25f4J2ZD6l7in5gNJf6JYinTLv6JYlUo&#10;8U8oZMhyUwKJf8VN6l7in1iMxPYl/onZkLqX+CdmQ4l/olhKiX+iWEqJf0IhQ5abEkj8K25S9xL/&#10;xGIkti/xT8yG1L3EPzEbSvwTxVJK/BPFUkr8EwoZstyUQOJfcZO6l/gnFiOxfYl/Yjak7iX+idlQ&#10;4p8ollLinyiWUuKfUMiQ5aYEEv+Km9S9xD+xGIntS/wTsyF1L/FPzIYS/0SxlBL/RLGUEv+EQoYs&#10;NyWQ+FfcpO4l/onFSGxf4p+YDal7iX9iNpT4J4qllPgniqWU+CcUMmS5KYHEv+ImdS/xTyxGYvsS&#10;/8RsSN1L/BOzocQ/USylxD9RLKXEP6GQIctNCST+FTepe4l/YjES25f4J2ZD6l7in5gNJf6JYikl&#10;/oliKSX+CYUMWW5KIPGvuEndS/wTi5HYvsQ/MRtS9xL/xGwo8U8USynxTxRLKfFPKGTIclMCiX/F&#10;Tepe4p9YjMT2Jf6J2ZC6l/gnZkOJf6JYSol/olhKiX9CIUOWmxJ48a9Z06bR9R07ikVG6l7in1iM&#10;xPYl/onZkLqX+CdmQ4l/olhKiX+iWEqJf0IhQ5abEnjxTyxeVkf8O/roo6NTTjlFFAuW2H5Vxb8T&#10;TzghsSwx3aTuqyP+HXXUUU4AFIuH3l6qKv4llSWKhc6TTjrJ2bfEP1GU+CcUNmS5glCk6N69u3Ns&#10;RbHQOWXKlBKrrhj/+7//m3i+WDys6o8kiDpJ5YjFwe+//77EEirGggULEs8XxTSxquKfKKaZglCI&#10;kOUKgiAIgiAIgiAItYJ58+aJYqopCIUIiX+CIAiCIAiCIAiCIAiCkFJI/BMEQRAEQRAEQRAEQRCE&#10;lELinyAIgiAIgiAIgiAIgiCkFBL/BEEQBEEQBEEQBEEQBCGlkPgnCIIgCIIgCIIgCIIgCCmFxD9B&#10;EARBEARBEARBEARBSCkk/gmCIAiCIAiCIAiCIAhCSiHxTxAEQRAEQRAEQRAEQRBSCol/giAIgiAI&#10;giAIgiAIgpBSSPwTBEEQBEEQBEEQBEEQhJRC4p8gCIIgCIIgCIIgCIIgpBQS/wRBEARBEARBEARB&#10;EAQhpZD4JwiCIAiCIAiCIAiCIAgphcQ/QRAEQRAEQRAEQRAEQUgpJP4JgiAIgiAIgiAIgiAIQkoh&#10;8U8QBEEQBEEQBEEQBEEQUgqJf4IgCIIgCIIgCIIgCIKQUkj8EwRBEARBEARBEARBEISUQuKfIAiC&#10;IAiCIAiCIAiCIKQUEv8EQRAEQRAEQRAEQRAEIaWQ+CcIgiAIgiAIgiAIgiAIKYXEP0EQBEEQBEEQ&#10;BEEQBEFIKST+CYIgCIIgCIIgCIIgCEJKIfFPEARBEARBEARBEARBEFIKiX+CIAiCIAiCIAiCIAiC&#10;kFJI/BMEQRAEQRAEQRAEQRCElELinyAIgiAIgiAIgiAIgiCkFBL/BEEQBEEQBEEQBEEQBCGlkPgn&#10;CIIgCIIgCIIgCIIgCCmFxD9BEARBEARBEARBEARBSCkk/gmCIAiCIAiCIAiCIAhCSiHxTxAEQRAE&#10;QRAEQRAEQRBSCol/giAIgiAIgiAIgiAIgpBSSPwTBEEQBEEQBEEQBEEQhJRC4p8gCIIgCIIgCIIg&#10;CIIgpBQS/wRBEARBEARBEARBEAQhpZD4JwiCIAiCIAiCIAiCIAgphcQ/QRAEQRAEQRAEQRAEQUgp&#10;JP4JgiAIgiAIgiAIgiAIQkoh8U8QBEEQBEEQBEEQBEEQUgqJf4IgCIIgCIIgCIIgCIKQUkj8EwRB&#10;EARBEARBEARBEISUQuKfIAiCIAiCIAiCIAiCIKQUEv8EQRAEQRAEQRAEQRAEIaWQ+CcIgiAIgiAI&#10;giAIgiAIKYXEP0EQBEEQBEEQBEEQBEFIKST+CYIgCIIgCIIgCIIgCEJKIfFPEARBEARBEARBEARB&#10;EFIKiX+CIAiCIAiCIAiCIAiCkFJI/BMEQRAEQRAEQRAEQRCElELinyAIgiAIgiAIgiAIgiCkFBL/&#10;BEEQBEEQBEEQBEEQBCGlkPgnCIIgCIIgCIIgCIIgCCmFxD9BEARBEARBEARBEARBSCn+6//+7/+O&#10;F0VRFEVRFEVRFEVRFEUxffwvQRAEQRAEQRAEQRAEQRAEQRAEQRAEQRAEQRAEQRAEQRAEQRAEQRAE&#10;QRAEQRAEQRAEQRAEQRAEQRAEQRAEQRAEQRAEQRAEQRAEQRAEQRAEQRAEQRAEQRAEQRAEQRAEQRAE&#10;QRAEQRAEQRAEQRAEQRAEQRAEQRAEQRAEQRAEQRAEQRAEQRAEQRAEQRAEQRAEQRAEQRAEQRAEQRAE&#10;QRAEQRAEQRAEQRAEQRAEQRAEQRAEQRAEQRAEQRAEQRAEQRAEQRAEQRAEQRAEQRAEQRAEQRAEQRAE&#10;QRAEQRAEQRAEQRAEQRAEQRAEQRAEQRAEQRAEQRAEQRAEQRAEQRAEQRAEQRAEQRAEQRAEQRAEQRAE&#10;QRAEQRAEQRAEQRAEQRAEQRAEQRAEQRAEQRAEQRAEQRAEQRAEQRAEQRAEQRAEQRAEQRAEQRAEQRAE&#10;QRAEQRAEQRAEQRAEQRAEQRAEQRAEQRAEQRAEQRAEQRAEQRAEQRAEQRAEQRAEQRAEQRAEQRAEQRAE&#10;QRAEQRAEQRAEQRAEQRAEQRAEQRAEQRAEQRAEQRAEQRAEQRBygP/6r/8PHOd8b9jldqoAAAAASUVO&#10;RK5CYIJQSwMEFAAGAAgAAAAhAE3+jIbeAAAABwEAAA8AAABkcnMvZG93bnJldi54bWxMj0FLw0AU&#10;hO+C/2F5gje7idaQxGxKKeqpCLaCeHvNviah2d2Q3Sbpv/d5ssdhhplvitVsOjHS4FtnFcSLCATZ&#10;yunW1gq+9m8PKQgf0GrsnCUFF/KwKm9vCsy1m+wnjbtQCy6xPkcFTQh9LqWvGjLoF64ny97RDQYD&#10;y6GWesCJy00nH6MokQZbywsN9rRpqDrtzkbB+4TT+il+Hben4+bys3/++N7GpNT93bx+ARFoDv9h&#10;+MNndCiZ6eDOVnvRKVimCScV8CF202QZgzgoyLIsBVkW8pq//AU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B7zXtV4AQAAMESAAAOAAAAAAAAAAAA&#10;AAAAADoCAABkcnMvZTJvRG9jLnhtbFBLAQItAAoAAAAAAAAAIQCceDoNpjYGAKY2BgAUAAAAAAAA&#10;AAAAAAAAAEYHAABkcnMvbWVkaWEvaW1hZ2UxLnBuZ1BLAQItAAoAAAAAAAAAIQCzxT0lJ48FACeP&#10;BQAUAAAAAAAAAAAAAAAAAB4+BgBkcnMvbWVkaWEvaW1hZ2UyLnBuZ1BLAQItABQABgAIAAAAIQBN&#10;/oyG3gAAAAcBAAAPAAAAAAAAAAAAAAAAAHfNCwBkcnMvZG93bnJldi54bWxQSwECLQAUAAYACAAA&#10;ACEALmzwAMUAAAClAQAAGQAAAAAAAAAAAAAAAACCzgsAZHJzL19yZWxzL2Uyb0RvYy54bWwucmVs&#10;c1BLBQYAAAAABwAHAL4BAAB+zwsAAAA=&#10;">
                <v:shape id="Picture 220" o:spid="_x0000_s1033" type="#_x0000_t75" style="position:absolute;top:27847;width:51784;height:238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BJikwAAAANwAAAAPAAAAZHJzL2Rvd25yZXYueG1sRE/LisIw&#10;FN0L8w/hCrMRTa3gjNUoIgzM1sfC5aW5ptXmppNkbP17sxBcHs57teltI+7kQ+1YwXSSgSAuna7Z&#10;KDgdf8bfIEJE1tg4JgUPCrBZfwxWWGjX8Z7uh2hECuFQoIIqxraQMpQVWQwT1xIn7uK8xZigN1J7&#10;7FK4bWSeZXNpsebUUGFLu4rK2+HfKtj9LWa3Lrv2I2+c+XqMzuZ6cUp9DvvtEkSkPr7FL/evVpDn&#10;aX46k46AXD8BAAD//wMAUEsBAi0AFAAGAAgAAAAhANvh9svuAAAAhQEAABMAAAAAAAAAAAAAAAAA&#10;AAAAAFtDb250ZW50X1R5cGVzXS54bWxQSwECLQAUAAYACAAAACEAWvQsW78AAAAVAQAACwAAAAAA&#10;AAAAAAAAAAAfAQAAX3JlbHMvLnJlbHNQSwECLQAUAAYACAAAACEAjgSYpMAAAADcAAAADwAAAAAA&#10;AAAAAAAAAAAHAgAAZHJzL2Rvd25yZXYueG1sUEsFBgAAAAADAAMAtwAAAPQCAAAAAA==&#10;">
                  <v:imagedata r:id="rId15" o:title="" croptop="2865f" cropbottom="36502f" cropleft="7575f"/>
                </v:shape>
                <v:group id="Group 219" o:spid="_x0000_s1034" style="position:absolute;left:494;width:50438;height:63487" coordorigin="4572" coordsize="50438,63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sRgxAAAANwAAAAPAAAAZHJzL2Rvd25yZXYueG1sRI9Bi8Iw&#10;FITvwv6H8Ba8aVoXZa1GEdkVDyKoC+Lt0TzbYvNSmmxb/70RBI/DzHzDzJedKUVDtSssK4iHEQji&#10;1OqCMwV/p9/BNwjnkTWWlknBnRwsFx+9OSbatnyg5ugzESDsElSQe18lUro0J4NuaCvi4F1tbdAH&#10;WWdS19gGuCnlKIom0mDBYSHHitY5pbfjv1GwabFdfcU/ze52Xd8vp/H+vItJqf5nt5qB8NT5d/jV&#10;3moFo3gKzzPhCMjFAwAA//8DAFBLAQItABQABgAIAAAAIQDb4fbL7gAAAIUBAAATAAAAAAAAAAAA&#10;AAAAAAAAAABbQ29udGVudF9UeXBlc10ueG1sUEsBAi0AFAAGAAgAAAAhAFr0LFu/AAAAFQEAAAsA&#10;AAAAAAAAAAAAAAAAHwEAAF9yZWxzLy5yZWxzUEsBAi0AFAAGAAgAAAAhAIQCxGDEAAAA3AAAAA8A&#10;AAAAAAAAAAAAAAAABwIAAGRycy9kb3ducmV2LnhtbFBLBQYAAAAAAwADALcAAAD4AgAAAAA=&#10;">
                  <v:group id="_x0000_s1035" style="position:absolute;left:4591;width:50438;height:63487" coordsize="50438,63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group id="Group 8" o:spid="_x0000_s1036" style="position:absolute;width:50438;height:63487" coordorigin="-516,10209" coordsize="50443,636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shape id="Picture 7" o:spid="_x0000_s1037" type="#_x0000_t75" style="position:absolute;top:10209;width:48668;height:27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UNJuxQAAANoAAAAPAAAAZHJzL2Rvd25yZXYueG1sRI9Ba8JA&#10;FITvhf6H5RW8NRujWEndhFIUBRU0lZ4f2dckNPs2za4a/323IPQ4zMw3zCIfTCsu1LvGsoJxFIMg&#10;Lq1uuFJw+lg9z0E4j6yxtUwKbuQgzx4fFphqe+UjXQpfiQBhl6KC2vsuldKVNRl0ke2Ig/dle4M+&#10;yL6SusdrgJtWJnE8kwYbDgs1dvReU/ldnI2C7W19Pp5248PPfDmRn4dpst8ViVKjp+HtFYSnwf+H&#10;7+2NVvACf1fCDZDZLwAAAP//AwBQSwECLQAUAAYACAAAACEA2+H2y+4AAACFAQAAEwAAAAAAAAAA&#10;AAAAAAAAAAAAW0NvbnRlbnRfVHlwZXNdLnhtbFBLAQItABQABgAIAAAAIQBa9CxbvwAAABUBAAAL&#10;AAAAAAAAAAAAAAAAAB8BAABfcmVscy8ucmVsc1BLAQItABQABgAIAAAAIQADUNJuxQAAANoAAAAP&#10;AAAAAAAAAAAAAAAAAAcCAABkcnMvZG93bnJldi54bWxQSwUGAAAAAAMAAwC3AAAA+QIAAAAA&#10;">
                        <v:imagedata r:id="rId13" o:title="" croptop="28072f" cropbottom="2517f" cropleft="4336f" cropright="1279f"/>
                      </v:shape>
                      <v:shape id="_x0000_s1038" type="#_x0000_t202" style="position:absolute;left:-516;top:61646;width:50442;height:12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0KgjwgAAANoAAAAPAAAAZHJzL2Rvd25yZXYueG1sRI/RisIw&#10;FETfBf8hXGFfZE111WrXKO6C4quuH3DbXNuyzU1poq1/bwTBx2FmzjCrTWcqcaPGlZYVjEcRCOLM&#10;6pJzBee/3ecChPPIGivLpOBODjbrfm+FibYtH+l28rkIEHYJKii8rxMpXVaQQTeyNXHwLrYx6INs&#10;cqkbbAPcVHISRXNpsOSwUGBNvwVl/6erUXA5tMPZsk33/hwfp/MfLOPU3pX6GHTbbxCeOv8Ov9oH&#10;reALnlfCDZDrBwAAAP//AwBQSwECLQAUAAYACAAAACEA2+H2y+4AAACFAQAAEwAAAAAAAAAAAAAA&#10;AAAAAAAAW0NvbnRlbnRfVHlwZXNdLnhtbFBLAQItABQABgAIAAAAIQBa9CxbvwAAABUBAAALAAAA&#10;AAAAAAAAAAAAAB8BAABfcmVscy8ucmVsc1BLAQItABQABgAIAAAAIQBG0KgjwgAAANoAAAAPAAAA&#10;AAAAAAAAAAAAAAcCAABkcnMvZG93bnJldi54bWxQSwUGAAAAAAMAAwC3AAAA9gIAAAAA&#10;" stroked="f">
                        <v:textbox>
                          <w:txbxContent>
                            <w:p w14:paraId="7D18652D" w14:textId="0C53EC08" w:rsidR="0034758C" w:rsidRPr="0054286D" w:rsidRDefault="0034758C" w:rsidP="003C393B">
                              <w:pPr>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w:t>
                              </w:r>
                              <w:r>
                                <w:rPr>
                                  <w:rFonts w:ascii="Arial" w:hAnsi="Arial" w:cs="Arial"/>
                                </w:rPr>
                                <w:t>1. Schematic of A) experimental culture conditions and B) measured growth responses as a function of exposure window. We measured growth in juvenile C. virginica oyster shell area in an early (0-18 days) and later (18-36 days) window. We measured relative shell growth (per 36 days), shell thickness (mg mm</w:t>
                              </w:r>
                              <w:r>
                                <w:rPr>
                                  <w:rFonts w:ascii="Arial" w:hAnsi="Arial" w:cs="Arial"/>
                                  <w:vertAlign w:val="superscript"/>
                                </w:rPr>
                                <w:t>-</w:t>
                              </w:r>
                              <w:r w:rsidRPr="00A761FA">
                                <w:rPr>
                                  <w:rFonts w:ascii="Arial" w:hAnsi="Arial" w:cs="Arial"/>
                                  <w:vertAlign w:val="superscript"/>
                                </w:rPr>
                                <w:t>2</w:t>
                              </w:r>
                              <w:r>
                                <w:rPr>
                                  <w:rFonts w:ascii="Arial" w:hAnsi="Arial" w:cs="Arial"/>
                                </w:rPr>
                                <w:t>), and the condition index (mg mg</w:t>
                              </w:r>
                              <w:r>
                                <w:rPr>
                                  <w:rFonts w:ascii="Arial" w:hAnsi="Arial" w:cs="Arial"/>
                                  <w:vertAlign w:val="superscript"/>
                                </w:rPr>
                                <w:t>-2</w:t>
                              </w:r>
                              <w:r>
                                <w:rPr>
                                  <w:rFonts w:ascii="Arial" w:hAnsi="Arial" w:cs="Arial"/>
                                </w:rPr>
                                <w:t>) only at the end of the experiment.</w:t>
                              </w:r>
                            </w:p>
                          </w:txbxContent>
                        </v:textbox>
                      </v:shape>
                    </v:group>
                    <v:shape id="Text Box 213" o:spid="_x0000_s1039" type="#_x0000_t202" style="position:absolute;left:2575;top:1803;width:3548;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9ruxxwAAANwAAAAPAAAAZHJzL2Rvd25yZXYueG1sRI9Pa8JA&#10;FMTvQr/D8gq9mU38UyV1lbZYETy0VUGPj+xrEpp9m2a3Jn57VxA8DjPzG2a26EwlTtS40rKCJIpB&#10;EGdWl5wr2O8++lMQziNrrCyTgjM5WMwfejNMtW35m05bn4sAYZeigsL7OpXSZQUZdJGtiYP3YxuD&#10;Psgml7rBNsBNJQdx/CwNlhwWCqzpvaDsd/tvFLRfb6tDch6P/szndHnc5PtqMlwq9fTYvb6A8NT5&#10;e/jWXmsFg2QI1zPhCMj5BQAA//8DAFBLAQItABQABgAIAAAAIQDb4fbL7gAAAIUBAAATAAAAAAAA&#10;AAAAAAAAAAAAAABbQ29udGVudF9UeXBlc10ueG1sUEsBAi0AFAAGAAgAAAAhAFr0LFu/AAAAFQEA&#10;AAsAAAAAAAAAAAAAAAAAHwEAAF9yZWxzLy5yZWxzUEsBAi0AFAAGAAgAAAAhAAv2u7HHAAAA3AAA&#10;AA8AAAAAAAAAAAAAAAAABwIAAGRycy9kb3ducmV2LnhtbFBLBQYAAAAAAwADALcAAAD7AgAAAAA=&#10;" filled="f" strokecolor="white [3212]">
                      <v:textbox>
                        <w:txbxContent>
                          <w:p w14:paraId="1D247F51" w14:textId="77777777" w:rsidR="0034758C" w:rsidRPr="00E54548" w:rsidRDefault="0034758C" w:rsidP="00AA704B">
                            <w:pPr>
                              <w:rPr>
                                <w:b/>
                                <w:bCs/>
                                <w:sz w:val="32"/>
                                <w:szCs w:val="32"/>
                              </w:rPr>
                            </w:pPr>
                            <w:r>
                              <w:rPr>
                                <w:b/>
                                <w:bCs/>
                                <w:sz w:val="32"/>
                                <w:szCs w:val="32"/>
                              </w:rPr>
                              <w:t>A</w:t>
                            </w:r>
                          </w:p>
                        </w:txbxContent>
                      </v:textbox>
                    </v:shape>
                    <v:shape id="Text Box 214" o:spid="_x0000_s1040" type="#_x0000_t202" style="position:absolute;left:2189;top:27882;width:3543;height:2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yPFxwAAANwAAAAPAAAAZHJzL2Rvd25yZXYueG1sRI9Pa8JA&#10;FMTvQr/D8gq9mU2srRJdpS1WBA/1H+jxkX0modm3aXZr4rfvFgSPw8z8hpnOO1OJCzWutKwgiWIQ&#10;xJnVJecKDvvP/hiE88gaK8uk4EoO5rOH3hRTbVve0mXncxEg7FJUUHhfp1K6rCCDLrI1cfDOtjHo&#10;g2xyqRtsA9xUchDHr9JgyWGhwJo+Csq+d79GQbt5Xx6T68vwx3yNF6d1fqhGzwulnh67twkIT52/&#10;h2/tlVYwSIbwfyYcATn7AwAA//8DAFBLAQItABQABgAIAAAAIQDb4fbL7gAAAIUBAAATAAAAAAAA&#10;AAAAAAAAAAAAAABbQ29udGVudF9UeXBlc10ueG1sUEsBAi0AFAAGAAgAAAAhAFr0LFu/AAAAFQEA&#10;AAsAAAAAAAAAAAAAAAAAHwEAAF9yZWxzLy5yZWxzUEsBAi0AFAAGAAgAAAAhAIQfI8XHAAAA3AAA&#10;AA8AAAAAAAAAAAAAAAAABwIAAGRycy9kb3ducmV2LnhtbFBLBQYAAAAAAwADALcAAAD7AgAAAAA=&#10;" filled="f" strokecolor="white [3212]">
                      <v:textbox>
                        <w:txbxContent>
                          <w:p w14:paraId="3974F9C8" w14:textId="5F2563EA" w:rsidR="0034758C" w:rsidRPr="00E54548" w:rsidRDefault="0034758C" w:rsidP="00AA704B">
                            <w:pPr>
                              <w:rPr>
                                <w:b/>
                                <w:bCs/>
                                <w:sz w:val="32"/>
                                <w:szCs w:val="32"/>
                              </w:rPr>
                            </w:pPr>
                            <w:r>
                              <w:rPr>
                                <w:b/>
                                <w:bCs/>
                                <w:sz w:val="32"/>
                                <w:szCs w:val="32"/>
                              </w:rPr>
                              <w:t>B</w:t>
                            </w:r>
                          </w:p>
                        </w:txbxContent>
                      </v:textbox>
                    </v:shape>
                  </v:group>
                </v:group>
              </v:group>
            </w:pict>
          </mc:Fallback>
        </mc:AlternateContent>
      </w:r>
      <w:commentRangeEnd w:id="78"/>
      <w:r w:rsidR="000F2A9A">
        <w:rPr>
          <w:rStyle w:val="CommentReference"/>
        </w:rPr>
        <w:commentReference w:id="78"/>
      </w:r>
      <w:commentRangeEnd w:id="79"/>
      <w:r w:rsidR="007C3884">
        <w:rPr>
          <w:rStyle w:val="CommentReference"/>
        </w:rPr>
        <w:commentReference w:id="79"/>
      </w:r>
    </w:p>
    <w:p w14:paraId="33D8EE7C" w14:textId="65289FD5" w:rsidR="00391CFF" w:rsidRPr="002234F1" w:rsidRDefault="002234F1" w:rsidP="005F494A">
      <w:pPr>
        <w:pStyle w:val="NoSpacing"/>
        <w:rPr>
          <w:rFonts w:ascii="Arial" w:hAnsi="Arial" w:cs="Arial"/>
          <w:sz w:val="24"/>
          <w:szCs w:val="24"/>
        </w:rPr>
      </w:pPr>
      <w:r w:rsidRPr="002234F1">
        <w:rPr>
          <w:rFonts w:ascii="Arial" w:hAnsi="Arial" w:cs="Arial"/>
          <w:b/>
          <w:sz w:val="24"/>
          <w:szCs w:val="24"/>
        </w:rPr>
        <w:t>Design of experiment</w:t>
      </w:r>
      <w:r w:rsidRPr="005567CF">
        <w:rPr>
          <w:rFonts w:ascii="Arial" w:hAnsi="Arial" w:cs="Arial"/>
          <w:b/>
          <w:sz w:val="24"/>
          <w:szCs w:val="24"/>
        </w:rPr>
        <w:t>—</w:t>
      </w:r>
      <w:r w:rsidRPr="002234F1">
        <w:rPr>
          <w:rFonts w:ascii="Arial" w:hAnsi="Arial" w:cs="Arial"/>
          <w:sz w:val="24"/>
          <w:szCs w:val="24"/>
        </w:rPr>
        <w:t xml:space="preserve"> </w:t>
      </w:r>
      <w:r>
        <w:rPr>
          <w:rFonts w:ascii="Arial" w:hAnsi="Arial" w:cs="Arial"/>
          <w:sz w:val="24"/>
          <w:szCs w:val="24"/>
        </w:rPr>
        <w:t>Our primary aim</w:t>
      </w:r>
      <w:r w:rsidRPr="002234F1">
        <w:rPr>
          <w:rFonts w:ascii="Arial" w:hAnsi="Arial" w:cs="Arial"/>
          <w:sz w:val="24"/>
          <w:szCs w:val="24"/>
        </w:rPr>
        <w:t xml:space="preserve"> </w:t>
      </w:r>
      <w:r>
        <w:rPr>
          <w:rFonts w:ascii="Arial" w:hAnsi="Arial" w:cs="Arial"/>
          <w:sz w:val="24"/>
          <w:szCs w:val="24"/>
        </w:rPr>
        <w:t>was to determine effects of total alkalinity on growth in oyster shell area. We established six treatment levels of TA, spanning conditions characteristic of estuaries with substantial r</w:t>
      </w:r>
      <w:commentRangeStart w:id="80"/>
      <w:r>
        <w:rPr>
          <w:rFonts w:ascii="Arial" w:hAnsi="Arial" w:cs="Arial"/>
          <w:sz w:val="24"/>
          <w:szCs w:val="24"/>
        </w:rPr>
        <w:t>ainwater</w:t>
      </w:r>
      <w:commentRangeEnd w:id="80"/>
      <w:r w:rsidR="000F2A9A">
        <w:rPr>
          <w:rStyle w:val="CommentReference"/>
        </w:rPr>
        <w:commentReference w:id="80"/>
      </w:r>
      <w:r>
        <w:rPr>
          <w:rFonts w:ascii="Arial" w:hAnsi="Arial" w:cs="Arial"/>
          <w:sz w:val="24"/>
          <w:szCs w:val="24"/>
        </w:rPr>
        <w:t xml:space="preserve"> input (low TA), through </w:t>
      </w:r>
      <w:r w:rsidR="00391CFF">
        <w:rPr>
          <w:rFonts w:ascii="Arial" w:hAnsi="Arial" w:cs="Arial"/>
          <w:sz w:val="24"/>
          <w:szCs w:val="24"/>
        </w:rPr>
        <w:t>more typical alkalinity</w:t>
      </w:r>
      <w:r>
        <w:rPr>
          <w:rFonts w:ascii="Arial" w:hAnsi="Arial" w:cs="Arial"/>
          <w:sz w:val="24"/>
          <w:szCs w:val="24"/>
        </w:rPr>
        <w:t xml:space="preserve"> conditions (intermediate TA), to conditions observed in estuaries supplied by watersheds of high-carbonate geology (high TA). Because streams and rivers that deliver low- or high-TA fresh water can simultaneously decrease estuarine salinity, we also established two treatment levels of salinity, an ambient level (S=34) </w:t>
      </w:r>
      <w:r>
        <w:rPr>
          <w:rFonts w:ascii="Arial" w:hAnsi="Arial" w:cs="Arial"/>
          <w:sz w:val="24"/>
          <w:szCs w:val="24"/>
        </w:rPr>
        <w:lastRenderedPageBreak/>
        <w:t xml:space="preserve">and a reduced salinity level (S=27). The resultant experimental design </w:t>
      </w:r>
      <w:r w:rsidR="00D25FA6">
        <w:rPr>
          <w:rFonts w:ascii="Arial" w:hAnsi="Arial" w:cs="Arial"/>
          <w:sz w:val="24"/>
          <w:szCs w:val="24"/>
        </w:rPr>
        <w:t>linked</w:t>
      </w:r>
      <w:r>
        <w:rPr>
          <w:rFonts w:ascii="Arial" w:hAnsi="Arial" w:cs="Arial"/>
          <w:sz w:val="24"/>
          <w:szCs w:val="24"/>
        </w:rPr>
        <w:t xml:space="preserve"> treatments of both lower and higher TA with both low and ambient salinity. Although the treatment conditions were not fully orthogonal, this design enabled exploration of independent effects of TA and S across a spectrum of environmental conditions relevant to </w:t>
      </w:r>
      <w:r w:rsidRPr="007C1A6E">
        <w:rPr>
          <w:rFonts w:ascii="Arial" w:hAnsi="Arial" w:cs="Arial"/>
          <w:i/>
          <w:sz w:val="24"/>
          <w:szCs w:val="24"/>
        </w:rPr>
        <w:t>C. virginica</w:t>
      </w:r>
      <w:r>
        <w:rPr>
          <w:rFonts w:ascii="Arial" w:hAnsi="Arial" w:cs="Arial"/>
          <w:sz w:val="24"/>
          <w:szCs w:val="24"/>
        </w:rPr>
        <w:t xml:space="preserve">. Each TA and S treatment combination (6 total) was replicated across two </w:t>
      </w:r>
      <w:r w:rsidR="00B63CB0">
        <w:rPr>
          <w:rFonts w:ascii="Arial" w:hAnsi="Arial" w:cs="Arial"/>
          <w:sz w:val="24"/>
          <w:szCs w:val="24"/>
        </w:rPr>
        <w:t>static culture</w:t>
      </w:r>
      <w:r w:rsidR="00273933">
        <w:rPr>
          <w:rFonts w:ascii="Arial" w:hAnsi="Arial" w:cs="Arial"/>
          <w:sz w:val="24"/>
          <w:szCs w:val="24"/>
        </w:rPr>
        <w:t xml:space="preserve"> </w:t>
      </w:r>
      <w:r w:rsidR="00B63CB0">
        <w:rPr>
          <w:rFonts w:ascii="Arial" w:hAnsi="Arial" w:cs="Arial"/>
          <w:sz w:val="24"/>
          <w:szCs w:val="24"/>
        </w:rPr>
        <w:t>chambers</w:t>
      </w:r>
      <w:r>
        <w:rPr>
          <w:rFonts w:ascii="Arial" w:hAnsi="Arial" w:cs="Arial"/>
          <w:sz w:val="24"/>
          <w:szCs w:val="24"/>
        </w:rPr>
        <w:t xml:space="preserve">, each containing one plate with 49 attached oysters. </w:t>
      </w:r>
      <w:r w:rsidR="00273933">
        <w:rPr>
          <w:rFonts w:ascii="Arial" w:hAnsi="Arial" w:cs="Arial"/>
          <w:sz w:val="24"/>
          <w:szCs w:val="24"/>
        </w:rPr>
        <w:t xml:space="preserve">The overall configuration </w:t>
      </w:r>
      <w:r w:rsidR="00D25FA6">
        <w:rPr>
          <w:rFonts w:ascii="Arial" w:hAnsi="Arial" w:cs="Arial"/>
          <w:sz w:val="24"/>
          <w:szCs w:val="24"/>
        </w:rPr>
        <w:t>thus summed to 49 oysters x 2 cultures x 6 treatments =</w:t>
      </w:r>
      <w:r>
        <w:rPr>
          <w:rFonts w:ascii="Arial" w:hAnsi="Arial" w:cs="Arial"/>
          <w:sz w:val="24"/>
          <w:szCs w:val="24"/>
        </w:rPr>
        <w:t xml:space="preserve"> 588 oyster individuals across the experiment. </w:t>
      </w:r>
    </w:p>
    <w:p w14:paraId="469E86BD" w14:textId="367F664D" w:rsidR="002A4FBF" w:rsidRDefault="002A4FBF" w:rsidP="005F494A">
      <w:pPr>
        <w:pStyle w:val="NoSpacing"/>
        <w:rPr>
          <w:rFonts w:ascii="Arial" w:hAnsi="Arial" w:cs="Arial"/>
          <w:sz w:val="24"/>
          <w:szCs w:val="24"/>
        </w:rPr>
      </w:pPr>
    </w:p>
    <w:p w14:paraId="5C08D2DF" w14:textId="1829CE51" w:rsidR="001A1A94" w:rsidRDefault="008B3F1D" w:rsidP="005F494A">
      <w:pPr>
        <w:pStyle w:val="NoSpacing"/>
        <w:rPr>
          <w:rFonts w:ascii="Arial" w:hAnsi="Arial" w:cs="Arial"/>
          <w:sz w:val="24"/>
          <w:szCs w:val="24"/>
        </w:rPr>
      </w:pPr>
      <w:r>
        <w:rPr>
          <w:rFonts w:ascii="Arial" w:hAnsi="Arial" w:cs="Arial"/>
          <w:sz w:val="24"/>
          <w:szCs w:val="24"/>
        </w:rPr>
        <w:t>W</w:t>
      </w:r>
      <w:r w:rsidR="002A4FBF">
        <w:rPr>
          <w:rFonts w:ascii="Arial" w:hAnsi="Arial" w:cs="Arial"/>
          <w:sz w:val="24"/>
          <w:szCs w:val="24"/>
        </w:rPr>
        <w:t xml:space="preserve">e were additionally interested in </w:t>
      </w:r>
      <w:r>
        <w:rPr>
          <w:rFonts w:ascii="Arial" w:hAnsi="Arial" w:cs="Arial"/>
          <w:sz w:val="24"/>
          <w:szCs w:val="24"/>
        </w:rPr>
        <w:t>whether oysters might respond in a different way immediately following exposure to a novel set of TA and S conditions, compared to a response later on</w:t>
      </w:r>
      <w:r w:rsidR="00F074B4">
        <w:rPr>
          <w:rFonts w:ascii="Arial" w:hAnsi="Arial" w:cs="Arial"/>
          <w:sz w:val="24"/>
          <w:szCs w:val="24"/>
        </w:rPr>
        <w:t xml:space="preserve"> </w:t>
      </w:r>
      <w:commentRangeStart w:id="81"/>
      <w:r w:rsidR="00F074B4">
        <w:rPr>
          <w:rFonts w:ascii="Arial" w:hAnsi="Arial" w:cs="Arial"/>
          <w:sz w:val="24"/>
          <w:szCs w:val="24"/>
        </w:rPr>
        <w:t>after the exposure had continued for multiple days</w:t>
      </w:r>
      <w:commentRangeEnd w:id="81"/>
      <w:r w:rsidR="00D75BDC">
        <w:rPr>
          <w:rStyle w:val="CommentReference"/>
        </w:rPr>
        <w:commentReference w:id="81"/>
      </w:r>
      <w:r>
        <w:rPr>
          <w:rFonts w:ascii="Arial" w:hAnsi="Arial" w:cs="Arial"/>
          <w:sz w:val="24"/>
          <w:szCs w:val="24"/>
        </w:rPr>
        <w:t xml:space="preserve">. We therefore sampled growth in shell area at </w:t>
      </w:r>
      <w:r w:rsidR="00F074B4">
        <w:rPr>
          <w:rFonts w:ascii="Arial" w:hAnsi="Arial" w:cs="Arial"/>
          <w:sz w:val="24"/>
          <w:szCs w:val="24"/>
        </w:rPr>
        <w:t>several</w:t>
      </w:r>
      <w:r>
        <w:rPr>
          <w:rFonts w:ascii="Arial" w:hAnsi="Arial" w:cs="Arial"/>
          <w:sz w:val="24"/>
          <w:szCs w:val="24"/>
        </w:rPr>
        <w:t xml:space="preserve"> time points throughout the 36-d experiment, focusing especially on growth </w:t>
      </w:r>
      <w:r w:rsidR="00F074B4">
        <w:rPr>
          <w:rFonts w:ascii="Arial" w:hAnsi="Arial" w:cs="Arial"/>
          <w:sz w:val="24"/>
          <w:szCs w:val="24"/>
        </w:rPr>
        <w:t>across</w:t>
      </w:r>
      <w:r>
        <w:rPr>
          <w:rFonts w:ascii="Arial" w:hAnsi="Arial" w:cs="Arial"/>
          <w:sz w:val="24"/>
          <w:szCs w:val="24"/>
        </w:rPr>
        <w:t xml:space="preserve"> two time windows, one earlier </w:t>
      </w:r>
      <w:r w:rsidR="002A4FBF">
        <w:rPr>
          <w:rFonts w:ascii="Arial" w:hAnsi="Arial" w:cs="Arial"/>
          <w:sz w:val="24"/>
          <w:szCs w:val="24"/>
        </w:rPr>
        <w:t xml:space="preserve">(days 0-18) and </w:t>
      </w:r>
      <w:r>
        <w:rPr>
          <w:rFonts w:ascii="Arial" w:hAnsi="Arial" w:cs="Arial"/>
          <w:sz w:val="24"/>
          <w:szCs w:val="24"/>
        </w:rPr>
        <w:t>one later (days 19-36).</w:t>
      </w:r>
    </w:p>
    <w:p w14:paraId="730CBC3B" w14:textId="77777777" w:rsidR="001A1A94" w:rsidRDefault="001A1A94" w:rsidP="005F494A">
      <w:pPr>
        <w:pStyle w:val="NoSpacing"/>
        <w:rPr>
          <w:rFonts w:ascii="Arial" w:hAnsi="Arial" w:cs="Arial"/>
          <w:sz w:val="24"/>
          <w:szCs w:val="24"/>
        </w:rPr>
      </w:pPr>
    </w:p>
    <w:p w14:paraId="12E113E0" w14:textId="05CD0DDB" w:rsidR="004A3462" w:rsidRPr="00102217" w:rsidRDefault="004A3462" w:rsidP="005F494A">
      <w:pPr>
        <w:pStyle w:val="NoSpacing"/>
        <w:rPr>
          <w:rFonts w:ascii="Arial" w:hAnsi="Arial" w:cs="Arial"/>
          <w:sz w:val="24"/>
          <w:szCs w:val="24"/>
        </w:rPr>
      </w:pPr>
    </w:p>
    <w:p w14:paraId="38065A87" w14:textId="12A53BDA" w:rsidR="006D1E34" w:rsidRDefault="007A164B" w:rsidP="005F494A">
      <w:pPr>
        <w:pStyle w:val="NoSpacing"/>
        <w:rPr>
          <w:rFonts w:ascii="Arial" w:hAnsi="Arial" w:cs="Arial"/>
          <w:sz w:val="24"/>
          <w:szCs w:val="24"/>
        </w:rPr>
      </w:pPr>
      <w:r w:rsidRPr="00102217">
        <w:rPr>
          <w:rFonts w:ascii="Arial" w:hAnsi="Arial" w:cs="Arial"/>
          <w:b/>
          <w:bCs/>
          <w:sz w:val="24"/>
          <w:szCs w:val="24"/>
        </w:rPr>
        <w:t>Oyster growth—</w:t>
      </w:r>
      <w:commentRangeStart w:id="82"/>
      <w:commentRangeStart w:id="83"/>
      <w:commentRangeStart w:id="84"/>
      <w:r w:rsidR="00273933">
        <w:rPr>
          <w:rFonts w:ascii="Arial" w:hAnsi="Arial" w:cs="Arial"/>
          <w:bCs/>
          <w:sz w:val="24"/>
          <w:szCs w:val="24"/>
        </w:rPr>
        <w:t>W</w:t>
      </w:r>
      <w:r w:rsidR="000C2617">
        <w:rPr>
          <w:rFonts w:ascii="Arial" w:hAnsi="Arial" w:cs="Arial"/>
          <w:bCs/>
          <w:sz w:val="24"/>
          <w:szCs w:val="24"/>
        </w:rPr>
        <w:t>e</w:t>
      </w:r>
      <w:commentRangeEnd w:id="82"/>
      <w:r w:rsidR="00D75BDC">
        <w:rPr>
          <w:rStyle w:val="CommentReference"/>
        </w:rPr>
        <w:commentReference w:id="82"/>
      </w:r>
      <w:commentRangeEnd w:id="83"/>
      <w:r w:rsidR="00D75BDC">
        <w:rPr>
          <w:rStyle w:val="CommentReference"/>
        </w:rPr>
        <w:commentReference w:id="83"/>
      </w:r>
      <w:commentRangeEnd w:id="84"/>
      <w:r w:rsidR="00D75BDC">
        <w:rPr>
          <w:rStyle w:val="CommentReference"/>
        </w:rPr>
        <w:commentReference w:id="84"/>
      </w:r>
      <w:r w:rsidR="000C2617">
        <w:rPr>
          <w:rFonts w:ascii="Arial" w:hAnsi="Arial" w:cs="Arial"/>
          <w:bCs/>
          <w:sz w:val="24"/>
          <w:szCs w:val="24"/>
        </w:rPr>
        <w:t xml:space="preserve"> </w:t>
      </w:r>
      <w:r w:rsidR="00B8414F">
        <w:rPr>
          <w:rFonts w:ascii="Arial" w:hAnsi="Arial" w:cs="Arial"/>
          <w:sz w:val="24"/>
          <w:szCs w:val="24"/>
        </w:rPr>
        <w:t>tracked</w:t>
      </w:r>
      <w:r w:rsidR="001B52C9">
        <w:rPr>
          <w:rFonts w:ascii="Arial" w:hAnsi="Arial" w:cs="Arial"/>
          <w:sz w:val="24"/>
          <w:szCs w:val="24"/>
        </w:rPr>
        <w:t xml:space="preserve"> </w:t>
      </w:r>
      <w:r w:rsidR="003F7DE4">
        <w:rPr>
          <w:rFonts w:ascii="Arial" w:hAnsi="Arial" w:cs="Arial"/>
          <w:sz w:val="24"/>
          <w:szCs w:val="24"/>
        </w:rPr>
        <w:t xml:space="preserve">changes in </w:t>
      </w:r>
      <w:r w:rsidR="001B52C9">
        <w:rPr>
          <w:rFonts w:ascii="Arial" w:hAnsi="Arial" w:cs="Arial"/>
          <w:sz w:val="24"/>
          <w:szCs w:val="24"/>
        </w:rPr>
        <w:t xml:space="preserve">shell </w:t>
      </w:r>
      <w:r w:rsidR="003F7DE4">
        <w:rPr>
          <w:rFonts w:ascii="Arial" w:hAnsi="Arial" w:cs="Arial"/>
          <w:sz w:val="24"/>
          <w:szCs w:val="24"/>
        </w:rPr>
        <w:t xml:space="preserve">surface area </w:t>
      </w:r>
      <w:r w:rsidR="004A5C19">
        <w:rPr>
          <w:rFonts w:ascii="Arial" w:hAnsi="Arial" w:cs="Arial"/>
          <w:sz w:val="24"/>
          <w:szCs w:val="24"/>
        </w:rPr>
        <w:t>through</w:t>
      </w:r>
      <w:r w:rsidR="00273933">
        <w:rPr>
          <w:rFonts w:ascii="Arial" w:hAnsi="Arial" w:cs="Arial"/>
          <w:sz w:val="24"/>
          <w:szCs w:val="24"/>
        </w:rPr>
        <w:t xml:space="preserve">out the experiment, taking </w:t>
      </w:r>
      <w:r w:rsidR="000C2617">
        <w:rPr>
          <w:rFonts w:ascii="Arial" w:hAnsi="Arial" w:cs="Arial"/>
          <w:sz w:val="24"/>
          <w:szCs w:val="24"/>
        </w:rPr>
        <w:t xml:space="preserve">photos </w:t>
      </w:r>
      <w:r w:rsidR="00315861">
        <w:rPr>
          <w:rFonts w:ascii="Arial" w:hAnsi="Arial" w:cs="Arial"/>
          <w:sz w:val="24"/>
          <w:szCs w:val="24"/>
        </w:rPr>
        <w:t xml:space="preserve">of shell area </w:t>
      </w:r>
      <w:r w:rsidR="000C2617">
        <w:rPr>
          <w:rFonts w:ascii="Arial" w:hAnsi="Arial" w:cs="Arial"/>
          <w:sz w:val="24"/>
          <w:szCs w:val="24"/>
        </w:rPr>
        <w:t>on day 0, day 18, and day 36</w:t>
      </w:r>
      <w:r w:rsidR="00A84A98">
        <w:rPr>
          <w:rFonts w:ascii="Arial" w:hAnsi="Arial" w:cs="Arial"/>
          <w:sz w:val="24"/>
          <w:szCs w:val="24"/>
        </w:rPr>
        <w:t xml:space="preserve">. </w:t>
      </w:r>
      <w:r w:rsidR="005F61E1">
        <w:rPr>
          <w:rFonts w:ascii="Arial" w:hAnsi="Arial" w:cs="Arial"/>
          <w:sz w:val="24"/>
          <w:szCs w:val="24"/>
        </w:rPr>
        <w:t>W</w:t>
      </w:r>
      <w:r w:rsidR="00315861">
        <w:rPr>
          <w:rFonts w:ascii="Arial" w:hAnsi="Arial" w:cs="Arial"/>
          <w:sz w:val="24"/>
          <w:szCs w:val="24"/>
        </w:rPr>
        <w:t>e analyzed the photos using</w:t>
      </w:r>
      <w:r w:rsidR="00275A5F">
        <w:rPr>
          <w:rFonts w:ascii="Arial" w:hAnsi="Arial" w:cs="Arial"/>
          <w:sz w:val="24"/>
          <w:szCs w:val="24"/>
        </w:rPr>
        <w:t xml:space="preserve"> </w:t>
      </w:r>
      <w:r w:rsidR="006831A2" w:rsidRPr="00102217">
        <w:rPr>
          <w:rFonts w:ascii="Arial" w:hAnsi="Arial" w:cs="Arial"/>
          <w:sz w:val="24"/>
          <w:szCs w:val="24"/>
        </w:rPr>
        <w:t>ImageJ software (</w:t>
      </w:r>
      <w:proofErr w:type="spellStart"/>
      <w:r w:rsidR="006831A2" w:rsidRPr="00102217">
        <w:rPr>
          <w:rFonts w:ascii="Arial" w:hAnsi="Arial" w:cs="Arial"/>
          <w:sz w:val="24"/>
          <w:szCs w:val="24"/>
        </w:rPr>
        <w:t>v.X</w:t>
      </w:r>
      <w:proofErr w:type="spellEnd"/>
      <w:r w:rsidR="006831A2" w:rsidRPr="00102217">
        <w:rPr>
          <w:rFonts w:ascii="Arial" w:hAnsi="Arial" w:cs="Arial"/>
          <w:sz w:val="24"/>
          <w:szCs w:val="24"/>
        </w:rPr>
        <w:t xml:space="preserve">) </w:t>
      </w:r>
      <w:r w:rsidR="00275A5F">
        <w:rPr>
          <w:rFonts w:ascii="Arial" w:hAnsi="Arial" w:cs="Arial"/>
          <w:sz w:val="24"/>
          <w:szCs w:val="24"/>
        </w:rPr>
        <w:t xml:space="preserve">to </w:t>
      </w:r>
      <w:r w:rsidR="00315861">
        <w:rPr>
          <w:rFonts w:ascii="Arial" w:hAnsi="Arial" w:cs="Arial"/>
          <w:sz w:val="24"/>
          <w:szCs w:val="24"/>
        </w:rPr>
        <w:t>determine</w:t>
      </w:r>
      <w:r w:rsidR="00315861" w:rsidRPr="00102217">
        <w:rPr>
          <w:rFonts w:ascii="Arial" w:hAnsi="Arial" w:cs="Arial"/>
          <w:sz w:val="24"/>
          <w:szCs w:val="24"/>
        </w:rPr>
        <w:t xml:space="preserve"> </w:t>
      </w:r>
      <w:r w:rsidR="00315861">
        <w:rPr>
          <w:rFonts w:ascii="Arial" w:hAnsi="Arial" w:cs="Arial"/>
          <w:sz w:val="24"/>
          <w:szCs w:val="24"/>
        </w:rPr>
        <w:t xml:space="preserve">projected </w:t>
      </w:r>
      <w:r w:rsidR="00563C6F">
        <w:rPr>
          <w:rFonts w:ascii="Arial" w:hAnsi="Arial" w:cs="Arial"/>
          <w:sz w:val="24"/>
          <w:szCs w:val="24"/>
        </w:rPr>
        <w:t xml:space="preserve">surface area </w:t>
      </w:r>
      <w:r w:rsidR="00315861">
        <w:rPr>
          <w:rFonts w:ascii="Arial" w:hAnsi="Arial" w:cs="Arial"/>
          <w:sz w:val="24"/>
          <w:szCs w:val="24"/>
        </w:rPr>
        <w:t xml:space="preserve">of </w:t>
      </w:r>
      <w:r w:rsidR="004A5C19">
        <w:rPr>
          <w:rFonts w:ascii="Arial" w:hAnsi="Arial" w:cs="Arial"/>
          <w:sz w:val="24"/>
          <w:szCs w:val="24"/>
        </w:rPr>
        <w:t>each oyster’s</w:t>
      </w:r>
      <w:r w:rsidR="00315861">
        <w:rPr>
          <w:rFonts w:ascii="Arial" w:hAnsi="Arial" w:cs="Arial"/>
          <w:sz w:val="24"/>
          <w:szCs w:val="24"/>
        </w:rPr>
        <w:t xml:space="preserve"> top valve, ensuring</w:t>
      </w:r>
      <w:r w:rsidR="006831A2" w:rsidRPr="00102217">
        <w:rPr>
          <w:rFonts w:ascii="Arial" w:hAnsi="Arial" w:cs="Arial"/>
          <w:sz w:val="24"/>
          <w:szCs w:val="24"/>
        </w:rPr>
        <w:t xml:space="preserve"> a scale bar</w:t>
      </w:r>
      <w:r w:rsidR="00315861">
        <w:rPr>
          <w:rFonts w:ascii="Arial" w:hAnsi="Arial" w:cs="Arial"/>
          <w:sz w:val="24"/>
          <w:szCs w:val="24"/>
        </w:rPr>
        <w:t xml:space="preserve"> was visible in each image</w:t>
      </w:r>
      <w:r w:rsidR="00563C6F">
        <w:rPr>
          <w:rFonts w:ascii="Arial" w:hAnsi="Arial" w:cs="Arial"/>
          <w:sz w:val="24"/>
          <w:szCs w:val="24"/>
        </w:rPr>
        <w:t>.</w:t>
      </w:r>
      <w:r w:rsidR="00805174">
        <w:rPr>
          <w:rFonts w:ascii="Arial" w:hAnsi="Arial" w:cs="Arial"/>
          <w:sz w:val="24"/>
          <w:szCs w:val="24"/>
        </w:rPr>
        <w:t xml:space="preserve"> </w:t>
      </w:r>
      <w:r w:rsidR="00315861">
        <w:rPr>
          <w:rFonts w:ascii="Arial" w:hAnsi="Arial" w:cs="Arial"/>
          <w:sz w:val="24"/>
          <w:szCs w:val="24"/>
        </w:rPr>
        <w:t xml:space="preserve">We </w:t>
      </w:r>
      <w:r w:rsidR="00273933">
        <w:rPr>
          <w:rFonts w:ascii="Arial" w:hAnsi="Arial" w:cs="Arial"/>
          <w:sz w:val="24"/>
          <w:szCs w:val="24"/>
        </w:rPr>
        <w:t xml:space="preserve">quantified </w:t>
      </w:r>
      <w:r w:rsidR="00315861">
        <w:rPr>
          <w:rFonts w:ascii="Arial" w:hAnsi="Arial" w:cs="Arial"/>
          <w:sz w:val="24"/>
          <w:szCs w:val="24"/>
        </w:rPr>
        <w:t xml:space="preserve">the </w:t>
      </w:r>
      <w:r w:rsidR="00315861" w:rsidRPr="00273933">
        <w:rPr>
          <w:rFonts w:ascii="Arial" w:hAnsi="Arial" w:cs="Arial"/>
          <w:sz w:val="24"/>
          <w:szCs w:val="24"/>
        </w:rPr>
        <w:t>growth in shell area</w:t>
      </w:r>
      <w:r w:rsidR="00315861">
        <w:rPr>
          <w:rFonts w:ascii="Arial" w:hAnsi="Arial" w:cs="Arial"/>
          <w:sz w:val="24"/>
          <w:szCs w:val="24"/>
        </w:rPr>
        <w:t xml:space="preserve"> (difference in shell area between start and end dates)</w:t>
      </w:r>
      <w:r w:rsidR="009C2B84">
        <w:rPr>
          <w:rFonts w:ascii="Arial" w:hAnsi="Arial" w:cs="Arial"/>
          <w:sz w:val="24"/>
          <w:szCs w:val="24"/>
        </w:rPr>
        <w:t xml:space="preserve"> within earl</w:t>
      </w:r>
      <w:r w:rsidR="00273933">
        <w:rPr>
          <w:rFonts w:ascii="Arial" w:hAnsi="Arial" w:cs="Arial"/>
          <w:sz w:val="24"/>
          <w:szCs w:val="24"/>
        </w:rPr>
        <w:t>ier</w:t>
      </w:r>
      <w:r w:rsidR="009C2B84">
        <w:rPr>
          <w:rFonts w:ascii="Arial" w:hAnsi="Arial" w:cs="Arial"/>
          <w:sz w:val="24"/>
          <w:szCs w:val="24"/>
        </w:rPr>
        <w:t xml:space="preserve"> and later windows</w:t>
      </w:r>
      <w:r w:rsidR="00315861">
        <w:rPr>
          <w:rFonts w:ascii="Arial" w:hAnsi="Arial" w:cs="Arial"/>
          <w:sz w:val="24"/>
          <w:szCs w:val="24"/>
        </w:rPr>
        <w:t>, and</w:t>
      </w:r>
      <w:r w:rsidR="00273933">
        <w:rPr>
          <w:rFonts w:ascii="Arial" w:hAnsi="Arial" w:cs="Arial"/>
          <w:sz w:val="24"/>
          <w:szCs w:val="24"/>
        </w:rPr>
        <w:t xml:space="preserve"> the </w:t>
      </w:r>
      <w:r w:rsidR="00273933" w:rsidRPr="002D1CF9">
        <w:rPr>
          <w:rFonts w:ascii="Arial" w:hAnsi="Arial" w:cs="Arial"/>
          <w:sz w:val="24"/>
          <w:szCs w:val="24"/>
        </w:rPr>
        <w:t>overall</w:t>
      </w:r>
      <w:r w:rsidR="00315861" w:rsidRPr="00273933">
        <w:rPr>
          <w:rFonts w:ascii="Arial" w:hAnsi="Arial" w:cs="Arial"/>
          <w:sz w:val="24"/>
          <w:szCs w:val="24"/>
        </w:rPr>
        <w:t xml:space="preserve"> </w:t>
      </w:r>
      <w:r w:rsidR="00315861" w:rsidRPr="002D1CF9">
        <w:rPr>
          <w:rFonts w:ascii="Arial" w:hAnsi="Arial" w:cs="Arial"/>
          <w:sz w:val="24"/>
          <w:szCs w:val="24"/>
        </w:rPr>
        <w:t>shell growth</w:t>
      </w:r>
      <w:r w:rsidR="00315861">
        <w:rPr>
          <w:rFonts w:ascii="Arial" w:hAnsi="Arial" w:cs="Arial"/>
          <w:sz w:val="24"/>
          <w:szCs w:val="24"/>
        </w:rPr>
        <w:t xml:space="preserve"> </w:t>
      </w:r>
      <w:r w:rsidR="00273933">
        <w:rPr>
          <w:rFonts w:ascii="Arial" w:hAnsi="Arial" w:cs="Arial"/>
          <w:sz w:val="24"/>
          <w:szCs w:val="24"/>
        </w:rPr>
        <w:t>across the full 36 days of the experiment</w:t>
      </w:r>
      <w:r w:rsidR="00D244B3">
        <w:rPr>
          <w:rFonts w:ascii="Arial" w:hAnsi="Arial" w:cs="Arial"/>
          <w:sz w:val="24"/>
          <w:szCs w:val="24"/>
        </w:rPr>
        <w:t>.</w:t>
      </w:r>
      <w:r w:rsidR="00ED0AD9">
        <w:rPr>
          <w:rFonts w:ascii="Arial" w:hAnsi="Arial" w:cs="Arial"/>
          <w:sz w:val="24"/>
          <w:szCs w:val="24"/>
        </w:rPr>
        <w:t xml:space="preserve"> </w:t>
      </w:r>
      <w:r w:rsidR="004D75CA">
        <w:rPr>
          <w:rFonts w:ascii="Arial" w:hAnsi="Arial" w:cs="Arial"/>
          <w:sz w:val="24"/>
          <w:szCs w:val="24"/>
        </w:rPr>
        <w:t xml:space="preserve">We </w:t>
      </w:r>
      <w:r w:rsidR="00273933">
        <w:rPr>
          <w:rFonts w:ascii="Arial" w:hAnsi="Arial" w:cs="Arial"/>
          <w:sz w:val="24"/>
          <w:szCs w:val="24"/>
        </w:rPr>
        <w:t xml:space="preserve">additionally </w:t>
      </w:r>
      <w:r w:rsidR="00315861">
        <w:rPr>
          <w:rFonts w:ascii="Arial" w:hAnsi="Arial" w:cs="Arial"/>
          <w:sz w:val="24"/>
          <w:szCs w:val="24"/>
        </w:rPr>
        <w:t xml:space="preserve">measured </w:t>
      </w:r>
      <w:r w:rsidR="006773B1">
        <w:rPr>
          <w:rFonts w:ascii="Arial" w:hAnsi="Arial" w:cs="Arial"/>
          <w:sz w:val="24"/>
          <w:szCs w:val="24"/>
        </w:rPr>
        <w:t>condition index</w:t>
      </w:r>
      <w:r w:rsidR="00B877C2">
        <w:rPr>
          <w:rFonts w:ascii="Arial" w:hAnsi="Arial" w:cs="Arial"/>
          <w:sz w:val="24"/>
          <w:szCs w:val="24"/>
        </w:rPr>
        <w:t xml:space="preserve"> at </w:t>
      </w:r>
      <w:r w:rsidR="00273933">
        <w:rPr>
          <w:rFonts w:ascii="Arial" w:hAnsi="Arial" w:cs="Arial"/>
          <w:sz w:val="24"/>
          <w:szCs w:val="24"/>
        </w:rPr>
        <w:t>day 36</w:t>
      </w:r>
      <w:r w:rsidR="00315861">
        <w:rPr>
          <w:rFonts w:ascii="Arial" w:hAnsi="Arial" w:cs="Arial"/>
          <w:sz w:val="24"/>
          <w:szCs w:val="24"/>
        </w:rPr>
        <w:t xml:space="preserve">, </w:t>
      </w:r>
      <w:r w:rsidR="005F61E1">
        <w:rPr>
          <w:rFonts w:ascii="Arial" w:hAnsi="Arial" w:cs="Arial"/>
          <w:sz w:val="24"/>
          <w:szCs w:val="24"/>
        </w:rPr>
        <w:t xml:space="preserve">which we </w:t>
      </w:r>
      <w:r w:rsidR="00315861">
        <w:rPr>
          <w:rFonts w:ascii="Arial" w:hAnsi="Arial" w:cs="Arial"/>
          <w:sz w:val="24"/>
          <w:szCs w:val="24"/>
        </w:rPr>
        <w:t xml:space="preserve">quantified as dry tissue mass per dry shell mass, </w:t>
      </w:r>
      <w:r w:rsidR="005F61E1">
        <w:rPr>
          <w:rFonts w:ascii="Arial" w:hAnsi="Arial" w:cs="Arial"/>
          <w:sz w:val="24"/>
          <w:szCs w:val="24"/>
        </w:rPr>
        <w:t>after separating</w:t>
      </w:r>
      <w:r w:rsidR="00315861">
        <w:rPr>
          <w:rFonts w:ascii="Arial" w:hAnsi="Arial" w:cs="Arial"/>
          <w:sz w:val="24"/>
          <w:szCs w:val="24"/>
        </w:rPr>
        <w:t xml:space="preserve"> the tissue from the shells and drying each</w:t>
      </w:r>
      <w:r w:rsidR="005F61E1">
        <w:rPr>
          <w:rFonts w:ascii="Arial" w:hAnsi="Arial" w:cs="Arial"/>
          <w:sz w:val="24"/>
          <w:szCs w:val="24"/>
        </w:rPr>
        <w:t xml:space="preserve"> </w:t>
      </w:r>
      <w:r w:rsidR="00E65D84" w:rsidRPr="00102217">
        <w:rPr>
          <w:rFonts w:ascii="Arial" w:hAnsi="Arial" w:cs="Arial"/>
          <w:sz w:val="24"/>
          <w:szCs w:val="24"/>
        </w:rPr>
        <w:t>at 60</w:t>
      </w:r>
      <w:r w:rsidR="004A5C19">
        <w:rPr>
          <w:rFonts w:ascii="Arial" w:hAnsi="Arial" w:cs="Arial"/>
          <w:sz w:val="24"/>
          <w:szCs w:val="24"/>
        </w:rPr>
        <w:t>°</w:t>
      </w:r>
      <w:r w:rsidR="00E65D84" w:rsidRPr="00102217">
        <w:rPr>
          <w:rFonts w:ascii="Arial" w:hAnsi="Arial" w:cs="Arial"/>
          <w:sz w:val="24"/>
          <w:szCs w:val="24"/>
        </w:rPr>
        <w:t>C for 48</w:t>
      </w:r>
      <w:r w:rsidR="00315861">
        <w:rPr>
          <w:rFonts w:ascii="Arial" w:hAnsi="Arial" w:cs="Arial"/>
          <w:sz w:val="24"/>
          <w:szCs w:val="24"/>
        </w:rPr>
        <w:t xml:space="preserve"> </w:t>
      </w:r>
      <w:r w:rsidR="00E65D84" w:rsidRPr="00102217">
        <w:rPr>
          <w:rFonts w:ascii="Arial" w:hAnsi="Arial" w:cs="Arial"/>
          <w:sz w:val="24"/>
          <w:szCs w:val="24"/>
        </w:rPr>
        <w:t>hr</w:t>
      </w:r>
      <w:r w:rsidR="00E65D84">
        <w:rPr>
          <w:rFonts w:ascii="Arial" w:hAnsi="Arial" w:cs="Arial"/>
          <w:sz w:val="24"/>
          <w:szCs w:val="24"/>
        </w:rPr>
        <w:t>.</w:t>
      </w:r>
      <w:r w:rsidR="00986C07">
        <w:rPr>
          <w:rFonts w:ascii="Arial" w:hAnsi="Arial" w:cs="Arial"/>
          <w:sz w:val="24"/>
          <w:szCs w:val="24"/>
        </w:rPr>
        <w:t xml:space="preserve"> </w:t>
      </w:r>
      <w:r w:rsidR="005F61E1">
        <w:rPr>
          <w:rFonts w:ascii="Arial" w:hAnsi="Arial" w:cs="Arial"/>
          <w:sz w:val="24"/>
          <w:szCs w:val="24"/>
        </w:rPr>
        <w:t>We then divided</w:t>
      </w:r>
      <w:r w:rsidR="002315E8">
        <w:rPr>
          <w:rFonts w:ascii="Arial" w:hAnsi="Arial" w:cs="Arial"/>
          <w:sz w:val="24"/>
          <w:szCs w:val="24"/>
        </w:rPr>
        <w:t xml:space="preserve"> </w:t>
      </w:r>
      <w:r w:rsidR="00986C07">
        <w:rPr>
          <w:rFonts w:ascii="Arial" w:hAnsi="Arial" w:cs="Arial"/>
          <w:sz w:val="24"/>
          <w:szCs w:val="24"/>
        </w:rPr>
        <w:t>s</w:t>
      </w:r>
      <w:r w:rsidR="00DF6DF0">
        <w:rPr>
          <w:rFonts w:ascii="Arial" w:hAnsi="Arial" w:cs="Arial"/>
          <w:sz w:val="24"/>
          <w:szCs w:val="24"/>
        </w:rPr>
        <w:t xml:space="preserve">hell mass </w:t>
      </w:r>
      <w:r w:rsidR="00315861">
        <w:rPr>
          <w:rFonts w:ascii="Arial" w:hAnsi="Arial" w:cs="Arial"/>
          <w:sz w:val="24"/>
          <w:szCs w:val="24"/>
        </w:rPr>
        <w:t xml:space="preserve">by shell </w:t>
      </w:r>
      <w:r w:rsidR="00DF6DF0">
        <w:rPr>
          <w:rFonts w:ascii="Arial" w:hAnsi="Arial" w:cs="Arial"/>
          <w:sz w:val="24"/>
          <w:szCs w:val="24"/>
        </w:rPr>
        <w:t>area</w:t>
      </w:r>
      <w:r w:rsidR="005F61E1">
        <w:rPr>
          <w:rFonts w:ascii="Arial" w:hAnsi="Arial" w:cs="Arial"/>
          <w:sz w:val="24"/>
          <w:szCs w:val="24"/>
        </w:rPr>
        <w:t xml:space="preserve"> to develop a rough metric </w:t>
      </w:r>
      <w:r w:rsidR="00B644A2">
        <w:rPr>
          <w:rFonts w:ascii="Arial" w:hAnsi="Arial" w:cs="Arial"/>
          <w:sz w:val="24"/>
          <w:szCs w:val="24"/>
        </w:rPr>
        <w:t>of</w:t>
      </w:r>
      <w:r w:rsidR="005F61E1">
        <w:rPr>
          <w:rFonts w:ascii="Arial" w:hAnsi="Arial" w:cs="Arial"/>
          <w:sz w:val="24"/>
          <w:szCs w:val="24"/>
        </w:rPr>
        <w:t xml:space="preserve"> shell thickness</w:t>
      </w:r>
      <w:r w:rsidR="00BD38F0">
        <w:rPr>
          <w:rFonts w:ascii="Arial" w:hAnsi="Arial" w:cs="Arial"/>
          <w:sz w:val="24"/>
          <w:szCs w:val="24"/>
        </w:rPr>
        <w:t>.</w:t>
      </w:r>
    </w:p>
    <w:p w14:paraId="3B08C36C" w14:textId="3E865239" w:rsidR="00F87B23" w:rsidRDefault="00F87B23" w:rsidP="005F494A">
      <w:pPr>
        <w:pStyle w:val="NoSpacing"/>
        <w:rPr>
          <w:rFonts w:ascii="Arial" w:hAnsi="Arial" w:cs="Arial"/>
          <w:b/>
          <w:bCs/>
          <w:sz w:val="24"/>
          <w:szCs w:val="24"/>
        </w:rPr>
      </w:pPr>
    </w:p>
    <w:p w14:paraId="6656838E" w14:textId="0B4C2DDB" w:rsidR="008507FE" w:rsidRDefault="003F7DE4" w:rsidP="00C15126">
      <w:pPr>
        <w:pStyle w:val="NoSpacing"/>
        <w:rPr>
          <w:rFonts w:ascii="Arial" w:hAnsi="Arial" w:cs="Arial"/>
          <w:sz w:val="24"/>
          <w:szCs w:val="24"/>
        </w:rPr>
      </w:pPr>
      <w:r>
        <w:rPr>
          <w:rFonts w:ascii="Arial" w:hAnsi="Arial" w:cs="Arial"/>
          <w:b/>
          <w:bCs/>
          <w:sz w:val="24"/>
          <w:szCs w:val="24"/>
        </w:rPr>
        <w:t>Culture</w:t>
      </w:r>
      <w:r w:rsidRPr="00102217">
        <w:rPr>
          <w:rFonts w:ascii="Arial" w:hAnsi="Arial" w:cs="Arial"/>
          <w:b/>
          <w:bCs/>
          <w:sz w:val="24"/>
          <w:szCs w:val="24"/>
        </w:rPr>
        <w:t xml:space="preserve"> </w:t>
      </w:r>
      <w:r w:rsidR="004D479B" w:rsidRPr="00102217">
        <w:rPr>
          <w:rFonts w:ascii="Arial" w:hAnsi="Arial" w:cs="Arial"/>
          <w:b/>
          <w:bCs/>
          <w:sz w:val="24"/>
          <w:szCs w:val="24"/>
        </w:rPr>
        <w:t>conditions—</w:t>
      </w:r>
      <w:r w:rsidR="009F04F3">
        <w:rPr>
          <w:rFonts w:ascii="Arial" w:hAnsi="Arial" w:cs="Arial"/>
          <w:b/>
          <w:bCs/>
          <w:sz w:val="24"/>
          <w:szCs w:val="24"/>
        </w:rPr>
        <w:t xml:space="preserve"> </w:t>
      </w:r>
      <w:r w:rsidR="00B7177E">
        <w:rPr>
          <w:rFonts w:ascii="Arial" w:hAnsi="Arial" w:cs="Arial"/>
          <w:sz w:val="24"/>
          <w:szCs w:val="24"/>
        </w:rPr>
        <w:t xml:space="preserve">Each </w:t>
      </w:r>
      <w:r w:rsidR="009F04F3">
        <w:rPr>
          <w:rFonts w:ascii="Arial" w:hAnsi="Arial" w:cs="Arial"/>
          <w:sz w:val="24"/>
          <w:szCs w:val="24"/>
        </w:rPr>
        <w:t xml:space="preserve">static culture </w:t>
      </w:r>
      <w:r w:rsidR="004A5C19">
        <w:rPr>
          <w:rFonts w:ascii="Arial" w:hAnsi="Arial" w:cs="Arial"/>
          <w:sz w:val="24"/>
          <w:szCs w:val="24"/>
        </w:rPr>
        <w:t xml:space="preserve">during </w:t>
      </w:r>
      <w:r w:rsidR="00693F78">
        <w:rPr>
          <w:rFonts w:ascii="Arial" w:hAnsi="Arial" w:cs="Arial"/>
          <w:sz w:val="24"/>
          <w:szCs w:val="24"/>
        </w:rPr>
        <w:t xml:space="preserve">the </w:t>
      </w:r>
      <w:r w:rsidR="004A5C19">
        <w:rPr>
          <w:rFonts w:ascii="Arial" w:hAnsi="Arial" w:cs="Arial"/>
          <w:sz w:val="24"/>
          <w:szCs w:val="24"/>
        </w:rPr>
        <w:t xml:space="preserve">experiment </w:t>
      </w:r>
      <w:r w:rsidR="00475539">
        <w:rPr>
          <w:rFonts w:ascii="Arial" w:hAnsi="Arial" w:cs="Arial"/>
          <w:sz w:val="24"/>
          <w:szCs w:val="24"/>
        </w:rPr>
        <w:t xml:space="preserve">included </w:t>
      </w:r>
      <w:r w:rsidR="009F04F3">
        <w:rPr>
          <w:rFonts w:ascii="Arial" w:hAnsi="Arial" w:cs="Arial"/>
          <w:sz w:val="24"/>
          <w:szCs w:val="24"/>
        </w:rPr>
        <w:t xml:space="preserve">an </w:t>
      </w:r>
      <w:r w:rsidR="004A21A9">
        <w:rPr>
          <w:rFonts w:ascii="Arial" w:hAnsi="Arial" w:cs="Arial"/>
          <w:sz w:val="24"/>
          <w:szCs w:val="24"/>
        </w:rPr>
        <w:t xml:space="preserve">aquarium </w:t>
      </w:r>
      <w:r w:rsidR="00DA1830">
        <w:rPr>
          <w:rFonts w:ascii="Arial" w:hAnsi="Arial" w:cs="Arial"/>
          <w:sz w:val="24"/>
          <w:szCs w:val="24"/>
        </w:rPr>
        <w:t>p</w:t>
      </w:r>
      <w:r w:rsidR="009F04F3">
        <w:rPr>
          <w:rFonts w:ascii="Arial" w:hAnsi="Arial" w:cs="Arial"/>
          <w:sz w:val="24"/>
          <w:szCs w:val="24"/>
        </w:rPr>
        <w:t>ump</w:t>
      </w:r>
      <w:r w:rsidR="00BE1B61">
        <w:rPr>
          <w:rFonts w:ascii="Arial" w:hAnsi="Arial" w:cs="Arial"/>
          <w:sz w:val="24"/>
          <w:szCs w:val="24"/>
        </w:rPr>
        <w:t xml:space="preserve"> </w:t>
      </w:r>
      <w:r w:rsidR="00475539">
        <w:rPr>
          <w:rFonts w:ascii="Arial" w:hAnsi="Arial" w:cs="Arial"/>
          <w:sz w:val="24"/>
          <w:szCs w:val="24"/>
        </w:rPr>
        <w:t>to</w:t>
      </w:r>
      <w:r w:rsidR="00BE1B61">
        <w:rPr>
          <w:rFonts w:ascii="Arial" w:hAnsi="Arial" w:cs="Arial"/>
          <w:sz w:val="24"/>
          <w:szCs w:val="24"/>
        </w:rPr>
        <w:t xml:space="preserve"> ensure </w:t>
      </w:r>
      <w:r w:rsidR="00475539">
        <w:rPr>
          <w:rFonts w:ascii="Arial" w:hAnsi="Arial" w:cs="Arial"/>
          <w:sz w:val="24"/>
          <w:szCs w:val="24"/>
        </w:rPr>
        <w:t xml:space="preserve">adequate water motion. The continuous stirring </w:t>
      </w:r>
      <w:r w:rsidR="00793589">
        <w:rPr>
          <w:rFonts w:ascii="Arial" w:hAnsi="Arial" w:cs="Arial"/>
          <w:sz w:val="24"/>
          <w:szCs w:val="24"/>
        </w:rPr>
        <w:t>allowed gas</w:t>
      </w:r>
      <w:r w:rsidR="00475539">
        <w:rPr>
          <w:rFonts w:ascii="Arial" w:hAnsi="Arial" w:cs="Arial"/>
          <w:sz w:val="24"/>
          <w:szCs w:val="24"/>
        </w:rPr>
        <w:t xml:space="preserve"> exchange </w:t>
      </w:r>
      <w:r w:rsidR="00793589">
        <w:rPr>
          <w:rFonts w:ascii="Arial" w:hAnsi="Arial" w:cs="Arial"/>
          <w:sz w:val="24"/>
          <w:szCs w:val="24"/>
        </w:rPr>
        <w:t>at the water’s surface to keep</w:t>
      </w:r>
      <w:r w:rsidR="00475539">
        <w:rPr>
          <w:rFonts w:ascii="Arial" w:hAnsi="Arial" w:cs="Arial"/>
          <w:sz w:val="24"/>
          <w:szCs w:val="24"/>
        </w:rPr>
        <w:t xml:space="preserve"> </w:t>
      </w:r>
      <w:r w:rsidR="004A5C19">
        <w:rPr>
          <w:rFonts w:ascii="Arial" w:hAnsi="Arial" w:cs="Arial"/>
          <w:color w:val="000000" w:themeColor="text1"/>
          <w:sz w:val="24"/>
          <w:szCs w:val="24"/>
        </w:rPr>
        <w:t xml:space="preserve"> </w:t>
      </w:r>
      <w:r w:rsidR="00960064" w:rsidRPr="00102217">
        <w:rPr>
          <w:rFonts w:ascii="Arial" w:hAnsi="Arial" w:cs="Arial"/>
          <w:color w:val="000000" w:themeColor="text1"/>
          <w:sz w:val="24"/>
          <w:szCs w:val="24"/>
        </w:rPr>
        <w:t xml:space="preserve">oxygen </w:t>
      </w:r>
      <w:r w:rsidR="00793589">
        <w:rPr>
          <w:rFonts w:ascii="Arial" w:hAnsi="Arial" w:cs="Arial"/>
          <w:color w:val="000000" w:themeColor="text1"/>
          <w:sz w:val="24"/>
          <w:szCs w:val="24"/>
        </w:rPr>
        <w:t xml:space="preserve">levels at &gt;80% </w:t>
      </w:r>
      <w:r w:rsidR="00960064" w:rsidRPr="00102217">
        <w:rPr>
          <w:rFonts w:ascii="Arial" w:hAnsi="Arial" w:cs="Arial"/>
          <w:color w:val="000000" w:themeColor="text1"/>
          <w:sz w:val="24"/>
          <w:szCs w:val="24"/>
        </w:rPr>
        <w:t xml:space="preserve">saturation </w:t>
      </w:r>
      <w:r w:rsidR="009F04F3">
        <w:rPr>
          <w:rFonts w:ascii="Arial" w:hAnsi="Arial" w:cs="Arial"/>
          <w:color w:val="000000" w:themeColor="text1"/>
          <w:sz w:val="24"/>
          <w:szCs w:val="24"/>
        </w:rPr>
        <w:t xml:space="preserve">. The only </w:t>
      </w:r>
      <w:r w:rsidR="00960064">
        <w:rPr>
          <w:rFonts w:ascii="Arial" w:hAnsi="Arial" w:cs="Arial"/>
          <w:color w:val="000000" w:themeColor="text1"/>
          <w:sz w:val="24"/>
          <w:szCs w:val="24"/>
        </w:rPr>
        <w:t>exception</w:t>
      </w:r>
      <w:r w:rsidR="009F04F3">
        <w:rPr>
          <w:rFonts w:ascii="Arial" w:hAnsi="Arial" w:cs="Arial"/>
          <w:color w:val="000000" w:themeColor="text1"/>
          <w:sz w:val="24"/>
          <w:szCs w:val="24"/>
        </w:rPr>
        <w:t>s</w:t>
      </w:r>
      <w:r w:rsidR="00960064">
        <w:rPr>
          <w:rFonts w:ascii="Arial" w:hAnsi="Arial" w:cs="Arial"/>
          <w:color w:val="000000" w:themeColor="text1"/>
          <w:sz w:val="24"/>
          <w:szCs w:val="24"/>
        </w:rPr>
        <w:t xml:space="preserve"> </w:t>
      </w:r>
      <w:r w:rsidR="009F04F3">
        <w:rPr>
          <w:rFonts w:ascii="Arial" w:hAnsi="Arial" w:cs="Arial"/>
          <w:color w:val="000000" w:themeColor="text1"/>
          <w:sz w:val="24"/>
          <w:szCs w:val="24"/>
        </w:rPr>
        <w:t>were</w:t>
      </w:r>
      <w:r w:rsidR="00960064" w:rsidRPr="00102217">
        <w:rPr>
          <w:rFonts w:ascii="Arial" w:hAnsi="Arial" w:cs="Arial"/>
          <w:color w:val="000000" w:themeColor="text1"/>
          <w:sz w:val="24"/>
          <w:szCs w:val="24"/>
        </w:rPr>
        <w:t xml:space="preserve"> two </w:t>
      </w:r>
      <w:r w:rsidR="00960064">
        <w:rPr>
          <w:rFonts w:ascii="Arial" w:hAnsi="Arial" w:cs="Arial"/>
          <w:color w:val="000000" w:themeColor="text1"/>
          <w:sz w:val="24"/>
          <w:szCs w:val="24"/>
        </w:rPr>
        <w:t xml:space="preserve">cultures that dropped to </w:t>
      </w:r>
      <w:commentRangeStart w:id="85"/>
      <w:r w:rsidR="00960064">
        <w:rPr>
          <w:rFonts w:ascii="Arial" w:hAnsi="Arial" w:cs="Arial"/>
          <w:color w:val="000000" w:themeColor="text1"/>
          <w:sz w:val="24"/>
          <w:szCs w:val="24"/>
        </w:rPr>
        <w:t>X</w:t>
      </w:r>
      <w:r w:rsidR="00960064" w:rsidRPr="00102217">
        <w:rPr>
          <w:rFonts w:ascii="Arial" w:hAnsi="Arial" w:cs="Arial"/>
          <w:color w:val="000000" w:themeColor="text1"/>
          <w:sz w:val="24"/>
          <w:szCs w:val="24"/>
        </w:rPr>
        <w:t>%</w:t>
      </w:r>
      <w:commentRangeEnd w:id="85"/>
      <w:r w:rsidR="00D75BDC">
        <w:rPr>
          <w:rStyle w:val="CommentReference"/>
        </w:rPr>
        <w:commentReference w:id="85"/>
      </w:r>
      <w:r w:rsidR="00960064" w:rsidRPr="00102217">
        <w:rPr>
          <w:rFonts w:ascii="Arial" w:hAnsi="Arial" w:cs="Arial"/>
          <w:color w:val="000000" w:themeColor="text1"/>
          <w:sz w:val="24"/>
          <w:szCs w:val="24"/>
        </w:rPr>
        <w:t xml:space="preserve"> on </w:t>
      </w:r>
      <w:r w:rsidR="00960064">
        <w:rPr>
          <w:rFonts w:ascii="Arial" w:hAnsi="Arial" w:cs="Arial"/>
          <w:color w:val="000000" w:themeColor="text1"/>
          <w:sz w:val="24"/>
          <w:szCs w:val="24"/>
        </w:rPr>
        <w:t>one</w:t>
      </w:r>
      <w:r w:rsidR="00960064" w:rsidRPr="00102217">
        <w:rPr>
          <w:rFonts w:ascii="Arial" w:hAnsi="Arial" w:cs="Arial"/>
          <w:color w:val="000000" w:themeColor="text1"/>
          <w:sz w:val="24"/>
          <w:szCs w:val="24"/>
        </w:rPr>
        <w:t xml:space="preserve"> occasion</w:t>
      </w:r>
      <w:r w:rsidR="00960064">
        <w:rPr>
          <w:rFonts w:ascii="Arial" w:hAnsi="Arial" w:cs="Arial"/>
          <w:color w:val="000000" w:themeColor="text1"/>
          <w:sz w:val="24"/>
          <w:szCs w:val="24"/>
        </w:rPr>
        <w:t xml:space="preserve"> each</w:t>
      </w:r>
      <w:r w:rsidR="00377DE4">
        <w:rPr>
          <w:rFonts w:ascii="Arial" w:hAnsi="Arial" w:cs="Arial"/>
          <w:color w:val="000000" w:themeColor="text1"/>
          <w:sz w:val="24"/>
          <w:szCs w:val="24"/>
        </w:rPr>
        <w:t>,</w:t>
      </w:r>
      <w:r w:rsidR="00960064" w:rsidRPr="00102217">
        <w:rPr>
          <w:rFonts w:ascii="Arial" w:hAnsi="Arial" w:cs="Arial"/>
          <w:color w:val="000000" w:themeColor="text1"/>
          <w:sz w:val="24"/>
          <w:szCs w:val="24"/>
        </w:rPr>
        <w:t xml:space="preserve"> due to pump fail</w:t>
      </w:r>
      <w:r w:rsidR="00960064">
        <w:rPr>
          <w:rFonts w:ascii="Arial" w:hAnsi="Arial" w:cs="Arial"/>
          <w:color w:val="000000" w:themeColor="text1"/>
          <w:sz w:val="24"/>
          <w:szCs w:val="24"/>
        </w:rPr>
        <w:t>ure. The resulting episodes of decreased oxygen lasted less than X hr</w:t>
      </w:r>
      <w:r w:rsidR="00960064" w:rsidRPr="00102217">
        <w:rPr>
          <w:rFonts w:ascii="Arial" w:hAnsi="Arial" w:cs="Arial"/>
          <w:color w:val="000000" w:themeColor="text1"/>
          <w:sz w:val="24"/>
          <w:szCs w:val="24"/>
        </w:rPr>
        <w:t>.</w:t>
      </w:r>
      <w:r w:rsidR="00960064" w:rsidRPr="0054286D">
        <w:rPr>
          <w:noProof/>
        </w:rPr>
        <w:t xml:space="preserve"> </w:t>
      </w:r>
      <w:r w:rsidR="009E7F75">
        <w:rPr>
          <w:rFonts w:ascii="Arial" w:hAnsi="Arial" w:cs="Arial"/>
          <w:sz w:val="24"/>
          <w:szCs w:val="24"/>
        </w:rPr>
        <w:t>Oysters were fed</w:t>
      </w:r>
      <w:r w:rsidR="00C15126" w:rsidRPr="00102217">
        <w:rPr>
          <w:rFonts w:ascii="Arial" w:hAnsi="Arial" w:cs="Arial"/>
          <w:sz w:val="24"/>
          <w:szCs w:val="24"/>
        </w:rPr>
        <w:t xml:space="preserve"> daily </w:t>
      </w:r>
      <w:r w:rsidR="00B7177E">
        <w:rPr>
          <w:rFonts w:ascii="Arial" w:hAnsi="Arial" w:cs="Arial"/>
          <w:sz w:val="24"/>
          <w:szCs w:val="24"/>
        </w:rPr>
        <w:t>[with X], and were held</w:t>
      </w:r>
      <w:r w:rsidR="00C15126" w:rsidRPr="00102217">
        <w:rPr>
          <w:rFonts w:ascii="Arial" w:hAnsi="Arial" w:cs="Arial"/>
          <w:sz w:val="24"/>
          <w:szCs w:val="24"/>
        </w:rPr>
        <w:t xml:space="preserve"> in the dark to </w:t>
      </w:r>
      <w:r w:rsidR="00C15126">
        <w:rPr>
          <w:rFonts w:ascii="Arial" w:hAnsi="Arial" w:cs="Arial"/>
          <w:sz w:val="24"/>
          <w:szCs w:val="24"/>
        </w:rPr>
        <w:t>minimize the influence of</w:t>
      </w:r>
      <w:r w:rsidR="00C15126" w:rsidRPr="00102217">
        <w:rPr>
          <w:rFonts w:ascii="Arial" w:hAnsi="Arial" w:cs="Arial"/>
          <w:sz w:val="24"/>
          <w:szCs w:val="24"/>
        </w:rPr>
        <w:t xml:space="preserve"> shadows </w:t>
      </w:r>
      <w:r w:rsidR="001906C9">
        <w:rPr>
          <w:rFonts w:ascii="Arial" w:hAnsi="Arial" w:cs="Arial"/>
          <w:sz w:val="24"/>
          <w:szCs w:val="24"/>
        </w:rPr>
        <w:t>on</w:t>
      </w:r>
      <w:r w:rsidR="00C15126">
        <w:rPr>
          <w:rFonts w:ascii="Arial" w:hAnsi="Arial" w:cs="Arial"/>
          <w:sz w:val="24"/>
          <w:szCs w:val="24"/>
        </w:rPr>
        <w:t xml:space="preserve"> </w:t>
      </w:r>
      <w:r w:rsidR="00C15126" w:rsidRPr="00102217">
        <w:rPr>
          <w:rFonts w:ascii="Arial" w:hAnsi="Arial" w:cs="Arial"/>
          <w:sz w:val="24"/>
          <w:szCs w:val="24"/>
        </w:rPr>
        <w:t>activity (cite).</w:t>
      </w:r>
      <w:r w:rsidR="00DA1830">
        <w:rPr>
          <w:rFonts w:ascii="Arial" w:hAnsi="Arial" w:cs="Arial"/>
          <w:sz w:val="24"/>
          <w:szCs w:val="24"/>
        </w:rPr>
        <w:t xml:space="preserve"> Complete water changes were done every three days</w:t>
      </w:r>
      <w:r w:rsidR="00960064">
        <w:rPr>
          <w:rFonts w:ascii="Arial" w:hAnsi="Arial" w:cs="Arial"/>
          <w:sz w:val="24"/>
          <w:szCs w:val="24"/>
        </w:rPr>
        <w:t>,</w:t>
      </w:r>
      <w:r w:rsidR="0089749F">
        <w:rPr>
          <w:rFonts w:ascii="Arial" w:hAnsi="Arial" w:cs="Arial"/>
          <w:sz w:val="24"/>
          <w:szCs w:val="24"/>
        </w:rPr>
        <w:t xml:space="preserve"> </w:t>
      </w:r>
      <w:r w:rsidR="004A5C19">
        <w:rPr>
          <w:rFonts w:ascii="Arial" w:hAnsi="Arial" w:cs="Arial"/>
          <w:sz w:val="24"/>
          <w:szCs w:val="24"/>
        </w:rPr>
        <w:t xml:space="preserve">and the sides of the culture </w:t>
      </w:r>
      <w:r w:rsidR="00377DE4">
        <w:rPr>
          <w:rFonts w:ascii="Arial" w:hAnsi="Arial" w:cs="Arial"/>
          <w:sz w:val="24"/>
          <w:szCs w:val="24"/>
        </w:rPr>
        <w:t>chambers</w:t>
      </w:r>
      <w:r>
        <w:rPr>
          <w:rFonts w:ascii="Arial" w:hAnsi="Arial" w:cs="Arial"/>
          <w:sz w:val="24"/>
          <w:szCs w:val="24"/>
        </w:rPr>
        <w:t>,</w:t>
      </w:r>
      <w:r w:rsidR="008D0981">
        <w:rPr>
          <w:rFonts w:ascii="Arial" w:hAnsi="Arial" w:cs="Arial"/>
          <w:sz w:val="24"/>
          <w:szCs w:val="24"/>
        </w:rPr>
        <w:t xml:space="preserve"> and pumps</w:t>
      </w:r>
      <w:r w:rsidR="00960064">
        <w:rPr>
          <w:rFonts w:ascii="Arial" w:hAnsi="Arial" w:cs="Arial"/>
          <w:sz w:val="24"/>
          <w:szCs w:val="24"/>
        </w:rPr>
        <w:t>, cords,</w:t>
      </w:r>
      <w:r w:rsidR="0089749F">
        <w:rPr>
          <w:rFonts w:ascii="Arial" w:hAnsi="Arial" w:cs="Arial"/>
          <w:sz w:val="24"/>
          <w:szCs w:val="24"/>
        </w:rPr>
        <w:t xml:space="preserve"> and tubing were cleaned of </w:t>
      </w:r>
      <w:r w:rsidR="004A5C19">
        <w:rPr>
          <w:rFonts w:ascii="Arial" w:hAnsi="Arial" w:cs="Arial"/>
          <w:sz w:val="24"/>
          <w:szCs w:val="24"/>
        </w:rPr>
        <w:t>any fouling organisms</w:t>
      </w:r>
      <w:r w:rsidR="0089749F">
        <w:rPr>
          <w:rFonts w:ascii="Arial" w:hAnsi="Arial" w:cs="Arial"/>
          <w:sz w:val="24"/>
          <w:szCs w:val="24"/>
        </w:rPr>
        <w:t xml:space="preserve"> and debris</w:t>
      </w:r>
      <w:r w:rsidR="00DA1830">
        <w:rPr>
          <w:rFonts w:ascii="Arial" w:hAnsi="Arial" w:cs="Arial"/>
          <w:sz w:val="24"/>
          <w:szCs w:val="24"/>
        </w:rPr>
        <w:t>.</w:t>
      </w:r>
      <w:r w:rsidR="008D0981">
        <w:rPr>
          <w:rFonts w:ascii="Arial" w:hAnsi="Arial" w:cs="Arial"/>
          <w:sz w:val="24"/>
          <w:szCs w:val="24"/>
        </w:rPr>
        <w:t xml:space="preserve"> </w:t>
      </w:r>
      <w:r w:rsidR="00960064">
        <w:rPr>
          <w:rFonts w:ascii="Arial" w:hAnsi="Arial" w:cs="Arial"/>
          <w:sz w:val="24"/>
          <w:szCs w:val="24"/>
        </w:rPr>
        <w:t>The e</w:t>
      </w:r>
      <w:r w:rsidR="00960064" w:rsidRPr="00102217">
        <w:rPr>
          <w:rFonts w:ascii="Arial" w:hAnsi="Arial" w:cs="Arial"/>
          <w:sz w:val="24"/>
          <w:szCs w:val="24"/>
        </w:rPr>
        <w:t xml:space="preserve">xperimental </w:t>
      </w:r>
      <w:r w:rsidR="00960064">
        <w:rPr>
          <w:rFonts w:ascii="Arial" w:hAnsi="Arial" w:cs="Arial"/>
          <w:sz w:val="24"/>
          <w:szCs w:val="24"/>
        </w:rPr>
        <w:t>cultures</w:t>
      </w:r>
      <w:r w:rsidR="00960064" w:rsidRPr="00102217">
        <w:rPr>
          <w:rFonts w:ascii="Arial" w:hAnsi="Arial" w:cs="Arial"/>
          <w:sz w:val="24"/>
          <w:szCs w:val="24"/>
        </w:rPr>
        <w:t xml:space="preserve"> had </w:t>
      </w:r>
      <w:r w:rsidR="00A67EAF" w:rsidRPr="00102217">
        <w:rPr>
          <w:rFonts w:ascii="Arial" w:hAnsi="Arial" w:cs="Arial"/>
          <w:sz w:val="24"/>
          <w:szCs w:val="24"/>
        </w:rPr>
        <w:t>lids</w:t>
      </w:r>
      <w:r w:rsidR="00A67EAF">
        <w:rPr>
          <w:rFonts w:ascii="Arial" w:hAnsi="Arial" w:cs="Arial"/>
          <w:sz w:val="24"/>
          <w:szCs w:val="24"/>
        </w:rPr>
        <w:t xml:space="preserve"> but</w:t>
      </w:r>
      <w:r w:rsidR="00960064" w:rsidRPr="00102217">
        <w:rPr>
          <w:rFonts w:ascii="Arial" w:hAnsi="Arial" w:cs="Arial"/>
          <w:sz w:val="24"/>
          <w:szCs w:val="24"/>
        </w:rPr>
        <w:t xml:space="preserve"> were not tightly sealed due to a gap created by the pump power cord, </w:t>
      </w:r>
      <w:r w:rsidR="00960064">
        <w:rPr>
          <w:rFonts w:ascii="Arial" w:hAnsi="Arial" w:cs="Arial"/>
          <w:sz w:val="24"/>
          <w:szCs w:val="24"/>
        </w:rPr>
        <w:t xml:space="preserve">which resulted in minor chemical drift between </w:t>
      </w:r>
      <w:r w:rsidR="00960064" w:rsidRPr="00102217">
        <w:rPr>
          <w:rFonts w:ascii="Arial" w:hAnsi="Arial" w:cs="Arial"/>
          <w:sz w:val="24"/>
          <w:szCs w:val="24"/>
        </w:rPr>
        <w:t>water changes</w:t>
      </w:r>
      <w:r w:rsidR="00A107AE">
        <w:rPr>
          <w:rFonts w:ascii="Arial" w:hAnsi="Arial" w:cs="Arial"/>
          <w:sz w:val="24"/>
          <w:szCs w:val="24"/>
        </w:rPr>
        <w:t xml:space="preserve"> (Fig. 2)</w:t>
      </w:r>
      <w:r w:rsidR="00960064" w:rsidRPr="00102217">
        <w:rPr>
          <w:rFonts w:ascii="Arial" w:hAnsi="Arial" w:cs="Arial"/>
          <w:sz w:val="24"/>
          <w:szCs w:val="24"/>
        </w:rPr>
        <w:t xml:space="preserve">. </w:t>
      </w:r>
      <w:r w:rsidR="00960064">
        <w:rPr>
          <w:rFonts w:ascii="Arial" w:hAnsi="Arial" w:cs="Arial"/>
          <w:sz w:val="24"/>
          <w:szCs w:val="24"/>
        </w:rPr>
        <w:t>Despite this drift</w:t>
      </w:r>
      <w:r w:rsidR="00960064" w:rsidRPr="00102217">
        <w:rPr>
          <w:rFonts w:ascii="Arial" w:hAnsi="Arial" w:cs="Arial"/>
          <w:color w:val="000000" w:themeColor="text1"/>
          <w:sz w:val="24"/>
          <w:szCs w:val="24"/>
        </w:rPr>
        <w:t xml:space="preserve">, </w:t>
      </w:r>
      <w:r w:rsidR="00960064">
        <w:rPr>
          <w:rFonts w:ascii="Arial" w:hAnsi="Arial" w:cs="Arial"/>
          <w:color w:val="000000" w:themeColor="text1"/>
          <w:sz w:val="24"/>
          <w:szCs w:val="24"/>
        </w:rPr>
        <w:t>chemical conditions across t</w:t>
      </w:r>
      <w:r w:rsidR="00960064" w:rsidRPr="00102217">
        <w:rPr>
          <w:rFonts w:ascii="Arial" w:hAnsi="Arial" w:cs="Arial"/>
          <w:color w:val="000000" w:themeColor="text1"/>
          <w:sz w:val="24"/>
          <w:szCs w:val="24"/>
        </w:rPr>
        <w:t xml:space="preserve">reatments remained </w:t>
      </w:r>
      <w:r w:rsidR="00960064">
        <w:rPr>
          <w:rFonts w:ascii="Arial" w:hAnsi="Arial" w:cs="Arial"/>
          <w:color w:val="000000" w:themeColor="text1"/>
          <w:sz w:val="24"/>
          <w:szCs w:val="24"/>
        </w:rPr>
        <w:t xml:space="preserve">distinct and </w:t>
      </w:r>
      <w:r>
        <w:rPr>
          <w:rFonts w:ascii="Arial" w:hAnsi="Arial" w:cs="Arial"/>
          <w:color w:val="000000" w:themeColor="text1"/>
          <w:sz w:val="24"/>
          <w:szCs w:val="24"/>
        </w:rPr>
        <w:t>differ</w:t>
      </w:r>
      <w:r w:rsidR="00325F3A">
        <w:rPr>
          <w:rFonts w:ascii="Arial" w:hAnsi="Arial" w:cs="Arial"/>
          <w:color w:val="000000" w:themeColor="text1"/>
          <w:sz w:val="24"/>
          <w:szCs w:val="24"/>
        </w:rPr>
        <w:t>ed</w:t>
      </w:r>
      <w:r>
        <w:rPr>
          <w:rFonts w:ascii="Arial" w:hAnsi="Arial" w:cs="Arial"/>
          <w:color w:val="000000" w:themeColor="text1"/>
          <w:sz w:val="24"/>
          <w:szCs w:val="24"/>
        </w:rPr>
        <w:t xml:space="preserve"> </w:t>
      </w:r>
      <w:r w:rsidR="00960064">
        <w:rPr>
          <w:rFonts w:ascii="Arial" w:hAnsi="Arial" w:cs="Arial"/>
          <w:color w:val="000000" w:themeColor="text1"/>
          <w:sz w:val="24"/>
          <w:szCs w:val="24"/>
        </w:rPr>
        <w:t>statistically</w:t>
      </w:r>
      <w:r w:rsidR="00960064" w:rsidRPr="00102217">
        <w:rPr>
          <w:rFonts w:ascii="Arial" w:hAnsi="Arial" w:cs="Arial"/>
          <w:color w:val="000000" w:themeColor="text1"/>
          <w:sz w:val="24"/>
          <w:szCs w:val="24"/>
        </w:rPr>
        <w:t xml:space="preserve">. </w:t>
      </w:r>
      <w:r w:rsidR="00960064">
        <w:rPr>
          <w:rFonts w:ascii="Arial" w:hAnsi="Arial" w:cs="Arial"/>
          <w:sz w:val="24"/>
          <w:szCs w:val="24"/>
        </w:rPr>
        <w:t>Any m</w:t>
      </w:r>
      <w:r w:rsidR="00960064" w:rsidRPr="00102217">
        <w:rPr>
          <w:rFonts w:ascii="Arial" w:hAnsi="Arial" w:cs="Arial"/>
          <w:sz w:val="24"/>
          <w:szCs w:val="24"/>
        </w:rPr>
        <w:t xml:space="preserve">ortality of oysters </w:t>
      </w:r>
      <w:r w:rsidR="00960064">
        <w:rPr>
          <w:rFonts w:ascii="Arial" w:hAnsi="Arial" w:cs="Arial"/>
          <w:sz w:val="24"/>
          <w:szCs w:val="24"/>
        </w:rPr>
        <w:t xml:space="preserve">(always &lt;X%) </w:t>
      </w:r>
      <w:r w:rsidR="00960064" w:rsidRPr="00102217">
        <w:rPr>
          <w:rFonts w:ascii="Arial" w:hAnsi="Arial" w:cs="Arial"/>
          <w:sz w:val="24"/>
          <w:szCs w:val="24"/>
        </w:rPr>
        <w:t xml:space="preserve">was recorded at the same time as water changes, and shells </w:t>
      </w:r>
      <w:r w:rsidR="00960064">
        <w:rPr>
          <w:rFonts w:ascii="Arial" w:hAnsi="Arial" w:cs="Arial"/>
          <w:sz w:val="24"/>
          <w:szCs w:val="24"/>
        </w:rPr>
        <w:t xml:space="preserve">of deceased oysters </w:t>
      </w:r>
      <w:r w:rsidR="00960064" w:rsidRPr="00102217">
        <w:rPr>
          <w:rFonts w:ascii="Arial" w:hAnsi="Arial" w:cs="Arial"/>
          <w:sz w:val="24"/>
          <w:szCs w:val="24"/>
        </w:rPr>
        <w:t xml:space="preserve">were promptly </w:t>
      </w:r>
      <w:r w:rsidR="00960064">
        <w:rPr>
          <w:rFonts w:ascii="Arial" w:hAnsi="Arial" w:cs="Arial"/>
          <w:sz w:val="24"/>
          <w:szCs w:val="24"/>
        </w:rPr>
        <w:t xml:space="preserve">removed from the cultures and </w:t>
      </w:r>
      <w:r w:rsidR="00960064" w:rsidRPr="00102217">
        <w:rPr>
          <w:rFonts w:ascii="Arial" w:hAnsi="Arial" w:cs="Arial"/>
          <w:sz w:val="24"/>
          <w:szCs w:val="24"/>
        </w:rPr>
        <w:t xml:space="preserve">discarded. </w:t>
      </w:r>
    </w:p>
    <w:p w14:paraId="44AE6AE9" w14:textId="77777777" w:rsidR="008507FE" w:rsidRDefault="008507FE" w:rsidP="00C15126">
      <w:pPr>
        <w:pStyle w:val="NoSpacing"/>
        <w:rPr>
          <w:rFonts w:ascii="Arial" w:hAnsi="Arial" w:cs="Arial"/>
          <w:sz w:val="24"/>
          <w:szCs w:val="24"/>
        </w:rPr>
      </w:pPr>
    </w:p>
    <w:p w14:paraId="60CAF86C" w14:textId="117277F3" w:rsidR="00725046" w:rsidRDefault="00725046" w:rsidP="003F7DE4">
      <w:pPr>
        <w:pStyle w:val="NoSpacing"/>
        <w:rPr>
          <w:rFonts w:ascii="Arial" w:hAnsi="Arial" w:cs="Arial"/>
          <w:sz w:val="24"/>
          <w:szCs w:val="24"/>
        </w:rPr>
      </w:pPr>
      <w:r>
        <w:rPr>
          <w:rFonts w:ascii="Arial" w:hAnsi="Arial" w:cs="Arial"/>
          <w:noProof/>
          <w:sz w:val="24"/>
          <w:szCs w:val="24"/>
        </w:rPr>
        <w:lastRenderedPageBreak/>
        <mc:AlternateContent>
          <mc:Choice Requires="wpg">
            <w:drawing>
              <wp:anchor distT="0" distB="0" distL="114300" distR="114300" simplePos="0" relativeHeight="251657217" behindDoc="0" locked="0" layoutInCell="1" allowOverlap="1" wp14:anchorId="418FCE32" wp14:editId="44AA3AC8">
                <wp:simplePos x="0" y="0"/>
                <wp:positionH relativeFrom="column">
                  <wp:posOffset>-185571</wp:posOffset>
                </wp:positionH>
                <wp:positionV relativeFrom="paragraph">
                  <wp:posOffset>-173</wp:posOffset>
                </wp:positionV>
                <wp:extent cx="6160135" cy="8327390"/>
                <wp:effectExtent l="0" t="0" r="0" b="0"/>
                <wp:wrapTopAndBottom/>
                <wp:docPr id="192" name="Group 192"/>
                <wp:cNvGraphicFramePr/>
                <a:graphic xmlns:a="http://schemas.openxmlformats.org/drawingml/2006/main">
                  <a:graphicData uri="http://schemas.microsoft.com/office/word/2010/wordprocessingGroup">
                    <wpg:wgp>
                      <wpg:cNvGrpSpPr/>
                      <wpg:grpSpPr>
                        <a:xfrm>
                          <a:off x="0" y="0"/>
                          <a:ext cx="6160135" cy="8327390"/>
                          <a:chOff x="69370" y="2"/>
                          <a:chExt cx="6161721" cy="8329871"/>
                        </a:xfrm>
                      </wpg:grpSpPr>
                      <wpg:grpSp>
                        <wpg:cNvPr id="38" name="Group 38"/>
                        <wpg:cNvGrpSpPr/>
                        <wpg:grpSpPr>
                          <a:xfrm>
                            <a:off x="69370" y="2"/>
                            <a:ext cx="6161721" cy="8329871"/>
                            <a:chOff x="-111112" y="72187"/>
                            <a:chExt cx="6162740" cy="8342387"/>
                          </a:xfrm>
                        </wpg:grpSpPr>
                        <wpg:grpSp>
                          <wpg:cNvPr id="39" name="Group 39"/>
                          <wpg:cNvGrpSpPr/>
                          <wpg:grpSpPr>
                            <a:xfrm>
                              <a:off x="-111112" y="2462930"/>
                              <a:ext cx="6162740" cy="5951644"/>
                              <a:chOff x="-539728" y="329460"/>
                              <a:chExt cx="6352120" cy="5997003"/>
                            </a:xfrm>
                          </wpg:grpSpPr>
                          <wpg:grpSp>
                            <wpg:cNvPr id="40" name="Group 40"/>
                            <wpg:cNvGrpSpPr/>
                            <wpg:grpSpPr>
                              <a:xfrm>
                                <a:off x="-406598" y="329460"/>
                                <a:ext cx="5019886" cy="4227927"/>
                                <a:chOff x="-529319" y="-39669"/>
                                <a:chExt cx="6534923" cy="5900937"/>
                              </a:xfrm>
                            </wpg:grpSpPr>
                            <pic:pic xmlns:pic="http://schemas.openxmlformats.org/drawingml/2006/picture">
                              <pic:nvPicPr>
                                <pic:cNvPr id="41" name="Picture 41"/>
                                <pic:cNvPicPr>
                                  <a:picLocks noChangeAspect="1"/>
                                </pic:cNvPicPr>
                              </pic:nvPicPr>
                              <pic:blipFill rotWithShape="1">
                                <a:blip r:embed="rId16">
                                  <a:extLst>
                                    <a:ext uri="{28A0092B-C50C-407E-A947-70E740481C1C}">
                                      <a14:useLocalDpi xmlns:a14="http://schemas.microsoft.com/office/drawing/2010/main" val="0"/>
                                    </a:ext>
                                  </a:extLst>
                                </a:blip>
                                <a:srcRect t="29058" r="8000" b="6289"/>
                                <a:stretch/>
                              </pic:blipFill>
                              <pic:spPr bwMode="auto">
                                <a:xfrm>
                                  <a:off x="-529319" y="2640296"/>
                                  <a:ext cx="6534923" cy="3220972"/>
                                </a:xfrm>
                                <a:prstGeom prst="rect">
                                  <a:avLst/>
                                </a:prstGeom>
                                <a:noFill/>
                                <a:ln>
                                  <a:noFill/>
                                </a:ln>
                                <a:extLst>
                                  <a:ext uri="{53640926-AAD7-44D8-BBD7-CCE9431645EC}">
                                    <a14:shadowObscured xmlns:a14="http://schemas.microsoft.com/office/drawing/2010/main"/>
                                  </a:ext>
                                </a:extLst>
                              </pic:spPr>
                            </pic:pic>
                            <wpg:grpSp>
                              <wpg:cNvPr id="42" name="Group 42"/>
                              <wpg:cNvGrpSpPr/>
                              <wpg:grpSpPr>
                                <a:xfrm>
                                  <a:off x="-529319" y="-39669"/>
                                  <a:ext cx="6412894" cy="2823382"/>
                                  <a:chOff x="-529359" y="-1135793"/>
                                  <a:chExt cx="6413411" cy="2823432"/>
                                </a:xfrm>
                              </wpg:grpSpPr>
                              <pic:pic xmlns:pic="http://schemas.openxmlformats.org/drawingml/2006/picture">
                                <pic:nvPicPr>
                                  <pic:cNvPr id="43" name="Picture 43"/>
                                  <pic:cNvPicPr>
                                    <a:picLocks noChangeAspect="1"/>
                                  </pic:cNvPicPr>
                                </pic:nvPicPr>
                                <pic:blipFill rotWithShape="1">
                                  <a:blip r:embed="rId17">
                                    <a:extLst>
                                      <a:ext uri="{28A0092B-C50C-407E-A947-70E740481C1C}">
                                        <a14:useLocalDpi xmlns:a14="http://schemas.microsoft.com/office/drawing/2010/main" val="0"/>
                                      </a:ext>
                                    </a:extLst>
                                  </a:blip>
                                  <a:srcRect l="11258" t="5769" r="9712" b="67129"/>
                                  <a:stretch/>
                                </pic:blipFill>
                                <pic:spPr bwMode="auto">
                                  <a:xfrm>
                                    <a:off x="270376" y="-1135793"/>
                                    <a:ext cx="5613676" cy="1350271"/>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44" name="Picture 44" descr="A graph with numbers and a line of trees&#10;&#10;Description automatically generated"/>
                                  <pic:cNvPicPr>
                                    <a:picLocks noChangeAspect="1"/>
                                  </pic:cNvPicPr>
                                </pic:nvPicPr>
                                <pic:blipFill rotWithShape="1">
                                  <a:blip r:embed="rId17">
                                    <a:extLst>
                                      <a:ext uri="{28A0092B-C50C-407E-A947-70E740481C1C}">
                                        <a14:useLocalDpi xmlns:a14="http://schemas.microsoft.com/office/drawing/2010/main" val="0"/>
                                      </a:ext>
                                    </a:extLst>
                                  </a:blip>
                                  <a:srcRect t="41441" r="9715" b="20122"/>
                                  <a:stretch/>
                                </pic:blipFill>
                                <pic:spPr bwMode="auto">
                                  <a:xfrm>
                                    <a:off x="-529359" y="-227626"/>
                                    <a:ext cx="6413411" cy="1915265"/>
                                  </a:xfrm>
                                  <a:prstGeom prst="rect">
                                    <a:avLst/>
                                  </a:prstGeom>
                                  <a:noFill/>
                                  <a:ln>
                                    <a:noFill/>
                                  </a:ln>
                                  <a:extLst>
                                    <a:ext uri="{53640926-AAD7-44D8-BBD7-CCE9431645EC}">
                                      <a14:shadowObscured xmlns:a14="http://schemas.microsoft.com/office/drawing/2010/main"/>
                                    </a:ext>
                                  </a:extLst>
                                </pic:spPr>
                              </pic:pic>
                            </wpg:grpSp>
                          </wpg:grpSp>
                          <wps:wsp>
                            <wps:cNvPr id="45" name="Text Box 2"/>
                            <wps:cNvSpPr txBox="1">
                              <a:spLocks noChangeArrowheads="1"/>
                            </wps:cNvSpPr>
                            <wps:spPr bwMode="auto">
                              <a:xfrm>
                                <a:off x="-539728" y="4456742"/>
                                <a:ext cx="6352120" cy="1869721"/>
                              </a:xfrm>
                              <a:prstGeom prst="rect">
                                <a:avLst/>
                              </a:prstGeom>
                              <a:solidFill>
                                <a:srgbClr val="FFFFFF"/>
                              </a:solidFill>
                              <a:ln w="9525">
                                <a:noFill/>
                                <a:miter lim="800000"/>
                                <a:headEnd/>
                                <a:tailEnd/>
                              </a:ln>
                            </wps:spPr>
                            <wps:txbx>
                              <w:txbxContent>
                                <w:p w14:paraId="14A6BBDC" w14:textId="6E23BA63" w:rsidR="0034758C" w:rsidRPr="0054286D" w:rsidRDefault="0034758C" w:rsidP="00013089">
                                  <w:pPr>
                                    <w:rPr>
                                      <w:rFonts w:ascii="Arial" w:hAnsi="Arial" w:cs="Arial"/>
                                    </w:rPr>
                                  </w:pPr>
                                  <w:r>
                                    <w:rPr>
                                      <w:rFonts w:ascii="Arial" w:hAnsi="Arial" w:cs="Arial"/>
                                    </w:rPr>
                                    <w:t>F</w:t>
                                  </w:r>
                                  <w:r w:rsidRPr="0054286D">
                                    <w:rPr>
                                      <w:rFonts w:ascii="Arial" w:hAnsi="Arial" w:cs="Arial"/>
                                    </w:rPr>
                                    <w:t>i</w:t>
                                  </w:r>
                                  <w:r>
                                    <w:rPr>
                                      <w:rFonts w:ascii="Arial" w:hAnsi="Arial" w:cs="Arial"/>
                                    </w:rPr>
                                    <w:t>g.</w:t>
                                  </w:r>
                                  <w:r w:rsidRPr="0054286D">
                                    <w:rPr>
                                      <w:rFonts w:ascii="Arial" w:hAnsi="Arial" w:cs="Arial"/>
                                    </w:rPr>
                                    <w:t xml:space="preserve"> 2</w:t>
                                  </w:r>
                                  <w:r>
                                    <w:rPr>
                                      <w:rFonts w:ascii="Arial" w:hAnsi="Arial" w:cs="Arial"/>
                                    </w:rPr>
                                    <w:t>. Results of treatment monitoring of seawater throughout the experiment exhibit marginal variability in A) total alkalinity (unit), B) salinity, and C) temperature (unit) conditions throughout the experiment, though, treatments remained distinct. Measurements for temperature and salinity were taken prior to, and after, water changes using a multiparameter sonde. We collected seawater at the same time to later analyze for total alkalinity. A) Total alkalinity targets were duplicated across 6 ranges that spanned far below to well above ambient seawater conditions (~2250umol kg</w:t>
                                  </w:r>
                                  <w:proofErr w:type="gramStart"/>
                                  <w:r>
                                    <w:rPr>
                                      <w:rFonts w:ascii="Arial" w:hAnsi="Arial" w:cs="Arial"/>
                                    </w:rPr>
                                    <w:t>)..</w:t>
                                  </w:r>
                                  <w:proofErr w:type="gramEnd"/>
                                  <w:r>
                                    <w:rPr>
                                      <w:rFonts w:ascii="Arial" w:hAnsi="Arial" w:cs="Arial"/>
                                    </w:rPr>
                                    <w:t xml:space="preserve"> Dashed lines indicate the average TA condition in each bin (legend).B) Very little variability in ambient salinity conditions with low salinity conditions ranging from X to X, with an average of X +_ SE. C, denoted by marker shape (triangle  S=27, circle S = 34). In all bins seawater temperature fluctuated between X and X (average X + SE C).</w:t>
                                  </w:r>
                                </w:p>
                              </w:txbxContent>
                            </wps:txbx>
                            <wps:bodyPr rot="0" vert="horz" wrap="square" lIns="91440" tIns="45720" rIns="91440" bIns="45720" anchor="t" anchorCtr="0">
                              <a:noAutofit/>
                            </wps:bodyPr>
                          </wps:wsp>
                        </wpg:grpSp>
                        <wps:wsp>
                          <wps:cNvPr id="68" name="Text Box 68"/>
                          <wps:cNvSpPr txBox="1">
                            <a:spLocks noChangeArrowheads="1"/>
                          </wps:cNvSpPr>
                          <wps:spPr bwMode="auto">
                            <a:xfrm>
                              <a:off x="210553" y="4385511"/>
                              <a:ext cx="407472" cy="392590"/>
                            </a:xfrm>
                            <a:prstGeom prst="rect">
                              <a:avLst/>
                            </a:prstGeom>
                            <a:solidFill>
                              <a:srgbClr val="FFFFFF"/>
                            </a:solidFill>
                            <a:ln w="9525">
                              <a:solidFill>
                                <a:schemeClr val="bg1"/>
                              </a:solidFill>
                              <a:miter lim="800000"/>
                              <a:headEnd/>
                              <a:tailEnd/>
                            </a:ln>
                          </wps:spPr>
                          <wps:txbx>
                            <w:txbxContent>
                              <w:p w14:paraId="16B6A519" w14:textId="511300F1" w:rsidR="0034758C" w:rsidRPr="00E54548" w:rsidRDefault="0034758C" w:rsidP="00013089">
                                <w:pPr>
                                  <w:rPr>
                                    <w:b/>
                                    <w:bCs/>
                                    <w:sz w:val="32"/>
                                    <w:szCs w:val="32"/>
                                  </w:rPr>
                                </w:pPr>
                                <w:r>
                                  <w:rPr>
                                    <w:b/>
                                    <w:bCs/>
                                    <w:sz w:val="32"/>
                                    <w:szCs w:val="32"/>
                                  </w:rPr>
                                  <w:t>C</w:t>
                                </w:r>
                              </w:p>
                            </w:txbxContent>
                          </wps:txbx>
                          <wps:bodyPr rot="0" vert="horz" wrap="square" lIns="91440" tIns="45720" rIns="91440" bIns="45720" anchor="t" anchorCtr="0">
                            <a:noAutofit/>
                          </wps:bodyPr>
                        </wps:wsp>
                        <wps:wsp>
                          <wps:cNvPr id="71" name="Text Box 2"/>
                          <wps:cNvSpPr txBox="1">
                            <a:spLocks noChangeArrowheads="1"/>
                          </wps:cNvSpPr>
                          <wps:spPr bwMode="auto">
                            <a:xfrm>
                              <a:off x="210553" y="2412332"/>
                              <a:ext cx="407035" cy="392430"/>
                            </a:xfrm>
                            <a:prstGeom prst="rect">
                              <a:avLst/>
                            </a:prstGeom>
                            <a:solidFill>
                              <a:srgbClr val="FFFFFF"/>
                            </a:solidFill>
                            <a:ln w="9525">
                              <a:solidFill>
                                <a:schemeClr val="bg1"/>
                              </a:solidFill>
                              <a:miter lim="800000"/>
                              <a:headEnd/>
                              <a:tailEnd/>
                            </a:ln>
                          </wps:spPr>
                          <wps:txbx>
                            <w:txbxContent>
                              <w:p w14:paraId="2CFD6B8F" w14:textId="52C75626" w:rsidR="0034758C" w:rsidRPr="00E54548" w:rsidRDefault="0034758C" w:rsidP="00013089">
                                <w:pPr>
                                  <w:rPr>
                                    <w:b/>
                                    <w:bCs/>
                                    <w:sz w:val="32"/>
                                    <w:szCs w:val="32"/>
                                  </w:rPr>
                                </w:pPr>
                                <w:r>
                                  <w:rPr>
                                    <w:b/>
                                    <w:bCs/>
                                    <w:sz w:val="32"/>
                                    <w:szCs w:val="32"/>
                                  </w:rPr>
                                  <w:t>B</w:t>
                                </w:r>
                              </w:p>
                            </w:txbxContent>
                          </wps:txbx>
                          <wps:bodyPr rot="0" vert="horz" wrap="square" lIns="91440" tIns="45720" rIns="91440" bIns="45720" anchor="t" anchorCtr="0">
                            <a:noAutofit/>
                          </wps:bodyPr>
                        </wps:wsp>
                        <pic:pic xmlns:pic="http://schemas.openxmlformats.org/drawingml/2006/picture">
                          <pic:nvPicPr>
                            <pic:cNvPr id="72" name="Picture 72"/>
                            <pic:cNvPicPr>
                              <a:picLocks noChangeAspect="1"/>
                            </pic:cNvPicPr>
                          </pic:nvPicPr>
                          <pic:blipFill rotWithShape="1">
                            <a:blip r:embed="rId18">
                              <a:extLst>
                                <a:ext uri="{28A0092B-C50C-407E-A947-70E740481C1C}">
                                  <a14:useLocalDpi xmlns:a14="http://schemas.microsoft.com/office/drawing/2010/main" val="0"/>
                                </a:ext>
                              </a:extLst>
                            </a:blip>
                            <a:srcRect t="6335" b="23107"/>
                            <a:stretch/>
                          </pic:blipFill>
                          <pic:spPr bwMode="auto">
                            <a:xfrm>
                              <a:off x="0" y="204564"/>
                              <a:ext cx="5191125" cy="227828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73" name="Picture 73"/>
                            <pic:cNvPicPr>
                              <a:picLocks noChangeAspect="1"/>
                            </pic:cNvPicPr>
                          </pic:nvPicPr>
                          <pic:blipFill rotWithShape="1">
                            <a:blip r:embed="rId19">
                              <a:extLst>
                                <a:ext uri="{28A0092B-C50C-407E-A947-70E740481C1C}">
                                  <a14:useLocalDpi xmlns:a14="http://schemas.microsoft.com/office/drawing/2010/main" val="0"/>
                                </a:ext>
                              </a:extLst>
                            </a:blip>
                            <a:srcRect l="4057" t="6745" r="82931" b="68146"/>
                            <a:stretch/>
                          </pic:blipFill>
                          <pic:spPr bwMode="auto">
                            <a:xfrm>
                              <a:off x="5072543" y="3869193"/>
                              <a:ext cx="500380" cy="601345"/>
                            </a:xfrm>
                            <a:prstGeom prst="rect">
                              <a:avLst/>
                            </a:prstGeom>
                            <a:noFill/>
                            <a:ln>
                              <a:noFill/>
                            </a:ln>
                            <a:extLst>
                              <a:ext uri="{53640926-AAD7-44D8-BBD7-CCE9431645EC}">
                                <a14:shadowObscured xmlns:a14="http://schemas.microsoft.com/office/drawing/2010/main"/>
                              </a:ext>
                            </a:extLst>
                          </pic:spPr>
                        </pic:pic>
                        <wps:wsp>
                          <wps:cNvPr id="75" name="Text Box 75"/>
                          <wps:cNvSpPr txBox="1">
                            <a:spLocks noChangeArrowheads="1"/>
                          </wps:cNvSpPr>
                          <wps:spPr bwMode="auto">
                            <a:xfrm>
                              <a:off x="210545" y="72187"/>
                              <a:ext cx="354939" cy="294801"/>
                            </a:xfrm>
                            <a:prstGeom prst="rect">
                              <a:avLst/>
                            </a:prstGeom>
                            <a:solidFill>
                              <a:srgbClr val="FFFFFF"/>
                            </a:solidFill>
                            <a:ln w="9525">
                              <a:solidFill>
                                <a:schemeClr val="bg1"/>
                              </a:solidFill>
                              <a:miter lim="800000"/>
                              <a:headEnd/>
                              <a:tailEnd/>
                            </a:ln>
                          </wps:spPr>
                          <wps:txbx>
                            <w:txbxContent>
                              <w:p w14:paraId="48A318C9" w14:textId="038CE37C" w:rsidR="0034758C" w:rsidRPr="00E54548" w:rsidRDefault="0034758C" w:rsidP="00013089">
                                <w:pPr>
                                  <w:rPr>
                                    <w:b/>
                                    <w:bCs/>
                                    <w:sz w:val="32"/>
                                    <w:szCs w:val="32"/>
                                  </w:rPr>
                                </w:pPr>
                                <w:r>
                                  <w:rPr>
                                    <w:b/>
                                    <w:bCs/>
                                    <w:sz w:val="32"/>
                                    <w:szCs w:val="32"/>
                                  </w:rPr>
                                  <w:t>A</w:t>
                                </w:r>
                              </w:p>
                            </w:txbxContent>
                          </wps:txbx>
                          <wps:bodyPr rot="0" vert="horz" wrap="square" lIns="91440" tIns="45720" rIns="91440" bIns="45720" anchor="t" anchorCtr="0">
                            <a:noAutofit/>
                          </wps:bodyPr>
                        </wps:wsp>
                      </wpg:grpSp>
                      <wpg:grpSp>
                        <wpg:cNvPr id="127" name="Group 127"/>
                        <wpg:cNvGrpSpPr/>
                        <wpg:grpSpPr>
                          <a:xfrm>
                            <a:off x="4816305" y="873916"/>
                            <a:ext cx="1386840" cy="2855239"/>
                            <a:chOff x="-48861" y="741293"/>
                            <a:chExt cx="1386840" cy="2855239"/>
                          </a:xfrm>
                        </wpg:grpSpPr>
                        <pic:pic xmlns:pic="http://schemas.openxmlformats.org/drawingml/2006/picture">
                          <pic:nvPicPr>
                            <pic:cNvPr id="125" name="Picture 125"/>
                            <pic:cNvPicPr>
                              <a:picLocks noChangeAspect="1"/>
                            </pic:cNvPicPr>
                          </pic:nvPicPr>
                          <pic:blipFill rotWithShape="1">
                            <a:blip r:embed="rId20">
                              <a:extLst>
                                <a:ext uri="{28A0092B-C50C-407E-A947-70E740481C1C}">
                                  <a14:useLocalDpi xmlns:a14="http://schemas.microsoft.com/office/drawing/2010/main" val="0"/>
                                </a:ext>
                              </a:extLst>
                            </a:blip>
                            <a:srcRect l="79334" t="14702" r="4119" b="8992"/>
                            <a:stretch/>
                          </pic:blipFill>
                          <pic:spPr bwMode="auto">
                            <a:xfrm>
                              <a:off x="305830" y="1294022"/>
                              <a:ext cx="802005" cy="230251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26" name="Picture 126" descr="A black and white image of a graph&#10;&#10;Description automatically generated"/>
                            <pic:cNvPicPr>
                              <a:picLocks noChangeAspect="1"/>
                            </pic:cNvPicPr>
                          </pic:nvPicPr>
                          <pic:blipFill rotWithShape="1">
                            <a:blip r:embed="rId21">
                              <a:extLst>
                                <a:ext uri="{28A0092B-C50C-407E-A947-70E740481C1C}">
                                  <a14:useLocalDpi xmlns:a14="http://schemas.microsoft.com/office/drawing/2010/main" val="0"/>
                                </a:ext>
                              </a:extLst>
                            </a:blip>
                            <a:srcRect l="28379" t="20059" r="60039" b="34317"/>
                            <a:stretch/>
                          </pic:blipFill>
                          <pic:spPr bwMode="auto">
                            <a:xfrm rot="5400000">
                              <a:off x="368651" y="323781"/>
                              <a:ext cx="551815" cy="1386840"/>
                            </a:xfrm>
                            <a:prstGeom prst="rect">
                              <a:avLst/>
                            </a:prstGeom>
                            <a:noFill/>
                            <a:ln>
                              <a:noFill/>
                            </a:ln>
                            <a:extLst>
                              <a:ext uri="{53640926-AAD7-44D8-BBD7-CCE9431645EC}">
                                <a14:shadowObscured xmlns:a14="http://schemas.microsoft.com/office/drawing/2010/main"/>
                              </a:ext>
                            </a:extLst>
                          </pic:spPr>
                        </pic:pic>
                      </wpg:grpSp>
                    </wpg:wgp>
                  </a:graphicData>
                </a:graphic>
                <wp14:sizeRelH relativeFrom="margin">
                  <wp14:pctWidth>0</wp14:pctWidth>
                </wp14:sizeRelH>
                <wp14:sizeRelV relativeFrom="margin">
                  <wp14:pctHeight>0</wp14:pctHeight>
                </wp14:sizeRelV>
              </wp:anchor>
            </w:drawing>
          </mc:Choice>
          <mc:Fallback>
            <w:pict>
              <v:group w14:anchorId="418FCE32" id="Group 192" o:spid="_x0000_s1041" style="position:absolute;margin-left:-14.6pt;margin-top:0;width:485.05pt;height:655.7pt;z-index:251657217;mso-width-relative:margin;mso-height-relative:margin" coordorigin="693" coordsize="61617,832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ClOApQcAABomAAAOAAAAZHJzL2Uyb0RvYy54bWzkWllv20YQfi/Q/0Cw&#10;QN8ccS8eapwiTZqgQI+gB/pMUZREhFeXtCX31/ebXd5ODzlpXLsBrPBYLmdmv5n5ZpZPvzwVuXOd&#10;6iarykuXPfFcJy2TapuV+0v3l59fXYSu07RxuY3zqkwv3Zu0cb989uknT4/1OuXVocq3qXYwSdms&#10;j/Wle2jber1aNckhLeLmSVWnJW7uKl3ELU71frXV8RGzF/mKe56/OlZ6W+sqSZsGV1/am+4zM/9u&#10;lybtD7tdk7ZOfulCttb8avO7od/Vs6fxeq/j+pAlnRjxHaQo4qzES4epXsZt7Fzp7NZURZboqql2&#10;7ZOkKlbVbpclqdEB2jBvoc1rXV3VRpf9+rivBzPBtAs73Xna5Pvr17r+qX6jYYljvYctzBnpctrp&#10;gv6HlM7JmOxmMFl6ap0EF33me0wo10lwLxQ8EFFn1OQAy9NzfiQCmB73uTV3cvh6fJoFnA1PR2HA&#10;aMyqf/lqJtJwYkWF7G+0k20vXQGUlXEBfBmTOTjv1DlDv1tyTnR8p5TxetDxgtE/brSEQmHwDk15&#10;IGEGayfJhR1ztqbRQtPoDppOpeXS55Ho1myi8SitihTzpew16lb1Qoko4LA71lXwSPrDsg+LKxRn&#10;vFNZRVHgeYImOVdlstp0cXF+/uJeSM9X0W1xe42Vx6Iw9O36SM6DiA9rOGgMQzHYHxpfiMj3jekJ&#10;BIPGSsiICzuJijwPyP8LjessWeOvc2sc3XLrvw9/eKq90qnbTVL8ozmKWL+9qi8Qgeq4zTZZnrU3&#10;Jpoi1pBQ5fWbLHmj7cnoZRKOahcCt+mtDq5gKegRGmWfiUmnb6vkbeOU1YtDXO7T502NQIz0YIwx&#10;H76i09kLN3lWv8ry3NFV+2vWHn46xDU8m5n4Sjc7XRHFF1HwHeZC7EKEfVklV0VatjZl6DSH2lXZ&#10;HLK6cR29TotNiiiiv9kaCeN1o5MfITGlCx55CrDBy0LPAxKRNXwedkvftDptkwOBmtToJbcmaRBU&#10;nc3xu2oL6eOrtjIKLILqhRpBxX3p8cgnI8XrHpj+FFOCcw9eN8MU7K2b9nVaFQ4dQA1Ibl4VX3/b&#10;tCTbOIRmLiuyrnlJXs4uYCBdMbqQ9N0hVJvkhmXslYh6M/c04lGoPiP2Ts0w9a3BCpLB6NJ6Fg+5&#10;EOGQTKbuqTr3ZMhJQWTCzcxBJROSdfmGppFibsx5vqE1xd/DcVCEnoWDGhOQHo/EQbtV7x0UrA5p&#10;lxwUwFcBQjJ5ahRQKiZPxcEHc1UeeCJAhqDwP8NXD1LlM+HTCMrxAKDHF2xm9MN/1VUfHGzh1wvY&#10;4so2bRKs5XPHsHPniEzglFeI1LpxUE84sZNnZepUOwdBOG0+/+z0/Avz85IezGqK8A6FXVQOWRLn&#10;+Y2zT8tUx226fWRZa+EUcAXJJGVr6wtg5/AF1Be8H/hh0lYfbMGWfL5MW9NIyyKmuK/uI22NAR3J&#10;bFY/oN5seipxrJtbZOKskspwFCRdTGQirS1LJCxvgf0zxYivqpNjVqAbRVWX055wuWc3Tb0gTlpX&#10;x0MabyGeJU+TR+3b/iHLGMm6lMoPkLTnLGPK1Vnog2TY9/WF2Nmhq6nybEtEgxhGo/ebF7l2rmME&#10;7FfmXweG2bC8dI6I3oorw18mRKXIWrQJ8qywNAxEzIhPpvm63JrjNs5ye9zTGLKVpTF01J42J1Ms&#10;GqTSlU21vcEKgGaa4hZdDBwcKv276xzREbh0m9+uYuLW+TclFiCCT4EAtuZEqoBKGz29s5neicsE&#10;U126rYtoRYcvWpx5nWLPEZd2mSFnoyQGoQaW94BVHzl0gVVcgmVJPpCHjwdWzjylwGSQRKUIlQJf&#10;m2FVeoEEBzZZVkQcdVaHpZ5an8mHZxC8G1LnU1DvKh3gvtn3njQb9SERbYrMEUf/TUSTfP96xAXh&#10;WqL4fiLuBMQctYuwdcZY1gHEXt82A4il7cAMrZH7CLczeJoG7EcF8RBs/sth+aFRa4qTc2ptuweP&#10;qCLsivy+IkQK9wV5FlFewbyui/f+nRpke2Qk7oE+db3Qoe4Dv0UR2jUneBDy8F647oMD5612RfDY&#10;2hUdUnpwgv1KTwWmWwESDsiAE4bUAbTtipDJro56f7wqL+BKWh4lwOhZ3w4bYIt+fAhUU7eCNnEg&#10;DnjW3VPQhK6f1Vf8GLQAll6Q28Boey/kltYdNp/sE/VLIpSMBHpYtCTYUwm9njr+b6ltt731kIq1&#10;bg912Sdn2FDqQGg3KemCqa/O6pTLkPnCswgKsdvKFo0XBl8P+41GJCLFAShTP42blRI7XYg4hEFw&#10;0z4ujPtYfzbHEBvGTkq/S4Tc82Da5CZXz1kRXYKRHhEtMvqMO1nIPNgPEeirgiAxGXgghsg92AxB&#10;uAFVCqPogzUHAc8Q9QzhC+jCntai2RR6+HIDCDZRTnhcsfes4O+WeR4aXWLosS7IvLk0NMo3eZy8&#10;Nb3x4wH9Micr4n1KDfLY9tD/zy3ynlZ1G7twBx6KANiHOxAa7caRD0pk/QE7g+z9SgfbhVESu8Zo&#10;V1IXFHvR9D2M8ENf2fAruAjCRXsLDa+Qdd7RB+J74GVjiO+akfgAybDD7mMp+sJpem5GjZ90PfsD&#10;AAD//wMAUEsDBAoAAAAAAAAAIQA82hts9g8AAPYPAAAUAAAAZHJzL21lZGlhL2ltYWdlMS5wbmeJ&#10;UE5HDQoaCgAAAA1JSERSAAACMwAAAYsIAwAAAAX943UAAADwUExURQAAAAAAOgAAZgA6OgA6ZgA6&#10;kABmkABmtjoAADoAZjo6ADo6Ojo6Zjo6kDpmZjpmkDpmtjqQtjqQ22YAAGYAOmY6AGY6OmY6ZmZm&#10;OmZmZmZmkGaQZmaQtmaQ22a2kGa2tma222a2/5A6AJA6OpBmAJBmOpBmZpBmkJBmtpCQZpCQtpC2&#10;tpC225C2/5Db25Db/7ZmALZmOraQOraQZraQkLa2tra227bbkLbbtrbb27bb/7b/trb/27b//9uQ&#10;OtuQZtu2Ztu2kNu2ttvbttvb29vb/9v/29v///+2Zv+2kP/bkP/btv/b2///tv//2////yq1W5UA&#10;AA7BSURBVHja7d0PW9u4AcdxmcLiFVZ6ycGVjt5Btva2lQ2zHtvKjRRWWLKkcd7/u5kk20n4k0Rx&#10;LFm2v7/nuZa2vkS2P5YlWbbFhJD1ItgEBDMEMwQzBDMEM4RghmCGYIZghmCGEMwQzBDMEMwQzBDM&#10;EIIZghmCGYIZghlCMEMwQzBDMEMwQwhmCGYIZghmCGYIZgjBDMEMwQzBDMEMIZghmCGYIZghmCGY&#10;YRMQzBDMEMwQzBDMEIIZghmCGYIZghlCMEMwQzBDMEMwQzBDCGYIZghmCGYIZgjBDMEMwQzBDMEM&#10;IZghmCGYIZghmCGYIQQzBDMEMwQzBDOEYIZghmCGYIZghmCGTUAwQzBDMEMwQzBDCGYIZghmCGYI&#10;ZgjBDMEMwQzBDMEMwQwhmCGYIZghmCGYIQQzBDMEMwQzBDOEYIZghmCGYIZghmCGEMwQzBDMEMwQ&#10;zBCCGYIZghmCGYIZghk2AcEMwQxpoBkBTMxgBjOYIZghmCGYIZjBDGYwQzBDMEMwQzCDGcxghmCG&#10;YIZghni6ZzFTVzL2tjpmMIMZkpKxttkxgxnMkIyMre2+xsd+u7u86y9dYnQoRPBaLxN/CkVw3MdM&#10;g82M3qfF2L9auMww1EvsKCmR/rGFmTLJWNrwZp86OhDBq4+Xl5e/vAnF3gI1cVd811eLthWfrSv5&#10;S3COmYaa+RLO1S6yxmk/u9S400pqm5aqZk7lj4OkosFMWWTsbHmTDx3//LBmGf18vWzpzk4/7m5d&#10;pz9ipn4kC/9EVbmkWFI6mMHM0sRd2YjBDGYmtz+onR8F71YuGanWTtq0mUSYaayZC6F7QDdh2nte&#10;mDjSS1DPNN7MQGwlrWDZnW4vJdMVekgPM003IyWcTvXsLBkKHnVSUvSbmm5m3Nm6fvrjc8sFJ+mP&#10;jM9gxshMNK2OpBbZABqGyV9gpnlmdPc5yTBcfG5KLzclF5y43tRsM5PetOXbW9JxGog5M1zXrsSe&#10;tffJ46xt2xNb1zm+AzMlkCl7bqc67ewdqdkx57mKzy5snhl5qnkpC7F31s9XfHZhCWSY20mqZeb+&#10;0Z+/YaYKZMqc2znuvJ4/J8UXazaEMdM8M2pq3v7nFMzt4bIpwSWYAeRCMqXOB57cHsg+0+7uruw/&#10;bZ+tvwZ2Nw9GvDQj2zCfDqWZveP7PGuAmXLIlDcfePNVsLx5ULIIjZ1Pr7YZq209zGCmeWgsfXil&#10;zdg9njCDmcahsfXZmMGMRTN393nLb5sMaJ7fMiWbGf1BiK1fv3+XawWquW0ws5mZYRj8Ptz69+wO&#10;BD/MMKa3jEzJfe1InKr548vmA2MGM/NRXrL/MFMZMqVeO/DWDM0Z98eS6dzObnJuWn4fpXsz1WsD&#10;OyqrD31t3QYO/hzmmUSOGSeHv3dmJsMDVYrt81zlt0ymQmgcldWbZ71+/XyfcwUw4+Dw981M3N25&#10;3mAFbJOpDBpHZfWmr+2fmcq1Z1wV148xvZ569q93ZipZzdgvrR/jM/GHw2QS+e6ey/GZVStdMTPO&#10;iuvHuUlNIN91bGbleletPeOutI2dc7V6xStKxllF0zgzBhuY6TMemynj3LSGmWocO87J+NCeCYV4&#10;4aWZjbdNzaoqn+5ViaMclyir0J7BjDUzyYt2vDFTWKPSYZvI5eUmP8y4nD/jsIHrzozTy01+mOk5&#10;nD9Tk9GMxppJ+02yFO08a1Dyiguzb3K1M+3vNq/GgV+d5fmOXEUvbgTMnysQhY0MlLpG1R7Tq6YZ&#10;Man2Ghlfo3ybtGM+/c5Ve6aoesajq1YFVpxmQxCl33egfh9Wr99k8CGeTWsRRp+z8SJWzYw7c3Cr&#10;1m/y6KqV4eFv5qHEo8DoY/939CYMXh2puHueXkEVrE9XOs2+qB5mVL9pz/ncztrVMxPTasbIQ3lr&#10;5G+/qZh6xuhTzL6miP6baVnqYeY2GaEJG9sGLqiPvHFZDOR58qzXXlaI/epdOyiigeDKTBVmkRnf&#10;3xT8rRucjzrunj/j2ThwYeMqRZxVyjW1xviMekWpb/f4G+8pN2Y2vgxUYPPLCzMD0Z749/wZw4Pb&#10;ZE9uvJ9Mba4ujgk9382oV9+q+VYrzYw7yckrbf948K7kYtoQzpo8BVWLHphRJ6VfO8HxH1ecm+Ls&#10;gXuRL2aKaUM4a/JUoZls/MU3v71WbzJd/jARSSZhEnfnbC1YO1+mH5mcMsyrIsw8yoonBN+EwW5i&#10;ZtxpTZab8ejWZZdN0wL6cFUxY/Qskbi7fdVLzAzDth9mitoJrlpFNTJj1l+6U21fbWYgfjqYjv89&#10;t3Y+XUt21+SpwCBvcWaMnyWSmkm7TQm0Ms04a8+4w1mZvrbps0QSM7It/Lo/GXVFqwJmariIF2aM&#10;79fuzV9cSM9onp+bimrgumqsVKzftDoPzMRdzKy70h5NXy7CjMm7eHwzU1QDwWyGjZOOdHXqGcN3&#10;8SRmxh09pJe+UeOZtXN2sLirRJzNsKuMGdN38aT1TKTbwAfJXZdlmnE31FaImaLGpL0wY/ounumY&#10;3txNCqWemyaFXKRw1hKp2Zie0XtVsvbM6L3smx+XP6ZXaF1l/wxXp3qm6HfxlN/4z6dms6rIcJ1L&#10;vYG/ODO+vovHeUXjwIzw5vbyzcz4+i4ef8y4GwiqTl/by3fxVKyeWeObamHGy3fx1M9MQXN5fDEz&#10;ift5t0NtyFifolCj69qy83yoyrl/RT1Tcj2TLlXmxjBcbhiK7aOjA0EbuPx6pvSNYbaY7GvrywA9&#10;4fD5wB6SsX1uqsS41ZpzOyt4T5yjeiZdys0XVcJMOquhqWbcHf41MjMZhC3Va+q5u8ffQzd1wmnf&#10;TPzhjQheHemG8NHR2/6aG6IOZtzR9P0qnHF7Zu4IEGuenzDTSDMbbgYorKfG8wJihtgykz5Pz+27&#10;kkmVzUSyxsQMWcOMbAOf5P8OzDTTzJbzZ0qTapuZRHkuTmKm0Wbii+2zOxVn7zsglTfzPt94HmYa&#10;aybuiu2/XKr8o5H3HZD1zdAGJuuayeZCYIasMbeznf87MNNEM3ouxFGOeRCYaayZ2VwI+k2YcfEd&#10;mGmsmbv7nN+BmWaaMXw2GmYwk8X02WiYwUwW02ejYQYzaYp+zhXBDGYw8zhNfzYaWd9M05+NRnKY&#10;afiz0UgeM81+NhpZ00z84W1/o+/ATOPMbDThCjOYwQxmMEOsmAk+XmZhDjlmjMzkf/YMZppqhnqG&#10;rGuG9gzBDMEM8csM48BkXTMbfwdmMLMk404yYTj+FC59hynBTJo4m2Qe6cGcFmYws5pM9n7trSs1&#10;T+scM5hZmpsw2E3MRPq3QVLRYAYzixJ3t6+Sl2ikjx4Zd/TsYcxgZmHushevpFhSOpjBzLJgBjN5&#10;zSQ9pggzmDE2Qz2DGcwQu2boN2FmXTOMz2BmbTMD9fL2YZj8ATOYMTDD9SbMrG2G69qY2eg7MIMZ&#10;zGAGM8Q7M8TPYIbUxwzh3EQwQwhmCGYIZghmCGYIwQzBDMEMwQzBDCEemBmsfB/q6ECIvSv1081L&#10;Ifb7vpRLJkqmOqs3FG1fWSlG/Emu84vjRSs9/OH66Wa6fWmtOH6YidIp5guTPMta3SnVy/s4ayvl&#10;mqgC6WWGoSpXnvegrSbTTaYrLHovX2+6NWabaSCsFccPM8Nwd8Xa9cR3/fjvoq3urbuaxBd53tNs&#10;o1yqKImZSJxMdAmLz0DIdZ6MFr6cemZmupnibnCmitOyvIXKM9Pb+mfY1geUOpTirlrTG3WzQreV&#10;HWnJP2RH2jBse1Eu9Vz2H5OHGERqkeyBBgUXI4GbfHh29hl32oNQvaxP10LtR5tpOFfuWpqRG2Me&#10;hd43ySkoO07SfRGlB1QcWa90zco1Gf+pn5atJ+sZ+YudeqY9V/Wl55xx51Wof5oz82gzpcpraUa1&#10;NHVrc7Zv5PF7pmrj1oN6JTng5EYK/upHueZ2lDpJCfHaSkEuRPDq432iIJA0b0NVEtHqJ2ef6bnp&#10;wWaazO4wq6EZdVzoLT/bN8mhNQyfMzP+/qVwUs+sLtecmdHBsmbqhvn6XtYpSku2IdTrzfV3qTIu&#10;MnNjvTlTmpmkulWt/dm+yWqU1vMH0Kiz0/ehXDMzutEpGzvW9lJ8eyi9DtIZ38F5dkqUBXrejKz4&#10;7G+kssykTQTd2l+wb2SDLzvw0//HQUVjUK6ZmXR3RRYHAVQplpuZ30zyDO6gn1CSmbRxr+tavbZq&#10;azw6B8x3CFqOzJiU64kZG+UaZ5WqLMUwPH3wt/rpPr1Zm3faYpcNrxMHO68kM1mvQPWFIvFOHSBP&#10;25qRGni40Ie86p/cOKh2jco1NaP/QZ6bbJQrEvuycx2rD09OgaOuas8kYzGteajTzTRx07Msy0y2&#10;duqpRrrq3T54pk87G+AMnQxwGpZraiZradjoqGQvdFQFGmTny3HnRTgbGm8/2kxpW8z6eHk5ZubO&#10;P3IFv4Ri/7/TsbMfZ0Nko+nVnOH0kooP5ZqN492qEtqhrK83BfvT1X9xor9WHj7678YHstv9cDP1&#10;RJ3NLD/A2t6VyZdy2RlyrrKZYfib/iSO3FxWqmS5MPM46aXcnb5HZfKrXJh5unPeyzP4a9/IeFQu&#10;zJBqBjMEMwQzBDMEM7VMOqT64mlnKf6MGXwsMfP0GtfowIfeLma8NKMHfUfdxyN5wxAzmFlmZvaO&#10;ecxgxtBMamR0qKZFnKWzEk6TyePBsX8j1pjxwIyeFJFNrjzNzKSTW7y7MoYZX8wk8+RifU9uUu9E&#10;QnaokrlxmCHPmEn/bjA1k93d1G1mRYMZIzPf/vPLm3BqJptE6eqpA5iplBk90z+59U1MzWTtG8yQ&#10;Z8woI7LDvf328vNgrp5pdIcbM0vN6PGZ7PaqufZMMysYzBiY+arHgYfh1lX2zJmhvpkp0g+HsXNj&#10;E2Yqa2auxZI9ckroWxWFOMnGZ9zcgoaZSplJH2en5wPv/0ufkb6EalQmVs9s2L9q5sbBDMEMwQzB&#10;DMEMwQwhmCGYIZghmCGYIQQzBDMEMwQzBDMEM4RghmCGYIZghmCGEMwQzBDMEMwQzBCCGYIZghmC&#10;GYIZghlCMEMwQzBDMEOakP8DPm8YbgafN5gAAAAASUVORK5CYIJQSwMECgAAAAAAAAAhAJck4Oaj&#10;DgAAow4AABQAAABkcnMvbWVkaWEvaW1hZ2UyLnBuZ4lQTkcNChoKAAAADUlIRFIAAAIzAAABiwgD&#10;AAAABf3jdQAAAOFQTFRFAAAAAAA6AABmADo6ADpmADqQAGaQAGa2OgAAOgBmOjoAOjo6OjpmOjqQ&#10;OmZmOmaQOma2OpC2OpDbZgAAZgA6ZjoAZjo6ZjpmZmY6ZmZmZmaQZpCQZpC2ZpDbZraQZrbbZrb/&#10;kDoAkGYAkGY6kGZmkGa2kLa2kLbbkLb/kNvbkNv/tmYAtmY6tpA6tpBmtpCQtpC2tra2trbbttuQ&#10;ttu2ttvbttv/tv+2tv//25A625Bm27Zm27aQ27a229u229vb29v/2//b2////7Zm/7aQ/9uQ/9u2&#10;/9vb//+2///b////xiLbnQAADX1JREFUeNrt3eti27YBhmHQsScuyWJXnL2082qr3pbNTLt1W1wr&#10;dpNWmjSS939BA8CDFB8kigRAUHy/H6mduBREPARxoiwyQnaL4BQQzBDMEMwQzBDMEIIZghmCGYIZ&#10;ghlCMEMwQzBDMEMwQzBDCGYIZghmCGYIZgjBDMEMwQzBDMEMIc7MCGBiBjOYwQzBDMEMwQzBDGYw&#10;gxmCGYIZghmCGcxgBjMEMwQzBDMEMwQzmMEMZghmCGYIZghmMIMZzBDMEMwQzBDMYAYzmCGYIZgh&#10;mCGYIZjBDGYwQzBDMEMwQzCDGcxghmCGYIZghmAGM5jBDGYwQzBDMGO/iGLPjjJYM45On8jTn6N0&#10;y6pDM3XOjJHT5+iFnB2la1ZGD5xeCfHiovp2Li6fN2Pm3Bj5ESFq/0xPjmKozXNgJjnVBR2X30bt&#10;zDg7fT0zY+i8+GFmKkaz7D4MrvNvY7HBjJlzw480Z+WFmXRycKvl5FLm4hVmMFOztdFSkmg0HZQZ&#10;Zzee/TNzFx7N1H/jg9thmaGdadzIiCN1g8oW4WWGGczUMfNKopmpvo38EzOdgejNuEkn/V6MpB01&#10;eMIM7UxNNHL4tAjVJI0XZvrWNXU2heOTmbz3W0SPvhuaGeRU8cDamSTSI6YkqmPGHQgjazyYsdTO&#10;xGoeeDlR/Rmdacv1JjMLkPVOw5aj1KsEA0dxt47hh5kk0uXM52e2menBPpGdiZs4isP21wcz2fJK&#10;iOCkJLPNTK/ikxlT+zK8MPPsG+i/GYeb8Lzf7YcZghmCGYIZghnMYAYzBDMEMwQzBDOYwQxmCGYI&#10;ZghmCGY4z5jBDGYwQzBDMEMwQzCDGcxghmCGYIZghmAGM5jBDMEMwQzBDMEMwQxmMIMZghmCGYIZ&#10;ghnMYAYzBDMEMwQzBDOYwQxmCGYIZghmCGYIZjCDGcwQzBDMEMwQzGAGM5ghmCGYIZghmOE8YwYz&#10;mMEMwQzBDMEMwQxmMIMZghmCGYIZghnMYAYzBDMEM8QbM+k/f8EM2clMEongjzeYIfXNZNn9mRDB&#10;cWM2mBmgGcXmqjkbzAzTTJYtvxOSzQVmMFPvxz5dhSI4/3z3Uowwg5k6YKr70iI8uMUMZrZFjpte&#10;f6i+PpphBjPbkv6r7WtgZnBm/vxN3rb88LtZs9fAzNDMJFHeh1lEDfoymBmeGdmZWeWIdobUaGf+&#10;+/XbMHjztcp5w3UnzAzMjGxqzl7ftnsNzAzNTPvXwMygzMhG5qezV0Ve0wcmmCHmzRh5DcxgBjOY&#10;2Zb7t9ybyE5mpkIIzJAdzKQTMW73GpgZmpmk6ToTZgZrJp0E15ghu5jJ5mI0a/UamBmameRMbR6n&#10;D0x2McM8MNnNTPvXwAxmMIOZDWGNkmCG2DZj5DUwgxmvzADSNzOrgban9yZBK4YZzPTdjJlqtUoG&#10;NJjBzD6Yuc9vUKF/z94WD3hSj76ZmZbP3h779uytwIyfZtJJ8PdJcL2MxGXTmrVtBjSemVH79GLp&#10;Ze7fM/6Y8djMXIyb7/G0VqVrH1lBTXplRu3tXIQjD80QX82om9JPUXD+nZ+fPwNIH81kd7+9XYRC&#10;HF43fA3mgYdnRudz49+UgZmhmmlTrVbJbD88qlybuVcf2/kxFIdNf0mG9Xng7T9ERbs0k06EHC5N&#10;xeHbsOmjcV2vHWDGsZmpGi2lk5F+NM43M7WmZ5i/cWwmf/B2EV6qP3o5D8ycn2sz+UTeVMHp6Tww&#10;E8XdmIlVC+PnPPA2DqwuODej7026O+PjvalGZwUzzs2oPvDnj3oXRNz0o4u6NMMyZgdm5FhbqAFT&#10;Pub2zUw9DnBxaybLfv5R/cavJDpu+iE0Xe/To41xbsZAzdo2s7UbTEVjZhczdGYw8wSZ7fMz1PR+&#10;mBFOimds1IS77s3U2cTQvq6NDbVprPbHzPZBE2b2xUy9QXLbzTHG5vToFXVvpt4Yuf2GKpNkMOOD&#10;mTptRLvL36gZ0HRppv4mhnabYwzdm1i02jczwsFb6J0Z0Y8jL8+ECE5ma7/JXS9rPnGma1z+dVoI&#10;V1XpdnVcGCpyH8yo5+ZkjmbbzexSU+0vf2czgx7Vdj/MpBPx1Sxbnq622UzzTx9pWPodmpmt3WBj&#10;DU1fattmm2jwuEk0ylubUdXu5Bv7rJlxV5UOzRh5yk/0xExFp9gCWv2usGbrTYa6PEYqweALGTFT&#10;bzbUFhrzh60eg6q+aLZ24HQG10QlGFuiaL+LzG6P3fhRq9Zl9SsJG643uZyNM1EWM9Xk00SmKzPV&#10;TvPVY5fN1psMz8ZZrwQz9WRkF5nlqQHDB03jSkpcfWRjwzVKd5VgZDbZdXFbXgXemJHD7ZNip/na&#10;E3QN15s8qgRj/fHapW35ZGh/+sDLaDU3sxpyb1w7aHn6jFSCkRuPqfuBmWupN2aSKLiovpmuPk24&#10;2XqT2Upo2RSZ26zefouYs76VCzPx+odOx6tPq2m4RmnoHTi78Tja7tP9OpzBoxbLTXrBSfZsVk9d&#10;NlujrN+MtL1wDe2oMDGoN/NC/Rk3zUV9M+626Tq7+5u6ffkz7ndgZsM7sHcl9GuUXMOMkT7wXpox&#10;9domp14N7eSzPUp2Nu730YyxBT1TDYT1UbK7RqRna5QuzTi8q5gw424iaE/N9OuuYqQsRkDs1Vh7&#10;NzNGhyo+PFRgapbSn169p2a82MfvYR+4XbXtaR/Y7pVgvrbrHqk1TndzRZhpf47tH8XVzMp+tjOW&#10;31Wzc2zbjNOeiOjH8027tDNexdmuTHcrRf3Zc9VPMx7Nz2BmUGac7sJp7xczRirb9iyPwxlczPSh&#10;nTHVwWWsPaB2xh0rzAwpjh622N+9EJhxXtuY8epN7nT991z+AMx4U0mYwUxTMj1HMwAzni2F0s5g&#10;BjP7Z8a75XPuTb6b2Y9LGzOdXNzUNWYwgxnLZECDGYIZghnMYAYzBDMEMwQzBDMEM5jBDGYIZghm&#10;CGYIZjCDGcwQzBDMEMwQzGAGM5ghmCGYIZghmCGYwQxmMEMwQzBDMEMw84QZ4mcwQ/bHDOHeRDBD&#10;CGYIZghmCGYIZgjBDMEMwQzBDMEMIR6YmYvLLT+xPBXi9Y366u6lEMczX8olE4/0fxayhIc3VoqR&#10;/iDf84vz59704g+3j0/T/UtrxfHDTCxGm38gidR6/YE8N1NRfuVDuTJVIP0zi1CVK7i2QWaSb1c4&#10;egbNtDobq9M0F9aK44eZRfhqy7ubiq9m6fdiLM/K0U2Wvq9z/bsolypKbiYWF5kuofnMhXzP2XLy&#10;3JtemalOUzoJ3qnijCyfoe7MTA/+HY71BaUupXSi3uldKILzyai80vJ/KK+0RTj2olyScPBtlJtR&#10;P5JENippmsPND17efZJoPA/F4XXeCo0fnKbFWrn30ow8GesodN3kt6DyOinqIi4uqDS23ujWK1eW&#10;/GVWlG0q2xn5h512ZrzW9BX3nCR6E+qv1sw8OE2F8r00o3qaure5qht5/b5TrfHoi3Ylv+DkSQr+&#10;5ke51ipK3aSEOLFSkPciePPXX3IFgaR5H6qSiNEsv/tU96YvTpN2bPsW3pkZdV3oM7+qm/zSWoRP&#10;mUl+/1I4aWe2l2vNjLpnPN9NbZlPV7JNUVrKE3FwKzt2s6KMz5m5s96d6cxM3tyq3v6qbsoWZfT0&#10;BbSMjmY+lGtlRnc6ZWfHWi2l92fS67zY8R1cl7dEWaCnzciGz/5J6spM0UXQvf1n6kZ2+MoLv/h/&#10;HDQ0Ncq1MlNUV2xxEkCVYrOZ9dMk7+AOxgkdmSk697qt1e9WnY0H94D1AcHIkZk65Xpkxka5krJR&#10;laVYhJdf/G06Wb83rfXYZcfrwkHldWSmHBWosVAs/qQukMd9zVhNPLzXl7wan9w5aHZrlasyo/9B&#10;3ptslCsWx3JwnaqD57fA5UT1Z/K5mNE61Oo0ZW5Gll2ZKd/dXIzy2/Xh6RNj2tUEZ+hkgrNmuSoz&#10;ZU/DxkAlf/P5m56X98skehGupsbHD05T0RezPl/ejZm1+498gx9DcfxrNXf27WqKbFmt5iyqJRUf&#10;yrWax7tXJbRDWa83BcfV239xoV9WXj7675JTOez+8jSVfbH9NLP5Aht7VyZfymVnyrnPZhbhb2ZZ&#10;GrtZVupluTDzMMVS7tHMozL5VS7MPK6cK3kHP/GNjEflwgzpZzBDMEMwQzBDMLOXKaZUXzweLKUf&#10;MIOPDWYer3EtT30Y7WLGSzN60nc5eTiTtwgxg5lNZtQU8CVmMLOLmcLI8kxti3hX7Eq4zDePB+f+&#10;zVhjxgMzelNEubnysjRTbG7xbmUMM76YyffJpfqZ3LzdiYUcUOV74zBDnjBT/N28MlM+3TQZZkOD&#10;mVpm/vfzP96GlZlyE6WrTx3ATK/M6J3++aNvojJT9m8wQ54wo4zIAffhNz9+mK+1M4MecGNmoxk9&#10;P1M+XrXWnxlmA4OZGmY+6XngRXhwU37mzEI/zBTrD4ex82ATZnprZq3HUn7klNCPKgpxUc7PuHkE&#10;DTO9MlN8nJ3eD3z8H31H+hiqWZlUfWbD8c0wTw5mCGYIZghmCGYIZgjBDMEMwQzBDMEMIZghmCGY&#10;IZghmCGYIQQzBDMEMwQzBDOEYIZghmCGYIZghhDMEMwQzBDMEMwQzBCCGYIZghmCGTKE/B8cYKZ2&#10;RaMioQAAAABJRU5ErkJgglBLAwQKAAAAAAAAACEA81cwr4oXAACKFwAAFAAAAGRycy9tZWRpYS9p&#10;bWFnZTMucG5niVBORw0KGgoAAAANSUhEUgAAAiEAAAFTCAMAAADYyyziAAABBVBMVEUAAAAAADoA&#10;AGYAOjoAOmYAOpAAaIsAZpAAZrY6AAA6AGY6OgA6Ojo6Okk6OmY6OpA6ZmY6ZpA6ZrY6kLY6kNtJ&#10;AABThotmAABmADpmAGZmOgBmOjpmOmZmOpBmZjpmZmZmZpBse4tmkJBmkLZmkNtmtpBmtttmtv+Q&#10;OgCQZgCQZjqQZmaQZpCQZraQkLaQtraQttuQtv+Q29uQ2/+2ZgC2Zjq2kDq2kGa2kJC2kLa2tpC2&#10;tra2ttu225C227a229u22/+2/7a2///bkDrbkGbbtmbbtpDbtrbb27bb29vb2//b/9vb////tmb/&#10;tpD/25D/27b/29v//7b//9v8/Pzl5eX///+IeFYYAAAWQElEQVR42u2djX/btpnHHyW2Z157WZ15&#10;1s3ZpfWy2Zq7rbmLMndz7+rFtVfn5EkRHf7/f8oB4DsFEBBeSEr6/faZS4YUiJcvHzwACIASCGoT&#10;IQsgEAKBEAiEQCAEAiEQCIFACARCIAiEQCAEAiEQCIFACARCIBACgRAIhEAQCIFACARCIBACgRAI&#10;hEAgBAIhEARCoIEQQsAQhIAQEAJCQAgIgUAIBEIgEAKBEAiEQCAEhIAQEAJCQAg0ZEIIZIEQDSBA&#10;BIRoAAEiIASEgBAQAkLsCNEVPwDZcUL0AACQTSYkviR6fp4eXkU0ejNTH0oJ8VKJgKHBErI8FeV7&#10;zI+n4vBQfRiMkG7qoV3H0C71t3Q4S+6j0bskmUfPbtgf9aE1IUaOSvDi23l3yCrx8eTZB8HJBTcW&#10;7E/yyM2F/NDWDzG7IXTpoUnlknZOSAbLcrw/kx8mlm0ZfdGAkKETchex8s8g4EjID21tiFk11E0l&#10;A0LsDAjtf0isCdHmvEnRdOSobgQgwWJpT8iXDBFuQ9L2ypRjITu0JWQgRbMpNiRcLB1Cjf/KHNFg&#10;NqSjZuYwGkxDBtklUDUWHvwQH8Xr4dUDIU6BskokWFvGR/H6yNjNGB0YGiFZyS/HjAPb/pBB5IoP&#10;d3hA/lKYkO2MB+9TXUw4AI80epfMI06E/LBBCDVKxf6carIKz/X3AzrP/013f0eELMfiqcKSrDcu&#10;0ywRh3MpIY1z1+vDOW8yLQGklimK8LoiJFlcEo1etgzoqsZ2feagnhDaHAL0hNBGEbJmHRmu8tVX&#10;zqE7XQyCcL7BS//iLhJiVHjBM9ak/IMPUg6yxwyEdBaLPvsXt3vO3WYMDw9kGHsnCRlEZ4YPS9Zj&#10;p8uuz9vtIOM3ZhgbhPQE2TC8IRDSJyCODREQstWE+HAiBj18DELCE+LeYwZCtpyQzU4gCPGByDan&#10;D4R4QGSrkwdCIBACgRAIhEDDICT+20cQArUQshzT6Hc3IARSEZIk96+IRkdeIQEhW0UIh+TSLyQg&#10;ZNsISZLFH4lBcg5CIBkhP1/yiQwPd19k011ACAip4VHUMPNITL4FISCkItaWefFjcbw/AyEgpH4a&#10;/xDiGSBkiwj59pvUblz9cubvGSBkewgRCz4wzcd1H+TTw/WDNTIgZFsIyWb0UzmvPxWfxi1k2UcC&#10;QraFkORfX7+ORl99zfWmGJ9ZnNLoq++ur6+/fx3RCxtGQMjWEMLMyKsXjRbuT1HFcjBrcgxCdpqQ&#10;FS3/VLcaiz+t30cCQraFEGZA/vHqy0wvPvh7BggBISBkJwgJ9gwQAkJAyO4Qcv86rWX+/dd5z4jz&#10;+B0I2SZCbhkSmR8yPfT1DBCyPYTEk7LDI54ce3oGCNkeQpbjZx/8P4NMHg1tBCHxJN28sCDmtx6A&#10;CbXyP9QDIXyx/uoY7vI3IGTHQV4Zl+GfMJc9ZuEI8bKoAtrqPRBS71PtlRDSBzyAXax2jJCmghHi&#10;ZZXhrnZC3IaS3ElCOln9B3tlVnFYHbkL1ZYx2NTCcBXKLgABIWpCuOJvv871zduZVeQDEoI9u81y&#10;ywshCi1PefsmSrNq74NN7JWAqFNluk6tbqFKtwygDSGEeiUkuaX9m4Rva3ccT21masrbMmdnZwbb&#10;IZAbIa4rmdKGINLRDkRlU7dey2T9rPNof8b/74UQBgi1IWJqY3R25kxHwJmRnSK3t6yj7SeCIGJA&#10;SD5Ww/9rNW4jJ0T8z6VsdJCJ8m99CH/KmZGdIhc7ZXKHG2RdEaJQPEk3RX0kbkOGREh7EGlNprER&#10;mhuMdmQ+05a/7g7HIIgCImLmh4zOHx6uIuaHTJz9kLNMuR+Snzev529ey/WUEOX1ghDl9ZwQ5XV+&#10;TtrrIgTl9bOzWlUmTQ9prldMofJ6Zk7PWvLDDyH3aVVTsxU/iYbM6JxVNK5tmbMGIWeNFKxzTlkw&#10;bdeLW6ThUXmDxfNzQEQI6vup6pRLw6sgpHjeCgCS67UXThUfd0Juc3N1VPNIf76+/tH+GRIbkpWN&#10;nvk2GyIhJNEQUrcxdFZYmfWfX6uoWu6v13UyG3NGrderhLRc19lkP4Swdst/s6bLYpy6HqnyCZrx&#10;9x+cCTlrEOJgQyoGQH69kCo8qkTG0oYUkCnvr98hC6/qDcmftwqA7LpJfjoTwtsqU0bHY2Vm9/I3&#10;6bS7+9Nn7oTk/1QkyT7mzkFQEYRzGO1NrvZ4EtUcDXUYFDAv1iLkkY5rXyOm/SGLS+ul74ZLiHMT&#10;QA+Z8R0OkHXZluE0zKPD+veqvOphLZmXM+tsDFI2g+jvNLAQmngaWLKQJmJdQnj18o/x6M0fq+uH&#10;8B4R2rNfX3WLP8Hxwak7ZNlN3RCS3P3bhzlr3O7VPmiOp6MLl2zcWkK6gczAhlAwEyMP9aFYXyYf&#10;+hcrz3wzs8wDcOBWSFpCKFwt1Ay02bKtrVzlry3TXeZ2YgQGYmW6IMS5ZWtOSCdbjHbxIWtfLmQ/&#10;hJi2bBd8B4m0cRNf8UW+Ww7tvg/xk/MUvPCov1ZGN5w2QzVr2c6jcr3EqTgUA3ryQ9X3IXrXS5do&#10;vRk62xVCOmzLmLRs2T2/mvFFEo/F6u837A83PfLDcIQYmaHQhTcUQsIlcLX49S3b5fgwtSSH3Fjw&#10;ux9JeRiMEMM7HM2QESK7siPzui1bvjVAPBEurfowsf5OVTdgYghZ+1MODg5cHeYtn/mnXJPZoC3D&#10;TUQGAUdCfpjYtmX0n4e6E0IH7BntiBgw1EUxaWPRnR/StBPyb1eFyeHtHmtCPKRZY4ZMPmQUsdAZ&#10;mf4R0ceiv9kQLYRMuaOauSTJlGMhO2wScpCqSHN2ftC4bnTOM8Xl93nOt9xf3GEVfnbODZXL7w8q&#10;hMjvL1HXhedESAsNq8qmzqxrQw4ahBw0UrDWORE5/V5CyIGGEJvnVc2lXXxLQhT3r7xwqvCCERI/&#10;NDYPYQ1e0WdiW8v4sN7kJQSd9dbVQx4e4p7UgJWhUaDzUzEhszLcuxhnK+Kt3ZapGhETq6g+rxgA&#10;5f2llVFcL0JQPU9U8AcutUy99OS1SJlFivCKOxS1zIqRCVLLKAGJ6Oj675dULnG2HBe98mv2h5RW&#10;j4isra6akNVahFrDKxBSPi+7Qx2fGkGy69UGkzQ9FTezpRahtvyg9lrIJyGrsyHyFTRvy7ky0/JD&#10;50cODmPoQnUYbPjMoIrQN2b9RIPcqgiDFpW+Vd5Va1cyG6I6K7MwKuVGVnbjMp2UjQcnwiASusLT&#10;ktyJN+SLENlsiFVCHqtbnVmO7XqJPOlf3tCdGR66VEyMYX+9MgazIcpaZn/DvjHrhBD34t04Qpqz&#10;IVJP9brqqYKQdZ5BXm4YCCHS2RCS1u5mENLFoIpJ4bkP/vU4OmQ0G0LSY7YZhHQxJNpN4Q1jbFdI&#10;OhvCNXXJNmvLl+TVzYYQyvpIbPe+w2yITYbMJGbTclciEBICgGF8g2JPyHJM544ZtOOADLgt64kQ&#10;x7kzu750vnt/yMAJSaYjN7cVhGw7IfH7vbcPXB9BSAhCNt4PSeLLzZ23OxREevoM2TMhyjWZae8v&#10;11w/YO6/ZQZscA6ssSazQwbtOCGbjbf+luyTQhACQlSaR25bM4OQrSJE8hXit69plG5ABD8EhEi/&#10;QtzgNYggz4RI12TO9dH2GdRR7KHweSz7CrHQ/cuBEULD7WfaakJWvkJM4n+K7pCrodUy3RCCPbur&#10;kn+FmHsih5bP6Gs2hJ+ngJCa5F8hfhLDMn8ZWB5v+/d/wySk7SvE+e+7JcTg697wiNCuOztGXyFm&#10;Wv5np/0hdNDFfCntV+i9TXYbJiHxt1mv2NUvV2m469ZTJZM5JO7LLuhGXQ1WOhvwu+493NxDnUs9&#10;1X0+vtsVIWbf7gUmJJ33r1lP7WQIiASrDJUr3dV2D0lbu6y9+9rXjszOhBju2+E4U4lMptTtDiHJ&#10;v75+LVbKZHrz0eMzyCrFXrwMA1eGtIC0GhEGyAAQoYNQiDRrmVfNGQ9NUj55KyYTP9Q11ZrCM/yE&#10;VEPRyQBc2XCxkIRam4G5HNeWeI/fu+7ZfZIpL7zivH69KBrFdbNz9mtquV59iPz3hZTPEybkhOzi&#10;V5w7/56lITUiuvvdCWnO4l5c0lG21W58/4qOLDYzqxJy0iDkpJGC/LRSNtLrRueUZr76+ioha4XP&#10;z0UES4Lk99OJ7jrZPj/PLvFHf787IatrliX3jJkR/2SEgfPWzgJKbIhIUosNURCy1jsmIaR6naoP&#10;sXyHKU1IWZnJ7m+zQXlqdc+j9t9nhiS8DZGsWcb06Yp/VvTijYfZECc16K3fGaNzKllssTHZHZbP&#10;ywimVhtQqYXk10snosWmttmgIhbBbcjqilQeJF1PtfZihBGdtD/Ez56uTSMgu0njRRq4ma0ud2Fo&#10;O9hvtytCmq9eEEC62JCXTk50rOfmUnODC0MGsfBFiPOaZaaEBEzS4AjRvQt6QjSQdblnt/OaZWaE&#10;BDWLXcpkG0uduTSwp9RjXmlbu4EIGcSW7N3k8InWHdIR0kWdbE6I45plZoTskLTm0sCedlEnGxFS&#10;DP17z6SdJkRnLk2NTE9GpD6267EBA0L8IdRrnQxCIBAC+SNk9N11rh+C9odAG0rIerupgpDdIwQ2&#10;BGonBH4IBEIgEAKFIgR9qlA7IcGeAUJACAgBISAEhIAQCIRAIAQCIRAIgUAIBEJACAgBISAEhEAg&#10;BNpcQnZ9MeSNJ2Q5TjcYia8iGr2ZqQ9t10LUzw8BQ0MmJJ5kW9BMy00B5IeWayEaLJnQyUTFDcEw&#10;WDRtg2WApITMo2c37A9fK0B+aEuIdqYqdTKXlfqaLzuUaFqGeheNvkwJmYr/PHJzIT9UEUJ6A6Ej&#10;hK8AFLj0qL8p1QOJpl2g8WTv5lZAkG21uhzvz+SHKkLo6enJzUIY1EMgpDcb8sCXKbooIeBIyA8V&#10;hHBA9IhQT7nSsaHaRkKS8IRofS8vuaJvL+mi6aUUyDkZweypOyFpe2XKsZAdKglhueKW9T4I0Za/&#10;AcnuABhQqA0i2NoRnduQz6lI5AoV558b103OxXvj8PuC05b7M0LawmNBtD+vBoDienGHPL4lAIr0&#10;FM/QpX/whHyupIin6XMjBWudp2Vj//sk47Tl/iYhq+GR5rocgOr91Rvk8S3eJ1V6iiB06e+ekLXb&#10;Mqok2dgA/l452pCs/NX3ZwC0XE/NUIuNqVVUUhtSqXGl8a0EobAxxQ2DsyHr9oesY0NIa0OeXG3I&#10;CiESG9FqY/LXu9WGSAD43ASg7boEgM2xIYyC0Tu+CuuF6tCyPyTR98XyfHdz8Ez8UAMv08DbJacg&#10;9H59uCaXMyHW4zIG7Uznhii5Fp4+GibFq7nDA2QDHJcpCQk1tstzRdNfkrtvLllv0B/SPyFGti4M&#10;IAP+PsTk/Sf3jDWIhePrbQaAa21IT4OzIV0Q0vrmsTx5avdEPLx69ORu392rCBBikynChGiNCGk9&#10;FYOX19W+u/sIPhyq7STkiVpNyJPGiDi7wyaE+Hh7XSGjp50jJCuaNkLSXCEnQkhXkxksl21ACGlT&#10;6zry8xQMkR4J0bUxdGVj1lIxePW0noxrTwQ536DLraenYIh0TkjRx0eakSbS9MoXudLSKy8qIZde&#10;d3rSjtyRbmRP9Kpqrrf2ymdDdy3XK4QMqNfdjpCyF5hI06tO1NqLLCekMbL31CSk0WtfBiG7XrFk&#10;6l73LATVdQUAKyN3rb3uAjL19cpS2kPqdXckJOsytx5XaeaK5P7MlyV7QkzGZbSE0JMJIa1ju5+L&#10;AYZNGpexrGXKmvcp+DemGjfDx74tBh6Azl8ycSLI5BFb4odUSy8sIllrpw0R94zVB6FvlRlCRm6Q&#10;bRghRWdG0OfqG8wedmTW7pWpKT1yb7Z1uptqV4ToXm+PhATF0KTfRl96Rh8pdPBF9XAIKSsACvnY&#10;8LvDebAhA0F9cDakzzR3nMPOSR3OToggJEjiN3zz6d5qmZ3Zs3vjEe+FEAiEgBAQAkJACAiBQAgE&#10;QiAQAoEQCIRAIAQCISAEhIAQEAJCoD4IgQYhEAJtKCEQahkIhEAgBIJACARCIBACgRAIhEAgBAIh&#10;EAgJqsdsWXi1FqdEL2740d0XREez/mPENE03M5izuO3deI5AfMXS+fyNKqHz335YzZr7LwJEZBiE&#10;TLONI5RajvlgE9/J6Jbyo35jlPCoiHvmEY9Rut+0P0Am6fjavgKR2yIHyqx5pAARGQYh8+hLTbpu&#10;6Vez+K90zHe6ukni9yZveNgY8Ujke6OcJyJuPvVILJ3JYqJKaElIkTXxZPSWR+QwYL70Rcjts/+J&#10;jsWLw1+ZeMLTeMc3HJkc5m9UeiF/o+bRcc8xYqiO/pBuAjrlt+QbgnqLQApoGmxejyzHx48R7b1L&#10;LcxxI2vmlRhvGSEsG6oIiPJIK5P8fcjyf5q9OPE0qCk1iVGy/PMsi9UtsyHsj28bclwxaFntsRx/&#10;FYmjCiGNrMlo3jJCuFcoPMOyPNgb+pbb2MOazUhfLJY9o//qO0aVwuHVDdFLz1F4T6OvvvuYlvmI&#10;IXgf8TjQ4SytR4pappY1SbkX1FYRwvkXuV2WR/oKzSMZIcv/+IIC2xB9jCqE8DpA7VJa6+dLZi84&#10;G3nii31peexUhNwFdUN6IiQ1otwbL8sjtxaH8hdlMQ5Z2ZrEqCREOIjMSQlQMvH9K8blY/bZ4Ohd&#10;Xq2xqMgJYeYsaMb0REhWwQtvXFEezEXLX+3sN0GNiEGMSkKyIpoGaYDz57cTUs0aVv8G9uB7ISRz&#10;voUFFenk+dCw6VWH/TA4ISYxWiHEb4yWuZFkz59HF7V/FTtc35aeaeFRM1fpPHBh9UJI7rXz9smU&#10;fs9fhFW/cMob/e/FS81bDndBjalRjApCxAVWy/iN0ZSOWPM25sGm1dhiwv2QtO/jsApkkTVJ6BZe&#10;X4Tk6eJ7eguDuncqaVuWHYdR8I5DoxgVhOR+gt8mRJrgNKGPeZ23HD+Pyq7l40bWZN5T0P7mPgip&#10;1CQsaT9FdPR/Rf/UH8puqEUx9jEvhiH6jVHZS3bP4+YbWTEuMzoqkvz8XDyQvSDi35anrOFbz5rc&#10;e9o2QtpfpGPEKFlFsj8Nh5B59ItZEk9DD79sWIxASKlsaHN/hhiBEEWBXLJa+OVwABlEjEAINHSB&#10;EAiEQCAEAiEQCBmEsk7K56sNmPhHEAKV3dgro0CL075bnSBkIISIDtTFpNlPNo9ACFQSwrtTL0AI&#10;CFETkhGxeMU/BHibjcZfpJ8wj94Mqd8XhPREiPgMIP8Y8CInJPuEY0BjRyCkT0LSL71iMVsztSlT&#10;Yo2c9OsuEAJC8q9yHgtC8tkyk10yIiCklZBP//z+dVQQkn/0F36WOQgZPCHiG/N04hQVhOR+CQgB&#10;IYII1uTd++b6x8eKDdnBJi8IkRIi+kPyiToVP2SXjAcIaSHkZ9GnOo+e3eRrhszF5JipWOLD90QZ&#10;ELJRhFQ8jXxRIBKT24jO8/6Q8NOYQMjACckWExPfqR79r6hbfop4L0jMZ+cf3exSloAQCIRAIAQC&#10;IRAIgUAIBEIgEAKBEAgCIRAIgUAIBEIgEAKBEAiEQCAEAiEQBEIgEAKBEAiEQCAEAiEQCIFACASB&#10;EAiEQCAEAiEQCIFACARCIBACgRAIAiEQCIH86v8B+HKesDB9BugAAAAASUVORK5CYIJQSwMECgAA&#10;AAAAAAAhAHLMjfkwEQAAMBEAABQAAABkcnMvbWVkaWEvaW1hZ2U0LnBuZ4lQTkcNChoKAAAADUlI&#10;RFIAAAIhAAABUwgDAAAA2Mss4gAAANtQTFRFAAAAAAA6AABmADo6ADpmADqQAGaQAGiLAGa2OgAA&#10;OjoAOjo6OjpmOjqQOmZmOmaQOma2OpC2OpDbU4aLZgAAZgA6ZjoAZjo6ZmZmbHuLZpC2ZpDbZraQ&#10;Zra2ZrbbZrb/kDoAkGY6kGZmkGa2kJC2kLZmkLa2kLbbkLb/kNu2kNvbkNv/tmYAtmY6tpA6tpBm&#10;traQtra2trbbttuQttv/tv/btv//25A625Bm27Zm27aQ29uQ29u229vb29v/2/+22////7Zm/9uQ&#10;/9u2/9vb//+2///b/Pz8////OOp6bgAAEBBJREFUeNrt3Wtj40YZhuFxkgUrLW3WmN1SipOUwsKu&#10;skshRCSUYtlY6P//IjTn0cF27MiH9dzvh1ZxXDmNroyk0aNXoqSoVSX4FVAIoRBCIYRCCIUQCiEU&#10;QiiEUBRCKIRQCKEQQiGEQgiFEAohFEIoagMhgoq1niuEQSrS0R4hCEEIQhCCEIRQCKEQghCEIAQh&#10;CDlCIbm4fumaFmM7QXb2UF/lhkLmt4kQg6/vG98tbqr15mJUe1F/Pf8BIbsWkoph30L8KlcLac69&#10;Zvar0XOFzJIhQnYsZJZ8MfjQw9qKm1dTsxiscqMxZJaI19U6ik9J4ydSQjoLIbsXkp39PRmpfz+o&#10;0aD6jc/fCPHlvdwww0yc3ZePl9XQ/zv55sdEDL69kRvFvqdLiF3lpkLcKJE1hguEHFBIRUJv21ly&#10;XeojiOpPuarqz7i4OU/Eq6kZ+6/dXmBY+vd0CHGr3FqIrvltJdNQtXuZdPD+VoiLd+bd6gcazRL9&#10;afa/R0ifQiQJdWCpN2p69lDcDCZl+VT9cRY38ldebZ57/ce6GA/elfMbIb9j39MhxK2y3HgvM5hM&#10;g+FBe1RUnRD3WiCk+mkU1dSIRUifQioSetdSZtXvVy7N9B4ik1bM4P7vv36fVC7036i04t/TIcSv&#10;ctNzmVyeyXz1J72eVB2UzMfVh4ZCKqSFRBoeqfofDCF9CzF/qHJLy62u//zt36nZ6OY9Q2VIHZ0E&#10;72kLCVa58dlu8UnuWMRFcICTNYSMlIi6kMVYfnZmz7ER0qOQzJ9eyk2cqi1RF1Kdyn71w9/+M36u&#10;kCw8Y91ixuynSoleb/HTj9+/FXUh6jvKRXi2K3H4w1mE9CfEbFbzNzj4i9w36ENWv9H113JThHuZ&#10;1iybFVJb5ZZzqpkcI4pbR22tEP0zDUuE9C3EHv2rX/ws+UYfsla7+uqAVB6HaCHDqTy5fTWtHama&#10;97SE1Fa5kZDF2K5O8aoOOb754cefs+cIkW/IVk7kUtsJsUf/asdeHQCqTZT7P1250auXVVXL/mw3&#10;b819WiG1VW42hqRior+Sp69mEFLnU2uFVF9MPFeE9CbEDcx6H56ZyfLZGyHOJ26jy8mxi3fyEEXN&#10;mH2nTlPse5pCGqvccD5EXP1c/ZdPSTUcqAFLffZqIb+Y6lHnPBmVCOl9DNmmFuPRyz5j+WvuusxV&#10;6aY+hNqpLRdiBrI0OGpGyKGEqD/YIt3kWvDG13bVNOo7NQjdVVv//Nt/VXuc5ULKfyZ64MuFm/RH&#10;yMGEmCMSvyl6F7J9pcExEUIOJUSdgA6upi/8jF0IeUqC0yqEHExIP5/Rv5C0flqFEIQ06qMJJyAE&#10;IUfzP4YQhFAIoRBCIQQhCEEIQhDyGQlZ22IKIbEL+V9QCEHIM4UENyaoYIhOGssbrb6eIgQhNSH+&#10;VqosiLTvSIjo73+M2qkQXeZ2hElZfKyWFuNX92VxtyYs8iIh2x4JIeQwQnRwNNU3SAzd6DJCCEJ0&#10;6XhXJtPG7s7rIl3TN+AlQrY+nULIQYTY+w7ubI5UZc4Gf97iM14m5L8qnShD1M22JQg5qBAzWsjw&#10;uQ0iLn5zKXY3hiyZk5mP3S0ZCDkmIebQQ99K9ajHE7W9VqdWtxeybNouVXdMPCb+ELkayq7XfgC1&#10;ayGm3YM5Mk3dH222ehDpXYi50crd21O2+9Eg5CBCjAnbFmLwwd5TvSMh6+b+/V26tr8MQg4qxN5z&#10;qe+Ee1T3sMizmkexo73MOiH+dOqmNSWDkF0KWXLlzs2A5K5lVd5qVNWjkHUXEGfu7oe8bRQhOxSy&#10;rPzM2JO8LqNYzJrN7voTsu4xRjN3oNoxhCDkEEL6/IyXC6nOZCbOSns3h5CTF7L6WWjFnRi4caN1&#10;IoOQ6IVU+xXf58y2QURIVEJWPlCxAhLcObzomrFDyMmPIauqvlvJu5rSIyRmIf5ajBo8ug5DELLT&#10;rXfsSeZcNIRcI2S/QkgyU1sICZPMcsZM55d9phkhCHFC8qDL9w5n3RHyeQnRlav8snsohMs0IwQh&#10;qtTUQ/BQiEamGSHRCzGdvW0+pJFpRkj0QuxzOmQ+5Ek+iC7MNCMEITbJnLlj1jDTjBCEuAMO2dp9&#10;ksmHz9QzzdsI6XVyDiGHFVJ/bnN69tDKNPc9hgjuqPqshNQkyNOa4Jh1J0KWDi7Fp6SebWvd94eQ&#10;AwjxT6A6u5cPIRoFmeadCFm6/7GPuwkyRAjZp5B1SebMXTXLG1uqVyHLrx/mcqa/+Ch8khkh+xSy&#10;rHySWR6p6giPzzT3LmRFBLHxbN1ZcvEGIUcgpM/P2DjJ3PF+C6Xa6/3jBiEIaQG5M9myVJ12IwQh&#10;tZJXlV+bu3evS4QgpCXkiy90RsU84hMhkQvpWm+RiqG5mwohMQop16Zl5eOb3aM16TCzx613LEnm&#10;dT+Efko3QvYv5GiSzEuA2Ee/+/t12cschRCfX57f6j5zYbp5F0KWXblLVXr6KXHRJYQcgxCfXzZ3&#10;NF3vXsiSstdlhlOEHI+QWn75alrO3N2y+f5TiOra7vkkIIOQgwvx+eXGndSLMRkzhJRhfrkeJCrX&#10;tWRGSCRCfH45H7yvBnk7xvuGhAiJW4jPL2eDS7U0et4QgpBYhLj8cqbONR91J8J1t1MhJCIhesg4&#10;e8jNPRHqX/magBlCIhOi88vXXsianDtC4hHi88v2Lhl9UXXNqS5CTlFI95U7n182U6nX5bMOQxBy&#10;ckKWlc8vz9+6nsxrnmCGkJiE9PkZCEEIQhCCEIQghEIIhRCq9613qCRzr8W23aGQU+jJTB1AiE8y&#10;l24y9enySHsyU/sXktfuSknVbdX5M4LMCIlESJBkLtVFmqF5enfxsev5LgiJTkjQiVl+8Xu5l9Gv&#10;rbu+i5C4hMhdSnUQElzULW4YQxBS68Qs27kHQrId9TGjPi8hQSdmGUP0Qh7XHIYgJBYhLsms9jdW&#10;SHG3rmk3QqIRoir1DRnk/qa4EaOtPgMhJypEJpkDIfoUGCEIKcMks6EyLJ9zOxVCTlHIuiSzE2K7&#10;Q+ys8z91lEKWlU8yWyGZQAhCdvMZCEEIQhCCEIQghEIIhRCq9613LD2ZqWMV8uugEIKQTYSkQ7tU&#10;m1OVc+/y4cxf3m8uhBsYTklI5qMgKskcCNF9mjsnVxlDYhFS3AknJPOLuidzJl5Pi4+dUQCERCJk&#10;MR58Z4NlJslsXn81NWnm7kwzQmIR8gcXTq0lmVOTbVbLXbsZhEQipPTRwzDJrHsyr3q+O0KiE1JL&#10;MusQEUIQ4oXUkszm3whBiOcQJpltT+bFWAnhOAQhTSHGBOcyCPFCwkVnIpXzIXfMh8QhZOmVu7YQ&#10;9wpzqhEJWV5tIb4ns7wuc7HFdRmEnJKQ/j4DIQhBCEIQghCEUAihEEL1vvVIMlOrtxRJZmpbIY0k&#10;c9inudaxGSGRCmkmmYM+zblg1j16Ie0ks+/TXO/YjJAohXQkmX2f5lrHZoREKqSdZPbJMjJmCDEy&#10;1L9tktn3aQ47NiMkeiE+yez7NGdi6YNEEBKbkDDJbPs0h0sIiV1ILacqy+eXSTIjpEOIui2zsYSQ&#10;mIX4Rd+nudGxGSGnLeT5SWbfp7nesRkhJy1kebWTzL5Pc61jM0IiFdLfZyAEIQhBCEIQghAKIRRC&#10;qN63HklmavWW+mVQCEHIJkJMktmnlue3QpxP6q8hJF4hJsnsU8u6a4hsVEWSGSEuyRykllNxNS1n&#10;Yxk5I8kcvRCXZPapZX+1nyQzQnyS2aeWTSPEkm6ZCLHDyLAM88v54P2nRB2pkmRGiBfiU8vZ4FIt&#10;jUqSzAgJhLjUcqZ62z0m8uiDJDNCagkilVrONYisI9OMkOiFyPOYWXJdE0KSGSFSSJhflsenj8mr&#10;KUnmqISsSzL71LJ50N01SeaohCyv8EhVp5bnb4W4+FB/DSHxCunvMxCCkOdq4Hm7CGEMQQhCEIIQ&#10;hCCEevbWI8lMrd5SG+RUS99795JnVCGklVNVaoLeu12XdhESjZCOnGppe++qKzTFR9+zGSHxCenI&#10;qZaN3rs8bzduIe2cqu+9a0aZG8aQiIWU7Zyq772rK3PJZoTELCTIpPreu7IeOw9DEBKfEJdJDXvv&#10;ygPZV1z9R4j/Ij17CDurFt0BM4REK0RmUgMh+hQYIQgpy2Z3Xf1i2jlZhpA4x5B6JtU8aUYsvfkf&#10;IScnZG1P5lomVb1o9zcIiUHIXhQiBCEIQQhCEIIQhCCEQgiFEGq/W48kM7V6S/02qOANtayyyTTP&#10;3tjXUtuvCiGxCqlllU2mWU+2m0u7CIlbSJhVtpnmauCYyNdG0sr1Rp+BkJMTEmSVXaZZhhDNhZmc&#10;a7uxC7EjyTDINFc7m4n8h+yWefbHxPSaQUjMQmxW2QiRuxshrkp7oEqSOXYhLqtshMzfmKSI6Xkn&#10;uF8maiFBVtmmzXQvxKF9R0rH3ZiFhFnl2r1Vvs8uPZljFlLLKjfvvmtZQUh8Qmp7kPDuO91xdzDh&#10;zu64hdSzyuZINRf1p5jRHSIOIZ1X7upZZZtplr1m9CyIvELzKzrMRCFkLwoRghCEIAQhCEEIQhBC&#10;IYRCCLXfrUeSmVq9pdYmmbsyzfRkjl6In1fvyjQz6x69EJ9k7so005MZIT7J3JVppiczQuxIMgyX&#10;fKa58V2ExCrEd11uZJob30VIpEJ81+Vmprn+XYTEKcQnmVuZ5nLrnsw8TfV0hPgkczvTTE9mhARJ&#10;5o5MMz2ZERIkmTsyzfRkRohPMndlmunJHJWQNUnmrkwzPZljErIXhQhBCEIQghCEIAQhCKEQQiGE&#10;2u/WI8lMbSUkSDK/EeJrdR1XNjL78r6+hJBIhTSTzHL6dDFuLyEkUiE+q6wv4z4lQznZ/nqqezL7&#10;JYREKqSZZC6zswedXJb/9EsIiVWIHUmGQX87e+X/7MEvISRuITKrrPvbPSWuA2IWLiEkaiE6q2wu&#10;9SMEIQ0hLqssn9k9yRCCkLqQRlZZHX2MWksIiVZII6u8GIdnMJzLIMRnlYubs/tyrgaUVM6C3NWX&#10;EBKpkCCrrI9U9eOpmFNFiKkwqyyPVK/cdZmL+/oSQk5dyF4UIgQhCEEIQhCCEIQghEIIhRBqv1uP&#10;JDO1lZCuJHPpejLPb4U4nyAkYiFdSebS9WTWs+70QoxYSGeS2fVkLlNxNS1nY67txiukK8nsezIv&#10;xt19EBESjxA7koRJZt+TOe/cvyAkPiH1JHNZ2i5V+eD9p4QjVYQ0ksxeSDa4VK+RIIpaSCvJHAhR&#10;58GPCTnVmIW0k8xeSK65kHWPWUhHktkLmSXXCIldSFeS2QlRsyXVXob5kHiFdCaZnRD7beZU4xXS&#10;nWT2z4aYvxXi4sOzPwMhn7GQvShECEIQghCEIAQhCEEIhRAKIRRCqGiF8LxdhDCGIAQhCEEIQhBC&#10;dW69fRRCKMYQCiEUQiiEUAihTlkIFWttPV6Ivctl7ceydoSwdoSwdoSwdoSwdoSwdoSwdoTwW0YI&#10;v2WE8Ftm7fv7GajPvxBCIYRCCIUQCiEUQiiEUAihYqv/A3abECvl/1z6AAAAAElFTkSuQmCCUEsD&#10;BAoAAAAAAAAAIQDKFSUmJxEAACcRAAAUAAAAZHJzL21lZGlhL2ltYWdlNS5wbmeJUE5HDQoaCgAA&#10;AA1JSERSAAACIQAAAVMIAwAAANjLLOIAAADbUExURQAAAAAAOgAAZgA6OgA6ZgA6kABmkABoiwBm&#10;tjoAADo6ADo6Ojo6Zjo6kDpmZjpmkDpmtjqQtjqQ21OGi2YAAGYAOmY6AGY6OmZmZmx7i2aQtmaQ&#10;22a2kGa2tma222a2/5A6AJBmOpBmZpBmtpCQtpC2ZpC2tpC225C2/5DbtpDb25Db/7ZmALZmOraQ&#10;OraQZra2kLa2tra227bbkLbb/7b/27b//9uQOtuQZtu2Ztu2kNvbkNvbttvb29vb/9v/ttv///+2&#10;Zv/bkP/btv/b2///tv//2/z8/P///zjqem4AABAHSURBVHja7d17Y9tWGcfx4zQFKx1bGkw6BjjO&#10;Vii0assgRCSM4Qsxev+vCJ37OZJ8rXyJz/f5Y3UUT26jT46OpJ8eiZKilpXgR0AhhEIIhRAKIRRC&#10;KIRQCKEQQlEIoRBCIYRCCIUQCiEUQiiEUAihqA2ECCrVWlcIg1Sioz1CEIIQhCAEIQihEEIhBCEI&#10;QQhCEHKEQibi5kvX9DSwJ8jO7uNVbihkdpsJ0fvmrvbd+aha70RcRQv117O3CNm1kFz0uxbiV7lc&#10;SP3ca2G/ulpXyDTrI2THQqbZq96HDtY2H70cm5fBKjcaQ6aZeF2tY/45q/2NlJDWQsjuhRRnf8+u&#10;1J/3ajSofuKzayG+upMbpl+Is7vy4aIa+n8n3/yQid53I7lR7HvahNhVbirEjRJFbbhAyAGFVCT0&#10;tp1mN6WeQVS/ylVVv8bz0YtMvBybsf/G7QX6pX9PixC3yq2F6JrdVjINVbuXyXvvb4U4f2ferf5C&#10;V9NMf5r9/xHSpRBJQk0s9UbNz+7no96wLB+rX875SP7Iq81zp39Znwa9d+VsJOR37HtahLhVlhvv&#10;ZXrDcTA8aI+KqhPilgVCqr+NopobsQjpUkhFQu9ayqL6+cpXU72HKKQVM7j/+6/fZ5UL/Tsqrfj3&#10;tAjxq9z0WGYij2S+/pNeT64mJbNB9aGhkArpXCINZ6r+L4aQroWYX1S5peVW17/+9vfUbHTznr4y&#10;pGYnwXuaQoJVbny0O/8sdyziPJjgFDUhV0pELORpID+7sMfYCOlQSOEPL+UmztWWiIVUh7Jfv/3b&#10;fwbrCinCI9Ytzpj9VCnR653/9OP3b0QsRH1HuQiPdiUOP51FSHdCzGY1v4O9v8h9g56y+o2uv5ab&#10;ItzLNM6yWSHRKrc8p1rIMWJ+66itFKL/Tv0SIV0LsbN/9YOfZt/qKWu1q68mpHIeooX0x/Lg9uU4&#10;mqma9zSERKvcSMjTwK5O8aqmHN++/fHnYh0h8g3F0hO51HZC7Oxf7dirCaDaRBP/qys3erVYVfXa&#10;H+1OGuc+rZBolZuNIbkY6q/k4asZhNTx1Eoh1RdDzxUhnQlxA7PehxfmZPn0WogXQ7fR5cmx83dy&#10;iqLOmP1eHabY99SF1Fa54fkQcflz9X8+ZtVwoAYs9dnLhfxirEedF9lViZDOx5Bt6mlw9WWfsXiZ&#10;uy5zWbpTH0Lt1BYLMQNZHsyaEXIoIeoXdp5vci1442u76jTqOzUIfay2/ovv/lXtcRYLKf+Z6YFv&#10;ItxJf4QcTIiZkfhN0bmQ7SsP5kQIOZQQdQDauxx/4WfsQshjFhxWIeRgQrr5jO6F5PFhFUIQUqtP&#10;JpyAEIQczT8MIQihEEIhhEIIQhCCEIQg5BkJWdliCiEIQQi1hZDHC5svfrwW4ht1acbfVNW4vQoh&#10;qQmZBHep2CC7vlk3ftWxENHdP4zaqRAVS51/EuqmKnsrVSFej6tlV+GrboVsu59DyN6F6BuoZM4w&#10;vN1Kh1hlvse+QkiqQuxI4m+2630wd9XlZ/f+VbdCtp4sI+RAQgqXL37Meh+8Ff9qL0L+q9KJMkRd&#10;b1uCkMMKeVCB0MLebLdzIQuOuGcDd0sGQo5JyPyjyafKGyKGxe6FLDopk6s7Jh4yn6eej2rZaoQc&#10;QIhuFOE3k5x9XDVe7UGIudHK3dtTNvvRIOQAQvRBbrSZdnwss+rMrr9L1/aXQcghhdhbLXW7mdlI&#10;N2p4Pa72PdGr/QlxA0djH4OQAwix7YCq/UjhbpnZ6TnVVZeHpu7uh0nz/h2E7FBIueAX1h8yyJnq&#10;pbsuc34Xv+pIyKrHGE3dRLVlCEHI/oV0PE59sZBK6dBZaU5/EHLyQpY/C62a8vTcuFG0TH8QkraQ&#10;ar/i92i2DSJCkhKy9IGKFZDgzmF7egQhaY0hyyrerUzamtIjJGUh/lqMGjzapiEI2enWO/ac6kTU&#10;hNwgBCFdfCi1YyFtSeaq8r76Y3Zba3uHkNSEtCWZS3eB1cwNbhCSrJDWJLM8c6WF5PL4czroPKeK&#10;kGcjpC3JLLHo1qqt5yQQkpQQO5KESeby6YexzjAve5QiQlISEieZy9I886yc9N5/zpipIqSWZPZC&#10;it5F2wMuEZKWkEaSORCijoMfss1zqp2eekHIQYU0k8xeyERz2c3dEAh5HkJaksxeiHkc0Y7uhmh8&#10;Y15NeqJOA3n9gxGyfyFtSWYnRD+O6CHbUda9DmQk4vNzhUDIwYW0JpmdEPvtLs+pLj6imshZz/yT&#10;8ElmhOxTSHu1J5mdkHL2RojzD2srXL1sSQSx9mzdaXZ+jZCDC+l4nNpQSNv7LZRqr/ePEUIQ0gDy&#10;0WTLcvnMV4QgJC4573lt7t69KRGCkIaQV690RsU84hMhiQtpW+88F31zNxVCUhRSrsxCysc3u0dr&#10;0mFmj1vvWHKqq/4S+indCNm/kN8GddAk8wIg9tHv/n5d9jJHIcQnmUuXX566O/7zXVz9XzCC5Ooz&#10;HzP3cQg5BiGTIBRi88v6XLtcZi6V7CcfYq/L9McIOR4hPskc5ZeHpe7EbC7urv0ZXyREX9sNEm0I&#10;OQIhPsns88tlrhsR9V1AZE9CtvuHUTsVYn9ZKw0uv1ztbIbmvtni7I9Zt1fuEPIshdh7ZI0QubsR&#10;4rK0E1XuqEpdyINtxGCEyOZlKiliEkSCO6qSFuKSzPVkWd++I++6rztCnpOQMMls06m1TswFQhIW&#10;EiWZIyG+r3vnTw9ByDMSEu1Bnszduja/XO1vhvZsCUJOXsiqJLMTYrsB3dTOuCLktIW0VyFahKhe&#10;M/osiLxC8yuelZmwkG4/AyEIQQhCEIIQhFAIoRBCdb71DpVk7rTYtjsUcjRJZup5CQl6MrdkmqNl&#10;CElRSL0nc5xpPraz7tTehfgkc1umOVyGkDSF1Hsyx5nmYBlCEhViR5J++MpnmmvfRUiqQvzTfmqZ&#10;5tp3EZKoEJdkbmSa4+8iJE0hPsncyDTHyxCSphCfZG5mmhsdmxGSnhCfZG7JNNc7NiMkQSE+ydyS&#10;aW6/UwYhJypkRZK5LdMcL0PIaQtpL59kbss0FwIhqQvp9jMQghCEIAQhCEEIhRAKIVTnW+9YejJT&#10;xyrkl0EhBCGbCLGp5Wv95I6ynN3avqZ+2WYauIHhlIREqWV5+vRpEPcPaTulyhiSjBCbWtaXcR+z&#10;vuyReTkup4OX42AZQlIVUkstl8XZvX0qc7gMIekKsall399u4nKpfhlCkhVSxv3tHrNKSO/950zN&#10;VP0yhCDEXurvfSh6F/aZIW4ZQhCin9k9rPYohbpT9yGzz/EespdBiP8iP7s3jwzxLo6n4y51cCHy&#10;OMY8dsgJ8cc2CElZyHx0dlfO5M0PtvO/7MlslyEkASELr9xFM1U5XJgA8024DCEnL2RxhTPVS31d&#10;5o3tyeyXISRdId19BkIQghCEIAQhCKEQQiGE6nzrkWSmlm8pkszUtkIaSebSnUajJzNCWpLMSo1a&#10;SE9mhLQlmZUauZCezAhpSzKrL/4gF9KTGSFtSWY1CQlCI/RkTlpI2UwyV5OQl2HbbnoyI6SvIdhp&#10;qYwheiH0ZEZILcms9jeu5S49mRFSTzLbDohyf0NPZoQ0k8yBEHoyI6RsJpmDhfRkTknI+klmt5Ce&#10;zCkJWVzNJLNdSE9mhHT7GQhBCEIQghCEIIRCCIUQqvOtR5KZWr6lfh0UQhCyiRCTZC5rZ1LlGffZ&#10;tRBfkWROXEjhAyAqvxwI0d2Z6cmctBCbZNZWPJaJ7oX4ejz/RA+ilIW4JHPp8stm+cuxyTCTZE5b&#10;yA8ukhrll3OTaFavuXKXsJDSX9sN88vTrF/StRshkZAov6yjQwhBiBcS5ZfNnwhBiOcQ5pdL83iI&#10;p4ESwjwEIXUhxgTHMgjxQsKXzkQuz4d85HxIGkJWJZmDl24J51QTErK4mkLMDLXU12XoMJO6kO4+&#10;AyEIWVcDz9tFCGMIQhCCEIQgBCHU2luPJDO1fEutnVMNe+9GXXgRkqiQek416L07EZxTTV5IM6fq&#10;e+/GXXgRkqSQlpyq770bdeFFSKJCmjlVnxsiQYQQI0P9aXOqvvdu2IUXIckL8TlV33u3EAsfDoGQ&#10;1ISEOVXbezd8hZDUhUQpRFk+nUpOFSEtQtRNd7VXCElZiH/pe+/WuvAiBCHhcCIHjrgLL0JOW8gG&#10;SWbfezfqwouQkxayF4UIQQhCEIIQhCAEIQihEEIhhNrv1iPJTC3fUv8LKniDzyrPboV4MYw77iIk&#10;eSE+q6w7QYgbhCAkEBJklXNxOS6n7jruZNGDdhGSlBCfVa5d42+/5I+QZIX0Ppjmdrby5fsYhKQi&#10;xGeVJ733nzM1U9Vy+tt8BkJOTojPKhe9C/Xqar0hBCGpCHFZ5UL1K3vIVCY1iIwgJHUhesg4u5/o&#10;UaMIO+4iBCG65IHLNLvxQlrT7QhJUUiYWpZz1odscRdmhCQ5hvissjmVelOuNQ1ByOkJWXDlzmeV&#10;Z2+EOFeTEd9xFyHpCNmLQoQgBCEIQQhCEIIQhFAIoRBC7XfrkWSmlm+plUnm0vdkvlj0ZCqEJCck&#10;7roc9mRekRBBSBpC4q7LuiezuoY3/+R7eSMkYSFR1+WoJ/Oq67sISUuI3KXYnsy65iPGEISESWbf&#10;k1lXsSJmhpA0hARdl31PZlkPK6YhCElFiEsyhz2Z5SNFVqXMeJpqKkJU5Wf3Ycfd+UhcbfUZjCEn&#10;KkQmmQMh+hAYIQgpy3rXZb2XWX07FULSGUPirsvmCURi8ePtEHK6QlYmma0Qu79BSFpC9qIQIQhB&#10;CEIQghCEIAQhFEIohFD73XokmanlW2pBgshfr5te2/zyw0WQbkYIQrQQ/VJSKdY4pYqQRIToUv2X&#10;czGU+eUreaX3TiZEyJghxJTuv5zL//iQ2aouMwhJSIi+2l9UY0j1H+NinnO/DELcaKHGjWq/UtWl&#10;9jESvT9v8RkIOUkhZrSYXfukyNNvLrjnDiGmzNTDdsvsm8WzAXdUIUSV6b9sZqa+127BE4gQUgYm&#10;/N13Zl6CEISosvfn6rvvZE/mapo6lLdUsZdBiJbR1y90Twi5y5lkdIdIUciCK3f+zJjsNWN6Mlev&#10;vqLDTGJC9qIQIQhBCEIQghCEIAQhFEIohFD73XokmanlW2plktl3Z/aZZoQgxHe6c/nlKWfdERJ/&#10;b6Lyy647s8s0IwQhqlSSOejOXMs0IyR5ISqGGHRnjjPNCEleiE4MBd2Zw0wzQhBik8y+O3OYaUYI&#10;QtyEw3ZnrmeaEZK4kEl0+2V+dt/INCMkbSGRBHlYEz5RBCEIsUlm353ZZ5oRgpBgGuK7M/tMM0JS&#10;ErIyyey7M/tMM0LSEbIXhQhBCEIQghCEIAQhCKEQQiGEQgiVrBCet4sQxhCEIAQhCEEIQqjWrbeP&#10;QgjFGEIhhEIIhRAKIdQpC6FSra3HC7F3uaz9WNaOENaOENaOENaOENaOENaOENaOEH7KCOGnjBB+&#10;yqx9f38H6vkXQiiEUAihEEIhhEIIhRAKIVRq9X9IxxArsBV8UwAAAABJRU5ErkJgglBLAwQKAAAA&#10;AAAAACEAsNRxIN8NAADfDQAAFAAAAGRycy9tZWRpYS9pbWFnZTYucG5niVBORw0KGgoAAAANSUhE&#10;UgAAAiEAAAFTCAMAAADYyyziAAAB6VBMVEUAAAADAwMGBgYJCQkNDQ0QEBATExMWFhYZGRkcHBwf&#10;Hx8AADoAAGYAOjoAOmYAOpAAZrY6AAA6ADo6AGYiIiImJiYpKSksLCwvLy8yMjI1NTU4ODg7Ozs/&#10;Pz86Ojo6OmY6ZmY6ZpA6ZrY6kLY6kNtCQkJFRUVISEhLS0tOTk5RUVFUVFRYWFhbW1teXl5mAABm&#10;ADpmAGZmOgBmOjpmOmZmOpBmZjpmZmZhYWFkZGRnZ2dqampubm5xcXF0dHR3d3d6enp+fn5mZpBm&#10;kGZmkLZmkNtmtttmtv+QOgCQOjqQZgCQZjqQZmaQZpCQkGaBgYGEhISHh4eKioqNjY2RkZGUlJSX&#10;l5eampqdnZ2QkLaQtpCQtraQttuQ29uQ2/+2ZgC2Zjq2kGa2kJC2tpC2tragoKCkpKSnp6eqqqqt&#10;ra2wsLCzs7O5ubm9vb22ttu227a229u22/+2/7a2/9u2///bkDrbkGbbtmbbtpDbtrbbttvb27bb&#10;29vAwMDDw8PGxsbJycnMzMzPz8/T09PW1tbZ2dnc3Nzf39/b2//b////tmb/25D/27b/29v//7b/&#10;/9vv7+/w8PDx8fHy8vLz8/P09PT19fX5+fn6+vr7+/v8/Pz9/f3j4+Pm5ub+/v7p6ens7Oz29vb/&#10;///qusnJAAALsUlEQVR42u3d53vbxh3A8eselEXR7h5x5Kp7MLFad680tliP7pXUFa1U3SORa8Zq&#10;re5lkTLh1m7i0Ym/tHc4jMOPB4j0qxzw/T5PnvAR5bzwfQIcxgEqJqpL8VdACCGEEEIIIYQQQggh&#10;hBBChBBCCCGEEEIIIYQQQgghhBAihBBCCCGEEEIIIYQQQgghQgghhBBCCCGEEEIIIYQQQggRQggh&#10;hBBCCCGEEEIIIYQQQvgrIIQQQgghhBBCCCGEEEIIIUIIIYQQQgghhBBCCCGEEEIIEUIIIYQQQggh&#10;hBBCCCGEECGEEEIIIYQQQgghhBBCCCGkHUUDpdSa+TRSqrNpPoyzD/onagMVrRGiZDcTIBrDSK3E&#10;8VB/mPQ0iLH+YP6JR+YDRFouJDERj5auTPtmQzLq7kcD82G4ovGs2A/UZiE2vclIthrmQ24GIQjJ&#10;vxouXUmFqI3J0eTD0hX2MgjJNyF6qppuOtRGvjFxpqzUbiFjlexOkpmqK0RvWfRP1mDRdiFje7Ab&#10;D5VauvzIZr6XySckuGi3kJFythKTYwUMZ3dDLRYyKk1F3aNdS2XMNiRkIdHWsfnH70Uyez4k3YJM&#10;+yvZ/DQ7Y8Y8JHQhB+f0zGF+IS+W3YztiXWVHLJM+87JdvthmJ2QpxCF7J5Uavni/vx/wCuEGiok&#10;2urp7cdic8iXyP7GgDdViNm9LD/Zr9zD3Njb3pvduLxUhpCGCpkOVOfEdT1v8AsxfJJWd8pfvEyG&#10;kKYK6asjZ/YrhBycVJ2Hv729vf3UqZ46voOQNgqxk9TVp31Cnu05Ww69NXGPRF4uQ0hjheiZxiXl&#10;O9KdXijvWQ4uOL/yChlCGixEH81c7amOnGrU9krZ3xnwJgvRXVtXqjv/GTOEtE6I2dkscNb9VTKE&#10;NFRIdP6x/Qf5c6+WIaShQryHueaqSlL1hZrXyBIhxWoI3bBr7DmLICbHuLLbECGxvWhfl1dIsRoi&#10;NvcSGSHO7anTPtf+GyMknj5yyGWa18qMEPdGMr0d0kKcW9zHC107RsgLR0jHnDS1/Xz+KcnrZLfy&#10;r+yNZKPu2ZKQsVrj/qEwhTj3iZVGMPpVnZfXywoh5l6heHJ0cyj2Mtxh1rBtyPTRKw8kJLmX2Uxk&#10;7EzVWQSBkDCFVA1bvZA3yG7lQMx+ZaR1JELcmw8R0iYhb5TdcrYgcbIIwggpLYJASJuEvElmhYzy&#10;Z0MkbZQWQSAkRCHV51QfREhpNUSxDRmzDQlXSM3W5YN14/lm2e04FqsdmIc0XIjdwnw467HynfBv&#10;kd2O3dUQuRB3EQRCmidketIMeM8O/LI7vm+V3WbA2yhEbxW6O3F8MFBr0VCtIAQhouRSXGwmGN19&#10;80/xzdtlCGm4kL3rvp9mx8Lm3+Xj4nfIENJkIQefT572cdqzDbGHr+ZK/qTnCnmn7B8MeHOFTHqd&#10;z/WWfjHwPGVspDpn9va2enoeMijNQxDSJiFDtWF2IeWJRtqzyYFM54ze0ZSOZd4lQ0hzhWSTjIoT&#10;8Ne2t5+Z/em7ZQhpp5Bs/ho9Jb56jwwhzRVipqNGh72xtIznUbvKavekxPNeGUKaK8TOVDtf6M0+&#10;hs6eDzk4ZyYiCGmvkHhyMjmrvunbvnS+o49kTsxMYd8ne87+enYVJru1zN7lmB4FDbv7wfydIKTc&#10;jWvPeE+ZJWO+7FnQ+37Zc7G7GiJ/wJ19oKrNsxtDSPhFw47vYewfkBkhznP+04dkutdz7foICk9I&#10;1SX+7Oe9zsP6m/1DhBRfua+EiEfFaTa7PoLCE1J1ib96oYTuI7Liq+HSleKVEMOHsplJtj6CghNS&#10;fYm/po/Kik2IBpHfnjrtJzealdZHUGhCqi/x1/QxWQEkexxz8RT35P0y2foICk5I9SX+BxDirIYo&#10;Zql6WpKvj6AQtyFVl/hr+rjM/jhdDSHeFaJ55OsjcBGekOpL/DV9Qpb+lzZSdN5XQrANCVRI5SX+&#10;mj4ps5uObDVE8UqIZO1/+mOEhCqk6hL/okKc1RClV0JkuxaEhCvE13T9oaLjYtvyKRnj3WQhu9aC&#10;mKXWCvm0jPFusJDsOEOtzr8T+IyM8W6uEHOFf9DZPOj7D0WjPc/LQxDSJiHmLNlQ6/BenK+6deSz&#10;Msa72ULMqVDf+dRJT61uf/fc7Nu2vyhjvJsrxFyXmfRWfEKiQfbEGHki7Usyxru5Qszu5XK/8/hZ&#10;z53MziUbhLRXSHzVvFzbN9uoFvJlGePdZCFJvrXdxV5Gbl6+ImO8myskGlS/VyaZqW57ZqpflTHe&#10;zRVSe09I1dFupZD0BRBmr7USu+sjRlz7D1WIHru31ZxM9Z8x+5qszG3cNe/fXHHWR7iP76awhETn&#10;15Xq+C6+1PR1mf1x+gIIe3/IyDxPIF8fkb8kgkITUlyh8whJL+rNfPUNWQrEvgDCXUcVJ3eLICRg&#10;IXWZuzsWEBKn95ONly73i5dVJQ9VZS8TuJCq55ipM/7f/6asJGRk9jV2sxFndzc7L4mg0IRUPses&#10;+jDnW7KykI5zr7t9W4T7cGYKTEjNc8yGVf/bf09WFpLYSG9jtusjyne/U1BCap5jFl1avrhnur6Q&#10;ELv1SOar6foIscaKQhJS95Sq6Jx/3e7z35eVhEz72SKIbH1EeVkENUVINFDLT/heknjnB7KSkGQN&#10;pjkpUsw8mIeEK6TuOWZVM9U7P5SVhZgjF7N7cdZHOC+JoLCE1D7HbGEh1EAhNc8xq9ov3PmRjPFu&#10;spDK55hF50+pjn06kZiH/FjGeDdXyPRC5YLM4jFEYm9z5ycyxrvBQjSD1UNW7coNzJ1tGePdXCFx&#10;fM2c9ahFsnsCIW0WYgisaySzD9aNo18m478l9jJ3fypjvBsuxJxgV55D22wmIm7suPszGePdbCHR&#10;rj7gPXLac7vhjeSyzBPip3d/LWO8Gywk4dF5/HrNr0xOI6S9QvSOpJ6H+Z0PlTcvd38jY7wbLOTC&#10;zqG/c1XOVH8ry76xqyFmXxKRf0XBCcmKto5Vz1S75vpu8eN7v5Plv2/vdZ95ScQh63IQ8oLv4Jzy&#10;HcukR7v6ePeUe4NRlZB0NYTnJRHZVxSmEDNXXb44/0Oq7v1elgJZc24SKr0kovwVBSUk2urp/79n&#10;r+zK2esNR8gfZDmLgkHpJRExd5iFKsTsXpaf9MwRpv3SOdbokvMr9/4omxVSekkEQkIVMh2ozonr&#10;/lmktpNdrIl219Wqc8gzh5DZl0QgJEghfXXkzH7VcUZyKs08adXMUtwv7v1JJoV4XhKBkBCFWAWr&#10;T1cdid7YMgt3j8szavf/LBNCfC+JQEiYQrSCS2rRI9H7f5GVhcy8JAIhIQvRA3m1pzqrO/P/gUOE&#10;eF4SgZCgheiurSvVnXsE7/9VVhLie0kEQgIXYnY28183uf9PGePdfCGLdP9fMsYbIQhByPz9+z8y&#10;xhshJSH/lTHeCCkJuSljvBGCEIQsIOSWjPFGSEnI/2SMN0JKPS9jvBGCEIQs0D1Z9sU4fZzERv4h&#10;+TGv60aIm3ktROmD9z2cCGmvkPzJuqPsLWgIQYhTfntI9mHUPYsQhBQNs01I+mFydJN5CEKKpv21&#10;0gdzKyJCEFKUP709/WAe0IwQhBTlGuyHZEUEQhCSJ3cyo9KJEUKIXSPjfojZhiDEESKnIQhBSFmI&#10;PF2GkFYKIYQQQgghhBBCCCGEEEKEEEIIIYQQQgghhBBCCCFECCGEEEIIIYQQQgghhBBCCCFCCCGE&#10;EEIIIYQQQgghhBBCCBFCCCGEEEIIIYQQQgghhBAhhBBCCCGEEEIIIYQQQgghhAghhBBCCCGEEEII&#10;IYQQQogQQgghhBBCCCGEEEIIIYQQQoQQQgghhBBCCCGEEEIIIYQQIoQQQgghhBBCCCGEEEIIIUII&#10;IYQQQgghhBBCCCGEEEIIEUIIIYQQQgghhBBCCCGEECGEEEIIIYQQQgghhBBCCCGECCGEEEIIIYQQ&#10;QgghhBBCCCFECCGEEEIIIYQQQgghhBBChBBCCCGEEEIIIYRQwP0fSg9G3c3/qhIAAAAASUVORK5C&#10;YIJQSwMEFAAGAAgAAAAhACBIclngAAAACQEAAA8AAABkcnMvZG93bnJldi54bWxMj0FLw0AQhe+C&#10;/2EZwVu7SVrFxGxKKeqpCLZC6W2bnSah2dmQ3Sbpv3c86XF4H2++l68m24oBe984UhDPIxBIpTMN&#10;VQq+9++zFxA+aDK6dYQKbuhhVdzf5TozbqQvHHahElxCPtMK6hC6TEpf1mi1n7sOibOz660OfPaV&#10;NL0eudy2MomiZ2l1Q/yh1h1uaiwvu6tV8DHqcb2I34bt5by5HfdPn4dtjEo9PkzrVxABp/AHw68+&#10;q0PBTid3JeNFq2CWpAmjCngRx+kySkGcmFvE8RJkkcv/C4ofAAAA//8DAFBLAwQUAAYACAAAACEA&#10;zOopJeAAAAC1AwAAGQAAAGRycy9fcmVscy9lMm9Eb2MueG1sLnJlbHO8001qwzAQBeB9oXcQs69l&#10;O4kpJXI2pZBtSQ8wSGNZ1PpBUktz+wpKIIHg7rTUDPPet9H+8GMX9k0xGe8EdE0LjJz0yjgt4OP0&#10;9vQMLGV0ChfvSMCZEhzGx4f9Oy2Yy1GaTUispLgkYM45vHCe5EwWU+MDubKZfLSYyzNqHlB+oibe&#10;t+3A43UGjDeZ7KgExKPaADudQ2n+P9tPk5H06uWXJZfvVHBjS3cJxKgpC7CkDP4NN01wGvh9Q1/H&#10;0K8ZujqGbs0w1DEMa4ZdHcNuzbCtY9heDPzms42/AAAA//8DAFBLAQItABQABgAIAAAAIQCxgme2&#10;CgEAABMCAAATAAAAAAAAAAAAAAAAAAAAAABbQ29udGVudF9UeXBlc10ueG1sUEsBAi0AFAAGAAgA&#10;AAAhADj9If/WAAAAlAEAAAsAAAAAAAAAAAAAAAAAOwEAAF9yZWxzLy5yZWxzUEsBAi0AFAAGAAgA&#10;AAAhAEEKU4ClBwAAGiYAAA4AAAAAAAAAAAAAAAAAOgIAAGRycy9lMm9Eb2MueG1sUEsBAi0ACgAA&#10;AAAAAAAhADzaG2z2DwAA9g8AABQAAAAAAAAAAAAAAAAACwoAAGRycy9tZWRpYS9pbWFnZTEucG5n&#10;UEsBAi0ACgAAAAAAAAAhAJck4OajDgAAow4AABQAAAAAAAAAAAAAAAAAMxoAAGRycy9tZWRpYS9p&#10;bWFnZTIucG5nUEsBAi0ACgAAAAAAAAAhAPNXMK+KFwAAihcAABQAAAAAAAAAAAAAAAAACCkAAGRy&#10;cy9tZWRpYS9pbWFnZTMucG5nUEsBAi0ACgAAAAAAAAAhAHLMjfkwEQAAMBEAABQAAAAAAAAAAAAA&#10;AAAAxEAAAGRycy9tZWRpYS9pbWFnZTQucG5nUEsBAi0ACgAAAAAAAAAhAMoVJSYnEQAAJxEAABQA&#10;AAAAAAAAAAAAAAAAJlIAAGRycy9tZWRpYS9pbWFnZTUucG5nUEsBAi0ACgAAAAAAAAAhALDUcSDf&#10;DQAA3w0AABQAAAAAAAAAAAAAAAAAf2MAAGRycy9tZWRpYS9pbWFnZTYucG5nUEsBAi0AFAAGAAgA&#10;AAAhACBIclngAAAACQEAAA8AAAAAAAAAAAAAAAAAkHEAAGRycy9kb3ducmV2LnhtbFBLAQItABQA&#10;BgAIAAAAIQDM6ikl4AAAALUDAAAZAAAAAAAAAAAAAAAAAJ1yAABkcnMvX3JlbHMvZTJvRG9jLnht&#10;bC5yZWxzUEsFBgAAAAALAAsAxgIAALRzAAAAAA==&#10;">
                <v:group id="Group 38" o:spid="_x0000_s1042" style="position:absolute;left:693;width:61617;height:83298" coordorigin="-1111,721" coordsize="61627,834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J8wgAAANsAAAAPAAAAZHJzL2Rvd25yZXYueG1sRE9Na8JA&#10;EL0X/A/LCN7qJkqLRNcgYqUHKTQRxNuQHZOQ7GzIbpP477uHQo+P971LJ9OKgXpXW1YQLyMQxIXV&#10;NZcKrvnH6waE88gaW8uk4EkO0v3sZYeJtiN/05D5UoQQdgkqqLzvEildUZFBt7QdceAetjfoA+xL&#10;qXscQ7hp5SqK3qXBmkNDhR0dKyqa7McoOI84Htbxabg0j+Pznr993S4xKbWYT4ctCE+T/xf/uT+1&#10;gnUYG76EHyD3vwAAAP//AwBQSwECLQAUAAYACAAAACEA2+H2y+4AAACFAQAAEwAAAAAAAAAAAAAA&#10;AAAAAAAAW0NvbnRlbnRfVHlwZXNdLnhtbFBLAQItABQABgAIAAAAIQBa9CxbvwAAABUBAAALAAAA&#10;AAAAAAAAAAAAAB8BAABfcmVscy8ucmVsc1BLAQItABQABgAIAAAAIQBY/pJ8wgAAANsAAAAPAAAA&#10;AAAAAAAAAAAAAAcCAABkcnMvZG93bnJldi54bWxQSwUGAAAAAAMAAwC3AAAA9gIAAAAA&#10;">
                  <v:group id="Group 39" o:spid="_x0000_s1043" style="position:absolute;left:-1111;top:24629;width:61627;height:59516" coordorigin="-5397,3294" coordsize="63521,59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group id="Group 40" o:spid="_x0000_s1044" style="position:absolute;left:-4065;top:3294;width:50197;height:42279" coordorigin="-5293,-396" coordsize="65349,59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0HwwAAANsAAAAPAAAAZHJzL2Rvd25yZXYueG1sRE/LasJA&#10;FN0L/YfhFrozk7RaSnQUCW3pQgSTQnF3yVyTYOZOyEzz+HtnUejycN7b/WRaMVDvGssKkigGQVxa&#10;3XCl4Lv4WL6BcB5ZY2uZFMzkYL97WGwx1XbkMw25r0QIYZeigtr7LpXSlTUZdJHtiAN3tb1BH2Bf&#10;Sd3jGMJNK5/j+FUabDg01NhRVlN5y3+Ngs8Rx8NL8j4cb9dsvhTr088xIaWeHqfDBoSnyf+L/9xf&#10;WsEqrA9fwg+QuzsAAAD//wMAUEsBAi0AFAAGAAgAAAAhANvh9svuAAAAhQEAABMAAAAAAAAAAAAA&#10;AAAAAAAAAFtDb250ZW50X1R5cGVzXS54bWxQSwECLQAUAAYACAAAACEAWvQsW78AAAAVAQAACwAA&#10;AAAAAAAAAAAAAAAfAQAAX3JlbHMvLnJlbHNQSwECLQAUAAYACAAAACEA/o7tB8MAAADbAAAADwAA&#10;AAAAAAAAAAAAAAAHAgAAZHJzL2Rvd25yZXYueG1sUEsFBgAAAAADAAMAtwAAAPcCAAAAAA==&#10;">
                      <v:shape id="Picture 41" o:spid="_x0000_s1045" type="#_x0000_t75" style="position:absolute;left:-5293;top:26402;width:65349;height:322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k/YwgAAANsAAAAPAAAAZHJzL2Rvd25yZXYueG1sRI9Ra8JA&#10;EITfC/6HY4W+1UukiE09gwoFwVJQ+wOW3DYJ5vbC3Tam/fVeoeDjMDPfMKtydJ0aKMTWs4F8loEi&#10;rrxtuTbweX57WoKKgmyx80wGfihCuZ48rLCw/spHGk5SqwThWKCBRqQvtI5VQw7jzPfEyfvywaEk&#10;GWptA14T3HV6nmUL7bDltNBgT7uGqsvp2xnwL1WY/255L2FZfywOgw3vJMY8TsfNKyihUe7h//be&#10;GnjO4e9L+gF6fQMAAP//AwBQSwECLQAUAAYACAAAACEA2+H2y+4AAACFAQAAEwAAAAAAAAAAAAAA&#10;AAAAAAAAW0NvbnRlbnRfVHlwZXNdLnhtbFBLAQItABQABgAIAAAAIQBa9CxbvwAAABUBAAALAAAA&#10;AAAAAAAAAAAAAB8BAABfcmVscy8ucmVsc1BLAQItABQABgAIAAAAIQBLxk/YwgAAANsAAAAPAAAA&#10;AAAAAAAAAAAAAAcCAABkcnMvZG93bnJldi54bWxQSwUGAAAAAAMAAwC3AAAA9gIAAAAA&#10;">
                        <v:imagedata r:id="rId22" o:title="" croptop="19043f" cropbottom="4122f" cropright="5243f"/>
                      </v:shape>
                      <v:group id="Group 42" o:spid="_x0000_s1046" style="position:absolute;left:-5293;top:-396;width:64128;height:28233" coordorigin="-5293,-11357" coordsize="64134,282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NbrxAAAANsAAAAPAAAAZHJzL2Rvd25yZXYueG1sRI9Bi8Iw&#10;FITvwv6H8Ba8aVpXF6lGEdkVDyKoC+Lt0TzbYvNSmmxb/70RBI/DzHzDzJedKUVDtSssK4iHEQji&#10;1OqCMwV/p9/BFITzyBpLy6TgTg6Wi4/eHBNtWz5Qc/SZCBB2CSrIva8SKV2ak0E3tBVx8K62NuiD&#10;rDOpa2wD3JRyFEXf0mDBYSHHitY5pbfjv1GwabFdfcU/ze52Xd8vp8n+vItJqf5nt5qB8NT5d/jV&#10;3moF4xE8v4QfIBcPAAAA//8DAFBLAQItABQABgAIAAAAIQDb4fbL7gAAAIUBAAATAAAAAAAAAAAA&#10;AAAAAAAAAABbQ29udGVudF9UeXBlc10ueG1sUEsBAi0AFAAGAAgAAAAhAFr0LFu/AAAAFQEAAAsA&#10;AAAAAAAAAAAAAAAAHwEAAF9yZWxzLy5yZWxzUEsBAi0AFAAGAAgAAAAhAGEQ1uvEAAAA2wAAAA8A&#10;AAAAAAAAAAAAAAAABwIAAGRycy9kb3ducmV2LnhtbFBLBQYAAAAAAwADALcAAAD4AgAAAAA=&#10;">
                        <v:shape id="Picture 43" o:spid="_x0000_s1047" type="#_x0000_t75" style="position:absolute;left:2703;top:-11357;width:56137;height:135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SBwzwgAAANsAAAAPAAAAZHJzL2Rvd25yZXYueG1sRI9Ba8JA&#10;FITvgv9heYI33diUUtKsYoWAJyFa6PWRfWZDsm9DdmtSf70rFHocZuYbJt9NthM3GnzjWMFmnYAg&#10;rpxuuFbwdSlW7yB8QNbYOSYFv+Rht53Pcsy0G7mk2znUIkLYZ6jAhNBnUvrKkEW/dj1x9K5usBii&#10;HGqpBxwj3HbyJUnepMWG44LBng6Gqvb8YxX01+TzYO7s9CX9tkXamlNRlUotF9P+A0SgKfyH/9pH&#10;reA1heeX+APk9gEAAP//AwBQSwECLQAUAAYACAAAACEA2+H2y+4AAACFAQAAEwAAAAAAAAAAAAAA&#10;AAAAAAAAW0NvbnRlbnRfVHlwZXNdLnhtbFBLAQItABQABgAIAAAAIQBa9CxbvwAAABUBAAALAAAA&#10;AAAAAAAAAAAAAB8BAABfcmVscy8ucmVsc1BLAQItABQABgAIAAAAIQC4SBwzwgAAANsAAAAPAAAA&#10;AAAAAAAAAAAAAAcCAABkcnMvZG93bnJldi54bWxQSwUGAAAAAAMAAwC3AAAA9gIAAAAA&#10;">
                          <v:imagedata r:id="rId23" o:title="" croptop="3781f" cropbottom="43994f" cropleft="7378f" cropright="6365f"/>
                        </v:shape>
                        <v:shape id="Picture 44" o:spid="_x0000_s1048" type="#_x0000_t75" alt="A graph with numbers and a line of trees&#10;&#10;Description automatically generated" style="position:absolute;left:-5293;top:-2276;width:64133;height:191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Mi3bxAAAANsAAAAPAAAAZHJzL2Rvd25yZXYueG1sRI9Ba8JA&#10;FITvBf/D8gQvoW4qViR1FS0IvbSgBs+P7GsSmn0bsi8a++u7BcHjMDPfMKvN4Bp1oS7Ung28TFNQ&#10;xIW3NZcG8tP+eQkqCLLFxjMZuFGAzXr0tMLM+isf6HKUUkUIhwwNVCJtpnUoKnIYpr4ljt637xxK&#10;lF2pbYfXCHeNnqXpQjusOS5U2NJ7RcXPsXcGloKfv+1O0jz/eq0PyblP8qQ3ZjIetm+ghAZ5hO/t&#10;D2tgPof/L/EH6PUfAAAA//8DAFBLAQItABQABgAIAAAAIQDb4fbL7gAAAIUBAAATAAAAAAAAAAAA&#10;AAAAAAAAAABbQ29udGVudF9UeXBlc10ueG1sUEsBAi0AFAAGAAgAAAAhAFr0LFu/AAAAFQEAAAsA&#10;AAAAAAAAAAAAAAAAHwEAAF9yZWxzLy5yZWxzUEsBAi0AFAAGAAgAAAAhAOQyLdvEAAAA2wAAAA8A&#10;AAAAAAAAAAAAAAAABwIAAGRycy9kb3ducmV2LnhtbFBLBQYAAAAAAwADALcAAAD4AgAAAAA=&#10;">
                          <v:imagedata r:id="rId23" o:title="A graph with numbers and a line of trees&#10;&#10;Description automatically generated" croptop="27159f" cropbottom="13187f" cropright="6367f"/>
                        </v:shape>
                      </v:group>
                    </v:group>
                    <v:shape id="_x0000_s1049" type="#_x0000_t202" style="position:absolute;left:-5397;top:44567;width:63520;height:186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Xf4wgAAANsAAAAPAAAAZHJzL2Rvd25yZXYueG1sRI/disIw&#10;FITvBd8hHGFvxKaKf9s1ii6seFv1AU6bY1tsTkoTbX37jbCwl8PMfMNsdr2pxZNaV1lWMI1iEMS5&#10;1RUXCq6Xn8kahPPIGmvLpOBFDnbb4WCDibYdp/Q8+0IECLsEFZTeN4mULi/JoItsQxy8m20N+iDb&#10;QuoWuwA3tZzF8VIarDgslNjQd0n5/fwwCm6nbrz47LKjv67S+fKA1SqzL6U+Rv3+C4Sn3v+H/9on&#10;rWC+gPeX8APk9hcAAP//AwBQSwECLQAUAAYACAAAACEA2+H2y+4AAACFAQAAEwAAAAAAAAAAAAAA&#10;AAAAAAAAW0NvbnRlbnRfVHlwZXNdLnhtbFBLAQItABQABgAIAAAAIQBa9CxbvwAAABUBAAALAAAA&#10;AAAAAAAAAAAAAB8BAABfcmVscy8ucmVsc1BLAQItABQABgAIAAAAIQCOpXf4wgAAANsAAAAPAAAA&#10;AAAAAAAAAAAAAAcCAABkcnMvZG93bnJldi54bWxQSwUGAAAAAAMAAwC3AAAA9gIAAAAA&#10;" stroked="f">
                      <v:textbox>
                        <w:txbxContent>
                          <w:p w14:paraId="14A6BBDC" w14:textId="6E23BA63" w:rsidR="0034758C" w:rsidRPr="0054286D" w:rsidRDefault="0034758C" w:rsidP="00013089">
                            <w:pPr>
                              <w:rPr>
                                <w:rFonts w:ascii="Arial" w:hAnsi="Arial" w:cs="Arial"/>
                              </w:rPr>
                            </w:pPr>
                            <w:r>
                              <w:rPr>
                                <w:rFonts w:ascii="Arial" w:hAnsi="Arial" w:cs="Arial"/>
                              </w:rPr>
                              <w:t>F</w:t>
                            </w:r>
                            <w:r w:rsidRPr="0054286D">
                              <w:rPr>
                                <w:rFonts w:ascii="Arial" w:hAnsi="Arial" w:cs="Arial"/>
                              </w:rPr>
                              <w:t>i</w:t>
                            </w:r>
                            <w:r>
                              <w:rPr>
                                <w:rFonts w:ascii="Arial" w:hAnsi="Arial" w:cs="Arial"/>
                              </w:rPr>
                              <w:t>g.</w:t>
                            </w:r>
                            <w:r w:rsidRPr="0054286D">
                              <w:rPr>
                                <w:rFonts w:ascii="Arial" w:hAnsi="Arial" w:cs="Arial"/>
                              </w:rPr>
                              <w:t xml:space="preserve"> 2</w:t>
                            </w:r>
                            <w:r>
                              <w:rPr>
                                <w:rFonts w:ascii="Arial" w:hAnsi="Arial" w:cs="Arial"/>
                              </w:rPr>
                              <w:t>. Results of treatment monitoring of seawater throughout the experiment exhibit marginal variability in A) total alkalinity (unit), B) salinity, and C) temperature (unit) conditions throughout the experiment, though, treatments remained distinct. Measurements for temperature and salinity were taken prior to, and after, water changes using a multiparameter sonde. We collected seawater at the same time to later analyze for total alkalinity. A) Total alkalinity targets were duplicated across 6 ranges that spanned far below to well above ambient seawater conditions (~2250umol kg</w:t>
                            </w:r>
                            <w:proofErr w:type="gramStart"/>
                            <w:r>
                              <w:rPr>
                                <w:rFonts w:ascii="Arial" w:hAnsi="Arial" w:cs="Arial"/>
                              </w:rPr>
                              <w:t>)..</w:t>
                            </w:r>
                            <w:proofErr w:type="gramEnd"/>
                            <w:r>
                              <w:rPr>
                                <w:rFonts w:ascii="Arial" w:hAnsi="Arial" w:cs="Arial"/>
                              </w:rPr>
                              <w:t xml:space="preserve"> Dashed lines indicate the average TA condition in each bin (legend).B) Very little variability in ambient salinity conditions with low salinity conditions ranging from X to X, with an average of X +_ SE. C, denoted by marker shape (triangle  S=27, circle S = 34). In all bins seawater temperature fluctuated between X and X (average X + SE C).</w:t>
                            </w:r>
                          </w:p>
                        </w:txbxContent>
                      </v:textbox>
                    </v:shape>
                  </v:group>
                  <v:shape id="Text Box 68" o:spid="_x0000_s1050" type="#_x0000_t202" style="position:absolute;left:2105;top:43855;width:4075;height:3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fdPswAAAANsAAAAPAAAAZHJzL2Rvd25yZXYueG1sRE9Ni8Iw&#10;EL0L/ocwgjdNFSlrNYooyl5EtivqcWzGtthMSpPV6q/fHBb2+Hjf82VrKvGgxpWWFYyGEQjizOqS&#10;cwXH7+3gA4TzyBory6TgRQ6Wi25njom2T/6iR+pzEULYJaig8L5OpHRZQQbd0NbEgbvZxqAPsMml&#10;bvAZwk0lx1EUS4Mlh4YCa1oXlN3TH6PAZVF8OkzS0/kqd/Sear257PZK9XvtagbCU+v/xX/uT60g&#10;DmPDl/AD5OIXAAD//wMAUEsBAi0AFAAGAAgAAAAhANvh9svuAAAAhQEAABMAAAAAAAAAAAAAAAAA&#10;AAAAAFtDb250ZW50X1R5cGVzXS54bWxQSwECLQAUAAYACAAAACEAWvQsW78AAAAVAQAACwAAAAAA&#10;AAAAAAAAAAAfAQAAX3JlbHMvLnJlbHNQSwECLQAUAAYACAAAACEAdn3T7MAAAADbAAAADwAAAAAA&#10;AAAAAAAAAAAHAgAAZHJzL2Rvd25yZXYueG1sUEsFBgAAAAADAAMAtwAAAPQCAAAAAA==&#10;" strokecolor="white [3212]">
                    <v:textbox>
                      <w:txbxContent>
                        <w:p w14:paraId="16B6A519" w14:textId="511300F1" w:rsidR="0034758C" w:rsidRPr="00E54548" w:rsidRDefault="0034758C" w:rsidP="00013089">
                          <w:pPr>
                            <w:rPr>
                              <w:b/>
                              <w:bCs/>
                              <w:sz w:val="32"/>
                              <w:szCs w:val="32"/>
                            </w:rPr>
                          </w:pPr>
                          <w:r>
                            <w:rPr>
                              <w:b/>
                              <w:bCs/>
                              <w:sz w:val="32"/>
                              <w:szCs w:val="32"/>
                            </w:rPr>
                            <w:t>C</w:t>
                          </w:r>
                        </w:p>
                      </w:txbxContent>
                    </v:textbox>
                  </v:shape>
                  <v:shape id="_x0000_s1051" type="#_x0000_t202" style="position:absolute;left:2105;top:24123;width:4070;height:39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nuysxAAAANsAAAAPAAAAZHJzL2Rvd25yZXYueG1sRI9Pa8JA&#10;FMTvBb/D8oTe6kYp/omuUiyVXkSMoh6f2WcSmn0bsluNfnpXEDwOM/MbZjJrTCnOVLvCsoJuJwJB&#10;nFpdcKZgu/n5GIJwHlljaZkUXMnBbNp6m2Cs7YXXdE58JgKEXYwKcu+rWEqX5mTQdWxFHLyTrQ36&#10;IOtM6hovAW5K2YuivjRYcFjIsaJ5Tulf8m8UuDTq71afyW5/lAu6jbT+PiyWSr23m68xCE+Nf4Wf&#10;7V+tYNCFx5fwA+T0DgAA//8DAFBLAQItABQABgAIAAAAIQDb4fbL7gAAAIUBAAATAAAAAAAAAAAA&#10;AAAAAAAAAABbQ29udGVudF9UeXBlc10ueG1sUEsBAi0AFAAGAAgAAAAhAFr0LFu/AAAAFQEAAAsA&#10;AAAAAAAAAAAAAAAAHwEAAF9yZWxzLy5yZWxzUEsBAi0AFAAGAAgAAAAhAGKe7KzEAAAA2wAAAA8A&#10;AAAAAAAAAAAAAAAABwIAAGRycy9kb3ducmV2LnhtbFBLBQYAAAAAAwADALcAAAD4AgAAAAA=&#10;" strokecolor="white [3212]">
                    <v:textbox>
                      <w:txbxContent>
                        <w:p w14:paraId="2CFD6B8F" w14:textId="52C75626" w:rsidR="0034758C" w:rsidRPr="00E54548" w:rsidRDefault="0034758C" w:rsidP="00013089">
                          <w:pPr>
                            <w:rPr>
                              <w:b/>
                              <w:bCs/>
                              <w:sz w:val="32"/>
                              <w:szCs w:val="32"/>
                            </w:rPr>
                          </w:pPr>
                          <w:r>
                            <w:rPr>
                              <w:b/>
                              <w:bCs/>
                              <w:sz w:val="32"/>
                              <w:szCs w:val="32"/>
                            </w:rPr>
                            <w:t>B</w:t>
                          </w:r>
                        </w:p>
                      </w:txbxContent>
                    </v:textbox>
                  </v:shape>
                  <v:shape id="Picture 72" o:spid="_x0000_s1052" type="#_x0000_t75" style="position:absolute;top:2045;width:51911;height:227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kAxAAAANsAAAAPAAAAZHJzL2Rvd25yZXYueG1sRI/RisIw&#10;FETfBf8hXGFfZE0V0aUaRXQt+rKg6wdcm7tt2eamNrHWvzeC4OMwM2eY+bI1pWiodoVlBcNBBII4&#10;tbrgTMHpd/v5BcJ5ZI2lZVJwJwfLRbczx1jbGx+oOfpMBAi7GBXk3lexlC7NyaAb2Io4eH+2NuiD&#10;rDOpa7wFuCnlKIom0mDBYSHHitY5pf/Hq1HQN6v9ODmc71U6Pf+4zSXZfzeJUh+9djUD4an17/Cr&#10;vdMKpiN4fgk/QC4eAAAA//8DAFBLAQItABQABgAIAAAAIQDb4fbL7gAAAIUBAAATAAAAAAAAAAAA&#10;AAAAAAAAAABbQ29udGVudF9UeXBlc10ueG1sUEsBAi0AFAAGAAgAAAAhAFr0LFu/AAAAFQEAAAsA&#10;AAAAAAAAAAAAAAAAHwEAAF9yZWxzLy5yZWxzUEsBAi0AFAAGAAgAAAAhAPL+uQDEAAAA2wAAAA8A&#10;AAAAAAAAAAAAAAAABwIAAGRycy9kb3ducmV2LnhtbFBLBQYAAAAAAwADALcAAAD4AgAAAAA=&#10;">
                    <v:imagedata r:id="rId24" o:title="" croptop="4152f" cropbottom="15143f"/>
                  </v:shape>
                  <v:shape id="Picture 73" o:spid="_x0000_s1053" type="#_x0000_t75" style="position:absolute;left:50725;top:38691;width:5004;height:60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mIGIxAAAANsAAAAPAAAAZHJzL2Rvd25yZXYueG1sRI9Ba8JA&#10;FITvhf6H5RW81U1TbDVmFbEI2otUPXh87D6T0OzbmN1o/PeuUOhxmJlvmHze21pcqPWVYwVvwwQE&#10;sXam4kLBYb96HYPwAdlg7ZgU3MjDfPb8lGNm3JV/6LILhYgQ9hkqKENoMim9LsmiH7qGOHon11oM&#10;UbaFNC1eI9zWMk2SD2mx4rhQYkPLkvTvrrMKJrT2etON9PZrnHynq7PVx0Wq1OClX0xBBOrDf/iv&#10;vTYKPt/h8SX+ADm7AwAA//8DAFBLAQItABQABgAIAAAAIQDb4fbL7gAAAIUBAAATAAAAAAAAAAAA&#10;AAAAAAAAAABbQ29udGVudF9UeXBlc10ueG1sUEsBAi0AFAAGAAgAAAAhAFr0LFu/AAAAFQEAAAsA&#10;AAAAAAAAAAAAAAAAHwEAAF9yZWxzLy5yZWxzUEsBAi0AFAAGAAgAAAAhAOmYgYjEAAAA2wAAAA8A&#10;AAAAAAAAAAAAAAAABwIAAGRycy9kb3ducmV2LnhtbFBLBQYAAAAAAwADALcAAAD4AgAAAAA=&#10;">
                    <v:imagedata r:id="rId25" o:title="" croptop="4420f" cropbottom="44660f" cropleft="2659f" cropright="54350f"/>
                  </v:shape>
                  <v:shape id="Text Box 75" o:spid="_x0000_s1054" type="#_x0000_t202" style="position:absolute;left:2105;top:721;width:3549;height:29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eqvxQAAANsAAAAPAAAAZHJzL2Rvd25yZXYueG1sRI9Pa8JA&#10;FMTvhX6H5RV6q5tK/RddRVqUXkSMoh6f2WcSmn0bsqumfnpXEDwOM/MbZjRpTCnOVLvCsoLPVgSC&#10;OLW64EzBZj376INwHlljaZkU/JODyfj1ZYSxthde0TnxmQgQdjEqyL2vYildmpNB17IVcfCOtjbo&#10;g6wzqWu8BLgpZTuKutJgwWEhx4q+c0r/kpNR4NKou11+JdvdQc7pOtD6Zz9fKPX+1kyHIDw1/hl+&#10;tH+1gl4H7l/CD5DjGwAAAP//AwBQSwECLQAUAAYACAAAACEA2+H2y+4AAACFAQAAEwAAAAAAAAAA&#10;AAAAAAAAAAAAW0NvbnRlbnRfVHlwZXNdLnhtbFBLAQItABQABgAIAAAAIQBa9CxbvwAAABUBAAAL&#10;AAAAAAAAAAAAAAAAAB8BAABfcmVscy8ucmVsc1BLAQItABQABgAIAAAAIQAdpeqvxQAAANsAAAAP&#10;AAAAAAAAAAAAAAAAAAcCAABkcnMvZG93bnJldi54bWxQSwUGAAAAAAMAAwC3AAAA+QIAAAAA&#10;" strokecolor="white [3212]">
                    <v:textbox>
                      <w:txbxContent>
                        <w:p w14:paraId="48A318C9" w14:textId="038CE37C" w:rsidR="0034758C" w:rsidRPr="00E54548" w:rsidRDefault="0034758C" w:rsidP="00013089">
                          <w:pPr>
                            <w:rPr>
                              <w:b/>
                              <w:bCs/>
                              <w:sz w:val="32"/>
                              <w:szCs w:val="32"/>
                            </w:rPr>
                          </w:pPr>
                          <w:r>
                            <w:rPr>
                              <w:b/>
                              <w:bCs/>
                              <w:sz w:val="32"/>
                              <w:szCs w:val="32"/>
                            </w:rPr>
                            <w:t>A</w:t>
                          </w:r>
                        </w:p>
                      </w:txbxContent>
                    </v:textbox>
                  </v:shape>
                </v:group>
                <v:group id="Group 127" o:spid="_x0000_s1055" style="position:absolute;left:48163;top:8739;width:13868;height:28552" coordorigin="-488,7412" coordsize="13868,285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F5IwgAAANwAAAAPAAAAZHJzL2Rvd25yZXYueG1sRE9Ni8Iw&#10;EL0L+x/CLHjTtC66Uo0isiseRFAXxNvQjG2xmZQm29Z/bwTB2zze58yXnSlFQ7UrLCuIhxEI4tTq&#10;gjMFf6ffwRSE88gaS8uk4E4OlouP3hwTbVs+UHP0mQgh7BJUkHtfJVK6NCeDbmgr4sBdbW3QB1hn&#10;UtfYhnBTylEUTaTBgkNDjhWtc0pvx3+jYNNiu/qKf5rd7bq+X07j/XkXk1L9z241A+Gp82/xy73V&#10;Yf7oG57PhAvk4gEAAP//AwBQSwECLQAUAAYACAAAACEA2+H2y+4AAACFAQAAEwAAAAAAAAAAAAAA&#10;AAAAAAAAW0NvbnRlbnRfVHlwZXNdLnhtbFBLAQItABQABgAIAAAAIQBa9CxbvwAAABUBAAALAAAA&#10;AAAAAAAAAAAAAB8BAABfcmVscy8ucmVsc1BLAQItABQABgAIAAAAIQCPmF5IwgAAANwAAAAPAAAA&#10;AAAAAAAAAAAAAAcCAABkcnMvZG93bnJldi54bWxQSwUGAAAAAAMAAwC3AAAA9gIAAAAA&#10;">
                  <v:shape id="Picture 125" o:spid="_x0000_s1056" type="#_x0000_t75" style="position:absolute;left:3058;top:12940;width:8020;height:230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hi/NwgAAANwAAAAPAAAAZHJzL2Rvd25yZXYueG1sRE/NasJA&#10;EL4LvsMyBW91E6lWYzZBCkUvIto+wJCdJrHZ2ZjdmuTtu4WCt/n4fifNB9OIO3WutqwgnkcgiAur&#10;ay4VfH68P69BOI+ssbFMCkZykGfTSYqJtj2f6X7xpQgh7BJUUHnfJlK6oiKDbm5b4sB92c6gD7Ar&#10;pe6wD+GmkYsoWkmDNYeGClt6q6j4vvwYBe50M+vNfnzB2+p6jN3puHnVWqnZ07DbgvA0+If4333Q&#10;Yf5iCX/PhAtk9gsAAP//AwBQSwECLQAUAAYACAAAACEA2+H2y+4AAACFAQAAEwAAAAAAAAAAAAAA&#10;AAAAAAAAW0NvbnRlbnRfVHlwZXNdLnhtbFBLAQItABQABgAIAAAAIQBa9CxbvwAAABUBAAALAAAA&#10;AAAAAAAAAAAAAB8BAABfcmVscy8ucmVsc1BLAQItABQABgAIAAAAIQCdhi/NwgAAANwAAAAPAAAA&#10;AAAAAAAAAAAAAAcCAABkcnMvZG93bnJldi54bWxQSwUGAAAAAAMAAwC3AAAA9gIAAAAA&#10;">
                    <v:imagedata r:id="rId26" o:title="" croptop="9635f" cropbottom="5893f" cropleft="51992f" cropright="2699f"/>
                  </v:shape>
                  <v:shape id="Picture 126" o:spid="_x0000_s1057" type="#_x0000_t75" alt="A black and white image of a graph&#10;&#10;Description automatically generated" style="position:absolute;left:3686;top:3238;width:5519;height:13867;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wGYrvgAAANwAAAAPAAAAZHJzL2Rvd25yZXYueG1sRE9LCsIw&#10;EN0L3iGM4E5TFUSqUfwgCm78HWBoxrbYTGoTtXp6Iwju5vG+M5nVphAPqlxuWUGvG4EgTqzOOVVw&#10;Pq07IxDOI2ssLJOCFzmYTZuNCcbaPvlAj6NPRQhhF6OCzPsyltIlGRl0XVsSB+5iK4M+wCqVusJn&#10;CDeF7EfRUBrMOTRkWNIyo+R6vBsF9xO+V5ud2/N7sCkWqZzfvN0r1W7V8zEIT7X/i3/urQ7z+0P4&#10;PhMukNMPAAAA//8DAFBLAQItABQABgAIAAAAIQDb4fbL7gAAAIUBAAATAAAAAAAAAAAAAAAAAAAA&#10;AABbQ29udGVudF9UeXBlc10ueG1sUEsBAi0AFAAGAAgAAAAhAFr0LFu/AAAAFQEAAAsAAAAAAAAA&#10;AAAAAAAAHwEAAF9yZWxzLy5yZWxzUEsBAi0AFAAGAAgAAAAhAHTAZiu+AAAA3AAAAA8AAAAAAAAA&#10;AAAAAAAABwIAAGRycy9kb3ducmV2LnhtbFBLBQYAAAAAAwADALcAAADyAgAAAAA=&#10;">
                    <v:imagedata r:id="rId27" o:title="A black and white image of a graph&#10;&#10;Description automatically generated" croptop="13146f" cropbottom="22490f" cropleft="18598f" cropright="39347f"/>
                  </v:shape>
                </v:group>
                <w10:wrap type="topAndBottom"/>
              </v:group>
            </w:pict>
          </mc:Fallback>
        </mc:AlternateContent>
      </w:r>
    </w:p>
    <w:p w14:paraId="0F54C460" w14:textId="77777777" w:rsidR="00725046" w:rsidRDefault="00725046" w:rsidP="003F7DE4">
      <w:pPr>
        <w:pStyle w:val="NoSpacing"/>
        <w:rPr>
          <w:rFonts w:ascii="Arial" w:hAnsi="Arial" w:cs="Arial"/>
          <w:sz w:val="24"/>
          <w:szCs w:val="24"/>
        </w:rPr>
      </w:pPr>
    </w:p>
    <w:p w14:paraId="18D2C297" w14:textId="2D48F77F" w:rsidR="00E22734" w:rsidRPr="00102217" w:rsidRDefault="00B5537E" w:rsidP="003F7DE4">
      <w:pPr>
        <w:pStyle w:val="NoSpacing"/>
        <w:rPr>
          <w:rFonts w:ascii="Arial" w:hAnsi="Arial" w:cs="Arial"/>
          <w:sz w:val="24"/>
          <w:szCs w:val="24"/>
        </w:rPr>
      </w:pPr>
      <w:r>
        <w:rPr>
          <w:rFonts w:ascii="Arial" w:hAnsi="Arial" w:cs="Arial"/>
          <w:sz w:val="24"/>
          <w:szCs w:val="24"/>
        </w:rPr>
        <w:t>Before and</w:t>
      </w:r>
      <w:r w:rsidRPr="00102217">
        <w:rPr>
          <w:rFonts w:ascii="Arial" w:hAnsi="Arial" w:cs="Arial"/>
          <w:sz w:val="24"/>
          <w:szCs w:val="24"/>
        </w:rPr>
        <w:t xml:space="preserve"> after </w:t>
      </w:r>
      <w:r>
        <w:rPr>
          <w:rFonts w:ascii="Arial" w:hAnsi="Arial" w:cs="Arial"/>
          <w:sz w:val="24"/>
          <w:szCs w:val="24"/>
        </w:rPr>
        <w:t xml:space="preserve">each </w:t>
      </w:r>
      <w:r w:rsidRPr="00102217">
        <w:rPr>
          <w:rFonts w:ascii="Arial" w:hAnsi="Arial" w:cs="Arial"/>
          <w:sz w:val="24"/>
          <w:szCs w:val="24"/>
        </w:rPr>
        <w:t xml:space="preserve">water </w:t>
      </w:r>
      <w:r>
        <w:rPr>
          <w:rFonts w:ascii="Arial" w:hAnsi="Arial" w:cs="Arial"/>
          <w:sz w:val="24"/>
          <w:szCs w:val="24"/>
        </w:rPr>
        <w:t xml:space="preserve">change during </w:t>
      </w:r>
      <w:r w:rsidR="00DD2FD9">
        <w:rPr>
          <w:rFonts w:ascii="Arial" w:hAnsi="Arial" w:cs="Arial"/>
          <w:sz w:val="24"/>
          <w:szCs w:val="24"/>
        </w:rPr>
        <w:t xml:space="preserve">the </w:t>
      </w:r>
      <w:r>
        <w:rPr>
          <w:rFonts w:ascii="Arial" w:hAnsi="Arial" w:cs="Arial"/>
          <w:sz w:val="24"/>
          <w:szCs w:val="24"/>
        </w:rPr>
        <w:t>experiment</w:t>
      </w:r>
      <w:r w:rsidRPr="00102217">
        <w:rPr>
          <w:rFonts w:ascii="Arial" w:hAnsi="Arial" w:cs="Arial"/>
          <w:sz w:val="24"/>
          <w:szCs w:val="24"/>
        </w:rPr>
        <w:t xml:space="preserve">, we measured seawater temperature, salinity, pH, and dissolved oxygen concentration with a handheld multi-parameter </w:t>
      </w:r>
      <w:r>
        <w:rPr>
          <w:rFonts w:ascii="Arial" w:hAnsi="Arial" w:cs="Arial"/>
          <w:sz w:val="24"/>
          <w:szCs w:val="24"/>
        </w:rPr>
        <w:t>sensor</w:t>
      </w:r>
      <w:r w:rsidRPr="00102217">
        <w:rPr>
          <w:rFonts w:ascii="Arial" w:hAnsi="Arial" w:cs="Arial"/>
          <w:sz w:val="24"/>
          <w:szCs w:val="24"/>
        </w:rPr>
        <w:t xml:space="preserve"> (YSI X). </w:t>
      </w:r>
      <w:r>
        <w:rPr>
          <w:rFonts w:ascii="Arial" w:hAnsi="Arial" w:cs="Arial"/>
          <w:sz w:val="24"/>
          <w:szCs w:val="24"/>
        </w:rPr>
        <w:t xml:space="preserve">In X percent of pH measurements, we collected and analyzed discrete bottle samples for </w:t>
      </w:r>
      <w:r w:rsidRPr="00102217">
        <w:rPr>
          <w:rFonts w:ascii="Arial" w:hAnsi="Arial" w:cs="Arial"/>
          <w:sz w:val="24"/>
          <w:szCs w:val="24"/>
        </w:rPr>
        <w:t xml:space="preserve">spectrophotometric </w:t>
      </w:r>
      <w:r>
        <w:rPr>
          <w:rFonts w:ascii="Arial" w:hAnsi="Arial" w:cs="Arial"/>
          <w:sz w:val="24"/>
          <w:szCs w:val="24"/>
        </w:rPr>
        <w:t>determination of pH</w:t>
      </w:r>
      <w:r w:rsidRPr="00102217">
        <w:rPr>
          <w:rFonts w:ascii="Arial" w:hAnsi="Arial" w:cs="Arial"/>
          <w:sz w:val="24"/>
          <w:szCs w:val="24"/>
        </w:rPr>
        <w:t xml:space="preserve"> </w:t>
      </w:r>
      <w:r w:rsidRPr="00102217">
        <w:rPr>
          <w:rFonts w:ascii="Arial" w:hAnsi="Arial" w:cs="Arial"/>
          <w:color w:val="000000" w:themeColor="text1"/>
          <w:sz w:val="24"/>
          <w:szCs w:val="24"/>
        </w:rPr>
        <w:t xml:space="preserve">(calibrated </w:t>
      </w:r>
      <w:r>
        <w:rPr>
          <w:rFonts w:ascii="Arial" w:hAnsi="Arial" w:cs="Arial"/>
          <w:color w:val="000000" w:themeColor="text1"/>
          <w:sz w:val="24"/>
          <w:szCs w:val="24"/>
        </w:rPr>
        <w:t>on the same day</w:t>
      </w:r>
      <w:r w:rsidRPr="00102217">
        <w:rPr>
          <w:rFonts w:ascii="Arial" w:hAnsi="Arial" w:cs="Arial"/>
          <w:color w:val="000000" w:themeColor="text1"/>
          <w:sz w:val="24"/>
          <w:szCs w:val="24"/>
        </w:rPr>
        <w:t xml:space="preserve"> with m-cresol dye standards, </w:t>
      </w:r>
      <w:r w:rsidRPr="00102217">
        <w:rPr>
          <w:rFonts w:ascii="Arial" w:hAnsi="Arial" w:cs="Arial"/>
          <w:color w:val="000000" w:themeColor="text1"/>
          <w:sz w:val="24"/>
          <w:szCs w:val="24"/>
        </w:rPr>
        <w:fldChar w:fldCharType="begin"/>
      </w:r>
      <w:r w:rsidRPr="00102217">
        <w:rPr>
          <w:rFonts w:ascii="Arial" w:hAnsi="Arial" w:cs="Arial"/>
          <w:color w:val="000000" w:themeColor="text1"/>
          <w:sz w:val="24"/>
          <w:szCs w:val="24"/>
        </w:rPr>
        <w:instrText xml:space="preserve"> ADDIN ZOTERO_ITEM CSL_CITATION {"citationID":"a23nifjiq32","properties":{"formattedCitation":"\\uldash{(Easley and Byrne 2015)}","plainCitation":"(Easley and Byrne 2015)","dontUpdate":true,"noteIndex":0},"citationItems":[{"id":978,"uris":["http://zotero.org/users/4496705/items/ALGX94HJ"],"itemData":{"id":978,"type":"article-journal","container-title":"Environmental Science &amp; Technology","DOI":"10.1021/acs.est.5b01226","ISSN":"0013-936X, 1520-5851","issue":"9","journalAbbreviation":"Environ. Sci. Technol.","language":"en","page":"5841-5841","source":"DOI.org (Crossref)","title":"Correction to Spectrophotometric Calibration of pH Electrodes in Seawater Using Purified m-Cresol Purple","volume":"49","author":[{"family":"Easley","given":"Regina A."},{"family":"Byrne","given":"Robert H."}],"issued":{"date-parts":[["2015",5,5]]}}}],"schema":"https://github.com/citation-style-language/schema/raw/master/csl-citation.json"} </w:instrText>
      </w:r>
      <w:r w:rsidRPr="00102217">
        <w:rPr>
          <w:rFonts w:ascii="Arial" w:hAnsi="Arial" w:cs="Arial"/>
          <w:color w:val="000000" w:themeColor="text1"/>
          <w:sz w:val="24"/>
          <w:szCs w:val="24"/>
        </w:rPr>
        <w:fldChar w:fldCharType="separate"/>
      </w:r>
      <w:r w:rsidRPr="00102217">
        <w:rPr>
          <w:rFonts w:ascii="Arial" w:hAnsi="Arial" w:cs="Arial"/>
          <w:sz w:val="24"/>
          <w:szCs w:val="24"/>
          <w:u w:val="dash"/>
        </w:rPr>
        <w:t>Easley and Byrne 2015)</w:t>
      </w:r>
      <w:r w:rsidRPr="00102217">
        <w:rPr>
          <w:rFonts w:ascii="Arial" w:hAnsi="Arial" w:cs="Arial"/>
          <w:color w:val="000000" w:themeColor="text1"/>
          <w:sz w:val="24"/>
          <w:szCs w:val="24"/>
        </w:rPr>
        <w:fldChar w:fldCharType="end"/>
      </w:r>
      <w:r>
        <w:rPr>
          <w:rFonts w:ascii="Arial" w:hAnsi="Arial" w:cs="Arial"/>
          <w:sz w:val="24"/>
          <w:szCs w:val="24"/>
        </w:rPr>
        <w:t>, and used the</w:t>
      </w:r>
      <w:r w:rsidRPr="00102217">
        <w:rPr>
          <w:rFonts w:ascii="Arial" w:hAnsi="Arial" w:cs="Arial"/>
          <w:sz w:val="24"/>
          <w:szCs w:val="24"/>
        </w:rPr>
        <w:t xml:space="preserve"> </w:t>
      </w:r>
      <w:r>
        <w:rPr>
          <w:rFonts w:ascii="Arial" w:hAnsi="Arial" w:cs="Arial"/>
          <w:sz w:val="24"/>
          <w:szCs w:val="24"/>
        </w:rPr>
        <w:t>latter data</w:t>
      </w:r>
      <w:r w:rsidRPr="00102217">
        <w:rPr>
          <w:rFonts w:ascii="Arial" w:hAnsi="Arial" w:cs="Arial"/>
          <w:sz w:val="24"/>
          <w:szCs w:val="24"/>
        </w:rPr>
        <w:t xml:space="preserve"> to </w:t>
      </w:r>
      <w:r>
        <w:rPr>
          <w:rFonts w:ascii="Arial" w:hAnsi="Arial" w:cs="Arial"/>
          <w:sz w:val="24"/>
          <w:szCs w:val="24"/>
        </w:rPr>
        <w:t>translate pH data</w:t>
      </w:r>
      <w:r w:rsidRPr="00102217">
        <w:rPr>
          <w:rFonts w:ascii="Arial" w:hAnsi="Arial" w:cs="Arial"/>
          <w:sz w:val="24"/>
          <w:szCs w:val="24"/>
        </w:rPr>
        <w:t xml:space="preserve"> to </w:t>
      </w:r>
      <w:r>
        <w:rPr>
          <w:rFonts w:ascii="Arial" w:hAnsi="Arial" w:cs="Arial"/>
          <w:sz w:val="24"/>
          <w:szCs w:val="24"/>
        </w:rPr>
        <w:t xml:space="preserve">the </w:t>
      </w:r>
      <w:r w:rsidRPr="00102217">
        <w:rPr>
          <w:rFonts w:ascii="Arial" w:hAnsi="Arial" w:cs="Arial"/>
          <w:sz w:val="24"/>
          <w:szCs w:val="24"/>
        </w:rPr>
        <w:t>total scale.</w:t>
      </w:r>
      <w:r>
        <w:rPr>
          <w:rFonts w:ascii="Arial" w:hAnsi="Arial" w:cs="Arial"/>
          <w:sz w:val="24"/>
          <w:szCs w:val="24"/>
        </w:rPr>
        <w:t xml:space="preserve"> </w:t>
      </w:r>
      <w:r w:rsidR="00D06787" w:rsidRPr="00102217">
        <w:rPr>
          <w:rFonts w:ascii="Arial" w:hAnsi="Arial" w:cs="Arial"/>
          <w:sz w:val="24"/>
          <w:szCs w:val="24"/>
        </w:rPr>
        <w:t>W</w:t>
      </w:r>
      <w:r w:rsidR="002F08C3" w:rsidRPr="00102217">
        <w:rPr>
          <w:rFonts w:ascii="Arial" w:hAnsi="Arial" w:cs="Arial"/>
          <w:sz w:val="24"/>
          <w:szCs w:val="24"/>
        </w:rPr>
        <w:t xml:space="preserve">e </w:t>
      </w:r>
      <w:r w:rsidR="008507FE">
        <w:rPr>
          <w:rFonts w:ascii="Arial" w:hAnsi="Arial" w:cs="Arial"/>
          <w:sz w:val="24"/>
          <w:szCs w:val="24"/>
        </w:rPr>
        <w:t xml:space="preserve">also </w:t>
      </w:r>
      <w:r w:rsidR="003F6BF8" w:rsidRPr="00102217">
        <w:rPr>
          <w:rFonts w:ascii="Arial" w:hAnsi="Arial" w:cs="Arial"/>
          <w:sz w:val="24"/>
          <w:szCs w:val="24"/>
        </w:rPr>
        <w:t>collect</w:t>
      </w:r>
      <w:r w:rsidR="003F6BF8">
        <w:rPr>
          <w:rFonts w:ascii="Arial" w:hAnsi="Arial" w:cs="Arial"/>
          <w:sz w:val="24"/>
          <w:szCs w:val="24"/>
        </w:rPr>
        <w:t xml:space="preserve">ed and </w:t>
      </w:r>
      <w:r w:rsidR="00D31B25">
        <w:rPr>
          <w:rFonts w:ascii="Arial" w:hAnsi="Arial" w:cs="Arial"/>
          <w:sz w:val="24"/>
          <w:szCs w:val="24"/>
        </w:rPr>
        <w:t xml:space="preserve">immediately froze </w:t>
      </w:r>
      <w:r w:rsidR="003F6BF8" w:rsidRPr="00102217">
        <w:rPr>
          <w:rFonts w:ascii="Arial" w:hAnsi="Arial" w:cs="Arial"/>
          <w:sz w:val="24"/>
          <w:szCs w:val="24"/>
        </w:rPr>
        <w:t>250</w:t>
      </w:r>
      <w:r w:rsidR="00960064">
        <w:rPr>
          <w:rFonts w:ascii="Arial" w:hAnsi="Arial" w:cs="Arial"/>
          <w:sz w:val="24"/>
          <w:szCs w:val="24"/>
        </w:rPr>
        <w:t xml:space="preserve"> </w:t>
      </w:r>
      <w:r w:rsidR="003F6BF8" w:rsidRPr="00102217">
        <w:rPr>
          <w:rFonts w:ascii="Arial" w:hAnsi="Arial" w:cs="Arial"/>
          <w:sz w:val="24"/>
          <w:szCs w:val="24"/>
        </w:rPr>
        <w:t xml:space="preserve">ml seawater samples before and after </w:t>
      </w:r>
      <w:r w:rsidR="008507FE">
        <w:rPr>
          <w:rFonts w:ascii="Arial" w:hAnsi="Arial" w:cs="Arial"/>
          <w:sz w:val="24"/>
          <w:szCs w:val="24"/>
        </w:rPr>
        <w:t xml:space="preserve">each </w:t>
      </w:r>
      <w:r w:rsidR="003F6BF8" w:rsidRPr="00102217">
        <w:rPr>
          <w:rFonts w:ascii="Arial" w:hAnsi="Arial" w:cs="Arial"/>
          <w:sz w:val="24"/>
          <w:szCs w:val="24"/>
        </w:rPr>
        <w:t>water change</w:t>
      </w:r>
      <w:r w:rsidR="00055D35" w:rsidRPr="00102217">
        <w:rPr>
          <w:rFonts w:ascii="Arial" w:hAnsi="Arial" w:cs="Arial"/>
          <w:sz w:val="24"/>
          <w:szCs w:val="24"/>
        </w:rPr>
        <w:t xml:space="preserve"> </w:t>
      </w:r>
      <w:r w:rsidR="00C70A2A">
        <w:rPr>
          <w:rFonts w:ascii="Arial" w:hAnsi="Arial" w:cs="Arial"/>
          <w:sz w:val="24"/>
          <w:szCs w:val="24"/>
        </w:rPr>
        <w:t>for later alkalinity determination</w:t>
      </w:r>
      <w:r w:rsidR="00214AB9" w:rsidRPr="00102217">
        <w:rPr>
          <w:rFonts w:ascii="Arial" w:hAnsi="Arial" w:cs="Arial"/>
          <w:sz w:val="24"/>
          <w:szCs w:val="24"/>
        </w:rPr>
        <w:t xml:space="preserve">. We </w:t>
      </w:r>
      <w:r w:rsidR="00D37C26">
        <w:rPr>
          <w:rFonts w:ascii="Arial" w:hAnsi="Arial" w:cs="Arial"/>
          <w:sz w:val="24"/>
          <w:szCs w:val="24"/>
        </w:rPr>
        <w:t>quantified seawater</w:t>
      </w:r>
      <w:r w:rsidR="00214AB9" w:rsidRPr="00102217">
        <w:rPr>
          <w:rFonts w:ascii="Arial" w:hAnsi="Arial" w:cs="Arial"/>
          <w:sz w:val="24"/>
          <w:szCs w:val="24"/>
        </w:rPr>
        <w:t xml:space="preserve"> </w:t>
      </w:r>
      <w:r w:rsidR="008507FE">
        <w:rPr>
          <w:rFonts w:ascii="Arial" w:hAnsi="Arial" w:cs="Arial"/>
          <w:sz w:val="24"/>
          <w:szCs w:val="24"/>
        </w:rPr>
        <w:t>TA</w:t>
      </w:r>
      <w:r w:rsidR="005F3EAF">
        <w:rPr>
          <w:rFonts w:ascii="Arial" w:hAnsi="Arial" w:cs="Arial"/>
          <w:sz w:val="24"/>
          <w:szCs w:val="24"/>
        </w:rPr>
        <w:t xml:space="preserve"> in triplicate</w:t>
      </w:r>
      <w:r w:rsidR="009F7F5E" w:rsidRPr="00102217">
        <w:rPr>
          <w:rFonts w:ascii="Arial" w:hAnsi="Arial" w:cs="Arial"/>
          <w:sz w:val="24"/>
          <w:szCs w:val="24"/>
        </w:rPr>
        <w:t xml:space="preserve"> </w:t>
      </w:r>
      <w:r w:rsidR="00D37C26">
        <w:rPr>
          <w:rFonts w:ascii="Arial" w:hAnsi="Arial" w:cs="Arial"/>
          <w:sz w:val="24"/>
          <w:szCs w:val="24"/>
        </w:rPr>
        <w:t>using</w:t>
      </w:r>
      <w:r w:rsidR="00D35AE0" w:rsidRPr="00102217">
        <w:rPr>
          <w:rFonts w:ascii="Arial" w:hAnsi="Arial" w:cs="Arial"/>
          <w:sz w:val="24"/>
          <w:szCs w:val="24"/>
        </w:rPr>
        <w:t xml:space="preserve"> a</w:t>
      </w:r>
      <w:r w:rsidR="00431BBC" w:rsidRPr="00102217">
        <w:rPr>
          <w:rFonts w:ascii="Arial" w:hAnsi="Arial" w:cs="Arial"/>
          <w:sz w:val="24"/>
          <w:szCs w:val="24"/>
        </w:rPr>
        <w:t xml:space="preserve"> </w:t>
      </w:r>
      <w:proofErr w:type="spellStart"/>
      <w:r w:rsidR="00431BBC" w:rsidRPr="00102217">
        <w:rPr>
          <w:rFonts w:ascii="Arial" w:hAnsi="Arial" w:cs="Arial"/>
          <w:color w:val="000000" w:themeColor="text1"/>
          <w:sz w:val="24"/>
          <w:szCs w:val="24"/>
        </w:rPr>
        <w:t>Metrohm</w:t>
      </w:r>
      <w:proofErr w:type="spellEnd"/>
      <w:r w:rsidR="00431BBC" w:rsidRPr="00102217">
        <w:rPr>
          <w:rFonts w:ascii="Arial" w:hAnsi="Arial" w:cs="Arial"/>
          <w:color w:val="000000" w:themeColor="text1"/>
          <w:sz w:val="24"/>
          <w:szCs w:val="24"/>
        </w:rPr>
        <w:t xml:space="preserve"> 855 </w:t>
      </w:r>
      <w:proofErr w:type="spellStart"/>
      <w:r w:rsidR="00431BBC" w:rsidRPr="00102217">
        <w:rPr>
          <w:rFonts w:ascii="Arial" w:hAnsi="Arial" w:cs="Arial"/>
          <w:color w:val="000000" w:themeColor="text1"/>
          <w:sz w:val="24"/>
          <w:szCs w:val="24"/>
        </w:rPr>
        <w:t>Titrosampler</w:t>
      </w:r>
      <w:proofErr w:type="spellEnd"/>
      <w:r w:rsidR="00CC34D4">
        <w:rPr>
          <w:rFonts w:ascii="Arial" w:hAnsi="Arial" w:cs="Arial"/>
          <w:color w:val="000000" w:themeColor="text1"/>
          <w:sz w:val="24"/>
          <w:szCs w:val="24"/>
        </w:rPr>
        <w:t xml:space="preserve">, </w:t>
      </w:r>
      <w:r w:rsidR="00431BBC" w:rsidRPr="00102217">
        <w:rPr>
          <w:rFonts w:ascii="Arial" w:hAnsi="Arial" w:cs="Arial"/>
          <w:color w:val="000000" w:themeColor="text1"/>
          <w:sz w:val="24"/>
          <w:szCs w:val="24"/>
        </w:rPr>
        <w:t>correct</w:t>
      </w:r>
      <w:r w:rsidR="00CC34D4">
        <w:rPr>
          <w:rFonts w:ascii="Arial" w:hAnsi="Arial" w:cs="Arial"/>
          <w:color w:val="000000" w:themeColor="text1"/>
          <w:sz w:val="24"/>
          <w:szCs w:val="24"/>
        </w:rPr>
        <w:t>ing</w:t>
      </w:r>
      <w:r w:rsidR="00431BBC" w:rsidRPr="00102217">
        <w:rPr>
          <w:rFonts w:ascii="Arial" w:hAnsi="Arial" w:cs="Arial"/>
          <w:color w:val="000000" w:themeColor="text1"/>
          <w:sz w:val="24"/>
          <w:szCs w:val="24"/>
        </w:rPr>
        <w:t xml:space="preserve"> titration acid concentration daily </w:t>
      </w:r>
      <w:r w:rsidR="00ED62AC" w:rsidRPr="00102217">
        <w:rPr>
          <w:rFonts w:ascii="Arial" w:hAnsi="Arial" w:cs="Arial"/>
          <w:color w:val="000000" w:themeColor="text1"/>
          <w:sz w:val="24"/>
          <w:szCs w:val="24"/>
        </w:rPr>
        <w:t>with</w:t>
      </w:r>
      <w:r w:rsidR="00431BBC" w:rsidRPr="00102217">
        <w:rPr>
          <w:rFonts w:ascii="Arial" w:hAnsi="Arial" w:cs="Arial"/>
          <w:color w:val="000000" w:themeColor="text1"/>
          <w:sz w:val="24"/>
          <w:szCs w:val="24"/>
        </w:rPr>
        <w:t xml:space="preserve"> certified reference materials from the laboratory of Dr. Andrew Dickson</w:t>
      </w:r>
      <w:r w:rsidR="00F86E60" w:rsidRPr="00102217">
        <w:rPr>
          <w:rFonts w:ascii="Arial" w:hAnsi="Arial" w:cs="Arial"/>
          <w:color w:val="000000" w:themeColor="text1"/>
          <w:sz w:val="24"/>
          <w:szCs w:val="24"/>
        </w:rPr>
        <w:t xml:space="preserve"> </w:t>
      </w:r>
      <w:r w:rsidR="005A03E7" w:rsidRPr="00102217">
        <w:rPr>
          <w:rFonts w:ascii="Arial" w:hAnsi="Arial" w:cs="Arial"/>
          <w:color w:val="000000" w:themeColor="text1"/>
          <w:sz w:val="24"/>
          <w:szCs w:val="24"/>
        </w:rPr>
        <w:t>(</w:t>
      </w:r>
      <w:r w:rsidR="00431BBC" w:rsidRPr="00102217">
        <w:rPr>
          <w:rFonts w:ascii="Arial" w:hAnsi="Arial" w:cs="Arial"/>
          <w:color w:val="000000" w:themeColor="text1"/>
          <w:sz w:val="24"/>
          <w:szCs w:val="24"/>
        </w:rPr>
        <w:t>Scripps Institute of Oceanography).</w:t>
      </w:r>
      <w:r w:rsidR="009F0ED4">
        <w:rPr>
          <w:rFonts w:ascii="Arial" w:hAnsi="Arial" w:cs="Arial"/>
          <w:sz w:val="24"/>
          <w:szCs w:val="24"/>
        </w:rPr>
        <w:t xml:space="preserve"> </w:t>
      </w:r>
      <w:r w:rsidR="00960064">
        <w:rPr>
          <w:rFonts w:ascii="Arial" w:hAnsi="Arial" w:cs="Arial"/>
          <w:sz w:val="24"/>
          <w:szCs w:val="24"/>
        </w:rPr>
        <w:t>Finally, we</w:t>
      </w:r>
      <w:r w:rsidR="00E10FC2">
        <w:rPr>
          <w:rFonts w:ascii="Arial" w:hAnsi="Arial" w:cs="Arial"/>
          <w:sz w:val="24"/>
          <w:szCs w:val="24"/>
        </w:rPr>
        <w:t xml:space="preserve"> </w:t>
      </w:r>
      <w:r w:rsidR="006778E6" w:rsidRPr="00102217">
        <w:rPr>
          <w:rFonts w:ascii="Arial" w:hAnsi="Arial" w:cs="Arial"/>
          <w:sz w:val="24"/>
          <w:szCs w:val="24"/>
        </w:rPr>
        <w:t>used</w:t>
      </w:r>
      <w:r w:rsidR="00125A07" w:rsidRPr="00102217">
        <w:rPr>
          <w:rFonts w:ascii="Arial" w:hAnsi="Arial" w:cs="Arial"/>
          <w:color w:val="000000" w:themeColor="text1"/>
          <w:sz w:val="24"/>
          <w:szCs w:val="24"/>
        </w:rPr>
        <w:t xml:space="preserve"> </w:t>
      </w:r>
      <w:r w:rsidR="00A24C86" w:rsidRPr="00102217">
        <w:rPr>
          <w:rFonts w:ascii="Arial" w:hAnsi="Arial" w:cs="Arial"/>
          <w:color w:val="000000" w:themeColor="text1"/>
          <w:sz w:val="24"/>
          <w:szCs w:val="24"/>
        </w:rPr>
        <w:t xml:space="preserve">measurements of </w:t>
      </w:r>
      <w:r w:rsidR="00F42854" w:rsidRPr="00102217">
        <w:rPr>
          <w:rFonts w:ascii="Arial" w:hAnsi="Arial" w:cs="Arial"/>
          <w:color w:val="000000" w:themeColor="text1"/>
          <w:sz w:val="24"/>
          <w:szCs w:val="24"/>
        </w:rPr>
        <w:t xml:space="preserve">seawater </w:t>
      </w:r>
      <w:r w:rsidR="00A24C86" w:rsidRPr="00102217">
        <w:rPr>
          <w:rFonts w:ascii="Arial" w:hAnsi="Arial" w:cs="Arial"/>
          <w:color w:val="000000" w:themeColor="text1"/>
          <w:sz w:val="24"/>
          <w:szCs w:val="24"/>
        </w:rPr>
        <w:t>TA</w:t>
      </w:r>
      <w:r w:rsidR="00B748B4">
        <w:rPr>
          <w:rFonts w:ascii="Arial" w:hAnsi="Arial" w:cs="Arial"/>
          <w:color w:val="000000" w:themeColor="text1"/>
          <w:sz w:val="24"/>
          <w:szCs w:val="24"/>
        </w:rPr>
        <w:t xml:space="preserve"> </w:t>
      </w:r>
      <w:r w:rsidR="00C5017A" w:rsidRPr="00315335">
        <w:rPr>
          <w:rFonts w:ascii="Arial" w:hAnsi="Arial" w:cs="Arial"/>
          <w:color w:val="000000" w:themeColor="text1"/>
          <w:kern w:val="24"/>
        </w:rPr>
        <w:t>(µmol kg</w:t>
      </w:r>
      <w:r w:rsidR="00C5017A" w:rsidRPr="00315335">
        <w:rPr>
          <w:rFonts w:ascii="Arial" w:hAnsi="Arial" w:cs="Arial"/>
          <w:color w:val="000000" w:themeColor="text1"/>
          <w:kern w:val="24"/>
          <w:vertAlign w:val="superscript"/>
        </w:rPr>
        <w:t>-1</w:t>
      </w:r>
      <w:r w:rsidR="00C5017A" w:rsidRPr="00315335">
        <w:rPr>
          <w:rFonts w:ascii="Arial" w:hAnsi="Arial" w:cs="Arial"/>
          <w:color w:val="000000" w:themeColor="text1"/>
          <w:kern w:val="24"/>
        </w:rPr>
        <w:t>)</w:t>
      </w:r>
      <w:r w:rsidR="00A24C86" w:rsidRPr="00102217">
        <w:rPr>
          <w:rFonts w:ascii="Arial" w:hAnsi="Arial" w:cs="Arial"/>
          <w:color w:val="000000" w:themeColor="text1"/>
          <w:sz w:val="24"/>
          <w:szCs w:val="24"/>
        </w:rPr>
        <w:t xml:space="preserve"> and pH</w:t>
      </w:r>
      <w:r w:rsidR="00B748B4">
        <w:rPr>
          <w:rFonts w:ascii="Arial" w:hAnsi="Arial" w:cs="Arial"/>
          <w:color w:val="000000" w:themeColor="text1"/>
          <w:sz w:val="24"/>
          <w:szCs w:val="24"/>
        </w:rPr>
        <w:t xml:space="preserve"> (total scale)</w:t>
      </w:r>
      <w:r w:rsidR="00C5017A">
        <w:rPr>
          <w:rFonts w:ascii="Arial" w:hAnsi="Arial" w:cs="Arial"/>
          <w:color w:val="000000" w:themeColor="text1"/>
          <w:sz w:val="24"/>
          <w:szCs w:val="24"/>
        </w:rPr>
        <w:t xml:space="preserve"> at specified salinities and temperatures to estimate </w:t>
      </w:r>
      <w:r w:rsidR="006444E3" w:rsidRPr="00102217">
        <w:rPr>
          <w:rFonts w:ascii="Arial" w:hAnsi="Arial" w:cs="Arial"/>
          <w:sz w:val="24"/>
          <w:szCs w:val="24"/>
        </w:rPr>
        <w:t xml:space="preserve">the </w:t>
      </w:r>
      <w:r w:rsidR="003668A6">
        <w:rPr>
          <w:rFonts w:ascii="Arial" w:hAnsi="Arial" w:cs="Arial"/>
          <w:sz w:val="24"/>
          <w:szCs w:val="24"/>
        </w:rPr>
        <w:t>remaining</w:t>
      </w:r>
      <w:r w:rsidR="006444E3" w:rsidRPr="00102217">
        <w:rPr>
          <w:rFonts w:ascii="Arial" w:hAnsi="Arial" w:cs="Arial"/>
          <w:sz w:val="24"/>
          <w:szCs w:val="24"/>
        </w:rPr>
        <w:t xml:space="preserve"> seawater carbonate system parameters </w:t>
      </w:r>
      <w:r w:rsidR="006E044C">
        <w:rPr>
          <w:rFonts w:ascii="Arial" w:hAnsi="Arial" w:cs="Arial"/>
          <w:sz w:val="24"/>
          <w:szCs w:val="24"/>
        </w:rPr>
        <w:t>with</w:t>
      </w:r>
      <w:r w:rsidR="006444E3" w:rsidRPr="00102217">
        <w:rPr>
          <w:rFonts w:ascii="Arial" w:hAnsi="Arial" w:cs="Arial"/>
          <w:sz w:val="24"/>
          <w:szCs w:val="24"/>
        </w:rPr>
        <w:t xml:space="preserve"> the </w:t>
      </w:r>
      <w:proofErr w:type="spellStart"/>
      <w:r w:rsidR="006444E3" w:rsidRPr="00102217">
        <w:rPr>
          <w:rFonts w:ascii="Arial" w:hAnsi="Arial" w:cs="Arial"/>
          <w:i/>
          <w:iCs/>
          <w:sz w:val="24"/>
          <w:szCs w:val="24"/>
        </w:rPr>
        <w:t>seacarb</w:t>
      </w:r>
      <w:proofErr w:type="spellEnd"/>
      <w:r w:rsidR="006444E3" w:rsidRPr="00102217">
        <w:rPr>
          <w:rFonts w:ascii="Arial" w:hAnsi="Arial" w:cs="Arial"/>
          <w:sz w:val="24"/>
          <w:szCs w:val="24"/>
        </w:rPr>
        <w:t xml:space="preserve"> package in </w:t>
      </w:r>
      <w:r w:rsidR="00325F3A">
        <w:rPr>
          <w:rFonts w:ascii="Arial" w:hAnsi="Arial" w:cs="Arial"/>
          <w:sz w:val="24"/>
          <w:szCs w:val="24"/>
        </w:rPr>
        <w:t xml:space="preserve">the software </w:t>
      </w:r>
      <w:r w:rsidR="006444E3" w:rsidRPr="00102217">
        <w:rPr>
          <w:rFonts w:ascii="Arial" w:hAnsi="Arial" w:cs="Arial"/>
          <w:sz w:val="24"/>
          <w:szCs w:val="24"/>
        </w:rPr>
        <w:t xml:space="preserve">R (version 3.3.1). In our </w:t>
      </w:r>
      <w:proofErr w:type="spellStart"/>
      <w:r w:rsidR="006444E3" w:rsidRPr="00102217">
        <w:rPr>
          <w:rFonts w:ascii="Arial" w:hAnsi="Arial" w:cs="Arial"/>
          <w:i/>
          <w:iCs/>
          <w:sz w:val="24"/>
          <w:szCs w:val="24"/>
        </w:rPr>
        <w:t>seacarb</w:t>
      </w:r>
      <w:proofErr w:type="spellEnd"/>
      <w:r w:rsidR="006444E3" w:rsidRPr="00102217">
        <w:rPr>
          <w:rFonts w:ascii="Arial" w:hAnsi="Arial" w:cs="Arial"/>
          <w:i/>
          <w:iCs/>
          <w:sz w:val="24"/>
          <w:szCs w:val="24"/>
        </w:rPr>
        <w:t xml:space="preserve"> </w:t>
      </w:r>
      <w:r w:rsidR="006444E3" w:rsidRPr="00102217">
        <w:rPr>
          <w:rFonts w:ascii="Arial" w:hAnsi="Arial" w:cs="Arial"/>
          <w:sz w:val="24"/>
          <w:szCs w:val="24"/>
        </w:rPr>
        <w:t xml:space="preserve">estimates, </w:t>
      </w:r>
      <w:r w:rsidR="00EE2CFC" w:rsidRPr="00102217">
        <w:rPr>
          <w:rFonts w:ascii="Arial" w:hAnsi="Arial" w:cs="Arial"/>
          <w:sz w:val="24"/>
          <w:szCs w:val="24"/>
        </w:rPr>
        <w:t xml:space="preserve">we used equilibrium constants </w:t>
      </w:r>
      <w:r w:rsidR="00EA60DF">
        <w:rPr>
          <w:rFonts w:ascii="Arial" w:hAnsi="Arial" w:cs="Arial"/>
          <w:sz w:val="24"/>
          <w:szCs w:val="24"/>
        </w:rPr>
        <w:t>from</w:t>
      </w:r>
      <w:r w:rsidR="006778E6" w:rsidRPr="00102217">
        <w:rPr>
          <w:rFonts w:ascii="Arial" w:hAnsi="Arial" w:cs="Arial"/>
          <w:sz w:val="24"/>
          <w:szCs w:val="24"/>
        </w:rPr>
        <w:t xml:space="preserve"> </w:t>
      </w:r>
      <w:r w:rsidR="006778E6" w:rsidRPr="00102217">
        <w:rPr>
          <w:rFonts w:ascii="Arial" w:hAnsi="Arial" w:cs="Arial"/>
          <w:sz w:val="24"/>
          <w:szCs w:val="24"/>
        </w:rPr>
        <w:fldChar w:fldCharType="begin"/>
      </w:r>
      <w:r w:rsidR="006778E6" w:rsidRPr="00102217">
        <w:rPr>
          <w:rFonts w:ascii="Arial" w:hAnsi="Arial" w:cs="Arial"/>
          <w:sz w:val="24"/>
          <w:szCs w:val="24"/>
        </w:rPr>
        <w:instrText xml:space="preserve"> ADDIN ZOTERO_ITEM CSL_CITATION {"citationID":"a2mnm64j2u0","properties":{"formattedCitation":"\\uldash{(Lueker et al. 2000)}","plainCitation":"(Lueker et al. 2000)","dontUpdate":true,"noteIndex":0},"citationItems":[{"id":868,"uris":["http://zotero.org/users/4496705/items/XF4Z3B3T"],"itemData":{"id":868,"type":"article-journal","container-title":"Marine Chemistry","DOI":"10.1016/S0304-4203(00)00022-0","ISSN":"03044203","issue":"1-3","journalAbbreviation":"Marine Chemistry","language":"en","page":"105-119","source":"DOI.org (Crossref)","title":"Ocean pCO2 calculated from dissolved inorganic carbon, alkalinity, and equations for K1 and K2: validation based on laboratory measurements of CO2 in gas and seawater at equilibrium","title-short":"Ocean pCO2 calculated from dissolved inorganic carbon, alkalinity, and equations for K1 and K2","volume":"70","author":[{"family":"Lueker","given":"Timothy J"},{"family":"Dickson","given":"Andrew G"},{"family":"Keeling","given":"Charles D"}],"issued":{"date-parts":[["2000",5]]}}}],"schema":"https://github.com/citation-style-language/schema/raw/master/csl-citation.json"} </w:instrText>
      </w:r>
      <w:r w:rsidR="006778E6" w:rsidRPr="00102217">
        <w:rPr>
          <w:rFonts w:ascii="Arial" w:hAnsi="Arial" w:cs="Arial"/>
          <w:sz w:val="24"/>
          <w:szCs w:val="24"/>
        </w:rPr>
        <w:fldChar w:fldCharType="separate"/>
      </w:r>
      <w:r w:rsidR="006778E6" w:rsidRPr="00102217">
        <w:rPr>
          <w:rFonts w:ascii="Arial" w:hAnsi="Arial" w:cs="Arial"/>
          <w:sz w:val="24"/>
          <w:szCs w:val="24"/>
        </w:rPr>
        <w:t>Lueker et al. 2000</w:t>
      </w:r>
      <w:r w:rsidR="006778E6" w:rsidRPr="00102217">
        <w:rPr>
          <w:rFonts w:ascii="Arial" w:hAnsi="Arial" w:cs="Arial"/>
          <w:sz w:val="24"/>
          <w:szCs w:val="24"/>
        </w:rPr>
        <w:fldChar w:fldCharType="end"/>
      </w:r>
      <w:r w:rsidR="00EA60DF">
        <w:rPr>
          <w:rFonts w:ascii="Arial" w:hAnsi="Arial" w:cs="Arial"/>
          <w:sz w:val="24"/>
          <w:szCs w:val="24"/>
        </w:rPr>
        <w:t xml:space="preserve"> (K1 and K2),</w:t>
      </w:r>
      <w:r w:rsidR="006778E6" w:rsidRPr="00102217">
        <w:rPr>
          <w:rFonts w:ascii="Arial" w:hAnsi="Arial" w:cs="Arial"/>
          <w:sz w:val="24"/>
          <w:szCs w:val="24"/>
        </w:rPr>
        <w:t xml:space="preserve"> </w:t>
      </w:r>
      <w:r w:rsidR="006778E6" w:rsidRPr="00102217">
        <w:rPr>
          <w:rFonts w:ascii="Arial" w:hAnsi="Arial" w:cs="Arial"/>
          <w:sz w:val="24"/>
          <w:szCs w:val="24"/>
        </w:rPr>
        <w:fldChar w:fldCharType="begin"/>
      </w:r>
      <w:r w:rsidR="006778E6" w:rsidRPr="00102217">
        <w:rPr>
          <w:rFonts w:ascii="Arial" w:hAnsi="Arial" w:cs="Arial"/>
          <w:sz w:val="24"/>
          <w:szCs w:val="24"/>
        </w:rPr>
        <w:instrText xml:space="preserve"> ADDIN ZOTERO_ITEM CSL_CITATION {"citationID":"a2njsvmp355","properties":{"formattedCitation":"\\uldash{(Perez and Fraga 1987)}","plainCitation":"(Perez and Fraga 1987)","dontUpdate":true,"noteIndex":0},"citationItems":[{"id":883,"uris":["http://zotero.org/users/4496705/items/CNPKXPB6"],"itemData":{"id":883,"type":"article-journal","container-title":"Marine Chemistry","DOI":"10.1016/0304-4203(87)90036-3","ISSN":"03044203","issue":"2","journalAbbreviation":"Marine Chemistry","language":"en","page":"161-168","source":"DOI.org (Crossref)","title":"Association constant of fluoride and hydrogen ions in seawater","volume":"21","author":[{"family":"Perez","given":"Fiz F"},{"family":"Fraga","given":"F"}],"issued":{"date-parts":[["1987",7]]}}}],"schema":"https://github.com/citation-style-language/schema/raw/master/csl-citation.json"} </w:instrText>
      </w:r>
      <w:r w:rsidR="006778E6" w:rsidRPr="00102217">
        <w:rPr>
          <w:rFonts w:ascii="Arial" w:hAnsi="Arial" w:cs="Arial"/>
          <w:sz w:val="24"/>
          <w:szCs w:val="24"/>
        </w:rPr>
        <w:fldChar w:fldCharType="separate"/>
      </w:r>
      <w:r w:rsidR="006778E6" w:rsidRPr="00102217">
        <w:rPr>
          <w:rFonts w:ascii="Arial" w:hAnsi="Arial" w:cs="Arial"/>
          <w:sz w:val="24"/>
          <w:szCs w:val="24"/>
        </w:rPr>
        <w:t>Perez and Fraga 1987</w:t>
      </w:r>
      <w:r w:rsidR="006778E6" w:rsidRPr="00102217">
        <w:rPr>
          <w:rFonts w:ascii="Arial" w:hAnsi="Arial" w:cs="Arial"/>
          <w:sz w:val="24"/>
          <w:szCs w:val="24"/>
        </w:rPr>
        <w:fldChar w:fldCharType="end"/>
      </w:r>
      <w:r w:rsidR="00EA60DF">
        <w:rPr>
          <w:rFonts w:ascii="Arial" w:hAnsi="Arial" w:cs="Arial"/>
          <w:sz w:val="24"/>
          <w:szCs w:val="24"/>
        </w:rPr>
        <w:t xml:space="preserve"> (</w:t>
      </w:r>
      <w:proofErr w:type="spellStart"/>
      <w:r w:rsidR="00EA60DF">
        <w:rPr>
          <w:rFonts w:ascii="Arial" w:hAnsi="Arial" w:cs="Arial"/>
          <w:sz w:val="24"/>
          <w:szCs w:val="24"/>
        </w:rPr>
        <w:t>K</w:t>
      </w:r>
      <w:r w:rsidR="00A937D7">
        <w:rPr>
          <w:rFonts w:ascii="Arial" w:hAnsi="Arial" w:cs="Arial"/>
          <w:sz w:val="24"/>
          <w:szCs w:val="24"/>
        </w:rPr>
        <w:t>f</w:t>
      </w:r>
      <w:proofErr w:type="spellEnd"/>
      <w:r w:rsidR="00A937D7">
        <w:rPr>
          <w:rFonts w:ascii="Arial" w:hAnsi="Arial" w:cs="Arial"/>
          <w:sz w:val="24"/>
          <w:szCs w:val="24"/>
        </w:rPr>
        <w:t>)</w:t>
      </w:r>
      <w:r w:rsidR="006778E6" w:rsidRPr="00102217">
        <w:rPr>
          <w:rFonts w:ascii="Arial" w:hAnsi="Arial" w:cs="Arial"/>
          <w:sz w:val="24"/>
          <w:szCs w:val="24"/>
        </w:rPr>
        <w:t>,</w:t>
      </w:r>
      <w:r w:rsidR="00A937D7">
        <w:rPr>
          <w:rFonts w:ascii="Arial" w:hAnsi="Arial" w:cs="Arial"/>
          <w:sz w:val="24"/>
          <w:szCs w:val="24"/>
        </w:rPr>
        <w:t xml:space="preserve"> and</w:t>
      </w:r>
      <w:r w:rsidR="006778E6" w:rsidRPr="00102217">
        <w:rPr>
          <w:rFonts w:ascii="Arial" w:hAnsi="Arial" w:cs="Arial"/>
          <w:sz w:val="24"/>
          <w:szCs w:val="24"/>
        </w:rPr>
        <w:t xml:space="preserve"> </w:t>
      </w:r>
      <w:r w:rsidR="006778E6" w:rsidRPr="00102217">
        <w:rPr>
          <w:rFonts w:ascii="Arial" w:hAnsi="Arial" w:cs="Arial"/>
          <w:sz w:val="24"/>
          <w:szCs w:val="24"/>
        </w:rPr>
        <w:fldChar w:fldCharType="begin"/>
      </w:r>
      <w:r w:rsidR="006778E6" w:rsidRPr="00102217">
        <w:rPr>
          <w:rFonts w:ascii="Arial" w:hAnsi="Arial" w:cs="Arial"/>
          <w:sz w:val="24"/>
          <w:szCs w:val="24"/>
        </w:rPr>
        <w:instrText xml:space="preserve"> ADDIN ZOTERO_ITEM CSL_CITATION {"citationID":"a1knru4harg","properties":{"formattedCitation":"\\uldash{(Dickson 1990)}","plainCitation":"(Dickson 1990)","dontUpdate":true,"noteIndex":0},"citationItems":[{"id":882,"uris":["http://zotero.org/users/4496705/items/9X55AJ8M"],"itemData":{"id":882,"type":"article-journal","container-title":"The Journal of Chemical Thermodynamics","DOI":"10.1016/0021-9614(90)90074-Z","ISSN":"00219614","issue":"2","journalAbbreviation":"The Journal of Chemical Thermodynamics","language":"en","page":"113-127","source":"DOI.org (Crossref)","title":"Standard potential of the reaction: , and and the standard acidity constant of the ion HSO4− in synthetic sea water from 273.15 to 318.15 K","title-short":"Standard potential of the reaction","volume":"22","author":[{"family":"Dickson","given":"Andrew G"}],"issued":{"date-parts":[["1990",2]]}}}],"schema":"https://github.com/citation-style-language/schema/raw/master/csl-citation.json"} </w:instrText>
      </w:r>
      <w:r w:rsidR="006778E6" w:rsidRPr="00102217">
        <w:rPr>
          <w:rFonts w:ascii="Arial" w:hAnsi="Arial" w:cs="Arial"/>
          <w:sz w:val="24"/>
          <w:szCs w:val="24"/>
        </w:rPr>
        <w:fldChar w:fldCharType="separate"/>
      </w:r>
      <w:r w:rsidR="006778E6" w:rsidRPr="00102217">
        <w:rPr>
          <w:rFonts w:ascii="Arial" w:hAnsi="Arial" w:cs="Arial"/>
          <w:sz w:val="24"/>
          <w:szCs w:val="24"/>
        </w:rPr>
        <w:t>Dickson 1990</w:t>
      </w:r>
      <w:r w:rsidR="00A937D7">
        <w:rPr>
          <w:rFonts w:ascii="Arial" w:hAnsi="Arial" w:cs="Arial"/>
          <w:sz w:val="24"/>
          <w:szCs w:val="24"/>
        </w:rPr>
        <w:t xml:space="preserve"> (Ks)</w:t>
      </w:r>
      <w:r w:rsidR="006778E6" w:rsidRPr="00102217">
        <w:rPr>
          <w:rFonts w:ascii="Arial" w:hAnsi="Arial" w:cs="Arial"/>
          <w:sz w:val="24"/>
          <w:szCs w:val="24"/>
        </w:rPr>
        <w:fldChar w:fldCharType="end"/>
      </w:r>
      <w:r w:rsidR="006778E6" w:rsidRPr="00102217">
        <w:rPr>
          <w:rFonts w:ascii="Arial" w:hAnsi="Arial" w:cs="Arial"/>
          <w:sz w:val="24"/>
          <w:szCs w:val="24"/>
        </w:rPr>
        <w:t>.</w:t>
      </w:r>
      <w:r w:rsidR="007F1744" w:rsidRPr="00102217">
        <w:rPr>
          <w:rFonts w:ascii="Arial" w:hAnsi="Arial" w:cs="Arial"/>
          <w:sz w:val="24"/>
          <w:szCs w:val="24"/>
        </w:rPr>
        <w:t xml:space="preserve"> For simplicity, we refer to the seawater carbonate system in terms of </w:t>
      </w:r>
      <w:r w:rsidR="00A47AF1">
        <w:rPr>
          <w:rFonts w:ascii="Arial" w:hAnsi="Arial" w:cs="Arial"/>
          <w:sz w:val="24"/>
          <w:szCs w:val="24"/>
        </w:rPr>
        <w:t>TA</w:t>
      </w:r>
      <w:r w:rsidR="007F1744" w:rsidRPr="00102217">
        <w:rPr>
          <w:rFonts w:ascii="Arial" w:hAnsi="Arial" w:cs="Arial"/>
          <w:sz w:val="24"/>
          <w:szCs w:val="24"/>
        </w:rPr>
        <w:t xml:space="preserve">, </w:t>
      </w:r>
      <w:r w:rsidR="00EA4C8F" w:rsidRPr="00102217">
        <w:rPr>
          <w:rFonts w:ascii="Arial" w:hAnsi="Arial" w:cs="Arial"/>
          <w:sz w:val="24"/>
          <w:szCs w:val="24"/>
        </w:rPr>
        <w:t xml:space="preserve">though additional </w:t>
      </w:r>
      <w:r w:rsidR="00A47AF1">
        <w:rPr>
          <w:rFonts w:ascii="Arial" w:hAnsi="Arial" w:cs="Arial"/>
          <w:sz w:val="24"/>
          <w:szCs w:val="24"/>
        </w:rPr>
        <w:t xml:space="preserve">carbonate system </w:t>
      </w:r>
      <w:r w:rsidR="00EA4C8F" w:rsidRPr="00102217">
        <w:rPr>
          <w:rFonts w:ascii="Arial" w:hAnsi="Arial" w:cs="Arial"/>
          <w:sz w:val="24"/>
          <w:szCs w:val="24"/>
        </w:rPr>
        <w:t>parameters</w:t>
      </w:r>
      <w:r w:rsidR="00C26137" w:rsidRPr="00102217">
        <w:rPr>
          <w:rFonts w:ascii="Arial" w:hAnsi="Arial" w:cs="Arial"/>
          <w:sz w:val="24"/>
          <w:szCs w:val="24"/>
        </w:rPr>
        <w:t xml:space="preserve"> </w:t>
      </w:r>
      <w:r w:rsidR="000D7982">
        <w:rPr>
          <w:rFonts w:ascii="Arial" w:hAnsi="Arial" w:cs="Arial"/>
          <w:sz w:val="24"/>
          <w:szCs w:val="24"/>
        </w:rPr>
        <w:t xml:space="preserve">vary in conjunction with shifts in alkalinity </w:t>
      </w:r>
      <w:r w:rsidR="000D7982" w:rsidRPr="00102217">
        <w:rPr>
          <w:rFonts w:ascii="Arial" w:hAnsi="Arial" w:cs="Arial"/>
          <w:sz w:val="24"/>
          <w:szCs w:val="24"/>
        </w:rPr>
        <w:t>(Table S1</w:t>
      </w:r>
      <w:r w:rsidR="000D7982">
        <w:rPr>
          <w:rFonts w:ascii="Arial" w:hAnsi="Arial" w:cs="Arial"/>
          <w:sz w:val="24"/>
          <w:szCs w:val="24"/>
        </w:rPr>
        <w:t xml:space="preserve">), some of which </w:t>
      </w:r>
      <w:r w:rsidR="00325F3A">
        <w:rPr>
          <w:rFonts w:ascii="Arial" w:hAnsi="Arial" w:cs="Arial"/>
          <w:sz w:val="24"/>
          <w:szCs w:val="24"/>
        </w:rPr>
        <w:t>may</w:t>
      </w:r>
      <w:r w:rsidR="00960064">
        <w:rPr>
          <w:rFonts w:ascii="Arial" w:hAnsi="Arial" w:cs="Arial"/>
          <w:sz w:val="24"/>
          <w:szCs w:val="24"/>
        </w:rPr>
        <w:t xml:space="preserve"> </w:t>
      </w:r>
      <w:r w:rsidR="00EE1F4F" w:rsidRPr="00102217">
        <w:rPr>
          <w:rFonts w:ascii="Arial" w:hAnsi="Arial" w:cs="Arial"/>
          <w:sz w:val="24"/>
          <w:szCs w:val="24"/>
        </w:rPr>
        <w:t xml:space="preserve">influence oyster growth </w:t>
      </w:r>
      <w:r w:rsidR="000617C8">
        <w:rPr>
          <w:rFonts w:ascii="Arial" w:hAnsi="Arial" w:cs="Arial"/>
          <w:sz w:val="24"/>
          <w:szCs w:val="24"/>
        </w:rPr>
        <w:t>separate</w:t>
      </w:r>
      <w:r w:rsidR="003F7DE4">
        <w:rPr>
          <w:rFonts w:ascii="Arial" w:hAnsi="Arial" w:cs="Arial"/>
          <w:sz w:val="24"/>
          <w:szCs w:val="24"/>
        </w:rPr>
        <w:t>ly</w:t>
      </w:r>
      <w:r w:rsidR="00EE1F4F" w:rsidRPr="00102217">
        <w:rPr>
          <w:rFonts w:ascii="Arial" w:hAnsi="Arial" w:cs="Arial"/>
          <w:sz w:val="24"/>
          <w:szCs w:val="24"/>
        </w:rPr>
        <w:t xml:space="preserve"> </w:t>
      </w:r>
      <w:r w:rsidR="002B0277">
        <w:rPr>
          <w:rFonts w:ascii="Arial" w:hAnsi="Arial" w:cs="Arial"/>
          <w:sz w:val="24"/>
          <w:szCs w:val="24"/>
        </w:rPr>
        <w:t>from</w:t>
      </w:r>
      <w:r w:rsidR="00C26137" w:rsidRPr="00102217">
        <w:rPr>
          <w:rFonts w:ascii="Arial" w:hAnsi="Arial" w:cs="Arial"/>
          <w:sz w:val="24"/>
          <w:szCs w:val="24"/>
        </w:rPr>
        <w:t xml:space="preserve"> </w:t>
      </w:r>
      <w:r w:rsidR="00960064">
        <w:rPr>
          <w:rFonts w:ascii="Arial" w:hAnsi="Arial" w:cs="Arial"/>
          <w:sz w:val="24"/>
          <w:szCs w:val="24"/>
        </w:rPr>
        <w:t xml:space="preserve">salinity and </w:t>
      </w:r>
      <w:r w:rsidR="00C26137" w:rsidRPr="00102217">
        <w:rPr>
          <w:rFonts w:ascii="Arial" w:hAnsi="Arial" w:cs="Arial"/>
          <w:sz w:val="24"/>
          <w:szCs w:val="24"/>
        </w:rPr>
        <w:t>TA</w:t>
      </w:r>
      <w:r w:rsidR="000617C8">
        <w:rPr>
          <w:rFonts w:ascii="Arial" w:hAnsi="Arial" w:cs="Arial"/>
          <w:sz w:val="24"/>
          <w:szCs w:val="24"/>
        </w:rPr>
        <w:t xml:space="preserve"> </w:t>
      </w:r>
      <w:r w:rsidR="00C26137" w:rsidRPr="00102217">
        <w:rPr>
          <w:rFonts w:ascii="Arial" w:hAnsi="Arial" w:cs="Arial"/>
          <w:sz w:val="24"/>
          <w:szCs w:val="24"/>
        </w:rPr>
        <w:t>(cite)</w:t>
      </w:r>
      <w:r w:rsidR="00EE1F4F" w:rsidRPr="00102217">
        <w:rPr>
          <w:rFonts w:ascii="Arial" w:hAnsi="Arial" w:cs="Arial"/>
          <w:sz w:val="24"/>
          <w:szCs w:val="24"/>
        </w:rPr>
        <w:t>.</w:t>
      </w:r>
    </w:p>
    <w:p w14:paraId="64233DD8" w14:textId="48F2394F" w:rsidR="005F5E19" w:rsidRPr="00102217" w:rsidRDefault="005F5E19" w:rsidP="005F494A">
      <w:pPr>
        <w:pStyle w:val="NoSpacing"/>
        <w:rPr>
          <w:rFonts w:ascii="Arial" w:hAnsi="Arial" w:cs="Arial"/>
          <w:color w:val="000000" w:themeColor="text1"/>
          <w:sz w:val="24"/>
          <w:szCs w:val="24"/>
        </w:rPr>
      </w:pPr>
    </w:p>
    <w:p w14:paraId="6B1F7796" w14:textId="2BF14915" w:rsidR="006826E7" w:rsidRDefault="00A52249" w:rsidP="006826E7">
      <w:pPr>
        <w:pStyle w:val="NoSpacing"/>
        <w:rPr>
          <w:rFonts w:ascii="Arial" w:hAnsi="Arial" w:cs="Arial"/>
          <w:color w:val="000000" w:themeColor="text1"/>
          <w:sz w:val="24"/>
          <w:szCs w:val="24"/>
        </w:rPr>
      </w:pPr>
      <w:r w:rsidRPr="00102217">
        <w:rPr>
          <w:rFonts w:ascii="Arial" w:hAnsi="Arial" w:cs="Arial"/>
          <w:b/>
          <w:bCs/>
          <w:sz w:val="24"/>
          <w:szCs w:val="24"/>
        </w:rPr>
        <w:t>Chemical manipulation of seawater—</w:t>
      </w:r>
      <w:r w:rsidR="00AF216A" w:rsidRPr="006C70B2">
        <w:rPr>
          <w:rFonts w:ascii="Arial" w:hAnsi="Arial" w:cs="Arial"/>
          <w:bCs/>
          <w:sz w:val="24"/>
          <w:szCs w:val="24"/>
        </w:rPr>
        <w:t xml:space="preserve"> </w:t>
      </w:r>
      <w:r w:rsidR="00AF216A">
        <w:rPr>
          <w:rFonts w:ascii="Arial" w:hAnsi="Arial" w:cs="Arial"/>
          <w:sz w:val="24"/>
          <w:szCs w:val="24"/>
        </w:rPr>
        <w:t xml:space="preserve">Seawater chemical </w:t>
      </w:r>
      <w:r w:rsidR="00A86BA8">
        <w:rPr>
          <w:rFonts w:ascii="Arial" w:hAnsi="Arial" w:cs="Arial"/>
          <w:sz w:val="24"/>
          <w:szCs w:val="24"/>
        </w:rPr>
        <w:t>conditions</w:t>
      </w:r>
      <w:r w:rsidR="00AF216A">
        <w:rPr>
          <w:rFonts w:ascii="Arial" w:hAnsi="Arial" w:cs="Arial"/>
          <w:sz w:val="24"/>
          <w:szCs w:val="24"/>
        </w:rPr>
        <w:t xml:space="preserve"> at the beginning of the experiment and at each water change were established as follows</w:t>
      </w:r>
      <w:r w:rsidR="00CF2A5F">
        <w:rPr>
          <w:rFonts w:ascii="Arial" w:hAnsi="Arial" w:cs="Arial"/>
          <w:sz w:val="24"/>
          <w:szCs w:val="24"/>
        </w:rPr>
        <w:t xml:space="preserve">. </w:t>
      </w:r>
      <w:r w:rsidR="00F4770B">
        <w:rPr>
          <w:rFonts w:ascii="Arial" w:hAnsi="Arial" w:cs="Arial"/>
          <w:sz w:val="24"/>
          <w:szCs w:val="24"/>
        </w:rPr>
        <w:t>W</w:t>
      </w:r>
      <w:r w:rsidR="004727EE" w:rsidRPr="00102217">
        <w:rPr>
          <w:rFonts w:ascii="Arial" w:hAnsi="Arial" w:cs="Arial"/>
          <w:sz w:val="24"/>
          <w:szCs w:val="24"/>
        </w:rPr>
        <w:t>e</w:t>
      </w:r>
      <w:r w:rsidR="00677B9C" w:rsidRPr="00102217">
        <w:rPr>
          <w:rFonts w:ascii="Arial" w:hAnsi="Arial" w:cs="Arial"/>
          <w:sz w:val="24"/>
          <w:szCs w:val="24"/>
        </w:rPr>
        <w:t xml:space="preserve"> </w:t>
      </w:r>
      <w:r w:rsidR="00F4770B">
        <w:rPr>
          <w:rFonts w:ascii="Arial" w:hAnsi="Arial" w:cs="Arial"/>
          <w:sz w:val="24"/>
          <w:szCs w:val="24"/>
        </w:rPr>
        <w:t xml:space="preserve">first </w:t>
      </w:r>
      <w:r w:rsidR="004706B3" w:rsidRPr="00102217">
        <w:rPr>
          <w:rFonts w:ascii="Arial" w:hAnsi="Arial" w:cs="Arial"/>
          <w:sz w:val="24"/>
          <w:szCs w:val="24"/>
        </w:rPr>
        <w:t>depleted</w:t>
      </w:r>
      <w:r w:rsidR="00677B9C" w:rsidRPr="00102217">
        <w:rPr>
          <w:rFonts w:ascii="Arial" w:hAnsi="Arial" w:cs="Arial"/>
          <w:sz w:val="24"/>
          <w:szCs w:val="24"/>
        </w:rPr>
        <w:t xml:space="preserve"> seawater</w:t>
      </w:r>
      <w:r w:rsidR="004706B3" w:rsidRPr="00102217">
        <w:rPr>
          <w:rFonts w:ascii="Arial" w:hAnsi="Arial" w:cs="Arial"/>
          <w:sz w:val="24"/>
          <w:szCs w:val="24"/>
        </w:rPr>
        <w:t xml:space="preserve"> TA to negligible concentratio</w:t>
      </w:r>
      <w:r w:rsidR="005E549F" w:rsidRPr="00102217">
        <w:rPr>
          <w:rFonts w:ascii="Arial" w:hAnsi="Arial" w:cs="Arial"/>
          <w:sz w:val="24"/>
          <w:szCs w:val="24"/>
        </w:rPr>
        <w:t>ns</w:t>
      </w:r>
      <w:r w:rsidR="007D2804" w:rsidRPr="00102217">
        <w:rPr>
          <w:rFonts w:ascii="Arial" w:hAnsi="Arial" w:cs="Arial"/>
          <w:sz w:val="24"/>
          <w:szCs w:val="24"/>
        </w:rPr>
        <w:t xml:space="preserve"> in large sumps (n = 4</w:t>
      </w:r>
      <w:r w:rsidR="00E25C69">
        <w:rPr>
          <w:rFonts w:ascii="Arial" w:hAnsi="Arial" w:cs="Arial"/>
          <w:sz w:val="24"/>
          <w:szCs w:val="24"/>
        </w:rPr>
        <w:t xml:space="preserve"> sumps</w:t>
      </w:r>
      <w:r w:rsidR="007D2804" w:rsidRPr="00102217">
        <w:rPr>
          <w:rFonts w:ascii="Arial" w:hAnsi="Arial" w:cs="Arial"/>
          <w:sz w:val="24"/>
          <w:szCs w:val="24"/>
        </w:rPr>
        <w:t>/water change)</w:t>
      </w:r>
      <w:r w:rsidR="004706B3" w:rsidRPr="00102217">
        <w:rPr>
          <w:rFonts w:ascii="Arial" w:hAnsi="Arial" w:cs="Arial"/>
          <w:sz w:val="24"/>
          <w:szCs w:val="24"/>
        </w:rPr>
        <w:t xml:space="preserve"> by adding hydrochloric acid </w:t>
      </w:r>
      <w:r w:rsidR="00F4770B">
        <w:rPr>
          <w:rFonts w:ascii="Arial" w:hAnsi="Arial" w:cs="Arial"/>
          <w:sz w:val="24"/>
          <w:szCs w:val="24"/>
        </w:rPr>
        <w:t>(HCl) to drive the carbonate system reactions towards CO</w:t>
      </w:r>
      <w:r w:rsidR="00F4770B">
        <w:rPr>
          <w:rFonts w:ascii="Arial" w:hAnsi="Arial" w:cs="Arial"/>
          <w:sz w:val="24"/>
          <w:szCs w:val="24"/>
          <w:vertAlign w:val="subscript"/>
        </w:rPr>
        <w:t>2</w:t>
      </w:r>
      <w:r w:rsidR="00F4770B">
        <w:rPr>
          <w:rFonts w:ascii="Arial" w:hAnsi="Arial" w:cs="Arial"/>
          <w:sz w:val="24"/>
          <w:szCs w:val="24"/>
        </w:rPr>
        <w:t>, which then off-gassed over two days in conjunction with</w:t>
      </w:r>
      <w:r w:rsidR="00F4770B" w:rsidRPr="00102217">
        <w:rPr>
          <w:rFonts w:ascii="Arial" w:hAnsi="Arial" w:cs="Arial"/>
          <w:sz w:val="24"/>
          <w:szCs w:val="24"/>
        </w:rPr>
        <w:t xml:space="preserve"> </w:t>
      </w:r>
      <w:r w:rsidR="005E549F" w:rsidRPr="00102217">
        <w:rPr>
          <w:rFonts w:ascii="Arial" w:hAnsi="Arial" w:cs="Arial"/>
          <w:sz w:val="24"/>
          <w:szCs w:val="24"/>
        </w:rPr>
        <w:t xml:space="preserve">strong bubbling </w:t>
      </w:r>
      <w:r w:rsidR="004F3066" w:rsidRPr="00102217">
        <w:rPr>
          <w:rFonts w:ascii="Arial" w:hAnsi="Arial" w:cs="Arial"/>
          <w:sz w:val="24"/>
          <w:szCs w:val="24"/>
        </w:rPr>
        <w:t>with air</w:t>
      </w:r>
      <w:r w:rsidR="00D26750" w:rsidRPr="00102217">
        <w:rPr>
          <w:rFonts w:ascii="Arial" w:hAnsi="Arial" w:cs="Arial"/>
          <w:color w:val="000000" w:themeColor="text1"/>
          <w:sz w:val="24"/>
          <w:szCs w:val="24"/>
        </w:rPr>
        <w:t xml:space="preserve">. </w:t>
      </w:r>
      <w:r w:rsidR="00FB38ED" w:rsidRPr="00102217">
        <w:rPr>
          <w:rFonts w:ascii="Arial" w:hAnsi="Arial" w:cs="Arial"/>
          <w:color w:val="000000" w:themeColor="text1"/>
          <w:sz w:val="24"/>
          <w:szCs w:val="24"/>
        </w:rPr>
        <w:t xml:space="preserve">We then </w:t>
      </w:r>
      <w:r w:rsidR="000204E6" w:rsidRPr="00102217">
        <w:rPr>
          <w:rFonts w:ascii="Arial" w:hAnsi="Arial" w:cs="Arial"/>
          <w:color w:val="000000" w:themeColor="text1"/>
          <w:sz w:val="24"/>
          <w:szCs w:val="24"/>
        </w:rPr>
        <w:t xml:space="preserve">mixed </w:t>
      </w:r>
      <w:r w:rsidR="00651508">
        <w:rPr>
          <w:rFonts w:ascii="Arial" w:hAnsi="Arial" w:cs="Arial"/>
          <w:color w:val="000000" w:themeColor="text1"/>
          <w:sz w:val="24"/>
          <w:szCs w:val="24"/>
        </w:rPr>
        <w:t>th</w:t>
      </w:r>
      <w:r w:rsidR="00F4770B">
        <w:rPr>
          <w:rFonts w:ascii="Arial" w:hAnsi="Arial" w:cs="Arial"/>
          <w:color w:val="000000" w:themeColor="text1"/>
          <w:sz w:val="24"/>
          <w:szCs w:val="24"/>
        </w:rPr>
        <w:t>e</w:t>
      </w:r>
      <w:r w:rsidR="00651508">
        <w:rPr>
          <w:rFonts w:ascii="Arial" w:hAnsi="Arial" w:cs="Arial"/>
          <w:color w:val="000000" w:themeColor="text1"/>
          <w:sz w:val="24"/>
          <w:szCs w:val="24"/>
        </w:rPr>
        <w:t xml:space="preserve"> </w:t>
      </w:r>
      <w:r w:rsidR="00F4770B">
        <w:rPr>
          <w:rFonts w:ascii="Arial" w:hAnsi="Arial" w:cs="Arial"/>
          <w:color w:val="000000" w:themeColor="text1"/>
          <w:sz w:val="24"/>
          <w:szCs w:val="24"/>
        </w:rPr>
        <w:t>TA</w:t>
      </w:r>
      <w:r w:rsidR="00F46DBE">
        <w:rPr>
          <w:rFonts w:ascii="Arial" w:hAnsi="Arial" w:cs="Arial"/>
          <w:color w:val="000000" w:themeColor="text1"/>
          <w:sz w:val="24"/>
          <w:szCs w:val="24"/>
        </w:rPr>
        <w:t>-depleted</w:t>
      </w:r>
      <w:r w:rsidR="00F4770B" w:rsidRPr="00102217">
        <w:rPr>
          <w:rFonts w:ascii="Arial" w:hAnsi="Arial" w:cs="Arial"/>
          <w:color w:val="000000" w:themeColor="text1"/>
          <w:sz w:val="24"/>
          <w:szCs w:val="24"/>
        </w:rPr>
        <w:t xml:space="preserve"> </w:t>
      </w:r>
      <w:r w:rsidR="000204E6" w:rsidRPr="00102217">
        <w:rPr>
          <w:rFonts w:ascii="Arial" w:hAnsi="Arial" w:cs="Arial"/>
          <w:color w:val="000000" w:themeColor="text1"/>
          <w:sz w:val="24"/>
          <w:szCs w:val="24"/>
        </w:rPr>
        <w:t>seawater with distilled fresh</w:t>
      </w:r>
      <w:r w:rsidR="00F46DBE">
        <w:rPr>
          <w:rFonts w:ascii="Arial" w:hAnsi="Arial" w:cs="Arial"/>
          <w:color w:val="000000" w:themeColor="text1"/>
          <w:sz w:val="24"/>
          <w:szCs w:val="24"/>
        </w:rPr>
        <w:t xml:space="preserve"> </w:t>
      </w:r>
      <w:r w:rsidR="000204E6" w:rsidRPr="00102217">
        <w:rPr>
          <w:rFonts w:ascii="Arial" w:hAnsi="Arial" w:cs="Arial"/>
          <w:color w:val="000000" w:themeColor="text1"/>
          <w:sz w:val="24"/>
          <w:szCs w:val="24"/>
        </w:rPr>
        <w:t xml:space="preserve">water </w:t>
      </w:r>
      <w:r w:rsidR="00F4770B">
        <w:rPr>
          <w:rFonts w:ascii="Arial" w:hAnsi="Arial" w:cs="Arial"/>
          <w:color w:val="000000" w:themeColor="text1"/>
          <w:sz w:val="24"/>
          <w:szCs w:val="24"/>
        </w:rPr>
        <w:t xml:space="preserve">and </w:t>
      </w:r>
      <w:r w:rsidR="00F4770B" w:rsidRPr="00102217">
        <w:rPr>
          <w:rFonts w:ascii="Arial" w:hAnsi="Arial" w:cs="Arial"/>
          <w:color w:val="000000" w:themeColor="text1"/>
          <w:sz w:val="24"/>
          <w:szCs w:val="24"/>
        </w:rPr>
        <w:t>premade solutions of NaHCO</w:t>
      </w:r>
      <w:r w:rsidR="00F4770B" w:rsidRPr="00102217">
        <w:rPr>
          <w:rFonts w:ascii="Arial" w:hAnsi="Arial" w:cs="Arial"/>
          <w:color w:val="000000" w:themeColor="text1"/>
          <w:sz w:val="24"/>
          <w:szCs w:val="24"/>
          <w:vertAlign w:val="subscript"/>
        </w:rPr>
        <w:t>3</w:t>
      </w:r>
      <w:r w:rsidR="00F4770B" w:rsidRPr="00102217">
        <w:rPr>
          <w:rFonts w:ascii="Arial" w:hAnsi="Arial" w:cs="Arial"/>
          <w:color w:val="000000" w:themeColor="text1"/>
          <w:sz w:val="24"/>
          <w:szCs w:val="24"/>
        </w:rPr>
        <w:t xml:space="preserve"> (sodium bicarbonate) and Na</w:t>
      </w:r>
      <w:r w:rsidR="00F4770B" w:rsidRPr="00102217">
        <w:rPr>
          <w:rFonts w:ascii="Arial" w:hAnsi="Arial" w:cs="Arial"/>
          <w:color w:val="000000" w:themeColor="text1"/>
          <w:sz w:val="24"/>
          <w:szCs w:val="24"/>
          <w:vertAlign w:val="subscript"/>
        </w:rPr>
        <w:t>2</w:t>
      </w:r>
      <w:r w:rsidR="00F4770B" w:rsidRPr="00102217">
        <w:rPr>
          <w:rFonts w:ascii="Arial" w:hAnsi="Arial" w:cs="Arial"/>
          <w:color w:val="000000" w:themeColor="text1"/>
          <w:sz w:val="24"/>
          <w:szCs w:val="24"/>
        </w:rPr>
        <w:t>CO</w:t>
      </w:r>
      <w:r w:rsidR="00F4770B" w:rsidRPr="00102217">
        <w:rPr>
          <w:rFonts w:ascii="Arial" w:hAnsi="Arial" w:cs="Arial"/>
          <w:color w:val="000000" w:themeColor="text1"/>
          <w:sz w:val="24"/>
          <w:szCs w:val="24"/>
          <w:vertAlign w:val="subscript"/>
        </w:rPr>
        <w:t xml:space="preserve">3 </w:t>
      </w:r>
      <w:r w:rsidR="00F4770B" w:rsidRPr="00102217">
        <w:rPr>
          <w:rFonts w:ascii="Arial" w:hAnsi="Arial" w:cs="Arial"/>
          <w:color w:val="000000" w:themeColor="text1"/>
          <w:sz w:val="24"/>
          <w:szCs w:val="24"/>
        </w:rPr>
        <w:t xml:space="preserve">(sodium carbonate) with HCl </w:t>
      </w:r>
      <w:r w:rsidR="00F4770B" w:rsidRPr="00102217">
        <w:rPr>
          <w:rFonts w:ascii="Arial" w:hAnsi="Arial" w:cs="Arial"/>
          <w:color w:val="000000" w:themeColor="text1"/>
          <w:sz w:val="24"/>
          <w:szCs w:val="24"/>
        </w:rPr>
        <w:fldChar w:fldCharType="begin"/>
      </w:r>
      <w:r w:rsidR="00F4770B" w:rsidRPr="00102217">
        <w:rPr>
          <w:rFonts w:ascii="Arial" w:hAnsi="Arial" w:cs="Arial"/>
          <w:color w:val="000000" w:themeColor="text1"/>
          <w:sz w:val="24"/>
          <w:szCs w:val="24"/>
        </w:rPr>
        <w:instrText xml:space="preserve"> ADDIN ZOTERO_ITEM CSL_CITATION {"citationID":"a196r8jac74","properties":{"formattedCitation":"(Waldbusser et al. 2015, Ninokawa et al. In prep)","plainCitation":"","noteIndex":0},"citationItems":[{"id":242,"uris":["http://zotero.org/users/4496705/items/UXDMHW76"],"itemData":{"id":242,"type":"article-journal","container-title":"PLOS ONE","DOI":"10.1371/journal.pone.0128376","ISSN":"1932-6203","issue":"6","journalAbbreviation":"PLoS ONE","language":"en","page":"e0128376","source":"DOI.org (Crossref)","title":"Ocean Acidification Has Multiple Modes of Action on Bivalve Larvae","volume":"10","author":[{"family":"Waldbusser","given":"George G."},{"family":"Hales","given":"Burke"},{"family":"Langdon","given":"Chris J."},{"family":"Haley","given":"Brian A."},{"family":"Schrader","given":"Paul"},{"family":"Brunner","given":"Elizabeth L."},{"family":"Gray","given":"Matthew W."},{"family":"Miller","given":"Cale A."},{"family":"Gimenez","given":"Iria"},{"family":"Hutchinson","given":"Greg"}],"editor":[{"family":"Ross","given":"Pauline"}],"issued":{"date-parts":[["2015",6,10]]}}},{"id":224,"uris":["http://zotero.org/users/4496705/items/7C95AYKX"],"itemData":{"id":224,"type":"article-journal","title":"Environmental controls on calcification in the marine mussel, Mytilus californianus","author":[{"family":"Ninokawa","given":"A. T."},{"family":"Saley","given":"A. M."},{"family":"Shalchi","given":"R."},{"family":"Gaylord","given":"B. M."}],"issued":{"literal":"In prep"}}}],"schema":"https://github.com/citation-style-language/schema/raw/master/csl-citation.json"} </w:instrText>
      </w:r>
      <w:r w:rsidR="00F4770B" w:rsidRPr="00102217">
        <w:rPr>
          <w:rFonts w:ascii="Arial" w:hAnsi="Arial" w:cs="Arial"/>
          <w:color w:val="000000" w:themeColor="text1"/>
          <w:sz w:val="24"/>
          <w:szCs w:val="24"/>
        </w:rPr>
        <w:fldChar w:fldCharType="end"/>
      </w:r>
      <w:r w:rsidR="00F4770B">
        <w:rPr>
          <w:rFonts w:ascii="Arial" w:hAnsi="Arial" w:cs="Arial"/>
          <w:color w:val="000000" w:themeColor="text1"/>
          <w:sz w:val="24"/>
          <w:szCs w:val="24"/>
        </w:rPr>
        <w:t>to</w:t>
      </w:r>
      <w:r w:rsidR="00F4770B" w:rsidRPr="00102217">
        <w:rPr>
          <w:rFonts w:ascii="Arial" w:hAnsi="Arial" w:cs="Arial"/>
          <w:color w:val="000000" w:themeColor="text1"/>
          <w:sz w:val="24"/>
          <w:szCs w:val="24"/>
        </w:rPr>
        <w:t xml:space="preserve"> </w:t>
      </w:r>
      <w:r w:rsidR="000204E6" w:rsidRPr="00102217">
        <w:rPr>
          <w:rFonts w:ascii="Arial" w:hAnsi="Arial" w:cs="Arial"/>
          <w:color w:val="000000" w:themeColor="text1"/>
          <w:sz w:val="24"/>
          <w:szCs w:val="24"/>
        </w:rPr>
        <w:t xml:space="preserve">adjust the carbonate system </w:t>
      </w:r>
      <w:r w:rsidR="00F4770B">
        <w:rPr>
          <w:rFonts w:ascii="Arial" w:hAnsi="Arial" w:cs="Arial"/>
          <w:color w:val="000000" w:themeColor="text1"/>
          <w:sz w:val="24"/>
          <w:szCs w:val="24"/>
        </w:rPr>
        <w:t xml:space="preserve">back </w:t>
      </w:r>
      <w:r w:rsidR="000204E6" w:rsidRPr="00102217">
        <w:rPr>
          <w:rFonts w:ascii="Arial" w:hAnsi="Arial" w:cs="Arial"/>
          <w:color w:val="000000" w:themeColor="text1"/>
          <w:sz w:val="24"/>
          <w:szCs w:val="24"/>
        </w:rPr>
        <w:t xml:space="preserve">to desired </w:t>
      </w:r>
      <w:r w:rsidR="00F4770B">
        <w:rPr>
          <w:rFonts w:ascii="Arial" w:hAnsi="Arial" w:cs="Arial"/>
          <w:color w:val="000000" w:themeColor="text1"/>
          <w:sz w:val="24"/>
          <w:szCs w:val="24"/>
        </w:rPr>
        <w:t xml:space="preserve">salinity and </w:t>
      </w:r>
      <w:r w:rsidR="000204E6" w:rsidRPr="00102217">
        <w:rPr>
          <w:rFonts w:ascii="Arial" w:hAnsi="Arial" w:cs="Arial"/>
          <w:color w:val="000000" w:themeColor="text1"/>
          <w:sz w:val="24"/>
          <w:szCs w:val="24"/>
        </w:rPr>
        <w:t xml:space="preserve">TA </w:t>
      </w:r>
      <w:r w:rsidR="00F4770B">
        <w:rPr>
          <w:rFonts w:ascii="Arial" w:hAnsi="Arial" w:cs="Arial"/>
          <w:color w:val="000000" w:themeColor="text1"/>
          <w:sz w:val="24"/>
          <w:szCs w:val="24"/>
        </w:rPr>
        <w:t xml:space="preserve">levels </w:t>
      </w:r>
      <w:r w:rsidR="00F4770B" w:rsidRPr="00102217">
        <w:rPr>
          <w:rFonts w:ascii="Arial" w:hAnsi="Arial" w:cs="Arial"/>
          <w:color w:val="000000" w:themeColor="text1"/>
          <w:sz w:val="24"/>
          <w:szCs w:val="24"/>
          <w:u w:val="dash"/>
        </w:rPr>
        <w:t>(</w:t>
      </w:r>
      <w:proofErr w:type="spellStart"/>
      <w:r w:rsidR="00F4770B" w:rsidRPr="00102217">
        <w:rPr>
          <w:rFonts w:ascii="Arial" w:hAnsi="Arial" w:cs="Arial"/>
          <w:color w:val="000000" w:themeColor="text1"/>
          <w:sz w:val="24"/>
          <w:szCs w:val="24"/>
          <w:u w:val="dash"/>
        </w:rPr>
        <w:t>Waldbusser</w:t>
      </w:r>
      <w:proofErr w:type="spellEnd"/>
      <w:r w:rsidR="00F4770B" w:rsidRPr="00102217">
        <w:rPr>
          <w:rFonts w:ascii="Arial" w:hAnsi="Arial" w:cs="Arial"/>
          <w:color w:val="000000" w:themeColor="text1"/>
          <w:sz w:val="24"/>
          <w:szCs w:val="24"/>
          <w:u w:val="dash"/>
        </w:rPr>
        <w:t xml:space="preserve"> et al. 2015, Ninokawa et al. in review)</w:t>
      </w:r>
      <w:r w:rsidR="00F4770B">
        <w:rPr>
          <w:rFonts w:ascii="Arial" w:hAnsi="Arial" w:cs="Arial"/>
          <w:color w:val="000000" w:themeColor="text1"/>
          <w:sz w:val="24"/>
          <w:szCs w:val="24"/>
        </w:rPr>
        <w:t>.</w:t>
      </w:r>
      <w:r w:rsidR="009C6823">
        <w:rPr>
          <w:rFonts w:ascii="Arial" w:hAnsi="Arial" w:cs="Arial"/>
          <w:color w:val="000000" w:themeColor="text1"/>
          <w:sz w:val="24"/>
          <w:szCs w:val="24"/>
        </w:rPr>
        <w:t xml:space="preserve"> </w:t>
      </w:r>
    </w:p>
    <w:p w14:paraId="5F6FC831" w14:textId="77777777" w:rsidR="0084420D" w:rsidRPr="006826E7" w:rsidRDefault="0084420D" w:rsidP="006826E7">
      <w:pPr>
        <w:pStyle w:val="NoSpacing"/>
        <w:rPr>
          <w:rFonts w:ascii="Arial" w:hAnsi="Arial" w:cs="Arial"/>
          <w:color w:val="000000" w:themeColor="text1"/>
          <w:sz w:val="24"/>
          <w:szCs w:val="24"/>
        </w:rPr>
      </w:pPr>
    </w:p>
    <w:p w14:paraId="40EED15A" w14:textId="28C4D288" w:rsidR="006B4D36" w:rsidRDefault="00537773" w:rsidP="005F494A">
      <w:pPr>
        <w:pStyle w:val="NoSpacing"/>
        <w:rPr>
          <w:rFonts w:ascii="Arial" w:hAnsi="Arial" w:cs="Arial"/>
          <w:sz w:val="24"/>
          <w:szCs w:val="24"/>
        </w:rPr>
      </w:pPr>
      <w:r w:rsidRPr="00102217">
        <w:rPr>
          <w:rFonts w:ascii="Arial" w:hAnsi="Arial" w:cs="Arial"/>
          <w:b/>
          <w:bCs/>
          <w:sz w:val="24"/>
          <w:szCs w:val="24"/>
        </w:rPr>
        <w:t xml:space="preserve">Statistical analysis— </w:t>
      </w:r>
      <w:r w:rsidR="00292FDB">
        <w:rPr>
          <w:rFonts w:ascii="Arial" w:hAnsi="Arial" w:cs="Arial"/>
          <w:sz w:val="24"/>
          <w:szCs w:val="24"/>
        </w:rPr>
        <w:t>All statistical tests were performed in R Studio (ver. 2022.07.02)</w:t>
      </w:r>
      <w:r w:rsidR="00DA3704">
        <w:rPr>
          <w:rFonts w:ascii="Arial" w:hAnsi="Arial" w:cs="Arial"/>
          <w:sz w:val="24"/>
          <w:szCs w:val="24"/>
        </w:rPr>
        <w:t>.</w:t>
      </w:r>
      <w:r w:rsidR="008A5B30">
        <w:rPr>
          <w:rFonts w:ascii="Arial" w:hAnsi="Arial" w:cs="Arial"/>
          <w:sz w:val="24"/>
          <w:szCs w:val="24"/>
        </w:rPr>
        <w:t xml:space="preserve"> </w:t>
      </w:r>
      <w:r w:rsidR="00FD31DB">
        <w:rPr>
          <w:rFonts w:ascii="Arial" w:hAnsi="Arial" w:cs="Arial"/>
          <w:sz w:val="24"/>
          <w:szCs w:val="24"/>
        </w:rPr>
        <w:t xml:space="preserve">We </w:t>
      </w:r>
      <w:r w:rsidR="00EF3E87">
        <w:rPr>
          <w:rFonts w:ascii="Arial" w:hAnsi="Arial" w:cs="Arial"/>
          <w:sz w:val="24"/>
          <w:szCs w:val="24"/>
        </w:rPr>
        <w:t>used</w:t>
      </w:r>
      <w:r w:rsidR="00A57FA9">
        <w:rPr>
          <w:rFonts w:ascii="Arial" w:hAnsi="Arial" w:cs="Arial"/>
          <w:sz w:val="24"/>
          <w:szCs w:val="24"/>
        </w:rPr>
        <w:t xml:space="preserve"> </w:t>
      </w:r>
      <w:r w:rsidR="00B616C2">
        <w:rPr>
          <w:rFonts w:ascii="Arial" w:hAnsi="Arial" w:cs="Arial"/>
          <w:sz w:val="24"/>
          <w:szCs w:val="24"/>
        </w:rPr>
        <w:t xml:space="preserve">a </w:t>
      </w:r>
      <w:r w:rsidR="00C333FF">
        <w:rPr>
          <w:rFonts w:ascii="Arial" w:hAnsi="Arial" w:cs="Arial"/>
          <w:sz w:val="24"/>
          <w:szCs w:val="24"/>
        </w:rPr>
        <w:t>mixed effects model</w:t>
      </w:r>
      <w:r w:rsidR="00140CBB">
        <w:rPr>
          <w:rFonts w:ascii="Arial" w:hAnsi="Arial" w:cs="Arial"/>
          <w:sz w:val="24"/>
          <w:szCs w:val="24"/>
        </w:rPr>
        <w:t xml:space="preserve"> (</w:t>
      </w:r>
      <w:proofErr w:type="spellStart"/>
      <w:r w:rsidR="00140CBB" w:rsidRPr="00B94040">
        <w:rPr>
          <w:rFonts w:ascii="Arial" w:hAnsi="Arial" w:cs="Arial"/>
          <w:i/>
          <w:iCs/>
          <w:sz w:val="24"/>
          <w:szCs w:val="24"/>
        </w:rPr>
        <w:t>nl</w:t>
      </w:r>
      <w:r w:rsidR="00B94040" w:rsidRPr="00B94040">
        <w:rPr>
          <w:rFonts w:ascii="Arial" w:hAnsi="Arial" w:cs="Arial"/>
          <w:i/>
          <w:iCs/>
          <w:sz w:val="24"/>
          <w:szCs w:val="24"/>
        </w:rPr>
        <w:t>me</w:t>
      </w:r>
      <w:proofErr w:type="spellEnd"/>
      <w:r w:rsidR="00140CBB">
        <w:rPr>
          <w:rFonts w:ascii="Arial" w:hAnsi="Arial" w:cs="Arial"/>
          <w:sz w:val="24"/>
          <w:szCs w:val="24"/>
        </w:rPr>
        <w:t xml:space="preserve">, </w:t>
      </w:r>
      <w:r w:rsidR="00140CBB" w:rsidRPr="00C27465">
        <w:rPr>
          <w:rFonts w:ascii="Arial" w:hAnsi="Arial" w:cs="Arial"/>
          <w:i/>
          <w:iCs/>
          <w:sz w:val="24"/>
          <w:szCs w:val="24"/>
        </w:rPr>
        <w:t>lme4</w:t>
      </w:r>
      <w:r w:rsidR="00140CBB">
        <w:rPr>
          <w:rFonts w:ascii="Arial" w:hAnsi="Arial" w:cs="Arial"/>
          <w:sz w:val="24"/>
          <w:szCs w:val="24"/>
        </w:rPr>
        <w:t>)</w:t>
      </w:r>
      <w:r w:rsidR="00C333FF">
        <w:rPr>
          <w:rFonts w:ascii="Arial" w:hAnsi="Arial" w:cs="Arial"/>
          <w:sz w:val="24"/>
          <w:szCs w:val="24"/>
        </w:rPr>
        <w:t xml:space="preserve"> to </w:t>
      </w:r>
      <w:r w:rsidR="0054366C">
        <w:rPr>
          <w:rFonts w:ascii="Arial" w:hAnsi="Arial" w:cs="Arial"/>
          <w:sz w:val="24"/>
          <w:szCs w:val="24"/>
        </w:rPr>
        <w:t>explore</w:t>
      </w:r>
      <w:r w:rsidR="00C333FF">
        <w:rPr>
          <w:rFonts w:ascii="Arial" w:hAnsi="Arial" w:cs="Arial"/>
          <w:sz w:val="24"/>
          <w:szCs w:val="24"/>
        </w:rPr>
        <w:t xml:space="preserve"> </w:t>
      </w:r>
      <w:r w:rsidR="008A5B30">
        <w:rPr>
          <w:rFonts w:ascii="Arial" w:hAnsi="Arial" w:cs="Arial"/>
          <w:sz w:val="24"/>
          <w:szCs w:val="24"/>
        </w:rPr>
        <w:t>how</w:t>
      </w:r>
      <w:r w:rsidR="00C333FF">
        <w:rPr>
          <w:rFonts w:ascii="Arial" w:hAnsi="Arial" w:cs="Arial"/>
          <w:sz w:val="24"/>
          <w:szCs w:val="24"/>
        </w:rPr>
        <w:t xml:space="preserve"> TA </w:t>
      </w:r>
      <w:r w:rsidR="00B37B41">
        <w:rPr>
          <w:rFonts w:ascii="Arial" w:hAnsi="Arial" w:cs="Arial"/>
          <w:sz w:val="24"/>
          <w:szCs w:val="24"/>
        </w:rPr>
        <w:t>affect</w:t>
      </w:r>
      <w:r w:rsidR="00E25C69">
        <w:rPr>
          <w:rFonts w:ascii="Arial" w:hAnsi="Arial" w:cs="Arial"/>
          <w:sz w:val="24"/>
          <w:szCs w:val="24"/>
        </w:rPr>
        <w:t>s</w:t>
      </w:r>
      <w:r w:rsidR="00B37B41">
        <w:rPr>
          <w:rFonts w:ascii="Arial" w:hAnsi="Arial" w:cs="Arial"/>
          <w:sz w:val="24"/>
          <w:szCs w:val="24"/>
        </w:rPr>
        <w:t xml:space="preserve"> </w:t>
      </w:r>
      <w:r w:rsidR="003E6753">
        <w:rPr>
          <w:rFonts w:ascii="Arial" w:hAnsi="Arial" w:cs="Arial"/>
          <w:sz w:val="24"/>
          <w:szCs w:val="24"/>
        </w:rPr>
        <w:t xml:space="preserve">growth in </w:t>
      </w:r>
      <w:r w:rsidR="00B37B41">
        <w:rPr>
          <w:rFonts w:ascii="Arial" w:hAnsi="Arial" w:cs="Arial"/>
          <w:sz w:val="24"/>
          <w:szCs w:val="24"/>
        </w:rPr>
        <w:t xml:space="preserve">shell </w:t>
      </w:r>
      <w:r w:rsidR="003E6753">
        <w:rPr>
          <w:rFonts w:ascii="Arial" w:hAnsi="Arial" w:cs="Arial"/>
          <w:sz w:val="24"/>
          <w:szCs w:val="24"/>
        </w:rPr>
        <w:t xml:space="preserve">area </w:t>
      </w:r>
      <w:r w:rsidR="00434161">
        <w:rPr>
          <w:rFonts w:ascii="Arial" w:hAnsi="Arial" w:cs="Arial"/>
          <w:sz w:val="24"/>
          <w:szCs w:val="24"/>
        </w:rPr>
        <w:t xml:space="preserve">over </w:t>
      </w:r>
      <w:r w:rsidR="00B37B41">
        <w:rPr>
          <w:rFonts w:ascii="Arial" w:hAnsi="Arial" w:cs="Arial"/>
          <w:sz w:val="24"/>
          <w:szCs w:val="24"/>
        </w:rPr>
        <w:t>the course of an exposure</w:t>
      </w:r>
      <w:r w:rsidR="00AC35D2">
        <w:rPr>
          <w:rFonts w:ascii="Arial" w:hAnsi="Arial" w:cs="Arial"/>
          <w:sz w:val="24"/>
          <w:szCs w:val="24"/>
        </w:rPr>
        <w:t xml:space="preserve">, </w:t>
      </w:r>
      <w:r w:rsidR="00B616C2">
        <w:rPr>
          <w:rFonts w:ascii="Arial" w:hAnsi="Arial" w:cs="Arial"/>
          <w:sz w:val="24"/>
          <w:szCs w:val="24"/>
        </w:rPr>
        <w:t>across</w:t>
      </w:r>
      <w:r w:rsidR="00AC35D2">
        <w:rPr>
          <w:rFonts w:ascii="Arial" w:hAnsi="Arial" w:cs="Arial"/>
          <w:sz w:val="24"/>
          <w:szCs w:val="24"/>
        </w:rPr>
        <w:t xml:space="preserve"> two salinity levels</w:t>
      </w:r>
      <w:r w:rsidR="00D708A7">
        <w:rPr>
          <w:rFonts w:ascii="Arial" w:hAnsi="Arial" w:cs="Arial"/>
          <w:sz w:val="24"/>
          <w:szCs w:val="24"/>
        </w:rPr>
        <w:t xml:space="preserve">, and as a </w:t>
      </w:r>
      <w:r w:rsidR="000D7982">
        <w:rPr>
          <w:rFonts w:ascii="Arial" w:hAnsi="Arial" w:cs="Arial"/>
          <w:sz w:val="24"/>
          <w:szCs w:val="24"/>
        </w:rPr>
        <w:t>function</w:t>
      </w:r>
      <w:r w:rsidR="00D708A7">
        <w:rPr>
          <w:rFonts w:ascii="Arial" w:hAnsi="Arial" w:cs="Arial"/>
          <w:sz w:val="24"/>
          <w:szCs w:val="24"/>
        </w:rPr>
        <w:t xml:space="preserve"> of initial </w:t>
      </w:r>
      <w:r w:rsidR="001F27F3">
        <w:rPr>
          <w:rFonts w:ascii="Arial" w:hAnsi="Arial" w:cs="Arial"/>
          <w:sz w:val="24"/>
          <w:szCs w:val="24"/>
        </w:rPr>
        <w:t xml:space="preserve">oyster </w:t>
      </w:r>
      <w:r w:rsidR="00D708A7">
        <w:rPr>
          <w:rFonts w:ascii="Arial" w:hAnsi="Arial" w:cs="Arial"/>
          <w:sz w:val="24"/>
          <w:szCs w:val="24"/>
        </w:rPr>
        <w:t>size.</w:t>
      </w:r>
      <w:r w:rsidR="00F003F7">
        <w:rPr>
          <w:rFonts w:ascii="Arial" w:hAnsi="Arial" w:cs="Arial"/>
          <w:sz w:val="24"/>
          <w:szCs w:val="24"/>
        </w:rPr>
        <w:t xml:space="preserve"> We explored </w:t>
      </w:r>
      <w:r w:rsidR="000D7982">
        <w:rPr>
          <w:rFonts w:ascii="Arial" w:hAnsi="Arial" w:cs="Arial"/>
          <w:sz w:val="24"/>
          <w:szCs w:val="24"/>
        </w:rPr>
        <w:t xml:space="preserve">growth responses </w:t>
      </w:r>
      <w:r w:rsidR="00B616C2">
        <w:rPr>
          <w:rFonts w:ascii="Arial" w:hAnsi="Arial" w:cs="Arial"/>
          <w:sz w:val="24"/>
          <w:szCs w:val="24"/>
        </w:rPr>
        <w:t>during</w:t>
      </w:r>
      <w:r w:rsidR="000D7982">
        <w:rPr>
          <w:rFonts w:ascii="Arial" w:hAnsi="Arial" w:cs="Arial"/>
          <w:sz w:val="24"/>
          <w:szCs w:val="24"/>
        </w:rPr>
        <w:t xml:space="preserve"> two temporal periods: an </w:t>
      </w:r>
      <w:r w:rsidR="00186576">
        <w:rPr>
          <w:rFonts w:ascii="Arial" w:hAnsi="Arial" w:cs="Arial"/>
          <w:sz w:val="24"/>
          <w:szCs w:val="24"/>
        </w:rPr>
        <w:t>earl</w:t>
      </w:r>
      <w:r w:rsidR="00B616C2">
        <w:rPr>
          <w:rFonts w:ascii="Arial" w:hAnsi="Arial" w:cs="Arial"/>
          <w:sz w:val="24"/>
          <w:szCs w:val="24"/>
        </w:rPr>
        <w:t>ier</w:t>
      </w:r>
      <w:r w:rsidR="00186576">
        <w:rPr>
          <w:rFonts w:ascii="Arial" w:hAnsi="Arial" w:cs="Arial"/>
          <w:sz w:val="24"/>
          <w:szCs w:val="24"/>
        </w:rPr>
        <w:t xml:space="preserve"> </w:t>
      </w:r>
      <w:r w:rsidR="000D7982">
        <w:rPr>
          <w:rFonts w:ascii="Arial" w:hAnsi="Arial" w:cs="Arial"/>
          <w:sz w:val="24"/>
          <w:szCs w:val="24"/>
        </w:rPr>
        <w:t>response window</w:t>
      </w:r>
      <w:r w:rsidR="00F71C26">
        <w:rPr>
          <w:rFonts w:ascii="Arial" w:hAnsi="Arial" w:cs="Arial"/>
          <w:sz w:val="24"/>
          <w:szCs w:val="24"/>
        </w:rPr>
        <w:t xml:space="preserve"> </w:t>
      </w:r>
      <w:r w:rsidR="00186576">
        <w:rPr>
          <w:rFonts w:ascii="Arial" w:hAnsi="Arial" w:cs="Arial"/>
          <w:sz w:val="24"/>
          <w:szCs w:val="24"/>
        </w:rPr>
        <w:t>(days 0-18)</w:t>
      </w:r>
      <w:r w:rsidR="000D7982">
        <w:rPr>
          <w:rFonts w:ascii="Arial" w:hAnsi="Arial" w:cs="Arial"/>
          <w:sz w:val="24"/>
          <w:szCs w:val="24"/>
        </w:rPr>
        <w:t>, and a</w:t>
      </w:r>
      <w:r w:rsidR="00186576">
        <w:rPr>
          <w:rFonts w:ascii="Arial" w:hAnsi="Arial" w:cs="Arial"/>
          <w:sz w:val="24"/>
          <w:szCs w:val="24"/>
        </w:rPr>
        <w:t xml:space="preserve"> later </w:t>
      </w:r>
      <w:r w:rsidR="000D7982">
        <w:rPr>
          <w:rFonts w:ascii="Arial" w:hAnsi="Arial" w:cs="Arial"/>
          <w:sz w:val="24"/>
          <w:szCs w:val="24"/>
        </w:rPr>
        <w:t xml:space="preserve">response window </w:t>
      </w:r>
      <w:r w:rsidR="00186576">
        <w:rPr>
          <w:rFonts w:ascii="Arial" w:hAnsi="Arial" w:cs="Arial"/>
          <w:sz w:val="24"/>
          <w:szCs w:val="24"/>
        </w:rPr>
        <w:t>(days 1</w:t>
      </w:r>
      <w:r w:rsidR="00B616C2">
        <w:rPr>
          <w:rFonts w:ascii="Arial" w:hAnsi="Arial" w:cs="Arial"/>
          <w:sz w:val="24"/>
          <w:szCs w:val="24"/>
        </w:rPr>
        <w:t>9</w:t>
      </w:r>
      <w:r w:rsidR="00186576">
        <w:rPr>
          <w:rFonts w:ascii="Arial" w:hAnsi="Arial" w:cs="Arial"/>
          <w:sz w:val="24"/>
          <w:szCs w:val="24"/>
        </w:rPr>
        <w:t>-36).</w:t>
      </w:r>
      <w:r w:rsidR="000D0388">
        <w:rPr>
          <w:rFonts w:ascii="Arial" w:hAnsi="Arial" w:cs="Arial"/>
          <w:sz w:val="24"/>
          <w:szCs w:val="24"/>
        </w:rPr>
        <w:t xml:space="preserve"> The initial size corresponded</w:t>
      </w:r>
      <w:r w:rsidR="00DC0804">
        <w:rPr>
          <w:rFonts w:ascii="Arial" w:hAnsi="Arial" w:cs="Arial"/>
          <w:sz w:val="24"/>
          <w:szCs w:val="24"/>
        </w:rPr>
        <w:t xml:space="preserve"> to the projected surface area at the beginning of the time window under consideration.</w:t>
      </w:r>
      <w:r w:rsidR="00DB2E8A">
        <w:rPr>
          <w:rFonts w:ascii="Arial" w:hAnsi="Arial" w:cs="Arial"/>
          <w:sz w:val="24"/>
          <w:szCs w:val="24"/>
        </w:rPr>
        <w:t xml:space="preserve"> </w:t>
      </w:r>
      <w:r w:rsidR="00C70D15">
        <w:rPr>
          <w:rFonts w:ascii="Arial" w:hAnsi="Arial" w:cs="Arial"/>
          <w:sz w:val="24"/>
          <w:szCs w:val="24"/>
        </w:rPr>
        <w:t xml:space="preserve">Total alkalinity </w:t>
      </w:r>
      <w:r w:rsidR="00F71C26">
        <w:rPr>
          <w:rFonts w:ascii="Arial" w:hAnsi="Arial" w:cs="Arial"/>
          <w:sz w:val="24"/>
          <w:szCs w:val="24"/>
        </w:rPr>
        <w:t xml:space="preserve">and initial oyster size </w:t>
      </w:r>
      <w:r w:rsidR="00C70D15">
        <w:rPr>
          <w:rFonts w:ascii="Arial" w:hAnsi="Arial" w:cs="Arial"/>
          <w:sz w:val="24"/>
          <w:szCs w:val="24"/>
        </w:rPr>
        <w:t>w</w:t>
      </w:r>
      <w:r w:rsidR="00DB2E8A">
        <w:rPr>
          <w:rFonts w:ascii="Arial" w:hAnsi="Arial" w:cs="Arial"/>
          <w:sz w:val="24"/>
          <w:szCs w:val="24"/>
        </w:rPr>
        <w:t>ere</w:t>
      </w:r>
      <w:r w:rsidR="00C70D15">
        <w:rPr>
          <w:rFonts w:ascii="Arial" w:hAnsi="Arial" w:cs="Arial"/>
          <w:sz w:val="24"/>
          <w:szCs w:val="24"/>
        </w:rPr>
        <w:t xml:space="preserve"> </w:t>
      </w:r>
      <w:r w:rsidR="001020BF">
        <w:rPr>
          <w:rFonts w:ascii="Arial" w:hAnsi="Arial" w:cs="Arial"/>
          <w:sz w:val="24"/>
          <w:szCs w:val="24"/>
        </w:rPr>
        <w:t>treated as continuous,</w:t>
      </w:r>
      <w:r w:rsidR="00D5635E">
        <w:rPr>
          <w:rFonts w:ascii="Arial" w:hAnsi="Arial" w:cs="Arial"/>
          <w:sz w:val="24"/>
          <w:szCs w:val="24"/>
        </w:rPr>
        <w:t xml:space="preserve"> </w:t>
      </w:r>
      <w:r w:rsidR="00C70D15">
        <w:rPr>
          <w:rFonts w:ascii="Arial" w:hAnsi="Arial" w:cs="Arial"/>
          <w:sz w:val="24"/>
          <w:szCs w:val="24"/>
        </w:rPr>
        <w:t xml:space="preserve">fixed </w:t>
      </w:r>
      <w:r w:rsidR="001020BF">
        <w:rPr>
          <w:rFonts w:ascii="Arial" w:hAnsi="Arial" w:cs="Arial"/>
          <w:sz w:val="24"/>
          <w:szCs w:val="24"/>
        </w:rPr>
        <w:t>effects</w:t>
      </w:r>
      <w:r w:rsidR="00C70D15">
        <w:rPr>
          <w:rFonts w:ascii="Arial" w:hAnsi="Arial" w:cs="Arial"/>
          <w:sz w:val="24"/>
          <w:szCs w:val="24"/>
        </w:rPr>
        <w:t xml:space="preserve">, </w:t>
      </w:r>
      <w:r w:rsidR="00DA2CAA">
        <w:rPr>
          <w:rFonts w:ascii="Arial" w:hAnsi="Arial" w:cs="Arial"/>
          <w:sz w:val="24"/>
          <w:szCs w:val="24"/>
        </w:rPr>
        <w:t xml:space="preserve">whereas </w:t>
      </w:r>
      <w:r w:rsidR="001020BF">
        <w:rPr>
          <w:rFonts w:ascii="Arial" w:hAnsi="Arial" w:cs="Arial"/>
          <w:sz w:val="24"/>
          <w:szCs w:val="24"/>
        </w:rPr>
        <w:t xml:space="preserve">salinity </w:t>
      </w:r>
      <w:r w:rsidR="00DA2CAA">
        <w:rPr>
          <w:rFonts w:ascii="Arial" w:hAnsi="Arial" w:cs="Arial"/>
          <w:sz w:val="24"/>
          <w:szCs w:val="24"/>
        </w:rPr>
        <w:t>(ambient v</w:t>
      </w:r>
      <w:r w:rsidR="000D7982">
        <w:rPr>
          <w:rFonts w:ascii="Arial" w:hAnsi="Arial" w:cs="Arial"/>
          <w:sz w:val="24"/>
          <w:szCs w:val="24"/>
        </w:rPr>
        <w:t>er</w:t>
      </w:r>
      <w:r w:rsidR="00DA2CAA">
        <w:rPr>
          <w:rFonts w:ascii="Arial" w:hAnsi="Arial" w:cs="Arial"/>
          <w:sz w:val="24"/>
          <w:szCs w:val="24"/>
        </w:rPr>
        <w:t>s</w:t>
      </w:r>
      <w:r w:rsidR="000D7982">
        <w:rPr>
          <w:rFonts w:ascii="Arial" w:hAnsi="Arial" w:cs="Arial"/>
          <w:sz w:val="24"/>
          <w:szCs w:val="24"/>
        </w:rPr>
        <w:t>us</w:t>
      </w:r>
      <w:r w:rsidR="00DA2CAA">
        <w:rPr>
          <w:rFonts w:ascii="Arial" w:hAnsi="Arial" w:cs="Arial"/>
          <w:sz w:val="24"/>
          <w:szCs w:val="24"/>
        </w:rPr>
        <w:t xml:space="preserve"> low) </w:t>
      </w:r>
      <w:r w:rsidR="001020BF">
        <w:rPr>
          <w:rFonts w:ascii="Arial" w:hAnsi="Arial" w:cs="Arial"/>
          <w:sz w:val="24"/>
          <w:szCs w:val="24"/>
        </w:rPr>
        <w:t>an</w:t>
      </w:r>
      <w:r w:rsidR="00DA2CAA">
        <w:rPr>
          <w:rFonts w:ascii="Arial" w:hAnsi="Arial" w:cs="Arial"/>
          <w:sz w:val="24"/>
          <w:szCs w:val="24"/>
        </w:rPr>
        <w:t>d response window (earl</w:t>
      </w:r>
      <w:r w:rsidR="00B616C2">
        <w:rPr>
          <w:rFonts w:ascii="Arial" w:hAnsi="Arial" w:cs="Arial"/>
          <w:sz w:val="24"/>
          <w:szCs w:val="24"/>
        </w:rPr>
        <w:t>ier</w:t>
      </w:r>
      <w:r w:rsidR="00DA2CAA">
        <w:rPr>
          <w:rFonts w:ascii="Arial" w:hAnsi="Arial" w:cs="Arial"/>
          <w:sz w:val="24"/>
          <w:szCs w:val="24"/>
        </w:rPr>
        <w:t xml:space="preserve"> v</w:t>
      </w:r>
      <w:r w:rsidR="000D7982">
        <w:rPr>
          <w:rFonts w:ascii="Arial" w:hAnsi="Arial" w:cs="Arial"/>
          <w:sz w:val="24"/>
          <w:szCs w:val="24"/>
        </w:rPr>
        <w:t>er</w:t>
      </w:r>
      <w:r w:rsidR="00DA2CAA">
        <w:rPr>
          <w:rFonts w:ascii="Arial" w:hAnsi="Arial" w:cs="Arial"/>
          <w:sz w:val="24"/>
          <w:szCs w:val="24"/>
        </w:rPr>
        <w:t>s</w:t>
      </w:r>
      <w:r w:rsidR="000D7982">
        <w:rPr>
          <w:rFonts w:ascii="Arial" w:hAnsi="Arial" w:cs="Arial"/>
          <w:sz w:val="24"/>
          <w:szCs w:val="24"/>
        </w:rPr>
        <w:t>us</w:t>
      </w:r>
      <w:r w:rsidR="00DA2CAA">
        <w:rPr>
          <w:rFonts w:ascii="Arial" w:hAnsi="Arial" w:cs="Arial"/>
          <w:sz w:val="24"/>
          <w:szCs w:val="24"/>
        </w:rPr>
        <w:t xml:space="preserve"> later) </w:t>
      </w:r>
      <w:r w:rsidR="00881175">
        <w:rPr>
          <w:rFonts w:ascii="Arial" w:hAnsi="Arial" w:cs="Arial"/>
          <w:sz w:val="24"/>
          <w:szCs w:val="24"/>
        </w:rPr>
        <w:t xml:space="preserve">were </w:t>
      </w:r>
      <w:r w:rsidR="00E061EE">
        <w:rPr>
          <w:rFonts w:ascii="Arial" w:hAnsi="Arial" w:cs="Arial"/>
          <w:sz w:val="24"/>
          <w:szCs w:val="24"/>
        </w:rPr>
        <w:t>included as</w:t>
      </w:r>
      <w:r w:rsidR="00881175">
        <w:rPr>
          <w:rFonts w:ascii="Arial" w:hAnsi="Arial" w:cs="Arial"/>
          <w:sz w:val="24"/>
          <w:szCs w:val="24"/>
        </w:rPr>
        <w:t xml:space="preserve"> categorical</w:t>
      </w:r>
      <w:r w:rsidR="00D465FD">
        <w:rPr>
          <w:rFonts w:ascii="Arial" w:hAnsi="Arial" w:cs="Arial"/>
          <w:sz w:val="24"/>
          <w:szCs w:val="24"/>
        </w:rPr>
        <w:t xml:space="preserve"> effects</w:t>
      </w:r>
      <w:r w:rsidR="00881175">
        <w:rPr>
          <w:rFonts w:ascii="Arial" w:hAnsi="Arial" w:cs="Arial"/>
          <w:sz w:val="24"/>
          <w:szCs w:val="24"/>
        </w:rPr>
        <w:t>.</w:t>
      </w:r>
      <w:r w:rsidR="00FC03C4">
        <w:rPr>
          <w:rFonts w:ascii="Arial" w:hAnsi="Arial" w:cs="Arial"/>
          <w:sz w:val="24"/>
          <w:szCs w:val="24"/>
        </w:rPr>
        <w:t xml:space="preserve"> </w:t>
      </w:r>
      <w:r w:rsidR="007152B0">
        <w:rPr>
          <w:rFonts w:ascii="Arial" w:hAnsi="Arial" w:cs="Arial"/>
          <w:sz w:val="24"/>
          <w:szCs w:val="24"/>
        </w:rPr>
        <w:t xml:space="preserve">We </w:t>
      </w:r>
      <w:r w:rsidR="00B616C2">
        <w:rPr>
          <w:rFonts w:ascii="Arial" w:hAnsi="Arial" w:cs="Arial"/>
          <w:sz w:val="24"/>
          <w:szCs w:val="24"/>
        </w:rPr>
        <w:t>incorporated</w:t>
      </w:r>
      <w:r w:rsidR="007152B0">
        <w:rPr>
          <w:rFonts w:ascii="Arial" w:hAnsi="Arial" w:cs="Arial"/>
          <w:sz w:val="24"/>
          <w:szCs w:val="24"/>
        </w:rPr>
        <w:t xml:space="preserve"> </w:t>
      </w:r>
      <w:r w:rsidR="00F71C26">
        <w:rPr>
          <w:rFonts w:ascii="Arial" w:hAnsi="Arial" w:cs="Arial"/>
          <w:sz w:val="24"/>
          <w:szCs w:val="24"/>
        </w:rPr>
        <w:t>oyster</w:t>
      </w:r>
      <w:r w:rsidR="00D465FD">
        <w:rPr>
          <w:rFonts w:ascii="Arial" w:hAnsi="Arial" w:cs="Arial"/>
          <w:sz w:val="24"/>
          <w:szCs w:val="24"/>
        </w:rPr>
        <w:t xml:space="preserve"> </w:t>
      </w:r>
      <w:r w:rsidR="00B616C2">
        <w:rPr>
          <w:rFonts w:ascii="Arial" w:hAnsi="Arial" w:cs="Arial"/>
          <w:sz w:val="24"/>
          <w:szCs w:val="24"/>
        </w:rPr>
        <w:t xml:space="preserve">individual </w:t>
      </w:r>
      <w:r w:rsidR="007152B0">
        <w:rPr>
          <w:rFonts w:ascii="Arial" w:hAnsi="Arial" w:cs="Arial"/>
          <w:sz w:val="24"/>
          <w:szCs w:val="24"/>
        </w:rPr>
        <w:t xml:space="preserve">and </w:t>
      </w:r>
      <w:r w:rsidR="00B616C2">
        <w:rPr>
          <w:rFonts w:ascii="Arial" w:hAnsi="Arial" w:cs="Arial"/>
          <w:sz w:val="24"/>
          <w:szCs w:val="24"/>
        </w:rPr>
        <w:t>culture chamber</w:t>
      </w:r>
      <w:r w:rsidR="007152B0">
        <w:rPr>
          <w:rFonts w:ascii="Arial" w:hAnsi="Arial" w:cs="Arial"/>
          <w:sz w:val="24"/>
          <w:szCs w:val="24"/>
        </w:rPr>
        <w:t xml:space="preserve"> </w:t>
      </w:r>
      <w:r w:rsidR="00F71C26">
        <w:rPr>
          <w:rFonts w:ascii="Arial" w:hAnsi="Arial" w:cs="Arial"/>
          <w:sz w:val="24"/>
          <w:szCs w:val="24"/>
        </w:rPr>
        <w:t>as random intercept</w:t>
      </w:r>
      <w:r w:rsidR="007152B0">
        <w:rPr>
          <w:rFonts w:ascii="Arial" w:hAnsi="Arial" w:cs="Arial"/>
          <w:sz w:val="24"/>
          <w:szCs w:val="24"/>
        </w:rPr>
        <w:t>s</w:t>
      </w:r>
      <w:r w:rsidR="00F71C26">
        <w:rPr>
          <w:rFonts w:ascii="Arial" w:hAnsi="Arial" w:cs="Arial"/>
          <w:sz w:val="24"/>
          <w:szCs w:val="24"/>
        </w:rPr>
        <w:t xml:space="preserve"> to account for </w:t>
      </w:r>
      <w:r w:rsidR="00D465FD">
        <w:rPr>
          <w:rFonts w:ascii="Arial" w:hAnsi="Arial" w:cs="Arial"/>
          <w:sz w:val="24"/>
          <w:szCs w:val="24"/>
        </w:rPr>
        <w:t xml:space="preserve">the </w:t>
      </w:r>
      <w:r w:rsidR="00F71C26">
        <w:rPr>
          <w:rFonts w:ascii="Arial" w:hAnsi="Arial" w:cs="Arial"/>
          <w:sz w:val="24"/>
          <w:szCs w:val="24"/>
        </w:rPr>
        <w:t>lack of independence associated with repeated sampling of the same oysters</w:t>
      </w:r>
      <w:r w:rsidR="007152B0">
        <w:rPr>
          <w:rFonts w:ascii="Arial" w:hAnsi="Arial" w:cs="Arial"/>
          <w:sz w:val="24"/>
          <w:szCs w:val="24"/>
        </w:rPr>
        <w:t xml:space="preserve"> and </w:t>
      </w:r>
      <w:r w:rsidR="00B616C2">
        <w:rPr>
          <w:rFonts w:ascii="Arial" w:hAnsi="Arial" w:cs="Arial"/>
          <w:sz w:val="24"/>
          <w:szCs w:val="24"/>
        </w:rPr>
        <w:t>the lack of independence of oysters within a given culture</w:t>
      </w:r>
      <w:r w:rsidR="00F71C26">
        <w:rPr>
          <w:rFonts w:ascii="Arial" w:hAnsi="Arial" w:cs="Arial"/>
          <w:sz w:val="24"/>
          <w:szCs w:val="24"/>
        </w:rPr>
        <w:t xml:space="preserve">. </w:t>
      </w:r>
      <w:r w:rsidR="00B616C2">
        <w:rPr>
          <w:rFonts w:ascii="Arial" w:hAnsi="Arial" w:cs="Arial"/>
          <w:sz w:val="24"/>
          <w:szCs w:val="24"/>
        </w:rPr>
        <w:t>In the resulting analysis</w:t>
      </w:r>
      <w:ins w:id="86" w:author="alisha saley" w:date="2023-10-25T13:14:00Z">
        <w:r w:rsidR="00687E54">
          <w:rPr>
            <w:rFonts w:ascii="Arial" w:hAnsi="Arial" w:cs="Arial"/>
            <w:sz w:val="24"/>
            <w:szCs w:val="24"/>
          </w:rPr>
          <w:t xml:space="preserve"> output</w:t>
        </w:r>
      </w:ins>
      <w:r w:rsidR="00B616C2">
        <w:rPr>
          <w:rFonts w:ascii="Arial" w:hAnsi="Arial" w:cs="Arial"/>
          <w:sz w:val="24"/>
          <w:szCs w:val="24"/>
        </w:rPr>
        <w:t>, t</w:t>
      </w:r>
      <w:r w:rsidR="00AD68CB" w:rsidRPr="006F2D53">
        <w:rPr>
          <w:rFonts w:ascii="Arial" w:hAnsi="Arial" w:cs="Arial"/>
          <w:sz w:val="24"/>
          <w:szCs w:val="24"/>
        </w:rPr>
        <w:t xml:space="preserve">he effect of the </w:t>
      </w:r>
      <w:del w:id="87" w:author="alisha saley" w:date="2023-10-25T13:16:00Z">
        <w:r w:rsidR="00AD68CB" w:rsidRPr="006F2D53" w:rsidDel="002A5FD5">
          <w:rPr>
            <w:rFonts w:ascii="Arial" w:hAnsi="Arial" w:cs="Arial"/>
            <w:sz w:val="24"/>
            <w:szCs w:val="24"/>
          </w:rPr>
          <w:delText xml:space="preserve">first </w:delText>
        </w:r>
      </w:del>
      <w:ins w:id="88" w:author="alisha saley" w:date="2023-10-25T13:16:00Z">
        <w:r w:rsidR="002A5FD5">
          <w:rPr>
            <w:rFonts w:ascii="Arial" w:hAnsi="Arial" w:cs="Arial"/>
            <w:sz w:val="24"/>
            <w:szCs w:val="24"/>
          </w:rPr>
          <w:t>earlier</w:t>
        </w:r>
        <w:r w:rsidR="002A5FD5" w:rsidRPr="006F2D53">
          <w:rPr>
            <w:rFonts w:ascii="Arial" w:hAnsi="Arial" w:cs="Arial"/>
            <w:sz w:val="24"/>
            <w:szCs w:val="24"/>
          </w:rPr>
          <w:t xml:space="preserve"> </w:t>
        </w:r>
      </w:ins>
      <w:r w:rsidR="00AD68CB" w:rsidRPr="006F2D53">
        <w:rPr>
          <w:rFonts w:ascii="Arial" w:hAnsi="Arial" w:cs="Arial"/>
          <w:sz w:val="24"/>
          <w:szCs w:val="24"/>
        </w:rPr>
        <w:t>time window is</w:t>
      </w:r>
      <w:ins w:id="89" w:author="alisha saley" w:date="2023-10-25T13:12:00Z">
        <w:r w:rsidR="00687E54">
          <w:rPr>
            <w:rFonts w:ascii="Arial" w:hAnsi="Arial" w:cs="Arial"/>
            <w:sz w:val="24"/>
            <w:szCs w:val="24"/>
          </w:rPr>
          <w:t xml:space="preserve"> considered the ‘default’,</w:t>
        </w:r>
      </w:ins>
      <w:ins w:id="90" w:author="alisha saley" w:date="2023-10-25T13:14:00Z">
        <w:r w:rsidR="00687E54">
          <w:rPr>
            <w:rFonts w:ascii="Arial" w:hAnsi="Arial" w:cs="Arial"/>
            <w:sz w:val="24"/>
            <w:szCs w:val="24"/>
          </w:rPr>
          <w:t xml:space="preserve"> </w:t>
        </w:r>
      </w:ins>
      <w:ins w:id="91" w:author="alisha saley" w:date="2023-10-25T13:15:00Z">
        <w:r w:rsidR="00687E54">
          <w:rPr>
            <w:rFonts w:ascii="Arial" w:hAnsi="Arial" w:cs="Arial"/>
            <w:sz w:val="24"/>
            <w:szCs w:val="24"/>
          </w:rPr>
          <w:t xml:space="preserve">and as such, reported model estimates of the intercept and fixed effects (slopes) </w:t>
        </w:r>
      </w:ins>
      <w:ins w:id="92" w:author="alisha saley" w:date="2023-10-25T13:16:00Z">
        <w:r w:rsidR="00687E54">
          <w:rPr>
            <w:rFonts w:ascii="Arial" w:hAnsi="Arial" w:cs="Arial"/>
            <w:sz w:val="24"/>
            <w:szCs w:val="24"/>
          </w:rPr>
          <w:t>refer</w:t>
        </w:r>
      </w:ins>
      <w:ins w:id="93" w:author="alisha saley" w:date="2023-10-25T13:17:00Z">
        <w:r w:rsidR="002A5FD5">
          <w:rPr>
            <w:rFonts w:ascii="Arial" w:hAnsi="Arial" w:cs="Arial"/>
            <w:sz w:val="24"/>
            <w:szCs w:val="24"/>
          </w:rPr>
          <w:t xml:space="preserve"> effects within the</w:t>
        </w:r>
      </w:ins>
      <w:ins w:id="94" w:author="alisha saley" w:date="2023-10-25T13:16:00Z">
        <w:r w:rsidR="00687E54">
          <w:rPr>
            <w:rFonts w:ascii="Arial" w:hAnsi="Arial" w:cs="Arial"/>
            <w:sz w:val="24"/>
            <w:szCs w:val="24"/>
          </w:rPr>
          <w:t xml:space="preserve"> earlier window.</w:t>
        </w:r>
      </w:ins>
      <w:ins w:id="95" w:author="alisha saley" w:date="2023-10-25T13:17:00Z">
        <w:r w:rsidR="002A5FD5">
          <w:rPr>
            <w:rFonts w:ascii="Arial" w:hAnsi="Arial" w:cs="Arial"/>
            <w:sz w:val="24"/>
            <w:szCs w:val="24"/>
          </w:rPr>
          <w:t xml:space="preserve"> T</w:t>
        </w:r>
      </w:ins>
      <w:r w:rsidR="00544B59" w:rsidRPr="006F2D53">
        <w:rPr>
          <w:rFonts w:ascii="Arial" w:hAnsi="Arial" w:cs="Arial"/>
          <w:sz w:val="24"/>
          <w:szCs w:val="24"/>
        </w:rPr>
        <w:t xml:space="preserve"> effect of the second time window</w:t>
      </w:r>
      <w:r w:rsidR="00466A05" w:rsidRPr="006F2D53">
        <w:rPr>
          <w:rFonts w:ascii="Arial" w:hAnsi="Arial" w:cs="Arial"/>
          <w:sz w:val="24"/>
          <w:szCs w:val="24"/>
        </w:rPr>
        <w:t xml:space="preserve"> </w:t>
      </w:r>
      <w:r w:rsidR="00B616C2" w:rsidRPr="002D1CF9">
        <w:rPr>
          <w:rFonts w:ascii="Arial" w:hAnsi="Arial" w:cs="Arial"/>
          <w:sz w:val="24"/>
          <w:szCs w:val="24"/>
        </w:rPr>
        <w:t>appears via the</w:t>
      </w:r>
      <w:r w:rsidR="006A5D0F" w:rsidRPr="006F2D53">
        <w:rPr>
          <w:rFonts w:ascii="Arial" w:hAnsi="Arial" w:cs="Arial"/>
          <w:sz w:val="24"/>
          <w:szCs w:val="24"/>
        </w:rPr>
        <w:t xml:space="preserve"> interaction terms between </w:t>
      </w:r>
      <w:r w:rsidR="00B616C2" w:rsidRPr="002D1CF9">
        <w:rPr>
          <w:rFonts w:ascii="Arial" w:hAnsi="Arial" w:cs="Arial"/>
          <w:sz w:val="24"/>
          <w:szCs w:val="24"/>
        </w:rPr>
        <w:t xml:space="preserve">TA or salinity and </w:t>
      </w:r>
      <w:r w:rsidR="00544B59" w:rsidRPr="006F2D53">
        <w:rPr>
          <w:rFonts w:ascii="Arial" w:hAnsi="Arial" w:cs="Arial"/>
          <w:sz w:val="24"/>
          <w:szCs w:val="24"/>
        </w:rPr>
        <w:t>response window.</w:t>
      </w:r>
      <w:r w:rsidR="00544B59">
        <w:rPr>
          <w:rFonts w:ascii="Arial" w:hAnsi="Arial" w:cs="Arial"/>
          <w:sz w:val="24"/>
          <w:szCs w:val="24"/>
        </w:rPr>
        <w:t xml:space="preserve"> </w:t>
      </w:r>
      <w:r w:rsidR="000C027E">
        <w:rPr>
          <w:rFonts w:ascii="Arial" w:hAnsi="Arial" w:cs="Arial"/>
          <w:sz w:val="24"/>
          <w:szCs w:val="24"/>
        </w:rPr>
        <w:t xml:space="preserve">We used similar models </w:t>
      </w:r>
      <w:r w:rsidR="002A0DE1">
        <w:rPr>
          <w:rFonts w:ascii="Arial" w:hAnsi="Arial" w:cs="Arial"/>
          <w:sz w:val="24"/>
          <w:szCs w:val="24"/>
        </w:rPr>
        <w:t>to</w:t>
      </w:r>
      <w:r w:rsidR="000C027E">
        <w:rPr>
          <w:rFonts w:ascii="Arial" w:hAnsi="Arial" w:cs="Arial"/>
          <w:sz w:val="24"/>
          <w:szCs w:val="24"/>
        </w:rPr>
        <w:t xml:space="preserve"> test the influence of TA</w:t>
      </w:r>
      <w:r w:rsidR="00C15F16">
        <w:rPr>
          <w:rFonts w:ascii="Arial" w:hAnsi="Arial" w:cs="Arial"/>
          <w:sz w:val="24"/>
          <w:szCs w:val="24"/>
        </w:rPr>
        <w:t xml:space="preserve">, </w:t>
      </w:r>
      <w:r w:rsidR="00C15F16">
        <w:rPr>
          <w:rFonts w:ascii="Arial" w:hAnsi="Arial" w:cs="Arial"/>
          <w:sz w:val="24"/>
          <w:szCs w:val="24"/>
        </w:rPr>
        <w:lastRenderedPageBreak/>
        <w:t>salinity</w:t>
      </w:r>
      <w:r w:rsidR="00F71C26">
        <w:rPr>
          <w:rFonts w:ascii="Arial" w:hAnsi="Arial" w:cs="Arial"/>
          <w:sz w:val="24"/>
          <w:szCs w:val="24"/>
        </w:rPr>
        <w:t xml:space="preserve">, </w:t>
      </w:r>
      <w:r w:rsidR="00CF0518">
        <w:rPr>
          <w:rFonts w:ascii="Arial" w:hAnsi="Arial" w:cs="Arial"/>
          <w:sz w:val="24"/>
          <w:szCs w:val="24"/>
        </w:rPr>
        <w:t xml:space="preserve">and </w:t>
      </w:r>
      <w:r w:rsidR="00126342">
        <w:rPr>
          <w:rFonts w:ascii="Arial" w:hAnsi="Arial" w:cs="Arial"/>
          <w:sz w:val="24"/>
          <w:szCs w:val="24"/>
        </w:rPr>
        <w:t xml:space="preserve">initial </w:t>
      </w:r>
      <w:r w:rsidR="00CF0518">
        <w:rPr>
          <w:rFonts w:ascii="Arial" w:hAnsi="Arial" w:cs="Arial"/>
          <w:sz w:val="24"/>
          <w:szCs w:val="24"/>
        </w:rPr>
        <w:t xml:space="preserve">oyster size </w:t>
      </w:r>
      <w:r w:rsidR="00FB22C0">
        <w:rPr>
          <w:rFonts w:ascii="Arial" w:hAnsi="Arial" w:cs="Arial"/>
          <w:sz w:val="24"/>
          <w:szCs w:val="24"/>
        </w:rPr>
        <w:t xml:space="preserve">on </w:t>
      </w:r>
      <w:r w:rsidR="00B616C2">
        <w:rPr>
          <w:rFonts w:ascii="Arial" w:hAnsi="Arial" w:cs="Arial"/>
          <w:sz w:val="24"/>
          <w:szCs w:val="24"/>
        </w:rPr>
        <w:t xml:space="preserve">overall </w:t>
      </w:r>
      <w:r w:rsidR="00CF0518">
        <w:rPr>
          <w:rFonts w:ascii="Arial" w:hAnsi="Arial" w:cs="Arial"/>
          <w:sz w:val="24"/>
          <w:szCs w:val="24"/>
        </w:rPr>
        <w:t xml:space="preserve">growth </w:t>
      </w:r>
      <w:r w:rsidR="00B616C2">
        <w:rPr>
          <w:rFonts w:ascii="Arial" w:hAnsi="Arial" w:cs="Arial"/>
          <w:sz w:val="24"/>
          <w:szCs w:val="24"/>
        </w:rPr>
        <w:t>over the full 36 days of the experiment</w:t>
      </w:r>
      <w:r w:rsidR="00FB22C0">
        <w:rPr>
          <w:rFonts w:ascii="Arial" w:hAnsi="Arial" w:cs="Arial"/>
          <w:sz w:val="24"/>
          <w:szCs w:val="24"/>
        </w:rPr>
        <w:t xml:space="preserve">. </w:t>
      </w:r>
      <w:r w:rsidR="00910E16">
        <w:rPr>
          <w:rFonts w:ascii="Arial" w:hAnsi="Arial" w:cs="Arial"/>
          <w:sz w:val="24"/>
          <w:szCs w:val="24"/>
        </w:rPr>
        <w:t xml:space="preserve">The influence of </w:t>
      </w:r>
      <w:r w:rsidR="00291440">
        <w:rPr>
          <w:rFonts w:ascii="Arial" w:hAnsi="Arial" w:cs="Arial"/>
          <w:sz w:val="24"/>
          <w:szCs w:val="24"/>
        </w:rPr>
        <w:t>the</w:t>
      </w:r>
      <w:r w:rsidR="00DD2FD9">
        <w:rPr>
          <w:rFonts w:ascii="Arial" w:hAnsi="Arial" w:cs="Arial"/>
          <w:sz w:val="24"/>
          <w:szCs w:val="24"/>
        </w:rPr>
        <w:t>se latter</w:t>
      </w:r>
      <w:r w:rsidR="00291440">
        <w:rPr>
          <w:rFonts w:ascii="Arial" w:hAnsi="Arial" w:cs="Arial"/>
          <w:sz w:val="24"/>
          <w:szCs w:val="24"/>
        </w:rPr>
        <w:t xml:space="preserve"> </w:t>
      </w:r>
      <w:r w:rsidR="00B646FD">
        <w:rPr>
          <w:rFonts w:ascii="Arial" w:hAnsi="Arial" w:cs="Arial"/>
          <w:sz w:val="24"/>
          <w:szCs w:val="24"/>
        </w:rPr>
        <w:t>three</w:t>
      </w:r>
      <w:r w:rsidR="00291440">
        <w:rPr>
          <w:rFonts w:ascii="Arial" w:hAnsi="Arial" w:cs="Arial"/>
          <w:sz w:val="24"/>
          <w:szCs w:val="24"/>
        </w:rPr>
        <w:t xml:space="preserve"> predictors</w:t>
      </w:r>
      <w:r w:rsidR="00910E16">
        <w:rPr>
          <w:rFonts w:ascii="Arial" w:hAnsi="Arial" w:cs="Arial"/>
          <w:sz w:val="24"/>
          <w:szCs w:val="24"/>
        </w:rPr>
        <w:t xml:space="preserve"> </w:t>
      </w:r>
      <w:r w:rsidR="00E917E1">
        <w:rPr>
          <w:rFonts w:ascii="Arial" w:hAnsi="Arial" w:cs="Arial"/>
          <w:sz w:val="24"/>
          <w:szCs w:val="24"/>
        </w:rPr>
        <w:t>on shell thickness (</w:t>
      </w:r>
      <w:r w:rsidR="00192684">
        <w:rPr>
          <w:rFonts w:ascii="Arial" w:hAnsi="Arial" w:cs="Arial"/>
          <w:sz w:val="24"/>
          <w:szCs w:val="24"/>
        </w:rPr>
        <w:t xml:space="preserve">shell mass per area, </w:t>
      </w:r>
      <w:r w:rsidR="005F523B">
        <w:rPr>
          <w:rFonts w:ascii="Arial" w:hAnsi="Arial" w:cs="Arial"/>
          <w:sz w:val="24"/>
          <w:szCs w:val="24"/>
        </w:rPr>
        <w:t>mg mm</w:t>
      </w:r>
      <w:r w:rsidR="005F523B" w:rsidRPr="005F523B">
        <w:rPr>
          <w:rFonts w:ascii="Arial" w:hAnsi="Arial" w:cs="Arial"/>
          <w:sz w:val="24"/>
          <w:szCs w:val="24"/>
          <w:vertAlign w:val="superscript"/>
        </w:rPr>
        <w:t>-2</w:t>
      </w:r>
      <w:r w:rsidR="00E917E1">
        <w:rPr>
          <w:rFonts w:ascii="Arial" w:hAnsi="Arial" w:cs="Arial"/>
          <w:sz w:val="24"/>
          <w:szCs w:val="24"/>
        </w:rPr>
        <w:t>) and condition index (</w:t>
      </w:r>
      <w:r w:rsidR="005F523B">
        <w:rPr>
          <w:rFonts w:ascii="Arial" w:hAnsi="Arial" w:cs="Arial"/>
          <w:sz w:val="24"/>
          <w:szCs w:val="24"/>
        </w:rPr>
        <w:t xml:space="preserve">tissue mass per shell mass, </w:t>
      </w:r>
      <w:r w:rsidR="006B7247">
        <w:rPr>
          <w:rFonts w:ascii="Arial" w:hAnsi="Arial" w:cs="Arial"/>
          <w:sz w:val="24"/>
          <w:szCs w:val="24"/>
        </w:rPr>
        <w:t>mg mg</w:t>
      </w:r>
      <w:r w:rsidR="006B7247" w:rsidRPr="005F523B">
        <w:rPr>
          <w:rFonts w:ascii="Arial" w:hAnsi="Arial" w:cs="Arial"/>
          <w:sz w:val="24"/>
          <w:szCs w:val="24"/>
          <w:vertAlign w:val="superscript"/>
        </w:rPr>
        <w:t>-2</w:t>
      </w:r>
      <w:r w:rsidR="00E917E1">
        <w:rPr>
          <w:rFonts w:ascii="Arial" w:hAnsi="Arial" w:cs="Arial"/>
          <w:sz w:val="24"/>
          <w:szCs w:val="24"/>
        </w:rPr>
        <w:t>) w</w:t>
      </w:r>
      <w:r w:rsidR="00291440">
        <w:rPr>
          <w:rFonts w:ascii="Arial" w:hAnsi="Arial" w:cs="Arial"/>
          <w:sz w:val="24"/>
          <w:szCs w:val="24"/>
        </w:rPr>
        <w:t>ere</w:t>
      </w:r>
      <w:r w:rsidR="00E917E1">
        <w:rPr>
          <w:rFonts w:ascii="Arial" w:hAnsi="Arial" w:cs="Arial"/>
          <w:sz w:val="24"/>
          <w:szCs w:val="24"/>
        </w:rPr>
        <w:t xml:space="preserve"> also tested</w:t>
      </w:r>
      <w:r w:rsidR="00574CC8">
        <w:rPr>
          <w:rFonts w:ascii="Arial" w:hAnsi="Arial" w:cs="Arial"/>
          <w:sz w:val="24"/>
          <w:szCs w:val="24"/>
        </w:rPr>
        <w:t>,</w:t>
      </w:r>
      <w:r w:rsidR="00CF0518">
        <w:rPr>
          <w:rFonts w:ascii="Arial" w:hAnsi="Arial" w:cs="Arial"/>
          <w:sz w:val="24"/>
          <w:szCs w:val="24"/>
        </w:rPr>
        <w:t xml:space="preserve"> </w:t>
      </w:r>
      <w:r w:rsidR="00291440">
        <w:rPr>
          <w:rFonts w:ascii="Arial" w:hAnsi="Arial" w:cs="Arial"/>
          <w:sz w:val="24"/>
          <w:szCs w:val="24"/>
        </w:rPr>
        <w:t xml:space="preserve"> </w:t>
      </w:r>
      <w:r w:rsidR="00CF0518">
        <w:rPr>
          <w:rFonts w:ascii="Arial" w:hAnsi="Arial" w:cs="Arial"/>
          <w:sz w:val="24"/>
          <w:szCs w:val="24"/>
        </w:rPr>
        <w:t>includ</w:t>
      </w:r>
      <w:r w:rsidR="00B616C2">
        <w:rPr>
          <w:rFonts w:ascii="Arial" w:hAnsi="Arial" w:cs="Arial"/>
          <w:sz w:val="24"/>
          <w:szCs w:val="24"/>
        </w:rPr>
        <w:t>ing</w:t>
      </w:r>
      <w:r w:rsidR="00CF0518">
        <w:rPr>
          <w:rFonts w:ascii="Arial" w:hAnsi="Arial" w:cs="Arial"/>
          <w:sz w:val="24"/>
          <w:szCs w:val="24"/>
        </w:rPr>
        <w:t xml:space="preserve"> culture </w:t>
      </w:r>
      <w:r w:rsidR="00DD2FD9">
        <w:rPr>
          <w:rFonts w:ascii="Arial" w:hAnsi="Arial" w:cs="Arial"/>
          <w:sz w:val="24"/>
          <w:szCs w:val="24"/>
        </w:rPr>
        <w:t xml:space="preserve">chamber </w:t>
      </w:r>
      <w:r w:rsidR="00CF0518">
        <w:rPr>
          <w:rFonts w:ascii="Arial" w:hAnsi="Arial" w:cs="Arial"/>
          <w:sz w:val="24"/>
          <w:szCs w:val="24"/>
        </w:rPr>
        <w:t xml:space="preserve">as </w:t>
      </w:r>
      <w:r w:rsidR="00BB2700">
        <w:rPr>
          <w:rFonts w:ascii="Arial" w:hAnsi="Arial" w:cs="Arial"/>
          <w:sz w:val="24"/>
          <w:szCs w:val="24"/>
        </w:rPr>
        <w:t>a random intercept.</w:t>
      </w:r>
      <w:r w:rsidR="005B1FCA">
        <w:rPr>
          <w:rFonts w:ascii="Arial" w:hAnsi="Arial" w:cs="Arial"/>
          <w:sz w:val="24"/>
          <w:szCs w:val="24"/>
        </w:rPr>
        <w:t xml:space="preserve"> </w:t>
      </w:r>
      <w:r w:rsidR="00F0431E">
        <w:rPr>
          <w:rFonts w:ascii="Arial" w:hAnsi="Arial" w:cs="Arial"/>
          <w:sz w:val="24"/>
          <w:szCs w:val="24"/>
        </w:rPr>
        <w:t>We</w:t>
      </w:r>
      <w:r w:rsidR="00EF4884">
        <w:rPr>
          <w:rFonts w:ascii="Arial" w:hAnsi="Arial" w:cs="Arial"/>
          <w:sz w:val="24"/>
          <w:szCs w:val="24"/>
        </w:rPr>
        <w:t xml:space="preserve"> added a weighted variance term to m</w:t>
      </w:r>
      <w:r w:rsidR="0050257F">
        <w:rPr>
          <w:rFonts w:ascii="Arial" w:hAnsi="Arial" w:cs="Arial"/>
          <w:sz w:val="24"/>
          <w:szCs w:val="24"/>
        </w:rPr>
        <w:t xml:space="preserve">odels that failed the </w:t>
      </w:r>
      <w:r w:rsidR="0050257F" w:rsidRPr="005D3B86">
        <w:rPr>
          <w:rFonts w:ascii="Arial" w:hAnsi="Arial" w:cs="Arial"/>
          <w:sz w:val="24"/>
          <w:szCs w:val="24"/>
        </w:rPr>
        <w:t>Breusch-Pagan</w:t>
      </w:r>
      <w:r w:rsidR="0050257F">
        <w:rPr>
          <w:rFonts w:ascii="Arial" w:hAnsi="Arial" w:cs="Arial"/>
          <w:sz w:val="24"/>
          <w:szCs w:val="24"/>
        </w:rPr>
        <w:t xml:space="preserve"> test</w:t>
      </w:r>
      <w:r w:rsidR="00C27465">
        <w:rPr>
          <w:rFonts w:ascii="Arial" w:hAnsi="Arial" w:cs="Arial"/>
          <w:sz w:val="24"/>
          <w:szCs w:val="24"/>
        </w:rPr>
        <w:t xml:space="preserve"> (</w:t>
      </w:r>
      <w:proofErr w:type="spellStart"/>
      <w:r w:rsidR="00C27465" w:rsidRPr="00C27465">
        <w:rPr>
          <w:rFonts w:ascii="Arial" w:hAnsi="Arial" w:cs="Arial"/>
          <w:i/>
          <w:iCs/>
          <w:sz w:val="24"/>
          <w:szCs w:val="24"/>
        </w:rPr>
        <w:t>lmtest</w:t>
      </w:r>
      <w:proofErr w:type="spellEnd"/>
      <w:r w:rsidR="00C27465">
        <w:rPr>
          <w:rFonts w:ascii="Arial" w:hAnsi="Arial" w:cs="Arial"/>
          <w:sz w:val="24"/>
          <w:szCs w:val="24"/>
        </w:rPr>
        <w:t>)</w:t>
      </w:r>
      <w:r w:rsidR="0050257F">
        <w:rPr>
          <w:rFonts w:ascii="Arial" w:hAnsi="Arial" w:cs="Arial"/>
          <w:sz w:val="24"/>
          <w:szCs w:val="24"/>
        </w:rPr>
        <w:t xml:space="preserve"> for residual heteroscedasticity</w:t>
      </w:r>
      <w:r w:rsidR="00F0431E">
        <w:rPr>
          <w:rFonts w:ascii="Arial" w:hAnsi="Arial" w:cs="Arial"/>
          <w:sz w:val="24"/>
          <w:szCs w:val="24"/>
        </w:rPr>
        <w:t xml:space="preserve">, </w:t>
      </w:r>
      <w:r w:rsidR="00EF4884">
        <w:rPr>
          <w:rFonts w:ascii="Arial" w:hAnsi="Arial" w:cs="Arial"/>
          <w:sz w:val="24"/>
          <w:szCs w:val="24"/>
        </w:rPr>
        <w:t xml:space="preserve">which specifies that the </w:t>
      </w:r>
      <w:r w:rsidR="008F0181">
        <w:rPr>
          <w:rFonts w:ascii="Arial" w:hAnsi="Arial" w:cs="Arial"/>
          <w:sz w:val="24"/>
          <w:szCs w:val="24"/>
        </w:rPr>
        <w:t>weight of each data point</w:t>
      </w:r>
      <w:r w:rsidR="00722409">
        <w:rPr>
          <w:rFonts w:ascii="Arial" w:hAnsi="Arial" w:cs="Arial"/>
          <w:sz w:val="24"/>
          <w:szCs w:val="24"/>
        </w:rPr>
        <w:t xml:space="preserve"> is</w:t>
      </w:r>
      <w:r w:rsidR="008F0181">
        <w:rPr>
          <w:rFonts w:ascii="Arial" w:hAnsi="Arial" w:cs="Arial"/>
          <w:sz w:val="24"/>
          <w:szCs w:val="24"/>
        </w:rPr>
        <w:t xml:space="preserve"> equal </w:t>
      </w:r>
      <w:r w:rsidR="001F27F3">
        <w:rPr>
          <w:rFonts w:ascii="Arial" w:hAnsi="Arial" w:cs="Arial"/>
          <w:sz w:val="24"/>
          <w:szCs w:val="24"/>
        </w:rPr>
        <w:t xml:space="preserve">to </w:t>
      </w:r>
      <w:r w:rsidR="008F0181">
        <w:rPr>
          <w:rFonts w:ascii="Arial" w:hAnsi="Arial" w:cs="Arial"/>
          <w:sz w:val="24"/>
          <w:szCs w:val="24"/>
        </w:rPr>
        <w:t xml:space="preserve">the proportional variance across </w:t>
      </w:r>
      <w:r w:rsidR="00764776">
        <w:rPr>
          <w:rFonts w:ascii="Arial" w:hAnsi="Arial" w:cs="Arial"/>
          <w:sz w:val="24"/>
          <w:szCs w:val="24"/>
        </w:rPr>
        <w:t xml:space="preserve">bins. </w:t>
      </w:r>
      <w:r w:rsidR="00574CC8">
        <w:rPr>
          <w:rFonts w:ascii="Arial" w:hAnsi="Arial" w:cs="Arial"/>
          <w:sz w:val="24"/>
          <w:szCs w:val="24"/>
        </w:rPr>
        <w:t xml:space="preserve">Assumptions of normality were visually </w:t>
      </w:r>
      <w:r w:rsidR="006911C0">
        <w:rPr>
          <w:rFonts w:ascii="Arial" w:hAnsi="Arial" w:cs="Arial"/>
          <w:sz w:val="24"/>
          <w:szCs w:val="24"/>
        </w:rPr>
        <w:t xml:space="preserve">assessed </w:t>
      </w:r>
      <w:r w:rsidR="00574CC8">
        <w:rPr>
          <w:rFonts w:ascii="Arial" w:hAnsi="Arial" w:cs="Arial"/>
          <w:sz w:val="24"/>
          <w:szCs w:val="24"/>
        </w:rPr>
        <w:t xml:space="preserve">with </w:t>
      </w:r>
      <w:proofErr w:type="spellStart"/>
      <w:r w:rsidR="00574CC8">
        <w:rPr>
          <w:rFonts w:ascii="Arial" w:hAnsi="Arial" w:cs="Arial"/>
          <w:sz w:val="24"/>
          <w:szCs w:val="24"/>
        </w:rPr>
        <w:t>qqplots</w:t>
      </w:r>
      <w:proofErr w:type="spellEnd"/>
      <w:r w:rsidR="00574CC8">
        <w:rPr>
          <w:rFonts w:ascii="Arial" w:hAnsi="Arial" w:cs="Arial"/>
          <w:sz w:val="24"/>
          <w:szCs w:val="24"/>
        </w:rPr>
        <w:t xml:space="preserve"> and histograms of model residuals.</w:t>
      </w:r>
      <w:r w:rsidR="00961786">
        <w:rPr>
          <w:rFonts w:ascii="Arial" w:hAnsi="Arial" w:cs="Arial"/>
          <w:sz w:val="24"/>
          <w:szCs w:val="24"/>
        </w:rPr>
        <w:t xml:space="preserve"> </w:t>
      </w:r>
      <w:r w:rsidR="0095581F">
        <w:rPr>
          <w:rFonts w:ascii="Arial" w:hAnsi="Arial" w:cs="Arial"/>
          <w:sz w:val="24"/>
          <w:szCs w:val="24"/>
        </w:rPr>
        <w:t>W</w:t>
      </w:r>
      <w:r w:rsidR="00961786">
        <w:rPr>
          <w:rFonts w:ascii="Arial" w:hAnsi="Arial" w:cs="Arial"/>
          <w:sz w:val="24"/>
          <w:szCs w:val="24"/>
        </w:rPr>
        <w:t xml:space="preserve">e </w:t>
      </w:r>
      <w:r w:rsidR="00917975">
        <w:rPr>
          <w:rFonts w:ascii="Arial" w:hAnsi="Arial" w:cs="Arial"/>
          <w:sz w:val="24"/>
          <w:szCs w:val="24"/>
        </w:rPr>
        <w:t>employed backwards step-wise model selection</w:t>
      </w:r>
      <w:r w:rsidR="008132A3">
        <w:rPr>
          <w:rFonts w:ascii="Arial" w:hAnsi="Arial" w:cs="Arial"/>
          <w:sz w:val="24"/>
          <w:szCs w:val="24"/>
        </w:rPr>
        <w:t xml:space="preserve"> to test the effect size of parameters</w:t>
      </w:r>
      <w:r w:rsidR="00F4098B">
        <w:rPr>
          <w:rFonts w:ascii="Arial" w:hAnsi="Arial" w:cs="Arial"/>
          <w:sz w:val="24"/>
          <w:szCs w:val="24"/>
        </w:rPr>
        <w:t xml:space="preserve"> found significant</w:t>
      </w:r>
      <w:r w:rsidR="008132A3">
        <w:rPr>
          <w:rFonts w:ascii="Arial" w:hAnsi="Arial" w:cs="Arial"/>
          <w:sz w:val="24"/>
          <w:szCs w:val="24"/>
        </w:rPr>
        <w:t xml:space="preserve"> in the model</w:t>
      </w:r>
      <w:r w:rsidR="00126342">
        <w:rPr>
          <w:rFonts w:ascii="Arial" w:hAnsi="Arial" w:cs="Arial"/>
          <w:sz w:val="24"/>
          <w:szCs w:val="24"/>
        </w:rPr>
        <w:t>,</w:t>
      </w:r>
      <w:r w:rsidR="008132A3">
        <w:rPr>
          <w:rFonts w:ascii="Arial" w:hAnsi="Arial" w:cs="Arial"/>
          <w:sz w:val="24"/>
          <w:szCs w:val="24"/>
        </w:rPr>
        <w:t xml:space="preserve"> </w:t>
      </w:r>
      <w:r w:rsidR="00961786">
        <w:rPr>
          <w:rFonts w:ascii="Arial" w:hAnsi="Arial" w:cs="Arial"/>
          <w:sz w:val="24"/>
          <w:szCs w:val="24"/>
        </w:rPr>
        <w:t>running ANOVA comparisons between</w:t>
      </w:r>
      <w:r w:rsidR="00F4098B">
        <w:rPr>
          <w:rFonts w:ascii="Arial" w:hAnsi="Arial" w:cs="Arial"/>
          <w:sz w:val="24"/>
          <w:szCs w:val="24"/>
        </w:rPr>
        <w:t xml:space="preserve"> a </w:t>
      </w:r>
      <w:r w:rsidR="00B616C2">
        <w:rPr>
          <w:rFonts w:ascii="Arial" w:hAnsi="Arial" w:cs="Arial"/>
          <w:sz w:val="24"/>
          <w:szCs w:val="24"/>
        </w:rPr>
        <w:t xml:space="preserve">full </w:t>
      </w:r>
      <w:r w:rsidR="00F4098B">
        <w:rPr>
          <w:rFonts w:ascii="Arial" w:hAnsi="Arial" w:cs="Arial"/>
          <w:sz w:val="24"/>
          <w:szCs w:val="24"/>
        </w:rPr>
        <w:t xml:space="preserve">model and one with </w:t>
      </w:r>
      <w:r w:rsidR="00DD2FD9">
        <w:rPr>
          <w:rFonts w:ascii="Arial" w:hAnsi="Arial" w:cs="Arial"/>
          <w:sz w:val="24"/>
          <w:szCs w:val="24"/>
        </w:rPr>
        <w:t>a given</w:t>
      </w:r>
      <w:r w:rsidR="00F4098B">
        <w:rPr>
          <w:rFonts w:ascii="Arial" w:hAnsi="Arial" w:cs="Arial"/>
          <w:sz w:val="24"/>
          <w:szCs w:val="24"/>
        </w:rPr>
        <w:t xml:space="preserve"> parameter omitted. The computed L-ratio</w:t>
      </w:r>
      <w:r w:rsidR="00B15BF3">
        <w:rPr>
          <w:rFonts w:ascii="Arial" w:hAnsi="Arial" w:cs="Arial"/>
          <w:sz w:val="24"/>
          <w:szCs w:val="24"/>
        </w:rPr>
        <w:t>s</w:t>
      </w:r>
      <w:r w:rsidR="00126342">
        <w:rPr>
          <w:rFonts w:ascii="Arial" w:hAnsi="Arial" w:cs="Arial"/>
          <w:sz w:val="24"/>
          <w:szCs w:val="24"/>
        </w:rPr>
        <w:t>, shown in</w:t>
      </w:r>
      <w:r w:rsidR="00B15BF3">
        <w:rPr>
          <w:rFonts w:ascii="Arial" w:hAnsi="Arial" w:cs="Arial"/>
          <w:sz w:val="24"/>
          <w:szCs w:val="24"/>
        </w:rPr>
        <w:t xml:space="preserve"> Tables 1-4</w:t>
      </w:r>
      <w:r w:rsidR="00126342">
        <w:rPr>
          <w:rFonts w:ascii="Arial" w:hAnsi="Arial" w:cs="Arial"/>
          <w:sz w:val="24"/>
          <w:szCs w:val="24"/>
        </w:rPr>
        <w:t>,</w:t>
      </w:r>
      <w:r w:rsidR="00F4098B">
        <w:rPr>
          <w:rFonts w:ascii="Arial" w:hAnsi="Arial" w:cs="Arial"/>
          <w:sz w:val="24"/>
          <w:szCs w:val="24"/>
        </w:rPr>
        <w:t xml:space="preserve"> indicate a proportional effect size relative to other </w:t>
      </w:r>
      <w:r w:rsidR="00E50CD0">
        <w:rPr>
          <w:rFonts w:ascii="Arial" w:hAnsi="Arial" w:cs="Arial"/>
          <w:sz w:val="24"/>
          <w:szCs w:val="24"/>
        </w:rPr>
        <w:t>predictors in the model</w:t>
      </w:r>
      <w:r w:rsidR="00126342">
        <w:rPr>
          <w:rFonts w:ascii="Arial" w:hAnsi="Arial" w:cs="Arial"/>
          <w:sz w:val="24"/>
          <w:szCs w:val="24"/>
        </w:rPr>
        <w:t>,</w:t>
      </w:r>
      <w:r w:rsidR="00E50CD0">
        <w:rPr>
          <w:rFonts w:ascii="Arial" w:hAnsi="Arial" w:cs="Arial"/>
          <w:sz w:val="24"/>
          <w:szCs w:val="24"/>
        </w:rPr>
        <w:t xml:space="preserve"> at a given p-value.</w:t>
      </w:r>
      <w:r w:rsidR="00961786">
        <w:rPr>
          <w:rFonts w:ascii="Arial" w:hAnsi="Arial" w:cs="Arial"/>
          <w:sz w:val="24"/>
          <w:szCs w:val="24"/>
        </w:rPr>
        <w:t xml:space="preserve"> </w:t>
      </w:r>
    </w:p>
    <w:p w14:paraId="208703BC" w14:textId="77777777" w:rsidR="006B4D36" w:rsidRDefault="006B4D36" w:rsidP="005F494A">
      <w:pPr>
        <w:pStyle w:val="NoSpacing"/>
        <w:rPr>
          <w:rFonts w:ascii="Arial" w:hAnsi="Arial" w:cs="Arial"/>
          <w:sz w:val="24"/>
          <w:szCs w:val="24"/>
        </w:rPr>
      </w:pPr>
    </w:p>
    <w:p w14:paraId="517EE4A9" w14:textId="1A2535A0" w:rsidR="009F0893" w:rsidRPr="00556411" w:rsidRDefault="00ED41B1" w:rsidP="005F494A">
      <w:pPr>
        <w:pStyle w:val="NoSpacing"/>
        <w:rPr>
          <w:rFonts w:ascii="Arial" w:hAnsi="Arial" w:cs="Arial"/>
          <w:b/>
          <w:bCs/>
          <w:sz w:val="24"/>
          <w:szCs w:val="24"/>
        </w:rPr>
      </w:pPr>
      <w:r w:rsidRPr="00102217">
        <w:rPr>
          <w:rFonts w:ascii="Arial" w:hAnsi="Arial" w:cs="Arial"/>
          <w:b/>
          <w:bCs/>
          <w:i/>
          <w:iCs/>
          <w:sz w:val="28"/>
          <w:szCs w:val="28"/>
        </w:rPr>
        <w:t>Results—</w:t>
      </w:r>
    </w:p>
    <w:p w14:paraId="0449E21F" w14:textId="741408AF" w:rsidR="008D6C8D" w:rsidRDefault="00B237E2" w:rsidP="00E54754">
      <w:pPr>
        <w:pStyle w:val="NoSpacing"/>
        <w:rPr>
          <w:rFonts w:ascii="Arial" w:hAnsi="Arial" w:cs="Arial"/>
          <w:b/>
          <w:bCs/>
          <w:sz w:val="24"/>
          <w:szCs w:val="24"/>
        </w:rPr>
      </w:pPr>
      <w:commentRangeStart w:id="96"/>
      <w:r>
        <w:rPr>
          <w:rFonts w:ascii="Arial" w:hAnsi="Arial" w:cs="Arial"/>
          <w:b/>
          <w:bCs/>
          <w:noProof/>
          <w:sz w:val="24"/>
          <w:szCs w:val="24"/>
        </w:rPr>
        <mc:AlternateContent>
          <mc:Choice Requires="wpg">
            <w:drawing>
              <wp:anchor distT="0" distB="0" distL="114300" distR="114300" simplePos="0" relativeHeight="251657220" behindDoc="0" locked="0" layoutInCell="1" allowOverlap="1" wp14:anchorId="3C2FE215" wp14:editId="31BE0906">
                <wp:simplePos x="0" y="0"/>
                <wp:positionH relativeFrom="column">
                  <wp:posOffset>60960</wp:posOffset>
                </wp:positionH>
                <wp:positionV relativeFrom="paragraph">
                  <wp:posOffset>255270</wp:posOffset>
                </wp:positionV>
                <wp:extent cx="5885180" cy="5204460"/>
                <wp:effectExtent l="0" t="0" r="1270" b="0"/>
                <wp:wrapTopAndBottom/>
                <wp:docPr id="206" name="Group 206"/>
                <wp:cNvGraphicFramePr/>
                <a:graphic xmlns:a="http://schemas.openxmlformats.org/drawingml/2006/main">
                  <a:graphicData uri="http://schemas.microsoft.com/office/word/2010/wordprocessingGroup">
                    <wpg:wgp>
                      <wpg:cNvGrpSpPr/>
                      <wpg:grpSpPr>
                        <a:xfrm>
                          <a:off x="0" y="0"/>
                          <a:ext cx="5885180" cy="5204460"/>
                          <a:chOff x="0" y="-147637"/>
                          <a:chExt cx="5885884" cy="5205737"/>
                        </a:xfrm>
                      </wpg:grpSpPr>
                      <wpg:grpSp>
                        <wpg:cNvPr id="124" name="Group 124"/>
                        <wpg:cNvGrpSpPr/>
                        <wpg:grpSpPr>
                          <a:xfrm>
                            <a:off x="0" y="0"/>
                            <a:ext cx="5885884" cy="5058100"/>
                            <a:chOff x="0" y="0"/>
                            <a:chExt cx="5886329" cy="5058196"/>
                          </a:xfrm>
                        </wpg:grpSpPr>
                        <wpg:grpSp>
                          <wpg:cNvPr id="123" name="Group 123"/>
                          <wpg:cNvGrpSpPr/>
                          <wpg:grpSpPr>
                            <a:xfrm>
                              <a:off x="0" y="0"/>
                              <a:ext cx="5510530" cy="5058196"/>
                              <a:chOff x="0" y="0"/>
                              <a:chExt cx="5515926" cy="5058196"/>
                            </a:xfrm>
                          </wpg:grpSpPr>
                          <wpg:grpSp>
                            <wpg:cNvPr id="122" name="Group 122"/>
                            <wpg:cNvGrpSpPr/>
                            <wpg:grpSpPr>
                              <a:xfrm>
                                <a:off x="0" y="0"/>
                                <a:ext cx="5515926" cy="5058196"/>
                                <a:chOff x="0" y="0"/>
                                <a:chExt cx="5515926" cy="5058196"/>
                              </a:xfrm>
                            </wpg:grpSpPr>
                            <wpg:grpSp>
                              <wpg:cNvPr id="120" name="Group 120"/>
                              <wpg:cNvGrpSpPr/>
                              <wpg:grpSpPr>
                                <a:xfrm>
                                  <a:off x="0" y="0"/>
                                  <a:ext cx="5515926" cy="5058196"/>
                                  <a:chOff x="0" y="0"/>
                                  <a:chExt cx="5515926" cy="5058196"/>
                                </a:xfrm>
                              </wpg:grpSpPr>
                              <wpg:grpSp>
                                <wpg:cNvPr id="117" name="Group 117"/>
                                <wpg:cNvGrpSpPr/>
                                <wpg:grpSpPr>
                                  <a:xfrm>
                                    <a:off x="0" y="0"/>
                                    <a:ext cx="5515926" cy="5058196"/>
                                    <a:chOff x="-136574" y="629143"/>
                                    <a:chExt cx="5516287" cy="5059841"/>
                                  </a:xfrm>
                                </wpg:grpSpPr>
                                <wpg:grpSp>
                                  <wpg:cNvPr id="114" name="Group 114"/>
                                  <wpg:cNvGrpSpPr/>
                                  <wpg:grpSpPr>
                                    <a:xfrm>
                                      <a:off x="-136574" y="629143"/>
                                      <a:ext cx="5191126" cy="5059841"/>
                                      <a:chOff x="-136574" y="629143"/>
                                      <a:chExt cx="5191126" cy="5059841"/>
                                    </a:xfrm>
                                  </wpg:grpSpPr>
                                  <pic:pic xmlns:pic="http://schemas.openxmlformats.org/drawingml/2006/picture">
                                    <pic:nvPicPr>
                                      <pic:cNvPr id="112" name="Picture 112"/>
                                      <pic:cNvPicPr>
                                        <a:picLocks noChangeAspect="1"/>
                                      </pic:cNvPicPr>
                                    </pic:nvPicPr>
                                    <pic:blipFill rotWithShape="1">
                                      <a:blip r:embed="rId28">
                                        <a:extLst>
                                          <a:ext uri="{28A0092B-C50C-407E-A947-70E740481C1C}">
                                            <a14:useLocalDpi xmlns:a14="http://schemas.microsoft.com/office/drawing/2010/main" val="0"/>
                                          </a:ext>
                                        </a:extLst>
                                      </a:blip>
                                      <a:srcRect t="13977" b="-242"/>
                                      <a:stretch/>
                                    </pic:blipFill>
                                    <pic:spPr bwMode="auto">
                                      <a:xfrm>
                                        <a:off x="-136574" y="2904080"/>
                                        <a:ext cx="5191125" cy="2784904"/>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13" name="Picture 113"/>
                                      <pic:cNvPicPr>
                                        <a:picLocks noChangeAspect="1"/>
                                      </pic:cNvPicPr>
                                    </pic:nvPicPr>
                                    <pic:blipFill rotWithShape="1">
                                      <a:blip r:embed="rId29">
                                        <a:extLst>
                                          <a:ext uri="{28A0092B-C50C-407E-A947-70E740481C1C}">
                                            <a14:useLocalDpi xmlns:a14="http://schemas.microsoft.com/office/drawing/2010/main" val="0"/>
                                          </a:ext>
                                        </a:extLst>
                                      </a:blip>
                                      <a:srcRect t="14344" b="16866"/>
                                      <a:stretch/>
                                    </pic:blipFill>
                                    <pic:spPr bwMode="auto">
                                      <a:xfrm>
                                        <a:off x="-136573" y="629143"/>
                                        <a:ext cx="5191125" cy="2220915"/>
                                      </a:xfrm>
                                      <a:prstGeom prst="rect">
                                        <a:avLst/>
                                      </a:prstGeom>
                                      <a:noFill/>
                                      <a:ln>
                                        <a:noFill/>
                                      </a:ln>
                                      <a:extLst>
                                        <a:ext uri="{53640926-AAD7-44D8-BBD7-CCE9431645EC}">
                                          <a14:shadowObscured xmlns:a14="http://schemas.microsoft.com/office/drawing/2010/main"/>
                                        </a:ext>
                                      </a:extLst>
                                    </pic:spPr>
                                  </pic:pic>
                                </wpg:grpSp>
                                <pic:pic xmlns:pic="http://schemas.openxmlformats.org/drawingml/2006/picture">
                                  <pic:nvPicPr>
                                    <pic:cNvPr id="115" name="Picture 115" descr="A graph of salinity and other data&#10;&#10;Description automatically generated"/>
                                    <pic:cNvPicPr>
                                      <a:picLocks noChangeAspect="1"/>
                                    </pic:cNvPicPr>
                                  </pic:nvPicPr>
                                  <pic:blipFill rotWithShape="1">
                                    <a:blip r:embed="rId28">
                                      <a:extLst>
                                        <a:ext uri="{28A0092B-C50C-407E-A947-70E740481C1C}">
                                          <a14:useLocalDpi xmlns:a14="http://schemas.microsoft.com/office/drawing/2010/main" val="0"/>
                                        </a:ext>
                                      </a:extLst>
                                    </a:blip>
                                    <a:srcRect l="22434" t="26682" r="60529" b="58426"/>
                                    <a:stretch/>
                                  </pic:blipFill>
                                  <pic:spPr bwMode="auto">
                                    <a:xfrm>
                                      <a:off x="4496428" y="1039924"/>
                                      <a:ext cx="883285" cy="480158"/>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16" name="Picture 116" descr="A graph of different shapes and sizes&#10;&#10;Description automatically generated with medium confidence"/>
                                    <pic:cNvPicPr>
                                      <a:picLocks noChangeAspect="1"/>
                                    </pic:cNvPicPr>
                                  </pic:nvPicPr>
                                  <pic:blipFill rotWithShape="1">
                                    <a:blip r:embed="rId29">
                                      <a:extLst>
                                        <a:ext uri="{28A0092B-C50C-407E-A947-70E740481C1C}">
                                          <a14:useLocalDpi xmlns:a14="http://schemas.microsoft.com/office/drawing/2010/main" val="0"/>
                                        </a:ext>
                                      </a:extLst>
                                    </a:blip>
                                    <a:srcRect l="34356" t="16738" r="61172" b="69468"/>
                                    <a:stretch/>
                                  </pic:blipFill>
                                  <pic:spPr bwMode="auto">
                                    <a:xfrm>
                                      <a:off x="4351908" y="1017779"/>
                                      <a:ext cx="231722" cy="444500"/>
                                    </a:xfrm>
                                    <a:prstGeom prst="rect">
                                      <a:avLst/>
                                    </a:prstGeom>
                                    <a:noFill/>
                                    <a:ln>
                                      <a:noFill/>
                                    </a:ln>
                                    <a:extLst>
                                      <a:ext uri="{53640926-AAD7-44D8-BBD7-CCE9431645EC}">
                                        <a14:shadowObscured xmlns:a14="http://schemas.microsoft.com/office/drawing/2010/main"/>
                                      </a:ext>
                                    </a:extLst>
                                  </pic:spPr>
                                </pic:pic>
                              </wpg:grpSp>
                              <pic:pic xmlns:pic="http://schemas.openxmlformats.org/drawingml/2006/picture">
                                <pic:nvPicPr>
                                  <pic:cNvPr id="119" name="Picture 119" descr="A graph of salinity and other data&#10;&#10;Description automatically generated"/>
                                  <pic:cNvPicPr>
                                    <a:picLocks noChangeAspect="1"/>
                                  </pic:cNvPicPr>
                                </pic:nvPicPr>
                                <pic:blipFill rotWithShape="1">
                                  <a:blip r:embed="rId28">
                                    <a:extLst>
                                      <a:ext uri="{28A0092B-C50C-407E-A947-70E740481C1C}">
                                        <a14:useLocalDpi xmlns:a14="http://schemas.microsoft.com/office/drawing/2010/main" val="0"/>
                                      </a:ext>
                                    </a:extLst>
                                  </a:blip>
                                  <a:srcRect l="22434" t="18946" r="60529" b="72944"/>
                                  <a:stretch/>
                                </pic:blipFill>
                                <pic:spPr bwMode="auto">
                                  <a:xfrm>
                                    <a:off x="4443056" y="116053"/>
                                    <a:ext cx="882650" cy="260985"/>
                                  </a:xfrm>
                                  <a:prstGeom prst="rect">
                                    <a:avLst/>
                                  </a:prstGeom>
                                  <a:noFill/>
                                  <a:ln>
                                    <a:noFill/>
                                  </a:ln>
                                  <a:extLst>
                                    <a:ext uri="{53640926-AAD7-44D8-BBD7-CCE9431645EC}">
                                      <a14:shadowObscured xmlns:a14="http://schemas.microsoft.com/office/drawing/2010/main"/>
                                    </a:ext>
                                  </a:extLst>
                                </pic:spPr>
                              </pic:pic>
                            </wpg:grpSp>
                            <wps:wsp>
                              <wps:cNvPr id="121" name="Rectangle 121"/>
                              <wps:cNvSpPr/>
                              <wps:spPr>
                                <a:xfrm>
                                  <a:off x="1104255" y="2398474"/>
                                  <a:ext cx="867905" cy="70914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18" name="Rectangle 118"/>
                            <wps:cNvSpPr/>
                            <wps:spPr>
                              <a:xfrm>
                                <a:off x="1681566" y="69742"/>
                                <a:ext cx="1028065" cy="43356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1" name="Text Box 2"/>
                          <wps:cNvSpPr txBox="1">
                            <a:spLocks noChangeArrowheads="1"/>
                          </wps:cNvSpPr>
                          <wps:spPr bwMode="auto">
                            <a:xfrm>
                              <a:off x="4390515" y="914399"/>
                              <a:ext cx="1495814" cy="4054044"/>
                            </a:xfrm>
                            <a:prstGeom prst="rect">
                              <a:avLst/>
                            </a:prstGeom>
                            <a:solidFill>
                              <a:srgbClr val="FFFFFF"/>
                            </a:solidFill>
                            <a:ln w="9525">
                              <a:noFill/>
                              <a:miter lim="800000"/>
                              <a:headEnd/>
                              <a:tailEnd/>
                            </a:ln>
                          </wps:spPr>
                          <wps:txbx>
                            <w:txbxContent>
                              <w:p w14:paraId="5D186039" w14:textId="3FBE467F" w:rsidR="0034758C" w:rsidRPr="0054286D" w:rsidRDefault="0034758C" w:rsidP="009028CE">
                                <w:pPr>
                                  <w:rPr>
                                    <w:rFonts w:ascii="Arial" w:hAnsi="Arial" w:cs="Arial"/>
                                  </w:rPr>
                                </w:pPr>
                                <w:r>
                                  <w:rPr>
                                    <w:rFonts w:ascii="Arial" w:hAnsi="Arial" w:cs="Arial"/>
                                  </w:rPr>
                                  <w:t xml:space="preserve">Fig. 3 Growth in shell area </w:t>
                                </w:r>
                                <w:del w:id="97" w:author="Brian P Gaylord" w:date="2023-10-25T10:47:00Z">
                                  <w:r w:rsidDel="00046A3D">
                                    <w:rPr>
                                      <w:rFonts w:ascii="Arial" w:hAnsi="Arial" w:cs="Arial"/>
                                    </w:rPr>
                                    <w:delText xml:space="preserve">(unit) </w:delText>
                                  </w:r>
                                </w:del>
                                <w:r>
                                  <w:rPr>
                                    <w:rFonts w:ascii="Arial" w:hAnsi="Arial" w:cs="Arial"/>
                                  </w:rPr>
                                  <w:t>does not exhibit separate relationship with salinity (</w:t>
                                </w:r>
                                <w:del w:id="98" w:author="Brian P Gaylord" w:date="2023-10-24T11:54:00Z">
                                  <w:r w:rsidDel="006F2D53">
                                    <w:rPr>
                                      <w:rFonts w:ascii="Arial" w:hAnsi="Arial" w:cs="Arial"/>
                                    </w:rPr>
                                    <w:delText>color</w:delText>
                                  </w:r>
                                </w:del>
                                <w:ins w:id="99" w:author="Brian P Gaylord" w:date="2023-10-24T11:54:00Z">
                                  <w:r>
                                    <w:rPr>
                                      <w:rFonts w:ascii="Arial" w:hAnsi="Arial" w:cs="Arial"/>
                                    </w:rPr>
                                    <w:t>grayscale</w:t>
                                  </w:r>
                                </w:ins>
                                <w:r>
                                  <w:rPr>
                                    <w:rFonts w:ascii="Arial" w:hAnsi="Arial" w:cs="Arial"/>
                                  </w:rPr>
                                  <w:t>) in neither the A) early (0-18 days) nor B) later (1</w:t>
                                </w:r>
                                <w:ins w:id="100" w:author="Brian P Gaylord" w:date="2023-10-24T11:54:00Z">
                                  <w:r>
                                    <w:rPr>
                                      <w:rFonts w:ascii="Arial" w:hAnsi="Arial" w:cs="Arial"/>
                                    </w:rPr>
                                    <w:t>9</w:t>
                                  </w:r>
                                </w:ins>
                                <w:del w:id="101" w:author="Brian P Gaylord" w:date="2023-10-24T11:54:00Z">
                                  <w:r w:rsidDel="006F2D53">
                                    <w:rPr>
                                      <w:rFonts w:ascii="Arial" w:hAnsi="Arial" w:cs="Arial"/>
                                    </w:rPr>
                                    <w:delText>8</w:delText>
                                  </w:r>
                                </w:del>
                                <w:r>
                                  <w:rPr>
                                    <w:rFonts w:ascii="Arial" w:hAnsi="Arial" w:cs="Arial"/>
                                  </w:rPr>
                                  <w:t xml:space="preserve">-36 days) window in juvenile </w:t>
                                </w:r>
                                <w:r w:rsidRPr="00146959">
                                  <w:rPr>
                                    <w:rFonts w:ascii="Arial" w:hAnsi="Arial" w:cs="Arial"/>
                                    <w:i/>
                                    <w:iCs/>
                                  </w:rPr>
                                  <w:t>C</w:t>
                                </w:r>
                                <w:ins w:id="102" w:author="Brian P Gaylord" w:date="2023-10-25T10:47:00Z">
                                  <w:r w:rsidR="00146959">
                                    <w:rPr>
                                      <w:rFonts w:ascii="Arial" w:hAnsi="Arial" w:cs="Arial"/>
                                      <w:i/>
                                      <w:iCs/>
                                    </w:rPr>
                                    <w:t>.</w:t>
                                  </w:r>
                                </w:ins>
                                <w:r w:rsidRPr="00146959">
                                  <w:rPr>
                                    <w:rFonts w:ascii="Arial" w:hAnsi="Arial" w:cs="Arial"/>
                                    <w:i/>
                                    <w:iCs/>
                                  </w:rPr>
                                  <w:t xml:space="preserve"> virginica</w:t>
                                </w:r>
                                <w:r>
                                  <w:rPr>
                                    <w:rFonts w:ascii="Arial" w:hAnsi="Arial" w:cs="Arial"/>
                                  </w:rPr>
                                  <w:t xml:space="preserve"> oysters. Model predicted intercepts and slopes (line) and SE borders (dashed line) were taken from a mixed-effects model, and therefore incorporate the effect of other model predictors (Table X). </w:t>
                                </w:r>
                              </w:p>
                            </w:txbxContent>
                          </wps:txbx>
                          <wps:bodyPr rot="0" vert="horz" wrap="square" lIns="91440" tIns="45720" rIns="91440" bIns="45720" anchor="t" anchorCtr="0">
                            <a:noAutofit/>
                          </wps:bodyPr>
                        </wps:wsp>
                      </wpg:grpSp>
                      <wps:wsp>
                        <wps:cNvPr id="204" name="Text Box 2"/>
                        <wps:cNvSpPr txBox="1">
                          <a:spLocks noChangeArrowheads="1"/>
                        </wps:cNvSpPr>
                        <wps:spPr bwMode="auto">
                          <a:xfrm>
                            <a:off x="1" y="2107866"/>
                            <a:ext cx="288175" cy="391725"/>
                          </a:xfrm>
                          <a:prstGeom prst="rect">
                            <a:avLst/>
                          </a:prstGeom>
                          <a:noFill/>
                          <a:ln w="9525">
                            <a:solidFill>
                              <a:schemeClr val="bg1"/>
                            </a:solidFill>
                            <a:miter lim="800000"/>
                            <a:headEnd/>
                            <a:tailEnd/>
                          </a:ln>
                        </wps:spPr>
                        <wps:txbx>
                          <w:txbxContent>
                            <w:p w14:paraId="712480FA" w14:textId="77777777" w:rsidR="0034758C" w:rsidRPr="00E54548" w:rsidRDefault="0034758C" w:rsidP="00417520">
                              <w:pPr>
                                <w:rPr>
                                  <w:b/>
                                  <w:bCs/>
                                  <w:sz w:val="32"/>
                                  <w:szCs w:val="32"/>
                                </w:rPr>
                              </w:pPr>
                              <w:r>
                                <w:rPr>
                                  <w:b/>
                                  <w:bCs/>
                                  <w:sz w:val="32"/>
                                  <w:szCs w:val="32"/>
                                </w:rPr>
                                <w:t>B</w:t>
                              </w:r>
                            </w:p>
                          </w:txbxContent>
                        </wps:txbx>
                        <wps:bodyPr rot="0" vert="horz" wrap="square" lIns="91440" tIns="45720" rIns="91440" bIns="45720" anchor="t" anchorCtr="0">
                          <a:noAutofit/>
                        </wps:bodyPr>
                      </wps:wsp>
                      <wps:wsp>
                        <wps:cNvPr id="205" name="Text Box 205"/>
                        <wps:cNvSpPr txBox="1">
                          <a:spLocks noChangeArrowheads="1"/>
                        </wps:cNvSpPr>
                        <wps:spPr bwMode="auto">
                          <a:xfrm>
                            <a:off x="1" y="-147637"/>
                            <a:ext cx="354789" cy="294271"/>
                          </a:xfrm>
                          <a:prstGeom prst="rect">
                            <a:avLst/>
                          </a:prstGeom>
                          <a:noFill/>
                          <a:ln w="9525">
                            <a:solidFill>
                              <a:schemeClr val="bg1"/>
                            </a:solidFill>
                            <a:miter lim="800000"/>
                            <a:headEnd/>
                            <a:tailEnd/>
                          </a:ln>
                        </wps:spPr>
                        <wps:txbx>
                          <w:txbxContent>
                            <w:p w14:paraId="2074DEF9" w14:textId="77777777" w:rsidR="0034758C" w:rsidRPr="00E54548" w:rsidRDefault="0034758C" w:rsidP="00417520">
                              <w:pPr>
                                <w:rPr>
                                  <w:b/>
                                  <w:bCs/>
                                  <w:sz w:val="32"/>
                                  <w:szCs w:val="32"/>
                                </w:rPr>
                              </w:pPr>
                              <w:r>
                                <w:rPr>
                                  <w:b/>
                                  <w:bCs/>
                                  <w:sz w:val="32"/>
                                  <w:szCs w:val="32"/>
                                </w:rPr>
                                <w:t>A</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C2FE215" id="Group 206" o:spid="_x0000_s1058" style="position:absolute;margin-left:4.8pt;margin-top:20.1pt;width:463.4pt;height:409.8pt;z-index:251657220;mso-width-relative:margin;mso-height-relative:margin" coordorigin=",-1476" coordsize="58858,520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3ol0swcAAAInAAAOAAAAZHJzL2Uyb0RvYy54bWzsWm1v2zYQ/j5g/0HQ&#10;gH1LLVLvXt0ha9eiQLcGbYd+piXaFiaJGkXHzn79HpKSLCvJ2qTuK1ogLsXXu9PdPXdHPfx1X5XO&#10;JZdtIeqFSx54rsPrTORFvV64f715epa4TqtYnbNS1HzhXvHW/fXRjz883DVzTsVGlDmXDjap2/mu&#10;WbgbpZr5bNZmG16x9oFoeI3BlZAVU3iU61ku2Q67V+WMel402wmZN1JkvG3R+8QOuo/M/qsVz9TL&#10;1arlyikXLmhT5lea36X+nT16yOZryZpNkXVksHtQUbGixqHDVk+YYs5WFte2qopMilas1INMVDOx&#10;WhUZNzyAG+JNuHkmxbYxvKznu3UziAmincjp3ttmf14+k83r5kJCErtmDVmYJ83LfiUr/T+odPZG&#10;ZFeDyPheORk6wyQJSQLJZhgLqRcEUSfUbAPJH9adkSCO/NgKPNv8PlqfJMGwPoztnFl//OyIqOHB&#10;EgvqL6RT5NA8ij1qVkHFjNQc3dGxdAoeDzR6YUK8m3kcekfcRT5NO+70yjTSVN2dO3/KnX8y7kLi&#10;hX7/Bg80svnkDV7nLiRhSqMTcEen3NETcncjjZ+SO8j2WDONJLUqf7Bm3vIGPiF3JJ5wh45T2d27&#10;uTsjfhTGMH14n4imJDBmodkfTDAkEU1ApHFQXpgmAbmXCZKpg0HH3Rm9jeDBn5KUkJFN9eSO3uht&#10;W4x4vmWTW9xOU2Rz/HXwgtY1eHk3DGOV2krudptU77VHxeTf2+YMSNgwVSyLslBXBtWBeZqo+vKi&#10;yC6kfRj5ejL4C4zrYx3ITL8MvUjPs6uY5uqFyP5unVo83rB6zc/bBiEB4MKowPH0mX48OnJZFs3T&#10;oiwdKdTbQm1eb1gDgCEG6fVgxy3iiQke3yAwi/VPRLateK1s8CJ5CcZF3W6KpnUdOefVkgPN5PPc&#10;UMjmrcxegWIduBA/jaHHCFvOaGDYxbCSXGUbDSma+p5gK4kWqO4sd3+IHESzrRKG7gmqj7WJpl7g&#10;AcyxHZsfa2RoDYjGSYBJRno9QkPMslXPuKgc3QD1INgcxS5ftErTdpiid66FFqo5pKyPOjBR9xhe&#10;NPVdE6xZjtD4irR0wOyLQUuNe9Jv6hvR0l4NR1oa+AE8JbSURElkop3TqSkkOnH0N2sppV5Kws+h&#10;pYdw9WvUWFi5jVQOGouunLcZXNy5Y/IkR6yclpVFDWftILFzhNoghcuR8fz80/78F/PzRC8pGu3b&#10;HO15kL0VGSvLK2fNay6Z4rl+O9+QJUz8NdJNSmEKJuWkUZQAsiDDyAt1OgDrCJMAMG+c4Ic78SBI&#10;o4Ai1YZ1EM9PU5v8HJx4kvg06Xx4kHgkTD6HcejXjb+vyIUjuZkaBLquG0ReoNYggetOq2OE1hhG&#10;W/zL2zvZhLNDlOFUPC+2lZOJelXkqKbwb8xUJqABU/EDP4RcdZATxT70WJsKITGMBqYSpUFk9PUU&#10;QIKTSOr1pkLiOE6tFfZIQn2ci4N1vhAEQWhz/SF0PoQyHzXa+bpxBC5uajboum4233HkXXH/EY6Q&#10;BJYwwZGYpoi3ToYjge9pS9Q4QgBWXTrd20aS0CjsSkU08lJACk7+nLaxa1A3bvtEDE/XUrE7lUZN&#10;hofcRW87Sjgp6RVaJ2NIJEuknOgE893MoYLazm3icsiOuvIpIV5AQ2AwZEt95PUoW5jXNgg3ilOv&#10;w+gY8WtgCin3F24ryiLXmZZOsUxBnT8upXPJoFPLtc2AMTCeZdOxo673WdinbVoWlnvTUlcl12eX&#10;9Su+QpUW5WJq8sLJnizLgJw2qwZ85tzSCM87+N5hhdE2s6HeeQXuhr27DfTNwYHRfm+rpt18vZSb&#10;y4Fhsfd/hNnFwwpzsqjVsLgqaiFv2qAEV93Jdj7IH4lGN5civ0KajgqDqbC3Tfa0QBb9grXqgknc&#10;RcDccL+iXuJnVYrdwhVdy3U2Qv57U7+eDzvAqOvscLexcNt/tkxXZ8rnNSwEuhVgW2UegjCmeJDj&#10;keV4pN5WjwV0BjYA6kxTz1dl31xJUb3FNcy5PhVDrM5w9sLNlOwfHis8YwgXORk/PzdtW/Z5Ub9u&#10;UCyyL0/XD97s3zLZdOCqYBx/it4q2XxSUbBz9fuoxTnSjFVhyg0HuXbyhocwre56w1rtx3cbBGGG&#10;xcGR20AnVEKTCAfzHm4jSkiIPNokvmncF356p0E8mnhRH9n7CKM+0CXf2fhtyWbiSAZ7/R93891r&#10;fPca373GtWAjGmKNN9rIfxN7xyRMI4/hqD26e6fZNpMat5Rit+Esh6e38DNaaj2PBul3VoYDH+EI&#10;qmja8+iblXSSKJEgxYUmKhwmU/LCAJe/Hdr1NeY7FoaPfY9cL4d45an51+1+NK2sHWBiGtLQAPCo&#10;tlwVCnWpsqgWbqJDia6urSXze53DB7O5YkVp2zc7I7Vf7u31cndldw2vTwu1PXKqCW5+qQiH+/4e&#10;4T6zssJodFxNvHgoOvcQSZOExB1C+imS+w9EyJGKTZTvSDHfBwLZ/KRKOiQkk6Dyi1JS7Yw+euhF&#10;dSJlQ6+DYqLvOPL6NH7UqubR9y+9avphECfd5yHI42ncpwv3dKBfrmoOEPYlq6YpuuFDK5Nkdh+F&#10;6S+5xs8mjzh8uvboPwAAAP//AwBQSwMECgAAAAAAAAAhACQ1UiiiIAAAoiAAABQAAABkcnMvbWVk&#10;aWEvaW1hZ2UxLnBuZ4lQTkcNChoKAAAADUlIRFIAAAIhAAABUwgDAAAA2Mss4gAAAQtQTFRFAAAA&#10;AAA6AABmADo6ADpmADqQAGaQAGa2OgAAOgA6OgBmOjoAOjo6OjpmOjqQOmZmOmaQOma2OpC2OpDb&#10;ZgAAZgA6ZgBmZjoAZjo6ZjpmZmYAZmY6f39/ZmZmZmaQZpBmZpCQZpC2ZpDbZraQZra2ZrbbZrb/&#10;kDoAkDo6kGYAkGY6kGZmkGaQkGa2kJBmkJC2kLaQkLa2kLbbkNu2kNvbkNv/tmYAtmY6tpA6tpBm&#10;tpCQtraQtra2trbbttuQttvbttv/tv+2tv/btv//25A625Bm25CQ27Zm27aQ29uQ29u229vbzMzM&#10;29v/2/+22//b2////7Zm/7aQ/9uQ/9u2/9vb//+2///b////DQmAyQAAH1JJREFUeNrtnY1i2zaS&#10;gEeJs1KbZpvUyjm9Knubbmttk722l1sr7Sa7TS+6i7dWe9bJkfj+T3LEHwGQAAgCpAlSM21iWyEM&#10;ifg4mBkMBpChoLgE8BagICEoSAgKEoKChKAgIShICAoSgoKEoKAgIShICAoSgoKEoCAhKEgIChKC&#10;goSgICEoKEgIChKCgoSgICEoSAgKEoKChKAgISgoSAgKEoKChKAgIShICAoSgoKEoCAhKEgICgoS&#10;goKEoCAhKEgIChKCgoSgICEoSAgKEoK3AAUJQUFCUJAQFCQEBQlBQUJQkBAUJAQFBQlBQUJQkBAU&#10;JATl2AgB5BEJQUKQECQECWlJ9vMp+XJzBvDgLRKChFRkBVPKCeRy5x0SgoSUZA2UkDV8dn34AU6R&#10;ECREl93sKzLLHJb3rsXfSAgSIiU3Qqgdwo2RFZ1mkBAkpJDVvWsKx25G55f15AIJQUIU2eZEICFI&#10;iFUoF0gIEmKVNTCZXOznlBC0Q5AQCyHoyyAhVmFuzIrEQ15hPAQJsRGCMVUkxE0IXZc5wXUZJMSr&#10;M7/eqNphWqd45Tz/X/0xd6jPcfSOlJAtkLFfUf9YRaKMERJyrISs6OR0WE6RECTEJBoaq3y+OS9m&#10;mf38qzn5Of9+NwO49w1dPJ7iKB6ZDtnCVFUnaxrA54Tk369JGI5Skm1zY+WwRF1ybIRkRD9QQ3X/&#10;+IL8dC4JOaU/C0LIn91HFziKx0ZIRqYa4Jbqlk8rggjt+1zHrGm0FuXYCMnYUs46Vyb/mNkJyaeZ&#10;1SkO4pERQmYVqjwmF/TbnYOQ/eP/fIyTTAKEXD75hMhMi2J1RYjwZXL9QCxRGh6xEXJYfoKTTAKE&#10;iJVaeBg5Gr6+DBn1LZxy9ZF/YyTklL41nGT6J+SwnPx1Obm4mUOsX9kk6k4N1TX5uqLubZmQbEVA&#10;Qk8mBUL289wezOlgz/YtENJAdr/HSSYNQrZU1d+KHdJI1jjJJEBIPsvkXsU0QUJ2M7RTUyCETC8/&#10;zyfPvklwlkFJgpDs/cfvSCT8JNYqRELGSgiVq18NL364enPlr1iQkBETYuLj5rmIk7xFQo6bkJs/&#10;A9z5+fGX+otnMPn0P968efO3L2aiQAgScpyE7GaTf5vd+a+lFjH775miOXJt4uN2IiEjJWQF58TT&#10;1XzL/V90rXHzFw9PGAkZJyGEDvEnsjMk5KgI2X/+XcP4CBIyTkIOSzbLlNdl9kuAyR/fNukMCRkl&#10;IcxSnXw7m5QjZodL4u8+fNkeIYv89y1wVIZGSLY7I1EPc0j1w4/3wdc+qSUkx2Ox0K+qbsCTsgYo&#10;qF3hEk2PhOQc/PLTr8bXXz+fQWuEED6IKJcZNuBJQPJ+t0XCMxLSGyGH5T0jAYf/eZI/3nf/+JP3&#10;0NQQsigIkRONYQOe1C6nxb/kmgYJ6Y0Qm5ebj8rJy2adgZcKUZSIEQ0dX3rB+t43SEhvhNCiuabB&#10;ufwin2EefPdrh4SoG/AyttcKFONDFEjbfXSBdkh/hBxe5LPJhCS7P6jokg+vCSW+qYABhMgNeCbZ&#10;Ao32H5anaKn2SMie7YUwEpKPzuuztixVkx1Cu1jCxJaaQiukkX13SEh/hDi0yyXxZCZ/+Mm3s+a+&#10;DJeVXY1MLmjCOxKSHiF7EiV58LLBwDSPhygb8NiPZTuEXCH282ARgN4IMe+52z959rZhZ41jqsoG&#10;vMq1jB7xL6hDeiTEsefucHXVpg6pityAVxUCBTFSkZCeCbHvuXNF41siRNmAZ0BEmVqQkP4Ise65&#10;y62Ch29eP7c7Gm0QgjIMQkx77nInlFX1B99KYkjIOAmx7bkTP/vnniEh4yTEtueuG0IQogESYtlz&#10;J2eZe+1E3eklG0RkgIRQqe6popbqm3YtVSRkuIQYpH1vFzYbRGREhLQfMasS4shCzKc5ura7PY6o&#10;O/Rj6KdVC5EAoiPiyEIkPpZ0tflZJSMGxLikmS4hMiXAkhUQQggDRCPEkYXI1mXWXL+sY7d7JfXg&#10;mgHpBZEoQu4D3CV/WiZEQaQ2C1Gu+nZSr6qvB3cEhBC5OaOnHK5OfJd463LMNhVCarMQReaIPYEk&#10;5hP2NiwDIsQxm1A7IGtSTcxNSAGIhsjOvduCr/ryQ1uNvzXiriZESLJ2iIMQZ0z18r443Y6cc/fA&#10;55w7MyGZMwtRqJitNSZzG4R0O3DCFBqeL3PgBUVMm5m2xWzgfVamAkg1JmKZRIq8Eevaf2SAheW8&#10;1c6OXQ5d36ZQTN9bmDy7+uXHWTUQkU9AL7PDD+QBJ1sp8u/qz9s1EuLOQixqdlsnGdhEhuBId3VD&#10;lBPS3RByNdYfIxGzTJa9pwM2+brSinkWJA/d+8xuKIlAzZ6FmANyXgLJgl3U7a2daaia6mwEeff9&#10;qZEoQrLsw5s39g1VZHh5IIvNEu1mISoOrs0MAcukNUBCekOky37JM86HkW2NazcLkafPkn+zhctu&#10;gxCupjpFpE9bJKZaZnb5hSum+p6YIdGERH248qQVPkRZb4RkzBJKmxBjtUz2ENv34r2i80OvhLQ3&#10;RHWAdIpIv+5McLVMmUFkFPGP3MsItkPSx+cWCOl1dSi0Wmbmzj7cz7mH4+3LDEtzqFe1MZOlfB/q&#10;L7HVQhRRdyNUsnoUiYe88oiHpHZjvDU7N0TGmvkUU091C1NLJJNHtkgo1Tummh4gfoiIlIWxKpGY&#10;apmkSJW5rojYx0nAIOsyJz7rMsMmZLTJkxHVMt11RYydjZCQsZsh8dUyG3U2SjvE/z5G3rx+7l5k&#10;tczxEiJGxNOl6XyS6S0mEp6F+ODnMc8yDQemc0LYGnOymcyG6PqREOJhjkB2G9t8oLcFXt8KM41I&#10;OCZCqPbonJAes0T8vF1jdP0YTg/xIwRIwKwDRJgNRP5W38dmkxoh1prMx3B6CNQCQoJlG+gipsr6&#10;ZomQ+V+cwU16hNij6+2fHpIgIvXp18AYaRuRzYblDpGvQL5s+rkBHtfsz6b26aTV00Nu/aNF98Ej&#10;7m0uzHASNpwQ+hX6W971ykK876ja3ebpIS0//LdHSCsLM5IM/rtF/mG/ye4xO6raPj2k7cGDznVJ&#10;sSYTsjAjSCiTIX8734ox2N0QrZ8e0vbggU5KoCby2cHRKKW+RITDvhBbMXT1tLjdY978794v5bB7&#10;66eHtP54QzQhbldGyR7yIKSeCHP/PJEZOBmLFAm5/PzdzRxM5cpaPT2kbUA20eFOr3AI4cO1vBtC&#10;htAVqi2y6OeISL+YKim5+7tXxrqpLZ4e0johLJjVJSHcidmoHPrPInYyhK5QCOlrU5VnPCS3Oc73&#10;87ISafv0kLYBEYQEI+K5m4p5Mm2Sob0DGgtRJTVCWH6Z4czu9k8PaZsQ/nTHIeKxFYJ0EEqEmYyN&#10;S1IkhJQL293C6SFtfSppQUbu3DUYF4qO0Apa+PZRIkJ8dTJBXd50V/9X8JCcC+Ffv92fkI6XzFlE&#10;PHrTHUCJDP5VRMr4l2Zk+OkJ7sb4lCDokRAynTzKVclJbC25yk3suPJGO7FwFvU2zSK6mrL1pJDR&#10;eO4Qq/497t316/MD2RV1Fd/Z7RMSgEhVVzjGhrm6Wke6rtjQVdlQe0KLvA8rC7EVQqDR/B0ESIM1&#10;V4sv4vRn6BTD5zF+kSDCSEbjz6DFQxZ9xEX6JwS6JaReidi8U5HK7CaEoGAnItjxWNglPV/GJofl&#10;vYaGSQkGCJwGGgFSXXP1jFsU8345RZQ8wwoRVTJaYoKt/hdfg+Ms/RHif66MjZANdElIea9Ts4iW&#10;ojroDFLRFSoZEJQh4iSCvz8aLaOLdylnENmEFLGLIASEu9gNIsWvDcvek4FMo64otKCIqHrlqpp0&#10;g1NHFDYqJJtB5JDDiyfWzCIPQkAsm7sJaX5nlHiF+tWrpYEI8RXMb04ERTZg/iQmEvxnDc3bTXjP&#10;nbkaVeS+3SIxCyyIUDYaRAH0Oy6X7FyPtmo+VMkoat3a3oQkhP1PG9iJaO6FDMTb7WS/TOFp2JRz&#10;keNdh4j5WWTpxVll+b/qbChklN4t69oWkyVRdxBNSyQoXyNvmXIX+H1Iz9t1VqO6arKd10gImDM4&#10;7Fmatdl7QnGw2lHgIII0tQ6iquHL/TqIaG0A2S/iKzJyR1WC8RC7z2KpgOdDiJqeZXxEq4T4+yLm&#10;CKYkgw/AwqmTQNuNkBlIkNJKiQjzWq+iRJI9PcS6X8ZSAc9bh/CZ22yqyifYyzt1rHfQQYVaIgx2&#10;jJUIPngbpf6Qf6pSiQTbWi9/jhQC0z1fxlaNylIBz5cQKNKz9EdPeYb5lthmTBB7Iv+1fK8J262m&#10;WyKZRSctXGL6OEoWCljTHWtIcMwaoKqnhHWIrRqVtb6Z7yzDIk1smimNGJhueM3KqHLH6R0Vloh8&#10;xquzlJOJhfSmTGOjlaFXkgw8dIPn7RJqNPXVf5tXG0UIm2YKZ7E0i4i74bVaLkZA0w1F0kaRQcRb&#10;eOsJ8R6sg0NIJAAyHVXsrF20lpNeuDD0v8Uwz5cxVcDzJkTsd1WVhQcTpa8LowUr4uAbaDp3qDqC&#10;DRMHpKobxK8XhLQc+JRF//sMqsb0aqmA50eI3GbiEpa6oxGxqfdpQpnQCAA2W/HZhmJS1g1iYUkE&#10;dloeQxB+DKSsQ5y1hmLO7C6su4qeYNaliEmC30qb25zwIcLoZQLfiWCMZ4qYS1eEZIUHwwHppcRM&#10;FCFNK+BV4iFqTXSVBJBeJtgee6eekJk91ZCtlyVZ5P0trJaqpkK6QKR4DyCs1T4Qie3x0GR1V7dD&#10;FEJUHVH4ItKd8GBiUe6Jr5lTS1KLRfpZkkUk055lDoWtU+zdbR2QxUJVI4s+jJGoDm+IHwwPvfdE&#10;lFb/oYhflKLJ/JbAopFBoegGBsaCzmRhvoVCiN1ILB281vIBEdKVUaLLwyJkN4OTp0/PIMhSzUAu&#10;eylBVQ8mfGKScrdkaG0gkGPiSmQuslTbL8ys9j9MQsSKnv8+msosI2cTfzK8ZgtQttOG3VVZmcEx&#10;MCANkA4mAGEBaYTcNiBtZCGGRcyKWFaFBuGByBUrOwn2R1sSEqRDoGICOAnJOtnZAYW/W9ghtw5I&#10;nA6JIqRIvSF2iB6LhIX65AS8RWFEQvA5lqBYQtYlESXHpZO662InFauXObyYarad0RW9dcjarrTu&#10;FiVCijBA3NRehFTDEAF1QbWekI09VS6SkKLzpGOq5izEw4svYPLpU2quPn36h2ufT1x5yjfVPa9a&#10;KCJ40z63D6IsVd0QMGqqwovZtH9yN8ACdI9qYFW72elToBw21IAQ7SHXEFHWqyKKvAlHJvjGygV3&#10;hx2i16mC1uMhykTXWzJzbBZiw7tuIKQcadLHJfCx4U+1QCRseJSQmf13cGXVwdafirHcDyJRWYgx&#10;hMjJuzSG+kMTqESKEZPpJ41ViBJUdWzLLFDsgpAihShtQspZiLsZjZHt/8WPG3LO3YO3RkKUYEL5&#10;2WEr3qF5VdKXCVQiSiiEe5tWQkAS0vLCjJxhEiekVLX7sDzP/5z6EmI5K1OpMgnG55f/FRYEkDU9&#10;xEQTAIiAhK+Z2VBU0m3bdmZKCSJp2iHVqt2MjNXUkxCydfPwQ+W8XZG6Z8r/5ekQhSsRNEfojmhz&#10;QvRKpvZJBoQx1QEikpDe1u1CqnYTHUJG/u7HPoRYz+xWdbNBhyiGYpAZsdEJaT40cnQcoYhi/d++&#10;qyNqcKDw6pI+gagCzZwtx3jZr/s5XbRZ0Ys1HaJkEIGLkCDdqhVLDrJDJJ9OEGEjE6bbDomIBOY+&#10;M939LNUXPBr2Y7n28uWT2n27uxnDiRq7KiFShRinGXW3apitKmtlhvoyi7qIjGLudOfLOIN2aRAi&#10;vN1d2etdeezntRACMpplmEaEgSgzvYMAUVZdA6aZhSw+5Z5k1B1VbeoQUFeoejtMtd4OUQOnpVPd&#10;5/B17e+3EqKGmSq1ibS8u5DAKoBScLe5BakMjiPzQ02j7OBod1BSzPoyU310yP89/WI2+ZSsvDx9&#10;9qtRt9QQRgmp2CGsZL6xjJRUHYsaT8LxsZTtkozGpoPjtfzfKSHV/JBULdX9E8sssvJILrP5Mmom&#10;cxWQ0opEqAoRO+42YYSA6mrW7rrrYG0NpEEmJt40CbGdmnp4dfLyiogr3X1F4iGvKvEQfRiNhAg7&#10;BGJcmcC1GVCXQmrsRLnBu/0TVbVMyH7qdvsQYjs19fDcY13XElMtPYBGHQIisBr0+Ckx900YY36E&#10;wGaz6UiHyB1di/6sVa8ezaemHpZw8t0bIn935YaQdZkTw7oMyCDCxmSHFLZAWFBVHHIauiqv2EGu&#10;5X9RbKt9KySThkj6hBCpnpoaVy0TlAX6jcmXAS2s2fRjaY5M6NKdXEJ0rv7LTTOdBN1VjzfdPFXT&#10;qakiTzWIkGKDiaHETGWjSBAhoqRHWBqick6l090OOguxGSFy+S5VX8Z6aiqPdYQRouRVgJkQCCcE&#10;1MOHgglZKIqklpAuXJl+N8r4E2I7NZXmqT71zVHVCZFbajfmBBElGBGlQjaheYhQClfZPlE3Jqr6&#10;HvoLuHvrEMupqTLcGlphxpQ/VNz3wgBoHgWA6r7xgDsD2qYMyNxqpJu60g1LyvZECJFmp6b6EKIU&#10;qq2u3EkvM7Q6k1J6IjjXdeG3bacTK7XCSeqENDs11ZsQMyKKHRI+z0QHOlUXc1GzdbdbQvrlxDce&#10;Yjw11WP130YI6KcqWAiJyM4EZcUEouIhNZZAp5aIflOSXf23nZrqs/pfT0hViVQICcxldqTCeo2I&#10;FrByne1+C0qkP3vVa+XOfGqq1+q/hZBS3Q2DEqE2WtR9AeXA3RBfBtQEEdehu9BBeZlBEULkcHV1&#10;XSUk6gQi4eyaFtZElCqmiKjD0PEeE/AYG4Bwl9rvpvm8i54JsVS0W3mXljEQUpxDai7qzt3diEiR&#10;fUNOw4e2jtJiZaYbh9fzXfRKyG4GD9+8fl6pNeS1+m8lxJXdCfGxIr0AXQwhmbs9bLokRAE1XV/G&#10;WmvIa/XfQQhYN6rV1O3w6yuuwpjauVc4pBtEIGZ7+20RYqs15Ln6byZEyzEzhsxiE7xLs0zzuGwR&#10;ba9ND9mYkhja0yHJR8xshMSelekIerZwvJs6y4Rtqiq83LozmUOzYX0BST7qLmcZPdc9avWfTzO2&#10;WBO7KzEqNjqoKlPLanSZekBEB4QMYOWOWapvqpZqzOq/UnjDetvjXbyizFFYImNRIKrOm+ksrjoQ&#10;QizebszqP69Eal9Xg+LpjQQkIt7Zvx+harKkCbFFzCDKl9lYz6jNonZ1lwiJiGb1bAEI/VTs/0uV&#10;kMPyXvs1iJQkRJOz20pBlfhtTv16ESVI0t+3q0s5SvahoQ4R0WqzJxORolohJIlRjhukRX+JzJ61&#10;ED8zTDGP1NcOr4JqIZrLWapbmmOskFtal0dCDi+eGE5CvHkOD3m+yOHyid8BEVVCjJYIKInMEP35&#10;YIM6pGNCbCchXp4xcGZgznR2E6KHPA1KBNrYywwtRcN7VkSJ2yF2+fAjgefBs7CVO8dm16KQ+SKe&#10;kDYMEVj0jcgwT0IM+Jylj+xKAWtjycpcnyQEkL5qM/QvHp/65rtrNtFcRHcG1QG0uaN8TKJGtzCG&#10;YwnpO2qVNiFrmFzs53D3vvexur6EQM3CTGh5mRKB0fMMICEu2cKdtywksvI+JcRXhzjeQovr/7El&#10;CqH/yHfWY/CutlvKBSVk631aWSNC4BYIiUIkgRX4PhcA6ivd0RruhJD4EwCq0dPMevpXC3mILS3L&#10;w6L3LJ4s4WqZDAtaUrV9QsjIWcMVLe1Zjd8zmYIRkjwh5W/bIYTaBzV7FWKf3RZW7/qfYpIm5LAs&#10;7NPW7ZCicHeHnzx+bQYWKSztpGuHKBnubfsyYNmUmZhAGtGydH2ZXInQVdzDq7bjIcMgpKUVxOFK&#10;/ScnG7sfPH0CcBKdR2Rb292Y88ySyN5JwdVNnBBSBIJu/m/jeTQS4sh2TwGQ/pZVB0NIe535ru2m&#10;4WIqhBwvIEkQYpxjkiLkiAFJYPUfUiYkkcnuKHVIVpNImsrQDD/LdciEOKOdRz80SEjnVSZRxkEI&#10;IoKEmAkZzW4WJKQjQlCQECQECUFCkBAkBAnpRi7vi9PtyDl3D94OlRBPQ3pVyYzY1iTT7OflC7aT&#10;iyTvQDe/dkudFJYEbTkrcxiAeEZ2K4RUAai/Z8dEyGE5eZkdfiDpaaS0RP7d6SAJ8V4dQkIaCquB&#10;R07qtp3ZPVpCyIEZ56Q4IEnJW+c/5Hdi//hbqkUPyylRr+fk+t9yhPbzr+ZAczvzCyffEkK2tIV6&#10;4XXf96DD300+535O01xXdJo5AkJWRG3mQ011CPmGPCz7Of/nNaVmmt+Z0z0lJL+AXLSiG9bybwgV&#10;5JYpF45ThzBZ04eJ1WKlGnT8dsj+8QXRoOcZA4B89u2dd+ybjE0kq6f3rncfXRQX5FeTBvQgBQZE&#10;fpVy4YgJeU/MkIETEuLLbAEYIcywyIe/MEryb/aPv//4HaWGXUT+2lINm1/OUGEtxIVjI4TMvNQs&#10;5bnxQyfEUwpC8s9/5x9ch2z5upMkJFud7n7/2+OL1TRTCVnrhJCX5YVjJUSU+uYKdqB2SGNC6BCL&#10;WaZwTiQh63s/TLPVZ8vzzK1DlAvHRkgm7smEnXA2bF+mMSF0rLegAKATsvv4X0+z9d2PLjRCGBhr&#10;xQ5RLhwpIfL4qhWJh7waaDwkSIfs53DKdCedW1eTC0kI9V62ZP5VCaEXar6McuE4CSHhAB5KHXZM&#10;1ZsQ9nlPaWDjgjwfKxEPofegmCzIdEttM42QcjxEvXCchKyVgu9kXeZksOsyKLi2i4KEoCAhKEgI&#10;ChKCgoQgIUgIEoKERBKC0oYgISjHSggKzjIoSAgKEoKCgoSgICEoSAgKEoKChKAgIShICAoSgoKE&#10;3K7szqoFipRSRRbhOxRN1Y2cjXm7m+cAd7/2bOfuxN6dbJdlou5Bs3Zh92ZkhLDdNHqBInVbjVn4&#10;cWqm6kbOxrwdu4YdHlzbzt2JvTvZjqJJe27WLuzejI2QFXydsbJEskCRWqrIJIdXQO+3sbqRo7Fo&#10;l3f66Drbzek2p7p2NZ1Yu1PaUTTpN83ahdybERJC9hoSFSw39Wrbew2yn0/+RHW2qbqRo3HRrijy&#10;4tOpuxN7d7Id/eEr0nPDdgH3ZoSErPPnJP/rVClQpJUqMhHy79f8Ej7KU7/GRbstyK2znp3aOql7&#10;r7TEFGnJN+A2ahdwb0ZICNH8AI/U4iJamRGbGpkqjJ17N+aETP7644xaqt6d2jqpe69rCmOuDGjP&#10;DduF3ZuxEUJMc1oILpSQUnUjH0LWk/t877VvO2snNe+VtqMVHpoRwtqF3ZuREULtsuz9bBpISKW6&#10;kRch1IV8P7vzzq+doxNnd2q7JoTwdoH3ZmSE8E+8KirAad/VElKtbuRuLGaZC36bvdq5OnF1J9qJ&#10;4gee3RXtAu/NOAmhJXca2OucEEN1I3fjPfeBzht06uzE7TqxdpKQZu0C783ICMlvB9WkxLcrChSp&#10;pYqchJiqGzkbs3ZCfft16u7E3t1KmwlYz43aBd6bkREiagSeN4sbCl1gqG7kbMzJ4g29Oq3pxNqd&#10;0k723Kxd2L0ZGyHZJVl7oE/NjbYKcfI2qyPEXN3I1VjYLzdPvDut68TWndou09Zl/NsF3ZvREYIy&#10;IEFCUJAQFCQEBQkZg+w+7r2MPxKSsmyh/4MekJCEZTX5HnUIilNwlkFBQlAay2FJw6VTJKRT4Ynq&#10;5dWJ3efvtLGorH6Sl9TcNOVl/Wr6k/7rRNePPdIyil9m6KykQ1YJHPdwPISs77RKyNrka3iNaANC&#10;EjjbcIyEWACIIcTQg4kQv6MIGxCSJXB03egJ4UuddIbPn/D39wEmX2rjrr60Z3sSyEirL/M/r++L&#10;V/6X/jqWE18cf8ry1uUYz07fz/LrtzN4eC3fSYkQ3tkMJs+WVRyGpkQGSMh2JrK3xKlQLKNCEqK9&#10;xDaf3Hlbepn9UV5hhGg5i0VqmiTk07zzyfczZnuKd6ITonU2NXyOYSmR4RGSDyvdUsINBzYeu9lU&#10;DpP+Uj5ohyUZcf1lTshUnI0t7BCaDioPR6WTDP17S48Vy/t+zzLmaXP+TlRCWGc0WexmaSCkt4TT&#10;oyGEDHHGEve44XD1+sUMppp1obyUD1qR5Ke8zP6wFC6VEHYWoTBPGSoKIVO+fY80kO9EJYR1tqVJ&#10;g/wKXfpKWj8iQqji3wpCeAqfSoj2EvWDTisvqznCKiGEl2KS4b9SIeS0SD8lhIh3ohDCO2MYGGcU&#10;uf0PCbkNQvIx+fS7v/82n6rGgPoSySPnukJ92UYImQRW+h7fRoTwzpCQPgnRZhlxzLVCiP4SGVDa&#10;Rn/ZSsgWviommTpCTLMM68wxyyAhHROiWqrkcOtZbmzmXqdiLuov0QFd0T246ssmQvhz/4k0FFYu&#10;QsyWKuvMYamiHdIxIdLHJB7lqfBYlWHSX+I78KVvayeEmxBK4JaNJtmQf/l8cvG3f2qEWLxdZspa&#10;vV30ZTonRBZy2p/l3iqNWr3Mb3sppCZeErsoTvWXDYTQX6dPDWxmWn8Cd1/uzyZf6jpEvpNSTHVN&#10;A3kz4LVLyp8D4yEDF9VOYMO5DjUcpNssBWOqQ5ebM3XRhjq+q+aE7Ga/u84OK4NRiusywxYS0NCe&#10;+9Vprkiar9hzo8dQkQrXdoct+cg+0pF5fHH4c8Asc3ie27CPqkvImB+CMjJBQlCQEBQkBAUJQUFC&#10;UJAQFCQEBQlBQUJQUJAQFCQEBQlBuR35f07vCtFJvmcKAAAAAElFTkSuQmCCUEsDBAoAAAAAAAAA&#10;IQBXJkSU3R8AAN0fAAAUAAAAZHJzL21lZGlhL2ltYWdlMi5wbmeJUE5HDQoaCgAAAA1JSERSAAAC&#10;IQAAAVMIAwAAANjLLOIAAAEIUExURQAAAAAAOgAAZgA6OgA6ZgA6kABmkABmtjoAADoAOjoAZjo6&#10;ADo6Ojo6Zjo6kDpmZjpmkDpmtjqQtjqQ201NTWYAAGYAOmYAZmY6AGY6OmY6ZmZmAGZmOmZmZmZm&#10;kGaQZmaQkGaQtmaQ22a2kGa2tma222a2/5A6AJA6OpBmAJBmOpBmZpBmkJBmtpCQZpCQtpC2kJC2&#10;tpC225DbtpDb25Db/7ZmALZmOraQOraQZraQkLa2kLa2tra227bbkLbb27bb/7b/trb/27b//9uQ&#10;OtuQZtuQkNu2Ztu2kNvbkNvbttvb29vb/9v/ttv/29v///+2Zv+2kP/bkP/btv/b2///tv//2///&#10;/yE2ntUAAB6QSURBVHja7Z0Nm9u2kYBH9rpS4jixs5RvnYt7dZqsWrsX53xd2am3F+esO2+zSVen&#10;tcT//0+O+CAJkAAI4kOEqJnnsdfmkoIAvBwMBoMB5CgoJgFsAhQkBAUJQUFCUJAQFCQEBQlBQUJQ&#10;kBAUFCQEBQlBQUJQkBAUJAQFCUFBQlCQEBQkBAUFCUFBQlCQEBQkBAUJQUFCUJAQFCQEBQUJQUFC&#10;UJAQFCQEBQlBQUJQkBAUJAQFCUFBQUJQkBAUJAQFCUFBQlCQEBQkBAUJQUFCsAlQkBAUJAQFCUFB&#10;QlCQEBQkBAUJQUFCUFCQEBQkBAUJQUFCUI6NEEAekZBghADihIR0AIKIjJ2Q7XxKftyeATx415MQ&#10;AERk/IQsYUo5IV195z0SgoQ0ZAWUkBV8ebN7A6ejJmTMKEer22b2LRlldot7N+Xfo7VDIBsxIrGq&#10;Vhgh1A7hxsiSDjNjncsgIQ6yvHdD4djM6Piymlzko/WHQJaNGJFINVsXRCAhSIhWKBd7JERhtdA5&#10;FJtCtaQwoun3IbKkFpIvICNGJE7FVnwuMrnYzikh/e2Q3oDIH76Gc1JsBYL07Yovs+a/WQMSMiwh&#10;rnMZB0CkT19Oyd+7xbR9O4WW/6bQNL6EMEDGi0h0n+qS+ENe9/WHOAEifLwSDVH4Dat7f0ZCBibE&#10;zafqS0gxeoiIbGZcpVVXmGG0+eTC1w5Rlo6E9CCErsucKNdlApWt7iMChcZQJfxQpbZbnAawVEcu&#10;A67thvIzad/i3QKUlir7XUHGqviDhBwwIZaK26Tnl3o1MrkoxpgcCUmXkE4/k/XYrgBkMzsvOWD/&#10;bdoh5I5yxnWOGBwkIT3Mv/at5VxmrdAhjJ7yN2F0CK7LhCeEAmJCpM8EoX0n84St2Sy7IQQKYqSG&#10;I6QoHD1mkQiBIIQohM6yNYbqUhhawhBirgoS4kAIA0Q3zlAyDsfHABT2kfrMBiOkEOqJBJ36OJAQ&#10;EShxR0LCEsLbVfnmHZKLkowuvCIxHO8JNIPVF7h68hmRmda54EIIXxLVEwLB6xGHkKysSXhCUnhT&#10;bMov/Qbw0HeRC9oqRNGuDoQMpeK5BRJJiQjtMBwpFuXuFpO/LiYXt3Nv15I0l4HKFDG1TNqEAAcj&#10;EiJ1OwyoTCyK3c7vvF8WdPgH27QqqQu+6Q/IMKvvXH9AhXskQoa0zCwJIa4n8jMsIfrQir5WSPtD&#10;DFGIuwXQtd21r9cdKvURKQRAUiHpElKMMheb2XSvhPTuqeanGKIQSX0K22pakjT1VSEMkRidI1gh&#10;KRNChpef55Nnfw49ygR786ANmiEKka3LrDjuK3fsS0MqFiGyoZqwHZLnHz59T1ZHTy68qyz/L1Dw&#10;nkIVdUYh1qu+p/59GOkNFz836bkMl+tfFRc/Xl9e3/SocrtjAxKS9YhCLCNHlr4jZ8Q41TQ8h7bl&#10;q/i4fV76Sd45EAIQqGUrQKTPMkYhVqu+fLNGEEKiITIsI1al3/6paO2fH38jXzyDyRf/cXl5+bev&#10;Z2WCkF6EWL17Fu2jJiQ3RiGWKmY98R85I0YygzjfTZiQzWzyb7M7/72QpoX/MxM0R6FNTq0qbN+y&#10;1p4iAZA2bppBpIobCbD2D6VfNd50ZlBVYlPsEs7JTHczE5pz+xdZa9z+5b1NdZsdC8aWsRqJlYSY&#10;oxBXJSABBpky0CWSzw4GR8TSY1b+8a1uq1/BomG6o1lb95qiEAtAzhsgeRLCPe8xx5mDJGT71cub&#10;vtVtEkKH2O5+718vQxSiMMH1N0Mqv+o+lEiqhBQG3znzvMuD9nZR6O0/vOtV22a9M03FyyZxbxp9&#10;FOIKqiGnw11mU7LseY+DSPIeM2qpTr6ftdp7d0Xmuw9fOeiQsnlBsyybwJKVuCpivKccMGOuHibu&#10;MduckYZQu1Q//ngfbO0T1bqMLnpPXLIaEJBSj5m1SFQlMrBYVunjLz/9qrz+9rnZM2UmpCMEGIZX&#10;Id02wH7shMQjiO6pF9H/90nxve/+4acb+2o2Xj4zIUM7AoafRzS+S6qE6Ga5hS148qpnPRuEZGDY&#10;WDV470jG8qCMDPkV7OJUv1Spid3V18UI8+Dlr46EcCukm5DY9TN1TD64Khv6XbEZZV4Uo8mEBLs/&#10;aOmSj28JJZ/f2Na0SUgVxReJkADxqwmMNKkTsmV7IZSEFPy8PXOzVOvw3wyidQwSsg9CDNrlisxk&#10;Jr//ybqmLUI0iAQyEr0dnYlYq6nbITrdQrwkD17d9KloCxA1IZAIIZAWIcOUbXOTes/d9smzd30r&#10;atf4oTrGN4oNkBDvPXe762tHHWJ6xUP1TCBCho8HTH83hGbPnckbb0EI6Hzu4L9wVwPigYjVnjfI&#10;4yasP4CVO+2eu80MHl6+fQ7WS+htn6rGoxrm3fUkRFJhekCAVSSq+kjc667bc7dbsOiLlRRWbk8I&#10;VyG6cUZsH78edvsE2wgmtjwd9UyDEpFBMPHYc1f+3z72rLlfhnlUoSPfnY8GcfeHWNpB1cpB5EMN&#10;hrOWPfbcBSCkK6bCeyID/mOM8TvU4WWxE5IPhojHnrt6lLnn5nXvRCSAEeKMiLUKqVYOIgKSp04I&#10;lfaeKmqpXrpaqowPk0/Lq0l8CZFWdnXKTPILx8lA1AQkYUIU4jXbhQoRnanq0yQBFLO87169uLgP&#10;QgaOZvYs0d1jxuxUUMbuJeHJtHh7I5sILYddqnOZkFWWXj/Q2HjpADLwN0khwYwzIXVIgCYqoIOQ&#10;OkUctKNXU0AkBUKCuIUGJeQ+wF3yx4uQLB4hAZd1tduL90BpPmheVZ+Cb8/oKYfLk3fWNZbrrs6r&#10;EIwQCLbyr+0hwZsaLzlE2tkhDKMJzQeWk0mvmz9Eu24SLjrEO0q1cytENUiGz9eZSKC9ByFGn+rV&#10;/fJ0O3LO3QPVOXf6FmhM8ZwBCZBDz/wNuKUdZxw4EEIMsuMJRVR5VtfV1ljTWZl0366uH/39GXsi&#10;hC7+QPjVu0R26/iUvYbJs+tffpy1E5IWA9CrfPeGLPqSrRTFv1Tn7ZYLdzqHpefabJDcUWYzlRfB&#10;16jHqUQ8Rpk8/0ATt0y+az3FEjCQ8yhNZ3ZDpt63K83xfAnJIiJSFRFpfTcJRLwIyfOPl5f6DVUk&#10;zQtPaMuyRamyZWr8Id6EVA7xUNshtEUwDRKmLC0j+WAz3piFklw/PJ0LOyJblS2zhYhiNcKjbakt&#10;4lfJbkIygPjpEFPfL6PMpnr1tcmn+oGYIXpCOtwhAVQsmHb0uXSS5v3WenbCITKg5909WyaLgdfv&#10;xXtNpzgmQoxbIfxN+To7kJP2r4vVf4smIvEASZsQZbbMOoJIKeUvebZBlR1ibJQA6/diXn7HrjGR&#10;XJYB8Y6GaEXbp0qIKltmbo4+3M75DMc0l+l4ez0JqVSIkxKxi80A6eSQiEFEA2YQ8ciFWHrdlVBV&#10;v1oSf8hrpT+EFW+MMMt9CPFBTDXWgQqQjHtDMm3WvhCEpL1vV5tPdQ1TzYIMz3BLXKkmnyrfMWN6&#10;dZxN+No6cDqCwsoaqggpj5eOGImYMiHabJkkSZU6r0i5j5OAQdZlTlTrMnkZiWholtzLDeBOSGt9&#10;2QAI95lFdoikTIguW6Y5r4i6us3/M0NP3yqegIhnjHkBogcQBIdI9GEmVUJ6RywHJCSAPyRztkI6&#10;AIFyP0cdDBWhg4Z2vXtmy/QiBMpMZh1BZu7+kMzPTu0oXkQkmkNk8I277lGID372HWWgWvfKOxBx&#10;BcTZ425bfLmfI6ISEdRouj5VhXc9ACHVYkbWiYgzIc7Goy0hlaLKYo0E/tO6+IQYvev9Ktvuwq4c&#10;In6AeC2ViMWb1v8BtLnHQxKS7p47nXfd6/SQWoV076lyq1jmvfxv4ZUx1eF4CNHmZPY4PaSueda1&#10;bOo/SngCYvDsSuv/sfqunEWXZwtkWXo6ROdd9zk9RFjM6JrMONbMdw7aj5D+w1nZ0x0/K0OHk5Kl&#10;R0i+PZvqhxPn00OgdldnMfZUgbC266mF8u4IEVqWbY/3+dl2De15oLGKQrxvyNrtfHqIEN6pCRGB&#10;3FuJuBMihn6U+9BVPQ7C/v9eBLRaRfmz/aZAioRodlR5nR4ibsvU6BA/4wwyYXW3t3YXprH1/xU9&#10;DVIAgH3PS/Ha2p8phDL75GT2Oj2Er5irCJEnmdaN03i3M3FJrbeWNwSvy+94VhtTVddaE2CtxxKO&#10;da/ll6bb3ev0EEGF6GKZeU+B27gO4sI8qLS7uedFSvXvPkjessAh6WlsqbLzqX71/nYOqnRlzqeH&#10;CCqktBPqnhe0u8O4Ln4+H2oy6Kv1264Qo88s/mnMSWeHWAFJufu718q8qW6nhwhvXvMd732moMbC&#10;K12dZXhgT23fiCDSF55FQwSSQMTSH1LYHOfbeVOJ+JweIp5BqlyX8bL0qikouPrELbsn4j6IRBCx&#10;zsmsOLPb7/SQ1m6Txk+w/HmEkiIhJDP3JujpIewFBOz5ERCSL+EhORfCPn+7JSHyXgIUa0mOEDKc&#10;PCpUycn7KIRklckq/0Q5GEKKSS3ZFXXtX5giPkQ5qwXBy631h3QVVhs0DhMNOzO1Np2i9c8hWKoh&#10;q9smpHaXiT9rf4jgEtX4QTTrJVkmhLq79ozR719bTPGW/of3qw5HiOBQlaK4ZI+V3reZ2fhURQi7&#10;1mNMSgQ6b8njBhAdJCG7xb33fWurrHpmlQ9b6+lSe8yE8GI2CnT6ZNtrtqJd1CYJpAwzsdTIIRNi&#10;f66MXoeA5vgGC9vM7CPlznaRwQ4PnEoHVT5fMXKn/ikIpdGkk/wRGQYQL91Iktg5EwJVeicLQvpX&#10;SwgP5IR0et3ln21G2yRVBPEBzaSTelva0qsw4Nqdzyjz4ok2ssiKkGptHgyRzG6NI/r0AawOmVHa&#10;QSpQ26v/8jFVdnZSL5Ig9fgQdTYqr327ILx/4Q91Fz36TluuDU4I1WiWQdvi7jmqaX8K9pCbDtoD&#10;IbH2y9SWiLl/HAurA5T6n1Rl66YSrZUGh2AbQWT+KdlDku5JhxBjNqrrPtt5W3GqmTFM1Q8REBZ6&#10;ejvNbP2YPNciOESJ2BGk+Bbp+VT1cxZNBjxLQkRbweX97dQhDWPECxE9IGzlIEjWxe7vkacXyZwb&#10;9stoMuDZESI6KyREpNmDjy0iOsx8t//nZkIcEx0FI3VgQrTZqDQZ8CwJEa1JFSENWhwA8W5XO0Cy&#10;DJzS2BwIIjajjCYblTa/mQ0h+oFEvuLlECntA++du8ZBJgPn9UEHRNIkRH++jDMhebX4CqYdd84p&#10;EepN+T7N2jGRqXVgHCNE1SQpEqITXQY8e0KqeHT9S5N7eMygPmwxphKBzH0J2eobBDiNaRhCdBnw&#10;LAmp3NVGQnxO7C6DHB0NVYsNKyIhewlm3j8gFrsyDbmG/M7srgwFAAhMiOCxNR8cb9kxusXDrJGT&#10;eYSA+BHSNwNea+VOeYhZoKi7ek2t/2eANSH10TIRE/8nrUO6ZHfTq74tQlR784MgAsIBUt4do/4O&#10;1bKPe9LFsRNyS+bB8PCdfX0bgGg8TSEQqbM2BNhOZTBVQfDbRuiewyZkM4OTp0/PwMVSrVe74igR&#10;kNID+SsRHSCZEKUUn5ABAPGc7bLThaz30ai87hBpmJF8tv6IaAEhC3fxlMjwgISIQnT1qYqrJuHT&#10;VFWZkl1XTGxCmTPRH5JFn8wcGiG7hQchjUWN/r1jAUgGWVRCxBpk2R4s1UMjJF/P6Ireym1tV7Nw&#10;F6hhoNF13oiYCInWiXAolqo6CnH34muYfPGUmqtPn/7+xqbCYvPqF+dDqhDnl9tqshu55yABRDyi&#10;ENnpU6XYjDS61f+OGDNPQjLfUNfOLxFtyx0kgIhvFGLPCivqHiPtf/BPMH/IsRPSf+eUjQ7Jy31x&#10;UTIyC4syIY4PMX+POA733Nr5n4AOkV1imxn1kW3/xY4bcs7dA+U5d6DezhiEECEDlm9G5q7vESsA&#10;0bhpJylCGlm7d4vz4s+pLSH6szKhzDKWhTdDxMluGCXSSeOxEtLO2s3IWE4tCSFbN3dvlOftQrX9&#10;Gtze3m4V4q5E8l4qZI+IJEmItPpPdAjp+buf2hBiOLMbKjskDiHgndtjcEJSmO46lLids+UYK/t1&#10;O5+SH0t6s4KQ9maWIMt2dfhoBiGCEE0JVeN2nvj5qfpDdi+4N+zHZu7lqyed+3Y3M4YTNXZbO6pA&#10;5XQPpEPCvHiDOrz3QWAIQsrZ7qY5611C937eTkK0x8vkvjqkTMfs1bKWXyFi7w0MSLcdIjpOG6e6&#10;z+G7zs/XEgJihIjCaeb1+tYbLXzb1mIqk0d0mfWAdDAd8n9Pv55NviArL0+f/arULR2EUULadoiQ&#10;iU5j5Xk6ROtd/yGUiMEOiU1IPtQ5qpaE0GBmNQlLi+Ay3VxGNCW14Rce7SIlhoipRICHEMXswNQt&#10;Ve2pqbvXJ6+uiZjC3ZfEH/Ja7Q/pyjXpgci+CIFsf4Skuy6jOzV199xiXdfkU+2MEvQLD8mqFFXu&#10;p2V2IKKPtY1FSJJed82pqbsFnLy8JPJ3U2wIWZc50a3LaOsNfsfcSQFsXl5V87eITwhYbf4bmhAi&#10;7VNTPbNlGr2R0nzX66VzDw+0DlSNichhrNzl6lNTyzjVCIQEWf/3bVTbYPeYhBzG2q721FTu63Al&#10;RFtryc3sGSASwJ0K5slW1M5LYOnOyqeqPjWVxqk+tY1RVeiQzlbxSNpV5w8J1D3movYXqJoiIbpT&#10;U2t3q1uGGQtAPFrWf4eChaFasxitf4Q3JVlCiPQ7NTUMIfzf7irEb5wBy+WhyHNdaLoZ9wyI/Vym&#10;z6mpIQip/+muQrzGmRYhYGZxL72VanyI7tRUi9X//oTkDUB8Z7vhCIHBCRlCbCxV3ampNqv/DoSI&#10;WYndnaqBZrt5h2E0ePhGEoRoTk21Wv13IaTZ+i7VygJ4KsrFMqv5zDHrECK76+ubNiGeHjNLRJyq&#10;FYAQ0SEz2J6qAyFEk9FuaZ1axpGQPMgY4+90z7tsRBixIWJTr80MHl6+fd7KNWS1+t9FSKoN24sv&#10;2Nd8N01CtLmGrFb/OwhJ1sDrQ0jsxd1BG6lHJHPT7rBc/e8gJFXt3FeFZHHTuh8kISEsVcjSViKd&#10;Kh7y/eypSpqQepSRY939V//5GW5dLRS9hu4ls1M4j50QZqleti1V39V/vq0but9knwrGjSDNILbT&#10;7ADsEN1s13f1HywCjQOs8kYNIN3HLDf9uQylQekx81r9r9NZxiQkbh+O2Q/Sg5Dd4l6MHEQVISZE&#10;fAmJHLwx7jU7a0LUc5aml+xjT0L0GZnbiKTah7Dndf9Ud1TRJDFtbB6J13ave+dCzIyIQH0usTcg&#10;0VwV+1v4TzyP2YsnipMQb5/DQx4vsrt6YndARONsCAMhgRpjLIQkHuuuOwnx6oyBMwN1pLOZEOPK&#10;WqDGiNuue+y1g9hRpZKPPxJ4HjzzWbkztUiOcuCE9K8oEuKLyP6L7r7l9uUNG2gu/OvZq0UQjDYi&#10;A5TceccKJhfbOdy9b32sbgBChnYkJorIIAV33bCGO++YS2RpfUpIAEKQlVTaobNUygUlZG19WllI&#10;QvzfHQQsavNt5zSHOyHE/wQA99SoPoWOfuVkaEIIFjSlKhKChGgJaf7zgAg5huXXQQnZLSr79DDt&#10;ECQkMiFChPtBzmWOYoF+WEIKJUJXcXev9+oPCVY/JCQ2IXRj94OnTwBOvOOIBlhUGPvO/BQIIUkg&#10;6Ob/AIXtPX8OErIXQgJ22L5rl409dwMS4gkIKg8kxAwIIoKEICFIiBcgiAgSgoQgIa6F4TQGCUFB&#10;QlCQEBQkBAlBQpAQJKSvXN0vT7cj59w9eDdyQpbKM6tJXJ4mpqb9i/XkIsmqReqzNW0vFgStOytz&#10;VIRoYme0hCia7KgI2S0mr/LdGxKeRlJLFP86RUKQEEFYDjxyUrfuzO4RE0JGHLLH6PH3cOfn+fmy&#10;eE3y1ZS2x5Ro13Ny+28FOtv5t3N6a/EaweR7QgjRvafSjTdDVy1mn5GKbudT2mp0mDkKQggRq6K3&#10;t/N7ZAfJ+bqo+m5BVcmquELifneL0y0lpLiN3Lqk+9WKfxAqSIsJN45UhzBZFfXlGTVXVIWO31I9&#10;LVTHBdGhpKdP6ShDWNh8QkcQMpAsn967Kf7LCDmlt5K76TkKDIjiLuHGMRPygZghx0KINBqsgeqC&#10;c2aHLJlOyBkvj3/49H2hVhgh7I41VbAFFQyV4m/hxtERsmJvUhUbf3yEFC1w579mAiFFNy/5YLE8&#10;3Xz+2+OL5TQXCVnJhFCqqhtHS0iZ6ptq0mOyQ2gvb0RCto//8zEfLFb33kzz5ZeL89ysQ4QbR0cI&#10;l8IIYyecHd1chnb3WhxldovPyt9uPv3X03x195MLiRAGxkqwQ4Qbx0pIfXzVkvhDXh+PP4SpD2Ky&#10;loQUevW0fnHIhIVNcuo7VvSqMJcRbhwpIZtZlc77SHyqfC5Dpq/k7+XkoiZEmJGQ0ZaaZhIhTX+I&#10;eONICVkJCd/JuszJ2NdlzO/L5wmogsQI0RV2nISsUlAFSEiyspmlYE0gIShICAoSgoKEICFICBKC&#10;hHgRghJCkBCUYyUEBUcZFCQEBQlBQUFCUJAQFCQEBQlBQUJQkBAUJAQFCUFBQvYrm7N2giIhVZFG&#10;+BZFVXYj48P8udvnAHe/s3zOXIi+uPq5PC/zHvR7zq1tRkYI200jJygSt9WohR+npspuZHyYP8fu&#10;YYcHdz5nLkRfXP0cRZOW3O85t7YZGyFL+C5naYnqBEViqiKV7F4DbW9ldiPDw+VzRaGPbvLNnCbm&#10;6HquoxBtccJzFE36j37PubTNCAkh2wOICq439UrbexWynU/+SHW2KruR4eHqOZrvhXdH53PmQvTF&#10;1c/R/3xLSu75nEPbjJCQVfGe0M2sdYIiKVWRipB/v+G38F6e2j1cPbeuDvq0LlRXSNd3pTmmyJN8&#10;B26v5xzaZoSEEM0P8EhMLiKlGdGpkanA2Ln1w5yQyV9/nFFL1bpQXSFd33VFYSyUAS2553NubTM2&#10;QohpTlOPuhLSyG5kQ8hqcp+nkbJ9TltIx3elz9EUD/0IYc+5tc3ICKF2Wf5hNnUkpJXdyIoQOoX8&#10;MLvz3u45QyHG4sTn+hDCn3Nsm5ERwmtMR9j2vzoJaWc3Mj9cjjIXvJmtnjMVYiqufG5VZYvo95xj&#10;24yTEJpzp4e9zglRZDcyP7zlc6DzHoUaCzFPndhzNSH9nnNsm5ERUjQH1aRkblclKBJTFRkJUWU3&#10;Mj7MnivVt12h5kL0xS2lkYCV3Os5x7YZGSHcg2jp3mzpAkV2I+PDnCz+oFWhHYVoixOeq0vu95xb&#10;24yNkPyKrD3Qt+ZWWoU4eZd3EaLObmR6uLRfbp9YF9pViK448blcWpexf86pbUZHCMoBCRKCgoSg&#10;ICEoSMgYZPPp8Hn8kZCEZQ0JnPSAhKQry8kPqENQjIKjDAoSgtJbdgvqLp0iIVGFB6o3Vyc2X72X&#10;+qK1+kkuibFpwmX5bvo/+ePKoh9bhGVUH6YorKFDloeW5P2gCVndCUrISjXXsOrRHoSkcLjhCAnR&#10;AOBDiKIEFSF2ZxH2ICRP4ey6sRPClzrpCF+84R/uA0y+kfpdvLRlexJIT4uX+Z+398sr/6Qfx2Li&#10;eVhXGbde9/Hs9MOsuH89g4c39TdpEMILm8Hk2aKNw6EpkQMkZD0ro7coIasyoqImRLrENp/cede4&#10;zP4IVxghUsxiFZpWE/JFUfjkhxmzPctvIhMiFTZV1OOwlMjhEVJ0K91Swg0H1h+b2bTuJvlS0Wm7&#10;Belx+TInZFoejl3aITQctDq2jg089O81PVesKPsDi5inj/NvIhLCCqPBYrcLBSGDBZweDSGki3MW&#10;uMcNh+u3L2YwlawL4VLRaVWQn3CZ/WEhXCIh7DDC0jxlqAiETPn2PfJA/U1EQlhhaxo0yO+QZaig&#10;9SMihCr+dUkID+ETCZEu0XnQaeuyGCMsEkJ4qQYZ/pECIadV+CkhpPwmAiG8MIaBckSpt/8hIfsg&#10;pOiTL17+/bf5VDQGxEskjpzrCvGyjhAyCCzlPb69COGFISFDEkJbvRxlynOuBULkS6RD6TPyZS0h&#10;a/i2GmS6CCm/iWSp0suGUQYJiUyIaKmS061nhbFZzDoFc1G+RDt0SffgipdVhPD3/rPaUFiaCFFb&#10;qqwwg6WKdkhkQuo5JplRnpYzVqGb5Et8B349t9UTwk0IwXHLepNsyL96Prn42z8kQjSzXWbKame7&#10;OJeJTkidyGl7VsxWqdfqVdHsDZdaeancRXEqX1YQQj9OHhrYyLT6DO6+2p5NvpF1SP1NGj5Veow7&#10;8Zj9UeFiRX/IwYtoJ7DuXLkaDvW0uRb0qR663J6JizZ04rvsT8hm9rubfLdUGKW4LnPYQhwa0nu/&#10;PC0USf8Ve270KDJS4druYUvRs49kZB5f7P7kMMrsnhc27KP2EjLGh6CMTJAQFCQEBQlBQUJQkBAU&#10;JAQFCUFBQlCQEBQUJAQFCUFBQlD2I/8PsQPzicSCi8EAAAAASUVORK5CYIJQSwMEFAAGAAgAAAAh&#10;AFjPxMTgAAAACAEAAA8AAABkcnMvZG93bnJldi54bWxMj09rg0AUxO+FfoflFXprVvNH1PgMIbQ9&#10;hUKTQsntRV9U4u6Ku1Hz7bs9tcdhhpnfZJtJtWLg3jZGI4SzAATrwpSNrhC+jm8vMQjrSJfUGs0I&#10;d7awyR8fMkpLM+pPHg6uEr5E25QQaue6VEpb1KzIzkzH2nsX0ytyXvaVLHsafblq5TwIIqmo0X6h&#10;po53NRfXw00hvI80bhfh67C/Xnb303H18b0PGfH5adquQTie3F8YfvE9OuSe6WxuurSiRUgiH0RY&#10;BnMQ3k4W0RLEGSFeJTHIPJP/D+Q/AAAA//8DAFBLAwQUAAYACAAAACEALmzwAMUAAAClAQAAGQAA&#10;AGRycy9fcmVscy9lMm9Eb2MueG1sLnJlbHO8kMGKwjAQhu8L+w5h7tu0PSyymPYigldxH2BIpmmw&#10;mYQkir69gWVBQfDmcWb4v/9j1uPFL+JMKbvACrqmBUGsg3FsFfwetl8rELkgG1wCk4IrZRiHz4/1&#10;nhYsNZRnF7OoFM4K5lLij5RZz+QxNyES18sUksdSx2RlRH1ES7Jv22+Z7hkwPDDFzihIO9ODOFxj&#10;bX7NDtPkNG2CPnni8qRCOl+7KxCTpaLAk3H4t+ybyBbkc4fuPQ7dv4N8eO5wAwAA//8DAFBLAQIt&#10;ABQABgAIAAAAIQCxgme2CgEAABMCAAATAAAAAAAAAAAAAAAAAAAAAABbQ29udGVudF9UeXBlc10u&#10;eG1sUEsBAi0AFAAGAAgAAAAhADj9If/WAAAAlAEAAAsAAAAAAAAAAAAAAAAAOwEAAF9yZWxzLy5y&#10;ZWxzUEsBAi0AFAAGAAgAAAAhAMHeiXSzBwAAAicAAA4AAAAAAAAAAAAAAAAAOgIAAGRycy9lMm9E&#10;b2MueG1sUEsBAi0ACgAAAAAAAAAhACQ1UiiiIAAAoiAAABQAAAAAAAAAAAAAAAAAGQoAAGRycy9t&#10;ZWRpYS9pbWFnZTEucG5nUEsBAi0ACgAAAAAAAAAhAFcmRJTdHwAA3R8AABQAAAAAAAAAAAAAAAAA&#10;7SoAAGRycy9tZWRpYS9pbWFnZTIucG5nUEsBAi0AFAAGAAgAAAAhAFjPxMTgAAAACAEAAA8AAAAA&#10;AAAAAAAAAAAA/EoAAGRycy9kb3ducmV2LnhtbFBLAQItABQABgAIAAAAIQAubPAAxQAAAKUBAAAZ&#10;AAAAAAAAAAAAAAAAAAlMAABkcnMvX3JlbHMvZTJvRG9jLnhtbC5yZWxzUEsFBgAAAAAHAAcAvgEA&#10;AAVNAAAAAA==&#10;">
                <v:group id="Group 124" o:spid="_x0000_s1059" style="position:absolute;width:58858;height:50581" coordsize="58863,505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A/wgAAANwAAAAPAAAAZHJzL2Rvd25yZXYueG1sRE9Ni8Iw&#10;EL0L+x/CLHjTtK4uUo0isiseRFAXxNvQjG2xmZQm29Z/bwTB2zze58yXnSlFQ7UrLCuIhxEI4tTq&#10;gjMFf6ffwRSE88gaS8uk4E4OlouP3hwTbVs+UHP0mQgh7BJUkHtfJVK6NCeDbmgr4sBdbW3QB1hn&#10;UtfYhnBTylEUfUuDBYeGHCta55Tejv9GwabFdvUV/zS723V9v5wm+/MuJqX6n91qBsJT59/il3ur&#10;w/zRGJ7PhAvk4gEAAP//AwBQSwECLQAUAAYACAAAACEA2+H2y+4AAACFAQAAEwAAAAAAAAAAAAAA&#10;AAAAAAAAW0NvbnRlbnRfVHlwZXNdLnhtbFBLAQItABQABgAIAAAAIQBa9CxbvwAAABUBAAALAAAA&#10;AAAAAAAAAAAAAB8BAABfcmVscy8ucmVsc1BLAQItABQABgAIAAAAIQB/SsA/wgAAANwAAAAPAAAA&#10;AAAAAAAAAAAAAAcCAABkcnMvZG93bnJldi54bWxQSwUGAAAAAAMAAwC3AAAA9gIAAAAA&#10;">
                  <v:group id="Group 123" o:spid="_x0000_s1060" style="position:absolute;width:55105;height:50581" coordsize="55159,505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1hLwgAAANwAAAAPAAAAZHJzL2Rvd25yZXYueG1sRE9Ni8Iw&#10;EL0L/ocwgjdNqyjSNYrIrniQBevCsrehGdtiMylNbOu/NwuCt3m8z1lve1OJlhpXWlYQTyMQxJnV&#10;JecKfi5fkxUI55E1VpZJwYMcbDfDwRoTbTs+U5v6XIQQdgkqKLyvEyldVpBBN7U1ceCutjHoA2xy&#10;qRvsQrip5CyKltJgyaGhwJr2BWW39G4UHDrsdvP4sz3drvvH32Xx/XuKSanxqN99gPDU+7f45T7q&#10;MH82h/9nwgVy8wQAAP//AwBQSwECLQAUAAYACAAAACEA2+H2y+4AAACFAQAAEwAAAAAAAAAAAAAA&#10;AAAAAAAAW0NvbnRlbnRfVHlwZXNdLnhtbFBLAQItABQABgAIAAAAIQBa9CxbvwAAABUBAAALAAAA&#10;AAAAAAAAAAAAAB8BAABfcmVscy8ucmVsc1BLAQItABQABgAIAAAAIQDwo1hLwgAAANwAAAAPAAAA&#10;AAAAAAAAAAAAAAcCAABkcnMvZG93bnJldi54bWxQSwUGAAAAAAMAAwC3AAAA9gIAAAAA&#10;">
                    <v:group id="Group 122" o:spid="_x0000_s1061" style="position:absolute;width:55159;height:50581" coordsize="55159,505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7/3QxAAAANwAAAAPAAAAZHJzL2Rvd25yZXYueG1sRE9La8JA&#10;EL4L/Q/LFHrTTVIqkrqKSC09hIKJUHobsmMSzM6G7JrHv+8WCr3Nx/ec7X4yrRiod41lBfEqAkFc&#10;Wt1wpeBSnJYbEM4ja2wtk4KZHOx3D4stptqOfKYh95UIIexSVFB736VSurImg25lO+LAXW1v0AfY&#10;V1L3OIZw08okitbSYMOhocaOjjWVt/xuFLyPOB6e47chu12P83fx8vmVxaTU0+N0eAXhafL/4j/3&#10;hw7zkwR+nwkXyN0PAAAA//8DAFBLAQItABQABgAIAAAAIQDb4fbL7gAAAIUBAAATAAAAAAAAAAAA&#10;AAAAAAAAAABbQ29udGVudF9UeXBlc10ueG1sUEsBAi0AFAAGAAgAAAAhAFr0LFu/AAAAFQEAAAsA&#10;AAAAAAAAAAAAAAAAHwEAAF9yZWxzLy5yZWxzUEsBAi0AFAAGAAgAAAAhAJ/v/dDEAAAA3AAAAA8A&#10;AAAAAAAAAAAAAAAABwIAAGRycy9kb3ducmV2LnhtbFBLBQYAAAAAAwADALcAAAD4AgAAAAA=&#10;">
                      <v:group id="Group 120" o:spid="_x0000_s1062" style="position:absolute;width:55159;height:50581" coordsize="55159,505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cY8xQAAANwAAAAPAAAAZHJzL2Rvd25yZXYueG1sRI9Ba8JA&#10;EIXvgv9hGaE33cSiSOoqIm3pQQS1UHobsmMSzM6G7DaJ/75zELzN8N689816O7haddSGyrOBdJaA&#10;Is69rbgw8H35mK5AhYhssfZMBu4UYLsZj9aYWd/zibpzLJSEcMjQQBljk2kd8pIchplviEW7+tZh&#10;lLUttG2xl3BX63mSLLXDiqWhxIb2JeW3858z8Nljv3tN37vD7bq//14Wx59DSsa8TIbdG6hIQ3ya&#10;H9dfVvDngi/PyAR68w8AAP//AwBQSwECLQAUAAYACAAAACEA2+H2y+4AAACFAQAAEwAAAAAAAAAA&#10;AAAAAAAAAAAAW0NvbnRlbnRfVHlwZXNdLnhtbFBLAQItABQABgAIAAAAIQBa9CxbvwAAABUBAAAL&#10;AAAAAAAAAAAAAAAAAB8BAABfcmVscy8ucmVsc1BLAQItABQABgAIAAAAIQAAccY8xQAAANwAAAAP&#10;AAAAAAAAAAAAAAAAAAcCAABkcnMvZG93bnJldi54bWxQSwUGAAAAAAMAAwC3AAAA+QIAAAAA&#10;">
                        <v:group id="Group 117" o:spid="_x0000_s1063" style="position:absolute;width:55159;height:50581" coordorigin="-1365,6291" coordsize="55162,50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JT1xAAAANwAAAAPAAAAZHJzL2Rvd25yZXYueG1sRE9La8JA&#10;EL4X/A/LCL01myhtJWYVkVp6CIWqIN6G7JgEs7Mhu83j33cLhd7m43tOth1NI3rqXG1ZQRLFIIgL&#10;q2suFZxPh6cVCOeRNTaWScFEDrab2UOGqbYDf1F/9KUIIexSVFB536ZSuqIigy6yLXHgbrYz6APs&#10;Sqk7HEK4aeQijl+kwZpDQ4Ut7Ssq7sdvo+B9wGG3TN76/H7bT9fT8+clT0ipx/m4W4PwNPp/8Z/7&#10;Q4f5ySv8PhMukJsfAAAA//8DAFBLAQItABQABgAIAAAAIQDb4fbL7gAAAIUBAAATAAAAAAAAAAAA&#10;AAAAAAAAAABbQ29udGVudF9UeXBlc10ueG1sUEsBAi0AFAAGAAgAAAAhAFr0LFu/AAAAFQEAAAsA&#10;AAAAAAAAAAAAAAAAHwEAAF9yZWxzLy5yZWxzUEsBAi0AFAAGAAgAAAAhAEH0lPXEAAAA3AAAAA8A&#10;AAAAAAAAAAAAAAAABwIAAGRycy9kb3ducmV2LnhtbFBLBQYAAAAAAwADALcAAAD4AgAAAAA=&#10;">
                          <v:group id="Group 114" o:spid="_x0000_s1064" style="position:absolute;left:-1365;top:6291;width:51910;height:50598" coordorigin="-1365,6291" coordsize="51911,50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gqCxAAAANwAAAAPAAAAZHJzL2Rvd25yZXYueG1sRE9La8JA&#10;EL4X/A/LCL01m2hbJGYVkVp6CIWqIN6G7JgEs7Mhu83j33cLhd7m43tOth1NI3rqXG1ZQRLFIIgL&#10;q2suFZxPh6cVCOeRNTaWScFEDrab2UOGqbYDf1F/9KUIIexSVFB536ZSuqIigy6yLXHgbrYz6APs&#10;Sqk7HEK4aeQijl+lwZpDQ4Ut7Ssq7sdvo+B9wGG3TN76/H7bT9fTy+clT0ipx/m4W4PwNPp/8Z/7&#10;Q4f5yTP8PhMukJsfAAAA//8DAFBLAQItABQABgAIAAAAIQDb4fbL7gAAAIUBAAATAAAAAAAAAAAA&#10;AAAAAAAAAABbQ29udGVudF9UeXBlc10ueG1sUEsBAi0AFAAGAAgAAAAhAFr0LFu/AAAAFQEAAAsA&#10;AAAAAAAAAAAAAAAAHwEAAF9yZWxzLy5yZWxzUEsBAi0AFAAGAAgAAAAhALEmCoLEAAAA3AAAAA8A&#10;AAAAAAAAAAAAAAAABwIAAGRycy9kb3ducmV2LnhtbFBLBQYAAAAAAwADALcAAAD4AgAAAAA=&#10;">
                            <v:shape id="Picture 112" o:spid="_x0000_s1065" type="#_x0000_t75" style="position:absolute;left:-1365;top:29040;width:51910;height:278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3ZHQwQAAANwAAAAPAAAAZHJzL2Rvd25yZXYueG1sRE9Ni8Iw&#10;EL0v+B/CCN7WtB7ErUYRQfGiuNWLt6EZ22ozKU1s6783wsLe5vE+Z7HqTSVaalxpWUE8jkAQZ1aX&#10;nCu4nLffMxDOI2usLJOCFzlYLQdfC0y07fiX2tTnIoSwS1BB4X2dSOmyggy6sa2JA3ezjUEfYJNL&#10;3WAXwk0lJ1E0lQZLDg0F1rQpKHukT6Pg7qrueLr2u0Ocpz9Zdznubu1TqdGwX89BeOr9v/jPvddh&#10;fjyBzzPhArl8AwAA//8DAFBLAQItABQABgAIAAAAIQDb4fbL7gAAAIUBAAATAAAAAAAAAAAAAAAA&#10;AAAAAABbQ29udGVudF9UeXBlc10ueG1sUEsBAi0AFAAGAAgAAAAhAFr0LFu/AAAAFQEAAAsAAAAA&#10;AAAAAAAAAAAAHwEAAF9yZWxzLy5yZWxzUEsBAi0AFAAGAAgAAAAhAOvdkdDBAAAA3AAAAA8AAAAA&#10;AAAAAAAAAAAABwIAAGRycy9kb3ducmV2LnhtbFBLBQYAAAAAAwADALcAAAD1AgAAAAA=&#10;">
                              <v:imagedata r:id="rId30" o:title="" croptop="9160f" cropbottom="-159f"/>
                            </v:shape>
                            <v:shape id="Picture 113" o:spid="_x0000_s1066" type="#_x0000_t75" style="position:absolute;left:-1365;top:6291;width:51910;height:222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386DwQAAANwAAAAPAAAAZHJzL2Rvd25yZXYueG1sRE/dasIw&#10;FL4f+A7hCLubqQpjq0YRQZjdxWrnAxyaYxtsTkqStd3bL4PB7s7H93u2+8l2YiAfjGMFy0UGgrh2&#10;2nCj4Pp5enoBESKyxs4xKfimAPvd7GGLuXYjX2ioYiNSCIccFbQx9rmUoW7JYli4njhxN+ctxgR9&#10;I7XHMYXbTq6y7FlaNJwaWuzp2FJ9r76sAnMuisq88sdK2veTDZey1r5U6nE+HTYgIk3xX/znftNp&#10;/nINv8+kC+TuBwAA//8DAFBLAQItABQABgAIAAAAIQDb4fbL7gAAAIUBAAATAAAAAAAAAAAAAAAA&#10;AAAAAABbQ29udGVudF9UeXBlc10ueG1sUEsBAi0AFAAGAAgAAAAhAFr0LFu/AAAAFQEAAAsAAAAA&#10;AAAAAAAAAAAAHwEAAF9yZWxzLy5yZWxzUEsBAi0AFAAGAAgAAAAhACrfzoPBAAAA3AAAAA8AAAAA&#10;AAAAAAAAAAAABwIAAGRycy9kb3ducmV2LnhtbFBLBQYAAAAAAwADALcAAAD1AgAAAAA=&#10;">
                              <v:imagedata r:id="rId31" o:title="" croptop="9400f" cropbottom="11053f"/>
                            </v:shape>
                          </v:group>
                          <v:shape id="Picture 115" o:spid="_x0000_s1067" type="#_x0000_t75" alt="A graph of salinity and other data&#10;&#10;Description automatically generated" style="position:absolute;left:44964;top:10399;width:8833;height:48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lmQwwAAANwAAAAPAAAAZHJzL2Rvd25yZXYueG1sRE/NasJA&#10;EL4XfIdlBG91k9IWja4iBqkXC2oeYMiOSTA7G7KbGPv0bkHwNh/f7yzXg6lFT62rLCuIpxEI4tzq&#10;igsF2Xn3PgPhPLLG2jIpuJOD9Wr0tsRE2xsfqT/5QoQQdgkqKL1vEildXpJBN7UNceAutjXoA2wL&#10;qVu8hXBTy48o+pYGKw4NJTa0LSm/njqj4Hjo54cu/tmmafaZdZffdPcXnZWajIfNAoSnwb/ET/de&#10;h/nxF/w/Ey6QqwcAAAD//wMAUEsBAi0AFAAGAAgAAAAhANvh9svuAAAAhQEAABMAAAAAAAAAAAAA&#10;AAAAAAAAAFtDb250ZW50X1R5cGVzXS54bWxQSwECLQAUAAYACAAAACEAWvQsW78AAAAVAQAACwAA&#10;AAAAAAAAAAAAAAAfAQAAX3JlbHMvLnJlbHNQSwECLQAUAAYACAAAACEAQV5ZkMMAAADcAAAADwAA&#10;AAAAAAAAAAAAAAAHAgAAZHJzL2Rvd25yZXYueG1sUEsFBgAAAAADAAMAtwAAAPcCAAAAAA==&#10;">
                            <v:imagedata r:id="rId30" o:title="A graph of salinity and other data&#10;&#10;Description automatically generated" croptop="17486f" cropbottom="38290f" cropleft="14702f" cropright="39668f"/>
                          </v:shape>
                          <v:shape id="Picture 116" o:spid="_x0000_s1068" type="#_x0000_t75" alt="A graph of different shapes and sizes&#10;&#10;Description automatically generated with medium confidence" style="position:absolute;left:43519;top:10177;width:2317;height:44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P1MTxAAAANwAAAAPAAAAZHJzL2Rvd25yZXYueG1sRE9Na8JA&#10;EL0L/odlBG+6sQdbo6toQSkehEZBvI3ZMYnJzobs1sR/3xUKvc3jfc5i1ZlKPKhxhWUFk3EEgji1&#10;uuBMwem4HX2AcB5ZY2WZFDzJwWrZ7y0w1rblb3okPhMhhF2MCnLv61hKl+Zk0I1tTRy4m20M+gCb&#10;TOoG2xBuKvkWRVNpsODQkGNNnzmlZfJjFJzb53U/u2yT9/1mre+zXZkcjqVSw0G3noPw1Pl/8Z/7&#10;S4f5kym8ngkXyOUvAAAA//8DAFBLAQItABQABgAIAAAAIQDb4fbL7gAAAIUBAAATAAAAAAAAAAAA&#10;AAAAAAAAAABbQ29udGVudF9UeXBlc10ueG1sUEsBAi0AFAAGAAgAAAAhAFr0LFu/AAAAFQEAAAsA&#10;AAAAAAAAAAAAAAAAHwEAAF9yZWxzLy5yZWxzUEsBAi0AFAAGAAgAAAAhAGQ/UxPEAAAA3AAAAA8A&#10;AAAAAAAAAAAAAAAABwIAAGRycy9kb3ducmV2LnhtbFBLBQYAAAAAAwADALcAAAD4AgAAAAA=&#10;">
                            <v:imagedata r:id="rId31" o:title="A graph of different shapes and sizes&#10;&#10;Description automatically generated with medium confidence" croptop="10969f" cropbottom="45527f" cropleft="22516f" cropright="40090f"/>
                          </v:shape>
                        </v:group>
                        <v:shape id="Picture 119" o:spid="_x0000_s1069" type="#_x0000_t75" alt="A graph of salinity and other data&#10;&#10;Description automatically generated" style="position:absolute;left:44430;top:1160;width:8827;height:26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kAmHwwAAANwAAAAPAAAAZHJzL2Rvd25yZXYueG1sRE9LawIx&#10;EL4L/ocwQm81q0K1282KD1oqXnz00tuwmW6WbiZLkur675tCwdt8fM8plr1txYV8aBwrmIwzEMSV&#10;0w3XCj7Or48LECEia2wdk4IbBViWw0GBuXZXPtLlFGuRQjjkqMDE2OVShsqQxTB2HXHivpy3GBP0&#10;tdQerynctnKaZU/SYsOpwWBHG0PV9+nHKjisz61dz9jcpm/bXVV/zg9x75V6GPWrFxCR+ngX/7vf&#10;dZo/eYa/Z9IFsvwFAAD//wMAUEsBAi0AFAAGAAgAAAAhANvh9svuAAAAhQEAABMAAAAAAAAAAAAA&#10;AAAAAAAAAFtDb250ZW50X1R5cGVzXS54bWxQSwECLQAUAAYACAAAACEAWvQsW78AAAAVAQAACwAA&#10;AAAAAAAAAAAAAAAfAQAAX3JlbHMvLnJlbHNQSwECLQAUAAYACAAAACEAPZAJh8MAAADcAAAADwAA&#10;AAAAAAAAAAAAAAAHAgAAZHJzL2Rvd25yZXYueG1sUEsFBgAAAAADAAMAtwAAAPcCAAAAAA==&#10;">
                          <v:imagedata r:id="rId30" o:title="A graph of salinity and other data&#10;&#10;Description automatically generated" croptop="12416f" cropbottom="47805f" cropleft="14702f" cropright="39668f"/>
                        </v:shape>
                      </v:group>
                      <v:rect id="Rectangle 121" o:spid="_x0000_s1070" style="position:absolute;left:11042;top:23984;width:8679;height:70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r1dwwAAANwAAAAPAAAAZHJzL2Rvd25yZXYueG1sRE9La8JA&#10;EL4X/A/LFLzpxhyqRlcp0lILHuoD2uOQnU2C2dmQ3cT037tCobf5+J6z3g62Fj21vnKsYDZNQBDn&#10;TldcKLic3ycLED4ga6wdk4Jf8rDdjJ7WmGl34yP1p1CIGMI+QwVlCE0mpc9LsuinriGOnHGtxRBh&#10;W0jd4i2G21qmSfIiLVYcG0psaFdSfj11VsGPwY/z26c/SJP2Zll9dd9m3ik1fh5eVyACDeFf/Ofe&#10;6zg/ncHjmXiB3NwBAAD//wMAUEsBAi0AFAAGAAgAAAAhANvh9svuAAAAhQEAABMAAAAAAAAAAAAA&#10;AAAAAAAAAFtDb250ZW50X1R5cGVzXS54bWxQSwECLQAUAAYACAAAACEAWvQsW78AAAAVAQAACwAA&#10;AAAAAAAAAAAAAAAfAQAAX3JlbHMvLnJlbHNQSwECLQAUAAYACAAAACEAJla9XcMAAADcAAAADwAA&#10;AAAAAAAAAAAAAAAHAgAAZHJzL2Rvd25yZXYueG1sUEsFBgAAAAADAAMAtwAAAPcCAAAAAA==&#10;" fillcolor="white [3212]" strokecolor="white [3212]" strokeweight="1pt"/>
                    </v:group>
                    <v:rect id="Rectangle 118" o:spid="_x0000_s1071" style="position:absolute;left:16815;top:697;width:10281;height:43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AN59xgAAANwAAAAPAAAAZHJzL2Rvd25yZXYueG1sRI9Ba8JA&#10;EIXvhf6HZQre6kYPto2uUkrFFjy0WqjHITubhGZnQ3YT03/vHARvM7w3732z2oy+UQN1sQ5sYDbN&#10;QBEXwdZcGvg5bh+fQcWEbLEJTAb+KcJmfX+3wtyGM3/TcEilkhCOORqoUmpzrWNRkcc4DS2xaC50&#10;HpOsXalth2cJ942eZ9lCe6xZGips6a2i4u/QewMnh7vj+2fcazcf3Ev91f+6p96YycP4ugSVaEw3&#10;8/X6wwr+TGjlGZlAry8AAAD//wMAUEsBAi0AFAAGAAgAAAAhANvh9svuAAAAhQEAABMAAAAAAAAA&#10;AAAAAAAAAAAAAFtDb250ZW50X1R5cGVzXS54bWxQSwECLQAUAAYACAAAACEAWvQsW78AAAAVAQAA&#10;CwAAAAAAAAAAAAAAAAAfAQAAX3JlbHMvLnJlbHNQSwECLQAUAAYACAAAACEAeQDefcYAAADcAAAA&#10;DwAAAAAAAAAAAAAAAAAHAgAAZHJzL2Rvd25yZXYueG1sUEsFBgAAAAADAAMAtwAAAPoCAAAAAA==&#10;" fillcolor="white [3212]" strokecolor="white [3212]" strokeweight="1pt"/>
                  </v:group>
                  <v:shape id="_x0000_s1072" type="#_x0000_t202" style="position:absolute;left:43905;top:9143;width:14958;height:405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Ky2bwwAAANsAAAAPAAAAZHJzL2Rvd25yZXYueG1sRI/RasJA&#10;FETfhf7Dcgt9kbpRbGxTN0ELSl61fsA1e01Cs3dDdjXJ37uC0MdhZs4w62wwjbhR52rLCuazCARx&#10;YXXNpYLT7+79E4TzyBoby6RgJAdZ+jJZY6Jtzwe6HX0pAoRdggoq79tESldUZNDNbEscvIvtDPog&#10;u1LqDvsAN41cRFEsDdYcFips6aei4u94NQoueT/9+OrPe39aHZbxFuvV2Y5Kvb0Om28Qngb/H362&#10;c60gnsPjS/gBMr0DAAD//wMAUEsBAi0AFAAGAAgAAAAhANvh9svuAAAAhQEAABMAAAAAAAAAAAAA&#10;AAAAAAAAAFtDb250ZW50X1R5cGVzXS54bWxQSwECLQAUAAYACAAAACEAWvQsW78AAAAVAQAACwAA&#10;AAAAAAAAAAAAAAAfAQAAX3JlbHMvLnJlbHNQSwECLQAUAAYACAAAACEAuistm8MAAADbAAAADwAA&#10;AAAAAAAAAAAAAAAHAgAAZHJzL2Rvd25yZXYueG1sUEsFBgAAAAADAAMAtwAAAPcCAAAAAA==&#10;" stroked="f">
                    <v:textbox>
                      <w:txbxContent>
                        <w:p w14:paraId="5D186039" w14:textId="3FBE467F" w:rsidR="0034758C" w:rsidRPr="0054286D" w:rsidRDefault="0034758C" w:rsidP="009028CE">
                          <w:pPr>
                            <w:rPr>
                              <w:rFonts w:ascii="Arial" w:hAnsi="Arial" w:cs="Arial"/>
                            </w:rPr>
                          </w:pPr>
                          <w:r>
                            <w:rPr>
                              <w:rFonts w:ascii="Arial" w:hAnsi="Arial" w:cs="Arial"/>
                            </w:rPr>
                            <w:t xml:space="preserve">Fig. 3 Growth in shell area </w:t>
                          </w:r>
                          <w:del w:id="103" w:author="Brian P Gaylord" w:date="2023-10-25T10:47:00Z">
                            <w:r w:rsidDel="00046A3D">
                              <w:rPr>
                                <w:rFonts w:ascii="Arial" w:hAnsi="Arial" w:cs="Arial"/>
                              </w:rPr>
                              <w:delText xml:space="preserve">(unit) </w:delText>
                            </w:r>
                          </w:del>
                          <w:r>
                            <w:rPr>
                              <w:rFonts w:ascii="Arial" w:hAnsi="Arial" w:cs="Arial"/>
                            </w:rPr>
                            <w:t>does not exhibit separate relationship with salinity (</w:t>
                          </w:r>
                          <w:del w:id="104" w:author="Brian P Gaylord" w:date="2023-10-24T11:54:00Z">
                            <w:r w:rsidDel="006F2D53">
                              <w:rPr>
                                <w:rFonts w:ascii="Arial" w:hAnsi="Arial" w:cs="Arial"/>
                              </w:rPr>
                              <w:delText>color</w:delText>
                            </w:r>
                          </w:del>
                          <w:ins w:id="105" w:author="Brian P Gaylord" w:date="2023-10-24T11:54:00Z">
                            <w:r>
                              <w:rPr>
                                <w:rFonts w:ascii="Arial" w:hAnsi="Arial" w:cs="Arial"/>
                              </w:rPr>
                              <w:t>grayscale</w:t>
                            </w:r>
                          </w:ins>
                          <w:r>
                            <w:rPr>
                              <w:rFonts w:ascii="Arial" w:hAnsi="Arial" w:cs="Arial"/>
                            </w:rPr>
                            <w:t>) in neither the A) early (0-18 days) nor B) later (1</w:t>
                          </w:r>
                          <w:ins w:id="106" w:author="Brian P Gaylord" w:date="2023-10-24T11:54:00Z">
                            <w:r>
                              <w:rPr>
                                <w:rFonts w:ascii="Arial" w:hAnsi="Arial" w:cs="Arial"/>
                              </w:rPr>
                              <w:t>9</w:t>
                            </w:r>
                          </w:ins>
                          <w:del w:id="107" w:author="Brian P Gaylord" w:date="2023-10-24T11:54:00Z">
                            <w:r w:rsidDel="006F2D53">
                              <w:rPr>
                                <w:rFonts w:ascii="Arial" w:hAnsi="Arial" w:cs="Arial"/>
                              </w:rPr>
                              <w:delText>8</w:delText>
                            </w:r>
                          </w:del>
                          <w:r>
                            <w:rPr>
                              <w:rFonts w:ascii="Arial" w:hAnsi="Arial" w:cs="Arial"/>
                            </w:rPr>
                            <w:t xml:space="preserve">-36 days) window in juvenile </w:t>
                          </w:r>
                          <w:r w:rsidRPr="00146959">
                            <w:rPr>
                              <w:rFonts w:ascii="Arial" w:hAnsi="Arial" w:cs="Arial"/>
                              <w:i/>
                              <w:iCs/>
                            </w:rPr>
                            <w:t>C</w:t>
                          </w:r>
                          <w:ins w:id="108" w:author="Brian P Gaylord" w:date="2023-10-25T10:47:00Z">
                            <w:r w:rsidR="00146959">
                              <w:rPr>
                                <w:rFonts w:ascii="Arial" w:hAnsi="Arial" w:cs="Arial"/>
                                <w:i/>
                                <w:iCs/>
                              </w:rPr>
                              <w:t>.</w:t>
                            </w:r>
                          </w:ins>
                          <w:r w:rsidRPr="00146959">
                            <w:rPr>
                              <w:rFonts w:ascii="Arial" w:hAnsi="Arial" w:cs="Arial"/>
                              <w:i/>
                              <w:iCs/>
                            </w:rPr>
                            <w:t xml:space="preserve"> virginica</w:t>
                          </w:r>
                          <w:r>
                            <w:rPr>
                              <w:rFonts w:ascii="Arial" w:hAnsi="Arial" w:cs="Arial"/>
                            </w:rPr>
                            <w:t xml:space="preserve"> oysters. Model predicted intercepts and slopes (line) and SE borders (dashed line) were taken from a mixed-effects model, and therefore incorporate the effect of other model predictors (Table X). </w:t>
                          </w:r>
                        </w:p>
                      </w:txbxContent>
                    </v:textbox>
                  </v:shape>
                </v:group>
                <v:shape id="_x0000_s1073" type="#_x0000_t202" style="position:absolute;top:21078;width:2881;height:39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xrUYxwAAANwAAAAPAAAAZHJzL2Rvd25yZXYueG1sRI9Pa8JA&#10;FMTvQr/D8gq96UZNq6SuUsWWgof6D/T4yL4modm3MbtN4rfvFgSPw8z8hpktOlOKhmpXWFYwHEQg&#10;iFOrC84UHA/v/SkI55E1lpZJwZUcLOYPvRkm2ra8o2bvMxEg7BJUkHtfJVK6NCeDbmAr4uB929qg&#10;D7LOpK6xDXBTylEUvUiDBYeFHCta5ZT+7H+Ngna7/DgNr8/xxXxN1+dNdiwn47VST4/d2ysIT52/&#10;h2/tT61gFMXwfyYcATn/AwAA//8DAFBLAQItABQABgAIAAAAIQDb4fbL7gAAAIUBAAATAAAAAAAA&#10;AAAAAAAAAAAAAABbQ29udGVudF9UeXBlc10ueG1sUEsBAi0AFAAGAAgAAAAhAFr0LFu/AAAAFQEA&#10;AAsAAAAAAAAAAAAAAAAAHwEAAF9yZWxzLy5yZWxzUEsBAi0AFAAGAAgAAAAhAAHGtRjHAAAA3AAA&#10;AA8AAAAAAAAAAAAAAAAABwIAAGRycy9kb3ducmV2LnhtbFBLBQYAAAAAAwADALcAAAD7AgAAAAA=&#10;" filled="f" strokecolor="white [3212]">
                  <v:textbox>
                    <w:txbxContent>
                      <w:p w14:paraId="712480FA" w14:textId="77777777" w:rsidR="0034758C" w:rsidRPr="00E54548" w:rsidRDefault="0034758C" w:rsidP="00417520">
                        <w:pPr>
                          <w:rPr>
                            <w:b/>
                            <w:bCs/>
                            <w:sz w:val="32"/>
                            <w:szCs w:val="32"/>
                          </w:rPr>
                        </w:pPr>
                        <w:r>
                          <w:rPr>
                            <w:b/>
                            <w:bCs/>
                            <w:sz w:val="32"/>
                            <w:szCs w:val="32"/>
                          </w:rPr>
                          <w:t>B</w:t>
                        </w:r>
                      </w:p>
                    </w:txbxContent>
                  </v:textbox>
                </v:shape>
                <v:shape id="Text Box 205" o:spid="_x0000_s1074" type="#_x0000_t202" style="position:absolute;top:-1476;width:3547;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hCDxgAAANwAAAAPAAAAZHJzL2Rvd25yZXYueG1sRI9Ba8JA&#10;FITvgv9heUJvutFqlegqtqgIHtqq0B4f2WcSzL5Ns1sT/70rCB6HmfmGmS0aU4gLVS63rKDfi0AQ&#10;J1bnnCo4HtbdCQjnkTUWlknBlRws5u3WDGNta/6my96nIkDYxagg876MpXRJRgZdz5bEwTvZyqAP&#10;skqlrrAOcFPIQRS9SYM5h4UMS/rIKDnv/42C+ut989O/joZ/5nOy+t2lx2L8ulLqpdMspyA8Nf4Z&#10;frS3WsEgGsH9TDgCcn4DAAD//wMAUEsBAi0AFAAGAAgAAAAhANvh9svuAAAAhQEAABMAAAAAAAAA&#10;AAAAAAAAAAAAAFtDb250ZW50X1R5cGVzXS54bWxQSwECLQAUAAYACAAAACEAWvQsW78AAAAVAQAA&#10;CwAAAAAAAAAAAAAAAAAfAQAAX3JlbHMvLnJlbHNQSwECLQAUAAYACAAAACEAbooQg8YAAADcAAAA&#10;DwAAAAAAAAAAAAAAAAAHAgAAZHJzL2Rvd25yZXYueG1sUEsFBgAAAAADAAMAtwAAAPoCAAAAAA==&#10;" filled="f" strokecolor="white [3212]">
                  <v:textbox>
                    <w:txbxContent>
                      <w:p w14:paraId="2074DEF9" w14:textId="77777777" w:rsidR="0034758C" w:rsidRPr="00E54548" w:rsidRDefault="0034758C" w:rsidP="00417520">
                        <w:pPr>
                          <w:rPr>
                            <w:b/>
                            <w:bCs/>
                            <w:sz w:val="32"/>
                            <w:szCs w:val="32"/>
                          </w:rPr>
                        </w:pPr>
                        <w:r>
                          <w:rPr>
                            <w:b/>
                            <w:bCs/>
                            <w:sz w:val="32"/>
                            <w:szCs w:val="32"/>
                          </w:rPr>
                          <w:t>A</w:t>
                        </w:r>
                      </w:p>
                    </w:txbxContent>
                  </v:textbox>
                </v:shape>
                <w10:wrap type="topAndBottom"/>
              </v:group>
            </w:pict>
          </mc:Fallback>
        </mc:AlternateContent>
      </w:r>
      <w:commentRangeEnd w:id="96"/>
      <w:r w:rsidR="00D75BDC">
        <w:rPr>
          <w:rStyle w:val="CommentReference"/>
        </w:rPr>
        <w:commentReference w:id="96"/>
      </w:r>
    </w:p>
    <w:p w14:paraId="64C6D76E" w14:textId="49FB41CB" w:rsidR="005F6521" w:rsidRDefault="00656D89" w:rsidP="00E54754">
      <w:pPr>
        <w:pStyle w:val="NoSpacing"/>
        <w:rPr>
          <w:rFonts w:ascii="Arial" w:hAnsi="Arial" w:cs="Arial"/>
          <w:color w:val="000000" w:themeColor="text1"/>
          <w:sz w:val="24"/>
          <w:szCs w:val="24"/>
        </w:rPr>
      </w:pPr>
      <w:commentRangeStart w:id="109"/>
      <w:r>
        <w:rPr>
          <w:rFonts w:ascii="Arial" w:hAnsi="Arial" w:cs="Arial"/>
          <w:b/>
          <w:bCs/>
          <w:noProof/>
          <w:sz w:val="24"/>
          <w:szCs w:val="24"/>
        </w:rPr>
        <w:lastRenderedPageBreak/>
        <mc:AlternateContent>
          <mc:Choice Requires="wpg">
            <w:drawing>
              <wp:anchor distT="0" distB="0" distL="114300" distR="114300" simplePos="0" relativeHeight="251657221" behindDoc="0" locked="0" layoutInCell="1" allowOverlap="1" wp14:anchorId="302A4E0C" wp14:editId="626D058B">
                <wp:simplePos x="0" y="0"/>
                <wp:positionH relativeFrom="column">
                  <wp:posOffset>114935</wp:posOffset>
                </wp:positionH>
                <wp:positionV relativeFrom="paragraph">
                  <wp:posOffset>1708150</wp:posOffset>
                </wp:positionV>
                <wp:extent cx="5770245" cy="6400165"/>
                <wp:effectExtent l="0" t="0" r="1905" b="635"/>
                <wp:wrapTopAndBottom/>
                <wp:docPr id="209" name="Group 209"/>
                <wp:cNvGraphicFramePr/>
                <a:graphic xmlns:a="http://schemas.openxmlformats.org/drawingml/2006/main">
                  <a:graphicData uri="http://schemas.microsoft.com/office/word/2010/wordprocessingGroup">
                    <wpg:wgp>
                      <wpg:cNvGrpSpPr/>
                      <wpg:grpSpPr>
                        <a:xfrm>
                          <a:off x="0" y="0"/>
                          <a:ext cx="5770245" cy="6400165"/>
                          <a:chOff x="0" y="0"/>
                          <a:chExt cx="5770245" cy="6401422"/>
                        </a:xfrm>
                      </wpg:grpSpPr>
                      <wpg:grpSp>
                        <wpg:cNvPr id="111" name="Group 111"/>
                        <wpg:cNvGrpSpPr/>
                        <wpg:grpSpPr>
                          <a:xfrm>
                            <a:off x="0" y="0"/>
                            <a:ext cx="5770245" cy="6401422"/>
                            <a:chOff x="0" y="-146584"/>
                            <a:chExt cx="5770245" cy="6401422"/>
                          </a:xfrm>
                        </wpg:grpSpPr>
                        <wpg:grpSp>
                          <wpg:cNvPr id="109" name="Group 109"/>
                          <wpg:cNvGrpSpPr/>
                          <wpg:grpSpPr>
                            <a:xfrm>
                              <a:off x="0" y="-146584"/>
                              <a:ext cx="5770245" cy="6401422"/>
                              <a:chOff x="0" y="-146592"/>
                              <a:chExt cx="5770454" cy="6401771"/>
                            </a:xfrm>
                          </wpg:grpSpPr>
                          <wps:wsp>
                            <wps:cNvPr id="21" name="Text Box 2"/>
                            <wps:cNvSpPr txBox="1">
                              <a:spLocks noChangeArrowheads="1"/>
                            </wps:cNvSpPr>
                            <wps:spPr bwMode="auto">
                              <a:xfrm>
                                <a:off x="253574" y="5073809"/>
                                <a:ext cx="5516880" cy="1181370"/>
                              </a:xfrm>
                              <a:prstGeom prst="rect">
                                <a:avLst/>
                              </a:prstGeom>
                              <a:solidFill>
                                <a:srgbClr val="FFFFFF"/>
                              </a:solidFill>
                              <a:ln w="9525">
                                <a:noFill/>
                                <a:miter lim="800000"/>
                                <a:headEnd/>
                                <a:tailEnd/>
                              </a:ln>
                            </wps:spPr>
                            <wps:txbx>
                              <w:txbxContent>
                                <w:p w14:paraId="759B6FC5" w14:textId="3E8B7A22" w:rsidR="0034758C" w:rsidRPr="0054286D" w:rsidRDefault="0034758C" w:rsidP="00B304D5">
                                  <w:pPr>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w:t>
                                  </w:r>
                                  <w:r>
                                    <w:rPr>
                                      <w:rFonts w:ascii="Arial" w:hAnsi="Arial" w:cs="Arial"/>
                                    </w:rPr>
                                    <w:t xml:space="preserve">4 Growth in shell area (unit) exhibits different relationships with  size at the start of the period, between early (0-18 days) and later (18-36 days) exposure windows in juvenile </w:t>
                                  </w:r>
                                  <w:r w:rsidRPr="00146959">
                                    <w:rPr>
                                      <w:rFonts w:ascii="Arial" w:hAnsi="Arial" w:cs="Arial"/>
                                      <w:i/>
                                      <w:iCs/>
                                    </w:rPr>
                                    <w:t>C</w:t>
                                  </w:r>
                                  <w:ins w:id="110" w:author="alisha saley" w:date="2023-10-20T18:23:00Z">
                                    <w:r w:rsidRPr="00146959">
                                      <w:rPr>
                                        <w:rFonts w:ascii="Arial" w:hAnsi="Arial" w:cs="Arial"/>
                                        <w:i/>
                                        <w:iCs/>
                                      </w:rPr>
                                      <w:t>.</w:t>
                                    </w:r>
                                  </w:ins>
                                  <w:r w:rsidRPr="00146959">
                                    <w:rPr>
                                      <w:rFonts w:ascii="Arial" w:hAnsi="Arial" w:cs="Arial"/>
                                      <w:i/>
                                      <w:iCs/>
                                    </w:rPr>
                                    <w:t xml:space="preserve"> virginica</w:t>
                                  </w:r>
                                  <w:r>
                                    <w:rPr>
                                      <w:rFonts w:ascii="Arial" w:hAnsi="Arial" w:cs="Arial"/>
                                    </w:rPr>
                                    <w:t xml:space="preserve"> oysters. In the early window growth was higher in larger oysters (black points), where larger oysters exhibited lower growth in the later window (grey points). </w:t>
                                  </w:r>
                                  <w:r w:rsidRPr="005A294E">
                                    <w:rPr>
                                      <w:rFonts w:ascii="Arial" w:hAnsi="Arial" w:cs="Arial"/>
                                    </w:rPr>
                                    <w:t xml:space="preserve"> </w:t>
                                  </w:r>
                                  <w:r>
                                    <w:rPr>
                                      <w:rFonts w:ascii="Arial" w:hAnsi="Arial" w:cs="Arial"/>
                                    </w:rPr>
                                    <w:t>Intercept and slope model predictions (line) and SE borders (dashed lines) were taken from a mixed-effects model in Table X.</w:t>
                                  </w:r>
                                </w:p>
                              </w:txbxContent>
                            </wps:txbx>
                            <wps:bodyPr rot="0" vert="horz" wrap="square" lIns="91440" tIns="45720" rIns="91440" bIns="45720" anchor="t" anchorCtr="0">
                              <a:noAutofit/>
                            </wps:bodyPr>
                          </wps:wsp>
                          <wpg:grpSp>
                            <wpg:cNvPr id="107" name="Group 107"/>
                            <wpg:cNvGrpSpPr/>
                            <wpg:grpSpPr>
                              <a:xfrm>
                                <a:off x="0" y="-146592"/>
                                <a:ext cx="5233433" cy="5111131"/>
                                <a:chOff x="0" y="-146604"/>
                                <a:chExt cx="5233899" cy="5111549"/>
                              </a:xfrm>
                            </wpg:grpSpPr>
                            <wpg:grpSp>
                              <wpg:cNvPr id="106" name="Group 106"/>
                              <wpg:cNvGrpSpPr/>
                              <wpg:grpSpPr>
                                <a:xfrm>
                                  <a:off x="0" y="-146604"/>
                                  <a:ext cx="4324350" cy="5111549"/>
                                  <a:chOff x="0" y="-146604"/>
                                  <a:chExt cx="4324350" cy="5111549"/>
                                </a:xfrm>
                              </wpg:grpSpPr>
                              <pic:pic xmlns:pic="http://schemas.openxmlformats.org/drawingml/2006/picture">
                                <pic:nvPicPr>
                                  <pic:cNvPr id="96" name="Picture 96"/>
                                  <pic:cNvPicPr>
                                    <a:picLocks noChangeAspect="1"/>
                                  </pic:cNvPicPr>
                                </pic:nvPicPr>
                                <pic:blipFill rotWithShape="1">
                                  <a:blip r:embed="rId32">
                                    <a:extLst>
                                      <a:ext uri="{28A0092B-C50C-407E-A947-70E740481C1C}">
                                        <a14:useLocalDpi xmlns:a14="http://schemas.microsoft.com/office/drawing/2010/main" val="0"/>
                                      </a:ext>
                                    </a:extLst>
                                  </a:blip>
                                  <a:srcRect t="10896" r="16836" b="18063"/>
                                  <a:stretch/>
                                </pic:blipFill>
                                <pic:spPr bwMode="auto">
                                  <a:xfrm>
                                    <a:off x="7495" y="-146604"/>
                                    <a:ext cx="4316730" cy="2293539"/>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05" name="Picture 105"/>
                                  <pic:cNvPicPr>
                                    <a:picLocks noChangeAspect="1"/>
                                  </pic:cNvPicPr>
                                </pic:nvPicPr>
                                <pic:blipFill rotWithShape="1">
                                  <a:blip r:embed="rId33">
                                    <a:extLst>
                                      <a:ext uri="{28A0092B-C50C-407E-A947-70E740481C1C}">
                                        <a14:useLocalDpi xmlns:a14="http://schemas.microsoft.com/office/drawing/2010/main" val="0"/>
                                      </a:ext>
                                    </a:extLst>
                                  </a:blip>
                                  <a:srcRect t="14391" r="16691"/>
                                  <a:stretch/>
                                </pic:blipFill>
                                <pic:spPr bwMode="auto">
                                  <a:xfrm>
                                    <a:off x="0" y="2200790"/>
                                    <a:ext cx="4324350" cy="2764155"/>
                                  </a:xfrm>
                                  <a:prstGeom prst="rect">
                                    <a:avLst/>
                                  </a:prstGeom>
                                  <a:noFill/>
                                  <a:ln>
                                    <a:noFill/>
                                  </a:ln>
                                  <a:extLst>
                                    <a:ext uri="{53640926-AAD7-44D8-BBD7-CCE9431645EC}">
                                      <a14:shadowObscured xmlns:a14="http://schemas.microsoft.com/office/drawing/2010/main"/>
                                    </a:ext>
                                  </a:extLst>
                                </pic:spPr>
                              </pic:pic>
                            </wpg:grpSp>
                            <wpg:grpSp>
                              <wpg:cNvPr id="85" name="Group 85"/>
                              <wpg:cNvGrpSpPr/>
                              <wpg:grpSpPr>
                                <a:xfrm>
                                  <a:off x="4637895" y="1448574"/>
                                  <a:ext cx="596004" cy="1387223"/>
                                  <a:chOff x="1637378" y="-1071001"/>
                                  <a:chExt cx="902361" cy="2049268"/>
                                </a:xfrm>
                              </wpg:grpSpPr>
                              <pic:pic xmlns:pic="http://schemas.openxmlformats.org/drawingml/2006/picture">
                                <pic:nvPicPr>
                                  <pic:cNvPr id="83" name="Picture 83"/>
                                  <pic:cNvPicPr>
                                    <a:picLocks noChangeAspect="1"/>
                                  </pic:cNvPicPr>
                                </pic:nvPicPr>
                                <pic:blipFill rotWithShape="1">
                                  <a:blip r:embed="rId21">
                                    <a:extLst>
                                      <a:ext uri="{28A0092B-C50C-407E-A947-70E740481C1C}">
                                        <a14:useLocalDpi xmlns:a14="http://schemas.microsoft.com/office/drawing/2010/main" val="0"/>
                                      </a:ext>
                                    </a:extLst>
                                  </a:blip>
                                  <a:srcRect l="39492" t="20059" r="48012" b="34317"/>
                                  <a:stretch/>
                                </pic:blipFill>
                                <pic:spPr bwMode="auto">
                                  <a:xfrm>
                                    <a:off x="1637378" y="-1071001"/>
                                    <a:ext cx="902361" cy="2049268"/>
                                  </a:xfrm>
                                  <a:prstGeom prst="rect">
                                    <a:avLst/>
                                  </a:prstGeom>
                                  <a:noFill/>
                                  <a:ln>
                                    <a:noFill/>
                                  </a:ln>
                                  <a:extLst>
                                    <a:ext uri="{53640926-AAD7-44D8-BBD7-CCE9431645EC}">
                                      <a14:shadowObscured xmlns:a14="http://schemas.microsoft.com/office/drawing/2010/main"/>
                                    </a:ext>
                                  </a:extLst>
                                </pic:spPr>
                              </pic:pic>
                              <wps:wsp>
                                <wps:cNvPr id="84" name="Rectangle 84"/>
                                <wps:cNvSpPr/>
                                <wps:spPr>
                                  <a:xfrm>
                                    <a:off x="1694031" y="-924407"/>
                                    <a:ext cx="224913" cy="171361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pic:pic xmlns:pic="http://schemas.openxmlformats.org/drawingml/2006/picture">
                          <pic:nvPicPr>
                            <pic:cNvPr id="110" name="Picture 110" descr="A black and white image of a graph&#10;&#10;Description automatically generated"/>
                            <pic:cNvPicPr>
                              <a:picLocks noChangeAspect="1"/>
                            </pic:cNvPicPr>
                          </pic:nvPicPr>
                          <pic:blipFill rotWithShape="1">
                            <a:blip r:embed="rId21">
                              <a:extLst>
                                <a:ext uri="{28A0092B-C50C-407E-A947-70E740481C1C}">
                                  <a14:useLocalDpi xmlns:a14="http://schemas.microsoft.com/office/drawing/2010/main" val="0"/>
                                </a:ext>
                              </a:extLst>
                            </a:blip>
                            <a:srcRect l="28379" t="20059" r="60039" b="34317"/>
                            <a:stretch/>
                          </pic:blipFill>
                          <pic:spPr bwMode="auto">
                            <a:xfrm rot="5400000">
                              <a:off x="4534040" y="555807"/>
                              <a:ext cx="551815" cy="1386840"/>
                            </a:xfrm>
                            <a:prstGeom prst="rect">
                              <a:avLst/>
                            </a:prstGeom>
                            <a:noFill/>
                            <a:ln>
                              <a:noFill/>
                            </a:ln>
                            <a:extLst>
                              <a:ext uri="{53640926-AAD7-44D8-BBD7-CCE9431645EC}">
                                <a14:shadowObscured xmlns:a14="http://schemas.microsoft.com/office/drawing/2010/main"/>
                              </a:ext>
                            </a:extLst>
                          </pic:spPr>
                        </pic:pic>
                      </wpg:grpSp>
                      <wps:wsp>
                        <wps:cNvPr id="207" name="Text Box 2"/>
                        <wps:cNvSpPr txBox="1">
                          <a:spLocks noChangeArrowheads="1"/>
                        </wps:cNvSpPr>
                        <wps:spPr bwMode="auto">
                          <a:xfrm>
                            <a:off x="0" y="2333105"/>
                            <a:ext cx="406863" cy="391725"/>
                          </a:xfrm>
                          <a:prstGeom prst="rect">
                            <a:avLst/>
                          </a:prstGeom>
                          <a:noFill/>
                          <a:ln w="9525">
                            <a:noFill/>
                            <a:miter lim="800000"/>
                            <a:headEnd/>
                            <a:tailEnd/>
                          </a:ln>
                        </wps:spPr>
                        <wps:txbx>
                          <w:txbxContent>
                            <w:p w14:paraId="68C21035" w14:textId="77777777" w:rsidR="0034758C" w:rsidRPr="00E54548" w:rsidRDefault="0034758C" w:rsidP="00656D89">
                              <w:pPr>
                                <w:rPr>
                                  <w:b/>
                                  <w:bCs/>
                                  <w:sz w:val="32"/>
                                  <w:szCs w:val="32"/>
                                </w:rPr>
                              </w:pPr>
                              <w:r>
                                <w:rPr>
                                  <w:b/>
                                  <w:bCs/>
                                  <w:sz w:val="32"/>
                                  <w:szCs w:val="32"/>
                                </w:rPr>
                                <w:t>B</w:t>
                              </w:r>
                            </w:p>
                          </w:txbxContent>
                        </wps:txbx>
                        <wps:bodyPr rot="0" vert="horz" wrap="square" lIns="91440" tIns="45720" rIns="91440" bIns="45720" anchor="t" anchorCtr="0">
                          <a:noAutofit/>
                        </wps:bodyPr>
                      </wps:wsp>
                      <wps:wsp>
                        <wps:cNvPr id="208" name="Text Box 208"/>
                        <wps:cNvSpPr txBox="1">
                          <a:spLocks noChangeArrowheads="1"/>
                        </wps:cNvSpPr>
                        <wps:spPr bwMode="auto">
                          <a:xfrm>
                            <a:off x="0" y="0"/>
                            <a:ext cx="354789" cy="294271"/>
                          </a:xfrm>
                          <a:prstGeom prst="rect">
                            <a:avLst/>
                          </a:prstGeom>
                          <a:noFill/>
                          <a:ln w="9525">
                            <a:solidFill>
                              <a:schemeClr val="bg1"/>
                            </a:solidFill>
                            <a:miter lim="800000"/>
                            <a:headEnd/>
                            <a:tailEnd/>
                          </a:ln>
                        </wps:spPr>
                        <wps:txbx>
                          <w:txbxContent>
                            <w:p w14:paraId="77F4A761" w14:textId="77777777" w:rsidR="0034758C" w:rsidRPr="00E54548" w:rsidRDefault="0034758C" w:rsidP="00656D89">
                              <w:pPr>
                                <w:rPr>
                                  <w:b/>
                                  <w:bCs/>
                                  <w:sz w:val="32"/>
                                  <w:szCs w:val="32"/>
                                </w:rPr>
                              </w:pPr>
                              <w:r>
                                <w:rPr>
                                  <w:b/>
                                  <w:bCs/>
                                  <w:sz w:val="32"/>
                                  <w:szCs w:val="32"/>
                                </w:rPr>
                                <w:t>A</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302A4E0C" id="Group 209" o:spid="_x0000_s1075" style="position:absolute;margin-left:9.05pt;margin-top:134.5pt;width:454.35pt;height:503.95pt;z-index:251657221;mso-height-relative:margin" coordsize="57702,640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rsHUAcAADweAAAOAAAAZHJzL2Uyb0RvYy54bWzcWdtu3DYQfS/QfyBU&#10;oG/J6n7ZZlO4SRMUSFujSZFnrsTdFSKJKkV71/36niEp7cV26sau28RANpREUjPDmTNzRs++37UN&#10;uxRqqGW38IKnvsdEV8qq7tYL7/d3r57kHhs07yreyE4svCsxeN8///qrZ9t+LkK5kU0lFMMm3TDf&#10;9gtvo3U/n82GciNaPjyVvejwcCVVyzUu1XpWKb7F7m0zC30/nW2lqnolSzEMuPvSPvSem/1XK1Hq&#10;X1erQWjWLDzIps2vMr9L+p09f8bna8X7TV06MfgnSNHyusNLp61ecs3ZhaqvbdXWpZKDXOmnpWxn&#10;crWqS2F0gDaBf6LNayUveqPLer5d95OZYNoTO33ytuUvl69V/7Y/V7DEtl/DFuaKdNmtVEv/Q0q2&#10;Mya7mkwmdpqVuJlkmR/GicdKPEtj3w/SxBq13MDy19aVmx9vWRnEYUgrZ+OLZ0fiTBdWTMh9rlhd&#10;weeCwGMdb+Fcxl6MbjhlHlq7UUY+P9HuSRCnSR6Pmj+4jn5xoiNufKqOR7Ledo4f17QwJ0VWONQ0&#10;TuLJD4IsM6dw62ki3Ie9Rw/38+i3G94LEyjDfO8Z4eQY70jNH+SOGbm3vZlFTs/0DrfhRCZ4h/6N&#10;LD8MrJMvNrxbizOl5HYjeAXxrDYHS8kPh/lAmyy3P8sK/scvtDQbnUROmERJBtsgRBI/i3J7eHw+&#10;GT8J0jwHPFEQBUEeRJlBpsl4fN6rQb8WsmU0WHgKwGbexC/fDNpGzTiFQnaQTV29qpvGXKj18kWj&#10;2CUHCL4yfy7QjqY1HdsuvCIJE7NzJ2k9tubzttYA6aZuF17u05/1c7LMj11lpmheN3YMoZsOYTxa&#10;x9pJ75Y7G66RddxhvpTVFYynpAVlJBEMNlL96bEtAHnhDX9ccCU81vzU4QCKII4Jwc1FnGQhLtTh&#10;k+XhE96V2GrhaY/Z4QttUJ/U6eQZDmpVG7uRmFYSJzPc8gAJr6GNn51GYna/SBxjaXKGMIriKLLO&#10;kADMgsj43o2Yk/rXMQfr8wJ4Qc5E65PYYMXkTHfFVT891TS9l6aTrKOmcRTGUeLc/kDSu2p62/pb&#10;NO3rco5/LotidA1z/r7awCp9QT5pK5b2Tnu0XH246J8g4fdc18u6qfWVKV4QZyRUd3lel+fKXuzh&#10;q5jsj8f0VoY7CDZaQrPsGkBDXZ7A1tADHkbIOp4+o8ujFy6buqdIp0B8X+uNwdIREemh0xXhc1J0&#10;3GAuW9C8lOVFKzptKzQlGqgtu2FT9wNidi7apaiAYT9VzrEHVf4Giak6C/yc9MbLAIkRRkuMcj81&#10;qAFc00rockOAR4qMsluj3AmLs7hAtYLQoDR4g0sGaRY5lwzDIkqi4+D5x0h8AKMEi4Q+DldHoCRF&#10;SHSnEy6tOhh8Nr4a+DCqLcLOnbPSrS/LW13Rc+itcVSgyDDemmJkUuH9fRT+BwcNwW+ywuXaGzEz&#10;zNI4SIyZJ8x7JAfdJ5GPJMt8cgpbmeMaFqJK/h8U5nEaZbmLWZQAOVVSxs6jSZIi9ZEGbfEU5VkY&#10;OrCYavQAW2ATF/Z+FoCm2D32BWzhh1GKs6SsGfpxEaY5TZnsuld4ROrPKT5z1BPH4Yk7UA86fCm5&#10;ZMwQLpeg1I0KHKPh/IikBBUR4jTO/QD3kFVQZAWmdHuIrHK7h41e+nf+9UhxS+Xuv068QISdt1Fa&#10;B5NqBLPkmF6P2CfqZZDAEihKiyeUKUiL2EfhazJ1EaL0d2c12jMM4yJwVXKQBYhdE9JTvN7fnkfk&#10;yDSkxMSi9G5828GsMaEfM59BXzWCNGy638QKHAh0MzQM62RPXpaomRwT3fBKWMKWjIQL208rDDCZ&#10;DWnnFcq3aW+3ATXQ9vKOe1tEc/NpqTA9smmx/zHB7OJphXmz7PS0uK07qW7aoIFW7s12PsQ3RrKm&#10;oeEJGRz68lUNpvuGD/qcK7TkkBOJIf6Kn1UjQVSlG3mMOONN9x+WUXYX7QsJVIFPQjozhExKN+Nw&#10;pWT7Ht3IM+KxeDRS0FKr8cKRUIZ+ZinOzsw0SwvedG97kAl7eMTk3+3ec9U7uq/h9b/IscvB5yes&#10;386l87gDtd0nMnMKruN3PKa08DmltyCAvY/zm7lViaEE6J+xZcPLDziRim03aGawuuVrweSKcWaa&#10;v99+szv7zvy8pCV1T4SFUT8Hfee65E1zxdaiE4prUX3xiTPMowzpEm68T5yosUCFHiZx2p5Pgm4x&#10;9ZLIb12LOU6i2KcuD7UukiQ/Bf0kQXMMRaXpk0V5mmOuBZYxfYxNsDv2ySYyZptWd2RnhyFE4PWv&#10;J9Rw33X6j1uZ9mzQYoocv9t3MWM/zcHTzeGAFmXoIz7c2TxKa9IQixuy0cMmkjEvfHJr8lEcDmzJ&#10;Aure4XzDiMg+roR7nO65dbkTHhwlMViho2tFHJ58bbhf9XfkbAcF3kEBZmuz5XosbI5mPWi/3HHm&#10;ayXS/8opDSLiE6WpS93nVPoGenhtSoz9R9/nfwEAAP//AwBQSwMECgAAAAAAAAAhAOb32ZULJgAA&#10;CyYAABQAAABkcnMvbWVkaWEvaW1hZ2UxLnBuZ4lQTkcNChoKAAAADUlIRFIAAAIhAAABUwgDAAAA&#10;2Mss4gAAARRQTFRFAAAAAAA6AABmADo6ADpmADqQAGaQAGa2OgAAOgA6OgBmOjoAMjIyOjo6Ojpm&#10;OjqQOmZmOmaQOma2OpC2OpDbZgAAZgA6ZgBmZjoAZjo6ZjpmZmYAZmY6ZGRkZmZmZmaQZpBmZpCQ&#10;ZpC2ZpDbZraQZra2ZrbbZrb/kDoAkDo6kGYAkGY6kGZmkGaQkGa2kJBmkJC2kLZmkLaQkLa2kLbb&#10;kLb/kNu2kNvbkNv/tmYAtmY6tpA6tpBmtpCQtraQtra2trbbttuQttvbttv/tv+2tv/btv//25A6&#10;25Bm25CQ27Zm27aQ29u229vbycnJ29v/2/+22//b2////7Zm/7aQ/9uQ/9u2/9vb//+2///b/Pz8&#10;////zbOj3AAAJLJJREFUeNrtnQ2b28ZxgIfSXY+xGNmyj6qUmkrjNLpr5DRuorai7EqJ5YqtzoLT&#10;u/JMEv//fxT7PbvYBXYB8EgAM8+jk8QDCBD7cnZ2dj4gJyGpEqBHQEKEkBAhJEQICRFCQoSQECEk&#10;RAgJEUJCQoSQECEkRAgJEUJChJAQISRECAkRQkKEkJAQISRECAkRQkKEkBAhJEQICRFCQoSQkBAh&#10;JEQICRFCQoSQECEkRAgJEUJChJAQISQkRAgJEUJChJAQISRECAkRQkKEkBAhJEQIPQISIoSECCEh&#10;QkiIEBIihIQIISFCSIgQEhIihIQIISFCSIgQkrERAsQjEXIMhACRSIRUXmW32xEifSBkMz9jf90+&#10;AXj47u4IYYAQIr0gZAlnnJNC6cO990QIEeLICjghK/jievstnB8vIQTTYR7Pevo7NstsL0+v1c/j&#10;tENgRogcgpDCCOF2iDRGlnyaOcq1DBFyGEKWp9ccjvWUzy+ryav8OP0hMJsRIgcg5KYgggghQoLC&#10;uegFIQwQQuTuCVmBkMmrzZwTcqd2CBHSJ0IOsJZJB4QQuXNCuIhlzJL5Q17foT+ECOkZIXfuU036&#10;9EYIhUMRwvdlTu5wX+bYHgMRkvSVPdanQPs44yBETBYNpgwiZByEiA2ZBuEhFFEyDkLkpm5waxcq&#10;TyRCRkYIeH4N1ScSDEMiBOoIKXs4goSIMwiRQRHi37Hn5gSIn6UDwrZGAiFj9JsMiRA+gLBg/q+S&#10;mzRsa4Al1ZdNtXCIkAMREtqxZ3QsFsXPmZ+QkBIRi+RF3ZIm9B53vFa+Yz0WdbWrp79kMhW+84N/&#10;NphVEQI+RKpmEqk7oNZgPQ5C4AgJUTu18Oj6eAjxIML1hyEEH1FBiPpwi6aEGNWz38E7kA0UcdXt&#10;5eQ/LievbudwcRSf0b8fyywQgQeaZ8ChwDeECpB6Qvx2iLFw9rQDCHeBXytCNvN775cFHTdwehQ6&#10;xEtIYbuyQeZDvdA4RK5P1Gm1CxovYQqsPW0SH3r9FEnIDZzzv4+AEL8+KAhZLLj64D/V4EHsG4rT&#10;km8QwMxfXRNyJCvruFnm1Xp6diyEhPQKJkQgErvdognRaKXQ2jkhB55VGhDCppcf5pOvfn8ks4yf&#10;EDNZVBECKXopRZ1xV0xHgByXeyXqbj588n49BTh51c23o+vb44DMuBcNj7TP8uz26btQtRvcI/XX&#10;xt/Vx588L/788e3H6/09g9h8OE1IjpSIhxBlmHTluetkXjmyWaUpIT4+bl8oP8m7wxLC8JhJJaIJ&#10;0QYCevQgiOksEbMbQI7baR91d7f/DHDvh8e/tV98ApPP/vz27dv//HKqCoR0TEhsPpwhBNsFBhDQ&#10;a5saQlISwpvGszX/vhwvIevp5B+n9/7r0vKY/fcUaY5Cm5wfjhCxUzebWcOFONGISOdW8G0T7q+F&#10;9jjyWaUJIUu4YCvd9RStZTZ/sLXG7R/eRz+bFEC83vXS+wgXqmdxq+KJAP2ngpDo2aeFBdK3CIJI&#10;j5n60/JinRBSJkEDUl7dlgnZBRMxYbZXQnoaW9KCkM2vvkn0jyR6G/z5cL4lSi0hCJAgIeUN4fAD&#10;SiGkZ7NKA0K2l2KWcfdlNpcAk9+8S7nYfgjBlqk3tAzwYcFETCjtB4P6Ub7xFED6HWAUbalO/jid&#10;uB6z7RVb7z56uRdCQn7OilBlb/CGe2SIEHBf1oSAzx1fP/ADiViM+hTrJ2yc/C7Vn797ALH2SUd7&#10;uyJeGRoMWgV4JUKE9mE/Endsej6rNCKk4ODH73/yvv7mxRTulhAeiKrUSHfDUAKHQbirJ6RM2sCi&#10;naPskFMvAdv/eVo8jfu/+T7aXu3i2aFoMOgyZsc3mQlCBCIVqRTQIf+9JCS0yt3M4eRl2sXifOhV&#10;h2GjdNfUKxFjeYJIvVGIgP9UQGvpihvps16Ji1P9wqcmtldfFjPMw29+akuIEwtUXqm4gIA2RRoR&#10;4rE8S++k6ADkT/HdnL3vE3i2kB550itCtl8Xs8mEBbs/LOmSn98wSj6NnGf8j9J+6u6i1fmtte3S&#10;jBCfXeEjBEr7OvbNhSIM9FtkEL7goAjZiFwILyEFP2+etLNUnYdc818n+ANqVbzHRS8jDqsIsR0s&#10;9t1Ya5WKOLbxEFKhXa7YSmby6+9jL9YRISY+1AAC4ZRL8BKyKCPiuS9Rb8KaZEpshQDJJCKjJWTD&#10;vCQPXyZ43mMIqZx0sAZBeZbh2cbvipfxrNUjXSJEXzjyw2pCBm+HhHLuNk+/epd4sQg7pMpwFd4J&#10;yF0LIZGQXMazQvW9YpMHkgNCGCAGkY7W+Yeoytcy52778WNbHVL3/Ep2IpTVTiIh9XrfXj753iGJ&#10;kI7IOFZCwjl3Vd74BEJib6ZEiAkeS7FDFCIQviw3MnHYUWmiqhv74gCESEOnzSHBSCEkmHO3nsKj&#10;t29ewORV9Ieu/vWivjiDXFyYBJU6NQTgjQuygldL8fAMAHBiBioJ8fjeZ6AJgR0sEiNPDk9GIiG+&#10;nLvtpQg9XPFeVHdAiJNDbT2/igdZFznmEMLeE80PXkLAmUB8du/MrMwBe2V7AkYKIaGcO/X/+Niz&#10;6k8dYfH7/Kvm3yFAqkPHwCRmq7eybczyiIFjYnjMGnxVZWDHkXEkYKQQEsq565gQSHUaoEdalddv&#10;qgAEVlIyARyti+qMTPeAMiGAIqvl1g70C4wkQgI5d2aWOW3ldQ9/EWMQ2QUIAWnRyphDy/Hlvomz&#10;LsqyakRKBwQImRm3K64f0RMykgjhUs6p4pbq244s1ZTcajy3BAozILe5HCyfReoxM6oJEXZF6QDw&#10;AiIQMTuMvQKjASEe6XK1m0AI4PoP0ukJtkMLSoTsPPaGj5DqajS4OElFxi5oQPYAxjHWMQtLJx6z&#10;unHxsoRzpEBtweukOhTcbP1b/Kr6shUrZ33liBiWzvAAO0LpGH2q3V2sm++QXf9hh7SD3khRIabI&#10;fcJfgVZV6fSVQ7HNnSoNh4gjrlLlFRMSEIgKOCAhYFfvBgWI/Lv9lW3LNIhFcjWSg+qKvRDyAOA+&#10;+7MvQgIPCQwgfDFjuVodQlSggLY3St7RmhsAj2cMFo490sUscmhd0TUhTG6f8C6Hy5N3ac8iARCf&#10;tYgfJh8pVCZKTzJqVlFvkwWq31X6cdUbOrfUkowj1RVNCamYTZivlf1tZXx3SIj/+QPesFssVJFL&#10;Y5HmJkIRrWHlBkmp3mEVIVaYWXuVceS6Yg+EVPpUrx6o7nasz93DJn3uAoTskK/dr+0NKQaQTOzW&#10;LgDHLtZ4+gFgFwAjZnh7piuaElIhW1lQxFdn9Ua2223RKxN2vjhyKwVCW47Y9c53ROy5RO2jiKKp&#10;ck+tkpA2GqOnumIPhBQYTL76+ON303Kt5mICeplvv2WbviyVovhXcr9df3qukwKBPFhW4rYzl8h9&#10;FFWNd2b2cxwnnUcV1UcdDkRXNCWkclX7Yco1xfPSWevpeS46dTfu2e2JNC8TYoY0U34s5ULFXlLl&#10;JRc8KGenrYS8KsOrPYxy8OoKGFh751aE5PnPb9+GE6q2l2eq6e6STzONCIGZE9dswi7QMOrderUj&#10;grdaQoSEPRkZBHUF2HvB5cMG1gF8nx9mVUw/QpvkK77sSbdDcpcQ4RfdgROCaOL9DCE7V8+onZ/6&#10;dYlFiK0j/DMPYEDGSYi3murVl1U+1Q/MDGlOiLI/cSiOtiFM+Dt/2cT7WQYE2EdViHNd/nZ+u8If&#10;tmoTMihEmlfLFDHw4Vy813yJ04IQ94HreQEtcpgnzI3ocYe+zEOgjJkdYwbh3A3l5PfonGCRtEET&#10;4q2WaSKIvKJ+uZnzv9LtEPPEZSiyXq/sZMyWYIMxUo7XqJHZDCrWINUxZmYXKEMn2IQMCZGm1TLz&#10;6ujDzVyucBqvZRAg/If4H5tl5DJYWBT8y64JCfnOhJUKrg3ikCEfR12MmT5RW8dZ2QwaFSGhWojK&#10;6+6FSv9qyfwhr9P9IXJWQcFaIsVAlZdRRmdWoy6kmcLpQO41z4jn0iqujUI0XECJkB4Gke2PkPwG&#10;zgIbMuupeEzFCek+VSglPGif2Ey3kpIO90XI3Q5oUSwUDV/N+MwPnPZpF/6uA0RaxyWgBuU0a1Mt&#10;kxWp8tcVUXmcDAy2L3OSsC8DELAnFCGLOiuD6wtUOYINn11JyAFEZ+EkzA/GWIG6qNXBExKqllld&#10;V6RCO9T/FgDKhJgkJUsyLyFYMQhAAjkreG2SYEH4bB/5OPtdDKIRIckRy2mElC1G8yW0t1zcuUQp&#10;lAXemhEoIIdZpgmBqkaGaStVv7EiSrCOkJBwtcwOCIFQkaDKRetOO0kd18fOCjDLrbyILFQeAAES&#10;2a8k4GwbLyEl2Tx9+EPLWaYqGbsMhPR/GCZ0GUvw1CzChGidohccfkTbr1TlnYzPDvF519sT4lt1&#10;+pzhek9FfUFxLgyAU88dE6JiV1WMgLYsoV4tNGsMYgLSBgNIdIWZJBLidEgFGUxjzPDG20IRYqXC&#10;6NhUvEunY5ktQtj5ypkesTCFReSE6AKy2w1r7z92tev1rrfsHlKxf8a/9DO8nMENky0dMgPb5tjt&#10;1KadNF5xTiT3nAHa5QvWJfMvezxFNr2EjG1vN1iTuV33kLBjCmQYh1ABeN8+z532ZDOzk6cIsWPT&#10;PKtjNdk49gp+HP6MKU8NiB24gAjFNjYdEvKu76l7iIr08ROSq/xqHlAm8fCk1qsj8aoU5FyTATZY&#10;wL5BiCbEDhQxdO7aN1rsFSH55slZeDrpvnuI5mEGOaq8rJzoOnAkl4CYpDsrMcKHDCy0H8NPiFAA&#10;/vVq6VXwFQOuiG2FrI+IREUhPqio2t199xCLEFCLXDXmO7UBtwOLkJ3rWMudKkULE2xkEwK2TmBO&#10;Wr9HA8oqxNvzaDc+QgIZVfvpHmJ72U0fGTnoelcXL3V1rzLIlYM1Az8h+JsuyynqdRDP1FPxrLV9&#10;qWAXKMUZWNFAR9Uzj4yQKnj21D0kt6NNrRIyxk+2k993PA0JDSPtUcjBSa3RiGgS8Vdb+uWyCkI8&#10;JAQbuI6QkB9dt3tn3UMq1IjVakj+XxEi6lEaV6uYepTjQ+/4W6lTmBkTAKQd9pyQ2O3/wFFB1dJZ&#10;Cd4jJOTqV+9v5+ArV9ZF95Cq462MXBOBKFSIJCQ37R4kPXwoMhcQlBiDv9E6YxPh1aaCxG6EhKyA&#10;ldz9u9feuqmtu4dUf0s9gCinGJuFOAlKRQAKPXNXvU4ihAkA0hmbynNbMY4Qla0bUC1xkWu9JIT5&#10;Qwqb42Izd5VIJ91DKh619cAXsMOEiGCODCwHqbEgQNkhC6NjtBLRsa04Tt7eK/beUZsduSETIuLL&#10;PD27u+keEjrWMlHBCThcgCpxmBl7YmcI0ZbqYlFOiOBzkLJVzMDVGaitdvUjjZv+EsIqc6/31D0k&#10;CIjl47Bdqgu92sGEOBSgsyyfex0h0AkhQ/G8x2VDPGJ9IeLrt3dHCPgJkem3lhJBG3zSuMCdqCAc&#10;rVabo9mIEBjKJm+c1x3g80KVnLxve7F0QjLAm7tKg1jW6Mxs0wkmtJWhfCAKEf63+JWIOfOaBcGy&#10;REl2yKgIKRa1LCvqY/uLQfyNiFWMdHiovTvAqiKXKXcz3HJQRTsjQsAtp2sCV32EQEJ/7mrCR9XV&#10;vaOLVdQMm3lajeXK4WGvRXSwiE7CNUpEx8MLRAARIpI4RbyqXhRl4OuT2P6pECH7JyQ3tYNyN9lB&#10;pzswFTJDSgTcWtlyuyVXieGonqZgpdRLqBNCBhRu1qqO2WmiYVLVJcgXQawJ0RUgtPWqlzqqrr8I&#10;6zCEyEUv937sVKRJVjKAXUJg0UmkOhHCJL6vTENC8Ep0Z6e9mH/pEvszxIvxjwpCdjIcMbOro0nP&#10;CHROSND1Pi5CeBG7bgjx5zIZpwUYFSJydrUO0RkMDiGZDCdTdqlavADKm4EyIR35tYgQLtuvnwYj&#10;ixoRMrMLotsuVJsQtftvagOwH9pJslOECLe8Ku0tl0ZqRwaU88xXs7XN8+uvA7UpIf5qVN3l7Tq5&#10;TMYKlY/beD9kZXZPerdFiNEeGeCy7qD8qTjerBT6BZ4ynUG0oa0mHgIhe86XcXW7nkEyo0lEMu7M&#10;5Nq5ad0cEMONJAQZL5oQZ8+urESEutG4Vj4sGW49sAKZqYRUVqP6mJLOGxmninu22wl2Cx1E5FUh&#10;yhcP2HopLV/QZq5/OYMJwb+zU7GU8gMiJLxmCVTA64gQtHMn25FJMNB4q7GXgBjdIjIeHONFhAWY&#10;XXivvQCq9RlUESLiYJWRPLACmek6JJAvE6iA15aQHCVWgpOkuxCBIjur6J1NCI5n13swkAHe1LML&#10;wniurqwiqzez1R5TEzIbXH3MZEKC1agCFfAaEQJO97mFvf1vAtoVIbmd3m3V0y1t8Qu7ZGGXqFEX&#10;m9ltJMB4WezWyyValF08uAKZqYSEqlEF65s1IMTJW9F9hUTSg4WDpEBtsmhaFCE7KAWD6MDVmdoE&#10;xDjOrNAC3cVZrYmsena4/CEgFTJgRKIICfeX6YgQx0nNfRlqj02nviBC9CCZnO6FU33GsjIkIcbf&#10;6lTZLkEzMxavXdAOVz8EpG9GTUhIQhXw2hHCFzALq7iMcJ3rWmR65194OxRUqEiV489AgJgcLQwD&#10;BHuIZG49O7v8oV2hNfShx9tfJlABrwUhKpbM5D/xGBFpP0hPCMp8yeyEKbnQKSX0Y0Lc/sszhUi5&#10;qIi9RZx5aIH63Lzee1brszIrag1117NbLm0XdtcpsXPP7YfME5CITEeNlNVHFauEDGYeQvQUsXA3&#10;Z8qDjgMKfMGR3vP773xvRUhqBbyatYxUEDqLO9fLFxP0YYUSqdAAVBvPEOL0xKwhpLx7F/uRQp2Z&#10;x0JInWxTdndrnhQsrOgg3UuZO8vcsI6FDiPLUcKUSeh3O93ZCd0+zdCIED80oBPGR07ILVsHw6Po&#10;nIh6QnZoZz8XwT94WwU3r8wMIcYXYuqH+DrdZXJzd+bAk0FQB8SrDvd8XPWmx4C0tFTh5NmzJ9De&#10;UlW/VxmXQUJ2DiEQaFNXqi2k1yYlD6hLSB0gcj5c1CBiwmPHu5ZRO3rxeTRRhKCFjVMraAdYQYhN&#10;WbPXYvq8AwSiALG7FL1WLspeBchCW0tBnQIVNfTGREhlR+YmhJipRFaEyPhCF9khO6xkMh32joMV&#10;7RRwVJsG7bjgYCUnKSKwPLEAkYhUrn6A4lSZDtkLITuQpessxyUadzDJLrhSaoZLY5qyhNKnFSDE&#10;zZsJ95CoIsQzMQ0nlLlVR+Yp39FbdbS3i2oJyhgzp9pLmRC3++Wu1IXddGx2q+bZhGQ4eGkRDhwz&#10;hFSufgYUqNoiCnH79Zcw+ewZN1efPft1xLI3tqgP6M5BplSMU2xwZ/OjhkUfbAbUR4j7VXcIgari&#10;3p4CEqMnJBCFKLpPKYmZaZKrQ0hCFrpKphspZsV6aEJyHyE2gJZtYgoT6Uy8cOVCO4sYIeKHfQyE&#10;VEYhpl2sYe6/qBhTl62PikKoYcotO8RVVPoFtG+oI2RDad/g7Q8yiKj2xoSkZ041JQSPpK5xJ1a0&#10;FiHS9YX6D8qTSm13rbWMS4h02KPKRihb2F8vSCqgYXWQ6UCH2C6x9ZT7yDZ/H8cN63P3MKrPHZS7&#10;gIDyeWCrQ8eriwWMmRCsEA40uZTG2EcIijXBEfG55+Sgx2yIqiS9avf28qL4cx5LSHyvzHKjGBE+&#10;tDAJlmUrRKXmGkDc/u6uvYhsEgsZ028EBzD6CQmgMJyE/wRCylW7BRnLs0hCWOrm9tuYfrsOIaCC&#10;QxZi0YoRyfA2i86z9BISKF1pb9BbV48hJOIDjIoQa/ef6RA28vc/iSEkoWd3mRDYqZhmcOcZnQtl&#10;okE8hmuQEE+HLO2EzSqK7lYuT0bbgagEzVxsx0TZr5s537RZ8oOT7BAdHIIskrJk4SaHlYSErx5S&#10;HwGyiBDmGZPesO/c2stXT2vzdtdTgRM3dtPWMjKg0FPyAwXoZFVtMHOfHRL81KV8cuuXMYVQR2mH&#10;5Ga1u3ZXvcuIfN4kQpxnbe3ouv2P5bhlJu8uQIgvCqx+uN0eMXGdP7x3MfQ4Vew4dbq6z+F57fu3&#10;IGRnhYwhx6dOtNW1/z17q2qYff2A4ghxI5Ca1trtueuk9t7/79mX08lnbOfl2Vc/eXVLDWGckCg7&#10;xAEEZ2biaqoLXZ/OyqFzmgNZPatcQGqHG3ZdEdJ771pURlVgFllGBJclrGVKhOysLTrzyHUBEBWZ&#10;rAJX0Qp2BxUmRSQhKJ61eUn2URAS6pq6fX3y8iOTqnD3JfOHvI7xh5QA2ZkFi7VLlrmE7EAna6L9&#10;OP9bA0QMt9sjhgipJiTUNXX7ImJfN96nag8jXs06gaTKaDXpDbhMc66jVKECkOrxdqanVn0dBm+H&#10;cBS8XVO3l3DyzVsmf6mKDWH7MidR+zKeZwo4YsMZLlT4ENy+MmYFDIBaJEMcIeU1dZvOH2OJdS93&#10;Te2yWqYLiKnhHiYExROWgs205gEd71GKMIneehtStMfeCPF1TVVxqnskxASBeQI8Kgjh9TFRpLws&#10;JhGT6QBQr9mIEFuCXVOlr2OfOsTEmpnaLmX3askVr5pQAQoaM/1VqwEJ/H5UMSGJhIS6pvI41Wex&#10;MarxhOQodRtM6JgCJCvl09lDqNjIUBGzmX6PypliD4T0f2aK0SGBrqnG3dp1J0RwOuHahTtKvgo7&#10;/x/AqlAlMiAgi/F5dU/IAKamaDskpWtqW0L02KtyHVaQUIgQuWwBt4aZ6ZnoixkrI1I92ElKYQhT&#10;U/Tdp3RN7ZYQ5BPB5S8djMw1nEQsqyYZ1HzD6xJ2E7dvR0NIqGtqxO5/C0LMdq4JEjIzBz7In4gg&#10;/68JKSmRBuOXGAIyEkKCXVNjdv/bEwLgixBxMfIqhpIHxMlq2TshI7FDQl1To3b/mxNiHJkVw+Lz&#10;dqL6P51/w5PDyEaxlmGy/fjxukzIfjxm5cEPTv5QTcgsApHEARxkGFl7QgIV7ZbRpWUaEOLm8NYc&#10;A+Vhh/oapw2+4aNzvcd83PUUHr1986JUayhq97+xDol5P880gVqtNi2DO879lxaEBGsNRe3+H4yQ&#10;xgX5x7pF15yQUK2hyN3/PRIiSzVUENIAkfHu4nZOyJ4t1djhdC1HwIDMai8JREhrQswsY8e672v3&#10;P+kdSzUPdd6LLrZcE28IREhbQoSl+rZsqe5p9z+ZEDsb3BpnntQJSYSQHZJOSGC1u7fd/1RAdFUH&#10;/O/MdASA6jeoLNxP0spjBgdey4QJ0dvCoidRGiEkiYRsL0/vqAZR+vvZ2f5WgYfMlJMaWbb+nRPi&#10;X7O4XrKf754Qb4UHK+YIVGOzakJoWmlHCC8SU8bmc/za9nXXtRAjNYiXGb1bY3rfVQCSgMgYUYqq&#10;DvHU0wnx9gU8kvEi26uncQ0iOn2+FavSJoSklBhpdLMDJiTUCfHqiQBnCv5I54MREqynWXlcHCDN&#10;EOnzArrVff/8HYPn4VcH2bnrzLO1f0J67YS709veux2y3zciQgJy+821mGhetb7Yntcy+34jaDPJ&#10;DJeQFUxebeZw/0F0W927IuQATwsaG6rDtUNu4N474RJZRncJ6SUhex3DIa9lOBeckJvobmV3T0j7&#10;Nyb/e8NHu5nzGu6MkPYdAPZGSPs3Jv97c0IYFryk6jETkrV9ZyKkHSHuP4+MEMiIkIMRsr3U9unx&#10;2iEtqp1aiBAgDQhBEe5Hu5aBrANCKG6oKSGFEuG7uNvXR+sPaVHLkqQ9ITyx++GzpwAnreOI9kMI&#10;ZMdFyMBQjfk4V0958n8HF9snIceCCAxMm/V4506/6XGVsiRCjo2QY3ugQzOJiJDuASFCiJAaQgaF&#10;CBGyB0AGhQgRQoQQIXf5AYfXI4AIISFCSIgQEiKEhAghGRchVw9UdzvW5+5hUp87khEQcsNXfCII&#10;Or1XJsngCdleTl7m229ZeBorLVH8K6nfLsngCRE18Fin7mY9u/stS+k0c2PyNvNAGGf5FzeTV8fy&#10;afY5ZtvLs+LD8zDXJZ9mxkJIIFwzSEhZRkLICi5URc0V/8RECBGC5QMzQ8ZOCJtxWFrr4z/CvR/m&#10;F0umUVfsB1OwhUF/wQ7/W4HOZv67OT+0+GLB5I/seTFz/9w68PoAn6brMVsB/1g6Nn7khDAi2Gff&#10;zE9Z0uLFTTHbbi+5KlkVr7BUk+3l+YYTUhzGDl3yFOniH4wKNkmjA4egQxQhqtT3Zs7/GpcdIi3V&#10;80J1vGJfkgvxGAoQGAvrX/AZhE0ky2en18V/BSHn/FB2NG/dI4AojkIHDoEQKcU3QnQ4G+VaxpoN&#10;boDrggthhyyFTsgFL4//9Mn7Qq0IQsQRN/y7VFAhUCl+ogMHRIhpX7Vk/pDXo/KHIEIKlXrvr1NE&#10;SDHMSzlZLM/Xn/7t8avlWY4JWdmEcKr0gcMhZD3V5bxH6FM1hPBRXmNCNo///bH88qxOvz3Ll19c&#10;XuTVOgQdOBxCVqjgO9uXORnVvowhhA/3DZ5ltpe/VL9df/IP5/nq/i9eWYQIMFbIDkEHDoeQ0MXG&#10;qEMKJXpuCCm+PGpFwlcvNyAWOeaIFX8VrWXQgUTIQAiRGpQtX9nP5eSVIQStSNgCj3sDLEJcfwg+&#10;kAgZgaw/ve7XDRMhdyyr857dMBFyp7KenvZMhRAhJEQISZ8IIelciBCSERFCQrMMCRFCQoSQkBAh&#10;JEdMyBJUKCvK14w+WUTRmDPT3kOe3ugWfHmmjU5vcvUPxdmPrtt89P4Qsr1UDwjHFkWKLDJvzkx7&#10;D3l6o1vw5Zk2Or3J1VdQvmSDx9cPQkSEjPjYJl8zDq7XIIbYnJnyHvr0JrfgzTNtdHqDq2/mp+/Y&#10;7V80/ei9IkTnClkxzjGymU/+aX5mnZnyHvr0RrfgyzNtdHrzB8Deo9lH7xchq3v/OoUTrqxRvmYU&#10;If9yLc4xZ6a8hz69xS3YeaaNTm989e2S5900vnhvCJEBWE6+ZrQaOctxllbie6in2vgW7DzTRqc3&#10;vHphvUz+LW9z8b4Qwifk/AOcXh+MkOa34OSZNjq94dU3jx8wO3cEhChN0uwjdqNDGt5CKc+00enN&#10;H8DtHFM1dEJWLLgX5WsmEWLOTHwPi5DUWyjnmTY6vcUDsM5p8vh6QYhEv/hgTYzxTYu1jKuCEm/B&#10;k2fa6PQmV19PzyQhI1jLFNPwc+kYwPmaSYSgM9PeQ9shDW7Bl2fa5PQmVy/0z3NhuzT+6P0hJFAD&#10;L42Qpo5FeXqTW/DmmTY6vcnVb6atHLr9IiRfPwH4VG8snCRtLChDwpyZ9B7q9Aa34M8zbXR6kwew&#10;tnZjTho+vp4QQtIvIUJIiBASIoSECCEhQkiIEBIihIQIISFCSEiIEJKhE7L97gHA/a+it7/Xv3of&#10;8VLgRRYiz67R3U679zJESJeAXOoWP3HDtipvga58u6K+F9lerEyz6YqQ1T0iZL9yA6fv8vz2EmKr&#10;FLcjpPNayETIvkUGZ7LNfPbFvlHR426iIstlnPxWqBwZabN9Ubz0XL8kj2B5CiuYTM1xem99qYMw&#10;ZGTXmwf8jOJckdTAT733Tl97PT3/MC2OuJmKPEr1uj4V3w4Rsi8doh+wRchaB9oIkOTraEjk/KRe&#10;UkcUr98vxvuJGTods+MSomm8kQfwU1mMsfz/evpZ8c/Jn6ZidtKv61OJkDuQ1zD57M8/qWET0LDh&#10;Y7GgV9MzBc+9dzLGU6v19fTza/OSOULGGevjRNzfilk6epaRhJypfkDFqH/gPaREPx117QKJ58Uv&#10;ihdZaUzzujmVZpk7kB9fTPlsoQhZT01ha/T8P775ego2Ifd/832OjpJHFKy8z63jRECsLK+OCBEB&#10;gGemirZ4yVybn8p7UrETzOvmVCLkbmR79RRUIiuvjS8jQM00I4NDrSHhGW+P3smX9BESNEQIx+Km&#10;TIiIMD8zCdriJXNtWamdEbbUMyCYMHUi5A4Z0UO25KPoELKZw2ff/OVvzpf26okwLFYiJlkeQYQM&#10;ihCuwrlCkEknsiOHqbuARtm2Q7j8+Pti0Fd8WlJHlAkJzTKGkHNMiLm2TYh5nQi5Q1nyeWL7YSqG&#10;7EZ4tGRK7O2lfP7FKF+ztSZDSE08N/BFYR98K9tSmiMUISarJWSpqmHmlup6bl5S17YJMa9jQo6n&#10;m+5ACRGpInINefq/chkJFzegC0Dllud15ax25UvmCEVIebUbIkTOKxdK/ehr24SY1zEhtNrdt/B9&#10;mckj4YcyhPC0kvvP1VHc6fWSZbZunoitFekx+5wZt+wlfYQcZnMcfyuejRIihHnM0GpKX9shRL+O&#10;TkWXIUJI+i5ESK2wJfHFeD8+EVInrO/2gdplEyG9kBtuUYxXiRAhMbJ5TDqEpEJEc2QihCQgsiAU&#10;ETJaAGqmEOk4X44UEyKkbujVzspY1zNEyE3NNtpKBZUtz4iQMQp3g9uxpW6kqZSRKhHqos0mETu2&#10;1Ik0tVgiQkYnKtYMxZba/zOHLvsU1kGEdCVi/9WJLcX/QzD1KayDCOlIVISYHRdm798ruRnlBh4R&#10;QoQQIUQIEdJClvGEkB0ySuHDHkcIrWVGKdIfEkEI+UPGKfHjTj7VkcpNrHVB+zJjlcht/bHu7f4/&#10;Pn8EstGvb0IAAAAASUVORK5CYIJQSwMECgAAAAAAAAAhAK1hXrwBIwAAASMAABQAAABkcnMvbWVk&#10;aWEvaW1hZ2UyLnBuZ4lQTkcNChoKAAAADUlIRFIAAAIhAAABUwgDAAAA2Mss4gAAARRQTFRFAAAA&#10;AAA6AABmADo6ADpmADqQAGaQAGa2OgAAOgA6OgBmOjoAOjo6MjIyOjpmOjqQOmZmOmaQOma2OpC2&#10;OpDbTU1NZgAAZgA6ZgBmZjoAZjo6ZjpmZmYAZmY6ZGRkZmZmZmaQZpBmZpCQZpC2ZpDbZraQZra2&#10;ZrbbZrb/kDoAkDo6kGYAkGY6kGZmkGaQkGa2kJBmkJC2kLZmkLaQkLa2kLbbkLb/kNvbkNv/tmYA&#10;tmY6tpA6tpBmtpCQtraQtra2trbbttuQttvbttv/tv+2tv/btv//25A625Bm25CQ27Zm27aQ29u2&#10;29vbycnJ29v/2/+22//b2////7Zm/7aQ/9uQ/9u2/9vb//+2///b/Pz8////rCQjDQAAIahJREFU&#10;eNrtnYub28ZxwIfSXY+xSsWydedKqak0TiNdI6d2E7VH2ZUSKxVbnQWnx/JMEv///1Hse/YFLB7k&#10;gcDM99m6wwEEif1xdnZeCzkJSZkAPQISIoSECCEhQkiIEBIihIQIISFCSIgQEhIihIQIISFCSIgQ&#10;EiKEhAghIUJIiBASIoSEhAghIUJIiBASIoSECCEhQkiIEBIihISECCEhQkiIEBIihIQIISFCSIgQ&#10;EiKEhAghISFCSIgQEiKEhAghIUJIiBASIoSECCEhQugRkBAhJEQICRFCQoSQECEkRAgJEUJChJCQ&#10;ECEkRAgJEUJChJCMjRAgHokQIoQIIUKIkI5kc3HG/rl9AvDwHRFChHiygDPOCRRy7z0RQoQ4sgRO&#10;yBI+v9l+B4+JECLElvX0d2yW2V6e3qj/EyFEiJHCCOF2iDRGFnyaIUKIEC2L0xsOx3rK55fl5IoI&#10;IUKQrAoiiBAiJCqcCyKECInKEoRMrjYXnBCyQ4iQCCG0liFCoiKWMQvmD3lN/hAiJEYI+VSJkHJC&#10;eFzmhOIyREjSzYgQIoQIIUKIECKECCEhQkiIEBIihIQIISFCSAZByPXTv2cyFb5zIoQIcURFauHR&#10;DRFChPiyvZz8x+Xk6vYCXrS9GREySEI2F/feLwo6VnBKOoQIiRCygsf8XyKECPGlmGWu1tMzIoQI&#10;iUkxvfz1YvLV72mWIUIi8uGT9+spwMlV25sRIQMlhMvHnwIHf/749mO6YiFCBkxIiI/bl8pP8o4I&#10;GTcht/8CcO+vX/zWPvgEJp/+6e3bt//55VQ1CCFCxknIejr5p+m9/7q0PGb/PUWao9Amj4mQ8RKy&#10;gBdspbueorXM5g+21rj9Q8JKmAgZJiGMDvVfy5sRIaMiZPOrb2v6R4iQYRKyvRSzjBuX2VwCTH7z&#10;rs7NiJBBEiIs1ck304nrMdtes/Xuo1dEyMgJyddPmNcj7FL9+fsHkGqfECFDJaTg4Mcffgoef/Ny&#10;CkTIyAnZXp4GCdj+z9NCs9z/zQ/J9ioRMkxCYqvczQWcvKp3MyJkkITwprmBw9vrL4sZ5uG3PxEh&#10;Iydk+3Uxm0xYsvtDT5f8/IZR8svEeYYIGSYhG1ELESSk4OfNE7JUR05IXLbXbCUz+fUPqTcjQkZF&#10;yIZ5SR6+quF5J0KGSki45m7z9Kt3NW9GhAyTkJKau+3Hj6RDRk9IvOauzBtPhIyHkGjN3XoKj96+&#10;eQmTVESIkOESEqq5216K1MMl34uKCBkvIbGaO/V7eu4ZETJMQmI1d0QIEaIkXHNnZplT8rqPnBAu&#10;fk0Vt1TfkqVKhESFVrtESJUcr8cMCNeDEFJ3VPoECCGyV0JMSkAkK6DfhMgwQp3ziZAGhDwAuM/+&#10;GzwhMJ/Px4pIm899+4Tvcrg4SQ3xdkVI+5epRwgDZLSIVH3sktmE+VrZv1bF9yEIgawjROqoECKk&#10;PiGlPtXrB2p3O7bP3cO2+9xZw9kFIbUsC5eQUbHS4sNuZUORUJ/Vldxut6O9Mq1vPGRZduAxsu0Q&#10;CKiT4ZqybT7XCiZfffzx+6nfq7mYgF7l2+9Y0JeVUhQ/tdpv17IaGCD7IKR01G0d5hMyYFO2xSyT&#10;5x+mXFM8965aTx/nYqfuTvbs9gnpHhGYQZniKqdhyIZKK0Ly/Oe3b+MFVdvLM7Xp7oJPM10QIgDp&#10;HhGPkOhyhwjpTJbF9CO0Sb7ky54u7JA9EQKzmYNIMZcECQnRQIREuqlef1nmU/3AzJBuCDF2ABjp&#10;ESFjtkO4BLtlihz4eC3ea77E6YiQvT+G2cxBhI95FBAfkVGvZYLdMk0GUVDUHzcX/J92dsjdEZKn&#10;EjJcadotMy/PPtxcyBVOJ2uZvX9dBSAYkZhlsa9Z7qgJifVCVF73IFT6TwvmD3ndzh/ifYm7X8ik&#10;EjI+adNPdQVnkYDMeiq+ZsUFnfhUHUC6HjpfMYxuLmlFSLRbJmtSFe4rouo4GRgsLnPSNi6zX0Ji&#10;dyFC8lbdMsv7ioS/q0dCyPisjXaE1M5Y3g8hYBA5hnEbCl0tu2UelBAoe/R9G5DBKKDmWYgP/3rY&#10;WcYPrVl/DWmWOxyj4cxRaR1mfO/6XRBSgghE/Jzld9zjAI6LkFLver3H1gqQmoRUD9IeR3BUhMS8&#10;64fdPQRmZYhYhLhBvvhF+1YiQ7BX2/RkPuTuIX7gxEdEkSFPq1yxwh6csxYig7BXE/uHRP5yuN1D&#10;YFaFiPGHzrxMgSqoOnuas7oT3SAIyTdPzuLTyWF2D/EDJ6WnJs0zsAf3/QgJUbV10a7dh9k9JN3H&#10;adsrJRftwTnrWdOjISRSUXXQ3UMCRTIQ1zY2IiHgVOily+ELJKqNwg6JwrOf3UMiLtOZh0iosAq8&#10;6SgCCNSOzVWfGLKmR7GWkfKj63bfz+4hEfsxjRDwCIk46KF2bC5haQypptLwCLn+1fvbCwi1K2uz&#10;e8j5eQSQkP+cPXqbiEDpnT/wUE5IDZ9I9Yk1rOmhEbIE1nL3714H+6Y23j3kXBFikZJMSKj0zow7&#10;Uj2lOiSZkISl8XgJYf6QwuZ4sblwlUgnu4fYpIQJkfq7IIKPqiYkCy8uwTjPZqWpppDqE4mtjCHM&#10;3cgIEfllgT272+0eci7FIQXm5+eQxwjRIxAurHKmjqCnHhoTElBt2fAzjBIJYZ25193uHnJuCz7O&#10;RxUd0/pbCBuWICEcITQjVBOSuJxRK2NXQViEVCqP46QprRriEdsXIr1/eyohPigSCExI8a8gpPhX&#10;ACImG0+lgxowRUjYU9+cEG8OsYxl1wTyX+Q4LZQ0rzvAZ4UqOXnf9mZxO8QGBT/Lc0mG+rf4QYJg&#10;O6TYepgPmB72SCxHosHNlTSfiOYJvEYmmpBqI2TAhBSLWlYV9bH9zaos1djMg4fqXBICihiIEBK1&#10;HKXugGRCtCIJEJI5MaBdNJJ8pMuc/vRTNXPMLA4Kn2TEsCCdogcgY1/zUmepMVTmYCYOsP8eA8S2&#10;RLAppHncESF7I0SdwyYZ8TBDoMhhYc5TmKnZRwxAQYxLiDfeajUsAZm7btCSeUITkvuEgFZZuxgi&#10;R+twbdXH7LSmYVKPEDP7WCKHZQaW5cgAKcwXNohm9vHWsshhImcYe+AqQ8FzcMPGxgEjAQkTAmMk&#10;JH1fmRqEmMfu2iE2J5yQGbZC2PNnYyhmnx27XowpWjUjZ/scIwLu3/3nU2aymOX1zkYEHEBwRHEE&#10;hPAmdp3rEE80KWIt64CSI0BmcswZOoYQZAnDzPKUuUtY/Wc89in5apIQoUIQIYDMWDeiOAZCtl8/&#10;jWYW7YMQyYNSMBYoXBUoQNiws3GyvR189hLXQti/oQjJA4SUPUD1anMxyWBb1u+c5CTTDoSQcDeq&#10;w9TtAiIlA+SbkPoBiwJEKJFcagoUxmOInEtCih8cI0V6bX3lEPkwICEwhNi2qnGo+brpeEySvtfL&#10;gFxM6uetPGdiVMQI+KBwJTKTbi5EwEysOQQg52LQ9CwW8L9GLQ8V0WGO/rnRXZYlogmBnaebjsdq&#10;bVEvw+VjnXLepoQAGPeUHFmuQOTSQgVezz1jVg6k/Lqb2M58LkcSkB+Gr6HABSQc0tWzGXtPc6O7&#10;MCHacwNi7nEAGRAh8TVLpANeF4RYipp/B/XzlmPMlQUDSCiNOYjkAHfqMd9uZSpqx4U9bueSELOG&#10;ioZtNBM8SGSFeGKE2IvgY1r6tqmXiXTA64IQwIq6+GWO3VO2qGllrpMDIGDMztFqAhFiGyn8zyhi&#10;OJfGjvuYDCHGqar8dGADwt/+zl0Eq1D1QAiJdqOKdMDrkBA5Anos5GiwVQNzqspvsPShM0uW55DM&#10;uD9ELH/dmUdmD0iLEntIXYcFXi2DcPO7hAAgr+rchIPyREKOow9KwiwT6UYV7W/WnhD1RdSEWA5M&#10;kDE0PrHskM4QsRnGwQ6vf4VZ6oEig7XqrXkOD6yQMsD2imq2arANdEILiPun4RAS319mP4Qo57Ue&#10;AcvhLa1P4XZniiBTGkHNEjNJiDc6nhtlrl0sM2+5gQFBUX7up2OnGtCEQ6zucB9JM6WW+8uEOuB1&#10;RAhzaGhFLZmQAyfdD2JFAlqRS/uPz/DK++4HbzOY+aDMfUJyy1x2fF+5nbXQyPIcPiGxDnitCdET&#10;tyMzMIBgQsAiZCanl2IExWs46QMZyHNmbtaSS0hovxLf9X6uCHHya6uSEo+lY2t1VWZJr6E97dlt&#10;TDu1xtWKHK0rxf93eO2qCRFaRhw8xyMnAZnNUApiPBklsxclYULyXAFyrtx3AoBARvboCKnbAS+N&#10;EMcA4ITI6Cgqp1SLGKYmpDJBygYRooaUj5xPCFdGwawlyAKE5JGkNXf24auouUQmDsgRINL2DW7r&#10;RHchISHUe/ISEbk4McLdGXNvvYBivIgQoSqESSrzT/D61Kx0z73YsV/GBwnTiNEQkcqxcRByy9bB&#10;8Ci5JqKyXEAuYazf1RJXZnJwXwfyiSpU5l4Ku7FSQKakgpx1ZjZrgWq5qoRZ82aT5xCncuxo6q/a&#10;Wapw8uzZE+jKUlWjrmOjOnYiDX8xsIIMTYh0js4hLIgQBZfxn7jtrHDYnimvEk58V7qPSPCv54oQ&#10;ff/BEqIieul1NE0J0Qtcneg3dwkJCl8KZ4oQdQgTIqaB4o47KwmZcSVsD/7qIVCqCKlayxgLOqyi&#10;hkBI6Y7MLQgx0XNDgQ72m0lFnKoIyVTMFkEjAMm8NbO+i4oIcyozlN7DrkKEBN1tSMElYxE6FcWB&#10;hqdDOiYkl6PO17m5zOoDqx1MJlWI0Ch6vpEBGtR/UMZuxDBnHiEmcKexRDFdhJWvKc4rpp6mT9Qj&#10;pSfEtNqRecojesvuYrtmTKxYx84mRP9mTy/zuSzp1avhmVotZ7Z7XHEIkAcIYVUVkhE55rOAJy1Y&#10;qhGbeerYo30jpUUW4vbrL2Hy6TNurj579uuEZW9arruaNcQYZgHD0460g/Kwqq0LQXs5fEL0ekhN&#10;Z3oqUx4PPutk3EwVWsnLGJTu/1AeZJgQf1fFGsjcNSktshDF7lNKUmaahE6G0rrQFoCyBbT7DDyr&#10;VPvg52rtCraLDXMmVrXsJjr4I4FUqQXqvqqqwovKKWLATpOOL47BaxvQZJV7V6S0zUKsd7PKWUZ+&#10;oY2NCHJikbRoRDLQ2Rgow11ZGjrp0KQvIkAkOGpKEO0EnIQwFe6V/hOrCYQixh/lMCjgptW3coSc&#10;94+Q+pVTHRKyEzkgWqHIsZYpAYB8k3oYFAEqo0zXcWaZJsQYq9qutQnZCUK0h01nEEFpjqny71ug&#10;JBHSW9dZgyzE9ZT7yDb/kMYN2+fuYeI+dxYJcsLhS1HP6cEJsZY5li2K1IXJ8snAXqHoVbKiEucd&#10;Cwt1Bzq9VXu6YpF+d4wDWUthQiDvcypA/a7d28sXxX+PUwmpt1cmGqxMWgHKauXDuUNTjmfGZkh1&#10;gNO3SCkexyFrsgQBTJIjWHON5ZEHpVP88J2brcxfBsKLHtyNBrzir6MixO/aLchYnCUSwko3t98l&#10;77dr+0TNelaOLP72M+tSmrQin0zMQB4YRvtkxpcmmLAIUUEadGzm18pJu4R7WgPqzwYGHfE0isku&#10;GAAhVvSf6RA28vc/SSGkzZ7deDYQDnOHkNBYuraoPf7KxNDWjrF41FI5s15VTlQ4eVXGhs5LCdFv&#10;1PnIftmxeC/HS0hw3hDhmCT7dXPBgzYLfnJqBhGA85g1GTYzVgIigKODcp8Q5Yw3aQUKB1AVfGAS&#10;1HUyGm5oJ8wc2xlfRsguFr7DXhQ4bjtk+7X0hn3v9l6+flpZt7ueCpy4sZuYQaQflkcItkOUIpF/&#10;mSmHu8o9R1dbhGQgAjLKI68rKuZqjlErppkmBFQXV7mGxlFnlAPvTDI6hOCAr37PEnIMjoIQtdpd&#10;u6veRUI9b31CAHcQQurDDeDusO91hgjQ2WBG7aCQrgQCMAqhrDa3jkH9M9OIgNuE3Mo6BB2CjuwT&#10;bJRVv0GptEOw49TZ1f0Cnle+fgtCAqam4cL4XPUCF3lNAF9sG6v8gvncqXUJZBDgfNlchxHtFVJk&#10;AuGfwoSawQbfJsTco6egVI7Z/z37cjr5lEVenn31U1C3VBDGCalhhzitDGVih5orXELQ+hYTok1S&#10;OxtATUtOOgBOWHTUgCLETpaelThFFSFzUS3qq0YMCNJW6PpegZJUURWZRRYJyWUN1jJgqZAgIZZq&#10;MYNmZSaqNBLdGcha6aI+qDN8hhs8MZOMn6lU9hl0/1fti40REnmF3nCSQkhs19Tt65NXH5mUpbsv&#10;mD/kdbI/RD5eXLlou8j1MGWgCq3M11pqiRwRAhFCdOq6dMLrE5z3slONZKpyyvwPoXPsweol7uNX&#10;IncPSgohsV1Tty8T4rr1fKrmARrr1Hy/564H1clOzbQpqpNXM9e0dQlBVkUga0w4YURlhG+cJhGi&#10;va0V9TPpnPQuchfbNXV7CSffvmXy57LcEBaXOUmMy3iAIAcoKovZoQTUzARxcJgfuzhydGymr85U&#10;8gdXIsjh6gKyA5x1Vp8QU9mlhrstKP0jhIm/a+peumXGCTEVMGYVY693zNpGVVCA13FkZrDSXrGZ&#10;8tnbHUXEHGOCzTVD9pYKQfNTbx0f7QgJ7Zqq8lT3TAhyS9s+MFGLZ9IvvPRFjyMW/QcreKzLwVXi&#10;IWoAolSIZZ/W+rSW3y+gEIZCSHTXVOnr2AMhyA7J0d6nLiEZ9jRYDhJETIbtlBnKL7BXJ2rpiWO0&#10;agG9c6rt6j7joInbt4zlFoTEdk3learPUnNU6xGSm9R1/auJvIn/Z0iJzJXjC7RFiQgx2WczZ7ms&#10;ETL+M+wks3roVtVyKJUR/CwQffp91yUpOiSya6pxtx5kz27lXlJ5AE4prYrX4uRCwP4zixDz3c7i&#10;hDgl2+VNcvW2R7q9J1Yh4XWytcXVkdfL1Ns1tXNCACc1i+GeO6kYJslIEWLSgtQ1OgHR5i4LxHsC&#10;76Ek9xDHCgRw0JyQnpGSPGZ1dk3tmhAzHyhCLH+2HcNF9q09nZj0MzREqg2WdqPENgCJpKeK5axJ&#10;AQL5am6UN1gkEXSp9k2XpPpDgrumJkT/uyTELoEIE2IaBqDwu3e5R4iTbJZXEILuDQFC7P3vLELc&#10;0F38ifSFlBRLNbZrakr0v1NC9CYdtgMbBebk0mcOZt0DxlPipRDbQf8SxzpYe+aBRQiq68JJJ/49&#10;ctMn1uAJlYT0v+YutmtqUvS/E0J0Y5FwcxdloxrLdS4RMT4yq8bb0fXSFVtCiExH1IlsGUqCgx16&#10;czpxLTL0sAttcVUqd61LEsds+/HjjU/I3jxm/nMNqX4MDCq1NTVuPE9+pls9hP2iwsdm0tbCb9xS&#10;BE6Okt3rv4wQy0xOJOSuSUl6f5GOdovk1jKtCQl9ua3kHNANz+Tv0mciN0i0CHEAcdLdgypEzC8y&#10;Ocm0vXNjwjhNLQu42SC0kE58KD2uymQlVI/evnnp9RpKiv53QEh4NYC+005Tb9zDzNoNPgJIhY2q&#10;CVHxvgyV+OoSjUjmR2jV1W7Eehi5i/YaSor+H4oQlWEo4zTuAhdi81TmOOAjgJj6TtTL3W6glgeU&#10;g5031Akhh5Yamcyu3ZEY/W9NSOTrjxMwrBoIFKRBBXNBQOwS0OgbQME9ZGboklBIbHgX94wMlJDD&#10;War6YQcQsSDSP6vsI3vHkKBuwjZuCSCoAtjSXuV1LuMgxMwydq77HqP/Vc9aY4HCrnaDjp2Vyhie&#10;ZpyWvJWE+C9TXSoHeMeCJjkEx0CIsFTf+pbqHqP/SYTs3EWE1eXD7D5iBV58Qiq+1GUDKzNlyy9P&#10;1xnHW5UZXu3uNfpfTYjjzQ6PoEOIW55fVjiZ8p5kIKgckeSXh17OP608ZoeL/uclueK6Jq7k65+F&#10;w7Yo0Ndop9cEw6IGgUdLyPby9FA9iCquDjcCi48BcoJmYUJ0NkETTZJiWEC6aQr9NGIbd6lyvWQ/&#10;750Qf2zQKEPgcxn9kmV+ZA6cROj9DE+NVz5eQniTGB+bz/Cx7etueiF2RQigFPfcbjYTGo+9EVJj&#10;gdtXd1pSd4ingZ0Qb1/CI5kvsr1+mrZBxB0RYl0XGo/aOqTGnp9jICS2E+L1EwHOFMKZznskpMoO&#10;wXUy1eMB/oqmqiq3HslVLhCTeN1DRFq9oZ+/Z/A8/GrPkbvYQ40PJ6CmdZHL3YxmW9dUeEqzTscR&#10;xQmGRkj9YT3QfTIoT7xQBZ65WfDioalwlULWKSHgdPs8PkJuv70RE81V65vt+9ODzgErJQRQD/hQ&#10;0X85IdH80oaj2/MtEavf2BImV5sLuP8geVvdOyMEzEbOpYigRljB0EwzQpo2qzt2QlZw751wiSyS&#10;dwm5I0LwRs6mIi+FkDqDDZHkwaYDDdDvrZkr3xnnghOySt6t7G4JgVjCYYCAGCFlyQDdEtL7aG91&#10;pzvew50R0n4HgIMSUm5s4patodSiaKQmalE2I6T/6QDVhDAseEvV3hNidYXPqgPzNis2IA1UPwxS&#10;hSQS4v7YU0Jyq2cub3PX8GV2TTRCk5E+fkK2l9o+7b0dgh95KB0kXRWVEwKdv98eA1L9aU2Ge+/X&#10;MvhOqiKiESGwKyOk4zSOviclVr67QonwKO72df/9IfqJg95Ls8Fowg7c9gL7JKTvUv1hWWH3w2dP&#10;AU5a5xEdZJZBO2c2C3SYYpvgNzwUKBw3IawJBC/+7+LrfRBAxL6ITQmxGqv6OAQU07CVytAidyoM&#10;hmNhdV/CRFkDjAUPESFHR0gb+6+UkECQvqfZg0RICSJtE6ZNhScRMsD8kE5Xj4HcM6/T1TGWa4+a&#10;kEPzRoSMm5Dqz3SU5dpECBFChPTl+R1nQT8RQkKEkBAhJEQIyYgJuX6gdrdj+9w9rLnPXRsIicKj&#10;IGTFrXuRBN1kr8zGH6fXhQVEiJbt5eRVvv2Opaex1hLFT3X2220HCCFyDISIHnhsp+4Ge3YfPSEL&#10;LxlvVZG/ublwT1hNrvJ+yD6f5vbyrPjsPM11waeZsRLiA1Ap4yBkCS9UR80l/8AjsUOIkET5wMyQ&#10;AxPSi7WMIYTt0cS+JcCywJfFL8XD2HzxDTfcmYYtLPoX7Py/FQhtLn53AbycoDhx8g17YCt+BT7x&#10;5vCfpuvnyR4DN0tlbvyhCemD6IFcnIlPznUI+4E9jc2F/POSU3NWEPB4wwkpTmAnLXiNdPEDo4LN&#10;0ujEAegQRYhq9b254P8cyA7pFyGbL67YV+RFLgBgD2J17718ImIiWTw7vVn/4kqfUJzNLuB79wgg&#10;irPQiQMgRErxhRA7nB12LdMzHZLziUIQIgyLYvi1UVL8sPnij5+859SIk9j/VvzLVJwuUBFXqBOH&#10;Q4jZvmrB/CGvD+QP6RkhhUK99xepQ1YyR8AQki8er3/5ty+uFmc5JmRpE8IOmxMHQwizzaQr9bA+&#10;1V4RwodYzTJ6cWIIWZ5+d5YvPr98kZfrEHTiYAhZoobvLC5zcrC4TJ8I4WO9AgSATcj6k398nC/v&#10;/+LKIkSAsUR2CDpxMITEbjY+HVKo0MfCCOXLucXkyhDCVy8rtuTDhPATrbUMOpEIGQYhQoE+5o6N&#10;K2aSLZQ/hE+7erJgKzzuDrAIcf0h+EQihKR3QoSQECEkRAgJEUIyEkJIOhcihGREhJDQLENChJAQ&#10;ISQkRAhJjwlZgEplRfWayReLJBpzZb3XkJc3eguhOtNGlze5+4fi6kc3bT768RCyvVQPCOcWJYps&#10;Mm+urPca8vJGbyFUZ9ro8iZ3X4J/ywaP7zgIEQky4mObes00uF6DGGJzZZ3X0Jc3eQvBOtNGlze4&#10;++bi9B17+y+afvSjIkRn41k5zimyuZj8M6/gM1fWeQ19eaO3EKozbXR58wfAXqPZRz8uQpb3/m0K&#10;J1xZo3rNJEL+9UZcY66s8xr68hZvwa4zbXR547tvF7zypvHNj4YQmYDl1Gsmq5GzHFdp1XwN9VQb&#10;vwW7zrTR5Q3vXlgvk3/P29z8WAjhE3L+AU5v7oyQ5m/BqTNtdHnDu2++eACyaG/ghChN0uwjdqND&#10;Gr4Fr8600eXNH8DtBaZq6IQsWc43qtesRYi5suZrWITUfQt+nWmjy1s8AOuaJo/vKAiR6BcfrIkx&#10;vmmxlnFVUM23EKgzbXR5k7uvp2eSkBGsZYpp+Ll0DOB6zVqEoCvrvYa2Qxq8hVCdaZPLm9y90D/P&#10;he3S+KMfDyGRHnj1CGnqWJSXN3kLwTrTRpc3uftq2sqhe1yE5OsnAL/UgYWTWoEFZUiYK2u9hrq8&#10;wVsI15k2urzJA1hb0ZiTho/vSAghOS4hQkiIEBIihIQIISFCSIgQEiKEhAghIUJISIgQkqETsv3+&#10;AcD9r5LD3+tfvU84FDnIUuTZPbqLtAdvQ4R0CYgoOWHR8LRhW/oh0GUoKho6yGKxssymK0KW94iQ&#10;/coKTt/l+e0lpDYpbkdI562QiZB9i0zOZMF89sVeqexxt1CR1TJOfitUjsy02b4sDj3Xh+QZrE5h&#10;CZOpOU/H1hc6CUNmdr15wK8orhVFDfzSe+/0vdfTxx+mxRmrqaijVMf1pfjtECH70iH6AVuErHWi&#10;jQBJHkdDIucndUidURy/X4z3EzN0OmfHJUTTuJIn8EtZjrH8fT39tPhx8sepmJ30cX0pEXIAeQ2T&#10;T//0kxo2AQ0bPpYLej09U/DceydzPLVaX08/uzGHzBkyz1ifJ/L+lszS0bOMJORMbQdUjPoHvoWU&#10;2E9H3btA4nnxh+Lgeorfk7mUZpkDyI8vp3y2UISsp6avNXr+H998PQWbkPu/+SFHZ8kzClbe59Z5&#10;IiFWdldHhIgEwDPTRFscMvfml/KNqNgF5ri5lAg5jGyvn4IqZOWt8fUWLmqakcmh1pDwirdH7+Qh&#10;fYYEDRHCsVj5hIgM8zNToC0OmXvLRu2MsIWeAcGkqRMhB2RED9mCj6JDyOYCPv32z39zvrTXT4Rh&#10;sRQ5yfIMImRQhOi9BFXRyVIYfqbvAhpl2w7h8uPvi0Ff8mlJneETEptlDCGPMSHm3jYh5jgRckBZ&#10;8Hli+2EqhmwlPFqyJPb2Uj7/YpRv2FqTIaQmnhV8XtgH38ldKc0ZihBT1RKzVNUwc0t1fWEOqXvb&#10;hJjjmJDebKY7VEJEqYhcQ57+76XaQm4FugFUbnlel85qVx4yZyhC/NVujBA5r7xQ6kff2ybEHMeE&#10;0Gp338LjMpNHwg9lCOFlJfefq7O40+sVq2zdPBGhFekx+4wZt+yQPkMOszmPvxSvRokRwjxmaDWl&#10;7+0Qoo+jS9FtiBCSYxcipFLYkvjFeD8+EVIlbOftu9ktmwg5Dllxi2K8SoQISRGmR4gQkqiIvZGJ&#10;EJKIyIZQRMhoAaiYQqTjfDFSTIiQqqFXkZWxrmeIkFVFGG2pksoWZ0TIGIW7we3cUjfTVMpIlcjo&#10;CeGTiJ1b6mSaWiwRIaMTlWuGckvt38ypi2NK6yBCuhIRf3VyS/FvCKZjSusgQjoSlSFm54XZ8Xsl&#10;q1EG8IgQIoQIIUKIkBaySCeE7JBRCh/2NEJoLTNKkf6QBELIHzJOSR938qmOVFap1gXFZcYqiWH9&#10;scZ2/x9nRO1rVZTYuwAAAABJRU5ErkJgglBLAwQKAAAAAAAAACEAsNRxIN8NAADfDQAAFAAAAGRy&#10;cy9tZWRpYS9pbWFnZTMucG5niVBORw0KGgoAAAANSUhEUgAAAiEAAAFTCAMAAADYyyziAAAB6VBM&#10;VEUAAAADAwMGBgYJCQkNDQ0QEBATExMWFhYZGRkcHBwfHx8AADoAAGYAOjoAOmYAOpAAZrY6AAA6&#10;ADo6AGYiIiImJiYpKSksLCwvLy8yMjI1NTU4ODg7Ozs/Pz86Ojo6OmY6ZmY6ZpA6ZrY6kLY6kNtC&#10;QkJFRUVISEhLS0tOTk5RUVFUVFRYWFhbW1teXl5mAABmADpmAGZmOgBmOjpmOmZmOpBmZjpmZmZh&#10;YWFkZGRnZ2dqampubm5xcXF0dHR3d3d6enp+fn5mZpBmkGZmkLZmkNtmtttmtv+QOgCQOjqQZgCQ&#10;ZjqQZmaQZpCQkGaBgYGEhISHh4eKioqNjY2RkZGUlJSXl5eampqdnZ2QkLaQtpCQtraQttuQ29uQ&#10;2/+2ZgC2Zjq2kGa2kJC2tpC2tragoKCkpKSnp6eqqqqtra2wsLCzs7O5ubm9vb22ttu227a229u2&#10;2/+2/7a2/9u2///bkDrbkGbbtmbbtpDbtrbbttvb27bb29vAwMDDw8PGxsbJycnMzMzPz8/T09PW&#10;1tbZ2dnc3Nzf39/b2//b////tmb/25D/27b/29v//7b//9vv7+/w8PDx8fHy8vLz8/P09PT19fX5&#10;+fn6+vr7+/v8/Pz9/f3j4+Pm5ub+/v7p6ens7Oz29vb////qusnJAAALsUlEQVR42u3d53vbxh3A&#10;8eselEXR7h5x5Kp7MLFad680tliP7pXUFa1U3SORa8Zqre5lkTLh1m7i0Ym/tHc4jMOPB4j0qxzw&#10;/T5PnvAR5bzwfQIcxgEqJqpL8VdACCGEEEIIIYQQQgghhBBChBBCCCGEEEIIIYQQQgghhBAihBBC&#10;CCGEEEIIIYQQQgghQgghhBBCCCGEEEIIIYQQQggRQgghhBBCCCGEEEIIIYQQQvgrIIQQQgghhBBC&#10;CCGEEEIIIUIIIYQQQgghhBBCCCGEEEIIEUIIIYQQQgghhBBCCCGEECGEEEIIIYQQQgghhBBCCCGk&#10;HUUDpdSa+TRSqrNpPoyzD/onagMVrRGiZDcTIBrDSK3E8VB/mPQ0iLH+YP6JR+YDRFouJDERj5au&#10;TPtmQzLq7kcD82G4ovGs2A/UZiE2vclIthrmQ24GIQjJvxouXUmFqI3J0eTD0hX2MgjJNyF6qppu&#10;OtRGvjFxpqzUbiFjlexOkpmqK0RvWfRP1mDRdiFje7AbD5VauvzIZr6XySckuGi3kJFythKTYwUM&#10;Z3dDLRYyKk1F3aNdS2XMNiRkIdHWsfnH70Uyez4k3YJM+yvZ/DQ7Y8Y8JHQhB+f0zGF+IS+W3Yzt&#10;iXWVHLJM+87JdvthmJ2QpxCF7J5Uavni/vx/wCuEGiok2urp7cdic8iXyP7GgDdViNm9LD/Zr9zD&#10;3Njb3pvduLxUhpCGCpkOVOfEdT1v8AsxfJJWd8pfvEyGkKYK6asjZ/YrhBycVJ2Hv729vf3UqZ46&#10;voOQNgqxk9TVp31Cnu05Ww69NXGPRF4uQ0hjheiZxiXlO9KdXijvWQ4uOL/yChlCGixEH81c7amO&#10;nGrU9krZ3xnwJgvRXVtXqjv/GTOEtE6I2dkscNb9VTKENFRIdP6x/Qf5c6+WIaShQryHueaqSlL1&#10;hZrXyBIhxWoI3bBr7DmLICbHuLLbECGxvWhfl1dIsRoiNvcSGSHO7anTPtf+GyMknj5yyGWa18qM&#10;EPdGMr0d0kKcW9zHC107RsgLR0jHnDS1/Xz+KcnrZLfyr+yNZKPu2ZKQsVrj/qEwhTj3iZVGMPpV&#10;nZfXywoh5l6heHJ0cyj2Mtxh1rBtyPTRKw8kJLmX2Uxk7EzVWQSBkDCFVA1bvZA3yG7lQMx+ZaR1&#10;JELcmw8R0iYhb5TdcrYgcbIIwggpLYJASJuEvElmhYzyZ0MkbZQWQSAkRCHV51QfREhpNUSxDRmz&#10;DQlXSM3W5YN14/lm2e04FqsdmIc0XIjdwnw467HynfBvkd2O3dUQuRB3EQRCmidketIMeM8O/LI7&#10;vm+V3WbA2yhEbxW6O3F8MFBr0VCtIAQhouRSXGwmGN1980/xzdtlCGm4kL3rvp9mx8Lm3+Xj4nfI&#10;ENJkIQefT572cdqzDbGHr+ZK/qTnCnmn7B8MeHOFTHqdz/WWfjHwPGVspDpn9va2enoeMijNQxDS&#10;JiFDtWF2IeWJRtqzyYFM54ze0ZSOZd4lQ0hzhWSTjIoT8Ne2t5+Z/em7ZQhpp5Bs/ho9Jb56jwwh&#10;zRVipqNGh72xtIznUbvKavekxPNeGUKaK8TOVDtf6M0+hs6eDzk4ZyYiCGmvkHhyMjmrvunbvnS+&#10;o49kTsxMYd8ne87+enYVJru1zN7lmB4FDbv7wfydIKTcjWvPeE+ZJWO+7FnQ+37Zc7G7GiJ/wJ19&#10;oKrNsxtDSPhFw47vYewfkBkhznP+04dkutdz7foICk9I1SX+7Oe9zsP6m/1DhBRfua+EiEfFaTa7&#10;PoLCE1J1ib96oYTuI7Liq+HSleKVEMOHsplJtj6CghNSfYm/po/Kik2IBpHfnjrtJzealdZHUGhC&#10;qi/x1/QxWQEkexxz8RT35P0y2foICk5I9SX+BxDirIYoZql6WpKvj6AQtyFVl/hr+rjM/jhdDSHe&#10;FaJ55OsjcBGekOpL/DV9Qpb+lzZSdN5XQrANCVRI5SX+mj4ps5uObDVE8UqIZO1/+mOEhCqk6hL/&#10;okKc1RClV0JkuxaEhCvE13T9oaLjYtvyKRnj3WQhu9aCmKXWCvm0jPFusJDsOEOtzr8T+IyM8W6u&#10;EHOFf9DZPOj7D0WjPc/LQxDSJiHmLNlQ6/BenK+6deSzMsa72ULMqVDf+dRJT61uf/fc7Nu2vyhj&#10;vJsrxFyXmfRWfEKiQfbEGHki7Usyxru5Qszu5XK/8/hZz53MziUbhLRXSHzVvFzbN9uoFvJlGePd&#10;ZCFJvrXdxV5Gbl6+ImO8myskGlS/VyaZqW57ZqpflTHezRVSe09I1dFupZD0BRBmr7USu+sjRlz7&#10;D1WIHru31ZxM9Z8x+5qszG3cNe/fXHHWR7iP76awhETn15Xq+C6+1PR1mf1x+gIIe3/IyDxPIF8f&#10;kb8kgkITUlyh8whJL+rNfPUNWQrEvgDCXUcVJ3eLICRgIXWZuzsWEBKn95ONly73i5dVJQ9VZS8T&#10;uJCq55ipM/7f/6asJGRk9jV2sxFndzc7L4mg0IRUPses+jDnW7KykI5zr7t9W4T7cGYKTEjNc8yG&#10;Vf/bf09WFpLYSG9jtusjyne/U1BCap5jFl1avrhnur6QELv1SOar6foIscaKQhJS95Sq6Jx/3e7z&#10;35eVhEz72SKIbH1EeVkENUVINFDLT/heknjnB7KSkGQNpjkpUsw8mIeEK6TuOWZVM9U7P5SVhZgj&#10;F7N7cdZHOC+JoLCE1D7HbGEh1EAhNc8xq9ov3PmRjPFuspDK55hF50+pjn06kZiH/FjGeDdXyPRC&#10;5YLM4jFEYm9z5ycyxrvBQjSD1UNW7coNzJ1tGePdXCFxfM2c9ahFsnsCIW0WYgisaySzD9aNo18m&#10;478l9jJ3fypjvBsuxJxgV55D22wmIm7suPszGePdbCHRrj7gPXLac7vhjeSyzBPip3d/LWO8Gywk&#10;4dF5/HrNr0xOI6S9QvSOpJ6H+Z0PlTcvd38jY7wbLOTCzqG/c1XOVH8ry76xqyFmXxKRf0XBCcmK&#10;to5Vz1S75vpu8eN7v5Plv2/vdZ95ScQh63IQ8oLv4JzyHcukR7v6ePeUe4NRlZB0NYTnJRHZVxSm&#10;EDNXXb44/0Oq7v1elgJZc24SKr0kovwVBSUk2urp/79nr+zK2esNR8gfZDmLgkHpJRExd5iFKsTs&#10;Xpaf9MwRpv3SOdbokvMr9/4omxVSekkEQkIVMh2ozonr/lmktpNdrIl219Wqc8gzh5DZl0QgJEgh&#10;fXXkzH7VcUZyKs08adXMUtwv7v1JJoV4XhKBkBCFWAWrT1cdid7YMgt3j8szavf/LBNCfC+JQEiY&#10;QrSCS2rRI9H7f5GVhcy8JAIhIQvRA3m1pzqrO/P/gUOEeF4SgZCgheiurSvVnXsE7/9VVhLie0kE&#10;QgIXYnY28183uf9PGePdfCGLdP9fMsYbIQhByPz9+z8yxhshJSH/lTHeCCkJuSljvBGCEIQsIOSW&#10;jPFGSEnI/2SMN0JKPS9jvBGCEIQs0D1Z9sU4fZzERv4h+TGv60aIm3ktROmD9z2cCGmvkPzJuqPs&#10;LWgIQYhTfntI9mHUPYsQhBQNs01I+mFydJN5CEKKpv210gdzKyJCEFKUP709/WAe0IwQhBTlGuyH&#10;ZEUEQhCSJ3cyo9KJEUKIXSPjfojZhiDEESKnIQhBSFmIPF2GkFYKIYQQQgghhBBCCCGEEEKEEEII&#10;IYQQQgghhBBCCCFECCGEEEIIIYQQQgghhBBCCCFCCCGEEEIIIYQQQgghhBBCCBFCCCGEEEIIIYQQ&#10;QgghhBAhhBBCCCGEEEIIIYQQQgghhAghhBBCCCGEEEIIIYQQQogQQgghhBBCCCGEEEIIIYQQQoQQ&#10;QgghhBBCCCGEEEIIIYQQIoQQQgghhBBCCCGEEEIIIUIIIYQQQgghhBBCCCGEEEIIEUIIIYQQQggh&#10;hBBCCCGEECGEEEIIIYQQQgghhBBCCCGECCGEEEIIIYQQQgghhBBCCCFECCGEEEIIIYQQQgghhBBC&#10;hBBCCCGEEEIIIYRQwP0fSg9G3c3/qhIAAAAASUVORK5CYIJQSwMEFAAGAAgAAAAhACvoiB/gAAAA&#10;CwEAAA8AAABkcnMvZG93bnJldi54bWxMj0FLw0AUhO+C/2F5gje7ScTYxGxKKeqpCG0F8faafU1C&#10;s7shu03Sf+/zpMdhhplvitVsOjHS4FtnFcSLCATZyunW1go+D28PSxA+oNXYOUsKruRhVd7eFJhr&#10;N9kdjftQCy6xPkcFTQh9LqWvGjLoF64ny97JDQYDy6GWesCJy00nkyhKpcHW8kKDPW0aqs77i1Hw&#10;PuG0foxfx+35tLl+H54+vrYxKXV/N69fQASaw18YfvEZHUpmOrqL1V50rJcxJxUkacafOJAlKX85&#10;spM8pxnIspD/P5Q/AAAA//8DAFBLAwQUAAYACAAAACEANydHYcwAAAApAgAAGQAAAGRycy9fcmVs&#10;cy9lMm9Eb2MueG1sLnJlbHO8kcFqAjEQhu9C3yHMvZvdFYqIWS8ieBX7AEMymw1uJiGJpb69gVKo&#10;IPXmcWb4v/+D2Wy//Sy+KGUXWEHXtCCIdTCOrYLP0/59BSIXZINzYFJwpQzb4W2xOdKMpYby5GIW&#10;lcJZwVRKXEuZ9UQecxMicb2MIXksdUxWRtRntCT7tv2Q6S8DhjumOBgF6WCWIE7XWJufs8M4Ok27&#10;oC+euDyokM7X7grEZKko8GQc/iyXTWQL8rFD/xqH/j+H7jUO3a+DvHvwcAMAAP//AwBQSwECLQAU&#10;AAYACAAAACEAsYJntgoBAAATAgAAEwAAAAAAAAAAAAAAAAAAAAAAW0NvbnRlbnRfVHlwZXNdLnht&#10;bFBLAQItABQABgAIAAAAIQA4/SH/1gAAAJQBAAALAAAAAAAAAAAAAAAAADsBAABfcmVscy8ucmVs&#10;c1BLAQItABQABgAIAAAAIQBg/rsHUAcAADweAAAOAAAAAAAAAAAAAAAAADoCAABkcnMvZTJvRG9j&#10;LnhtbFBLAQItAAoAAAAAAAAAIQDm99mVCyYAAAsmAAAUAAAAAAAAAAAAAAAAALYJAABkcnMvbWVk&#10;aWEvaW1hZ2UxLnBuZ1BLAQItAAoAAAAAAAAAIQCtYV68ASMAAAEjAAAUAAAAAAAAAAAAAAAAAPMv&#10;AABkcnMvbWVkaWEvaW1hZ2UyLnBuZ1BLAQItAAoAAAAAAAAAIQCw1HEg3w0AAN8NAAAUAAAAAAAA&#10;AAAAAAAAACZTAABkcnMvbWVkaWEvaW1hZ2UzLnBuZ1BLAQItABQABgAIAAAAIQAr6Igf4AAAAAsB&#10;AAAPAAAAAAAAAAAAAAAAADdhAABkcnMvZG93bnJldi54bWxQSwECLQAUAAYACAAAACEANydHYcwA&#10;AAApAgAAGQAAAAAAAAAAAAAAAABEYgAAZHJzL19yZWxzL2Uyb0RvYy54bWwucmVsc1BLBQYAAAAA&#10;CAAIAAACAABHYwAAAAA=&#10;">
                <v:group id="Group 111" o:spid="_x0000_s1076" style="position:absolute;width:57702;height:64014" coordorigin=",-1465" coordsize="57702,640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UakawgAAANwAAAAPAAAAZHJzL2Rvd25yZXYueG1sRE9Ni8Iw&#10;EL0v+B/CCHtb0yguUo0i4soeRFgVxNvQjG2xmZQm29Z/b4SFvc3jfc5i1dtKtNT40rEGNUpAEGfO&#10;lJxrOJ++PmYgfEA2WDkmDQ/ysFoO3haYGtfxD7XHkIsYwj5FDUUIdSqlzwqy6EeuJo7czTUWQ4RN&#10;Lk2DXQy3lRwnyae0WHJsKLCmTUHZ/fhrNew67NYTtW3399vmcT1ND5e9Iq3fh/16DiJQH/7Ff+5v&#10;E+crBa9n4gVy+QQAAP//AwBQSwECLQAUAAYACAAAACEA2+H2y+4AAACFAQAAEwAAAAAAAAAAAAAA&#10;AAAAAAAAW0NvbnRlbnRfVHlwZXNdLnhtbFBLAQItABQABgAIAAAAIQBa9CxbvwAAABUBAAALAAAA&#10;AAAAAAAAAAAAAB8BAABfcmVscy8ucmVsc1BLAQItABQABgAIAAAAIQChUakawgAAANwAAAAPAAAA&#10;AAAAAAAAAAAAAAcCAABkcnMvZG93bnJldi54bWxQSwUGAAAAAAMAAwC3AAAA9gIAAAAA&#10;">
                  <v:group id="Group 109" o:spid="_x0000_s1077" style="position:absolute;top:-1465;width:57702;height:64013" coordorigin=",-1465" coordsize="57704,640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PBxAAAANwAAAAPAAAAZHJzL2Rvd25yZXYueG1sRE9La8JA&#10;EL4X/A/LCL3VTZSWGl0lhFp6CIWqIN6G7JgEs7Mhu83j33cLhd7m43vOdj+aRvTUudqygngRgSAu&#10;rK65VHA+HZ5eQTiPrLGxTAomcrDfzR62mGg78Bf1R1+KEMIuQQWV920ipSsqMugWtiUO3M12Bn2A&#10;XSl1h0MIN41cRtGLNFhzaKiwpayi4n78NgreBxzSVfzW5/dbNl1Pz5+XPCalHudjugHhafT/4j/3&#10;hw7zozX8PhMukLsfAAAA//8DAFBLAQItABQABgAIAAAAIQDb4fbL7gAAAIUBAAATAAAAAAAAAAAA&#10;AAAAAAAAAABbQ29udGVudF9UeXBlc10ueG1sUEsBAi0AFAAGAAgAAAAhAFr0LFu/AAAAFQEAAAsA&#10;AAAAAAAAAAAAAAAAHwEAAF9yZWxzLy5yZWxzUEsBAi0AFAAGAAgAAAAhANr+M8HEAAAA3AAAAA8A&#10;AAAAAAAAAAAAAAAABwIAAGRycy9kb3ducmV2LnhtbFBLBQYAAAAAAwADALcAAAD4AgAAAAA=&#10;">
                    <v:shape id="_x0000_s1078" type="#_x0000_t202" style="position:absolute;left:2535;top:50738;width:55169;height:118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ZRbxAAAANsAAAAPAAAAZHJzL2Rvd25yZXYueG1sRI/NasMw&#10;EITvhbyD2EAvJZYT2iR1I5u00JBrfh5gbW1sE2tlLNU/b18VAj0OM/MNs8tG04ieOldbVrCMYhDE&#10;hdU1lwqul+/FFoTzyBoby6RgIgdZOnvaYaLtwCfqz74UAcIuQQWV920ipSsqMugi2xIH72Y7gz7I&#10;rpS6wyHATSNXcbyWBmsOCxW29FVRcT//GAW34/Dy9j7kB3/dnF7Xn1hvcjsp9Twf9x8gPI3+P/xo&#10;H7WC1RL+voQfINNfAAAA//8DAFBLAQItABQABgAIAAAAIQDb4fbL7gAAAIUBAAATAAAAAAAAAAAA&#10;AAAAAAAAAABbQ29udGVudF9UeXBlc10ueG1sUEsBAi0AFAAGAAgAAAAhAFr0LFu/AAAAFQEAAAsA&#10;AAAAAAAAAAAAAAAAHwEAAF9yZWxzLy5yZWxzUEsBAi0AFAAGAAgAAAAhACxBlFvEAAAA2wAAAA8A&#10;AAAAAAAAAAAAAAAABwIAAGRycy9kb3ducmV2LnhtbFBLBQYAAAAAAwADALcAAAD4AgAAAAA=&#10;" stroked="f">
                      <v:textbox>
                        <w:txbxContent>
                          <w:p w14:paraId="759B6FC5" w14:textId="3E8B7A22" w:rsidR="0034758C" w:rsidRPr="0054286D" w:rsidRDefault="0034758C" w:rsidP="00B304D5">
                            <w:pPr>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w:t>
                            </w:r>
                            <w:r>
                              <w:rPr>
                                <w:rFonts w:ascii="Arial" w:hAnsi="Arial" w:cs="Arial"/>
                              </w:rPr>
                              <w:t xml:space="preserve">4 Growth in shell area (unit) exhibits different relationships with  size at the start of the period, between early (0-18 days) and later (18-36 days) exposure windows in juvenile </w:t>
                            </w:r>
                            <w:r w:rsidRPr="00146959">
                              <w:rPr>
                                <w:rFonts w:ascii="Arial" w:hAnsi="Arial" w:cs="Arial"/>
                                <w:i/>
                                <w:iCs/>
                              </w:rPr>
                              <w:t>C</w:t>
                            </w:r>
                            <w:ins w:id="111" w:author="alisha saley" w:date="2023-10-20T18:23:00Z">
                              <w:r w:rsidRPr="00146959">
                                <w:rPr>
                                  <w:rFonts w:ascii="Arial" w:hAnsi="Arial" w:cs="Arial"/>
                                  <w:i/>
                                  <w:iCs/>
                                </w:rPr>
                                <w:t>.</w:t>
                              </w:r>
                            </w:ins>
                            <w:r w:rsidRPr="00146959">
                              <w:rPr>
                                <w:rFonts w:ascii="Arial" w:hAnsi="Arial" w:cs="Arial"/>
                                <w:i/>
                                <w:iCs/>
                              </w:rPr>
                              <w:t xml:space="preserve"> virginica</w:t>
                            </w:r>
                            <w:r>
                              <w:rPr>
                                <w:rFonts w:ascii="Arial" w:hAnsi="Arial" w:cs="Arial"/>
                              </w:rPr>
                              <w:t xml:space="preserve"> oysters. In the early window growth was higher in larger oysters (black points), where larger oysters exhibited lower growth in the later window (grey points). </w:t>
                            </w:r>
                            <w:r w:rsidRPr="005A294E">
                              <w:rPr>
                                <w:rFonts w:ascii="Arial" w:hAnsi="Arial" w:cs="Arial"/>
                              </w:rPr>
                              <w:t xml:space="preserve"> </w:t>
                            </w:r>
                            <w:r>
                              <w:rPr>
                                <w:rFonts w:ascii="Arial" w:hAnsi="Arial" w:cs="Arial"/>
                              </w:rPr>
                              <w:t>Intercept and slope model predictions (line) and SE borders (dashed lines) were taken from a mixed-effects model in Table X.</w:t>
                            </w:r>
                          </w:p>
                        </w:txbxContent>
                      </v:textbox>
                    </v:shape>
                    <v:group id="Group 107" o:spid="_x0000_s1079" style="position:absolute;top:-1465;width:52334;height:51110" coordorigin=",-1466" coordsize="52338,511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QIoxAAAANwAAAAPAAAAZHJzL2Rvd25yZXYueG1sRE9La8JA&#10;EL4X/A/LCL3VTZS2El0lhFp6CIWqIN6G7JgEs7Mhu83j33cLhd7m43vOdj+aRvTUudqygngRgSAu&#10;rK65VHA+HZ7WIJxH1thYJgUTOdjvZg9bTLQd+Iv6oy9FCGGXoILK+zaR0hUVGXQL2xIH7mY7gz7A&#10;rpS6wyGEm0Yuo+hFGqw5NFTYUlZRcT9+GwXvAw7pKn7r8/stm66n589LHpNSj/Mx3YDwNPp/8Z/7&#10;Q4f50Sv8PhMukLsfAAAA//8DAFBLAQItABQABgAIAAAAIQDb4fbL7gAAAIUBAAATAAAAAAAAAAAA&#10;AAAAAAAAAABbQ29udGVudF9UeXBlc10ueG1sUEsBAi0AFAAGAAgAAAAhAFr0LFu/AAAAFQEAAAsA&#10;AAAAAAAAAAAAAAAAHwEAAF9yZWxzLy5yZWxzUEsBAi0AFAAGAAgAAAAhAMQtAijEAAAA3AAAAA8A&#10;AAAAAAAAAAAAAAAABwIAAGRycy9kb3ducmV2LnhtbFBLBQYAAAAAAwADALcAAAD4AgAAAAA=&#10;">
                      <v:group id="Group 106" o:spid="_x0000_s1080" style="position:absolute;top:-1466;width:43243;height:51115" coordorigin=",-1466" coordsize="43243,511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aezwgAAANwAAAAPAAAAZHJzL2Rvd25yZXYueG1sRE9Ni8Iw&#10;EL0L+x/CCN40raJINYrIuuxBBKuw7G1oxrbYTEqTbeu/3wiCt3m8z1lve1OJlhpXWlYQTyIQxJnV&#10;JecKrpfDeAnCeWSNlWVS8CAH283HYI2Jth2fqU19LkIIuwQVFN7XiZQuK8igm9iaOHA32xj0ATa5&#10;1A12IdxUchpFC2mw5NBQYE37grJ7+mcUfHXY7WbxZ3u83/aP38v89HOMSanRsN+tQHjq/Vv8cn/r&#10;MD9awPOZcIHc/AMAAP//AwBQSwECLQAUAAYACAAAACEA2+H2y+4AAACFAQAAEwAAAAAAAAAAAAAA&#10;AAAAAAAAW0NvbnRlbnRfVHlwZXNdLnhtbFBLAQItABQABgAIAAAAIQBa9CxbvwAAABUBAAALAAAA&#10;AAAAAAAAAAAAAB8BAABfcmVscy8ucmVsc1BLAQItABQABgAIAAAAIQCrYaezwgAAANwAAAAPAAAA&#10;AAAAAAAAAAAAAAcCAABkcnMvZG93bnJldi54bWxQSwUGAAAAAAMAAwC3AAAA9gIAAAAA&#10;">
                        <v:shape id="Picture 96" o:spid="_x0000_s1081" type="#_x0000_t75" style="position:absolute;left:74;top:-1466;width:43168;height:22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bZGwwwAAANsAAAAPAAAAZHJzL2Rvd25yZXYueG1sRI/BasMw&#10;EETvhfyD2EButZQcTOtGCSEQaNNL6xqfF2tjm1grx5Jj9++rQqHHYWbeMNv9bDtxp8G3jjWsEwWC&#10;uHKm5VpD8XV6fALhA7LBzjFp+CYP+93iYYuZcRN/0j0PtYgQ9hlqaELoMyl91ZBFn7ieOHoXN1gM&#10;UQ61NANOEW47uVEqlRZbjgsN9nRsqLrmo9VQjptOqrdyTN+L263GUqXnD6X1ajkfXkAEmsN/+K/9&#10;ajQ8p/D7Jf4AufsBAAD//wMAUEsBAi0AFAAGAAgAAAAhANvh9svuAAAAhQEAABMAAAAAAAAAAAAA&#10;AAAAAAAAAFtDb250ZW50X1R5cGVzXS54bWxQSwECLQAUAAYACAAAACEAWvQsW78AAAAVAQAACwAA&#10;AAAAAAAAAAAAAAAfAQAAX3JlbHMvLnJlbHNQSwECLQAUAAYACAAAACEAUW2RsMMAAADbAAAADwAA&#10;AAAAAAAAAAAAAAAHAgAAZHJzL2Rvd25yZXYueG1sUEsFBgAAAAADAAMAtwAAAPcCAAAAAA==&#10;">
                          <v:imagedata r:id="rId34" o:title="" croptop="7141f" cropbottom="11838f" cropright="11034f"/>
                        </v:shape>
                        <v:shape id="Picture 105" o:spid="_x0000_s1082" type="#_x0000_t75" style="position:absolute;top:22007;width:43243;height:27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4jwwwAAANwAAAAPAAAAZHJzL2Rvd25yZXYueG1sRE/JasMw&#10;EL0X8g9iAr01cgINxY1skkBoSXvJAs1xsCaWiTUykmo7f18VCr3N462zKkfbip58aBwrmM8yEMSV&#10;0w3XCs6n3dMLiBCRNbaOScGdApTF5GGFuXYDH6g/xlqkEA45KjAxdrmUoTJkMcxcR5y4q/MWY4K+&#10;ltrjkMJtKxdZtpQWG04NBjvaGqpux2+roPWX+7b/wvnH5354M4fzfr2xS6Uep+P6FUSkMf6L/9zv&#10;Os3PnuH3mXSBLH4AAAD//wMAUEsBAi0AFAAGAAgAAAAhANvh9svuAAAAhQEAABMAAAAAAAAAAAAA&#10;AAAAAAAAAFtDb250ZW50X1R5cGVzXS54bWxQSwECLQAUAAYACAAAACEAWvQsW78AAAAVAQAACwAA&#10;AAAAAAAAAAAAAAAfAQAAX3JlbHMvLnJlbHNQSwECLQAUAAYACAAAACEAeEuI8MMAAADcAAAADwAA&#10;AAAAAAAAAAAAAAAHAgAAZHJzL2Rvd25yZXYueG1sUEsFBgAAAAADAAMAtwAAAPcCAAAAAA==&#10;">
                          <v:imagedata r:id="rId35" o:title="" croptop="9431f" cropright="10939f"/>
                        </v:shape>
                      </v:group>
                      <v:group id="Group 85" o:spid="_x0000_s1083" style="position:absolute;left:46378;top:14485;width:5960;height:13872" coordorigin="16373,-10710" coordsize="9023,204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PQFxQAAANsAAAAPAAAAZHJzL2Rvd25yZXYueG1sRI/NasMw&#10;EITvgb6D2EJvieyUBONGCSE0pQdTiB0ovS3WxjaxVsZS/fP2VaHQ4zAz3zC7w2RaMVDvGssK4lUE&#10;gri0uuFKwbU4LxMQziNrbC2TgpkcHPYPix2m2o58oSH3lQgQdikqqL3vUildWZNBt7IdcfButjfo&#10;g+wrqXscA9y0ch1FW2mw4bBQY0enmsp7/m0UvI04Hp/j1yG7307zV7H5+MxiUurpcTq+gPA0+f/w&#10;X/tdK0g28Psl/AC5/wEAAP//AwBQSwECLQAUAAYACAAAACEA2+H2y+4AAACFAQAAEwAAAAAAAAAA&#10;AAAAAAAAAAAAW0NvbnRlbnRfVHlwZXNdLnhtbFBLAQItABQABgAIAAAAIQBa9CxbvwAAABUBAAAL&#10;AAAAAAAAAAAAAAAAAB8BAABfcmVscy8ucmVsc1BLAQItABQABgAIAAAAIQAVQPQFxQAAANsAAAAP&#10;AAAAAAAAAAAAAAAAAAcCAABkcnMvZG93bnJldi54bWxQSwUGAAAAAAMAAwC3AAAA+QIAAAAA&#10;">
                        <v:shape id="Picture 83" o:spid="_x0000_s1084" type="#_x0000_t75" style="position:absolute;left:16373;top:-10710;width:9024;height:204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J7alxAAAANsAAAAPAAAAZHJzL2Rvd25yZXYueG1sRI9Ba8JA&#10;FITvBf/D8gRvdaOCjamriLQg6KXRg8fX7DMJZt+G3TXGf+8KhR6HmfmGWa5704iOnK8tK5iMExDE&#10;hdU1lwpOx+/3FIQPyBoby6TgQR7Wq8HbEjNt7/xDXR5KESHsM1RQhdBmUvqiIoN+bFvi6F2sMxii&#10;dKXUDu8Rbho5TZK5NFhzXKiwpW1FxTW/GQV7dz5sz01+OubzRfplbh+Lbvqr1GjYbz5BBOrDf/iv&#10;vdMK0hm8vsQfIFdPAAAA//8DAFBLAQItABQABgAIAAAAIQDb4fbL7gAAAIUBAAATAAAAAAAAAAAA&#10;AAAAAAAAAABbQ29udGVudF9UeXBlc10ueG1sUEsBAi0AFAAGAAgAAAAhAFr0LFu/AAAAFQEAAAsA&#10;AAAAAAAAAAAAAAAAHwEAAF9yZWxzLy5yZWxzUEsBAi0AFAAGAAgAAAAhAB8ntqXEAAAA2wAAAA8A&#10;AAAAAAAAAAAAAAAABwIAAGRycy9kb3ducmV2LnhtbFBLBQYAAAAAAwADALcAAAD4AgAAAAA=&#10;">
                          <v:imagedata r:id="rId27" o:title="" croptop="13146f" cropbottom="22490f" cropleft="25881f" cropright="31465f"/>
                        </v:shape>
                        <v:rect id="Rectangle 84" o:spid="_x0000_s1085" style="position:absolute;left:16940;top:-9244;width:2249;height:171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oURxgAAANsAAAAPAAAAZHJzL2Rvd25yZXYueG1sRI9BS8NA&#10;FITvBf/D8gQvxW4qUkLabRFLJQcpWPXQ22v2mY3Nvg3ZZxv/vVsQehxm5htmsRp8q07Uxyawgekk&#10;A0VcBdtwbeDjfXOfg4qCbLENTAZ+KcJqeTNaYGHDmd/otJNaJQjHAg04ka7QOlaOPMZJ6IiT9xV6&#10;j5JkX2vb4znBfasfsmymPTacFhx29OyoOu5+vIF9OUj9PX2R1yOOP8elO1Tb9cGYu9vhaQ5KaJBr&#10;+L9dWgP5I1y+pB+gl38AAAD//wMAUEsBAi0AFAAGAAgAAAAhANvh9svuAAAAhQEAABMAAAAAAAAA&#10;AAAAAAAAAAAAAFtDb250ZW50X1R5cGVzXS54bWxQSwECLQAUAAYACAAAACEAWvQsW78AAAAVAQAA&#10;CwAAAAAAAAAAAAAAAAAfAQAAX3JlbHMvLnJlbHNQSwECLQAUAAYACAAAACEAE36FEcYAAADbAAAA&#10;DwAAAAAAAAAAAAAAAAAHAgAAZHJzL2Rvd25yZXYueG1sUEsFBgAAAAADAAMAtwAAAPoCAAAAAA==&#10;" filled="f" strokecolor="black [3213]" strokeweight="1pt"/>
                      </v:group>
                    </v:group>
                  </v:group>
                  <v:shape id="Picture 110" o:spid="_x0000_s1086" type="#_x0000_t75" alt="A black and white image of a graph&#10;&#10;Description automatically generated" style="position:absolute;left:45340;top:5558;width:5518;height:13868;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ZF5wwAAANwAAAAPAAAAZHJzL2Rvd25yZXYueG1sRI/NisJA&#10;EITvC77D0IK3daKCLNFR/EEUvLjqAzSZNglmemJm1OjT24eFvXVT1VVfT+etq9SDmlB6NjDoJ6CI&#10;M29Lzg2cT5vvH1AhIlusPJOBFwWYzzpfU0ytf/IvPY4xVxLCIUUDRYx1qnXICnIY+r4mFu3iG4dR&#10;1ibXtsGnhLtKD5NkrB2WLA0F1rQqKLse787A/YTv9XYfDvwebatlrhe36A/G9LrtYgIqUhv/zX/X&#10;Oyv4A8GXZ2QCPfsAAAD//wMAUEsBAi0AFAAGAAgAAAAhANvh9svuAAAAhQEAABMAAAAAAAAAAAAA&#10;AAAAAAAAAFtDb250ZW50X1R5cGVzXS54bWxQSwECLQAUAAYACAAAACEAWvQsW78AAAAVAQAACwAA&#10;AAAAAAAAAAAAAAAfAQAAX3JlbHMvLnJlbHNQSwECLQAUAAYACAAAACEAWgmRecMAAADcAAAADwAA&#10;AAAAAAAAAAAAAAAHAgAAZHJzL2Rvd25yZXYueG1sUEsFBgAAAAADAAMAtwAAAPcCAAAAAA==&#10;">
                    <v:imagedata r:id="rId27" o:title="A black and white image of a graph&#10;&#10;Description automatically generated" croptop="13146f" cropbottom="22490f" cropleft="18598f" cropright="39347f"/>
                  </v:shape>
                </v:group>
                <v:shape id="_x0000_s1087" type="#_x0000_t202" style="position:absolute;top:23331;width:4068;height:39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nOboxAAAANwAAAAPAAAAZHJzL2Rvd25yZXYueG1sRI9Ba8JA&#10;FITvBf/D8gRvuqvYVtNsRJRCTy2mKnh7ZJ9JaPZtyG5N+u+7BaHHYWa+YdLNYBtxo87XjjXMZwoE&#10;ceFMzaWG4+frdAXCB2SDjWPS8EMeNtnoIcXEuJ4PdMtDKSKEfYIaqhDaREpfVGTRz1xLHL2r6yyG&#10;KLtSmg77CLeNXCj1JC3WHBcqbGlXUfGVf1sNp/fr5bxUH+XePra9G5Rku5ZaT8bD9gVEoCH8h+/t&#10;N6NhoZ7h70w8AjL7BQAA//8DAFBLAQItABQABgAIAAAAIQDb4fbL7gAAAIUBAAATAAAAAAAAAAAA&#10;AAAAAAAAAABbQ29udGVudF9UeXBlc10ueG1sUEsBAi0AFAAGAAgAAAAhAFr0LFu/AAAAFQEAAAsA&#10;AAAAAAAAAAAAAAAAHwEAAF9yZWxzLy5yZWxzUEsBAi0AFAAGAAgAAAAhALic5ujEAAAA3AAAAA8A&#10;AAAAAAAAAAAAAAAABwIAAGRycy9kb3ducmV2LnhtbFBLBQYAAAAAAwADALcAAAD4AgAAAAA=&#10;" filled="f" stroked="f">
                  <v:textbox>
                    <w:txbxContent>
                      <w:p w14:paraId="68C21035" w14:textId="77777777" w:rsidR="0034758C" w:rsidRPr="00E54548" w:rsidRDefault="0034758C" w:rsidP="00656D89">
                        <w:pPr>
                          <w:rPr>
                            <w:b/>
                            <w:bCs/>
                            <w:sz w:val="32"/>
                            <w:szCs w:val="32"/>
                          </w:rPr>
                        </w:pPr>
                        <w:r>
                          <w:rPr>
                            <w:b/>
                            <w:bCs/>
                            <w:sz w:val="32"/>
                            <w:szCs w:val="32"/>
                          </w:rPr>
                          <w:t>B</w:t>
                        </w:r>
                      </w:p>
                    </w:txbxContent>
                  </v:textbox>
                </v:shape>
                <v:shape id="Text Box 208" o:spid="_x0000_s1088" type="#_x0000_t202" style="position:absolute;width:3547;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i78dxAAAANwAAAAPAAAAZHJzL2Rvd25yZXYueG1sRE9Na8JA&#10;EL0L/odlBG9mo9VWUlfRoiJ4aGuF9jhkp0kwOxuzq4n/3j0IHh/ve7ZoTSmuVLvCsoJhFIMgTq0u&#10;OFNw/NkMpiCcR9ZYWiYFN3KwmHc7M0y0bfibrgefiRDCLkEFufdVIqVLczLoIlsRB+7f1gZ9gHUm&#10;dY1NCDelHMXxqzRYcGjIsaKPnNLT4WIUNF+r7e/wNhmfzed0/bfPjuXby1qpfq9dvoPw1Pqn+OHe&#10;aQWjOKwNZ8IRkPM7AAAA//8DAFBLAQItABQABgAIAAAAIQDb4fbL7gAAAIUBAAATAAAAAAAAAAAA&#10;AAAAAAAAAABbQ29udGVudF9UeXBlc10ueG1sUEsBAi0AFAAGAAgAAAAhAFr0LFu/AAAAFQEAAAsA&#10;AAAAAAAAAAAAAAAAHwEAAF9yZWxzLy5yZWxzUEsBAi0AFAAGAAgAAAAhAICLvx3EAAAA3AAAAA8A&#10;AAAAAAAAAAAAAAAABwIAAGRycy9kb3ducmV2LnhtbFBLBQYAAAAAAwADALcAAAD4AgAAAAA=&#10;" filled="f" strokecolor="white [3212]">
                  <v:textbox>
                    <w:txbxContent>
                      <w:p w14:paraId="77F4A761" w14:textId="77777777" w:rsidR="0034758C" w:rsidRPr="00E54548" w:rsidRDefault="0034758C" w:rsidP="00656D89">
                        <w:pPr>
                          <w:rPr>
                            <w:b/>
                            <w:bCs/>
                            <w:sz w:val="32"/>
                            <w:szCs w:val="32"/>
                          </w:rPr>
                        </w:pPr>
                        <w:r>
                          <w:rPr>
                            <w:b/>
                            <w:bCs/>
                            <w:sz w:val="32"/>
                            <w:szCs w:val="32"/>
                          </w:rPr>
                          <w:t>A</w:t>
                        </w:r>
                      </w:p>
                    </w:txbxContent>
                  </v:textbox>
                </v:shape>
                <w10:wrap type="topAndBottom"/>
              </v:group>
            </w:pict>
          </mc:Fallback>
        </mc:AlternateContent>
      </w:r>
      <w:commentRangeEnd w:id="109"/>
      <w:r w:rsidR="00D75BDC">
        <w:rPr>
          <w:rStyle w:val="CommentReference"/>
        </w:rPr>
        <w:commentReference w:id="109"/>
      </w:r>
      <w:del w:id="112" w:author="alisha saley" w:date="2023-10-20T12:27:00Z">
        <w:r w:rsidR="00E0003E" w:rsidDel="00F34B39">
          <w:rPr>
            <w:rFonts w:ascii="Arial" w:hAnsi="Arial" w:cs="Arial"/>
            <w:b/>
            <w:bCs/>
            <w:noProof/>
            <w:sz w:val="24"/>
            <w:szCs w:val="24"/>
          </w:rPr>
          <mc:AlternateContent>
            <mc:Choice Requires="wps">
              <w:drawing>
                <wp:anchor distT="0" distB="0" distL="114300" distR="114300" simplePos="0" relativeHeight="251657216" behindDoc="0" locked="0" layoutInCell="1" allowOverlap="1" wp14:anchorId="4F2BB001" wp14:editId="150A3BF1">
                  <wp:simplePos x="0" y="0"/>
                  <wp:positionH relativeFrom="column">
                    <wp:posOffset>6316117</wp:posOffset>
                  </wp:positionH>
                  <wp:positionV relativeFrom="paragraph">
                    <wp:posOffset>4586578</wp:posOffset>
                  </wp:positionV>
                  <wp:extent cx="300355" cy="380231"/>
                  <wp:effectExtent l="0" t="0" r="23495" b="20320"/>
                  <wp:wrapTopAndBottom/>
                  <wp:docPr id="1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0355" cy="380231"/>
                          </a:xfrm>
                          <a:prstGeom prst="rect">
                            <a:avLst/>
                          </a:prstGeom>
                          <a:solidFill>
                            <a:srgbClr val="FFFFFF"/>
                          </a:solidFill>
                          <a:ln w="9525">
                            <a:solidFill>
                              <a:schemeClr val="bg1"/>
                            </a:solidFill>
                            <a:miter lim="800000"/>
                            <a:headEnd/>
                            <a:tailEnd/>
                          </a:ln>
                        </wps:spPr>
                        <wps:txbx>
                          <w:txbxContent>
                            <w:p w14:paraId="6F75598B" w14:textId="4F6C0860" w:rsidR="0034758C" w:rsidRPr="00CA5E2A" w:rsidRDefault="0034758C" w:rsidP="007B0AAC">
                              <w:pPr>
                                <w:rPr>
                                  <w:b/>
                                  <w:bCs/>
                                  <w:sz w:val="32"/>
                                  <w:szCs w:val="32"/>
                                </w:rPr>
                              </w:pPr>
                            </w:p>
                          </w:txbxContent>
                        </wps:txbx>
                        <wps:bodyPr rot="0" vert="horz" wrap="square" lIns="91440" tIns="45720" rIns="91440" bIns="45720" anchor="t" anchorCtr="0">
                          <a:noAutofit/>
                        </wps:bodyPr>
                      </wps:wsp>
                    </a:graphicData>
                  </a:graphic>
                </wp:anchor>
              </w:drawing>
            </mc:Choice>
            <mc:Fallback>
              <w:pict>
                <v:shape w14:anchorId="4F2BB001" id="Text Box 2" o:spid="_x0000_s1089" type="#_x0000_t202" style="position:absolute;margin-left:497.35pt;margin-top:361.15pt;width:23.65pt;height:29.9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NG4GgIAACUEAAAOAAAAZHJzL2Uyb0RvYy54bWysU8tu2zAQvBfoPxC815JfqSNYDlKnLgqk&#10;DyDtB1AkJRGluCxJW0q/PkvKdpz0VlQHgqslZ2dnh+ubodPkIJ1XYEo6neSUSMNBKNOU9OeP3bsV&#10;JT4wI5gGI0v6KD292bx9s+5tIWfQghbSEQQxvuhtSdsQbJFlnreyY34CVhpM1uA6FjB0TSYc6xG9&#10;09ksz6+yHpywDrj0Hv/ejUm6Sfh1LXn4VtdeBqJLitxCWl1aq7hmmzUrGsdsq/iRBvsHFh1TBoue&#10;oe5YYGTv1F9QneIOPNRhwqHLoK4Vl6kH7Gaav+rmoWVWpl5QHG/PMvn/B8u/Hh7sd0fC8AEGHGBq&#10;wtt74L88MbBtmWnkrXPQt5IJLDyNkmW99cXxapTaFz6CVP0XEDhktg+QgIbadVEV7JMgOg7g8Sy6&#10;HALh+HOe5/PlkhKOqfkqn83HCqw4XbbOh08SOhI3JXU40wTODvc+RDKsOB2JtTxoJXZK6xS4ptpq&#10;Rw4M579LX+L/6pg2pC/p9XK2HPt/ARGtKM8gVXPi96JQpwL6WKuupKs8fqOzomgfjUguC0zpcY+M&#10;tTmqGIUbJQxDNRAlUOKreDmqWoF4RF0djL7Fd4abFtwfSnr0bEn97z1zkhL92eBsrqeLRTR5ChbL&#10;9zMM3GWmuswwwxGqpIGScbsN6WFE3Qzc4gxrlfR9ZnLkjF5Msh/fTTT7ZZxOPb/uzRMAAAD//wMA&#10;UEsDBBQABgAIAAAAIQA8oJDk4AAAAAwBAAAPAAAAZHJzL2Rvd25yZXYueG1sTI/BTsMwDIbvSLxD&#10;ZCRuLCVU21qaTgjEbghR0OCYNqataJyqybbC0+Od4Gj70+/vLzazG8QBp9B70nC9SEAgNd721Gp4&#10;e328WoMI0ZA1gyfU8I0BNuX5WWFy64/0gocqtoJDKORGQxfjmEsZmg6dCQs/IvHt00/ORB6nVtrJ&#10;HDncDVIlyVI60xN/6MyI9x02X9XeaQhNstw9p9XuvZZb/MmsffjYPml9eTHf3YKIOMc/GE76rA4l&#10;O9V+TzaIQUOWpStGNayUugFxIpJUcb2aV2ulQJaF/F+i/AUAAP//AwBQSwECLQAUAAYACAAAACEA&#10;toM4kv4AAADhAQAAEwAAAAAAAAAAAAAAAAAAAAAAW0NvbnRlbnRfVHlwZXNdLnhtbFBLAQItABQA&#10;BgAIAAAAIQA4/SH/1gAAAJQBAAALAAAAAAAAAAAAAAAAAC8BAABfcmVscy8ucmVsc1BLAQItABQA&#10;BgAIAAAAIQAfvNG4GgIAACUEAAAOAAAAAAAAAAAAAAAAAC4CAABkcnMvZTJvRG9jLnhtbFBLAQIt&#10;ABQABgAIAAAAIQA8oJDk4AAAAAwBAAAPAAAAAAAAAAAAAAAAAHQEAABkcnMvZG93bnJldi54bWxQ&#10;SwUGAAAAAAQABADzAAAAgQUAAAAA&#10;" strokecolor="white [3212]">
                  <v:textbox>
                    <w:txbxContent>
                      <w:p w14:paraId="6F75598B" w14:textId="4F6C0860" w:rsidR="0034758C" w:rsidRPr="00CA5E2A" w:rsidRDefault="0034758C" w:rsidP="007B0AAC">
                        <w:pPr>
                          <w:rPr>
                            <w:b/>
                            <w:bCs/>
                            <w:sz w:val="32"/>
                            <w:szCs w:val="32"/>
                          </w:rPr>
                        </w:pPr>
                      </w:p>
                    </w:txbxContent>
                  </v:textbox>
                  <w10:wrap type="topAndBottom"/>
                </v:shape>
              </w:pict>
            </mc:Fallback>
          </mc:AlternateContent>
        </w:r>
      </w:del>
      <w:commentRangeStart w:id="113"/>
      <w:r w:rsidR="00B42F9C" w:rsidRPr="00556411">
        <w:rPr>
          <w:rFonts w:ascii="Arial" w:hAnsi="Arial" w:cs="Arial"/>
          <w:b/>
          <w:bCs/>
          <w:sz w:val="24"/>
          <w:szCs w:val="24"/>
        </w:rPr>
        <w:t>Growth in shell area</w:t>
      </w:r>
      <w:r w:rsidR="008F0E91" w:rsidRPr="00556411">
        <w:rPr>
          <w:rFonts w:ascii="Arial" w:hAnsi="Arial" w:cs="Arial"/>
          <w:b/>
          <w:bCs/>
          <w:sz w:val="24"/>
          <w:szCs w:val="24"/>
        </w:rPr>
        <w:t>—</w:t>
      </w:r>
      <w:r w:rsidR="008669C9">
        <w:rPr>
          <w:rFonts w:ascii="Arial" w:hAnsi="Arial" w:cs="Arial"/>
          <w:sz w:val="24"/>
          <w:szCs w:val="24"/>
        </w:rPr>
        <w:t xml:space="preserve"> </w:t>
      </w:r>
      <w:commentRangeEnd w:id="113"/>
      <w:r w:rsidR="004B7EF9">
        <w:rPr>
          <w:rStyle w:val="CommentReference"/>
        </w:rPr>
        <w:commentReference w:id="113"/>
      </w:r>
      <w:r w:rsidR="00974E04">
        <w:rPr>
          <w:rFonts w:ascii="Arial" w:hAnsi="Arial" w:cs="Arial"/>
          <w:sz w:val="24"/>
          <w:szCs w:val="24"/>
        </w:rPr>
        <w:t xml:space="preserve">Growth in </w:t>
      </w:r>
      <w:r w:rsidR="00064DEB">
        <w:rPr>
          <w:rFonts w:ascii="Arial" w:hAnsi="Arial" w:cs="Arial"/>
          <w:sz w:val="24"/>
          <w:szCs w:val="24"/>
        </w:rPr>
        <w:t xml:space="preserve">oyster </w:t>
      </w:r>
      <w:r w:rsidR="00974E04">
        <w:rPr>
          <w:rFonts w:ascii="Arial" w:hAnsi="Arial" w:cs="Arial"/>
          <w:sz w:val="24"/>
          <w:szCs w:val="24"/>
        </w:rPr>
        <w:t>shell area was higher during the earl</w:t>
      </w:r>
      <w:r w:rsidR="001F27F3">
        <w:rPr>
          <w:rFonts w:ascii="Arial" w:hAnsi="Arial" w:cs="Arial"/>
          <w:sz w:val="24"/>
          <w:szCs w:val="24"/>
        </w:rPr>
        <w:t>ier</w:t>
      </w:r>
      <w:r w:rsidR="00974E04">
        <w:rPr>
          <w:rFonts w:ascii="Arial" w:hAnsi="Arial" w:cs="Arial"/>
          <w:sz w:val="24"/>
          <w:szCs w:val="24"/>
        </w:rPr>
        <w:t xml:space="preserve"> (0-18 d) response window than the later (19-36</w:t>
      </w:r>
      <w:r w:rsidR="003E6753">
        <w:rPr>
          <w:rFonts w:ascii="Arial" w:hAnsi="Arial" w:cs="Arial"/>
          <w:sz w:val="24"/>
          <w:szCs w:val="24"/>
        </w:rPr>
        <w:t xml:space="preserve"> d</w:t>
      </w:r>
      <w:r w:rsidR="00974E04">
        <w:rPr>
          <w:rFonts w:ascii="Arial" w:hAnsi="Arial" w:cs="Arial"/>
          <w:sz w:val="24"/>
          <w:szCs w:val="24"/>
        </w:rPr>
        <w:t>) response window</w:t>
      </w:r>
      <w:r w:rsidR="004612F6">
        <w:rPr>
          <w:rFonts w:ascii="Arial" w:hAnsi="Arial" w:cs="Arial"/>
          <w:sz w:val="24"/>
          <w:szCs w:val="24"/>
        </w:rPr>
        <w:t xml:space="preserve"> (</w:t>
      </w:r>
      <w:r w:rsidR="00196DAF">
        <w:rPr>
          <w:rFonts w:ascii="Arial" w:hAnsi="Arial" w:cs="Arial"/>
          <w:sz w:val="24"/>
          <w:szCs w:val="24"/>
        </w:rPr>
        <w:t xml:space="preserve">compare </w:t>
      </w:r>
      <w:ins w:id="114" w:author="alisha saley" w:date="2023-10-26T09:21:00Z">
        <w:r w:rsidR="00725986">
          <w:rPr>
            <w:rFonts w:ascii="Arial" w:hAnsi="Arial" w:cs="Arial"/>
            <w:sz w:val="24"/>
            <w:szCs w:val="24"/>
          </w:rPr>
          <w:t xml:space="preserve">response </w:t>
        </w:r>
      </w:ins>
      <w:ins w:id="115" w:author="alisha saley" w:date="2023-10-25T13:19:00Z">
        <w:r w:rsidR="00DB2C3B">
          <w:rPr>
            <w:rFonts w:ascii="Arial" w:hAnsi="Arial" w:cs="Arial"/>
            <w:sz w:val="24"/>
            <w:szCs w:val="24"/>
          </w:rPr>
          <w:t>scale</w:t>
        </w:r>
      </w:ins>
      <w:ins w:id="116" w:author="alisha saley" w:date="2023-10-26T09:21:00Z">
        <w:r w:rsidR="00FF1C1B">
          <w:rPr>
            <w:rFonts w:ascii="Arial" w:hAnsi="Arial" w:cs="Arial"/>
            <w:sz w:val="24"/>
            <w:szCs w:val="24"/>
          </w:rPr>
          <w:t>s between</w:t>
        </w:r>
      </w:ins>
      <w:ins w:id="117" w:author="alisha saley" w:date="2023-10-25T13:19:00Z">
        <w:r w:rsidR="00DB2C3B">
          <w:rPr>
            <w:rFonts w:ascii="Arial" w:hAnsi="Arial" w:cs="Arial"/>
            <w:sz w:val="24"/>
            <w:szCs w:val="24"/>
          </w:rPr>
          <w:t xml:space="preserve"> </w:t>
        </w:r>
      </w:ins>
      <w:r w:rsidR="00196DAF">
        <w:rPr>
          <w:rFonts w:ascii="Arial" w:hAnsi="Arial" w:cs="Arial"/>
          <w:sz w:val="24"/>
          <w:szCs w:val="24"/>
        </w:rPr>
        <w:t xml:space="preserve">panels </w:t>
      </w:r>
      <w:ins w:id="118" w:author="alisha saley" w:date="2023-10-25T13:19:00Z">
        <w:r w:rsidR="00DB2C3B">
          <w:rPr>
            <w:rFonts w:ascii="Arial" w:hAnsi="Arial" w:cs="Arial"/>
            <w:sz w:val="24"/>
            <w:szCs w:val="24"/>
          </w:rPr>
          <w:t>in</w:t>
        </w:r>
      </w:ins>
      <w:r w:rsidR="00196DAF">
        <w:rPr>
          <w:rFonts w:ascii="Arial" w:hAnsi="Arial" w:cs="Arial"/>
          <w:sz w:val="24"/>
          <w:szCs w:val="24"/>
        </w:rPr>
        <w:t xml:space="preserve"> </w:t>
      </w:r>
      <w:r w:rsidR="004612F6">
        <w:rPr>
          <w:rFonts w:ascii="Arial" w:hAnsi="Arial" w:cs="Arial"/>
          <w:sz w:val="24"/>
          <w:szCs w:val="24"/>
        </w:rPr>
        <w:t>Fig. 3)</w:t>
      </w:r>
      <w:r w:rsidR="00974E04">
        <w:rPr>
          <w:rFonts w:ascii="Arial" w:hAnsi="Arial" w:cs="Arial"/>
          <w:sz w:val="24"/>
          <w:szCs w:val="24"/>
        </w:rPr>
        <w:t>.</w:t>
      </w:r>
      <w:r w:rsidR="00196DAF">
        <w:rPr>
          <w:rFonts w:ascii="Arial" w:hAnsi="Arial" w:cs="Arial"/>
          <w:sz w:val="24"/>
          <w:szCs w:val="24"/>
        </w:rPr>
        <w:t xml:space="preserve"> This difference was appreciable, with growth during the second time window dropping to </w:t>
      </w:r>
      <w:r w:rsidR="00196DAF" w:rsidRPr="00DB2C3B">
        <w:rPr>
          <w:rFonts w:ascii="Arial" w:hAnsi="Arial" w:cs="Arial"/>
          <w:b/>
          <w:bCs/>
          <w:sz w:val="24"/>
          <w:szCs w:val="24"/>
          <w:rPrChange w:id="119" w:author="alisha saley" w:date="2023-10-25T13:19:00Z">
            <w:rPr>
              <w:rFonts w:ascii="Arial" w:hAnsi="Arial" w:cs="Arial"/>
              <w:sz w:val="24"/>
              <w:szCs w:val="24"/>
            </w:rPr>
          </w:rPrChange>
        </w:rPr>
        <w:t>X</w:t>
      </w:r>
      <w:r w:rsidR="00196DAF">
        <w:rPr>
          <w:rFonts w:ascii="Arial" w:hAnsi="Arial" w:cs="Arial"/>
          <w:sz w:val="24"/>
          <w:szCs w:val="24"/>
        </w:rPr>
        <w:t xml:space="preserve">% of that observed during the first window of the same length. </w:t>
      </w:r>
      <w:r w:rsidR="00F4287B">
        <w:rPr>
          <w:rFonts w:ascii="Arial" w:hAnsi="Arial" w:cs="Arial"/>
          <w:sz w:val="24"/>
          <w:szCs w:val="24"/>
        </w:rPr>
        <w:t xml:space="preserve"> </w:t>
      </w:r>
      <w:r w:rsidR="00196DAF">
        <w:rPr>
          <w:rFonts w:ascii="Arial" w:hAnsi="Arial" w:cs="Arial"/>
          <w:sz w:val="24"/>
          <w:szCs w:val="24"/>
        </w:rPr>
        <w:t>Total alkalinity did not influence</w:t>
      </w:r>
      <w:r w:rsidR="00974E04">
        <w:rPr>
          <w:rFonts w:ascii="Arial" w:hAnsi="Arial" w:cs="Arial"/>
          <w:sz w:val="24"/>
          <w:szCs w:val="24"/>
        </w:rPr>
        <w:t xml:space="preserve"> g</w:t>
      </w:r>
      <w:r w:rsidR="00AC0877">
        <w:rPr>
          <w:rFonts w:ascii="Arial" w:hAnsi="Arial" w:cs="Arial"/>
          <w:sz w:val="24"/>
          <w:szCs w:val="24"/>
        </w:rPr>
        <w:t>rowth in shell area</w:t>
      </w:r>
      <w:r w:rsidR="00CF367D">
        <w:rPr>
          <w:rFonts w:ascii="Arial" w:hAnsi="Arial" w:cs="Arial"/>
          <w:sz w:val="24"/>
          <w:szCs w:val="24"/>
        </w:rPr>
        <w:t xml:space="preserve"> </w:t>
      </w:r>
      <w:r w:rsidR="00AC0877">
        <w:rPr>
          <w:rFonts w:ascii="Arial" w:hAnsi="Arial" w:cs="Arial"/>
          <w:sz w:val="24"/>
          <w:szCs w:val="24"/>
        </w:rPr>
        <w:t xml:space="preserve">during </w:t>
      </w:r>
      <w:r w:rsidR="00A65B56">
        <w:rPr>
          <w:rFonts w:ascii="Arial" w:hAnsi="Arial" w:cs="Arial"/>
          <w:sz w:val="24"/>
          <w:szCs w:val="24"/>
        </w:rPr>
        <w:t xml:space="preserve">the </w:t>
      </w:r>
      <w:r w:rsidR="00196DAF">
        <w:rPr>
          <w:rFonts w:ascii="Arial" w:hAnsi="Arial" w:cs="Arial"/>
          <w:sz w:val="24"/>
          <w:szCs w:val="24"/>
        </w:rPr>
        <w:t xml:space="preserve">earlier </w:t>
      </w:r>
      <w:r w:rsidR="00D635B1">
        <w:rPr>
          <w:rFonts w:ascii="Arial" w:hAnsi="Arial" w:cs="Arial"/>
          <w:sz w:val="24"/>
          <w:szCs w:val="24"/>
        </w:rPr>
        <w:t>response window</w:t>
      </w:r>
      <w:r w:rsidR="00196DAF">
        <w:rPr>
          <w:rFonts w:ascii="Arial" w:hAnsi="Arial" w:cs="Arial"/>
          <w:sz w:val="24"/>
          <w:szCs w:val="24"/>
        </w:rPr>
        <w:t>, but</w:t>
      </w:r>
      <w:r w:rsidR="003E6753">
        <w:rPr>
          <w:rFonts w:ascii="Arial" w:hAnsi="Arial" w:cs="Arial"/>
          <w:sz w:val="24"/>
          <w:szCs w:val="24"/>
        </w:rPr>
        <w:t xml:space="preserve"> </w:t>
      </w:r>
      <w:r w:rsidR="003046B8">
        <w:rPr>
          <w:rFonts w:ascii="Arial" w:hAnsi="Arial" w:cs="Arial"/>
          <w:sz w:val="24"/>
          <w:szCs w:val="24"/>
        </w:rPr>
        <w:t>TA</w:t>
      </w:r>
      <w:r w:rsidR="00196DAF">
        <w:rPr>
          <w:rFonts w:ascii="Arial" w:hAnsi="Arial" w:cs="Arial"/>
          <w:sz w:val="24"/>
          <w:szCs w:val="24"/>
        </w:rPr>
        <w:t xml:space="preserve"> </w:t>
      </w:r>
      <w:r w:rsidR="00974E04">
        <w:rPr>
          <w:rFonts w:ascii="Arial" w:hAnsi="Arial" w:cs="Arial"/>
          <w:sz w:val="24"/>
          <w:szCs w:val="24"/>
        </w:rPr>
        <w:t xml:space="preserve">had a positive effect during the later response window </w:t>
      </w:r>
      <w:r w:rsidR="00FF3B5F">
        <w:rPr>
          <w:rFonts w:ascii="Arial" w:hAnsi="Arial" w:cs="Arial"/>
          <w:sz w:val="24"/>
          <w:szCs w:val="24"/>
        </w:rPr>
        <w:t>(</w:t>
      </w:r>
      <w:r w:rsidR="003E6753">
        <w:rPr>
          <w:rFonts w:ascii="Arial" w:hAnsi="Arial" w:cs="Arial"/>
          <w:sz w:val="24"/>
          <w:szCs w:val="24"/>
        </w:rPr>
        <w:t xml:space="preserve">Fig. 3B; </w:t>
      </w:r>
      <w:r w:rsidR="00FF3B5F">
        <w:rPr>
          <w:rFonts w:ascii="Arial" w:hAnsi="Arial" w:cs="Arial"/>
          <w:sz w:val="24"/>
          <w:szCs w:val="24"/>
        </w:rPr>
        <w:t>Table 1)</w:t>
      </w:r>
      <w:r w:rsidR="002101D3">
        <w:rPr>
          <w:rFonts w:ascii="Arial" w:hAnsi="Arial" w:cs="Arial"/>
          <w:sz w:val="24"/>
          <w:szCs w:val="24"/>
        </w:rPr>
        <w:t xml:space="preserve">. </w:t>
      </w:r>
      <w:r w:rsidR="00F16868" w:rsidRPr="008056BD">
        <w:rPr>
          <w:rFonts w:ascii="Arial" w:hAnsi="Arial" w:cs="Arial"/>
          <w:color w:val="000000" w:themeColor="text1"/>
          <w:sz w:val="24"/>
          <w:szCs w:val="24"/>
        </w:rPr>
        <w:t>Th</w:t>
      </w:r>
      <w:r w:rsidR="00974E04">
        <w:rPr>
          <w:rFonts w:ascii="Arial" w:hAnsi="Arial" w:cs="Arial"/>
          <w:color w:val="000000" w:themeColor="text1"/>
          <w:sz w:val="24"/>
          <w:szCs w:val="24"/>
        </w:rPr>
        <w:t>e pattern during the later window</w:t>
      </w:r>
      <w:r w:rsidR="00F16868" w:rsidRPr="008056BD">
        <w:rPr>
          <w:rFonts w:ascii="Arial" w:hAnsi="Arial" w:cs="Arial"/>
          <w:color w:val="000000" w:themeColor="text1"/>
          <w:sz w:val="24"/>
          <w:szCs w:val="24"/>
        </w:rPr>
        <w:t xml:space="preserve"> may indicate that </w:t>
      </w:r>
      <w:r w:rsidR="00974E04" w:rsidRPr="008056BD">
        <w:rPr>
          <w:rFonts w:ascii="Arial" w:hAnsi="Arial" w:cs="Arial"/>
          <w:color w:val="000000" w:themeColor="text1"/>
          <w:sz w:val="24"/>
          <w:szCs w:val="24"/>
        </w:rPr>
        <w:t xml:space="preserve">TA </w:t>
      </w:r>
      <w:r w:rsidR="00974E04">
        <w:rPr>
          <w:rFonts w:ascii="Arial" w:hAnsi="Arial" w:cs="Arial"/>
          <w:color w:val="000000" w:themeColor="text1"/>
          <w:sz w:val="24"/>
          <w:szCs w:val="24"/>
        </w:rPr>
        <w:t>is more important</w:t>
      </w:r>
      <w:r w:rsidR="00974E04" w:rsidRPr="008056BD">
        <w:rPr>
          <w:rFonts w:ascii="Arial" w:hAnsi="Arial" w:cs="Arial"/>
          <w:color w:val="000000" w:themeColor="text1"/>
          <w:sz w:val="24"/>
          <w:szCs w:val="24"/>
        </w:rPr>
        <w:t xml:space="preserve"> </w:t>
      </w:r>
      <w:r w:rsidR="00DC1AF1">
        <w:rPr>
          <w:rFonts w:ascii="Arial" w:hAnsi="Arial" w:cs="Arial"/>
          <w:color w:val="000000" w:themeColor="text1"/>
          <w:sz w:val="24"/>
          <w:szCs w:val="24"/>
        </w:rPr>
        <w:t>in situations where</w:t>
      </w:r>
      <w:r w:rsidR="00DC1AF1" w:rsidRPr="008056BD">
        <w:rPr>
          <w:rFonts w:ascii="Arial" w:hAnsi="Arial" w:cs="Arial"/>
          <w:color w:val="000000" w:themeColor="text1"/>
          <w:sz w:val="24"/>
          <w:szCs w:val="24"/>
        </w:rPr>
        <w:t xml:space="preserve"> </w:t>
      </w:r>
      <w:r w:rsidR="00DC1AF1">
        <w:rPr>
          <w:rFonts w:ascii="Arial" w:hAnsi="Arial" w:cs="Arial"/>
          <w:color w:val="000000" w:themeColor="text1"/>
          <w:sz w:val="24"/>
          <w:szCs w:val="24"/>
        </w:rPr>
        <w:t xml:space="preserve">rates of calcification </w:t>
      </w:r>
      <w:r w:rsidR="001F27F3">
        <w:rPr>
          <w:rFonts w:ascii="Arial" w:hAnsi="Arial" w:cs="Arial"/>
          <w:color w:val="000000" w:themeColor="text1"/>
          <w:sz w:val="24"/>
          <w:szCs w:val="24"/>
        </w:rPr>
        <w:t>of</w:t>
      </w:r>
      <w:r w:rsidR="00DC1AF1">
        <w:rPr>
          <w:rFonts w:ascii="Arial" w:hAnsi="Arial" w:cs="Arial"/>
          <w:color w:val="000000" w:themeColor="text1"/>
          <w:sz w:val="24"/>
          <w:szCs w:val="24"/>
        </w:rPr>
        <w:t xml:space="preserve"> </w:t>
      </w:r>
      <w:r w:rsidR="00F16868" w:rsidRPr="008056BD">
        <w:rPr>
          <w:rFonts w:ascii="Arial" w:hAnsi="Arial" w:cs="Arial"/>
          <w:color w:val="000000" w:themeColor="text1"/>
          <w:sz w:val="24"/>
          <w:szCs w:val="24"/>
        </w:rPr>
        <w:t xml:space="preserve">oysters </w:t>
      </w:r>
      <w:r w:rsidR="00DC1AF1">
        <w:rPr>
          <w:rFonts w:ascii="Arial" w:hAnsi="Arial" w:cs="Arial"/>
          <w:color w:val="000000" w:themeColor="text1"/>
          <w:sz w:val="24"/>
          <w:szCs w:val="24"/>
        </w:rPr>
        <w:t>are reduced by other factors</w:t>
      </w:r>
      <w:r w:rsidR="00F16868">
        <w:rPr>
          <w:rFonts w:ascii="Arial" w:hAnsi="Arial" w:cs="Arial"/>
          <w:color w:val="000000" w:themeColor="text1"/>
          <w:sz w:val="24"/>
          <w:szCs w:val="24"/>
        </w:rPr>
        <w:t>.</w:t>
      </w:r>
      <w:r w:rsidR="008466B3">
        <w:rPr>
          <w:rFonts w:ascii="Arial" w:hAnsi="Arial" w:cs="Arial"/>
          <w:color w:val="000000" w:themeColor="text1"/>
          <w:sz w:val="24"/>
          <w:szCs w:val="24"/>
        </w:rPr>
        <w:t xml:space="preserve"> </w:t>
      </w:r>
      <w:r w:rsidR="001F27F3">
        <w:rPr>
          <w:rFonts w:ascii="Arial" w:hAnsi="Arial" w:cs="Arial"/>
          <w:color w:val="000000" w:themeColor="text1"/>
          <w:sz w:val="24"/>
          <w:szCs w:val="24"/>
        </w:rPr>
        <w:t>Salinity did not affect growth in shell area in either time window (Fig. 3</w:t>
      </w:r>
      <w:r w:rsidR="003E6753">
        <w:rPr>
          <w:rFonts w:ascii="Arial" w:hAnsi="Arial" w:cs="Arial"/>
          <w:color w:val="000000" w:themeColor="text1"/>
          <w:sz w:val="24"/>
          <w:szCs w:val="24"/>
        </w:rPr>
        <w:t>, Table 1</w:t>
      </w:r>
      <w:r w:rsidR="001F27F3">
        <w:rPr>
          <w:rFonts w:ascii="Arial" w:hAnsi="Arial" w:cs="Arial"/>
          <w:color w:val="000000" w:themeColor="text1"/>
          <w:sz w:val="24"/>
          <w:szCs w:val="24"/>
        </w:rPr>
        <w:t xml:space="preserve">). </w:t>
      </w:r>
      <w:r w:rsidR="00151247">
        <w:rPr>
          <w:rFonts w:ascii="Arial" w:hAnsi="Arial" w:cs="Arial"/>
          <w:color w:val="000000" w:themeColor="text1"/>
          <w:sz w:val="24"/>
          <w:szCs w:val="24"/>
        </w:rPr>
        <w:lastRenderedPageBreak/>
        <w:t>In the earl</w:t>
      </w:r>
      <w:r w:rsidR="001F27F3">
        <w:rPr>
          <w:rFonts w:ascii="Arial" w:hAnsi="Arial" w:cs="Arial"/>
          <w:color w:val="000000" w:themeColor="text1"/>
          <w:sz w:val="24"/>
          <w:szCs w:val="24"/>
        </w:rPr>
        <w:t>ier</w:t>
      </w:r>
      <w:r w:rsidR="00151247">
        <w:rPr>
          <w:rFonts w:ascii="Arial" w:hAnsi="Arial" w:cs="Arial"/>
          <w:color w:val="000000" w:themeColor="text1"/>
          <w:sz w:val="24"/>
          <w:szCs w:val="24"/>
        </w:rPr>
        <w:t xml:space="preserve"> response window, there </w:t>
      </w:r>
      <w:r w:rsidR="00151247">
        <w:rPr>
          <w:rFonts w:ascii="Arial" w:hAnsi="Arial" w:cs="Arial"/>
          <w:sz w:val="24"/>
          <w:szCs w:val="24"/>
        </w:rPr>
        <w:t>was a positive relationship between initial size and growth</w:t>
      </w:r>
      <w:r w:rsidR="001F27F3">
        <w:rPr>
          <w:rFonts w:ascii="Arial" w:hAnsi="Arial" w:cs="Arial"/>
          <w:sz w:val="24"/>
          <w:szCs w:val="24"/>
        </w:rPr>
        <w:t xml:space="preserve">, </w:t>
      </w:r>
      <w:r w:rsidR="00072A64">
        <w:rPr>
          <w:rFonts w:ascii="Arial" w:hAnsi="Arial" w:cs="Arial"/>
          <w:noProof/>
          <w:color w:val="000000" w:themeColor="text1"/>
          <w:sz w:val="24"/>
          <w:szCs w:val="24"/>
        </w:rPr>
        <mc:AlternateContent>
          <mc:Choice Requires="wpg">
            <w:drawing>
              <wp:anchor distT="0" distB="0" distL="114300" distR="114300" simplePos="0" relativeHeight="251657218" behindDoc="0" locked="0" layoutInCell="1" allowOverlap="1" wp14:anchorId="02746A43" wp14:editId="519DE744">
                <wp:simplePos x="0" y="0"/>
                <wp:positionH relativeFrom="column">
                  <wp:posOffset>245745</wp:posOffset>
                </wp:positionH>
                <wp:positionV relativeFrom="paragraph">
                  <wp:posOffset>0</wp:posOffset>
                </wp:positionV>
                <wp:extent cx="5242560" cy="3637280"/>
                <wp:effectExtent l="0" t="0" r="0" b="1270"/>
                <wp:wrapTopAndBottom/>
                <wp:docPr id="197" name="Group 197"/>
                <wp:cNvGraphicFramePr/>
                <a:graphic xmlns:a="http://schemas.openxmlformats.org/drawingml/2006/main">
                  <a:graphicData uri="http://schemas.microsoft.com/office/word/2010/wordprocessingGroup">
                    <wpg:wgp>
                      <wpg:cNvGrpSpPr/>
                      <wpg:grpSpPr>
                        <a:xfrm>
                          <a:off x="0" y="0"/>
                          <a:ext cx="5242560" cy="3637280"/>
                          <a:chOff x="-38801" y="0"/>
                          <a:chExt cx="5243057" cy="3641057"/>
                        </a:xfrm>
                      </wpg:grpSpPr>
                      <wps:wsp>
                        <wps:cNvPr id="67" name="Text Box 2"/>
                        <wps:cNvSpPr txBox="1">
                          <a:spLocks noChangeArrowheads="1"/>
                        </wps:cNvSpPr>
                        <wps:spPr bwMode="auto">
                          <a:xfrm>
                            <a:off x="-38801" y="2615690"/>
                            <a:ext cx="5243057" cy="1025367"/>
                          </a:xfrm>
                          <a:prstGeom prst="rect">
                            <a:avLst/>
                          </a:prstGeom>
                          <a:solidFill>
                            <a:srgbClr val="FFFFFF"/>
                          </a:solidFill>
                          <a:ln w="9525">
                            <a:noFill/>
                            <a:miter lim="800000"/>
                            <a:headEnd/>
                            <a:tailEnd/>
                          </a:ln>
                        </wps:spPr>
                        <wps:txbx>
                          <w:txbxContent>
                            <w:p w14:paraId="1D21EBA4" w14:textId="77777777" w:rsidR="0034758C" w:rsidRPr="0054286D" w:rsidRDefault="0034758C" w:rsidP="00DD5E50">
                              <w:pPr>
                                <w:rPr>
                                  <w:rFonts w:ascii="Arial" w:hAnsi="Arial" w:cs="Arial"/>
                                </w:rPr>
                              </w:pPr>
                              <w:r>
                                <w:rPr>
                                  <w:rFonts w:ascii="Arial" w:hAnsi="Arial" w:cs="Arial"/>
                                </w:rPr>
                                <w:t xml:space="preserve">Fig. 5. Neither changes in total alkalinity (unit) nor salinity level (color) influence the relative growth in shell area (unit) of juvenile </w:t>
                              </w:r>
                              <w:r w:rsidRPr="00DC1AF1">
                                <w:rPr>
                                  <w:rFonts w:ascii="Arial" w:hAnsi="Arial" w:cs="Arial"/>
                                  <w:i/>
                                  <w:iCs/>
                                </w:rPr>
                                <w:t>C. virginica</w:t>
                              </w:r>
                              <w:r>
                                <w:rPr>
                                  <w:rFonts w:ascii="Arial" w:hAnsi="Arial" w:cs="Arial"/>
                                </w:rPr>
                                <w:t xml:space="preserve"> oysters after 5 weeks of exposure to altered conditions. Intercept and slope model predictions (line) and SE borders (dashed lines) were taken from a mixed-effects model in Table X.</w:t>
                              </w:r>
                            </w:p>
                          </w:txbxContent>
                        </wps:txbx>
                        <wps:bodyPr rot="0" vert="horz" wrap="square" lIns="91440" tIns="45720" rIns="91440" bIns="45720" anchor="t" anchorCtr="0">
                          <a:noAutofit/>
                        </wps:bodyPr>
                      </wps:wsp>
                      <wpg:grpSp>
                        <wpg:cNvPr id="196" name="Group 196"/>
                        <wpg:cNvGrpSpPr/>
                        <wpg:grpSpPr>
                          <a:xfrm>
                            <a:off x="0" y="0"/>
                            <a:ext cx="4782185" cy="2663190"/>
                            <a:chOff x="0" y="0"/>
                            <a:chExt cx="4782185" cy="2663190"/>
                          </a:xfrm>
                        </wpg:grpSpPr>
                        <pic:pic xmlns:pic="http://schemas.openxmlformats.org/drawingml/2006/picture">
                          <pic:nvPicPr>
                            <pic:cNvPr id="195" name="Picture 195"/>
                            <pic:cNvPicPr>
                              <a:picLocks noChangeAspect="1"/>
                            </pic:cNvPicPr>
                          </pic:nvPicPr>
                          <pic:blipFill rotWithShape="1">
                            <a:blip r:embed="rId36">
                              <a:extLst>
                                <a:ext uri="{28A0092B-C50C-407E-A947-70E740481C1C}">
                                  <a14:useLocalDpi xmlns:a14="http://schemas.microsoft.com/office/drawing/2010/main" val="0"/>
                                </a:ext>
                              </a:extLst>
                            </a:blip>
                            <a:srcRect l="4269" t="17506" r="3589"/>
                            <a:stretch/>
                          </pic:blipFill>
                          <pic:spPr bwMode="auto">
                            <a:xfrm>
                              <a:off x="0" y="0"/>
                              <a:ext cx="4782185" cy="266319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08" name="Picture 108" descr="A graph with a number of lines&#10;&#10;Description automatically generated with medium confidence"/>
                            <pic:cNvPicPr>
                              <a:picLocks noChangeAspect="1"/>
                            </pic:cNvPicPr>
                          </pic:nvPicPr>
                          <pic:blipFill rotWithShape="1">
                            <a:blip r:embed="rId19">
                              <a:extLst>
                                <a:ext uri="{28A0092B-C50C-407E-A947-70E740481C1C}">
                                  <a14:useLocalDpi xmlns:a14="http://schemas.microsoft.com/office/drawing/2010/main" val="0"/>
                                </a:ext>
                              </a:extLst>
                            </a:blip>
                            <a:srcRect l="4057" t="6745" r="82931" b="68146"/>
                            <a:stretch/>
                          </pic:blipFill>
                          <pic:spPr bwMode="auto">
                            <a:xfrm>
                              <a:off x="4251960" y="814672"/>
                              <a:ext cx="530225" cy="636270"/>
                            </a:xfrm>
                            <a:prstGeom prst="rect">
                              <a:avLst/>
                            </a:prstGeom>
                            <a:noFill/>
                            <a:ln>
                              <a:noFill/>
                            </a:ln>
                            <a:extLst>
                              <a:ext uri="{53640926-AAD7-44D8-BBD7-CCE9431645EC}">
                                <a14:shadowObscured xmlns:a14="http://schemas.microsoft.com/office/drawing/2010/main"/>
                              </a:ext>
                            </a:extLst>
                          </pic:spPr>
                        </pic:pic>
                      </wpg:grpSp>
                    </wpg:wgp>
                  </a:graphicData>
                </a:graphic>
                <wp14:sizeRelH relativeFrom="margin">
                  <wp14:pctWidth>0</wp14:pctWidth>
                </wp14:sizeRelH>
                <wp14:sizeRelV relativeFrom="margin">
                  <wp14:pctHeight>0</wp14:pctHeight>
                </wp14:sizeRelV>
              </wp:anchor>
            </w:drawing>
          </mc:Choice>
          <mc:Fallback>
            <w:pict>
              <v:group w14:anchorId="02746A43" id="Group 197" o:spid="_x0000_s1090" style="position:absolute;margin-left:19.35pt;margin-top:0;width:412.8pt;height:286.4pt;z-index:251657218;mso-width-relative:margin;mso-height-relative:margin" coordorigin="-388" coordsize="52430,364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Op8NMgQAAPELAAAOAAAAZHJzL2Uyb0RvYy54bWzcVm1v2zYQ/j5g/4HQ&#10;gH1L9GJLlrUoRZY0QYFuC/qCfaYpyiIqkRxJW3Z//e4oK5bdFu0aYMBmIApfj3cP73l4Vy92XUu2&#10;3FihZBnEl1FAuGSqEnJdBu/f3V/kAbGOyoq2SvIy2HMbvLj+8YerXhc8UY1qK24IGJG26HUZNM7p&#10;Igwta3hH7aXSXMJkrUxHHXTNOqwM7cF614ZJFGVhr0yljWLcWhi9GyaDa2+/rjlzf9S15Y60ZQC+&#10;Of81/rvCb3h9RYu1oboR7OAG/Q4vOiokHPpk6o46SjZGfGKqE8woq2p3yVQXqroWjPsYIJo4Oovm&#10;waiN9rGsi36tn2ACaM9w+m6z7Pftg9Fv9aMBJHq9Bix8D2PZ1abD/+Al2XnI9k+Q8Z0jDAbTZJ6k&#10;GSDLYG6WzRZJfgCVNYA87ruY5XkUB+S4mTUvj9tnUboYt89j7IAn4Xh6eOJTryFL7BEI+zwg3jZU&#10;c4+vLQCIR0NEVQYZuCNpB8n6DqP8Ve1Igj7h4bAKsSJuB8OQ7/7OrX6t2AdLpLptqFzzG2NU33Ba&#10;gXuxj2aydbBj0ciq/01VcAzdOOUNnQE+AS7J4jRbHpCdYH8EL46SdAauT8GjhTbWPXDVEWyUgQE+&#10;+JPo9rV1w9JxCd60Va2o7kXb+o5Zr25bQ7YUuHPvfwfrJ8taSfoyWKZJ6i1LhfvBNC064YDbrejK&#10;II/wh9tpgci8lJVvOyraoQ033kq4eIQK0RlwcrvVzl9K7CPDyZWq9gCeUQOXQXug0SjzMSA98LgM&#10;7F8banhA2lcSLmAZz+dIfN+Zp4sEOmY6s5rOUMnAVBm4gAzNW+fFAv2W6gYuqhYet6MnB58hLScE&#10;GprHnIqX2ZhUntQEBwABzO7nUnC+yJM4TwcOJVk2i8dEeaIgxPw59n1p5xfYpwUr4O8gQ9D6hH1f&#10;l2vY5TZ4O4Pkd99ko6Pmw0ZfgGJq6sRKtMLtvfpDxqFTcvsoGKYMdqagAygDk2EejwXYU4R9XDfs&#10;ApoIdkZhq4EqI31Pl4fYPTly1QqNWY9J+adwjdeVUR1w8hAtpNKZbn8GsOFNuFNs03HphkfO8BYC&#10;V9I2QlvI34J3K14Bn19VXmCAuYa9AY/xmZsn2dK/dPEijSDt4NRZmi8H8llnuGMNYODDGD0fIPkm&#10;VTrJpVGKvppJ/1iKJjqCuoD0OwjLqBR4DYNS+FCgO0QBjf9OikZQH52lKA5V3DK4txviSxPSQ1IR&#10;SuQGrt0QVYOoSm5//ml384v/3OFyoTFFCL4mUCwJRtt2T9ZcckMdrwYbHa/EpiNMyVpUUKjx/xkb&#10;/EN9ygZfXgCVs8Uc5ABAzZPlDMqRFQzl8dzLMOx4Ni+gDgJRH9iBdhcHX0aKpLMogTfSF0rZLEsW&#10;/jl8ktp/iSDHesq/W76uhNZJ4Trt+1XHSv36bwAAAP//AwBQSwMECgAAAAAAAAAhAJMT5j8tGQAA&#10;LRkAABQAAABkcnMvbWVkaWEvaW1hZ2UxLnBuZ4lQTkcNChoKAAAADUlIRFIAAAIhAAABUwgDAAAA&#10;2Mss4gAAAQJQTFRFAAAAAAA6AABmADo6ADpmADqQAGaQAGa2OgAAOgA6OgBmOjoAOjo6OjpmOjqQ&#10;OmZmOmaQOma2OpC2OpDbTU1NZgAAZgA6ZgBmZjoAZjo6ZjpmZmY6ZmZmZmaQZpBmZpCQZpC2ZpDb&#10;ZraQZra2ZrbbZrb/kDoAkDo6kGYAkGY6kGZmkGaQkGa2kJBmkJC2kLaQkLa2kLbbkNvbkNv/tmYA&#10;tmY6tpA6tpBmtpCQtraQtra2trbbttvbttv/tv+2tv/btv//25A625Bm25CQ27Zm27aQ27bb29uQ&#10;29u229vb29v/2/+22//b2////7Zm/7aQ/9uQ/9u2/9vb//+2///b////V6PJ5QAAF+ZJREFUeNrt&#10;nQt7Gzd2hg9lecnG8dquqFSKna7TWNyV02armI7XXjsVt1IbuSstZXL+/1/pDOYGkAAGgwtnBvy+&#10;53Hk0AIxA7yDy8E5ZyiBIJ0ITQCBEAiEQCAEAiEQCIFACARCIBACQSAEAiEQCIFACARCIBACgRAI&#10;hEAgBIJACARCIBACgRAIhEAgBAIhEAiBIBACgRAIhEAgBAIhEAiBQAgEQiAQAkEgBAIhEAiBQAgE&#10;QiAQAoEQCIRAIARNAIEQCIRAIAQCIRAIgUAIBEIgEAJBIAQCIRAIgUAIBEIgEAKBEAiEQCAEgkAI&#10;BEIgEALFTQiBRxACQkAICAEhIAQCIRAIgUAIBEIgEAKBEBACQkAICAEhIASEQCAkjkYEIQNsw2nM&#10;iIAQEAJCggMyjRmRULd2f0704BX72wnR40/xEpICEvUgEujWVseU6az828FlxIRQ1IgEurM5PbtN&#10;lscPb5MF/fPt+hc6ipWQfAiJeJ4Jc2OrjA2m9Sz7W/7fSAlh6xAQ0k532fxSsDLOfszZNBMhIekM&#10;Os0IoWitgYEIGf38bsJWqssJm18WozeRjiFsKxPzZibMnS1Gj9hK9Sh+QnJAsA5pSwgdpvvbq8nB&#10;JQgBITLdMSAyLlbHjJCY1yGlQEgLLSdnBSHx72Uo7mWIGSHXz79menxp+K3r2egim2VSLuaZPeRt&#10;tPaQfLO77yvVRTqEtiMkHUT2w6ZaArLfhKxn+QjQSvenRIdsMZKdyxzGei5TEbLXK9XV8cGlp8pi&#10;a0aaRr9QNRtD8p0JCJEQMo3b5G5GSLI6Gd+CEOn9ME0jHkGaCVmdpivUR0SjdivVPSFkD4YQM0JK&#10;gRAJIZG7mMEL0el2iKI3mBmtVF9/ly9D3v3ecTkS77nMfttUy93u0nnXG6VNdd8tZoXDaa6HGENA&#10;yJb+8eL5ZPTkRaaXn10ri8+mCotZkm1nHsOm6qMh4yXk259uPVUW8Vgc7TxjQsiMaPSHTyAEhCi1&#10;vj5PJ9qnFyBE1YIRm82Mb+vLu0eE3a7knjIyYjabGd7Wl/fnEwIhWkIiRcTEpvrfp+kc8+APH53X&#10;q5HaQyhqo4iRTZUOL/xUFqGPGQjJ1qnP0xnm8U+f3SuLk5C4Hc2M1yEZJTi5kwKC03+m9fsTrFRB&#10;iIqO62wnM/ruo2tlcXohBp5e2Ld3N4OZrFRP0st7fHHr414jftbCY9hfQk5ffvJ1s+hwe0A6aj3D&#10;Wtc3NxhDQIhSy2yeKULoQMhG+wW+p0EQspzQ0w/vz8k5sCrOqMydIdLVM9CoMm53QWP/hAycmV0k&#10;yhzAXqbwYF4F8GQeuFtF5GkQ+03IEEzYVIXcURJqOOx4BGk5y3j3dVc73gzilKOKymS9GGQs6f7I&#10;x3il+qH1SrVIparJ6652vBnEQVhlc8+Cu8MQ0vlOJuhud85WtrocRGrHm4ERUngA+L/eoRBiZTFb&#10;ECNEk9ddc+41BELqvgsX4D0MQtazhxYr1OXkh2yW0eVC1J2MDmMdskFIUEQ6u8nmX7Haw6SLELYO&#10;0eR11z8eQ3HHqXPdBUakx4SwiaLt984f3jI4Ys/JTNPAhHQ+4xplhzhtnYMoS8q8J4SQqFCIdHeH&#10;zb9SpyEyJoRxsQ+EVEupoH5mnc64oTL/54o+rztHyN7H3FkSEndedxJ2vBSwkl4Tsn79otR3bXwR&#10;821M5HndhYEkJIV9JoT5qY7yRO10aL7xzQlxzOs+iAO84MvU/u92H35KkvsZHa3nLXxEuHMZ67zu&#10;wwhTCuklMgRCyqzdy8nD2+yPy93aNQ8IGYZNNfvp5iNifptFiwwj2JGCbmUGcS6Tvxv1jrIxZCeE&#10;lC0yEEJCpg8ZxNnugkavbm7eTdJ1yMzJV9X0LusmGcQZb9DXVA3j9P9vbCMzepVONIeXTnfblpAh&#10;LFXDJocYxF4m1W8fPnz0cbetCen/djfga6pKH9W+20N83nGrB6ffZGw95N6vuPjKjluip++GGFS+&#10;FgpzMNOTNVivCRmKD1GYs7s4CPly86GFA2ukhFDu7u4bkQgIuT8vbuLpJ9N7jpCQ/D13IZzdhSbo&#10;c9yuio8TGj35zw8fPvzl+aQMiPFGyIAQKQmZ+r9gEZCexv4r33P3twk3cqSjyZHRHbd8gAZxsFsu&#10;Qii43b2T1rAlZPWjOGrc/3hpcqvt26X3hFTL1PB2914S4vleW9Tdsa3Z2LpX72QorFF1/whpeOi6&#10;TatiWrXgqBqakG6aouHfJbPMcsJivFf/ctn+ZlsQ4m1xZvEd5j2yS0I6elhaE7KenaV/jpwJad4d&#10;emoUO99Hs06h8NEyXbtAtK83J2M+DkiIt+agxC6vR4suZ/ayKu4u6CDSb0Juqrz/2RiSavHgKydC&#10;ND4VnHOIGy3lu18CIpKbQurk//EhYlTr/R+JDn795vtiEMmDpBYHgQgh8jV254lfrB5tY0KKASSY&#10;E1F2CQPIljn618nBfxXOiJyuT9tFa3L3WCd4MiDEsmnqtwM5INJcB+0k9L/Xu905nWUezFt+7vP0&#10;mp0J2W5VX4TUaT2sek7wc9NCOOVeMhMUkL4SUvq4b/q5r47pVdv73bhz+RbRJyGOiFSXY0Bh2ER3&#10;wySk7UpElscs2CDCWypchn/dFYivqApOSBeAmEZDZDTcbWbLnLdN4y3NUrWdQpO8IMJlKnRq3WZC&#10;CgiDI9IJIOYr1dF/TDaBWL89vLjJ9Nn4drfbd3ux6ocQby2r+RI+e8iUdpVQdTrtHSGqbJnr0oPo&#10;oP1KNVEvVj2NIX77qInCabCrpHIYLMiY9pGQJPny28etgSKdfQ5/+pDpr4aOiJuZ7hTnGf0CRLeX&#10;Kc1lpf+Q1+usiShX9d3cvX1Rx5Vq8dzJZnABjR47iRQG1dwF0fkiSwK4saIPD4lRxdfPZZax9UxD&#10;yPWjMieEKms30VQRz9ibwaO59cqc3UT2u92N2YMbK3rREGZxu3LLWJHFTqa7IkmVJsMM9z50ZZ7V&#10;niNSv7G7jW1fTUSiflIG8W6Irc9fP6dRnrzqdqvI6CJZ/5KFgauydhNnjpySpF3cXYiCtyrvX6ZG&#10;RDJ76Mno16PikJM5Hx2ke5l8dMny2ykz3fEWz6mIDrcAcTNk7ASQGhGyHCvMCOl1/hDLF9ytZ2Nl&#10;1m4SzZEUYAwJ/wY6gZAKEX+70qEQkqxOxlapqRZ0psy4q7F4ioOIS/+FbdQ6T6awbfe5Kx0CIcwL&#10;8ZEia7f+9P+KNDmZqX41y+YMThvzjMMT7tyqsvq37RQUylF1COsQZURV0nD6v37LjnEUhGzYInWD&#10;iPXJrodBhLdlStYV3JFMMZgECv8faP4Q7el/uQHSZO0uDE3bBpGNhYhd65AzIrwtU2bTrBwYCqPq&#10;lIINIkmHMq/8t89bhKgtZqvj0auCFGXWbuIfwO12cQsDKMxxbcpujxWNK8U6QdWUKEj6/x4cS5n8&#10;0vW3l/fp1nYzlarm9L/+J2XWbio9BOU+RI6BIqU536CsYldqdDjEERLGAWAYhCzo4HJOv3u7mQdR&#10;ffq/nFSGEo1NtSGEwMk5pDR3Sgqb2SmMjg+Fw91pwJdl9puQzB6S9vPZ6nhjEFGf/i+4f1Bk7S6H&#10;EE27uhPCphkrm6a5BwJR0BeI1HWXF7BjXgxtqne07YXodvrPv9xJ1ixOD1C1Psg7zoAIa0Lq7Zgv&#10;REQSti6A+knIIp1hNvMxO53+VxO3bPIWN7stT8TYT54Qsvd0NxtCyC5h5uaYsEEAbRGSdCKzaIin&#10;6SSTLDbWIdrT/0ZCSH3g1dJ9SDJ7cBtRW+/ANnMMSY8P2pGgGhuG4MnMXjDzTJKPWXP630iILoNg&#10;Q+cYrzRru35YQKYk3IgdCUYX0ldCkuRLZtO42fhQc/pvTogMkY2+UZyIma80LZYHRjtdKvMgVoOI&#10;AwkDJ0Q+tKhP/5sJ0b5CsDZic1FXbVea3HlJa0KkgEjGgipRJoXLYzZgQmxudpuQGpF6pVmTYds0&#10;lTW8ReAuNzvIlqmysYF28TbVoRKyaSX70ooQYQ7IG3eq8OB1I0SS6NRgnWC8093FHDBQQlbHz/jF&#10;x/qtyUwjPn18WoUQog0Pg4afA9IwxpD7c3pavFBkfX1qlpZZHEOKacQ3CdN4SBgUIZLIy+uT3LFo&#10;QnR4YTheygghbZoZ5exgNEtUZITY8PKLkHBvuuvaFdEiB1GtL+8y/6LHL9vH7RJVQbuSeCpx7rWx&#10;K/BZX6wjJpsQETwpQ6Ux6zz60CkHUfu75f5aPXx1l9c979oqJLr3+OkcXfBosJdUDYIQVQ4iJ0IE&#10;D76tMcFLo3DOG366R1oHGTgy+AOkl4SoMsy4EFLHU8mHZ8+EBDuZyZcfgd6F2AtAuiOEiDQ5gny0&#10;iuDe46GDVBAG68HBEKLMQeRASCIQIljZe/Ozv+obIcocRC6EbG5I+/uzhwT3jhBVDiI3QqbcVrRh&#10;fLWqizuVt/oKCTHl59W/81mqpoqzZ4ef9alEfR1DykHkNsvw1qYGQmwBmXI7aotrbR7ceU932s1W&#10;ZvcrEZOV6o8fvd2ylBDNVsbay4LENQ65e4joOd5vQo6pOoLxRYjQtqLFTCTEtibRIO6HEIWXYLBB&#10;ZDCEJMlvWdiDB0i2PZk5kxnV5y1iezglUy2PTMjZiYhU50flQLi/FjOm69P06p552+2SmIKI9M0i&#10;ljaIG9koP/WzDlF7GntI7Gt4DTsHpMXp//otebWYibYmbbuUH0t/SskpT3ysjaptHt+dndp14kJk&#10;WOc6O+p/8L3fc5nSmYPkicwMG0ZKDpWeBVx6oDYxa63G92DvlkmGQgjDY/Tys4cblhBCmwYLD2Mr&#10;vwpWjUW6WavNEpHCnNrJL6SfhKR7GR94JMq9zJSa0nZb1TXlgp2m0r2q9Kfck1l5FRTo2G5QhPz4&#10;ydv9bj18Evcen4Bw76Br0SmJ9jxEGVcbHpAer0MCECJ4mRmsVO0ImZK3hap0zOGGpwCx+UPYy6xO&#10;H/96qshj5jqGKAKqfOzx+GBrq+2u6TTDG/xa7LVACCd1XvfKkiBrF8dYM1dCDDkldQpEH+TQVlP0&#10;jxBnKXMQJXXcUxMgjvYuO09mM3vZ1DpJpgE5/OlUnwlZvy4it9/93sIeosrrzhEypfYPr9kQUvlL&#10;W3Yh3z+JagjJEfHWdxwx8pboZ4aZ7OfSxgtRkwtR4d7pZ6E6JV3K9XaDiPqAmfhMiAE6R9YW1DNC&#10;6gB/IhsvRFVe940G8DyGEAm5BVwJSRT9QrzdL5g5pOPo/8Yq//Hi+WT0hKUJsTGbqbJ2J5w3c6PB&#10;zGovI2TldwqoSlQp5l1PB42uoev8ECazzKnDLldDCDcXJA2I2PcuOeRb31opan51GjA9RLeIhK5R&#10;T4jCYO1+LsMFWjhkwu3B2V33iJjlZM4tIhOLlaomr7v6SMN9CJlOlc4FDox0RkiS9JuQMn8uPW2/&#10;UtXvZRT37W2OcT9TawHIjhDpISHr2ejn2ejN/bFVZLcyr3tjczi9goj8jCFm7+/YBSGJ6xuZAhKS&#10;2UPmKR12MXc6m6oJIvaA+MkvZtAtO1sk9HYvwyIyjxLLuF1FXnejJ9f10Sdyf+dLN2fu/ZFh5v/l&#10;ZJz4jOzW1+7nidzR2A9CstcrP/z1ePTyTz4ju4s+1CeqBiFbDdNPQpKrry6zN8Yc+ozsDk5It55Z&#10;gQDptcXsxqsnc/mQ67PcubUIxTWE9Nli5u8ejQgRX4XoCEg8iPSUEN3bVB0JUT/ipqchIGRPCSEv&#10;hGAdshtCPN+i0SPuhxD37ugJFR1fk0NO5uCEJN0C0gdEenAZTjmZXQjRTQJ6z66d9Uz3iPThMrrK&#10;ydzYMuiaARESIidzzwVC2hASIuPuMBDBZYAQbd/gMgwJCZKTGRrMo2LwO0FyMkMRERIkJzMUEyEB&#10;cjJDkRGS63+wDgEh21pfv7hgZNyf79NeBjIlJHMuo8MUjasJ9jIgRKI5jf+e/km3vKNXzpWBkPgI&#10;WR2ne9zl5PBPZu9cBiF7SEi6+Mgyqr7yURkIiZeQMy+VgZBoCXHdxYAQEAJCQAgIASFSQjh3QVjM&#10;QMiW1q9f1PoOFjMQErYyEAJCSl0/KrOGqPK6Q3tNyB1bt2QuR3Y5iKDICVnPRhfJ+hca6/O6Q3tL&#10;SJ5FNcuAqMuFCO0vIbnWs7E2rzu074Qs6Eyfkxnab0KusmUICAEholj+ZrYIectc0kAICJETsp7l&#10;2xddXndoHwkptDouXI6wlwEhUs2r+DyrvO5Q7IQwB/nclAqbKgiRaMG5C9jkdYdiJ0RVGQgBISAE&#10;hDgRAvkQCIH2lRAIswwEQiAQAkEgBAIhEAiBQAgEQiAQAoEQCIRAIGS3Wp5sh31zAeAKzVlsljRm&#10;XFu4KHd/TvTglWE5fSXq6upySVJGk7UrZ9c2kRGS+yiKYd+8s6JcC2LtLYsZ1xYuyhWpcs6Myukr&#10;UVdXl2NosprblbNrm9gImdOrJA/2rsO++QBwmdZvibW3NGZcU7gsl1b67DZZHj+8NSjXUImyOq4c&#10;Q5P9pV05m7aJkJAsNCIbgutQCSFoQqLV8ejf2JgtixnXFK7KrY7LfzUop69EXV1djv3PD1nNLctZ&#10;tE2EhCzS5yT9zxEX9i0EgMsI+ffb4leKXh6bFa7K3VUZYY0rVVXSdK1ZOVYN+8WW5SzaJkJCspGf&#10;6BkfsikEb6qGkTHH2Jlx4YKQ0c/vJmylalypqpKma10wGNPBgNXcspxd28RGyD175VU6aNoSshEz&#10;bkLIYvSI8oBR03LKShqulZVLiXyTtCMkL2fXNpERwtZlydVkbEnIVsy4ESFsC3k1yV4bbFJOU4m2&#10;Or5cG0KKcpZtExkhxR2zGXb7b42EbMeM6wuXs8ybopmNyukq0VVXlitDygyrq8pZtk2chKSd1Wq9&#10;XhAiiRnXF14Ve6CzFpVqK9FvnfJyNSHtylm2TWSEpM3BRtJsb1eFffMB4FpCZDHj2sJ5uXL4NqtU&#10;X4m6urkwE+Q1typn2TaREVJYEA3Nm1tjgSRmXFu4IKsoaFRpQyXK6rhydc3tytm1TWyEJNcn5dt7&#10;74VTiMNPSRMh8phxXeFy/XJ/alxpUyWq6hYkIaRlOau2iY4QaEACIRAIgUAIBEJi0PKrywFeNQjZ&#10;me4627CCkEFoPvozxhBIK8wyEAiBWms9Y+bSMQgJqvqdrsJib/ntpdAXW6ef2Ue8bxr3sfjb7P/E&#10;ryur/sbALaP6MkllG2PI/Kj75twfQhYHXglZyPYaRj3agpDlP73pvDkjJEQBgAshkhpkhNwZ7VBb&#10;EFIGeIGQgIQUR51shk+f8KtHRKPvhX7nP1rlMQlZT/MfF3/ePyo/+Tv7utwnvnDrKv3W6z6eHF1N&#10;0t+/m9DT2/pKNggpKpvQ6OVsG4ehDSIDJORuUnpvMUIWpUdFTYjwUR58cvBp4+P8D/dJTojgs1i5&#10;ptWEPEkrH/15kq89yysRCREqG0vuY1iDyPAISbuVhZQUC4e8P5aTcd1N4kdpp61nWY+LHxeEjG9Z&#10;2Ga9DmHuoPOKNTbJsP9m881yktZ9lXvMs+LFlfCE5JUxZ7H7mYSQzhxO94aQrIuT3HGvWDjcvH89&#10;obGwuuA+SjutcvLjPs7/5C5cPCHZNFNNMgUqHCHjInwvK1BfCU9IXtkdcxosfkNUV07re0TIWfbj&#10;riSkcOHjCRE+Yvugo62PeR9hnpCMl2qSKb6SI+Socj/NCCmvhCOkqCzHQDqj1OF/IGQXhKR98uSn&#10;v/7f8ZhfDPAfZX7kxVjBf6wiJJsE5mKMbytCispASJeECLNM3k3COkT8KOtQVkb8WEnIHf1QTTJN&#10;hMhmmbwyzSwDQgITwq9UU0rSTrjNdp3cclH8iHXonMXg8h/LCCme+6/rhcJcR4h8pZpXplmpYh0S&#10;mJB6j5ntKI/KHSvXTeJHRQR+vbdVE1IsITjDbd6bWUD+9fnozV/+VyBEsdvNl7LK3S72MsEJqRM5&#10;rU7S3SqzWl2kzb5hUis/KqMojsSPJYSwrxOnhnxmWnxNDy5WJ6PvxTGkvpINm+qCGfImVOQu2bwP&#10;2EMGLn6dkHfn4szyq+ptcy3YVIeu+xP+0IZtfOftCVlOfnebrOeSRSnOZYatzKAhPPfzo3QgaX9i&#10;Xyx6JBmpcLY7bKU9+0xE5ps36z+eWXzRebqGfbZ9hAz/ECgygRAIhEAgBAIhEAiBQAgEQiAQAoEQ&#10;CAIhEAiBQAi0G/0/32tw4WaWj/QAAAAASUVORK5CYIJQSwMECgAAAAAAAAAhAHLMjfkwEQAAMBEA&#10;ABQAAABkcnMvbWVkaWEvaW1hZ2UyLnBuZ4lQTkcNChoKAAAADUlIRFIAAAIhAAABUwgDAAAA2Mss&#10;4gAAANtQTFRFAAAAAAA6AABmADo6ADpmADqQAGaQAGiLAGa2OgAAOjoAOjo6OjpmOjqQOmZmOmaQ&#10;Oma2OpC2OpDbU4aLZgAAZgA6ZjoAZjo6ZmZmbHuLZpC2ZpDbZraQZra2ZrbbZrb/kDoAkGY6kGZm&#10;kGa2kJC2kLZmkLa2kLbbkLb/kNu2kNvbkNv/tmYAtmY6tpA6tpBmtraQtra2trbbttuQttv/tv/b&#10;tv//25A625Bm27Zm27aQ29uQ29u229vb29v/2/+22////7Zm/9uQ/9u2/9vb//+2///b/Pz8////&#10;OOp6bgAAEBBJREFUeNrt3Wtj40YZhuFxkgUrLW3WmN1SipOUwsKuskshRCSUYtlY6P//IjTn0cF2&#10;7MiH9dzvh1ZxXDmNroyk0aNXoqSoVSX4FVAIoRBCIYRCCIUQCiEUQiiEUBRCKIRQCKEQQiGEQgiF&#10;EAohFEIoagMhgoq1niuEQSrS0R4hCEEIQhCCEIRQCKEQghCEIAQhCDlCIbm4fumaFmM7QXb2UF/l&#10;hkLmt4kQg6/vG98tbqr15mJUe1F/Pf8BIbsWkoph30L8KlcLac69Zvar0XOFzJIhQnYsZJZ8MfjQ&#10;w9qKm1dTsxiscqMxZJaI19U6ik9J4ydSQjoLIbsXkp39PRmpfz+o0aD6jc/fCPHlvdwww0yc3ZeP&#10;l9XQ/zv55sdEDL69kRvFvqdLiF3lpkLcKJE1hguEHFBIRUJv21lyXeojiOpPuarqz7i4OU/Eq6kZ&#10;+6/dXmBY+vd0CHGr3FqIrvltJdNQtXuZdPD+VoiLd+bd6gcazRL9afa/R0ifQiQJdWCpN2p69lDc&#10;DCZl+VT9cRY38ldebZ57/ce6GA/elfMbIb9j39MhxK2y3HgvM5hMg+FBe1RUnRD3WiCk+mkU1dSI&#10;RUifQioSetdSZtXvVy7N9B4ik1bM4P7vv36fVC7036i04t/TIcSvctNzmVyeyXz1J72eVB2UzMfV&#10;h4ZCKqSFRBoeqfofDCF9CzF/qHJLy62u//zt36nZ6OY9Q2VIHZ0E72kLCVa58dlu8UnuWMRFcICT&#10;NYSMlIi6kMVYfnZmz7ER0qOQzJ9eyk2cqi1RF1Kdyn71w9/+M36ukCw8Y91ixuynSoleb/HTj9+/&#10;FXUh6jvKRXi2K3H4w1mE9CfEbFbzNzj4i9w36ENWv9H113JThHuZ1iybFVJb5ZZzqpkcI4pbR22t&#10;EP0zDUuE9C3EHv2rX/ws+UYfsla7+uqAVB6HaCHDqTy5fTWtHama97SE1Fa5kZDF2K5O8aoOOb75&#10;4cefs+cIkW/IVk7kUtsJsUf/asdeHQCqTZT7P1250auXVVXL/mw3b819WiG1VW42hqRior+Sp69m&#10;EFLnU2uFVF9MPFeE9CbEDcx6H56ZyfLZGyHOJ26jy8mxi3fyEEXNmH2nTlPse5pCGqvccD5EXP1c&#10;/ZdPSTUcqAFLffZqIb+Y6lHnPBmVCOl9DNmmFuPRyz5j+WvuusxV6aY+hNqpLRdiBrI0OGpGyKGE&#10;qD/YIt3kWvDG13bVNOo7NQjdVVv//Nt/VXuc5ULKfyZ64MuFm/RHyMGEmCMSvyl6F7J9pcExEUIO&#10;JUSdgA6upi/8jF0IeUqC0yqEHExIP5/Rv5C0flqFEIQ06qMJJyAEIUfzP4YQhFAIoRBCIQQhCEEI&#10;QhDyGQlZ22IKIbEL+V9QCEHIM4UENyaoYIhOGssbrb6eIgQhNSH+VqosiLTvSIjo73+M2qkQXeZ2&#10;hElZfKyWFuNX92VxtyYs8iIh2x4JIeQwQnRwNNU3SAzd6DJCCEJ06XhXJtPG7s7rIl3TN+AlQrY+&#10;nULIQYTY+w7ubI5UZc4Gf97iM14m5L8qnShD1M22JQg5qBAzWsjwuQ0iLn5zKXY3hiyZk5mP3S0Z&#10;CDkmIebQQ99K9ajHE7W9VqdWtxeybNouVXdMPCb+ELkayq7XfgC1ayGm3YM5Mk3dH222ehDpXYi5&#10;0crd21O2+9Eg5CBCjAnbFmLwwd5TvSMh6+b+/V26tr8MQg4qxN5zqe+Ee1T3sMizmkexo73MOiH+&#10;dOqmNSWDkF0KWXLlzs2A5K5lVd5qVNWjkHUXEGfu7oe8bRQhOxSyrPzM2JO8LqNYzJrN7voTsu4x&#10;RjN3oNoxhCDkEEL6/IyXC6nOZCbOSns3h5CTF7L6WWjFnRi4caN1IoOQ6IVU+xXf58y2QURIVEJW&#10;PlCxAhLcObzomrFDyMmPIauqvlvJu5rSIyRmIf5ajBo8ug5DELLTrXfsSeZcNIRcI2S/QkgyU1sI&#10;CZPMcsZM55d9phkhCHFC8qDL9w5n3RHyeQnRlav8snsohMs0IwQhqtTUQ/BQiEamGSHRCzGdvW0+&#10;pJFpRkj0QuxzOmQ+5Ek+iC7MNCMEITbJnLlj1jDTjBCEuAMO2dp9ksmHz9QzzdsI6XVyDiGHFVJ/&#10;bnN69tDKNPc9hgjuqPqshNQkyNOa4Jh1J0KWDi7Fp6SebWvd94eQAwjxT6A6u5cPIRoFmeadCFm6&#10;/7GPuwkyRAjZp5B1SebMXTXLG1uqVyHLrx/mcqa/+Ch8khkh+xSyrHySWR6p6giPzzT3LmRFBLHx&#10;bN1ZcvEGIUcgpM/P2DjJ3PF+C6Xa6/3jBiEIaQG5M9myVJ12IwQhtZJXlV+bu3evS4QgpCXkiy90&#10;RsU84hMhkQvpWm+RiqG5mwohMQop16Zl5eOb3aM16TCzx613LEnmdT+Efko3QvYv5GiSzEuA2Ee/&#10;+/t12cschRCfX57f6j5zYbp5F0KWXblLVXr6KXHRJYQcgxCfXzZ3NF3vXsiSstdlhlOEHI+QWn75&#10;alrO3N2y+f5TiOra7vkkIIOQgwvx+eXGndSLMRkzhJRhfrkeJCrXtWRGSCRCfH45H7yvBnk7xvuG&#10;hAiJW4jPL2eDS7U0et4QgpBYhLj8cqbONR91J8J1t1MhJCIhesg4e8jNPRHqX/magBlCIhOi88vX&#10;XsianDtC4hHi88v2Lhl9UXXNqS5CTlFI95U7n182U6nX5bMOQxByckKWlc8vz9+6nsxrnmCGkJiE&#10;9PkZCEEIQhCCEIQghEIIhRCq9613qCRzr8W23aGQU+jJTB1AiE8yl24y9enySHsyU/sXktfuSknV&#10;bdX5M4LMCIlESJBkLtVFmqF5enfxsev5LgiJTkjQiVl+8Xu5l9Gvrbu+i5C4hMhdSnUQElzULW4Y&#10;QxBS68Qs27kHQrId9TGjPi8hQSdmGUP0Qh7XHIYgJBYhLsms9jdWSHG3rmk3QqIRoir1DRnk/qa4&#10;EaOtPgMhJypEJpkDIfoUGCEIKcMks6EyLJ9zOxVCTlHIuiSzE2K7Q+ys8z91lEKWlU8yWyGZQAhC&#10;dvMZCEEIQhCCEIQghEIIhRCq9613LD2ZqWMV8uugEIKQTYSkQ7tUm1OVc+/y4cxf3m8uhBsYTklI&#10;5qMgKskcCNF9mjsnVxlDYhFS3AknJPOLuidzJl5Pi4+dUQCERCJkMR58Z4NlJslsXn81NWnm7kwz&#10;QmIR8gcXTq0lmVOTbVbLXbsZhEQipPTRwzDJrHsyr3q+O0KiE1JLMusQEUIQ4oXUkszm3whBiOcQ&#10;JpltT+bFWAnhOAQhTSHGBOcyCPFCwkVnIpXzIXfMh8QhZOmVu7YQ9wpzqhEJWV5tIb4ns7wuc7HF&#10;dRmEnJKQ/j4DIQhBCEIQghCEUAihEEL1vvVIMlOrtxRJZmpbIY0kc9inudaxGSGRCmkmmYM+zblg&#10;1j16Ie0ks+/TXO/YjJAohXQkmX2f5lrHZoREKqSdZPbJMjJmCDEy1L9tktn3aQ47NiMkeiE+yez7&#10;NGdi6YNEEBKbkDDJbPs0h0sIiV1ILacqy+eXSTIjpEOIui2zsYSQmIX4Rd+nudGxGSGnLeT5SWbf&#10;p7nesRkhJy1kebWTzL5Pc61jM0IiFdLfZyAEIQhBCEIQghAKIRRCqN63HklmavWW+mVQCEHIJkJM&#10;ktmnlue3QpxP6q8hJF4hJsnsU8u6a4hsVEWSGSEuyRykllNxNS1nYxk5I8kcvRCXZPapZX+1nyQz&#10;QnyS2aeWTSPEkm6ZCLHDyLAM88v54P2nRB2pkmRGiBfiU8vZ4FItjUqSzAgJhLjUcqZ62z0m8uiD&#10;JDNCagkilVrONYisI9OMkOiFyPOYWXJdE0KSGSFSSJhflsenj8mrKUnmqISsSzL71LJ50N01Seao&#10;hCyv8EhVp5bnb4W4+FB/DSHxCunvMxCCkOdq4Hm7CGEMQQhCEIIQhCCEevbWI8lMrd5SG+RUS997&#10;95JnVCGklVNVaoLeu12XdhESjZCOnGppe++qKzTFR9+zGSHxCenIqZaN3rs8bzduIe2cqu+9a0aZ&#10;G8aQiIWU7Zyq772rK3PJZoTELCTIpPreu7IeOw9DEBKfEJdJDXvvygPZV1z9R4j/Ij17CDurFt0B&#10;M4REK0RmUgMh+hQYIQgpy2Z3Xf1i2jlZhpA4x5B6JtU8aUYsvfkfIScnZG1P5lomVb1o9zcIiUHI&#10;XhQiBCEIQQhCEIIQhCCEQgiFEGq/W48kM7V6S/02qOANtayyyTTP3tjXUtuvCiGxCqlllU2mWU+2&#10;m0u7CIlbSJhVtpnmauCYyNdG0sr1Rp+BkJMTEmSVXaZZhhDNhZmca7uxC7EjyTDINFc7m4n8h+yW&#10;efbHxPSaQUjMQmxW2QiRuxshrkp7oEqSOXYhLqtshMzfmKSI6XknuF8maiFBVtmmzXQvxKF9R0rH&#10;3ZiFhFnl2r1Vvs8uPZljFlLLKjfvvmtZQUh8Qmp7kPDuO91xdzDhzu64hdSzyuZINRf1p5jRHSIO&#10;IZ1X7upZZZtplr1m9CyIvELzKzrMRCFkLwoRghCEIAQhCEEIQhBCIYRCCLXfrUeSmVq9pdYmmbsy&#10;zfRkjl6In1fvyjQz6x69EJ9k7so005MZIT7J3JVppiczQuxIMgyXfKa58V2ExCrEd11uZJob30VI&#10;pEJ81+Vmprn+XYTEKcQnmVuZ5nLrnsw8TfV0hPgkczvTTE9mhARJ5o5MMz2ZERIkmTsyzfRkRohP&#10;MndlmunJHJWQNUnmrkwzPZljErIXhQhBCEIQghCEIAQhCKEQQiGE2u/WI8lMbSUkSDK/EeJrdR1X&#10;NjL78r6+hJBIhTSTzHL6dDFuLyEkUiE+q6wv4z4lQznZ/nqqezL7JYREKqSZZC6zswedXJb/9EsI&#10;iVWIHUmGQX87e+X/7MEvISRuITKrrPvbPSWuA2IWLiEkaiE6q2wu9SMEIQ0hLqssn9k9yRCCkLqQ&#10;RlZZHX2MWksIiVZII6u8GIdnMJzLIMRnlYubs/tyrgaUVM6C3NWXEBKpkCCrrI9U9eOpmFNFiKkw&#10;qyyPVK/cdZmL+/oSQk5dyF4UIgQhCEEIQhCCEIQghEIIhRBqv1uPJDO1lZCuJHPpejLPb4U4nyAk&#10;YiFdSebS9WTWs+70QoxYSGeS2fVkLlNxNS1nY67txiukK8nsezIvxt19EBESjxA7koRJZt+TOe/c&#10;vyAkPiH1JHNZ2i5V+eD9p4QjVYQ0ksxeSDa4VK+RIIpaSCvJHAhR58GPCTnVmIW0k8xeSK65kHWP&#10;WUhHktkLmSXXCIldSFeS2QlRsyXVXob5kHiFdCaZnRD7beZU4xXSnWT2z4aYvxXi4sOzPwMhn7GQ&#10;vShECEIQghCEIAQhCEEIhRAKIRRCqGiF8LxdhDCGIAQhCEEIQhBCdW69fRRCKMYQCiEUQiiEUAih&#10;TlkIFWttPV6Ivctl7ceydoSwdoSwdoSwdoSwdoSwdoSwdoTwW0YIv2WE8Ftm7fv7GajPvxBCIYRC&#10;CIUQCiEUQiiEUAihYqv/A3abECvl/1z6AAAAAElFTkSuQmCCUEsDBBQABgAIAAAAIQAiBasa3wAA&#10;AAcBAAAPAAAAZHJzL2Rvd25yZXYueG1sTI9BS8NAFITvgv9heYI3u0lj2xDzUkpRT0WwFcTbNvua&#10;hGZ3Q3abpP/e58kehxlmvsnXk2nFQL1vnEWIZxEIsqXTja0Qvg5vTykIH5TVqnWWEK7kYV3c3+Uq&#10;0260nzTsQyW4xPpMIdQhdJmUvqzJKD9zHVn2Tq43KrDsK6l7NXK5aeU8ipbSqMbyQq062tZUnvcX&#10;g/A+qnGTxK/D7nzaXn8Oi4/vXUyIjw/T5gVEoCn8h+EPn9GhYKaju1jtRYuQpCtOIvAhdtPlcwLi&#10;iLBYzVOQRS5v+YtfAA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QItABQABgAIAAAA&#10;IQCxgme2CgEAABMCAAATAAAAAAAAAAAAAAAAAAAAAABbQ29udGVudF9UeXBlc10ueG1sUEsBAi0A&#10;FAAGAAgAAAAhADj9If/WAAAAlAEAAAsAAAAAAAAAAAAAAAAAOwEAAF9yZWxzLy5yZWxzUEsBAi0A&#10;FAAGAAgAAAAhAEc6nw0yBAAA8QsAAA4AAAAAAAAAAAAAAAAAOgIAAGRycy9lMm9Eb2MueG1sUEsB&#10;Ai0ACgAAAAAAAAAhAJMT5j8tGQAALRkAABQAAAAAAAAAAAAAAAAAmAYAAGRycy9tZWRpYS9pbWFn&#10;ZTEucG5nUEsBAi0ACgAAAAAAAAAhAHLMjfkwEQAAMBEAABQAAAAAAAAAAAAAAAAA9x8AAGRycy9t&#10;ZWRpYS9pbWFnZTIucG5nUEsBAi0AFAAGAAgAAAAhACIFqxrfAAAABwEAAA8AAAAAAAAAAAAAAAAA&#10;WTEAAGRycy9kb3ducmV2LnhtbFBLAQItABQABgAIAAAAIQAubPAAxQAAAKUBAAAZAAAAAAAAAAAA&#10;AAAAAGUyAABkcnMvX3JlbHMvZTJvRG9jLnhtbC5yZWxzUEsFBgAAAAAHAAcAvgEAAGEzAAAAAA==&#10;">
                <v:shape id="_x0000_s1091" type="#_x0000_t202" style="position:absolute;left:-388;top:26156;width:52430;height:102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hB0wgAAANsAAAAPAAAAZHJzL2Rvd25yZXYueG1sRI/disIw&#10;FITvBd8hHGFvRFPFbbUaRRdWvPXnAY7NsS02J6WJtr79RhD2cpiZb5jVpjOVeFLjSssKJuMIBHFm&#10;dcm5gsv5dzQH4TyyxsoyKXiRg82631thqm3LR3qefC4ChF2KCgrv61RKlxVk0I1tTRy8m20M+iCb&#10;XOoG2wA3lZxGUSwNlhwWCqzpp6DsfnoYBbdDO/xetNe9vyTHWbzDMrnal1Jfg267BOGp8//hT/ug&#10;FcQJvL+EHyDXfwAAAP//AwBQSwECLQAUAAYACAAAACEA2+H2y+4AAACFAQAAEwAAAAAAAAAAAAAA&#10;AAAAAAAAW0NvbnRlbnRfVHlwZXNdLnhtbFBLAQItABQABgAIAAAAIQBa9CxbvwAAABUBAAALAAAA&#10;AAAAAAAAAAAAAB8BAABfcmVscy8ucmVsc1BLAQItABQABgAIAAAAIQBajhB0wgAAANsAAAAPAAAA&#10;AAAAAAAAAAAAAAcCAABkcnMvZG93bnJldi54bWxQSwUGAAAAAAMAAwC3AAAA9gIAAAAA&#10;" stroked="f">
                  <v:textbox>
                    <w:txbxContent>
                      <w:p w14:paraId="1D21EBA4" w14:textId="77777777" w:rsidR="0034758C" w:rsidRPr="0054286D" w:rsidRDefault="0034758C" w:rsidP="00DD5E50">
                        <w:pPr>
                          <w:rPr>
                            <w:rFonts w:ascii="Arial" w:hAnsi="Arial" w:cs="Arial"/>
                          </w:rPr>
                        </w:pPr>
                        <w:r>
                          <w:rPr>
                            <w:rFonts w:ascii="Arial" w:hAnsi="Arial" w:cs="Arial"/>
                          </w:rPr>
                          <w:t xml:space="preserve">Fig. 5. Neither changes in total alkalinity (unit) nor salinity level (color) influence the relative growth in shell area (unit) of juvenile </w:t>
                        </w:r>
                        <w:r w:rsidRPr="00DC1AF1">
                          <w:rPr>
                            <w:rFonts w:ascii="Arial" w:hAnsi="Arial" w:cs="Arial"/>
                            <w:i/>
                            <w:iCs/>
                          </w:rPr>
                          <w:t>C. virginica</w:t>
                        </w:r>
                        <w:r>
                          <w:rPr>
                            <w:rFonts w:ascii="Arial" w:hAnsi="Arial" w:cs="Arial"/>
                          </w:rPr>
                          <w:t xml:space="preserve"> oysters after 5 weeks of exposure to altered conditions. Intercept and slope model predictions (line) and SE borders (dashed lines) were taken from a mixed-effects model in Table X.</w:t>
                        </w:r>
                      </w:p>
                    </w:txbxContent>
                  </v:textbox>
                </v:shape>
                <v:group id="Group 196" o:spid="_x0000_s1092" style="position:absolute;width:47821;height:26631" coordsize="47821,266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zI0wwAAANwAAAAPAAAAZHJzL2Rvd25yZXYueG1sRE9Li8Iw&#10;EL4L/ocwgrc1rbLido0iouJBFnzAsrehGdtiMylNbOu/3wiCt/n4njNfdqYUDdWusKwgHkUgiFOr&#10;C84UXM7bjxkI55E1lpZJwYMcLBf93hwTbVs+UnPymQgh7BJUkHtfJVK6NCeDbmQr4sBdbW3QB1hn&#10;UtfYhnBTynEUTaXBgkNDjhWtc0pvp7tRsGuxXU3iTXO4XdePv/Pnz+8hJqWGg271DcJT59/il3uv&#10;w/yvKTyfCRfIxT8AAAD//wMAUEsBAi0AFAAGAAgAAAAhANvh9svuAAAAhQEAABMAAAAAAAAAAAAA&#10;AAAAAAAAAFtDb250ZW50X1R5cGVzXS54bWxQSwECLQAUAAYACAAAACEAWvQsW78AAAAVAQAACwAA&#10;AAAAAAAAAAAAAAAfAQAAX3JlbHMvLnJlbHNQSwECLQAUAAYACAAAACEAQ2syNMMAAADcAAAADwAA&#10;AAAAAAAAAAAAAAAHAgAAZHJzL2Rvd25yZXYueG1sUEsFBgAAAAADAAMAtwAAAPcCAAAAAA==&#10;">
                  <v:shape id="Picture 195" o:spid="_x0000_s1093" type="#_x0000_t75" style="position:absolute;width:47821;height:266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uIexAAAANwAAAAPAAAAZHJzL2Rvd25yZXYueG1sRE9La8JA&#10;EL4L/Q/LFHrTjVIlpq5iCgVBeqgG7HGanSZps7Mhu+bx77sFwdt8fM/Z7AZTi45aV1lWMJ9FIIhz&#10;qysuFGTnt2kMwnlkjbVlUjCSg932YbLBRNueP6g7+UKEEHYJKii9bxIpXV6SQTezDXHgvm1r0AfY&#10;FlK32IdwU8tFFK2kwYpDQ4kNvZaU/56uRkHajPMsds+f6U9v6i4/6vevy1qpp8dh/wLC0+Dv4pv7&#10;oMP89RL+nwkXyO0fAAAA//8DAFBLAQItABQABgAIAAAAIQDb4fbL7gAAAIUBAAATAAAAAAAAAAAA&#10;AAAAAAAAAABbQ29udGVudF9UeXBlc10ueG1sUEsBAi0AFAAGAAgAAAAhAFr0LFu/AAAAFQEAAAsA&#10;AAAAAAAAAAAAAAAAHwEAAF9yZWxzLy5yZWxzUEsBAi0AFAAGAAgAAAAhAOnO4h7EAAAA3AAAAA8A&#10;AAAAAAAAAAAAAAAABwIAAGRycy9kb3ducmV2LnhtbFBLBQYAAAAAAwADALcAAAD4AgAAAAA=&#10;">
                    <v:imagedata r:id="rId37" o:title="" croptop="11473f" cropleft="2798f" cropright="2352f"/>
                  </v:shape>
                  <v:shape id="Picture 108" o:spid="_x0000_s1094" type="#_x0000_t75" alt="A graph with a number of lines&#10;&#10;Description automatically generated with medium confidence" style="position:absolute;left:42519;top:8146;width:5302;height:63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mEYxQAAANwAAAAPAAAAZHJzL2Rvd25yZXYueG1sRI9BawIx&#10;EIXvhf6HMIXeauJCxa5GkRbBeilaDx6HZNxd3Ey2m6jbf985FLzN8N689818OYRWXalPTWQL45EB&#10;Reyib7iycPhev0xBpYzssY1MFn4pwXLx+DDH0scb7+i6z5WSEE4lWqhz7kqtk6spYBrFjli0U+wD&#10;Zln7SvsebxIeWl0YM9EBG5aGGjt6r8md95dg4Y02yX1eXt3Xx9Rsi/VPcMdVYe3z07Cagco05Lv5&#10;/3rjBd8IrTwjE+jFHwAAAP//AwBQSwECLQAUAAYACAAAACEA2+H2y+4AAACFAQAAEwAAAAAAAAAA&#10;AAAAAAAAAAAAW0NvbnRlbnRfVHlwZXNdLnhtbFBLAQItABQABgAIAAAAIQBa9CxbvwAAABUBAAAL&#10;AAAAAAAAAAAAAAAAAB8BAABfcmVscy8ucmVsc1BLAQItABQABgAIAAAAIQBxEmEYxQAAANwAAAAP&#10;AAAAAAAAAAAAAAAAAAcCAABkcnMvZG93bnJldi54bWxQSwUGAAAAAAMAAwC3AAAA+QIAAAAA&#10;">
                    <v:imagedata r:id="rId25" o:title="A graph with a number of lines&#10;&#10;Description automatically generated with medium confidence" croptop="4420f" cropbottom="44660f" cropleft="2659f" cropright="54350f"/>
                  </v:shape>
                </v:group>
                <w10:wrap type="topAndBottom"/>
              </v:group>
            </w:pict>
          </mc:Fallback>
        </mc:AlternateContent>
      </w:r>
      <w:r w:rsidR="001F27F3">
        <w:rPr>
          <w:rFonts w:ascii="Arial" w:hAnsi="Arial" w:cs="Arial"/>
          <w:sz w:val="24"/>
          <w:szCs w:val="24"/>
        </w:rPr>
        <w:t>while</w:t>
      </w:r>
      <w:r w:rsidR="00151247">
        <w:rPr>
          <w:rFonts w:ascii="Arial" w:hAnsi="Arial" w:cs="Arial"/>
          <w:sz w:val="24"/>
          <w:szCs w:val="24"/>
        </w:rPr>
        <w:t xml:space="preserve"> </w:t>
      </w:r>
      <w:commentRangeStart w:id="120"/>
      <w:r w:rsidR="00151247">
        <w:rPr>
          <w:rFonts w:ascii="Arial" w:hAnsi="Arial" w:cs="Arial"/>
          <w:sz w:val="24"/>
          <w:szCs w:val="24"/>
        </w:rPr>
        <w:t>the relationship was reversed in the later window</w:t>
      </w:r>
      <w:commentRangeEnd w:id="120"/>
      <w:r w:rsidR="00151247">
        <w:rPr>
          <w:rStyle w:val="CommentReference"/>
        </w:rPr>
        <w:commentReference w:id="120"/>
      </w:r>
      <w:r w:rsidR="00151247">
        <w:rPr>
          <w:rFonts w:ascii="Arial" w:hAnsi="Arial" w:cs="Arial"/>
          <w:sz w:val="24"/>
          <w:szCs w:val="24"/>
        </w:rPr>
        <w:t xml:space="preserve"> (</w:t>
      </w:r>
      <w:r w:rsidR="003E6753">
        <w:rPr>
          <w:rFonts w:ascii="Arial" w:hAnsi="Arial" w:cs="Arial"/>
          <w:sz w:val="24"/>
          <w:szCs w:val="24"/>
        </w:rPr>
        <w:t xml:space="preserve">Fig. 4, </w:t>
      </w:r>
      <w:r w:rsidR="00151247">
        <w:rPr>
          <w:rFonts w:ascii="Arial" w:hAnsi="Arial" w:cs="Arial"/>
          <w:sz w:val="24"/>
          <w:szCs w:val="24"/>
        </w:rPr>
        <w:t xml:space="preserve">Table 1). </w:t>
      </w:r>
    </w:p>
    <w:p w14:paraId="6DD424FE" w14:textId="0DD59688" w:rsidR="00B304D5" w:rsidRDefault="00B304D5" w:rsidP="005F494A">
      <w:pPr>
        <w:pStyle w:val="NoSpacing"/>
        <w:rPr>
          <w:rFonts w:ascii="Arial" w:hAnsi="Arial" w:cs="Arial"/>
          <w:sz w:val="24"/>
          <w:szCs w:val="24"/>
        </w:rPr>
      </w:pPr>
    </w:p>
    <w:p w14:paraId="70D073AA" w14:textId="3FFAD2E8" w:rsidR="005F6521" w:rsidRDefault="005F6521" w:rsidP="00890C97">
      <w:pPr>
        <w:pStyle w:val="NoSpacing"/>
        <w:rPr>
          <w:rFonts w:ascii="Arial" w:hAnsi="Arial" w:cs="Arial"/>
          <w:b/>
          <w:bCs/>
          <w:sz w:val="24"/>
          <w:szCs w:val="24"/>
        </w:rPr>
      </w:pPr>
    </w:p>
    <w:p w14:paraId="38604578" w14:textId="675603B4" w:rsidR="004463AA" w:rsidRDefault="00196DAF" w:rsidP="00890C97">
      <w:pPr>
        <w:pStyle w:val="NoSpacing"/>
        <w:rPr>
          <w:rFonts w:ascii="Arial" w:hAnsi="Arial" w:cs="Arial"/>
          <w:sz w:val="24"/>
          <w:szCs w:val="24"/>
        </w:rPr>
      </w:pPr>
      <w:r>
        <w:rPr>
          <w:rFonts w:ascii="Arial" w:hAnsi="Arial" w:cs="Arial"/>
          <w:b/>
          <w:bCs/>
          <w:sz w:val="24"/>
          <w:szCs w:val="24"/>
        </w:rPr>
        <w:t>Overall</w:t>
      </w:r>
      <w:r w:rsidRPr="002B6C93">
        <w:rPr>
          <w:rFonts w:ascii="Arial" w:hAnsi="Arial" w:cs="Arial"/>
          <w:b/>
          <w:bCs/>
          <w:sz w:val="24"/>
          <w:szCs w:val="24"/>
        </w:rPr>
        <w:t xml:space="preserve"> </w:t>
      </w:r>
      <w:r w:rsidR="00B42F9C" w:rsidRPr="002B6C93">
        <w:rPr>
          <w:rFonts w:ascii="Arial" w:hAnsi="Arial" w:cs="Arial"/>
          <w:b/>
          <w:bCs/>
          <w:sz w:val="24"/>
          <w:szCs w:val="24"/>
        </w:rPr>
        <w:t>shell growth</w:t>
      </w:r>
      <w:commentRangeStart w:id="121"/>
      <w:del w:id="122" w:author="alisha saley" w:date="2023-10-25T13:20:00Z">
        <w:r w:rsidR="00D07A73" w:rsidDel="00DB2C3B">
          <w:rPr>
            <w:rFonts w:ascii="Arial" w:hAnsi="Arial" w:cs="Arial"/>
            <w:b/>
            <w:bCs/>
            <w:sz w:val="24"/>
            <w:szCs w:val="24"/>
          </w:rPr>
          <w:delText xml:space="preserve"> </w:delText>
        </w:r>
      </w:del>
      <w:commentRangeStart w:id="123"/>
      <w:ins w:id="124" w:author="Brian P Gaylord" w:date="2023-10-24T12:13:00Z">
        <w:del w:id="125" w:author="alisha saley" w:date="2023-10-25T13:20:00Z">
          <w:r w:rsidDel="00DB2C3B">
            <w:rPr>
              <w:rFonts w:ascii="Arial" w:hAnsi="Arial" w:cs="Arial"/>
              <w:b/>
              <w:bCs/>
              <w:sz w:val="24"/>
              <w:szCs w:val="24"/>
            </w:rPr>
            <w:delText xml:space="preserve">at </w:delText>
          </w:r>
        </w:del>
      </w:ins>
      <w:ins w:id="126" w:author="Brian P Gaylord" w:date="2023-10-25T10:41:00Z">
        <w:del w:id="127" w:author="alisha saley" w:date="2023-10-25T13:20:00Z">
          <w:r w:rsidR="003E6753" w:rsidDel="00DB2C3B">
            <w:rPr>
              <w:rFonts w:ascii="Arial" w:hAnsi="Arial" w:cs="Arial"/>
              <w:b/>
              <w:bCs/>
              <w:sz w:val="24"/>
              <w:szCs w:val="24"/>
            </w:rPr>
            <w:delText>conclusion of experiment</w:delText>
          </w:r>
        </w:del>
      </w:ins>
      <w:commentRangeEnd w:id="123"/>
      <w:r w:rsidR="00DB2C3B">
        <w:rPr>
          <w:rStyle w:val="CommentReference"/>
        </w:rPr>
        <w:commentReference w:id="123"/>
      </w:r>
      <w:commentRangeEnd w:id="121"/>
      <w:r w:rsidR="0070725E">
        <w:rPr>
          <w:rStyle w:val="CommentReference"/>
        </w:rPr>
        <w:commentReference w:id="121"/>
      </w:r>
      <w:r w:rsidR="008F0E91" w:rsidRPr="002B6C93">
        <w:rPr>
          <w:rFonts w:ascii="Arial" w:hAnsi="Arial" w:cs="Arial"/>
          <w:b/>
          <w:bCs/>
          <w:sz w:val="24"/>
          <w:szCs w:val="24"/>
        </w:rPr>
        <w:t>—</w:t>
      </w:r>
      <w:r w:rsidR="00011F05">
        <w:rPr>
          <w:rFonts w:ascii="Arial" w:hAnsi="Arial" w:cs="Arial"/>
          <w:b/>
          <w:bCs/>
          <w:sz w:val="24"/>
          <w:szCs w:val="24"/>
        </w:rPr>
        <w:t xml:space="preserve"> </w:t>
      </w:r>
      <w:r w:rsidR="00B5539B">
        <w:rPr>
          <w:rFonts w:ascii="Arial" w:hAnsi="Arial" w:cs="Arial"/>
          <w:sz w:val="24"/>
          <w:szCs w:val="24"/>
        </w:rPr>
        <w:t>When overall growth spanning both time windows</w:t>
      </w:r>
      <w:r w:rsidR="00C702B0">
        <w:rPr>
          <w:rFonts w:ascii="Arial" w:hAnsi="Arial" w:cs="Arial"/>
          <w:sz w:val="24"/>
          <w:szCs w:val="24"/>
        </w:rPr>
        <w:t xml:space="preserve"> </w:t>
      </w:r>
      <w:r w:rsidR="003E6753">
        <w:rPr>
          <w:rFonts w:ascii="Arial" w:hAnsi="Arial" w:cs="Arial"/>
          <w:sz w:val="24"/>
          <w:szCs w:val="24"/>
        </w:rPr>
        <w:t xml:space="preserve">(i.e., over the full duration of the </w:t>
      </w:r>
      <w:proofErr w:type="gramStart"/>
      <w:r w:rsidR="003E6753">
        <w:rPr>
          <w:rFonts w:ascii="Arial" w:hAnsi="Arial" w:cs="Arial"/>
          <w:sz w:val="24"/>
          <w:szCs w:val="24"/>
        </w:rPr>
        <w:t>36 d</w:t>
      </w:r>
      <w:proofErr w:type="gramEnd"/>
      <w:r w:rsidR="003E6753">
        <w:rPr>
          <w:rFonts w:ascii="Arial" w:hAnsi="Arial" w:cs="Arial"/>
          <w:sz w:val="24"/>
          <w:szCs w:val="24"/>
        </w:rPr>
        <w:t xml:space="preserve"> experiment) </w:t>
      </w:r>
      <w:r w:rsidR="00B5539B">
        <w:rPr>
          <w:rFonts w:ascii="Arial" w:hAnsi="Arial" w:cs="Arial"/>
          <w:sz w:val="24"/>
          <w:szCs w:val="24"/>
        </w:rPr>
        <w:t xml:space="preserve">was computed, effects of </w:t>
      </w:r>
      <w:r w:rsidR="00C702B0">
        <w:rPr>
          <w:rFonts w:ascii="Arial" w:hAnsi="Arial" w:cs="Arial"/>
          <w:sz w:val="24"/>
          <w:szCs w:val="24"/>
        </w:rPr>
        <w:t xml:space="preserve">TA </w:t>
      </w:r>
      <w:r w:rsidR="00B5539B">
        <w:rPr>
          <w:rFonts w:ascii="Arial" w:hAnsi="Arial" w:cs="Arial"/>
          <w:sz w:val="24"/>
          <w:szCs w:val="24"/>
        </w:rPr>
        <w:t>were no longer apparent</w:t>
      </w:r>
      <w:r w:rsidR="003E6753">
        <w:rPr>
          <w:rFonts w:ascii="Arial" w:hAnsi="Arial" w:cs="Arial"/>
          <w:sz w:val="24"/>
          <w:szCs w:val="24"/>
        </w:rPr>
        <w:t xml:space="preserve"> (Fig. 5, Table 2)</w:t>
      </w:r>
      <w:r w:rsidR="00B5539B">
        <w:rPr>
          <w:rFonts w:ascii="Arial" w:hAnsi="Arial" w:cs="Arial"/>
          <w:sz w:val="24"/>
          <w:szCs w:val="24"/>
        </w:rPr>
        <w:t>. Likewise, salinity did not influence growth in shell area after 36 days. However,</w:t>
      </w:r>
      <w:r w:rsidR="00C702B0">
        <w:rPr>
          <w:rFonts w:ascii="Arial" w:hAnsi="Arial" w:cs="Arial"/>
          <w:sz w:val="24"/>
          <w:szCs w:val="24"/>
        </w:rPr>
        <w:t xml:space="preserve"> </w:t>
      </w:r>
      <w:r w:rsidR="00B5539B">
        <w:rPr>
          <w:rFonts w:ascii="Arial" w:hAnsi="Arial" w:cs="Arial"/>
          <w:sz w:val="24"/>
          <w:szCs w:val="24"/>
        </w:rPr>
        <w:t xml:space="preserve">the overall growth in shell area did </w:t>
      </w:r>
      <w:r w:rsidR="00C702B0">
        <w:rPr>
          <w:rFonts w:ascii="Arial" w:hAnsi="Arial" w:cs="Arial"/>
          <w:sz w:val="24"/>
          <w:szCs w:val="24"/>
        </w:rPr>
        <w:t>increase with the initial size</w:t>
      </w:r>
      <w:r w:rsidR="00B5539B">
        <w:rPr>
          <w:rFonts w:ascii="Arial" w:hAnsi="Arial" w:cs="Arial"/>
          <w:sz w:val="24"/>
          <w:szCs w:val="24"/>
        </w:rPr>
        <w:t xml:space="preserve"> of oysters</w:t>
      </w:r>
      <w:r w:rsidR="00C702B0">
        <w:rPr>
          <w:rFonts w:ascii="Arial" w:hAnsi="Arial" w:cs="Arial"/>
          <w:sz w:val="24"/>
          <w:szCs w:val="24"/>
        </w:rPr>
        <w:t xml:space="preserve">, </w:t>
      </w:r>
      <w:del w:id="128" w:author="alisha saley" w:date="2023-10-25T13:22:00Z">
        <w:r w:rsidR="00B5539B" w:rsidDel="00AE0E9B">
          <w:rPr>
            <w:rFonts w:ascii="Arial" w:hAnsi="Arial" w:cs="Arial"/>
            <w:sz w:val="24"/>
            <w:szCs w:val="24"/>
          </w:rPr>
          <w:delText xml:space="preserve">much </w:delText>
        </w:r>
      </w:del>
      <w:ins w:id="129" w:author="alisha saley" w:date="2023-10-25T13:22:00Z">
        <w:r w:rsidR="00AE0E9B">
          <w:rPr>
            <w:rFonts w:ascii="Arial" w:hAnsi="Arial" w:cs="Arial"/>
            <w:sz w:val="24"/>
            <w:szCs w:val="24"/>
          </w:rPr>
          <w:t>similar to</w:t>
        </w:r>
      </w:ins>
      <w:del w:id="130" w:author="alisha saley" w:date="2023-10-25T13:22:00Z">
        <w:r w:rsidR="00B5539B" w:rsidDel="00AE0E9B">
          <w:rPr>
            <w:rFonts w:ascii="Arial" w:hAnsi="Arial" w:cs="Arial"/>
            <w:sz w:val="24"/>
            <w:szCs w:val="24"/>
          </w:rPr>
          <w:delText>as</w:delText>
        </w:r>
        <w:r w:rsidR="00C702B0" w:rsidDel="00AE0E9B">
          <w:rPr>
            <w:rFonts w:ascii="Arial" w:hAnsi="Arial" w:cs="Arial"/>
            <w:sz w:val="24"/>
            <w:szCs w:val="24"/>
          </w:rPr>
          <w:delText xml:space="preserve"> </w:delText>
        </w:r>
        <w:r w:rsidR="003E6753" w:rsidDel="00AE0E9B">
          <w:rPr>
            <w:rFonts w:ascii="Arial" w:hAnsi="Arial" w:cs="Arial"/>
            <w:sz w:val="24"/>
            <w:szCs w:val="24"/>
          </w:rPr>
          <w:delText>for</w:delText>
        </w:r>
      </w:del>
      <w:r w:rsidR="00C702B0">
        <w:rPr>
          <w:rFonts w:ascii="Arial" w:hAnsi="Arial" w:cs="Arial"/>
          <w:sz w:val="24"/>
          <w:szCs w:val="24"/>
        </w:rPr>
        <w:t xml:space="preserve"> the earl</w:t>
      </w:r>
      <w:r w:rsidR="00B5539B">
        <w:rPr>
          <w:rFonts w:ascii="Arial" w:hAnsi="Arial" w:cs="Arial"/>
          <w:sz w:val="24"/>
          <w:szCs w:val="24"/>
        </w:rPr>
        <w:t>ier</w:t>
      </w:r>
      <w:r w:rsidR="00C702B0">
        <w:rPr>
          <w:rFonts w:ascii="Arial" w:hAnsi="Arial" w:cs="Arial"/>
          <w:sz w:val="24"/>
          <w:szCs w:val="24"/>
        </w:rPr>
        <w:t xml:space="preserve"> </w:t>
      </w:r>
      <w:r w:rsidR="003E6753">
        <w:rPr>
          <w:rFonts w:ascii="Arial" w:hAnsi="Arial" w:cs="Arial"/>
          <w:sz w:val="24"/>
          <w:szCs w:val="24"/>
        </w:rPr>
        <w:t xml:space="preserve">of the two </w:t>
      </w:r>
      <w:r w:rsidR="00B5539B">
        <w:rPr>
          <w:rFonts w:ascii="Arial" w:hAnsi="Arial" w:cs="Arial"/>
          <w:sz w:val="24"/>
          <w:szCs w:val="24"/>
        </w:rPr>
        <w:t>time</w:t>
      </w:r>
      <w:r w:rsidR="00C702B0">
        <w:rPr>
          <w:rFonts w:ascii="Arial" w:hAnsi="Arial" w:cs="Arial"/>
          <w:sz w:val="24"/>
          <w:szCs w:val="24"/>
        </w:rPr>
        <w:t xml:space="preserve"> window</w:t>
      </w:r>
      <w:r w:rsidR="003E6753">
        <w:rPr>
          <w:rFonts w:ascii="Arial" w:hAnsi="Arial" w:cs="Arial"/>
          <w:sz w:val="24"/>
          <w:szCs w:val="24"/>
        </w:rPr>
        <w:t>s</w:t>
      </w:r>
      <w:r w:rsidR="00B5539B">
        <w:rPr>
          <w:rFonts w:ascii="Arial" w:hAnsi="Arial" w:cs="Arial"/>
          <w:sz w:val="24"/>
          <w:szCs w:val="24"/>
        </w:rPr>
        <w:t xml:space="preserve"> (but not the later window)</w:t>
      </w:r>
      <w:r w:rsidR="00C702B0">
        <w:rPr>
          <w:rFonts w:ascii="Arial" w:hAnsi="Arial" w:cs="Arial"/>
          <w:sz w:val="24"/>
          <w:szCs w:val="24"/>
        </w:rPr>
        <w:t>.</w:t>
      </w:r>
      <w:r w:rsidR="00C702B0" w:rsidDel="00C702B0">
        <w:rPr>
          <w:rFonts w:ascii="Arial" w:hAnsi="Arial" w:cs="Arial"/>
          <w:sz w:val="24"/>
          <w:szCs w:val="24"/>
        </w:rPr>
        <w:t xml:space="preserve"> </w:t>
      </w:r>
      <w:commentRangeStart w:id="131"/>
      <w:commentRangeEnd w:id="131"/>
      <w:r w:rsidR="00A35886">
        <w:rPr>
          <w:rStyle w:val="CommentReference"/>
        </w:rPr>
        <w:commentReference w:id="131"/>
      </w:r>
      <w:ins w:id="132" w:author="alisha saley" w:date="2023-10-25T13:58:00Z">
        <w:r w:rsidR="00FE2A2C">
          <w:rPr>
            <w:rFonts w:ascii="Arial" w:hAnsi="Arial" w:cs="Arial"/>
            <w:sz w:val="24"/>
            <w:szCs w:val="24"/>
          </w:rPr>
          <w:t>Maybe add some comments here about the variability in the data</w:t>
        </w:r>
      </w:ins>
      <w:ins w:id="133" w:author="alisha saley" w:date="2023-10-25T13:59:00Z">
        <w:r w:rsidR="00236985">
          <w:rPr>
            <w:rFonts w:ascii="Arial" w:hAnsi="Arial" w:cs="Arial"/>
            <w:sz w:val="24"/>
            <w:szCs w:val="24"/>
          </w:rPr>
          <w:t xml:space="preserve"> relative to the time window</w:t>
        </w:r>
      </w:ins>
      <w:ins w:id="134" w:author="alisha saley" w:date="2023-10-25T13:58:00Z">
        <w:r w:rsidR="00FE2A2C">
          <w:rPr>
            <w:rFonts w:ascii="Arial" w:hAnsi="Arial" w:cs="Arial"/>
            <w:sz w:val="24"/>
            <w:szCs w:val="24"/>
          </w:rPr>
          <w:t>?</w:t>
        </w:r>
      </w:ins>
    </w:p>
    <w:p w14:paraId="2B8302B2" w14:textId="77777777" w:rsidR="004E219F" w:rsidRDefault="004E219F" w:rsidP="001A1633">
      <w:pPr>
        <w:pStyle w:val="NoSpacing"/>
        <w:rPr>
          <w:rFonts w:ascii="Arial" w:hAnsi="Arial" w:cs="Arial"/>
          <w:b/>
          <w:bCs/>
          <w:sz w:val="24"/>
          <w:szCs w:val="24"/>
        </w:rPr>
      </w:pPr>
    </w:p>
    <w:p w14:paraId="7D31E305" w14:textId="62BD2E2C" w:rsidR="00453D33" w:rsidRDefault="008F0E91" w:rsidP="001A1633">
      <w:pPr>
        <w:pStyle w:val="NoSpacing"/>
        <w:rPr>
          <w:rFonts w:ascii="Arial" w:hAnsi="Arial" w:cs="Arial"/>
          <w:sz w:val="24"/>
          <w:szCs w:val="24"/>
        </w:rPr>
      </w:pPr>
      <w:r w:rsidRPr="002B6C93">
        <w:rPr>
          <w:rFonts w:ascii="Arial" w:hAnsi="Arial" w:cs="Arial"/>
          <w:b/>
          <w:bCs/>
          <w:sz w:val="24"/>
          <w:szCs w:val="24"/>
        </w:rPr>
        <w:t xml:space="preserve">Shell thickness &amp; condition index— </w:t>
      </w:r>
      <w:r w:rsidR="00453D33">
        <w:rPr>
          <w:rFonts w:ascii="Arial" w:hAnsi="Arial" w:cs="Arial"/>
          <w:sz w:val="24"/>
          <w:szCs w:val="24"/>
        </w:rPr>
        <w:t>Neither shell thickness nor condition index</w:t>
      </w:r>
      <w:r w:rsidR="0023697A">
        <w:rPr>
          <w:rFonts w:ascii="Arial" w:hAnsi="Arial" w:cs="Arial"/>
          <w:sz w:val="24"/>
          <w:szCs w:val="24"/>
        </w:rPr>
        <w:t>, both assayed at the end of the experiment at day 36,</w:t>
      </w:r>
      <w:r w:rsidR="00453D33">
        <w:rPr>
          <w:rFonts w:ascii="Arial" w:hAnsi="Arial" w:cs="Arial"/>
          <w:sz w:val="24"/>
          <w:szCs w:val="24"/>
        </w:rPr>
        <w:t xml:space="preserve"> </w:t>
      </w:r>
      <w:r w:rsidR="003E6753">
        <w:rPr>
          <w:rFonts w:ascii="Arial" w:hAnsi="Arial" w:cs="Arial"/>
          <w:sz w:val="24"/>
          <w:szCs w:val="24"/>
        </w:rPr>
        <w:t>showed an influence of</w:t>
      </w:r>
      <w:r w:rsidR="0023697A">
        <w:rPr>
          <w:rFonts w:ascii="Arial" w:hAnsi="Arial" w:cs="Arial"/>
          <w:sz w:val="24"/>
          <w:szCs w:val="24"/>
        </w:rPr>
        <w:t xml:space="preserve"> total alkalinity or salinity</w:t>
      </w:r>
      <w:r w:rsidR="003E6753">
        <w:rPr>
          <w:rFonts w:ascii="Arial" w:hAnsi="Arial" w:cs="Arial"/>
          <w:sz w:val="24"/>
          <w:szCs w:val="24"/>
        </w:rPr>
        <w:t xml:space="preserve"> (Fig. 6)</w:t>
      </w:r>
      <w:r w:rsidR="0023697A">
        <w:rPr>
          <w:rFonts w:ascii="Arial" w:hAnsi="Arial" w:cs="Arial"/>
          <w:sz w:val="24"/>
          <w:szCs w:val="24"/>
        </w:rPr>
        <w:t xml:space="preserve">. </w:t>
      </w:r>
      <w:r w:rsidR="00A213BC">
        <w:rPr>
          <w:rFonts w:ascii="Arial" w:hAnsi="Arial" w:cs="Arial"/>
          <w:sz w:val="24"/>
          <w:szCs w:val="24"/>
        </w:rPr>
        <w:t xml:space="preserve">However, oysters with larger initial shell areas tended to have a higher condition index. </w:t>
      </w:r>
      <w:r w:rsidR="0023697A">
        <w:rPr>
          <w:rFonts w:ascii="Arial" w:hAnsi="Arial" w:cs="Arial"/>
          <w:sz w:val="24"/>
          <w:szCs w:val="24"/>
        </w:rPr>
        <w:t>S</w:t>
      </w:r>
      <w:r w:rsidR="00A213BC">
        <w:rPr>
          <w:rFonts w:ascii="Arial" w:hAnsi="Arial" w:cs="Arial"/>
          <w:sz w:val="24"/>
          <w:szCs w:val="24"/>
        </w:rPr>
        <w:t xml:space="preserve">hell thickness </w:t>
      </w:r>
      <w:r w:rsidR="0023697A">
        <w:rPr>
          <w:rFonts w:ascii="Arial" w:hAnsi="Arial" w:cs="Arial"/>
          <w:sz w:val="24"/>
          <w:szCs w:val="24"/>
        </w:rPr>
        <w:t>exhibited no trends as a function of initial</w:t>
      </w:r>
      <w:r w:rsidR="00A213BC">
        <w:rPr>
          <w:rFonts w:ascii="Arial" w:hAnsi="Arial" w:cs="Arial"/>
          <w:sz w:val="24"/>
          <w:szCs w:val="24"/>
        </w:rPr>
        <w:t xml:space="preserve"> </w:t>
      </w:r>
      <w:r w:rsidR="003F2181">
        <w:rPr>
          <w:rFonts w:ascii="Arial" w:hAnsi="Arial" w:cs="Arial"/>
          <w:sz w:val="24"/>
          <w:szCs w:val="24"/>
        </w:rPr>
        <w:t xml:space="preserve">oyster </w:t>
      </w:r>
      <w:r w:rsidR="00A213BC">
        <w:rPr>
          <w:rFonts w:ascii="Arial" w:hAnsi="Arial" w:cs="Arial"/>
          <w:sz w:val="24"/>
          <w:szCs w:val="24"/>
        </w:rPr>
        <w:t>size.</w:t>
      </w:r>
      <w:r w:rsidR="00BC0646">
        <w:rPr>
          <w:rFonts w:ascii="Arial" w:hAnsi="Arial" w:cs="Arial"/>
          <w:sz w:val="24"/>
          <w:szCs w:val="24"/>
        </w:rPr>
        <w:t xml:space="preserve"> </w:t>
      </w:r>
      <w:r w:rsidR="00BC0646" w:rsidRPr="00AF3471">
        <w:rPr>
          <w:rFonts w:ascii="Arial" w:hAnsi="Arial" w:cs="Arial"/>
          <w:sz w:val="24"/>
          <w:szCs w:val="24"/>
        </w:rPr>
        <w:t xml:space="preserve">Average tissue mass </w:t>
      </w:r>
      <w:r w:rsidR="0023697A">
        <w:rPr>
          <w:rFonts w:ascii="Arial" w:hAnsi="Arial" w:cs="Arial"/>
          <w:sz w:val="24"/>
          <w:szCs w:val="24"/>
        </w:rPr>
        <w:t xml:space="preserve">did </w:t>
      </w:r>
      <w:r w:rsidR="00BC0646" w:rsidRPr="00AF3471">
        <w:rPr>
          <w:rFonts w:ascii="Arial" w:hAnsi="Arial" w:cs="Arial"/>
          <w:sz w:val="24"/>
          <w:szCs w:val="24"/>
        </w:rPr>
        <w:t xml:space="preserve">greatly exceed that </w:t>
      </w:r>
      <w:commentRangeStart w:id="135"/>
      <w:r w:rsidR="00BC0646" w:rsidRPr="00AF3471">
        <w:rPr>
          <w:rFonts w:ascii="Arial" w:hAnsi="Arial" w:cs="Arial"/>
          <w:sz w:val="24"/>
          <w:szCs w:val="24"/>
        </w:rPr>
        <w:t xml:space="preserve">of un-fed oysters </w:t>
      </w:r>
      <w:commentRangeEnd w:id="135"/>
      <w:r w:rsidR="0070725E">
        <w:rPr>
          <w:rStyle w:val="CommentReference"/>
        </w:rPr>
        <w:commentReference w:id="135"/>
      </w:r>
      <w:r w:rsidR="00BC0646" w:rsidRPr="00AF3471">
        <w:rPr>
          <w:rFonts w:ascii="Arial" w:hAnsi="Arial" w:cs="Arial"/>
          <w:sz w:val="24"/>
          <w:szCs w:val="24"/>
        </w:rPr>
        <w:t xml:space="preserve">held in lab seawater </w:t>
      </w:r>
      <w:r w:rsidR="00BC0646" w:rsidRPr="00AF3471">
        <w:rPr>
          <w:rFonts w:ascii="Arial" w:hAnsi="Arial" w:cs="Arial"/>
          <w:sz w:val="24"/>
          <w:szCs w:val="24"/>
        </w:rPr>
        <w:lastRenderedPageBreak/>
        <w:t>(</w:t>
      </w:r>
      <w:proofErr w:type="spellStart"/>
      <w:r w:rsidR="00BC0646">
        <w:rPr>
          <w:rFonts w:ascii="Arial" w:hAnsi="Arial" w:cs="Arial"/>
          <w:sz w:val="24"/>
          <w:szCs w:val="24"/>
        </w:rPr>
        <w:t>ave.</w:t>
      </w:r>
      <w:proofErr w:type="spellEnd"/>
      <w:r w:rsidR="00BC0646">
        <w:rPr>
          <w:rFonts w:ascii="Arial" w:hAnsi="Arial" w:cs="Arial"/>
          <w:sz w:val="24"/>
          <w:szCs w:val="24"/>
        </w:rPr>
        <w:t xml:space="preserve"> unfed = </w:t>
      </w:r>
      <w:r w:rsidR="00BC0646" w:rsidRPr="00AF3471">
        <w:rPr>
          <w:rFonts w:ascii="Arial" w:hAnsi="Arial" w:cs="Arial"/>
          <w:sz w:val="24"/>
          <w:szCs w:val="24"/>
        </w:rPr>
        <w:t>X vs</w:t>
      </w:r>
      <w:r w:rsidR="00BC0646">
        <w:rPr>
          <w:rFonts w:ascii="Arial" w:hAnsi="Arial" w:cs="Arial"/>
          <w:sz w:val="24"/>
          <w:szCs w:val="24"/>
        </w:rPr>
        <w:t xml:space="preserve"> fed =</w:t>
      </w:r>
      <w:r w:rsidR="00BC0646" w:rsidRPr="00AF3471">
        <w:rPr>
          <w:rFonts w:ascii="Arial" w:hAnsi="Arial" w:cs="Arial"/>
          <w:sz w:val="24"/>
          <w:szCs w:val="24"/>
        </w:rPr>
        <w:t xml:space="preserve"> X) indicating an ability of all </w:t>
      </w:r>
      <w:r w:rsidR="00531788">
        <w:rPr>
          <w:rFonts w:ascii="Arial" w:hAnsi="Arial" w:cs="Arial"/>
          <w:noProof/>
          <w:sz w:val="24"/>
          <w:szCs w:val="24"/>
        </w:rPr>
        <mc:AlternateContent>
          <mc:Choice Requires="wpg">
            <w:drawing>
              <wp:anchor distT="0" distB="0" distL="114300" distR="114300" simplePos="0" relativeHeight="251661319" behindDoc="0" locked="0" layoutInCell="1" allowOverlap="1" wp14:anchorId="0865920C" wp14:editId="049581F3">
                <wp:simplePos x="0" y="0"/>
                <wp:positionH relativeFrom="column">
                  <wp:posOffset>279400</wp:posOffset>
                </wp:positionH>
                <wp:positionV relativeFrom="paragraph">
                  <wp:posOffset>914400</wp:posOffset>
                </wp:positionV>
                <wp:extent cx="5191125" cy="5860415"/>
                <wp:effectExtent l="0" t="0" r="9525" b="6985"/>
                <wp:wrapTopAndBottom/>
                <wp:docPr id="12" name="Group 12"/>
                <wp:cNvGraphicFramePr/>
                <a:graphic xmlns:a="http://schemas.openxmlformats.org/drawingml/2006/main">
                  <a:graphicData uri="http://schemas.microsoft.com/office/word/2010/wordprocessingGroup">
                    <wpg:wgp>
                      <wpg:cNvGrpSpPr/>
                      <wpg:grpSpPr>
                        <a:xfrm>
                          <a:off x="0" y="0"/>
                          <a:ext cx="5191125" cy="5860415"/>
                          <a:chOff x="0" y="0"/>
                          <a:chExt cx="5191125" cy="5860415"/>
                        </a:xfrm>
                      </wpg:grpSpPr>
                      <wpg:grpSp>
                        <wpg:cNvPr id="203" name="Group 203"/>
                        <wpg:cNvGrpSpPr/>
                        <wpg:grpSpPr>
                          <a:xfrm>
                            <a:off x="0" y="223520"/>
                            <a:ext cx="5191125" cy="5636895"/>
                            <a:chOff x="0" y="0"/>
                            <a:chExt cx="5191125" cy="5637521"/>
                          </a:xfrm>
                        </wpg:grpSpPr>
                        <wps:wsp>
                          <wps:cNvPr id="86" name="Text Box 2"/>
                          <wps:cNvSpPr txBox="1">
                            <a:spLocks noChangeArrowheads="1"/>
                          </wps:cNvSpPr>
                          <wps:spPr bwMode="auto">
                            <a:xfrm>
                              <a:off x="49876" y="4710545"/>
                              <a:ext cx="4971011" cy="926976"/>
                            </a:xfrm>
                            <a:prstGeom prst="rect">
                              <a:avLst/>
                            </a:prstGeom>
                            <a:solidFill>
                              <a:srgbClr val="FFFFFF"/>
                            </a:solidFill>
                            <a:ln w="9525">
                              <a:noFill/>
                              <a:miter lim="800000"/>
                              <a:headEnd/>
                              <a:tailEnd/>
                            </a:ln>
                          </wps:spPr>
                          <wps:txbx>
                            <w:txbxContent>
                              <w:p w14:paraId="2AB7D8BE" w14:textId="4EF2A0C8" w:rsidR="0034758C" w:rsidRPr="0054286D" w:rsidRDefault="0034758C" w:rsidP="006B6643">
                                <w:pPr>
                                  <w:rPr>
                                    <w:rFonts w:ascii="Arial" w:hAnsi="Arial" w:cs="Arial"/>
                                  </w:rPr>
                                </w:pPr>
                                <w:r>
                                  <w:rPr>
                                    <w:rFonts w:ascii="Arial" w:hAnsi="Arial" w:cs="Arial"/>
                                  </w:rPr>
                                  <w:t>Fig. 6. Neither changes in total alkalinity (µmol kg</w:t>
                                </w:r>
                                <w:r w:rsidRPr="00BE2CB0">
                                  <w:rPr>
                                    <w:rFonts w:ascii="Arial" w:hAnsi="Arial" w:cs="Arial"/>
                                    <w:vertAlign w:val="superscript"/>
                                  </w:rPr>
                                  <w:t>-1</w:t>
                                </w:r>
                                <w:r>
                                  <w:rPr>
                                    <w:rFonts w:ascii="Arial" w:hAnsi="Arial" w:cs="Arial"/>
                                  </w:rPr>
                                  <w:t>) nor salinity level (color) influence A) shell thickness (mg mm</w:t>
                                </w:r>
                                <w:r w:rsidRPr="00BE2CB0">
                                  <w:rPr>
                                    <w:rFonts w:ascii="Arial" w:hAnsi="Arial" w:cs="Arial"/>
                                    <w:vertAlign w:val="superscript"/>
                                  </w:rPr>
                                  <w:t>2</w:t>
                                </w:r>
                                <w:r>
                                  <w:rPr>
                                    <w:rFonts w:ascii="Arial" w:hAnsi="Arial" w:cs="Arial"/>
                                  </w:rPr>
                                  <w:t>) or B) the condition index (mg mg</w:t>
                                </w:r>
                                <w:r w:rsidRPr="00C14630">
                                  <w:rPr>
                                    <w:rFonts w:ascii="Arial" w:hAnsi="Arial" w:cs="Arial"/>
                                    <w:vertAlign w:val="superscript"/>
                                  </w:rPr>
                                  <w:t>2</w:t>
                                </w:r>
                                <w:r>
                                  <w:rPr>
                                    <w:rFonts w:ascii="Arial" w:hAnsi="Arial" w:cs="Arial"/>
                                  </w:rPr>
                                  <w:t>) of juvenile in</w:t>
                                </w:r>
                                <w:r w:rsidRPr="004F372F">
                                  <w:rPr>
                                    <w:rFonts w:ascii="Arial" w:hAnsi="Arial" w:cs="Arial"/>
                                    <w:i/>
                                    <w:iCs/>
                                  </w:rPr>
                                  <w:t xml:space="preserve"> C. virginica </w:t>
                                </w:r>
                                <w:r>
                                  <w:rPr>
                                    <w:rFonts w:ascii="Arial" w:hAnsi="Arial" w:cs="Arial"/>
                                  </w:rPr>
                                  <w:t xml:space="preserve">oysters. A lack of an effect of TA may suggest that trade-offs in other growth metrics, in order to maintain relative shell growth, did not occur. </w:t>
                                </w:r>
                              </w:p>
                            </w:txbxContent>
                          </wps:txbx>
                          <wps:bodyPr rot="0" vert="horz" wrap="square" lIns="91440" tIns="45720" rIns="91440" bIns="45720" anchor="t" anchorCtr="0">
                            <a:noAutofit/>
                          </wps:bodyPr>
                        </wps:wsp>
                        <wpg:grpSp>
                          <wpg:cNvPr id="202" name="Group 202"/>
                          <wpg:cNvGrpSpPr/>
                          <wpg:grpSpPr>
                            <a:xfrm>
                              <a:off x="0" y="0"/>
                              <a:ext cx="5191125" cy="4752340"/>
                              <a:chOff x="0" y="232757"/>
                              <a:chExt cx="5191125" cy="4752628"/>
                            </a:xfrm>
                          </wpg:grpSpPr>
                          <pic:pic xmlns:pic="http://schemas.openxmlformats.org/drawingml/2006/picture">
                            <pic:nvPicPr>
                              <pic:cNvPr id="199" name="Picture 199"/>
                              <pic:cNvPicPr>
                                <a:picLocks noChangeAspect="1"/>
                              </pic:cNvPicPr>
                            </pic:nvPicPr>
                            <pic:blipFill rotWithShape="1">
                              <a:blip r:embed="rId38">
                                <a:extLst>
                                  <a:ext uri="{28A0092B-C50C-407E-A947-70E740481C1C}">
                                    <a14:useLocalDpi xmlns:a14="http://schemas.microsoft.com/office/drawing/2010/main" val="0"/>
                                  </a:ext>
                                </a:extLst>
                              </a:blip>
                              <a:srcRect t="22141" b="16418"/>
                              <a:stretch/>
                            </pic:blipFill>
                            <pic:spPr bwMode="auto">
                              <a:xfrm>
                                <a:off x="0" y="232757"/>
                                <a:ext cx="5191125" cy="198310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01" name="Picture 201"/>
                              <pic:cNvPicPr>
                                <a:picLocks noChangeAspect="1"/>
                              </pic:cNvPicPr>
                            </pic:nvPicPr>
                            <pic:blipFill rotWithShape="1">
                              <a:blip r:embed="rId39">
                                <a:extLst>
                                  <a:ext uri="{28A0092B-C50C-407E-A947-70E740481C1C}">
                                    <a14:useLocalDpi xmlns:a14="http://schemas.microsoft.com/office/drawing/2010/main" val="0"/>
                                  </a:ext>
                                </a:extLst>
                              </a:blip>
                              <a:srcRect t="15446"/>
                              <a:stretch/>
                            </pic:blipFill>
                            <pic:spPr bwMode="auto">
                              <a:xfrm>
                                <a:off x="0" y="2255520"/>
                                <a:ext cx="5191125" cy="272986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98" name="Picture 198" descr="A graph with a number of lines&#10;&#10;Description automatically generated with medium confidence"/>
                              <pic:cNvPicPr>
                                <a:picLocks noChangeAspect="1"/>
                              </pic:cNvPicPr>
                            </pic:nvPicPr>
                            <pic:blipFill rotWithShape="1">
                              <a:blip r:embed="rId19">
                                <a:extLst>
                                  <a:ext uri="{28A0092B-C50C-407E-A947-70E740481C1C}">
                                    <a14:useLocalDpi xmlns:a14="http://schemas.microsoft.com/office/drawing/2010/main" val="0"/>
                                  </a:ext>
                                </a:extLst>
                              </a:blip>
                              <a:srcRect l="4057" t="6745" r="82931" b="68146"/>
                              <a:stretch/>
                            </pic:blipFill>
                            <pic:spPr bwMode="auto">
                              <a:xfrm>
                                <a:off x="4433454" y="1690255"/>
                                <a:ext cx="529590" cy="635635"/>
                              </a:xfrm>
                              <a:prstGeom prst="rect">
                                <a:avLst/>
                              </a:prstGeom>
                              <a:noFill/>
                              <a:ln>
                                <a:noFill/>
                              </a:ln>
                              <a:extLst>
                                <a:ext uri="{53640926-AAD7-44D8-BBD7-CCE9431645EC}">
                                  <a14:shadowObscured xmlns:a14="http://schemas.microsoft.com/office/drawing/2010/main"/>
                                </a:ext>
                              </a:extLst>
                            </pic:spPr>
                          </pic:pic>
                        </wpg:grpSp>
                      </wpg:grpSp>
                      <wps:wsp>
                        <wps:cNvPr id="10" name="Text Box 2"/>
                        <wps:cNvSpPr txBox="1">
                          <a:spLocks noChangeArrowheads="1"/>
                        </wps:cNvSpPr>
                        <wps:spPr bwMode="auto">
                          <a:xfrm>
                            <a:off x="0" y="2092960"/>
                            <a:ext cx="406400" cy="391160"/>
                          </a:xfrm>
                          <a:prstGeom prst="rect">
                            <a:avLst/>
                          </a:prstGeom>
                          <a:noFill/>
                          <a:ln w="9525">
                            <a:noFill/>
                            <a:miter lim="800000"/>
                            <a:headEnd/>
                            <a:tailEnd/>
                          </a:ln>
                        </wps:spPr>
                        <wps:txbx>
                          <w:txbxContent>
                            <w:p w14:paraId="5BD2CA4A" w14:textId="77777777" w:rsidR="0034758C" w:rsidRPr="00E54548" w:rsidRDefault="0034758C" w:rsidP="007123E4">
                              <w:pPr>
                                <w:rPr>
                                  <w:b/>
                                  <w:bCs/>
                                  <w:sz w:val="32"/>
                                  <w:szCs w:val="32"/>
                                </w:rPr>
                              </w:pPr>
                              <w:r>
                                <w:rPr>
                                  <w:b/>
                                  <w:bCs/>
                                  <w:sz w:val="32"/>
                                  <w:szCs w:val="32"/>
                                </w:rPr>
                                <w:t>B</w:t>
                              </w:r>
                            </w:p>
                          </w:txbxContent>
                        </wps:txbx>
                        <wps:bodyPr rot="0" vert="horz" wrap="square" lIns="91440" tIns="45720" rIns="91440" bIns="45720" anchor="t" anchorCtr="0">
                          <a:noAutofit/>
                        </wps:bodyPr>
                      </wps:wsp>
                      <wps:wsp>
                        <wps:cNvPr id="11" name="Text Box 11"/>
                        <wps:cNvSpPr txBox="1">
                          <a:spLocks noChangeArrowheads="1"/>
                        </wps:cNvSpPr>
                        <wps:spPr bwMode="auto">
                          <a:xfrm>
                            <a:off x="0" y="0"/>
                            <a:ext cx="354330" cy="294005"/>
                          </a:xfrm>
                          <a:prstGeom prst="rect">
                            <a:avLst/>
                          </a:prstGeom>
                          <a:noFill/>
                          <a:ln w="9525">
                            <a:solidFill>
                              <a:schemeClr val="bg1"/>
                            </a:solidFill>
                            <a:miter lim="800000"/>
                            <a:headEnd/>
                            <a:tailEnd/>
                          </a:ln>
                        </wps:spPr>
                        <wps:txbx>
                          <w:txbxContent>
                            <w:p w14:paraId="703F7C4E" w14:textId="77777777" w:rsidR="0034758C" w:rsidRPr="00E54548" w:rsidRDefault="0034758C" w:rsidP="007123E4">
                              <w:pPr>
                                <w:rPr>
                                  <w:b/>
                                  <w:bCs/>
                                  <w:sz w:val="32"/>
                                  <w:szCs w:val="32"/>
                                </w:rPr>
                              </w:pPr>
                              <w:r>
                                <w:rPr>
                                  <w:b/>
                                  <w:bCs/>
                                  <w:sz w:val="32"/>
                                  <w:szCs w:val="32"/>
                                </w:rPr>
                                <w:t>A</w:t>
                              </w:r>
                            </w:p>
                          </w:txbxContent>
                        </wps:txbx>
                        <wps:bodyPr rot="0" vert="horz" wrap="square" lIns="91440" tIns="45720" rIns="91440" bIns="45720" anchor="t" anchorCtr="0">
                          <a:noAutofit/>
                        </wps:bodyPr>
                      </wps:wsp>
                    </wpg:wgp>
                  </a:graphicData>
                </a:graphic>
              </wp:anchor>
            </w:drawing>
          </mc:Choice>
          <mc:Fallback>
            <w:pict>
              <v:group w14:anchorId="0865920C" id="Group 12" o:spid="_x0000_s1095" style="position:absolute;margin-left:22pt;margin-top:1in;width:408.75pt;height:461.45pt;z-index:251661319" coordsize="51911,586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YjHpBgUAAHYUAAAOAAAAZHJzL2Uyb0RvYy54bWzsWNtu3DYQfS/QfyBU&#10;oG/xStRlV6rXgWvHRoC0NZoUfeZS1IqIRKok11r36zskpb3ZaRx366RBDVsWSZGaOTxzOKPTl+u2&#10;QbdMaS7FPIhOwgAxQWXJxXIe/Pbu6sUsQNoQUZJGCjYP7pgOXp59+81p3xUMy1o2JVMIFhG66Lt5&#10;UBvTFZOJpjVriT6RHRMwWEnVEgNNtZyUivSwettMcBhmk16qslOSMq2h99IPBmdu/api1PxSVZoZ&#10;1MwDsM24q3LXhb1Ozk5JsVSkqzkdzCBPsKIlXMBLN0tdEkPQSvF7S7WcKqllZU6obCeyqjhlzgfw&#10;JgoPvLlWctU5X5ZFv+w2MAG0Bzg9eVn68+216t52NwqQ6LslYOFa1pd1pVr7H6xEawfZ3QYytjaI&#10;Qmca5VGE0wBRGEtnWZhEqQeV1oD8vXm0fvWRmZPxxZM9czYNbybYfaMQL+cBDuMACdICuRxeyHYM&#10;znyydxjHKR5Y8bCLWZzN8ie5mMXTFEfWtA+6CDGgt9us/9k2v61Jxxx7dLGFa5aNaL2zDv4o1wh7&#10;uNxTlgnIrKEbotkxWndvJH2vkZAXNRFLdq6U7GtGSjDPe9N3m6l2c3Sh7SKL/idZwqaQlZFuoQM6&#10;JflsCrYAbZJpFKbJgOmIepJDbxR5YuU4y+HhXehI0Sltrplskb2ZBwpi3b2H3L7Rxj86PmJZrGXD&#10;yyveNK6hlouLRqFbArpw5X6G1fceawTq50GeAsHtLCHtfFiaFC03oFsNb+fBLLQ/djopLC6vROnu&#10;DeGNv4f9bgRs+4iNR8msF2vH4Gg2bsBClncAnZJep0BX4aaW6s8A9aBR80D/sSKKBah5LQD+PEoS&#10;K2qukaRTYC5SuyOL3REiKCw1D0yA/O2FcULoPTuHbaq4w82a6S0ZbAZS7ojD/QDEI6XGABwYtbS8&#10;O568JBA/MTjs0D2QFxzjaTodhx7UGDs9ww7rDwRgx2kBf4POwt29APz4eQSzzMpukT/T2ket0RL1&#10;ftW9gCOhI4YveMPNnTvegHbWKHF7w+mN8o1tLEd5PiIP4/a1yHYBPnaSfc7Pgljh9CCKdQfxMkbw&#10;/uMT29x75aLhnaW+Zebv3NROWkaBsIODt8Cng4PpAcD8oXcp6aplwvhTXLEGHJdC17zTQOKCtQtW&#10;QlC/Lp3GQPgq+itYbE9wjKMEhAHO7yhLfPDAuFHM0Bp8d+aPFnsoHiVIEDwgRrtEGrVo75CL8lkM&#10;emVR3tDok8VoR0msMuxIy6gVdg+s2YM/0PSuwM1/hp+Q0hzy03Z9Xfx0WrfHzyhNEndYHZGVOE3/&#10;PjHBU5zPsv9p+SjZhKLEZ4w3G9mErpJpCgp2jlw9gHoQOkSQWIEUKSQrOO0F099/tz7/wV0u7eO8&#10;s7KFbJIDFQqnpGnu0JIJpohhpV+jZSVftYhKUfESqiP2lUWAS7e3EQAZVRLCWWylOptCXocA1BnO&#10;Y6/Z2Sw6XnQkSRwnaeKUO8ryEMLEgkuKjXTjPM1B2W15ksUp/H4O4d6WMi6jGqosnwb+6xl/BO57&#10;tn/mjH84YMMc59lBjZWEWQI5tNumGCpKP36k8/VZcniXdm0z5y81h3+GCtMWbQd8gy6ISosOJKXP&#10;V2J6wh1QLU5BMwaq4RxYd0xF2KPaXinpvmixTc25WPraGWRzty49Zlnpv2N86ZR00ggft1w2PXyI&#10;s1/PdttONLefC8/+AgAA//8DAFBLAwQKAAAAAAAAACEAJGt6IH0VAAB9FQAAFAAAAGRycy9tZWRp&#10;YS9pbWFnZTEucG5niVBORw0KGgoAAAANSUhEUgAAAiEAAAFTCAMAAADYyyziAAAA/1BMVEUAAAAA&#10;ADoAAGYAOjoAOmYAOpAAZpAAZrY6AAA6ADo6AGY6OgA6Ojo6OmY6OpA6ZmY6ZpA6ZrY6kLY6kNtN&#10;TU1mAABmADpmAGZmOgBmOjpmOmZmZjpmZmZmZpBmkGZmkLZmkNtmtpBmtrZmtttmtv+QOgCQOjqQ&#10;ZjqQZmaQZpCQZraQkGaQkLaQtpCQtraQttuQtv+Q29uQ2/+2ZgC2Zjq2kDq2kGa2kJC2kLa2tpC2&#10;tra2ttu229u22/+2/7a2/9u2///bkDrbkGbbtmbbtpDbttvb25Db27bb29vb2//b/7bb/9vb////&#10;tmb/tpD/25D/27b/29v//7b//9v///8jCjUfAAAUOUlEQVR42u2dDXvbthWFIdepuDpZkplOnaZb&#10;ssZq0rWdV8tNV7dprdpb3E2aZIn//7eMBMEviQQBApcCyXOeOnEZQSCBl8DFxQXAAgiSiaEIIBAC&#10;gRAIhEAgBAIhEAiBQAgEQiAIhEAgBAIhEAiBQAgEQiAQAoEQCIRAEAiBQAgEQiAQAoEQCIRAIAQC&#10;IRAEQiAQAoEQCIRAIAQCIRAIgUAIBEIgCIRAIAQCIRAIgUAIBEIgEAKBEAiEoAggEAKBEAiEQCAE&#10;AiEQCIFACARCIAiEQCAEAiEQCIFACARCIBACgRAIhEAQCIFACARCoN4SwoAiCAEhIASEgBAQAoEQ&#10;CIRAIAQCIRAIgUAICAEhIASEgBAQAkIgEAKBEAiEQCAEAiEQCAEhxOXYdkGCkK4B0nZJgpDOAdJy&#10;UYIQEAJCQIhThKxPxunvq1PGHr3XIQQcKSDScpa2v3DKxhks0fMcXKsTwnwgUotI2zla/r4ZywiZ&#10;sT/NN9+zYxDSaSbtft3S+yLtZTaTB/PkTzVCmO8DkX4TEhohmR0ifpvybgaEgBBOw4N5RsjS4/3L&#10;bHShSEgECBDpNSGLEAYQAkIqxZFoTkgMCBDpMSEz4dDhSESscEKU7RAQMjRCNMcyLBOqpaeEiJYj&#10;9YdMI3/IpY4/pHuPC0IaErJgZ018quRPiy7MKUL4vMyh1rwMCOk/IVX5uFA18MiBkFpAQAgIqSEE&#10;iIAQOSBABISAEBDS8A7gkQMhEAgZfH0NfUUVOKoFZNgrqmSfgv2A9TJSrzhMTBDCx6PMobIBIS4S&#10;UoUICMmKoeUsHSJENm8CQtJyaDtH1wiRIjJ4QPbBpDuEMLlTHIDspwzcI6TT8ya0976XdtQdQvow&#10;bUIbw7af4oHXHYSAkNYelTjKEYR0+f1OAKFvRFx7sT78DkK0CKFGpP1yq/6n28+uVyeM8SVz3SeE&#10;Ps69lbGYS73MjB1cT9nHl9meQi0QQvb4LcS5t0AIc8nrvpmMLtYn7Gx9YqURMZ/9t1F9LYw0KKuQ&#10;OTVztz45uF6EzUj0d3uE+EQBIr2IYmbuETILe5il1x4hTFaFRmUDQuwTEkzZk7CTCWZldsj93dXd&#10;XPPpFOuRJEDEVg9Qm57aSnVq9n99ytjTsCk53G5CVm/EnT55b5cQ5vuEIUQWRru1dzA0n+p9tEHM&#10;3TYfp2z0+O9XV1c/vPCSDZdtEkIWIGJee/W30AohjkUQbXvMfvNyLUfYmhzbI6R+9t8MEGMrpLaC&#10;QkBa8Lq7E4VY5jFbf1VsNVZfXas+nSohNAEiNvwhdfXDARkQIW17zGqNSVNCmB1EapqQNhoRNwhx&#10;zmNmOtpldhCpBcTvl8NM3WO29Pgeh+tPrxs+nVpFspri2SMhdblHXQz/j5oQNz1mm8lZ+HNMS4is&#10;Gzf2h0R2iJFbtm4cw0QTQlaDbnvMYjKmY1pCJG+gaeGYjmUU8hcU0tWVY4QUPWZRGxJq9tEndITI&#10;xgI2ADGqPiVniO8PyA4JtjxmYg/u2QEhIay6gC0R0rz6FAgxprBzhATB3e/2nk6pCaksYMPCSX0t&#10;tHZInMVAZv+DYPUlYwe/PHuVXdn8a9784ZSakMrX3BYhvhEianlQA+IKIUtv9Bfv4NcJ3105VlMz&#10;NVD0mMlec7PBro3JXWVChjOWOYtGvEsv85jVEnJzxNiTrJ3RO02V+fWENEdEfHfzV7zW504eY+ag&#10;xyz5USUkPj4k/bzezv9M/g7umxCl6uceM7p+pvOErE8evA82l2m3pHeaas07aOgxS+lrWn9KLYTo&#10;KaktETcI2UziXmbBNHqZSOLwMoMTiOwXTkuEMNGG9KoRqbFUR1974sQpTshnnJDb5w+5HpXxspkm&#10;CTRPU6VtQ5ixsapDCBEiro12l6fR3RxebF+fhlerCAlbntE/io2J6kmINf4E8+GuaQAAq7dVRStF&#10;RIiDHrP7Dz/vusxC+/N1ZYr1s6PkmLtGZ2VW23mW5naNxzLSCCIxO0hUjc7FmFVBULOAZpUElDQg&#10;hDGibapyhJDZIRZG1B0j5PZFubkxHV1Iv3LW7DRV/uy+pARMAMlm/wkJSdpA6l7GnSjECnNjc3l4&#10;fhdpuwdaeuM8IQ3GMr5P1kKL17vx9ysESfK7J2xEHCMktDkr4tg3yXqZ7d4mTBJaKDfp8FjvNFUb&#10;UT41hBh9uUIYbULgMOyQSnMj5ODwm6tIP23P4y285EDmRqepxsaCrAYMATGZeNXxh7BBjGWiSGY9&#10;dIJ4gMwnYpqcpirKl2LmLk+IsUtFnksLhLhihyzYeF6OTpMgIsWxTGUjwix6zKgISWwdshgRx3qZ&#10;51GHUWappm51u4Sw1GHB7BdOGmXsUxPi03vMnCHk4cPS0e7m7Qs2+jzSn+c6T6fy/NX9ADP3mLEE&#10;QJqxTC5KaTg+1XJ0TljFWMaMkCTGjKaX8dP/fHJChuJTTbwdmx/a2WFGPi9jwQ6Jq86YkHqEqFbv&#10;utbLfBoPQm5P29qDSLr239gOET2YT+oxa8nt7gYh8Wh39YaNdubppLP/Bm2Ir4BI86I1nFXTtEOG&#10;0MuEiHz3zmNPd8xR2ey/ESEK4SHNCUl6MJ+uDTEfUneLkMh5mvi78pLO/hsQki6NDuwTkp939ekJ&#10;GcjMHQ8XOwtKCKHymDFCj5m9KERpQ0W6Q4RLhGzecofH597o8a7bo272vzEhvmRixhohxnZIDeEm&#10;1nCHCMl8HmVTuFWz/2aEsHRlNNFo17AHUOhlkt0hhhJBVKXK2X9TQphP51Ntww5JCR+GP6QakOrZ&#10;fxuE+IzI6+4zO70MqyF8MBFEQXD/z3m0AOJ86zKdpaqw5M7ADonNHEY5lklH1MPwhyz49lTRZnfb&#10;bQgNIfJVmcYuVWtedwWf6jD8IXFIYTTXv70XItnsP92au6Atn6r4GVQU4k6nQj/7LysdA0DMtqFT&#10;85j56Z9DaENit8dOG0I2+5/EaAU0hCTeCsIoRLGN0nBWQ4yeXF298bbtkKZPp/CRNixVwhgz0c8M&#10;ZuYuuIkj119bejq1JoSGkGyfQnpCmD8QSzXS5u5ubu3plJoQRjeWIbdUs/0WiduQVgFx6ERm+cy5&#10;LZ9qG4QQz8u0C0jVvMzzR79URTJTERJ0PD4kv98iCKFsQ3wqr7tZ7WnFmJHOyzhBCMXTKT2/T9XL&#10;ZIR0PoLIVULITw/JLYy2TkgxDp3KDkkgJx7tukNIYf8Q+tNDWLKihYiQbP8QOkuV+Yx+tOsMIcX9&#10;Q+hPD2FpjFZgnZBsdwifcENVQQfZKUSOEbK1fwj96SEsjULs6GiXJTtDUEchOkLI9owd+ekhjHBV&#10;Zi6CiDaS2WzVlvEttNyGNAlYtkIIhR2Sn5ehjyAaRhTi+rRi/xARBx9N/5/P1Z9OpRZbWLdL2cuY&#10;xsJ2iBC+NcRR+f4h0elmbOTF93p4rfx09R8hnLnL7YZLNXNXXJMzCEKqfKoz9uB9EKxCS3YzVT6u&#10;eb+rMrO5XZ/MDhlcFGKl8qFFuyGKJoTIIvgsjGWYnUaknvCh7Jb5VgQZvvvjdoxZFp6oHveuRgir&#10;m/23EWNGuZ+qmTVsCmm7hKRnde/EqYpzzaJjRcRxzZYIoZ2XoR7LWNgZXPUmHCCksCpzuyOZsdHr&#10;u7t3XmiHTCzaIUGyFR3F62PRDpHN3NHu/O/U+TL/+/wFX9Ud6uXO8tzfkvDE5Lhma4SwuiOZm5ds&#10;MvNPaKlmZ0NQVZZbvcxzSVzIh6urn3UfTqUWJe5Is6Ixt0Pq39/hnQ1h+enUX/RG9VMHiHn8aF32&#10;re2W6T4hVPuYKXjdGz+mbOcJO4TQ73TXGUIk+5jdHhU2ttI6b5cRntmdtyKN6kel/gbvMZPsY7bg&#10;95/O+DU7b5dktJvFh5iuyqx9ALoK7A4hVT6QzWR0Hmy+T0fAeuftkp7ZnVvLQhdA5BOuyHSQkEqf&#10;avU+ZvGmAOJQKqfO2w1aOG+35szx/hFS6VOt28dsMxkn3+DMebvFWHea+qG1QfI5tApIE59qzT5m&#10;s2QpuPZ5uz7ZebtWrEjVNXd0deVSGyLxqdbsY3aTmiEOEWKpBvdsh3TFpyqdz91cZk2O/pnddPEh&#10;lt7x2pX/Q7JDuMpMDdk+ZoUAec3zdpMdZsheH9N3vNZjNiQ7hGv1ZWhq/PLs1fb16n3M1if53UY0&#10;xzLyd3z/hChm37O5fxkhS2/0F+/g18nOXojV+5htjYP1ztuV16A5IYbvuGJSRmmJ7AMQCSFTdhaZ&#10;HBr7mC299HqT83aJCWnnBaYdz+yjAKT+EL1AQ76OM0+I3nm7pDvMtEUI/XjGeUK2Tdd75QK20obs&#10;s6TUm5BhEBKFo0Z0LAoes/VJ4cyqzaW9ONWA8BSzttoQ+vGMQ4TEluroa69ofa7esCcivGxz+5w9&#10;eW+tDSH1urdESAs34RAhwfKUr6rbnqa7PY3X4oVm6eG5xrN1vIZcIMSxsUyo+w8/l83O3b+Lgswe&#10;vbR7ApGTxeNQ/tjHTKWA9l1Bwb5vwBmfam59v94G/5SEDF5OreyWnXMHQgbViNTl9ps3emXn4VDB&#10;1hBxiJDVadmZzCBkv4i0nKXsH8MG5OXc1qP1oXZASEH2GpBeEOKCp9StXsaWBdITQlzxqTpDiNUG&#10;BIT0jxC7DQgIsXoXLWdZehX+ECcqp/wu2s6x9Cp8qk5UjhuP3VrxDrF0QQgIASEgBISAEAiE9Ki+&#10;EEEE1QAy3BOZIUVAhrtbJgRCIBACQlpApOUsQUjXEGk7RxACgRAIhEAgBAIhEAiBQAgIASEgBISA&#10;EAiEQCCE4hEQ6w5C5IAMEhEQogPIEBEBISCkZUKm4+x3rdNUQcgwCJmxjBDNnf+7gMjwALFMyOaS&#10;5QjRPE21A4gMEBC7hKxPRn89SQnRPoEI6j8hf5uvM0I0T1OFBkBIhkUkzZMQIRACgRAQAkI0CNE+&#10;TRUaGCEYy4AQOSG6p6lCQyKkyWmq0OAI0TtNFRoGIZX5gBAQAkJACAgBISAEAiGQo4RA9gVCoOEQ&#10;AqGXgUAIBEIgCIRAIAQCIRAIgUAIBEIgEAKBEAiEOKBlGs+a7TiS23ukXGKjktsjrbQi1eoNYx+9&#10;Vkslz6EyryxZkIbv6mTWqFB6SsjSi+Ypo6V5WXR8Pk6+VGKjkgXTSitSxZ8oxuNXpZLnUJlXloyD&#10;yfPVyaxRofSVkCl7HcT7jGQ7juT3HilRslHJZjI6j9KOldKm25tM2dN5sDx5MK9PVZNDVV65ZBxM&#10;/otOZg0KpceERKvyonY4W6VXWK+3q3SjknhtcDFFZdo01fok+bf6VPIcKvPKkvH/+SLKVyezBoXS&#10;Y0Jm4esS/nGc23GksPdICSGFjUrCQhurpE1Txat5YmjUcqzKoeY+o2Q8E/45ncwaFEqPCYkaf8ae&#10;5ncLKOwbUNGM5LfDOlNMKwgZfffO45aqao5VOdTc54yjGDYHPF+dzJoVSl8JiSx0xsK2syEhN0y5&#10;+ONUs9ERtwiPVXOszEF+nzxZyONFoENInKpRofSUEG6eBTfeuBkh4csWdcxahPBh5I13cK2USpKD&#10;LK98MnVCRKpmhdJTQsSD845297c6QjaT2LZXS5v0MheiqFVSyXKQ5JUkm4moY73MmhVKvwkJ60vH&#10;bBeEhOOT16JoVdKuxQjoTD1HaQ7VeaXJMkJ0MmtWKD0lJCwV3qBGQ7x0x5H83iMyQqZpk6uUNk6V&#10;NOFKOcpzqMxrWugL4nw1MmtWKD0lRDgS1TycO61BnDb8oFJawZVIppJjTQ5VeeWSZfnqZNaoUPpK&#10;SHAbTUHwl2dVmIw4fB/UEJI04VGpqaRNrJfVc9Uc63KoyCufLCjMy6hm1qRQeksI5LBACARCIBAC&#10;gZC+afnJdUfuFITsRYu2x6wgpFuajr5FGwJJhV4GAiGQtjYT7jEdgxBSiTj17QmK5WfXhbrYmQCN&#10;LuUD03KXi5/m/1f8uiTrZwqRGemXlWS21YZMj/dfnMMhZHZglZBZ2VhDqUY1CFn+4WLvxdlDQioA&#10;MCGkJIcyQhZKI1QNQgrHV4MQGkLEbCfv4cM3/OaIsdGrQr3nL63jRQlRTecvi58fj5Ir/+VfF4fE&#10;i8iuJHA9q2Pv+MYLP7/w2JN5didbhIjMPDZ6OdnFoQuNSMcJWXhJ+BYnZJYEVWSEFC7F608O3m9d&#10;jn9yV2JCCiGLaWRaRsjjMPPRt15seyZ3UiSkkNm45Dncb0S6TUhYrXxViTAc4vpYeuOsmoqXwkrb&#10;TKIaL14WhIznfNVmZofwiNBpyhrvZPifUX+z9MK8b+KAeZ5c3EmekDgzHi+2mpQQ0nbM6fAIiao4&#10;iGP3hOFw9+Nbj40L1kXuUlhpaZxf7nL8E0dx5QmJupm0kxGo5AgZi9V7UYLsTvKExJkteNyg+ERR&#10;LcetD5GQs+ivRUKIiOLLE1K4xMdBxzuX82HCeUIiXtJORnxljpDjNP40IiS5kxwhIrMYg9IeJVv9&#10;B0LaICSsk8ff/PSfk3HeGMhfikLJRVuRv1xFSNQJTItLfLUIEZmBkH0SUuhl4moq2CHFS1GF8jTF&#10;y5WELNgXaSdTR0hZLxNnJullQAgxIXlLNaQkrIR5NOrMmYvFS7xCp3wNbv5yGSHivX+YGQpTGSHl&#10;lmqcmcRShR1CTEg2xoxGlMfJiDVXTcVLYgl+NratJkSYEDnHbVyb0Zr82zejix/+XSCkYrQbm7KV&#10;o12MZcgJyfZyWp+Go1XutToPi33LpZZcSpZQHBcvlxDCv67YNcQ90+wh++h8fTp6VWxDsjvZ8qnO&#10;uCPPY2Lrku3ngD+k48rbCXF1zs4aflU2bM4En2rXtTrNT9rwge9Un5Cl9/E82ExLjFLMy3RbkUOj&#10;8N5Pj8OGRH/GXhg9uzOEmNvtuMKafVpE5tnF5suzBl/0JrRhn+5OISM+BOqBQAgEQiAQAoEQCIRA&#10;IAQCIRAIgUAIBIEQCIRAIARqR/8HZV+2OfZh0yQAAAAASUVORK5CYIJQSwMECgAAAAAAAAAhACqo&#10;4kb3FgAA9xYAABQAAABkcnMvbWVkaWEvaW1hZ2UyLnBuZ4lQTkcNChoKAAAADUlIRFIAAAIhAAAB&#10;UwgDAAAA2Mss4gAAAPxQTFRFAAAAAAA6AABmADo6ADpmADqQAGaQAGa2OgAAOgA6OgBmOjoAOjo6&#10;OjpmOjqQOmZmOmaQOma2OpC2OpDbTU1NZgAAZgA6ZgBmZjoAZjo6ZjpmZmY6ZmZmZmaQZpBmZpC2&#10;ZpDbZraQZra2ZrbbZrb/kDoAkDo6kGY6kGZmkGaQkGa2kJBmkJC2kLaQkLa2kLbbkLb/kNvbkNv/&#10;tmYAtmY6tpA6tpBmtpCQtraQtra2trbbttvbttv/tv+2tv/btv//25A625Bm27Zm27aQ27bb29uQ&#10;29u229vb29v/2/+22//b2////7Zm/7aQ/9uQ/9u2/9vb//+2///b////K8Za8gAAFbZJREFUeNrt&#10;nQ9727YRxiHHmbi6XpKJ6pymW9o6atqunbfISerWm1W7q7vJkyLx+3+XESBIghL/gASOhMj38jgx&#10;GUEQgZ8Oh8PhwAIIpEwYmgACQiAgBAJCICAEAkIgIAQCQiAgBAIBIRAQAgEhEBACASEQEAIBIRAQ&#10;AgEhEAgIgYAQCAiBgBAICIGAEAgIgYAQCASEQEAIBIRAQAgEhEBACASEQEAIBIRAICAEAkIgIAQC&#10;QiAgBAJCICAEAkIgIARNAAEhEBACASEQEAIBIRAQAgEhEBACgYAQCAiBgBAICIEMiBAGFEEICAEh&#10;IASE1Jb1GWOn1zmXtyeMPV2CkKETspmyUI5u9i4XLPMfIGSohCzYH5fbt2yye7mZPr4OtpfsFQgZ&#10;NiHb2eNl/Pf+ZbDyJiBk2IRspmP+z1yOJjuX2/noDQgZNiFSSSwkCZnL7YyN/h6AEBBSRMjmkxMG&#10;HQJCigkJZT2NLRIQMlBCNlOBRGqHZC4VVkDIQAkpnMusvDEIASFcXXAHyGXiD0kuQzP1PAhuGUaZ&#10;oROSOlEfuHdMufT4b7BUB0+IWIg55gsxgpD0MlhlF2xAyFAJ0a6nF4SwAYIOQuoBMjxEQEhNQAaH&#10;CAgBISDELiAgBISUAwJCQAgAASEGhAwNEBBSk5DBAQJC6iEyPEBASC1EBggICIGAEAgIgYAQCAiB&#10;gBAICAEhIASEgBAQAgEhEBACASHdtBZW/0FIBSCIIAIhFYAgChGEgBCXCXG6+UFI94Qw3+X2756Q&#10;LmoHIXURGVr9ThHCfN95RLoGpPVPAEIOR7rZkLFf3fa3+Jf3N+0SwgEBItWEtNtC+7Vtps9Eaqn1&#10;2REI2emgISqRHB1yyY7fBNu3bHRu9eE0AXEWERdmum4QEgR3Z+zJmXr0hxuEDNFMdADT3Oo2ZyxJ&#10;b9gaIYyVj7PGjcMMH8ABQtywVEW6utMT9swtHWLcQ4a+FhcIcccOCS0Q/veFSzrEnBBmgxAHBjpn&#10;5jKr1ucypb1o2jgs1CEsMCnfOSKuELL9Jf7lffuElIwExiokJMRgpGHdI+KKx0zI/W/Wn077e95A&#10;wWi9dWjhHDYhgTNe9/VXjB3985PP2yeEzhsizGCOCWv8AG5YIu3XuX9r5Y3+4h39a5YeY9gSIbIX&#10;KZqHSX+tDSXSsQ5xgJA5e7WZHt2svMdLmw+nSUiZw6x58yQzad8ckQZNahEQB0YZTkf80yohhP4Q&#10;lry3iVdE7yPQxbiAEEpCEjG3RAZPyHYWjTIPrN1RhtpjZroyqGmHUFrbrsxlhKU6+quXHh8k5cP9&#10;1f2y8dNZaR/z9m36Lqx7QtyJQuSHBzEeAqDK+rVsoKfX3RBi7DYPO47eH0IZ4+JSFOKHX3/KuszW&#10;Z2z05G9XV1fvX3jq0VNtEmL6pCDEIiG78rOnaI5Qm0yoCKF7fBbNdYn9IaRRUE4Qsnn+cSqn8Vxm&#10;801Wa6y/uan/dJpt4Cwhgb4KIVUiLQOSS8gJY4/4z6lTK3fmgNAjwkh9886MMuszca7y/Pja6tNp&#10;vchnlOsyPvMtjDNBV+KOPySa5kZe95UnDs3d/KlAn6yzh6aml3cn8bmqNQih08+p1x2EmBIS+1LF&#10;v9vZq/BnUkhIegTzzuUDq38iM+XKXeJ1N1rdcSPIrHsdEi3qCp9qRMZ8XETIgh/j/jaZ2ySXoSK6&#10;4DsqxrUJIVm5YzYMBMSYxfLARi/vf33ncVC4DuE9/+ijXEK2M2GyzKR/Pr1ceZNA+Q9HIplbmO0G&#10;9Gu7DuyXufXECHHOf99MhX5Y5K/ibaZCSczl/+5choTU0SG0hESzXWa+LMPKKaRfuXOAkCD4cHWl&#10;FYYYqYpgIe2Nnctw0HmlTwjtyl0cY8ZAiBVCsrL9ZdmIkNvUDDG2VC2oECYM1aZKRIcQc6/cgRBy&#10;9yLrUy2c6pYSsr1Uwwd0Rpk4UpBGhUR0MEa3+s/8gRCyCD+DJiHSSkntkPQynBJNMk+npUIK29cC&#10;IVKJNH0XPRXSBiKtApI/253scFBISOFcJoQlmzpAxw5JerGwdYya1ieOD7HilXMOkBKPmQ4hwZw7&#10;QC4TpNLL+U78kSVL1aB1474DIeY6ZDe4rIQQ1Yn6SrlcedHTJLBp6RAWTTZYSQeZEcJKnbZmhLCs&#10;9JiQsK/H2bnL5tPiRV6+ECOWXwQhyeWCNSAkwoNREJLul2mKiDsRRJ3bIZvn3F2WiQ/hmuXrz2L5&#10;88WyydPpPL8fMXK4hNDOd13Z+/98L4IoiJLOsJEcO45vGjycZi+y0rmM+X4ZYzukSoUwo21b5h+B&#10;npACWbDH4eixDic627niCWuLEMNBWN1zR6hDlDnT4AhRo0aa7NfUm+3KrzmBDjHeUeXAbggnCNk8&#10;P/1n/iijRI002Y2nv3LHSEYZ8z13NSzVQRKiRo2sPApCtBbuzLJUtbCjqo25jLN2yOj8/v6dF9oh&#10;MxI7pHwMt0BINE8yHmU0ABmmpRr8HEeNbKYkcxk5BBB5zKIIIgMrUnOyywZMSBD8enX1U/On0yPE&#10;p9IhcZYqRj6XofapupHHjODpNF5SPJWxREhzp7tefIgkcJh2SHD3fN9+tU4Io5nLKCvzjDKCKB7J&#10;BjnKzHejRmwTIq0QGq+7GrtBRohcWBooIZspOzd7Oj0VUqRETNdl2vCpprOlvvtUd6MQI0LMclbp&#10;z2UYsdedbOUuUiE+3dZSd6MQhcz3UhJZJiQoW9q16lMliyCK/xAh4kzW7lluepDt5fHFPZffGj6d&#10;xvP7ZBFEqYlANttliQ3S97XdgvFk+3o3KMg6Ib7U0iQrd/F7U8aY+Yol0msdkjeehJrl+LsrLj8u&#10;mz2d1tecLILIl3vuCEeZIPH49d1S3YtCLNEsVgmJWzigIST5Q9Q9SXwLuSHSMSEFUYizFgjxqbzu&#10;yghAGOvOkjC2IUYhxvvpyAlpwQ4hs1Rt5CgxUmPtEJIv269fsFEUyExnh5ARktohPlmM2bAI2d7v&#10;Jl+OdsJQz2XIskMovgqfaPVf9bn0nZDcnMzGT2f2JbUwyjBaOyRz/kS/12VWHnt69cNrNnpj9ek0&#10;XkK2GyJRItSExDv7eu4PiXyqiwaxhoY6hGwuEyT+Tko7JNFSPSckkwuxVR1CF+su8SO1Q3bGMpLO&#10;AiGEuyF8Q3+nHiB+svzTYx2SjjIunUBkY+u/0WGZ2oSYJEs7DEIiS/WqdUtV8WoREGKc20Nntkvs&#10;U3VztluVtdseIUFpJjorW/9NlEgNr7vfe3+I4jGrytptl5ASDW0tgqgVf0i/5zIZqcrabZGQ8gwz&#10;dpSIgREJQiQRO/t2K7J2W9UhcQxRafMYAeIbhBC5k6XKsZ3d5Vm7rRJC6VPNxLqT65Bh7pcxfrou&#10;CbGwqgYdksj2a7m+/+4PS/UufR4zjdX/xo+Z7MWh9bqTru265lNdZXyqbeQxk6NAWeNYIYQun6oM&#10;tfVpd8y0CsieHTJVvgoZnyp5HjPi1X9myeteTggjJcSJvf//++yFN3oiRpOX6s6YNvKYxate9glR&#10;1+ZbWNvtuR0STmdyBhH6PGbxbgiywyHStN00OiTZtzsoj5miQ9rIY0YXH6Jm3KXRIWlm8GH5QxIh&#10;z2NGmmHG4spd6b5d3ydb2Q3csEOKCSHPY0aZYaaVnMyKZ79HgDiVx4wuw0zGV2H6FsUvoHWpIo9Z&#10;aU5081GG2mOWZkrrdXaIdMPd3ihDnccszTBDoUPSU8woCUk9Zv1RInmEnDD2iP9kM8ww8jxmdJaq&#10;TY9Z6QtIY91d8boH6zNxWt1cHCyUoNNCHjON3RAGH0COAYRxqkkGCuLZbquAlOQPyXpO28gOQbhy&#10;p3jMzEaZygdg5OfcdX9GVf5uCPI8Zqx0N0TgPCFqJHPvd0Mk3lP1dgt5zMoawJLHrPmb6KkQsy0X&#10;h0FIiMbo5f2v77wIlIQQ6jxmbZ1RRadDBkNIcBt7T7OahTyPWZzGzP7KneoxIxxlWooxaxWQAo/Z&#10;h6urncGkyFLlx6eeXudfzsf1dEh5gI/5tl3fwt5/Uj1l/BHaI2RfCvKYpScy719mkgfo+1TL3NrN&#10;H9P8ZKBqO6QlHeIAIXlZuwvymC34Me5vkxS9yuX2ktUjpNynavqYFs6OqvxglCeYaUHaFiGLPO9p&#10;fh6z7Uw412aPl7uXm+noi2kDQmiCgG19tys8Zn4LiLQNiHbW7vw8ZpsIgrm8p1xuvl1u6hESnzNJ&#10;6kkwe/eqELNSh86hKhHtrN25IoeehfSmZS/rEsLKtbSVtjEHRGc3BCkg7njdVdn1kn0gIaTap2r8&#10;tKaGCNMyRvp83i6X/azdm+mzrHs11jI2CSnPlmljjGiJENZ3QvKydq9fs6cyvGx795w9vU7QEUik&#10;doh6ualvqVLtl5FdZ/b91gek5ych5mftvjuLsPEYO75ItUnhXKY+IeWzRSuEGM009D4AJSGu2CFF&#10;8uEdR+c0s88qmHMHyGUy+clcNrVDaFrHUnyIFoa0iLQLiHbW7gJJnagPfKEv41NtSIjPKFqHJYv/&#10;ZPEhQTqSERIStC2mWbv5QowIRhOEpJeBZTsk+n+D56SPIArSU90p9/47QEhXWbuLVZolFWJjv0xl&#10;LcynDmTunJCusnaXv8pWtkzS7mGGI9mBENJZTuagbJw13bZrPFPUKG48koGQ6hf5zKnWaURI71f/&#10;u8raHe/LLGueoEPRBIT+jKrOCekqa3c8Iy1pH+uPWreDqj8+uTfECX9IN2dUJdkhqJ7Up21bC7vH&#10;tapoGRBTj5lVQmgDcKgJyeoRMkTaBsShvf8VO6ps9B39w7YQZ9Y9IXefilTuo89bJ4Ry6ZK10m8t&#10;RBF1T8hlZKHeelYdZnVi3Qm/3NT9xvqkPAoIeWBH0bJKfrgqLSGsJOWuDUDIERkAIfGm3WBv3y45&#10;IZSx7i0RwvplgeQSojhS2/epkvurie0D1jMb1VFCDriJD/3zaxGiBLo3yc1tRAg78IliD2e6OYQE&#10;C2WHZcur/4fewgMhZDOViCyYzUGmc39ICy3ZQ19IHiF83Y6dfvac2V24G8IoEwzDHxKaIu9Owq/B&#10;6YXdhZn+65DhEEJUzxAIGYI/pENCetCWQ/CHgBBTQvruD+kzIfTLdoOY7faXEEa/bAdCQEjpEw7E&#10;H9JXQno5zwAhdgEBISCkghAgAkLKAQEiIASEgJCGtfdzngFCICAEAkJACAgBISAEhIAQEAIBIZAe&#10;EAKOQIgNjiDDJQRucRBSDggIASEVhAAREFIOCAgBIRWEABEQUg4ICAEhFYQAERBS9AoE+YAQCAhx&#10;mBAwCkLKPwEMHBBS8QlACAgp/QA+EHGKEH6u6um1M4SIjPEgxCFCMmczu0AIozzdCITUlwU/3/1t&#10;enhA13vuGOn5YiCktmxnPKFz9Lc7hECJuEOIPNF9ngwzXe/K9H0g4hQhK2/C/1kkaXuxsxuEuEwI&#10;dnaDEMiBEbKZCkJcsUMgzhHi2lwG4hohwZz7Qy6d8YdAnCNk36cKsS+HTIhYlzlW12UgIASCUQYC&#10;QiAQEAIBIRAQAgEhEBACASEQEAIBIRAQAoE4TsgqWeVL92Ht7Mjal7mIlQ7uTmqVlaXWrxl7dK5X&#10;qryGwrrSYkES2V2nskaN0lNCVh5fp+QBi2nMwG70wJ4smGjzB1arrCwVvYK90ilVXkNhXWkxAaao&#10;t05ljRqlr4TM2XkQ7b5K92Ht7sjake0lE22+nY0ueNmxVtm4VFjjs2Wwmj5eVpeqqKGoLqWYAFP8&#10;UqeyBo3SY0J4rCLXw2ns4l4UY1Y209EXQm9HEdPZEoVlk1Kbafx/1aXKayisKy0mLr7k9daprEGj&#10;9JiQRfh1Cf+aKPuw9nZk7fT1t0v5CtnPY52ySakHPr5IaPRqLKqh4nPyYqIS8bo6lTVolB4TwpU/&#10;Y8/UPRR7uyly1MhYQeyVZllJyOgf7zxhqerWWFRDxedcCBRDdSDqrVNZs0bpKyHcQmcs1J0NCbll&#10;2s0flVqMToRFONGtsbCG8s8pioU8vgnqEBKVatQoPSVEmGfBrTduRkj4ZeMDcy1CxDTy1ju60SpV&#10;UkNZXWoxfUJkqWaN0lNC5IOLgXb/typCtrPIttcrG48yb2RT65Qqq6GkrrjYQkYd16usWaP0m5Cw&#10;v+qY7ZKQcH5yLptWp+xGzoBe6ddYWkNxXUmxlJA6lTVrlJ4SEraKUKh8ipfsw9rdkVVEyDxRuVpl&#10;o1KxCteqsbyGwrrmmbEgqrdGZc0apaeESEeinodzTxtEZcMXapWVXMliOjVW1FBUl1IsrbdOZY0a&#10;pa+EBHd8CUJ8edaZxYjj66CCkFiF81bTKRtbL+vnujVW1VBQl1osyKzL6FbWpFF6SwjEYQEhEBAC&#10;ASEQENI3WX10cyCfFIR0Ig9tz1lByGHJfPQ9dAikVDDKQEAIpLZsZ8JjOgYhpCLj1HcXKFaf3mT6&#10;Ym8BlN9SA9OU29lXi6vs28VVf6IRmZG8WU5lOzpkPgEh7RGyOLJKyCJvrqHVozUIWf3+Tdet2UdC&#10;CgAwISSnhjxCHrRmqDUIifd3gRBCQuRqpxjhw2/47Qljo88z/a7e2kSbEnhPq7flzw8n8Z3/ireL&#10;QuJlZFccuJ72sTe59cLXP3js6TL9JDuEyMo8Nno528fhEJTIgRPy4MXhW4KQRRxUkRKSuRXtPzm6&#10;3rkd/Sh3IkIyIYtJZFpKyJOw8tH3XmR7xp8kS0imsnHOc7ivRA6bkLBbz3kHSMMh6o+VN067KXsr&#10;7LTtjPd49rYkZLwUuzZTO0REhM4T1sQgI/7m483KC+u+jQLmRXH5SVRCospEvNh6lkNI2zGnwyOE&#10;d3EQxe5Jw+H+h689Ns5YF8qtsNOSOD/ldvQTRXGphPBhJhlkJCoKIWO5e48XSD+JSkhU2YOIG5Sv&#10;yErLcetDJEQo/oeYEBnFpxKSuSXmQZO922qYsEoI5yUZZORbKoRMkvhTTkj8SRRCZGURBrkjSrr7&#10;D4S0QUjYJ0+++/E/07FqDKi3eCi51BXq7SJC+CAwz27xrUWIrAyEdElIZpSJuiljh2Rv8Q4VZbK3&#10;Cwl5YF8mg0wVIXmjTFRZySgDQogJUS3VkJKwE5Z81qmYi9lbokPnYg+uejuPEPm9/zg1FOZlhORb&#10;qlFlJZYq7BBiQtI5Jp9RTuIZq9JN2VtyC346ty0mRJoQiuM26k2+J//u9ejN+39nCCmY7UambOFs&#10;F3MZckLSXE6bs3C2KrxWF2Gz77jU4lvxFopJ9nYOIeLtskNDNDItPmaPLjZno8+zOiT9JDs+1YVw&#10;5HlMpi7ZfQ74Qw5cVDsh6s5FU8MhnTanAp/qocv6TF20ERPfeX1CVt7vlsF2nmOUYl3msIU7NDLf&#10;+/kkVCST2u8jjZ79FUKs7R64hD37LIvMJ2+2XzUYZbavQxv22f4SMuJDID0QEAIBIRAQAgEhEBAC&#10;ASEQEAIBIRAQAoGAEAgIgYAQSDvyf/8X8M/XKDb0AAAAAElFTkSuQmCCUEsDBAoAAAAAAAAAIQBy&#10;zI35MBEAADARAAAUAAAAZHJzL21lZGlhL2ltYWdlMy5wbmeJUE5HDQoaCgAAAA1JSERSAAACIQAA&#10;AVMIAwAAANjLLOIAAADbUExURQAAAAAAOgAAZgA6OgA6ZgA6kABmkABoiwBmtjoAADo6ADo6Ojo6&#10;Zjo6kDpmZjpmkDpmtjqQtjqQ21OGi2YAAGYAOmY6AGY6OmZmZmx7i2aQtmaQ22a2kGa2tma222a2&#10;/5A6AJBmOpBmZpBmtpCQtpC2ZpC2tpC225C2/5DbtpDb25Db/7ZmALZmOraQOraQZra2kLa2tra2&#10;27bbkLbb/7b/27b//9uQOtuQZtu2Ztu2kNvbkNvbttvb29vb/9v/ttv///+2Zv/bkP/btv/b2///&#10;tv//2/z8/P///zjqem4AABAQSURBVHja7d1rY+NGGYbhcZIFKy1t1pjdUoqTlMLCrrJLIUQklGLZ&#10;WOj//yI059HBduzIh/Xc74dWcVw5ja6MpNGjV6KkqFUl+BVQCKEQQiGEQgiFEAohFEIohFAUQiiE&#10;UAihEEIhhEIIhRAKIRRCKGoDIYKKtZ4rhEEq0tEeIQhBCEIQghCEUAihEIIQhCAEIQg5QiG5uH7p&#10;mhZjO0F29lBf5YZC5reJEIOv7xvfLW6q9eZiVHtRfz3/ASG7FpKKYd9C/CpXC2nOvWb2q9FzhcyS&#10;IUJ2LGSWfDH40MPaiptXU7MYrHKjMWSWiNfVOopPSeMnUkI6CyG7F5Kd/T0ZqX8/qNGg+o3P3wjx&#10;5b3cMMNMnN2Xj5fV0P87+ebHRAy+vZEbxb6nS4hd5aZC3CiRNYYLhBxQSEVCb9tZcl3qI4jqT7mq&#10;6s+4uDlPxKupGfuv3V5gWPr3dAhxq9xaiK75bSXTULV7mXTw/laIi3fm3eoHGs0S/Wn2v0dIn0Ik&#10;CXVgqTdqevZQ3AwmZflU/XEWN/JXXm2ee/3HuhgP3pXzGyG/Y9/TIcStstx4LzOYTIPhQXtUVJ0Q&#10;91ogpPppFNXUiEVIn0IqEnrXUmbV71cuzfQeIpNWzOD+779+n1Qu9N+otOLf0yHEr3LTc5lcnsl8&#10;9Se9nlQdlMzH1YeGQiqkhUQaHqn6HwwhfQsxf6hyS8utrv/87d+p2ejmPUNlSB2dBO9pCwlWufHZ&#10;bvFJ7ljERXCAkzWEjJSIupDFWH52Zs+xEdKjkMyfXspNnKotURdSncp+9cPf/jN+rpAsPGPdYsbs&#10;p0qJXm/x04/fvxV1Ieo7ykV4titx+MNZhPQnxGxW8zc4+IvcN+hDVr/R9ddyU4R7mdYsmxVSW+WW&#10;c6qZHCOKW0dtrRD9Mw1LhPQtxB79q1/8LPlGH7JWu/rqgFQeh2ghw6k8uX01rR2pmve0hNRWuZGQ&#10;xdiuTvGqDjm++eHHn7PnCJFvyFZO5FLbCbFH/2rHXh0Aqk2U+z9dudGrl1VVy/5sN2/NfVohtVVu&#10;NoakYqK/kqevZhBS51NrhVRfTDxXhPQmxA3Meh+emcny2Rshziduo8vJsYt38hBFzZh9p05T7Hua&#10;Qhqr3HA+RFz9XP2XT0k1HKgBS332aiG/mOpR5zwZlQjpfQzZphbj0cs+Y/lr7rrMVemmPoTaqS0X&#10;YgayNDhqRsihhKg/2CLd5Frwxtd21TTqOzUI3VVb//zbf1V7nOVCyn8meuDLhZv0R8jBhJgjEr8p&#10;eheyfaXBMRFCDiVEnYAOrqYv/IxdCHlKgtMqhBxMSD+f0b+QtH5ahRCENOqjCScgBCFH8z+GEIRQ&#10;CKEQQiEEIQhBCEIQ8hkJWdtiCiGxC/lfUAhByDOFBDcmqGCIThrLG62+niIEITUh/laqLIi070iI&#10;6O9/jNqpEF3mdoRJWXyslhbjV/dlcbcmLPIiIdseCSHkMEJ0cDTVN0gM3egyQghCdOl4VybTxu7O&#10;6yJd0zfgJUK2Pp1CyEGE2PsO7myOVGXOBn/e4jNeJuS/Kp0oQ9TNtiUIOagQM1rI8LkNIi5+cyl2&#10;N4YsmZOZj90tGQg5JiHm0EPfSvWoxxO1vVanVrcXsmzaLlV3TDwm/hC5Gsqu134AtWshpt2DOTJN&#10;3R9ttnoQ6V2IudHK3dtTtvvRIOQgQowJ2xZi8MHeU70jIevm/v1dura/DEIOKsTec6nvhHtU97DI&#10;s5pHsaO9zDoh/nTqpjUlg5BdClly5c7NgOSuZVXealTVo5B1FxBn7u6HvG0UITsUsqz8zNiTvC6j&#10;WMyaze76E7LuMUYzd6DaMYQg5BBC+vyMlwupzmQmzkp7N4eQkxey+lloxZ0YuHGjdSKDkOiFVPsV&#10;3+fMtkFESFRCVj5QsQIS3Dm86JqxQ8jJjyGrqr5bybua0iMkZiH+WowaPLoOQxCy06137EnmXDSE&#10;XCNkv0JIMlNbCAmTzHLGTOeXfaYZIQhxQvKgy/cOZ90R8nkJ0ZWr/LJ7KITLNCMEIarU1EPwUIhG&#10;phkh0Qsxnb1tPqSRaUZI9ELsczpkPuRJPoguzDQjBCE2yZy5Y9Yw04wQhLgDDtnafZLJh8/UM83b&#10;COl1cg4hhxVSf25zevbQyjT3PYYI7qj6rITUJMjTmuCYdSdClg4uxaeknm1r3feHkAMI8U+gOruX&#10;DyEaBZnmnQhZuv+xj7sJMkQI2aeQdUnmzF01yxtbqlchy68f5nKmv/gofJIZIfsUsqx8klkeqeoI&#10;j8809y5kRQSx8WzdWXLxBiFHIKTPz9g4ydzxfgul2uv94wYhCGkBuTPZslSddiMEIbWSV5Vfm7t3&#10;r0uEIKQl5IsvdEbFPOITIZEL6VpvkYqhuZsKITEKKdemZeXjm92jNekws8etdyxJ5nU/hH5KN0L2&#10;L+RoksxLgNhHv/v7ddnLHIUQn1+e3+o+c2G6eRdCll25S1V6+ilx0SWEHIMQn182dzRd717IkrLX&#10;ZYZThByPkFp++Wpaztzdsvn+U4jq2u75JCCDkIML8fnlxp3UizEZM4SUYX65HiQq17VkRkgkQnx+&#10;OR+8rwZ5O8b7hoQIiVuIzy9ng0u1NHreEIKQWIS4/HKmzjUfdSfCdbdTISQiIXrIOHvIzT0R6l/5&#10;moAZQiITovPL117Impw7QuIR4vPL9i4ZfVF1zakuQk5RSPeVO59fNlOp1+WzDkMQcnJClpXPL8/f&#10;up7Ma55ghpCYhPT5GQhBCEIQghCEIIRCCIUQqvetd6gkc6/Ftt2hkFPoyUwdQIhPMpduMvXp8kh7&#10;MlP7F5LX7kpJ1W3V+TOCzAiJREiQZC7VRZqheXp38bHr+S4IiU5I0IlZfvF7uZfRr627vouQuITI&#10;XUp1EBJc1C1uGEMQUuvELNu5B0KyHfUxoz4vIUEnZhlD9EIe1xyGICQWIS7JrPY3Vkhxt65pN0Ki&#10;EaIq9Q0Z5P6muBGjrT4DIScqRCaZAyH6FBghCCnDJLOhMiyfczsVQk5RyLoksxNiu0PsrPM/dZRC&#10;lpVPMlshmUAIQnbzGQhBCEIQghCEIIRCCIUQqvetdyw9maljFfLroBCCkE2EpEO7VJtTlXPv8uHM&#10;X95vLoQbGE5JSOajICrJHAjRfZo7J1cZQ2IRUtwJJyTzi7oncyZeT4uPnVEAhEQiZDEefGeDZSbJ&#10;bF5/NTVp5u5MM0JiEfIHF06tJZlTk21Wy127GYREIqT00cMwyax7Mq96vjtCohNSSzLrEBFCEOKF&#10;1JLM5t8IQYjnECaZbU/mxVgJ4TgEIU0hxgTnMgjxQsJFZyKV8yF3zIfEIWTplbu2EPcKc6oRCVle&#10;bSG+J7O8LnOxxXUZhJySkP4+AyEIQQhCEIIQhFAIoRBC9b71SDJTq7cUSWZqWyGNJHPYp7nWsRkh&#10;kQppJpmDPs25YNY9eiHtJLPv01zv2IyQKIV0JJl9n+Zax2aERCqknWT2yTIyZggxMtS/bZLZ92kO&#10;OzYjJHohPsns+zRnYumDRBASm5AwyWz7NIdLCIldSC2nKsvnl0kyI6RDiLots7GEkJiF+EXfp7nR&#10;sRkhpy3k+Ulm36e53rEZISctZHm1k8y+T3OtYzNCIhXS32cgBCEIQQhCEIIQCiEUQqjetx5JZmr1&#10;lvplUAhByCZCTJLZp5bnt0KcT+qvISReISbJ7FPLumuIbFRFkhkhLskcpJZTcTUtZ2MZOSPJHL0Q&#10;l2T2qWV/tZ8kM0J8ktmnlk0jxJJumQixw8iwDPPL+eD9p0QdqZJkRogX4lPL2eBSLY1KkswICYS4&#10;1HKmets9JvLogyQzQmoJIpVazjWIrCPTjJDohcjzmFlyXRNCkhkhUkiYX5bHp4/JqylJ5qiErEsy&#10;+9SyedDdNUnmqIQsr/BIVaeW52+FuPhQfw0h8Qrp7zMQgpDnauB5uwhhDEEIQhCCEIQghHr21iPJ&#10;TK3eUhvkVEvfe/eSZ1QhpJVTVWqC3rtdl3YREo2QjpxqaXvvqis0xUffsxkh8QnpyKmWjd67PG83&#10;biHtnKrvvWtGmRvGkIiFlO2cqu+9qytzyWaExCwkyKT63ruyHjsPQxASnxCXSQ1778oD2Vdc/UeI&#10;/yI9ewg7qxbdATOERCtEZlIDIfoUGCEIKctmd139Yto5WYaQOMeQeibVPGlGLL35HyEnJ2RtT+Za&#10;JlW9aPc3CIlByF4UIgQhCEEIQhCCEIQghEIIhRBqv1uPJDO1ekv9NqjgDbWsssk0z97Y11Lbrwoh&#10;sQqpZZVNpllPtptLuwiJW0iYVbaZ5mrgmMjXRtLK9UafgZCTExJklV2mWYYQzYWZnGu7sQuxI8kw&#10;yDRXO5uJ/Ifslnn2x8T0mkFIzEJsVtkIkbsbIa5Ke6BKkjl2IS6rbITM35ikiOl5J7hfJmohQVbZ&#10;ps10L8ShfUdKx92YhYRZ5dq9Vb7PLj2ZYxZSyyo3775rWUFIfEJqe5Dw7jvdcXcw4c7uuIXUs8rm&#10;SDUX9aeY0R0iDiGdV+7qWWWbaZa9ZvQsiLxC8ys6zEQhZC8KEYIQhCAEIQhBCEIQQiGEQgi1361H&#10;kplavaXWJpm7Ms30ZI5eiJ9X78o0M+sevRCfZO7KNNOTGSE+ydyVaaYnM0LsSDIMl3ymufFdhMQq&#10;xHddbmSaG99FSKRCfNflZqa5/l2ExCnEJ5lbmeZy657MPE31dIT4JHM700xPZoQESeaOTDM9mRES&#10;JJk7Ms30ZEaITzJ3ZZrpyRyVkDVJ5q5MMz2ZYxKyF4UIQQhCEIIQhCAEIQihEEIhhNrv1iPJTG0l&#10;JEgyvxHia3UdVzYy+/K+voSQSIU0k8xy+nQxbi8hJFIhPqusL+M+JUM52f56qnsy+yWERCqkmWQu&#10;s7MHnVyW//RLCIlViB1JhkF/O3vl/+zBLyEkbiEyq6z72z0lrgNiFi4hJGohOqtsLvUjBCENIS6r&#10;LJ/ZPckQgpC6kEZWWR19jFpLCIlWSCOrvBiHZzCcyyDEZ5WLm7P7cq4GlFTOgtzVlxASqZAgq6yP&#10;VPXjqZhTRYipMKssj1Sv3HWZi/v6EkJOXcheFCIEIQhBCEIQghCEIIRCCIUQar9bjyQztZWQriRz&#10;6Xoyz2+FOJ8gJGIhXUnm0vVk1rPu9EKMWEhnktn1ZC5TcTUtZ2Ou7cYrpCvJ7HsyL8bdfRAREo8Q&#10;O5KESWbfkznv3L8gJD4h9SRzWdouVfng/aeEI1WENJLMXkg2uFSvkSCKWkgryRwIUefBjwk51ZiF&#10;tJPMXkiuuZB1j1lIR5LZC5kl1wiJXUhXktkJUbMl1V6G+ZB4hXQmmZ0Q+23mVOMV0p1k9s+GmL8V&#10;4uLDsz8DIZ+xkL0oRAhCEIIQhCAEIQhBCIUQCiEUQqhohfC8XYQwhiAEIQhBCEIQQnVuvX0UQijG&#10;EAohFEIohFAIoU5ZCBVrbT1eiL3LZe3HsnaEsHaEsHaEsHaEsHaEsHaEsHaE8FtGCL9lhPBbZu37&#10;+xmoz78QQiGEQgiFEAohFEIohFAIoWKr/wN2mxAr5f9c+gAAAABJRU5ErkJgglBLAwQUAAYACAAA&#10;ACEANnON7eAAAAALAQAADwAAAGRycy9kb3ducmV2LnhtbEyPQUvDQBCF74L/YRnBm91E21BjNqUU&#10;9VQEW0G8TZNpEpqdDdltkv57Ry96m3nzePO9bDXZVg3U+8axgXgWgSIuXNlwZeBj/3K3BOUDcomt&#10;YzJwIQ+r/Poqw7R0I7/TsAuVkhD2KRqoQ+hSrX1Rk0U/cx2x3I6utxhk7Std9jhKuG31fRQl2mLD&#10;8qHGjjY1Fafd2Rp4HXFcP8TPw/Z03Fy+9ou3z21MxtzeTOsnUIGm8GeGH3xBh1yYDu7MpVetgflc&#10;qgTRfwcxLJN4AeogSpQkj6DzTP/vkH8DAAD//wMAUEsDBBQABgAIAAAAIQA3J0dhzAAAACkCAAAZ&#10;AAAAZHJzL19yZWxzL2Uyb0RvYy54bWwucmVsc7yRwWoCMRCG70LfIcy9m90ViohZLyJ4FfsAQzKb&#10;DW4mIYmlvr2BUqgg9eZxZvi//4PZbL/9LL4oZRdYQde0IIh1MI6tgs/T/n0FIhdkg3NgUnClDNvh&#10;bbE50oylhvLkYhaVwlnBVEpcS5n1RB5zEyJxvYwheSx1TFZG1Ge0JPu2/ZDpLwOGO6Y4GAXpYJYg&#10;TtdYm5+zwzg6TbugL564PKiQztfuCsRkqSjwZBz+LJdNZAvysUP/Gof+P4fuNQ7dr4O8e/BwAwAA&#10;//8DAFBLAQItABQABgAIAAAAIQCxgme2CgEAABMCAAATAAAAAAAAAAAAAAAAAAAAAABbQ29udGVu&#10;dF9UeXBlc10ueG1sUEsBAi0AFAAGAAgAAAAhADj9If/WAAAAlAEAAAsAAAAAAAAAAAAAAAAAOwEA&#10;AF9yZWxzLy5yZWxzUEsBAi0AFAAGAAgAAAAhAJRiMekGBQAAdhQAAA4AAAAAAAAAAAAAAAAAOgIA&#10;AGRycy9lMm9Eb2MueG1sUEsBAi0ACgAAAAAAAAAhACRreiB9FQAAfRUAABQAAAAAAAAAAAAAAAAA&#10;bAcAAGRycy9tZWRpYS9pbWFnZTEucG5nUEsBAi0ACgAAAAAAAAAhACqo4kb3FgAA9xYAABQAAAAA&#10;AAAAAAAAAAAAGx0AAGRycy9tZWRpYS9pbWFnZTIucG5nUEsBAi0ACgAAAAAAAAAhAHLMjfkwEQAA&#10;MBEAABQAAAAAAAAAAAAAAAAARDQAAGRycy9tZWRpYS9pbWFnZTMucG5nUEsBAi0AFAAGAAgAAAAh&#10;ADZzje3gAAAACwEAAA8AAAAAAAAAAAAAAAAApkUAAGRycy9kb3ducmV2LnhtbFBLAQItABQABgAI&#10;AAAAIQA3J0dhzAAAACkCAAAZAAAAAAAAAAAAAAAAALNGAABkcnMvX3JlbHMvZTJvRG9jLnhtbC5y&#10;ZWxzUEsFBgAAAAAIAAgAAAIAALZHAAAAAA==&#10;">
                <v:group id="Group 203" o:spid="_x0000_s1096" style="position:absolute;top:2235;width:51911;height:56369" coordsize="51911,56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2VXxgAAANwAAAAPAAAAZHJzL2Rvd25yZXYueG1sRI9Ba8JA&#10;FITvhf6H5RV6azZRWiS6hiBaehChRhBvj+wzCWbfhuw2if++KxR6HGbmG2aVTaYVA/WusawgiWIQ&#10;xKXVDVcKTsXubQHCeWSNrWVScCcH2fr5aYWptiN/03D0lQgQdikqqL3vUildWZNBF9mOOHhX2xv0&#10;QfaV1D2OAW5aOYvjD2mw4bBQY0ebmsrb8cco+BxxzOfJdtjfrpv7pXg/nPcJKfX6MuVLEJ4m/x/+&#10;a39pBbN4Do8z4QjI9S8AAAD//wMAUEsBAi0AFAAGAAgAAAAhANvh9svuAAAAhQEAABMAAAAAAAAA&#10;AAAAAAAAAAAAAFtDb250ZW50X1R5cGVzXS54bWxQSwECLQAUAAYACAAAACEAWvQsW78AAAAVAQAA&#10;CwAAAAAAAAAAAAAAAAAfAQAAX3JlbHMvLnJlbHNQSwECLQAUAAYACAAAACEAYDNlV8YAAADcAAAA&#10;DwAAAAAAAAAAAAAAAAAHAgAAZHJzL2Rvd25yZXYueG1sUEsFBgAAAAADAAMAtwAAAPoCAAAAAA==&#10;">
                  <v:shape id="_x0000_s1097" type="#_x0000_t202" style="position:absolute;left:498;top:47105;width:49710;height:92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zlMVwwAAANsAAAAPAAAAZHJzL2Rvd25yZXYueG1sRI/RasJA&#10;FETfBf9huYW+iG6UmtjUVbTQklc1H3DNXpPQ7N2QXU3y991CwcdhZs4w2/1gGvGgztWWFSwXEQji&#10;wuqaSwX55Wu+AeE8ssbGMikYycF+N51sMdW25xM9zr4UAcIuRQWV920qpSsqMugWtiUO3s12Bn2Q&#10;XSl1h32Am0auoiiWBmsOCxW29FlR8XO+GwW3rJ+t3/vrt8+T01t8xDq52lGp15fh8AHC0+Cf4f92&#10;phVsYvj7En6A3P0CAAD//wMAUEsBAi0AFAAGAAgAAAAhANvh9svuAAAAhQEAABMAAAAAAAAAAAAA&#10;AAAAAAAAAFtDb250ZW50X1R5cGVzXS54bWxQSwECLQAUAAYACAAAACEAWvQsW78AAAAVAQAACwAA&#10;AAAAAAAAAAAAAAAfAQAAX3JlbHMvLnJlbHNQSwECLQAUAAYACAAAACEAhc5TFcMAAADbAAAADwAA&#10;AAAAAAAAAAAAAAAHAgAAZHJzL2Rvd25yZXYueG1sUEsFBgAAAAADAAMAtwAAAPcCAAAAAA==&#10;" stroked="f">
                    <v:textbox>
                      <w:txbxContent>
                        <w:p w14:paraId="2AB7D8BE" w14:textId="4EF2A0C8" w:rsidR="0034758C" w:rsidRPr="0054286D" w:rsidRDefault="0034758C" w:rsidP="006B6643">
                          <w:pPr>
                            <w:rPr>
                              <w:rFonts w:ascii="Arial" w:hAnsi="Arial" w:cs="Arial"/>
                            </w:rPr>
                          </w:pPr>
                          <w:r>
                            <w:rPr>
                              <w:rFonts w:ascii="Arial" w:hAnsi="Arial" w:cs="Arial"/>
                            </w:rPr>
                            <w:t>Fig. 6. Neither changes in total alkalinity (µmol kg</w:t>
                          </w:r>
                          <w:r w:rsidRPr="00BE2CB0">
                            <w:rPr>
                              <w:rFonts w:ascii="Arial" w:hAnsi="Arial" w:cs="Arial"/>
                              <w:vertAlign w:val="superscript"/>
                            </w:rPr>
                            <w:t>-1</w:t>
                          </w:r>
                          <w:r>
                            <w:rPr>
                              <w:rFonts w:ascii="Arial" w:hAnsi="Arial" w:cs="Arial"/>
                            </w:rPr>
                            <w:t>) nor salinity level (color) influence A) shell thickness (mg mm</w:t>
                          </w:r>
                          <w:r w:rsidRPr="00BE2CB0">
                            <w:rPr>
                              <w:rFonts w:ascii="Arial" w:hAnsi="Arial" w:cs="Arial"/>
                              <w:vertAlign w:val="superscript"/>
                            </w:rPr>
                            <w:t>2</w:t>
                          </w:r>
                          <w:r>
                            <w:rPr>
                              <w:rFonts w:ascii="Arial" w:hAnsi="Arial" w:cs="Arial"/>
                            </w:rPr>
                            <w:t>) or B) the condition index (mg mg</w:t>
                          </w:r>
                          <w:r w:rsidRPr="00C14630">
                            <w:rPr>
                              <w:rFonts w:ascii="Arial" w:hAnsi="Arial" w:cs="Arial"/>
                              <w:vertAlign w:val="superscript"/>
                            </w:rPr>
                            <w:t>2</w:t>
                          </w:r>
                          <w:r>
                            <w:rPr>
                              <w:rFonts w:ascii="Arial" w:hAnsi="Arial" w:cs="Arial"/>
                            </w:rPr>
                            <w:t>) of juvenile in</w:t>
                          </w:r>
                          <w:r w:rsidRPr="004F372F">
                            <w:rPr>
                              <w:rFonts w:ascii="Arial" w:hAnsi="Arial" w:cs="Arial"/>
                              <w:i/>
                              <w:iCs/>
                            </w:rPr>
                            <w:t xml:space="preserve"> C. virginica </w:t>
                          </w:r>
                          <w:r>
                            <w:rPr>
                              <w:rFonts w:ascii="Arial" w:hAnsi="Arial" w:cs="Arial"/>
                            </w:rPr>
                            <w:t xml:space="preserve">oysters. A lack of an effect of TA may suggest that trade-offs in other growth metrics, in order to maintain relative shell growth, did not occur. </w:t>
                          </w:r>
                        </w:p>
                      </w:txbxContent>
                    </v:textbox>
                  </v:shape>
                  <v:group id="Group 202" o:spid="_x0000_s1098" style="position:absolute;width:51911;height:47523" coordorigin=",2327" coordsize="51911,475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8DMxgAAANwAAAAPAAAAZHJzL2Rvd25yZXYueG1sRI/NasMw&#10;EITvhb6D2EJvjWyHluJGCSG0oQcTqF0IuS3WxjaxVsZS/fP2VSCQ4zAz3zCrzWRaMVDvGssK4kUE&#10;gri0uuFKwW/x9fIOwnlkja1lUjCTg8368WGFqbYj/9CQ+0oECLsUFdTed6mUrqzJoFvYjjh4Z9sb&#10;9EH2ldQ9jgFuWplE0Zs02HBYqLGjXU3lJf8zCvYjjttl/Dlkl/NuPhWvh2MWk1LPT9P2A4Snyd/D&#10;t/a3VpBECVzPhCMg1/8AAAD//wMAUEsBAi0AFAAGAAgAAAAhANvh9svuAAAAhQEAABMAAAAAAAAA&#10;AAAAAAAAAAAAAFtDb250ZW50X1R5cGVzXS54bWxQSwECLQAUAAYACAAAACEAWvQsW78AAAAVAQAA&#10;CwAAAAAAAAAAAAAAAAAfAQAAX3JlbHMvLnJlbHNQSwECLQAUAAYACAAAACEAD3/AzMYAAADcAAAA&#10;DwAAAAAAAAAAAAAAAAAHAgAAZHJzL2Rvd25yZXYueG1sUEsFBgAAAAADAAMAtwAAAPoCAAAAAA==&#10;">
                    <v:shape id="Picture 199" o:spid="_x0000_s1099" type="#_x0000_t75" style="position:absolute;top:2327;width:51911;height:198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qyvwQAAANwAAAAPAAAAZHJzL2Rvd25yZXYueG1sRE9LasMw&#10;EN0XcgcxgewauaYUx40SGkNx6K5ODzBYU0vUGhlLiZ2cPioUupvH+852P7teXGgM1rOCp3UGgrj1&#10;2nKn4Ov0/liACBFZY++ZFFwpwH63eNhiqf3En3RpYidSCIcSFZgYh1LK0BpyGNZ+IE7ctx8dxgTH&#10;TuoRpxTuepln2Yt0aDk1GByoMtT+NGenoLY3rD6a66mOlsLzlEtTHKRSq+X89goi0hz/xX/uo07z&#10;Nxv4fSZdIHd3AAAA//8DAFBLAQItABQABgAIAAAAIQDb4fbL7gAAAIUBAAATAAAAAAAAAAAAAAAA&#10;AAAAAABbQ29udGVudF9UeXBlc10ueG1sUEsBAi0AFAAGAAgAAAAhAFr0LFu/AAAAFQEAAAsAAAAA&#10;AAAAAAAAAAAAHwEAAF9yZWxzLy5yZWxzUEsBAi0AFAAGAAgAAAAhAOw6rK/BAAAA3AAAAA8AAAAA&#10;AAAAAAAAAAAABwIAAGRycy9kb3ducmV2LnhtbFBLBQYAAAAAAwADALcAAAD1AgAAAAA=&#10;">
                      <v:imagedata r:id="rId40" o:title="" croptop="14510f" cropbottom="10760f"/>
                    </v:shape>
                    <v:shape id="Picture 201" o:spid="_x0000_s1100" type="#_x0000_t75" style="position:absolute;top:22555;width:51911;height:272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ZEx9wwAAANwAAAAPAAAAZHJzL2Rvd25yZXYueG1sRI/NbsIw&#10;EITvlXgHa5G4FTscKAQMQiCqqjd+HmAVL3EgXkexm4S3rytV4jiamW806+3gatFRGyrPGrKpAkFc&#10;eFNxqeF6Ob4vQISIbLD2TBqeFGC7Gb2tMTe+5xN151iKBOGQowYbY5NLGQpLDsPUN8TJu/nWYUyy&#10;LaVpsU9wV8uZUnPpsOK0YLGhvaXicf5xGg4fh3D57LLlMapnfzf2pL6rQevJeNitQEQa4iv83/4y&#10;GmYqg78z6QjIzS8AAAD//wMAUEsBAi0AFAAGAAgAAAAhANvh9svuAAAAhQEAABMAAAAAAAAAAAAA&#10;AAAAAAAAAFtDb250ZW50X1R5cGVzXS54bWxQSwECLQAUAAYACAAAACEAWvQsW78AAAAVAQAACwAA&#10;AAAAAAAAAAAAAAAfAQAAX3JlbHMvLnJlbHNQSwECLQAUAAYACAAAACEACWRMfcMAAADcAAAADwAA&#10;AAAAAAAAAAAAAAAHAgAAZHJzL2Rvd25yZXYueG1sUEsFBgAAAAADAAMAtwAAAPcCAAAAAA==&#10;">
                      <v:imagedata r:id="rId41" o:title="" croptop="10123f"/>
                    </v:shape>
                    <v:shape id="Picture 198" o:spid="_x0000_s1101" type="#_x0000_t75" alt="A graph with a number of lines&#10;&#10;Description automatically generated with medium confidence" style="position:absolute;left:44334;top:16902;width:5296;height:63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PSfxQAAANwAAAAPAAAAZHJzL2Rvd25yZXYueG1sRI9Ba8JA&#10;EIXvgv9hGaE33TTQoqmbIBbB9lKqPfQ47E6T0OxszK4a/71zKPQ2w3vz3jfravSdutAQ28AGHhcZ&#10;KGIbXMu1ga/jbr4EFROywy4wGbhRhKqcTtZYuHDlT7ocUq0khGOBBpqU+kLraBvyGBehJxbtJwwe&#10;k6xDrd2AVwn3nc6z7Fl7bFkaGuxp25D9PZy9gRXto307P9mP12X2nu9O3n5vcmMeZuPmBVSiMf2b&#10;/673TvBXQivPyAS6vAMAAP//AwBQSwECLQAUAAYACAAAACEA2+H2y+4AAACFAQAAEwAAAAAAAAAA&#10;AAAAAAAAAAAAW0NvbnRlbnRfVHlwZXNdLnhtbFBLAQItABQABgAIAAAAIQBa9CxbvwAAABUBAAAL&#10;AAAAAAAAAAAAAAAAAB8BAABfcmVscy8ucmVsc1BLAQItABQABgAIAAAAIQCZGPSfxQAAANwAAAAP&#10;AAAAAAAAAAAAAAAAAAcCAABkcnMvZG93bnJldi54bWxQSwUGAAAAAAMAAwC3AAAA+QIAAAAA&#10;">
                      <v:imagedata r:id="rId25" o:title="A graph with a number of lines&#10;&#10;Description automatically generated with medium confidence" croptop="4420f" cropbottom="44660f" cropleft="2659f" cropright="54350f"/>
                    </v:shape>
                  </v:group>
                </v:group>
                <v:shape id="_x0000_s1102" type="#_x0000_t202" style="position:absolute;top:20929;width:4064;height:3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5BD2CA4A" w14:textId="77777777" w:rsidR="0034758C" w:rsidRPr="00E54548" w:rsidRDefault="0034758C" w:rsidP="007123E4">
                        <w:pPr>
                          <w:rPr>
                            <w:b/>
                            <w:bCs/>
                            <w:sz w:val="32"/>
                            <w:szCs w:val="32"/>
                          </w:rPr>
                        </w:pPr>
                        <w:r>
                          <w:rPr>
                            <w:b/>
                            <w:bCs/>
                            <w:sz w:val="32"/>
                            <w:szCs w:val="32"/>
                          </w:rPr>
                          <w:t>B</w:t>
                        </w:r>
                      </w:p>
                    </w:txbxContent>
                  </v:textbox>
                </v:shape>
                <v:shape id="Text Box 11" o:spid="_x0000_s1103" type="#_x0000_t202" style="position:absolute;width:3543;height:2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V1unxAAAANsAAAAPAAAAZHJzL2Rvd25yZXYueG1sRE9La8JA&#10;EL4X+h+WKXgzm/iokrpKLSqCh7YqtMchO01Cs7NpdjXx37uC0Nt8fM+ZLTpTiTM1rrSsIIliEMSZ&#10;1SXnCo6HdX8KwnlkjZVlUnAhB4v548MMU21b/qTz3ucihLBLUUHhfZ1K6bKCDLrI1sSB+7GNQR9g&#10;k0vdYBvCTSUHcfwsDZYcGgqs6a2g7Hd/Mgraj+XmK7mMR3/mfbr63uXHajJcKdV76l5fQHjq/L/4&#10;7t7qMD+B2y/hADm/AgAA//8DAFBLAQItABQABgAIAAAAIQDb4fbL7gAAAIUBAAATAAAAAAAAAAAA&#10;AAAAAAAAAABbQ29udGVudF9UeXBlc10ueG1sUEsBAi0AFAAGAAgAAAAhAFr0LFu/AAAAFQEAAAsA&#10;AAAAAAAAAAAAAAAAHwEAAF9yZWxzLy5yZWxzUEsBAi0AFAAGAAgAAAAhAKJXW6fEAAAA2wAAAA8A&#10;AAAAAAAAAAAAAAAABwIAAGRycy9kb3ducmV2LnhtbFBLBQYAAAAAAwADALcAAAD4AgAAAAA=&#10;" filled="f" strokecolor="white [3212]">
                  <v:textbox>
                    <w:txbxContent>
                      <w:p w14:paraId="703F7C4E" w14:textId="77777777" w:rsidR="0034758C" w:rsidRPr="00E54548" w:rsidRDefault="0034758C" w:rsidP="007123E4">
                        <w:pPr>
                          <w:rPr>
                            <w:b/>
                            <w:bCs/>
                            <w:sz w:val="32"/>
                            <w:szCs w:val="32"/>
                          </w:rPr>
                        </w:pPr>
                        <w:r>
                          <w:rPr>
                            <w:b/>
                            <w:bCs/>
                            <w:sz w:val="32"/>
                            <w:szCs w:val="32"/>
                          </w:rPr>
                          <w:t>A</w:t>
                        </w:r>
                      </w:p>
                    </w:txbxContent>
                  </v:textbox>
                </v:shape>
                <w10:wrap type="topAndBottom"/>
              </v:group>
            </w:pict>
          </mc:Fallback>
        </mc:AlternateContent>
      </w:r>
      <w:r w:rsidR="00BC0646" w:rsidRPr="00AF3471">
        <w:rPr>
          <w:rFonts w:ascii="Arial" w:hAnsi="Arial" w:cs="Arial"/>
          <w:sz w:val="24"/>
          <w:szCs w:val="24"/>
        </w:rPr>
        <w:t>oysters to assimilate and store food as tissue mass</w:t>
      </w:r>
      <w:r w:rsidR="00BC0646">
        <w:rPr>
          <w:rFonts w:ascii="Arial" w:hAnsi="Arial" w:cs="Arial"/>
          <w:sz w:val="24"/>
          <w:szCs w:val="24"/>
        </w:rPr>
        <w:t>, regardless of seawater treatment</w:t>
      </w:r>
      <w:r w:rsidR="00BC0646" w:rsidRPr="00AF3471">
        <w:rPr>
          <w:rFonts w:ascii="Arial" w:hAnsi="Arial" w:cs="Arial"/>
          <w:sz w:val="24"/>
          <w:szCs w:val="24"/>
        </w:rPr>
        <w:t xml:space="preserve">. </w:t>
      </w:r>
    </w:p>
    <w:p w14:paraId="5976C690" w14:textId="4154EFCE" w:rsidR="00290219" w:rsidRDefault="00290219" w:rsidP="005F494A">
      <w:pPr>
        <w:pStyle w:val="NoSpacing"/>
        <w:rPr>
          <w:rFonts w:ascii="Arial" w:hAnsi="Arial" w:cs="Arial"/>
          <w:b/>
          <w:bCs/>
          <w:i/>
          <w:iCs/>
          <w:sz w:val="28"/>
          <w:szCs w:val="28"/>
        </w:rPr>
      </w:pPr>
    </w:p>
    <w:p w14:paraId="559CB04F" w14:textId="77777777" w:rsidR="00FB5FC8" w:rsidRDefault="00FB5FC8" w:rsidP="005F494A">
      <w:pPr>
        <w:pStyle w:val="NoSpacing"/>
        <w:rPr>
          <w:ins w:id="136" w:author="alisha saley" w:date="2023-10-20T18:25:00Z"/>
          <w:rFonts w:ascii="Arial" w:hAnsi="Arial" w:cs="Arial"/>
          <w:b/>
          <w:bCs/>
          <w:i/>
          <w:iCs/>
          <w:sz w:val="28"/>
          <w:szCs w:val="28"/>
        </w:rPr>
      </w:pPr>
    </w:p>
    <w:p w14:paraId="7523794F" w14:textId="3B18C0D6" w:rsidR="00CD21C1" w:rsidRDefault="003609AE" w:rsidP="005F494A">
      <w:pPr>
        <w:pStyle w:val="NoSpacing"/>
        <w:rPr>
          <w:rFonts w:ascii="Arial" w:hAnsi="Arial" w:cs="Arial"/>
          <w:b/>
          <w:bCs/>
          <w:i/>
          <w:iCs/>
          <w:sz w:val="28"/>
          <w:szCs w:val="28"/>
        </w:rPr>
      </w:pPr>
      <w:r>
        <w:rPr>
          <w:rFonts w:ascii="Arial" w:hAnsi="Arial" w:cs="Arial"/>
          <w:b/>
          <w:bCs/>
          <w:i/>
          <w:iCs/>
          <w:sz w:val="28"/>
          <w:szCs w:val="28"/>
        </w:rPr>
        <w:t xml:space="preserve"> </w:t>
      </w:r>
    </w:p>
    <w:p w14:paraId="78DE0C5C" w14:textId="77777777" w:rsidR="00EF623E" w:rsidRDefault="00EF623E" w:rsidP="00EF623E">
      <w:pPr>
        <w:rPr>
          <w:b/>
          <w:bCs/>
          <w:i/>
          <w:iCs/>
          <w:sz w:val="32"/>
          <w:szCs w:val="32"/>
        </w:rPr>
      </w:pPr>
      <w:r>
        <w:rPr>
          <w:b/>
          <w:bCs/>
          <w:i/>
          <w:iCs/>
          <w:sz w:val="32"/>
          <w:szCs w:val="32"/>
        </w:rPr>
        <w:t>Discussion—</w:t>
      </w:r>
    </w:p>
    <w:p w14:paraId="0DB49B17" w14:textId="128C624A" w:rsidR="00EF623E" w:rsidDel="00D209E0" w:rsidRDefault="00EF623E" w:rsidP="00EF623E">
      <w:pPr>
        <w:pStyle w:val="NoSpacing"/>
        <w:rPr>
          <w:del w:id="137" w:author="alisha saley" w:date="2023-10-26T09:22:00Z"/>
          <w:rFonts w:ascii="Arial" w:hAnsi="Arial" w:cs="Arial"/>
          <w:sz w:val="24"/>
          <w:szCs w:val="24"/>
        </w:rPr>
      </w:pPr>
      <w:commentRangeStart w:id="138"/>
      <w:commentRangeStart w:id="139"/>
      <w:commentRangeStart w:id="140"/>
    </w:p>
    <w:p w14:paraId="10992D5A" w14:textId="446A15E6" w:rsidR="00E04BBA" w:rsidRPr="002C7508" w:rsidDel="00134F1E" w:rsidRDefault="00EF623E" w:rsidP="00E04BBA">
      <w:pPr>
        <w:pStyle w:val="NoSpacing"/>
        <w:rPr>
          <w:del w:id="141" w:author="alisha saley" w:date="2023-10-26T11:17:00Z"/>
          <w:moveTo w:id="142" w:author="alisha saley" w:date="2023-10-26T11:12:00Z"/>
          <w:rFonts w:ascii="Arial" w:hAnsi="Arial" w:cs="Arial"/>
          <w:sz w:val="24"/>
          <w:szCs w:val="24"/>
        </w:rPr>
      </w:pPr>
      <w:commentRangeStart w:id="143"/>
      <w:r w:rsidRPr="002C7508">
        <w:rPr>
          <w:rFonts w:ascii="Arial" w:hAnsi="Arial" w:cs="Arial"/>
          <w:b/>
          <w:bCs/>
          <w:sz w:val="24"/>
          <w:szCs w:val="24"/>
        </w:rPr>
        <w:t xml:space="preserve">The </w:t>
      </w:r>
      <w:commentRangeEnd w:id="143"/>
      <w:r w:rsidR="00E635EB">
        <w:rPr>
          <w:rStyle w:val="CommentReference"/>
        </w:rPr>
        <w:commentReference w:id="143"/>
      </w:r>
      <w:r w:rsidRPr="002C7508">
        <w:rPr>
          <w:rFonts w:ascii="Arial" w:hAnsi="Arial" w:cs="Arial"/>
          <w:b/>
          <w:bCs/>
          <w:sz w:val="24"/>
          <w:szCs w:val="24"/>
        </w:rPr>
        <w:t xml:space="preserve">effect of altered TA on </w:t>
      </w:r>
      <w:commentRangeStart w:id="144"/>
      <w:r w:rsidRPr="002C7508">
        <w:rPr>
          <w:rFonts w:ascii="Arial" w:hAnsi="Arial" w:cs="Arial"/>
          <w:b/>
          <w:bCs/>
          <w:sz w:val="24"/>
          <w:szCs w:val="24"/>
        </w:rPr>
        <w:t xml:space="preserve">growth in shell area </w:t>
      </w:r>
      <w:commentRangeEnd w:id="144"/>
      <w:r w:rsidR="0070725E">
        <w:rPr>
          <w:rStyle w:val="CommentReference"/>
        </w:rPr>
        <w:commentReference w:id="144"/>
      </w:r>
      <w:r w:rsidRPr="002C7508">
        <w:rPr>
          <w:rFonts w:ascii="Arial" w:hAnsi="Arial" w:cs="Arial"/>
          <w:b/>
          <w:bCs/>
          <w:sz w:val="24"/>
          <w:szCs w:val="24"/>
        </w:rPr>
        <w:t xml:space="preserve">varied between </w:t>
      </w:r>
      <w:commentRangeStart w:id="145"/>
      <w:r w:rsidRPr="002C7508">
        <w:rPr>
          <w:rFonts w:ascii="Arial" w:hAnsi="Arial" w:cs="Arial"/>
          <w:b/>
          <w:bCs/>
          <w:sz w:val="24"/>
          <w:szCs w:val="24"/>
        </w:rPr>
        <w:t>exposure windows</w:t>
      </w:r>
      <w:commentRangeEnd w:id="145"/>
      <w:r w:rsidR="0070725E">
        <w:rPr>
          <w:rStyle w:val="CommentReference"/>
        </w:rPr>
        <w:commentReference w:id="145"/>
      </w:r>
      <w:r w:rsidRPr="002C7508">
        <w:rPr>
          <w:rFonts w:ascii="Arial" w:hAnsi="Arial" w:cs="Arial"/>
          <w:b/>
          <w:bCs/>
          <w:sz w:val="24"/>
          <w:szCs w:val="24"/>
        </w:rPr>
        <w:t xml:space="preserve"> but did not manifest in overall shell growth or tissue growth, in either salinity treatment, in </w:t>
      </w:r>
      <w:r w:rsidRPr="00B57831">
        <w:rPr>
          <w:rFonts w:ascii="Arial" w:hAnsi="Arial" w:cs="Arial"/>
          <w:b/>
          <w:bCs/>
          <w:sz w:val="24"/>
          <w:szCs w:val="24"/>
        </w:rPr>
        <w:t xml:space="preserve">juvenile </w:t>
      </w:r>
      <w:commentRangeStart w:id="146"/>
      <w:r w:rsidRPr="00B57831">
        <w:rPr>
          <w:rFonts w:ascii="Arial" w:hAnsi="Arial" w:cs="Arial"/>
          <w:b/>
          <w:bCs/>
          <w:sz w:val="24"/>
          <w:szCs w:val="24"/>
        </w:rPr>
        <w:t>Easter oysters</w:t>
      </w:r>
      <w:r w:rsidRPr="002C7508">
        <w:rPr>
          <w:rFonts w:ascii="Arial" w:hAnsi="Arial" w:cs="Arial"/>
          <w:b/>
          <w:bCs/>
          <w:sz w:val="24"/>
          <w:szCs w:val="24"/>
        </w:rPr>
        <w:t xml:space="preserve">. </w:t>
      </w:r>
      <w:commentRangeEnd w:id="138"/>
      <w:r w:rsidR="007C3884">
        <w:rPr>
          <w:rStyle w:val="CommentReference"/>
        </w:rPr>
        <w:commentReference w:id="138"/>
      </w:r>
      <w:commentRangeEnd w:id="139"/>
      <w:commentRangeEnd w:id="146"/>
      <w:r w:rsidR="007C3884">
        <w:rPr>
          <w:rStyle w:val="CommentReference"/>
        </w:rPr>
        <w:commentReference w:id="139"/>
      </w:r>
      <w:commentRangeEnd w:id="140"/>
      <w:r w:rsidR="000C3067">
        <w:rPr>
          <w:rStyle w:val="CommentReference"/>
        </w:rPr>
        <w:commentReference w:id="140"/>
      </w:r>
      <w:r w:rsidR="007C3884">
        <w:rPr>
          <w:rStyle w:val="CommentReference"/>
        </w:rPr>
        <w:commentReference w:id="146"/>
      </w:r>
      <w:r>
        <w:rPr>
          <w:rFonts w:ascii="Arial" w:hAnsi="Arial" w:cs="Arial"/>
          <w:sz w:val="24"/>
          <w:szCs w:val="24"/>
        </w:rPr>
        <w:t xml:space="preserve">In the earlier window, </w:t>
      </w:r>
      <w:r w:rsidR="00D209E0">
        <w:rPr>
          <w:rFonts w:ascii="Arial" w:hAnsi="Arial" w:cs="Arial"/>
          <w:sz w:val="24"/>
          <w:szCs w:val="24"/>
        </w:rPr>
        <w:t xml:space="preserve">growth in shell </w:t>
      </w:r>
      <w:r w:rsidR="00D209E0">
        <w:rPr>
          <w:rFonts w:ascii="Arial" w:hAnsi="Arial" w:cs="Arial"/>
          <w:sz w:val="24"/>
          <w:szCs w:val="24"/>
        </w:rPr>
        <w:lastRenderedPageBreak/>
        <w:t xml:space="preserve">area </w:t>
      </w:r>
      <w:r>
        <w:rPr>
          <w:rFonts w:ascii="Arial" w:hAnsi="Arial" w:cs="Arial"/>
          <w:sz w:val="24"/>
          <w:szCs w:val="24"/>
        </w:rPr>
        <w:t xml:space="preserve">was </w:t>
      </w:r>
      <w:r w:rsidR="00D209E0">
        <w:rPr>
          <w:rFonts w:ascii="Arial" w:hAnsi="Arial" w:cs="Arial"/>
          <w:sz w:val="24"/>
          <w:szCs w:val="24"/>
        </w:rPr>
        <w:t xml:space="preserve">neither </w:t>
      </w:r>
      <w:r>
        <w:rPr>
          <w:rFonts w:ascii="Arial" w:hAnsi="Arial" w:cs="Arial"/>
          <w:sz w:val="24"/>
          <w:szCs w:val="24"/>
        </w:rPr>
        <w:t xml:space="preserve">influenced by altered TA nor salinity, but </w:t>
      </w:r>
      <w:r w:rsidR="00D209E0">
        <w:rPr>
          <w:rFonts w:ascii="Arial" w:hAnsi="Arial" w:cs="Arial"/>
          <w:sz w:val="24"/>
          <w:szCs w:val="24"/>
        </w:rPr>
        <w:t xml:space="preserve">increased with the size of the </w:t>
      </w:r>
      <w:r>
        <w:rPr>
          <w:rFonts w:ascii="Arial" w:hAnsi="Arial" w:cs="Arial"/>
          <w:sz w:val="24"/>
          <w:szCs w:val="24"/>
        </w:rPr>
        <w:t xml:space="preserve">individuals (Fig X), suggesting that X. In the later window we detected higher growth with higher TA, while shell growth in low TA conditions declined (Fig. X). The </w:t>
      </w:r>
      <w:r w:rsidRPr="002C7508">
        <w:rPr>
          <w:rFonts w:ascii="Arial" w:hAnsi="Arial" w:cs="Arial"/>
          <w:sz w:val="24"/>
          <w:szCs w:val="24"/>
        </w:rPr>
        <w:t>scale</w:t>
      </w:r>
      <w:r>
        <w:rPr>
          <w:rFonts w:ascii="Arial" w:hAnsi="Arial" w:cs="Arial"/>
          <w:sz w:val="24"/>
          <w:szCs w:val="24"/>
        </w:rPr>
        <w:t xml:space="preserve"> of shell growth was lower in the later period for all oysters, however, which masked the (later window) effect of TA in overall shell growth (0 – 36 days). Oysters that were exposed to the lowest TA conditions in both salinities likely experienced an increased tendency for external shell dissolution from under-saturated seawater conditions (in respect to calcite CaCO3), though, we did not detect consequences on abiotically-driven shell loss in area growth, nor thickness. These trends, again, may indicate the import of biological activity, both in scale and through time, in mediating the effect of seawater conditions.</w:t>
      </w:r>
      <w:moveToRangeStart w:id="147" w:author="alisha saley" w:date="2023-10-26T11:12:00Z" w:name="move149211167"/>
    </w:p>
    <w:p w14:paraId="5F6DA185" w14:textId="42041AA9" w:rsidR="00E04BBA" w:rsidRPr="002C7508" w:rsidDel="00134F1E" w:rsidRDefault="00E04BBA" w:rsidP="00E04BBA">
      <w:pPr>
        <w:pStyle w:val="NoSpacing"/>
        <w:numPr>
          <w:ilvl w:val="0"/>
          <w:numId w:val="11"/>
        </w:numPr>
        <w:rPr>
          <w:del w:id="148" w:author="alisha saley" w:date="2023-10-26T11:17:00Z"/>
          <w:moveTo w:id="149" w:author="alisha saley" w:date="2023-10-26T11:12:00Z"/>
          <w:rFonts w:ascii="Arial" w:hAnsi="Arial" w:cs="Arial"/>
          <w:sz w:val="24"/>
          <w:szCs w:val="24"/>
        </w:rPr>
      </w:pPr>
      <w:moveTo w:id="150" w:author="alisha saley" w:date="2023-10-26T11:12:00Z">
        <w:del w:id="151" w:author="alisha saley" w:date="2023-10-26T11:15:00Z">
          <w:r w:rsidRPr="002C7508" w:rsidDel="002E0FC5">
            <w:rPr>
              <w:rFonts w:ascii="Arial" w:hAnsi="Arial" w:cs="Arial"/>
              <w:b/>
              <w:bCs/>
              <w:sz w:val="24"/>
              <w:szCs w:val="24"/>
            </w:rPr>
            <w:delText>Given that other calcifiers have shown variability in shell growth performance under altered pCO2 conditions, it would be interesting to see whether those patterns match</w:delText>
          </w:r>
        </w:del>
        <w:del w:id="152" w:author="alisha saley" w:date="2023-10-26T11:12:00Z">
          <w:r w:rsidRPr="002C7508" w:rsidDel="00547E13">
            <w:rPr>
              <w:rFonts w:ascii="Arial" w:hAnsi="Arial" w:cs="Arial"/>
              <w:b/>
              <w:bCs/>
              <w:sz w:val="24"/>
              <w:szCs w:val="24"/>
            </w:rPr>
            <w:delText>ed</w:delText>
          </w:r>
        </w:del>
        <w:del w:id="153" w:author="alisha saley" w:date="2023-10-26T11:15:00Z">
          <w:r w:rsidRPr="002C7508" w:rsidDel="002E0FC5">
            <w:rPr>
              <w:rFonts w:ascii="Arial" w:hAnsi="Arial" w:cs="Arial"/>
              <w:b/>
              <w:bCs/>
              <w:sz w:val="24"/>
              <w:szCs w:val="24"/>
            </w:rPr>
            <w:delText xml:space="preserve"> responses to altered TA. </w:delText>
          </w:r>
        </w:del>
        <w:del w:id="154" w:author="alisha saley" w:date="2023-10-26T11:17:00Z">
          <w:r w:rsidRPr="002C7508" w:rsidDel="00134F1E">
            <w:rPr>
              <w:rFonts w:ascii="Arial" w:hAnsi="Arial" w:cs="Arial"/>
              <w:b/>
              <w:bCs/>
              <w:i/>
              <w:iCs/>
              <w:sz w:val="24"/>
              <w:szCs w:val="24"/>
            </w:rPr>
            <w:delText>Difference between changing pCO2 vs changing TA, mechanistic consequences?</w:delText>
          </w:r>
        </w:del>
        <w:del w:id="155" w:author="alisha saley" w:date="2023-10-26T11:13:00Z">
          <w:r w:rsidRPr="002C7508" w:rsidDel="00F60CBE">
            <w:rPr>
              <w:rFonts w:ascii="Arial" w:hAnsi="Arial" w:cs="Arial"/>
              <w:b/>
              <w:bCs/>
              <w:i/>
              <w:iCs/>
              <w:sz w:val="24"/>
              <w:szCs w:val="24"/>
            </w:rPr>
            <w:delText xml:space="preserve"> (aaron writes?)</w:delText>
          </w:r>
        </w:del>
      </w:moveTo>
    </w:p>
    <w:p w14:paraId="0BDA64A1" w14:textId="7C9781E5" w:rsidR="00E04BBA" w:rsidRPr="002C7508" w:rsidDel="00134F1E" w:rsidRDefault="00E04BBA" w:rsidP="00E04BBA">
      <w:pPr>
        <w:pStyle w:val="NoSpacing"/>
        <w:numPr>
          <w:ilvl w:val="1"/>
          <w:numId w:val="11"/>
        </w:numPr>
        <w:rPr>
          <w:del w:id="156" w:author="alisha saley" w:date="2023-10-26T11:17:00Z"/>
          <w:moveTo w:id="157" w:author="alisha saley" w:date="2023-10-26T11:12:00Z"/>
          <w:rFonts w:ascii="Arial" w:hAnsi="Arial" w:cs="Arial"/>
          <w:sz w:val="24"/>
          <w:szCs w:val="24"/>
        </w:rPr>
      </w:pPr>
      <w:moveTo w:id="158" w:author="alisha saley" w:date="2023-10-26T11:12:00Z">
        <w:del w:id="159" w:author="alisha saley" w:date="2023-10-26T11:17:00Z">
          <w:r w:rsidRPr="002C7508" w:rsidDel="00134F1E">
            <w:rPr>
              <w:rFonts w:ascii="Arial" w:hAnsi="Arial" w:cs="Arial"/>
              <w:sz w:val="24"/>
              <w:szCs w:val="24"/>
            </w:rPr>
            <w:delText>This is what people think increased pCO2 in seawater does to impact calcifiers</w:delText>
          </w:r>
        </w:del>
      </w:moveTo>
    </w:p>
    <w:p w14:paraId="54532AE3" w14:textId="193B4331" w:rsidR="00E04BBA" w:rsidRPr="002C7508" w:rsidDel="00134F1E" w:rsidRDefault="00E04BBA" w:rsidP="00E04BBA">
      <w:pPr>
        <w:pStyle w:val="NoSpacing"/>
        <w:numPr>
          <w:ilvl w:val="1"/>
          <w:numId w:val="11"/>
        </w:numPr>
        <w:rPr>
          <w:del w:id="160" w:author="alisha saley" w:date="2023-10-26T11:17:00Z"/>
          <w:moveTo w:id="161" w:author="alisha saley" w:date="2023-10-26T11:12:00Z"/>
          <w:rFonts w:ascii="Arial" w:hAnsi="Arial" w:cs="Arial"/>
          <w:sz w:val="24"/>
          <w:szCs w:val="24"/>
        </w:rPr>
      </w:pPr>
      <w:moveTo w:id="162" w:author="alisha saley" w:date="2023-10-26T11:12:00Z">
        <w:del w:id="163" w:author="alisha saley" w:date="2023-10-26T11:17:00Z">
          <w:r w:rsidRPr="002C7508" w:rsidDel="00134F1E">
            <w:rPr>
              <w:rFonts w:ascii="Arial" w:hAnsi="Arial" w:cs="Arial"/>
              <w:sz w:val="24"/>
              <w:szCs w:val="24"/>
            </w:rPr>
            <w:delText>This is how altered TA could impact calcifiers similarly or differently than pCO2</w:delText>
          </w:r>
        </w:del>
      </w:moveTo>
    </w:p>
    <w:p w14:paraId="15A11B5D" w14:textId="496CAEBA" w:rsidR="00E04BBA" w:rsidRPr="002C7508" w:rsidDel="00134F1E" w:rsidRDefault="00E04BBA" w:rsidP="00E04BBA">
      <w:pPr>
        <w:pStyle w:val="NoSpacing"/>
        <w:numPr>
          <w:ilvl w:val="1"/>
          <w:numId w:val="11"/>
        </w:numPr>
        <w:rPr>
          <w:del w:id="164" w:author="alisha saley" w:date="2023-10-26T11:17:00Z"/>
          <w:moveTo w:id="165" w:author="alisha saley" w:date="2023-10-26T11:12:00Z"/>
          <w:rFonts w:ascii="Arial" w:hAnsi="Arial" w:cs="Arial"/>
          <w:sz w:val="24"/>
          <w:szCs w:val="24"/>
        </w:rPr>
      </w:pPr>
      <w:moveTo w:id="166" w:author="alisha saley" w:date="2023-10-26T11:12:00Z">
        <w:del w:id="167" w:author="alisha saley" w:date="2023-10-26T11:17:00Z">
          <w:r w:rsidRPr="002C7508" w:rsidDel="00134F1E">
            <w:rPr>
              <w:rFonts w:ascii="Arial" w:hAnsi="Arial" w:cs="Arial"/>
              <w:sz w:val="24"/>
              <w:szCs w:val="24"/>
            </w:rPr>
            <w:delText>This is why we might expect that.</w:delText>
          </w:r>
        </w:del>
      </w:moveTo>
    </w:p>
    <w:moveToRangeEnd w:id="147"/>
    <w:p w14:paraId="7E04057C" w14:textId="77777777" w:rsidR="00E04BBA" w:rsidRDefault="00E04BBA" w:rsidP="00EF623E">
      <w:pPr>
        <w:pStyle w:val="NoSpacing"/>
        <w:rPr>
          <w:ins w:id="168" w:author="alisha saley" w:date="2023-10-26T10:31:00Z"/>
          <w:rFonts w:ascii="Arial" w:hAnsi="Arial" w:cs="Arial"/>
          <w:sz w:val="24"/>
          <w:szCs w:val="24"/>
        </w:rPr>
      </w:pPr>
    </w:p>
    <w:p w14:paraId="7A792BAC" w14:textId="1A433771" w:rsidR="009B16AD" w:rsidDel="003B213F" w:rsidRDefault="00E2027F">
      <w:pPr>
        <w:pStyle w:val="NoSpacing"/>
        <w:rPr>
          <w:del w:id="169" w:author="alisha saley" w:date="2023-10-26T11:51:00Z"/>
          <w:moveTo w:id="170" w:author="alisha saley" w:date="2023-10-26T11:19:00Z"/>
          <w:rFonts w:ascii="Arial" w:hAnsi="Arial" w:cs="Arial"/>
          <w:sz w:val="24"/>
          <w:szCs w:val="24"/>
        </w:rPr>
      </w:pPr>
      <w:ins w:id="171" w:author="alisha saley" w:date="2023-10-26T10:31:00Z">
        <w:r>
          <w:rPr>
            <w:rFonts w:ascii="Arial" w:hAnsi="Arial" w:cs="Arial"/>
            <w:sz w:val="24"/>
            <w:szCs w:val="24"/>
          </w:rPr>
          <w:tab/>
        </w:r>
        <w:commentRangeStart w:id="172"/>
        <w:r w:rsidRPr="00B5258B">
          <w:rPr>
            <w:rFonts w:ascii="Arial" w:hAnsi="Arial" w:cs="Arial"/>
            <w:b/>
            <w:bCs/>
            <w:sz w:val="24"/>
            <w:szCs w:val="24"/>
            <w:rPrChange w:id="173" w:author="alisha saley" w:date="2023-10-26T10:40:00Z">
              <w:rPr>
                <w:rFonts w:ascii="Arial" w:hAnsi="Arial" w:cs="Arial"/>
                <w:sz w:val="24"/>
                <w:szCs w:val="24"/>
              </w:rPr>
            </w:rPrChange>
          </w:rPr>
          <w:t>Although the effect of TA on shell growth was insign</w:t>
        </w:r>
      </w:ins>
      <w:ins w:id="174" w:author="alisha saley" w:date="2023-10-26T10:32:00Z">
        <w:r w:rsidRPr="00B5258B">
          <w:rPr>
            <w:rFonts w:ascii="Arial" w:hAnsi="Arial" w:cs="Arial"/>
            <w:b/>
            <w:bCs/>
            <w:sz w:val="24"/>
            <w:szCs w:val="24"/>
            <w:rPrChange w:id="175" w:author="alisha saley" w:date="2023-10-26T10:40:00Z">
              <w:rPr>
                <w:rFonts w:ascii="Arial" w:hAnsi="Arial" w:cs="Arial"/>
                <w:sz w:val="24"/>
                <w:szCs w:val="24"/>
              </w:rPr>
            </w:rPrChange>
          </w:rPr>
          <w:t xml:space="preserve">ificant in the earlier window, this </w:t>
        </w:r>
      </w:ins>
      <w:ins w:id="176" w:author="alisha saley" w:date="2023-10-26T10:38:00Z">
        <w:r w:rsidR="00B02A70" w:rsidRPr="00B5258B">
          <w:rPr>
            <w:rFonts w:ascii="Arial" w:hAnsi="Arial" w:cs="Arial"/>
            <w:b/>
            <w:bCs/>
            <w:sz w:val="24"/>
            <w:szCs w:val="24"/>
            <w:rPrChange w:id="177" w:author="alisha saley" w:date="2023-10-26T10:40:00Z">
              <w:rPr>
                <w:rFonts w:ascii="Arial" w:hAnsi="Arial" w:cs="Arial"/>
                <w:sz w:val="24"/>
                <w:szCs w:val="24"/>
              </w:rPr>
            </w:rPrChange>
          </w:rPr>
          <w:t>could</w:t>
        </w:r>
      </w:ins>
      <w:ins w:id="178" w:author="alisha saley" w:date="2023-10-26T10:32:00Z">
        <w:r w:rsidRPr="00B5258B">
          <w:rPr>
            <w:rFonts w:ascii="Arial" w:hAnsi="Arial" w:cs="Arial"/>
            <w:b/>
            <w:bCs/>
            <w:sz w:val="24"/>
            <w:szCs w:val="24"/>
            <w:rPrChange w:id="179" w:author="alisha saley" w:date="2023-10-26T10:40:00Z">
              <w:rPr>
                <w:rFonts w:ascii="Arial" w:hAnsi="Arial" w:cs="Arial"/>
                <w:sz w:val="24"/>
                <w:szCs w:val="24"/>
              </w:rPr>
            </w:rPrChange>
          </w:rPr>
          <w:t xml:space="preserve"> indicate </w:t>
        </w:r>
      </w:ins>
      <w:ins w:id="180" w:author="alisha saley" w:date="2023-10-26T10:39:00Z">
        <w:r w:rsidR="00B02A70" w:rsidRPr="00B5258B">
          <w:rPr>
            <w:rFonts w:ascii="Arial" w:hAnsi="Arial" w:cs="Arial"/>
            <w:b/>
            <w:bCs/>
            <w:sz w:val="24"/>
            <w:szCs w:val="24"/>
            <w:rPrChange w:id="181" w:author="alisha saley" w:date="2023-10-26T10:40:00Z">
              <w:rPr>
                <w:rFonts w:ascii="Arial" w:hAnsi="Arial" w:cs="Arial"/>
                <w:sz w:val="24"/>
                <w:szCs w:val="24"/>
              </w:rPr>
            </w:rPrChange>
          </w:rPr>
          <w:t>the</w:t>
        </w:r>
      </w:ins>
      <w:ins w:id="182" w:author="alisha saley" w:date="2023-10-26T10:32:00Z">
        <w:r w:rsidRPr="00B5258B">
          <w:rPr>
            <w:rFonts w:ascii="Arial" w:hAnsi="Arial" w:cs="Arial"/>
            <w:b/>
            <w:bCs/>
            <w:sz w:val="24"/>
            <w:szCs w:val="24"/>
            <w:rPrChange w:id="183" w:author="alisha saley" w:date="2023-10-26T10:40:00Z">
              <w:rPr>
                <w:rFonts w:ascii="Arial" w:hAnsi="Arial" w:cs="Arial"/>
                <w:sz w:val="24"/>
                <w:szCs w:val="24"/>
              </w:rPr>
            </w:rPrChange>
          </w:rPr>
          <w:t xml:space="preserve"> ability of oysters to rapidly </w:t>
        </w:r>
      </w:ins>
      <w:ins w:id="184" w:author="alisha saley" w:date="2023-10-27T09:15:00Z">
        <w:r w:rsidR="00BA3729">
          <w:rPr>
            <w:rFonts w:ascii="Arial" w:hAnsi="Arial" w:cs="Arial"/>
            <w:b/>
            <w:bCs/>
            <w:sz w:val="24"/>
            <w:szCs w:val="24"/>
          </w:rPr>
          <w:t>acclimate</w:t>
        </w:r>
      </w:ins>
      <w:ins w:id="185" w:author="alisha saley" w:date="2023-10-26T10:33:00Z">
        <w:r w:rsidR="008D7313" w:rsidRPr="00B5258B">
          <w:rPr>
            <w:rFonts w:ascii="Arial" w:hAnsi="Arial" w:cs="Arial"/>
            <w:b/>
            <w:bCs/>
            <w:sz w:val="24"/>
            <w:szCs w:val="24"/>
            <w:rPrChange w:id="186" w:author="alisha saley" w:date="2023-10-26T10:40:00Z">
              <w:rPr>
                <w:rFonts w:ascii="Arial" w:hAnsi="Arial" w:cs="Arial"/>
                <w:sz w:val="24"/>
                <w:szCs w:val="24"/>
              </w:rPr>
            </w:rPrChange>
          </w:rPr>
          <w:t xml:space="preserve"> to</w:t>
        </w:r>
      </w:ins>
      <w:ins w:id="187" w:author="alisha saley" w:date="2023-10-26T10:32:00Z">
        <w:r w:rsidRPr="00B5258B">
          <w:rPr>
            <w:rFonts w:ascii="Arial" w:hAnsi="Arial" w:cs="Arial"/>
            <w:b/>
            <w:bCs/>
            <w:sz w:val="24"/>
            <w:szCs w:val="24"/>
            <w:rPrChange w:id="188" w:author="alisha saley" w:date="2023-10-26T10:40:00Z">
              <w:rPr>
                <w:rFonts w:ascii="Arial" w:hAnsi="Arial" w:cs="Arial"/>
                <w:sz w:val="24"/>
                <w:szCs w:val="24"/>
              </w:rPr>
            </w:rPrChange>
          </w:rPr>
          <w:t xml:space="preserve">, and </w:t>
        </w:r>
      </w:ins>
      <w:ins w:id="189" w:author="alisha saley" w:date="2023-10-26T10:34:00Z">
        <w:r w:rsidR="008D7313" w:rsidRPr="00B5258B">
          <w:rPr>
            <w:rFonts w:ascii="Arial" w:hAnsi="Arial" w:cs="Arial"/>
            <w:b/>
            <w:bCs/>
            <w:sz w:val="24"/>
            <w:szCs w:val="24"/>
            <w:rPrChange w:id="190" w:author="alisha saley" w:date="2023-10-26T10:40:00Z">
              <w:rPr>
                <w:rFonts w:ascii="Arial" w:hAnsi="Arial" w:cs="Arial"/>
                <w:sz w:val="24"/>
                <w:szCs w:val="24"/>
              </w:rPr>
            </w:rPrChange>
          </w:rPr>
          <w:t>grow in</w:t>
        </w:r>
      </w:ins>
      <w:ins w:id="191" w:author="alisha saley" w:date="2023-10-26T10:32:00Z">
        <w:r w:rsidRPr="00B5258B">
          <w:rPr>
            <w:rFonts w:ascii="Arial" w:hAnsi="Arial" w:cs="Arial"/>
            <w:b/>
            <w:bCs/>
            <w:sz w:val="24"/>
            <w:szCs w:val="24"/>
            <w:rPrChange w:id="192" w:author="alisha saley" w:date="2023-10-26T10:40:00Z">
              <w:rPr>
                <w:rFonts w:ascii="Arial" w:hAnsi="Arial" w:cs="Arial"/>
                <w:sz w:val="24"/>
                <w:szCs w:val="24"/>
              </w:rPr>
            </w:rPrChange>
          </w:rPr>
          <w:t xml:space="preserve">, </w:t>
        </w:r>
      </w:ins>
      <w:ins w:id="193" w:author="alisha saley" w:date="2023-10-26T10:39:00Z">
        <w:r w:rsidR="00B02A70" w:rsidRPr="00B5258B">
          <w:rPr>
            <w:rFonts w:ascii="Arial" w:hAnsi="Arial" w:cs="Arial"/>
            <w:b/>
            <w:bCs/>
            <w:sz w:val="24"/>
            <w:szCs w:val="24"/>
            <w:rPrChange w:id="194" w:author="alisha saley" w:date="2023-10-26T10:40:00Z">
              <w:rPr>
                <w:rFonts w:ascii="Arial" w:hAnsi="Arial" w:cs="Arial"/>
                <w:sz w:val="24"/>
                <w:szCs w:val="24"/>
              </w:rPr>
            </w:rPrChange>
          </w:rPr>
          <w:t>TA</w:t>
        </w:r>
      </w:ins>
      <w:ins w:id="195" w:author="alisha saley" w:date="2023-10-26T10:40:00Z">
        <w:r w:rsidR="00B5258B">
          <w:rPr>
            <w:rFonts w:ascii="Arial" w:hAnsi="Arial" w:cs="Arial"/>
            <w:b/>
            <w:bCs/>
            <w:sz w:val="24"/>
            <w:szCs w:val="24"/>
          </w:rPr>
          <w:t>-disruptions to the carbonate system</w:t>
        </w:r>
      </w:ins>
      <w:ins w:id="196" w:author="alisha saley" w:date="2023-10-26T11:32:00Z">
        <w:r w:rsidR="0014451A">
          <w:rPr>
            <w:rFonts w:ascii="Arial" w:hAnsi="Arial" w:cs="Arial"/>
            <w:b/>
            <w:bCs/>
            <w:sz w:val="24"/>
            <w:szCs w:val="24"/>
          </w:rPr>
          <w:t xml:space="preserve">, even under corrosive seawater </w:t>
        </w:r>
        <w:commentRangeStart w:id="197"/>
        <w:r w:rsidR="0014451A">
          <w:rPr>
            <w:rFonts w:ascii="Arial" w:hAnsi="Arial" w:cs="Arial"/>
            <w:b/>
            <w:bCs/>
            <w:sz w:val="24"/>
            <w:szCs w:val="24"/>
          </w:rPr>
          <w:t>conditions</w:t>
        </w:r>
      </w:ins>
      <w:commentRangeEnd w:id="172"/>
      <w:r w:rsidR="000C3067">
        <w:rPr>
          <w:rStyle w:val="CommentReference"/>
        </w:rPr>
        <w:commentReference w:id="172"/>
      </w:r>
      <w:commentRangeEnd w:id="197"/>
      <w:r w:rsidR="00552E17">
        <w:rPr>
          <w:rStyle w:val="CommentReference"/>
        </w:rPr>
        <w:commentReference w:id="197"/>
      </w:r>
      <w:ins w:id="198" w:author="alisha saley" w:date="2023-10-26T11:32:00Z">
        <w:r w:rsidR="0014451A">
          <w:rPr>
            <w:rFonts w:ascii="Arial" w:hAnsi="Arial" w:cs="Arial"/>
            <w:b/>
            <w:bCs/>
            <w:sz w:val="24"/>
            <w:szCs w:val="24"/>
          </w:rPr>
          <w:t xml:space="preserve">. </w:t>
        </w:r>
        <w:r w:rsidR="0014451A">
          <w:rPr>
            <w:rFonts w:ascii="Arial" w:hAnsi="Arial" w:cs="Arial"/>
            <w:sz w:val="24"/>
            <w:szCs w:val="24"/>
          </w:rPr>
          <w:t xml:space="preserve">Unlike studies that have demonstrated </w:t>
        </w:r>
      </w:ins>
      <w:ins w:id="199" w:author="alisha saley" w:date="2023-10-26T11:38:00Z">
        <w:r w:rsidR="009F488C">
          <w:rPr>
            <w:rFonts w:ascii="Arial" w:hAnsi="Arial" w:cs="Arial"/>
            <w:sz w:val="24"/>
            <w:szCs w:val="24"/>
          </w:rPr>
          <w:t>disruptions to shell building</w:t>
        </w:r>
      </w:ins>
      <w:ins w:id="200" w:author="alisha saley" w:date="2023-10-26T11:32:00Z">
        <w:r w:rsidR="0014451A">
          <w:rPr>
            <w:rFonts w:ascii="Arial" w:hAnsi="Arial" w:cs="Arial"/>
            <w:sz w:val="24"/>
            <w:szCs w:val="24"/>
          </w:rPr>
          <w:t xml:space="preserve"> under ocean acidification conditions, including multiple focusing on (age) C. virginica, we did not see an initial </w:t>
        </w:r>
      </w:ins>
      <w:ins w:id="201" w:author="alisha saley" w:date="2023-10-26T11:40:00Z">
        <w:r w:rsidR="009F488C">
          <w:rPr>
            <w:rFonts w:ascii="Arial" w:hAnsi="Arial" w:cs="Arial"/>
            <w:sz w:val="24"/>
            <w:szCs w:val="24"/>
          </w:rPr>
          <w:t>n</w:t>
        </w:r>
      </w:ins>
      <w:ins w:id="202" w:author="alisha saley" w:date="2023-10-26T11:32:00Z">
        <w:r w:rsidR="0014451A">
          <w:rPr>
            <w:rFonts w:ascii="Arial" w:hAnsi="Arial" w:cs="Arial"/>
            <w:sz w:val="24"/>
            <w:szCs w:val="24"/>
          </w:rPr>
          <w:t>or overall effect of TA.</w:t>
        </w:r>
      </w:ins>
      <w:ins w:id="203" w:author="alisha saley" w:date="2023-10-26T11:40:00Z">
        <w:r w:rsidR="009F488C">
          <w:rPr>
            <w:rFonts w:ascii="Arial" w:hAnsi="Arial" w:cs="Arial"/>
            <w:sz w:val="24"/>
            <w:szCs w:val="24"/>
          </w:rPr>
          <w:t xml:space="preserve"> This is despite the fact that our </w:t>
        </w:r>
        <w:commentRangeStart w:id="204"/>
        <w:r w:rsidR="009F488C">
          <w:rPr>
            <w:rFonts w:ascii="Arial" w:hAnsi="Arial" w:cs="Arial"/>
            <w:sz w:val="24"/>
            <w:szCs w:val="24"/>
          </w:rPr>
          <w:t>two lowest TA targets fell below the saturation state for calcium carbonate</w:t>
        </w:r>
      </w:ins>
      <w:commentRangeEnd w:id="204"/>
      <w:r w:rsidR="000C3067">
        <w:rPr>
          <w:rStyle w:val="CommentReference"/>
        </w:rPr>
        <w:commentReference w:id="204"/>
      </w:r>
      <w:ins w:id="205" w:author="alisha saley" w:date="2023-10-26T11:40:00Z">
        <w:r w:rsidR="009F488C">
          <w:rPr>
            <w:rFonts w:ascii="Arial" w:hAnsi="Arial" w:cs="Arial"/>
            <w:sz w:val="24"/>
            <w:szCs w:val="24"/>
          </w:rPr>
          <w:t xml:space="preserve">, </w:t>
        </w:r>
      </w:ins>
      <w:ins w:id="206" w:author="alisha saley" w:date="2023-10-26T11:42:00Z">
        <w:r w:rsidR="00AB7C95">
          <w:rPr>
            <w:rFonts w:ascii="Arial" w:hAnsi="Arial" w:cs="Arial"/>
            <w:sz w:val="24"/>
            <w:szCs w:val="24"/>
          </w:rPr>
          <w:t>indicating corrosive</w:t>
        </w:r>
      </w:ins>
      <w:ins w:id="207" w:author="alisha saley" w:date="2023-10-26T11:40:00Z">
        <w:r w:rsidR="009F488C">
          <w:rPr>
            <w:rFonts w:ascii="Arial" w:hAnsi="Arial" w:cs="Arial"/>
            <w:sz w:val="24"/>
            <w:szCs w:val="24"/>
          </w:rPr>
          <w:t xml:space="preserve"> </w:t>
        </w:r>
      </w:ins>
      <w:ins w:id="208" w:author="alisha saley" w:date="2023-10-26T11:41:00Z">
        <w:r w:rsidR="009F488C">
          <w:rPr>
            <w:rFonts w:ascii="Arial" w:hAnsi="Arial" w:cs="Arial"/>
            <w:sz w:val="24"/>
            <w:szCs w:val="24"/>
          </w:rPr>
          <w:t>seawater condition</w:t>
        </w:r>
      </w:ins>
      <w:ins w:id="209" w:author="alisha saley" w:date="2023-10-26T11:43:00Z">
        <w:r w:rsidR="00D774DD">
          <w:rPr>
            <w:rFonts w:ascii="Arial" w:hAnsi="Arial" w:cs="Arial"/>
            <w:sz w:val="24"/>
            <w:szCs w:val="24"/>
          </w:rPr>
          <w:t>s for shell material</w:t>
        </w:r>
      </w:ins>
      <w:ins w:id="210" w:author="alisha saley" w:date="2023-10-26T11:41:00Z">
        <w:r w:rsidR="006B0AC2">
          <w:rPr>
            <w:rFonts w:ascii="Arial" w:hAnsi="Arial" w:cs="Arial"/>
            <w:sz w:val="24"/>
            <w:szCs w:val="24"/>
          </w:rPr>
          <w:t>.</w:t>
        </w:r>
      </w:ins>
      <w:ins w:id="211" w:author="alisha saley" w:date="2023-10-26T11:43:00Z">
        <w:r w:rsidR="00A97F05">
          <w:rPr>
            <w:rFonts w:ascii="Arial" w:hAnsi="Arial" w:cs="Arial"/>
            <w:sz w:val="24"/>
            <w:szCs w:val="24"/>
          </w:rPr>
          <w:t xml:space="preserve"> </w:t>
        </w:r>
      </w:ins>
      <w:ins w:id="212" w:author="alisha saley" w:date="2023-10-26T11:45:00Z">
        <w:r w:rsidR="00281DFA">
          <w:rPr>
            <w:rFonts w:ascii="Arial" w:hAnsi="Arial" w:cs="Arial"/>
            <w:sz w:val="24"/>
            <w:szCs w:val="24"/>
          </w:rPr>
          <w:t xml:space="preserve">One </w:t>
        </w:r>
      </w:ins>
      <w:ins w:id="213" w:author="alisha saley" w:date="2023-10-26T11:43:00Z">
        <w:r w:rsidR="00A97F05">
          <w:rPr>
            <w:rFonts w:ascii="Arial" w:hAnsi="Arial" w:cs="Arial"/>
            <w:sz w:val="24"/>
            <w:szCs w:val="24"/>
          </w:rPr>
          <w:t>possibility is that</w:t>
        </w:r>
      </w:ins>
      <w:ins w:id="214" w:author="alisha saley" w:date="2023-10-26T11:44:00Z">
        <w:r w:rsidR="00A97F05">
          <w:rPr>
            <w:rFonts w:ascii="Arial" w:hAnsi="Arial" w:cs="Arial"/>
            <w:sz w:val="24"/>
            <w:szCs w:val="24"/>
          </w:rPr>
          <w:t xml:space="preserve"> </w:t>
        </w:r>
      </w:ins>
      <w:ins w:id="215" w:author="alisha saley" w:date="2023-10-26T11:48:00Z">
        <w:r w:rsidR="00E57361">
          <w:rPr>
            <w:rFonts w:ascii="Arial" w:hAnsi="Arial" w:cs="Arial"/>
            <w:sz w:val="24"/>
            <w:szCs w:val="24"/>
          </w:rPr>
          <w:t>individuals</w:t>
        </w:r>
      </w:ins>
      <w:ins w:id="216" w:author="alisha saley" w:date="2023-10-26T11:44:00Z">
        <w:r w:rsidR="00A97F05">
          <w:rPr>
            <w:rFonts w:ascii="Arial" w:hAnsi="Arial" w:cs="Arial"/>
            <w:sz w:val="24"/>
            <w:szCs w:val="24"/>
          </w:rPr>
          <w:t xml:space="preserve"> were able to biologically compensate for </w:t>
        </w:r>
      </w:ins>
      <w:ins w:id="217" w:author="alisha saley" w:date="2023-10-26T11:45:00Z">
        <w:r w:rsidR="00BA5229">
          <w:rPr>
            <w:rFonts w:ascii="Arial" w:hAnsi="Arial" w:cs="Arial"/>
            <w:sz w:val="24"/>
            <w:szCs w:val="24"/>
          </w:rPr>
          <w:t>external</w:t>
        </w:r>
      </w:ins>
      <w:ins w:id="218" w:author="alisha saley" w:date="2023-10-26T11:44:00Z">
        <w:r w:rsidR="00A97F05">
          <w:rPr>
            <w:rFonts w:ascii="Arial" w:hAnsi="Arial" w:cs="Arial"/>
            <w:sz w:val="24"/>
            <w:szCs w:val="24"/>
          </w:rPr>
          <w:t xml:space="preserve"> shell loss</w:t>
        </w:r>
      </w:ins>
      <w:ins w:id="219" w:author="alisha saley" w:date="2023-10-26T11:48:00Z">
        <w:r w:rsidR="00E57361">
          <w:rPr>
            <w:rFonts w:ascii="Arial" w:hAnsi="Arial" w:cs="Arial"/>
            <w:sz w:val="24"/>
            <w:szCs w:val="24"/>
          </w:rPr>
          <w:t xml:space="preserve"> in a </w:t>
        </w:r>
      </w:ins>
      <w:ins w:id="220" w:author="alisha saley" w:date="2023-10-26T11:46:00Z">
        <w:r w:rsidR="00395A74">
          <w:rPr>
            <w:rFonts w:ascii="Arial" w:hAnsi="Arial" w:cs="Arial"/>
            <w:sz w:val="24"/>
            <w:szCs w:val="24"/>
          </w:rPr>
          <w:t xml:space="preserve">well-fed </w:t>
        </w:r>
      </w:ins>
      <w:ins w:id="221" w:author="alisha saley" w:date="2023-10-26T11:48:00Z">
        <w:r w:rsidR="00E57361">
          <w:rPr>
            <w:rFonts w:ascii="Arial" w:hAnsi="Arial" w:cs="Arial"/>
            <w:sz w:val="24"/>
            <w:szCs w:val="24"/>
          </w:rPr>
          <w:t>environment</w:t>
        </w:r>
      </w:ins>
      <w:ins w:id="222" w:author="alisha saley" w:date="2023-10-26T11:46:00Z">
        <w:r w:rsidR="00395A74">
          <w:rPr>
            <w:rFonts w:ascii="Arial" w:hAnsi="Arial" w:cs="Arial"/>
            <w:sz w:val="24"/>
            <w:szCs w:val="24"/>
          </w:rPr>
          <w:t xml:space="preserve"> (cite)</w:t>
        </w:r>
      </w:ins>
      <w:ins w:id="223" w:author="alisha saley" w:date="2023-10-26T11:47:00Z">
        <w:r w:rsidR="00395A74">
          <w:rPr>
            <w:rFonts w:ascii="Arial" w:hAnsi="Arial" w:cs="Arial"/>
            <w:sz w:val="24"/>
            <w:szCs w:val="24"/>
          </w:rPr>
          <w:t>.</w:t>
        </w:r>
      </w:ins>
      <w:ins w:id="224" w:author="alisha saley" w:date="2023-10-26T11:48:00Z">
        <w:r w:rsidR="00E57361">
          <w:rPr>
            <w:rFonts w:ascii="Arial" w:hAnsi="Arial" w:cs="Arial"/>
            <w:sz w:val="24"/>
            <w:szCs w:val="24"/>
          </w:rPr>
          <w:t xml:space="preserve"> </w:t>
        </w:r>
      </w:ins>
      <w:ins w:id="225" w:author="alisha saley" w:date="2023-10-26T14:06:00Z">
        <w:r w:rsidR="00AC3A54">
          <w:rPr>
            <w:rFonts w:ascii="Arial" w:hAnsi="Arial" w:cs="Arial"/>
            <w:sz w:val="24"/>
            <w:szCs w:val="24"/>
          </w:rPr>
          <w:t xml:space="preserve">Moreover, we detected </w:t>
        </w:r>
        <w:commentRangeStart w:id="226"/>
        <w:r w:rsidR="00AC3A54">
          <w:rPr>
            <w:rFonts w:ascii="Arial" w:hAnsi="Arial" w:cs="Arial"/>
            <w:sz w:val="24"/>
            <w:szCs w:val="24"/>
          </w:rPr>
          <w:t>higher shell growth fr</w:t>
        </w:r>
      </w:ins>
      <w:commentRangeEnd w:id="226"/>
      <w:r w:rsidR="00552E17">
        <w:rPr>
          <w:rStyle w:val="CommentReference"/>
        </w:rPr>
        <w:commentReference w:id="226"/>
      </w:r>
      <w:ins w:id="227" w:author="alisha saley" w:date="2023-10-26T14:06:00Z">
        <w:r w:rsidR="00AC3A54">
          <w:rPr>
            <w:rFonts w:ascii="Arial" w:hAnsi="Arial" w:cs="Arial"/>
            <w:sz w:val="24"/>
            <w:szCs w:val="24"/>
          </w:rPr>
          <w:t xml:space="preserve">om oysters that were initially larger in size, which could </w:t>
        </w:r>
      </w:ins>
      <w:ins w:id="228" w:author="alisha saley" w:date="2023-10-26T14:08:00Z">
        <w:r w:rsidR="00474E7D">
          <w:rPr>
            <w:rFonts w:ascii="Arial" w:hAnsi="Arial" w:cs="Arial"/>
            <w:sz w:val="24"/>
            <w:szCs w:val="24"/>
          </w:rPr>
          <w:t>indicate</w:t>
        </w:r>
      </w:ins>
      <w:ins w:id="229" w:author="alisha saley" w:date="2023-10-26T14:06:00Z">
        <w:r w:rsidR="00AC3A54">
          <w:rPr>
            <w:rFonts w:ascii="Arial" w:hAnsi="Arial" w:cs="Arial"/>
            <w:sz w:val="24"/>
            <w:szCs w:val="24"/>
          </w:rPr>
          <w:t xml:space="preserve"> an increased surface area available to calcify onto or </w:t>
        </w:r>
      </w:ins>
      <w:ins w:id="230" w:author="alisha saley" w:date="2023-10-26T14:07:00Z">
        <w:r w:rsidR="00AC3A54">
          <w:rPr>
            <w:rFonts w:ascii="Arial" w:hAnsi="Arial" w:cs="Arial"/>
            <w:sz w:val="24"/>
            <w:szCs w:val="24"/>
          </w:rPr>
          <w:t xml:space="preserve">an </w:t>
        </w:r>
      </w:ins>
      <w:ins w:id="231" w:author="alisha saley" w:date="2023-10-26T14:06:00Z">
        <w:r w:rsidR="00AC3A54">
          <w:rPr>
            <w:rFonts w:ascii="Arial" w:hAnsi="Arial" w:cs="Arial"/>
            <w:sz w:val="24"/>
            <w:szCs w:val="24"/>
          </w:rPr>
          <w:t xml:space="preserve">ability of larger oysters (with maintained tissue reserves) to </w:t>
        </w:r>
      </w:ins>
      <w:ins w:id="232" w:author="alisha saley" w:date="2023-10-26T14:07:00Z">
        <w:r w:rsidR="00AC3A54">
          <w:rPr>
            <w:rFonts w:ascii="Arial" w:hAnsi="Arial" w:cs="Arial"/>
            <w:sz w:val="24"/>
            <w:szCs w:val="24"/>
          </w:rPr>
          <w:t>maximize shell growth</w:t>
        </w:r>
      </w:ins>
      <w:ins w:id="233" w:author="alisha saley" w:date="2023-10-26T14:06:00Z">
        <w:r w:rsidR="00AC3A54">
          <w:rPr>
            <w:rFonts w:ascii="Arial" w:hAnsi="Arial" w:cs="Arial"/>
            <w:sz w:val="24"/>
            <w:szCs w:val="24"/>
          </w:rPr>
          <w:t>.</w:t>
        </w:r>
      </w:ins>
      <w:ins w:id="234" w:author="alisha saley" w:date="2023-10-26T14:07:00Z">
        <w:r w:rsidR="00EF4C80">
          <w:rPr>
            <w:rFonts w:ascii="Arial" w:hAnsi="Arial" w:cs="Arial"/>
            <w:sz w:val="24"/>
            <w:szCs w:val="24"/>
          </w:rPr>
          <w:t xml:space="preserve"> A</w:t>
        </w:r>
      </w:ins>
      <w:ins w:id="235" w:author="alisha saley" w:date="2023-10-26T11:49:00Z">
        <w:r w:rsidR="00E65860">
          <w:rPr>
            <w:rFonts w:ascii="Arial" w:hAnsi="Arial" w:cs="Arial"/>
            <w:sz w:val="24"/>
            <w:szCs w:val="24"/>
          </w:rPr>
          <w:t>lthough</w:t>
        </w:r>
      </w:ins>
      <w:ins w:id="236" w:author="alisha saley" w:date="2023-10-26T11:48:00Z">
        <w:r w:rsidR="00E57361">
          <w:rPr>
            <w:rFonts w:ascii="Arial" w:hAnsi="Arial" w:cs="Arial"/>
            <w:sz w:val="24"/>
            <w:szCs w:val="24"/>
          </w:rPr>
          <w:t xml:space="preserve"> </w:t>
        </w:r>
      </w:ins>
      <w:ins w:id="237" w:author="alisha saley" w:date="2023-10-26T11:49:00Z">
        <w:r w:rsidR="00E57361">
          <w:rPr>
            <w:rFonts w:ascii="Arial" w:hAnsi="Arial" w:cs="Arial"/>
            <w:sz w:val="24"/>
            <w:szCs w:val="24"/>
          </w:rPr>
          <w:t>changes in TA vs pCO2</w:t>
        </w:r>
      </w:ins>
      <w:ins w:id="238" w:author="alisha saley" w:date="2023-10-26T11:50:00Z">
        <w:r w:rsidR="00E65860">
          <w:rPr>
            <w:rFonts w:ascii="Arial" w:hAnsi="Arial" w:cs="Arial"/>
            <w:sz w:val="24"/>
            <w:szCs w:val="24"/>
          </w:rPr>
          <w:t xml:space="preserve"> could separately lead to</w:t>
        </w:r>
      </w:ins>
      <w:ins w:id="239" w:author="alisha saley" w:date="2023-10-26T11:49:00Z">
        <w:r w:rsidR="00E57361">
          <w:rPr>
            <w:rFonts w:ascii="Arial" w:hAnsi="Arial" w:cs="Arial"/>
            <w:sz w:val="24"/>
            <w:szCs w:val="24"/>
          </w:rPr>
          <w:t xml:space="preserve"> corrosive seawater conditions, </w:t>
        </w:r>
      </w:ins>
      <w:ins w:id="240" w:author="alisha saley" w:date="2023-10-26T11:50:00Z">
        <w:r w:rsidR="00E65860">
          <w:rPr>
            <w:rFonts w:ascii="Arial" w:hAnsi="Arial" w:cs="Arial"/>
            <w:sz w:val="24"/>
            <w:szCs w:val="24"/>
          </w:rPr>
          <w:t xml:space="preserve">they </w:t>
        </w:r>
      </w:ins>
      <w:ins w:id="241" w:author="alisha saley" w:date="2023-10-26T11:49:00Z">
        <w:r w:rsidR="00E57361">
          <w:rPr>
            <w:rFonts w:ascii="Arial" w:hAnsi="Arial" w:cs="Arial"/>
            <w:sz w:val="24"/>
            <w:szCs w:val="24"/>
          </w:rPr>
          <w:t>likely have different mechanistic import for growth pathways.</w:t>
        </w:r>
      </w:ins>
      <w:ins w:id="242" w:author="alisha saley" w:date="2023-10-26T11:50:00Z">
        <w:r w:rsidR="00DB1163">
          <w:rPr>
            <w:rFonts w:ascii="Arial" w:hAnsi="Arial" w:cs="Arial"/>
            <w:sz w:val="24"/>
            <w:szCs w:val="24"/>
          </w:rPr>
          <w:t xml:space="preserve"> </w:t>
        </w:r>
      </w:ins>
      <w:ins w:id="243" w:author="alisha saley" w:date="2023-10-26T11:26:00Z">
        <w:r w:rsidR="00841602">
          <w:rPr>
            <w:rFonts w:ascii="Arial" w:hAnsi="Arial" w:cs="Arial"/>
            <w:sz w:val="24"/>
            <w:szCs w:val="24"/>
          </w:rPr>
          <w:t xml:space="preserve">For example, ocean </w:t>
        </w:r>
      </w:ins>
      <w:ins w:id="244" w:author="alisha saley" w:date="2023-10-26T11:29:00Z">
        <w:r w:rsidR="007E60A8">
          <w:rPr>
            <w:rFonts w:ascii="Arial" w:hAnsi="Arial" w:cs="Arial"/>
            <w:sz w:val="24"/>
            <w:szCs w:val="24"/>
          </w:rPr>
          <w:t>acidification</w:t>
        </w:r>
      </w:ins>
      <w:ins w:id="245" w:author="alisha saley" w:date="2023-10-26T11:26:00Z">
        <w:r w:rsidR="00841602">
          <w:rPr>
            <w:rFonts w:ascii="Arial" w:hAnsi="Arial" w:cs="Arial"/>
            <w:sz w:val="24"/>
            <w:szCs w:val="24"/>
          </w:rPr>
          <w:t xml:space="preserve"> conditions </w:t>
        </w:r>
      </w:ins>
      <w:ins w:id="246" w:author="alisha saley" w:date="2023-10-26T11:35:00Z">
        <w:r w:rsidR="00D97EBC">
          <w:rPr>
            <w:rFonts w:ascii="Arial" w:hAnsi="Arial" w:cs="Arial"/>
            <w:sz w:val="24"/>
            <w:szCs w:val="24"/>
          </w:rPr>
          <w:t>describe the</w:t>
        </w:r>
      </w:ins>
      <w:ins w:id="247" w:author="alisha saley" w:date="2023-10-26T11:26:00Z">
        <w:r w:rsidR="00841602">
          <w:rPr>
            <w:rFonts w:ascii="Arial" w:hAnsi="Arial" w:cs="Arial"/>
            <w:sz w:val="24"/>
            <w:szCs w:val="24"/>
          </w:rPr>
          <w:t xml:space="preserve"> increased uptake of atmospheric CO2</w:t>
        </w:r>
      </w:ins>
      <w:ins w:id="248" w:author="alisha saley" w:date="2023-10-26T11:27:00Z">
        <w:r w:rsidR="00841602">
          <w:rPr>
            <w:rFonts w:ascii="Arial" w:hAnsi="Arial" w:cs="Arial"/>
            <w:sz w:val="24"/>
            <w:szCs w:val="24"/>
          </w:rPr>
          <w:t xml:space="preserve"> </w:t>
        </w:r>
      </w:ins>
      <w:ins w:id="249" w:author="alisha saley" w:date="2023-10-26T11:35:00Z">
        <w:r w:rsidR="00D97EBC">
          <w:rPr>
            <w:rFonts w:ascii="Arial" w:hAnsi="Arial" w:cs="Arial"/>
            <w:sz w:val="24"/>
            <w:szCs w:val="24"/>
          </w:rPr>
          <w:t xml:space="preserve">in seawater </w:t>
        </w:r>
      </w:ins>
      <w:ins w:id="250" w:author="alisha saley" w:date="2023-10-26T11:27:00Z">
        <w:r w:rsidR="00841602">
          <w:rPr>
            <w:rFonts w:ascii="Arial" w:hAnsi="Arial" w:cs="Arial"/>
            <w:sz w:val="24"/>
            <w:szCs w:val="24"/>
          </w:rPr>
          <w:t>without a coinciding increase in TA (buffer), which can lead to a reduction in pH.</w:t>
        </w:r>
      </w:ins>
      <w:ins w:id="251" w:author="alisha saley" w:date="2023-10-26T11:28:00Z">
        <w:r w:rsidR="00841602">
          <w:rPr>
            <w:rFonts w:ascii="Arial" w:hAnsi="Arial" w:cs="Arial"/>
            <w:sz w:val="24"/>
            <w:szCs w:val="24"/>
          </w:rPr>
          <w:t xml:space="preserve"> A</w:t>
        </w:r>
      </w:ins>
      <w:ins w:id="252" w:author="alisha saley" w:date="2023-10-26T11:27:00Z">
        <w:r w:rsidR="00841602">
          <w:rPr>
            <w:rFonts w:ascii="Arial" w:hAnsi="Arial" w:cs="Arial"/>
            <w:sz w:val="24"/>
            <w:szCs w:val="24"/>
          </w:rPr>
          <w:t xml:space="preserve"> reduction in </w:t>
        </w:r>
      </w:ins>
      <w:ins w:id="253" w:author="alisha saley" w:date="2023-10-26T11:28:00Z">
        <w:r w:rsidR="00841602">
          <w:rPr>
            <w:rFonts w:ascii="Arial" w:hAnsi="Arial" w:cs="Arial"/>
            <w:sz w:val="24"/>
            <w:szCs w:val="24"/>
          </w:rPr>
          <w:t xml:space="preserve">seawater </w:t>
        </w:r>
      </w:ins>
      <w:ins w:id="254" w:author="alisha saley" w:date="2023-10-26T11:27:00Z">
        <w:r w:rsidR="00841602">
          <w:rPr>
            <w:rFonts w:ascii="Arial" w:hAnsi="Arial" w:cs="Arial"/>
            <w:sz w:val="24"/>
            <w:szCs w:val="24"/>
          </w:rPr>
          <w:t xml:space="preserve">TA could also </w:t>
        </w:r>
      </w:ins>
      <w:ins w:id="255" w:author="alisha saley" w:date="2023-10-26T11:36:00Z">
        <w:r w:rsidR="000B1342">
          <w:rPr>
            <w:rFonts w:ascii="Arial" w:hAnsi="Arial" w:cs="Arial"/>
            <w:sz w:val="24"/>
            <w:szCs w:val="24"/>
          </w:rPr>
          <w:t xml:space="preserve">result in </w:t>
        </w:r>
      </w:ins>
      <w:ins w:id="256" w:author="alisha saley" w:date="2023-10-26T11:35:00Z">
        <w:r w:rsidR="000B1342">
          <w:rPr>
            <w:rFonts w:ascii="Arial" w:hAnsi="Arial" w:cs="Arial"/>
            <w:sz w:val="24"/>
            <w:szCs w:val="24"/>
          </w:rPr>
          <w:t>reduce</w:t>
        </w:r>
      </w:ins>
      <w:ins w:id="257" w:author="alisha saley" w:date="2023-10-26T11:36:00Z">
        <w:r w:rsidR="000B1342">
          <w:rPr>
            <w:rFonts w:ascii="Arial" w:hAnsi="Arial" w:cs="Arial"/>
            <w:sz w:val="24"/>
            <w:szCs w:val="24"/>
          </w:rPr>
          <w:t>d</w:t>
        </w:r>
      </w:ins>
      <w:ins w:id="258" w:author="alisha saley" w:date="2023-10-26T11:28:00Z">
        <w:r w:rsidR="00841602">
          <w:rPr>
            <w:rFonts w:ascii="Arial" w:hAnsi="Arial" w:cs="Arial"/>
            <w:sz w:val="24"/>
            <w:szCs w:val="24"/>
          </w:rPr>
          <w:t xml:space="preserve"> pH, though, this is due directly reducing the buffering capacity of seawater </w:t>
        </w:r>
      </w:ins>
      <w:ins w:id="259" w:author="alisha saley" w:date="2023-10-26T11:29:00Z">
        <w:r w:rsidR="00595047">
          <w:rPr>
            <w:rFonts w:ascii="Arial" w:hAnsi="Arial" w:cs="Arial"/>
            <w:sz w:val="24"/>
            <w:szCs w:val="24"/>
          </w:rPr>
          <w:t>in unchanged p</w:t>
        </w:r>
      </w:ins>
      <w:ins w:id="260" w:author="alisha saley" w:date="2023-10-26T11:28:00Z">
        <w:r w:rsidR="00841602">
          <w:rPr>
            <w:rFonts w:ascii="Arial" w:hAnsi="Arial" w:cs="Arial"/>
            <w:sz w:val="24"/>
            <w:szCs w:val="24"/>
          </w:rPr>
          <w:t>CO2.</w:t>
        </w:r>
      </w:ins>
      <w:ins w:id="261" w:author="alisha saley" w:date="2023-10-26T11:36:00Z">
        <w:r w:rsidR="00CD14AC">
          <w:rPr>
            <w:rFonts w:ascii="Arial" w:hAnsi="Arial" w:cs="Arial"/>
            <w:sz w:val="24"/>
            <w:szCs w:val="24"/>
          </w:rPr>
          <w:t xml:space="preserve"> </w:t>
        </w:r>
        <w:r w:rsidR="00CC1DF2" w:rsidRPr="00CC1DF2">
          <w:rPr>
            <w:rFonts w:ascii="Arial" w:hAnsi="Arial" w:cs="Arial"/>
            <w:b/>
            <w:bCs/>
            <w:i/>
            <w:iCs/>
            <w:sz w:val="24"/>
            <w:szCs w:val="24"/>
          </w:rPr>
          <w:t>mechanistically this is why it is important</w:t>
        </w:r>
      </w:ins>
      <w:ins w:id="262" w:author="alisha saley" w:date="2023-10-26T11:37:00Z">
        <w:r w:rsidR="00CC1DF2" w:rsidRPr="00CC1DF2">
          <w:rPr>
            <w:rFonts w:ascii="Arial" w:hAnsi="Arial" w:cs="Arial"/>
            <w:b/>
            <w:bCs/>
            <w:i/>
            <w:iCs/>
            <w:sz w:val="24"/>
            <w:szCs w:val="24"/>
          </w:rPr>
          <w:t xml:space="preserve"> to differentiate between increased co2 and decreased ta</w:t>
        </w:r>
      </w:ins>
      <w:ins w:id="263" w:author="alisha saley" w:date="2023-10-26T11:36:00Z">
        <w:r w:rsidR="00CC1DF2" w:rsidRPr="00CC1DF2">
          <w:rPr>
            <w:rFonts w:ascii="Arial" w:hAnsi="Arial" w:cs="Arial"/>
            <w:b/>
            <w:bCs/>
            <w:i/>
            <w:iCs/>
            <w:sz w:val="24"/>
            <w:szCs w:val="24"/>
          </w:rPr>
          <w:t xml:space="preserve">. </w:t>
        </w:r>
      </w:ins>
      <w:ins w:id="264" w:author="alisha saley" w:date="2023-10-26T11:37:00Z">
        <w:r w:rsidR="00CC1DF2" w:rsidRPr="00CC1DF2">
          <w:rPr>
            <w:rFonts w:ascii="Arial" w:hAnsi="Arial" w:cs="Arial"/>
            <w:b/>
            <w:bCs/>
            <w:i/>
            <w:iCs/>
            <w:sz w:val="24"/>
            <w:szCs w:val="24"/>
          </w:rPr>
          <w:t>examples with other species.</w:t>
        </w:r>
      </w:ins>
      <w:ins w:id="265" w:author="alisha saley" w:date="2023-10-26T11:50:00Z">
        <w:r w:rsidR="00DB1163">
          <w:rPr>
            <w:rFonts w:ascii="Arial" w:hAnsi="Arial" w:cs="Arial"/>
            <w:sz w:val="24"/>
            <w:szCs w:val="24"/>
          </w:rPr>
          <w:t xml:space="preserve"> </w:t>
        </w:r>
      </w:ins>
      <w:ins w:id="266" w:author="alisha saley" w:date="2023-10-26T11:15:00Z">
        <w:r w:rsidR="002E0FC5" w:rsidRPr="002E0FC5">
          <w:rPr>
            <w:rFonts w:ascii="Arial" w:hAnsi="Arial" w:cs="Arial"/>
            <w:sz w:val="24"/>
            <w:szCs w:val="24"/>
            <w:rPrChange w:id="267" w:author="alisha saley" w:date="2023-10-26T11:15:00Z">
              <w:rPr>
                <w:rFonts w:ascii="Arial" w:hAnsi="Arial" w:cs="Arial"/>
                <w:b/>
                <w:bCs/>
                <w:sz w:val="24"/>
                <w:szCs w:val="24"/>
              </w:rPr>
            </w:rPrChange>
          </w:rPr>
          <w:t xml:space="preserve">Given that other </w:t>
        </w:r>
      </w:ins>
      <w:ins w:id="268" w:author="alisha saley" w:date="2023-10-26T11:16:00Z">
        <w:r w:rsidR="002E0FC5">
          <w:rPr>
            <w:rFonts w:ascii="Arial" w:hAnsi="Arial" w:cs="Arial"/>
            <w:sz w:val="24"/>
            <w:szCs w:val="24"/>
          </w:rPr>
          <w:t xml:space="preserve">coastal </w:t>
        </w:r>
      </w:ins>
      <w:ins w:id="269" w:author="alisha saley" w:date="2023-10-26T11:15:00Z">
        <w:r w:rsidR="002E0FC5" w:rsidRPr="002E0FC5">
          <w:rPr>
            <w:rFonts w:ascii="Arial" w:hAnsi="Arial" w:cs="Arial"/>
            <w:sz w:val="24"/>
            <w:szCs w:val="24"/>
            <w:rPrChange w:id="270" w:author="alisha saley" w:date="2023-10-26T11:15:00Z">
              <w:rPr>
                <w:rFonts w:ascii="Arial" w:hAnsi="Arial" w:cs="Arial"/>
                <w:b/>
                <w:bCs/>
                <w:sz w:val="24"/>
                <w:szCs w:val="24"/>
              </w:rPr>
            </w:rPrChange>
          </w:rPr>
          <w:t xml:space="preserve">calcifiers have shown </w:t>
        </w:r>
      </w:ins>
      <w:ins w:id="271" w:author="alisha saley" w:date="2023-10-26T11:16:00Z">
        <w:r w:rsidR="002E0FC5">
          <w:rPr>
            <w:rFonts w:ascii="Arial" w:hAnsi="Arial" w:cs="Arial"/>
            <w:sz w:val="24"/>
            <w:szCs w:val="24"/>
          </w:rPr>
          <w:t>disruptions to</w:t>
        </w:r>
      </w:ins>
      <w:ins w:id="272" w:author="alisha saley" w:date="2023-10-26T11:15:00Z">
        <w:r w:rsidR="002E0FC5" w:rsidRPr="002E0FC5">
          <w:rPr>
            <w:rFonts w:ascii="Arial" w:hAnsi="Arial" w:cs="Arial"/>
            <w:sz w:val="24"/>
            <w:szCs w:val="24"/>
            <w:rPrChange w:id="273" w:author="alisha saley" w:date="2023-10-26T11:15:00Z">
              <w:rPr>
                <w:rFonts w:ascii="Arial" w:hAnsi="Arial" w:cs="Arial"/>
                <w:b/>
                <w:bCs/>
                <w:sz w:val="24"/>
                <w:szCs w:val="24"/>
              </w:rPr>
            </w:rPrChange>
          </w:rPr>
          <w:t xml:space="preserve"> shell growth under altered pCO2 conditions, it would be interesting to see whether </w:t>
        </w:r>
      </w:ins>
      <w:ins w:id="274" w:author="alisha saley" w:date="2023-10-26T11:16:00Z">
        <w:r w:rsidR="002E0FC5">
          <w:rPr>
            <w:rFonts w:ascii="Arial" w:hAnsi="Arial" w:cs="Arial"/>
            <w:sz w:val="24"/>
            <w:szCs w:val="24"/>
          </w:rPr>
          <w:t>the sensitivity matches under changes in TA.</w:t>
        </w:r>
      </w:ins>
      <w:moveToRangeStart w:id="275" w:author="alisha saley" w:date="2023-10-26T11:19:00Z" w:name="move149211610"/>
      <w:moveTo w:id="276" w:author="alisha saley" w:date="2023-10-26T11:19:00Z">
        <w:del w:id="277" w:author="alisha saley" w:date="2023-10-26T11:47:00Z">
          <w:r w:rsidR="009B16AD" w:rsidDel="00B17D15">
            <w:rPr>
              <w:rFonts w:ascii="Arial" w:hAnsi="Arial" w:cs="Arial"/>
              <w:sz w:val="24"/>
              <w:szCs w:val="24"/>
            </w:rPr>
            <w:delText xml:space="preserve">Moreover, shell growth was robust to corrosive seawater conditions caused by low TA but did not elevate growth in higher TA conditions (Table 2). As our some of our treatments fell below the saturation state </w:delText>
          </w:r>
          <w:r w:rsidR="009B16AD" w:rsidDel="00B17D15">
            <w:rPr>
              <w:rFonts w:ascii="Arial" w:hAnsi="Arial" w:cs="Arial"/>
              <w:sz w:val="24"/>
              <w:szCs w:val="24"/>
            </w:rPr>
            <w:lastRenderedPageBreak/>
            <w:delText xml:space="preserve">for calcium carbonate minerals, oyster shells in these treatments had an abiotic tendency to dissolve in seawater. Because we did not detect an effect of TA, this suggests that oysters were able to overcome consequences of an increased tendency to dissolve in seawater conditions. To maintain similar overall shell growth suggests oysters in corrosive seawater conditions may have upregulated biological calcification rates to off-set ‘low-TA driven’ shell dissolution. We speculate this stems from a well-fed environment but did not target the impact of food-availability in this study. </w:delText>
          </w:r>
        </w:del>
        <w:del w:id="278" w:author="alisha saley" w:date="2023-10-26T11:51:00Z">
          <w:r w:rsidR="009B16AD" w:rsidDel="003B213F">
            <w:rPr>
              <w:rFonts w:ascii="Arial" w:hAnsi="Arial" w:cs="Arial"/>
              <w:sz w:val="24"/>
              <w:szCs w:val="24"/>
            </w:rPr>
            <w:delText>We detected higher shell growth from oysters that were initially larger in size possibly due to the increased surface area available to calcify onto or the greater ability of larger oysters (with maintained tissue reserves) to calcify.</w:delText>
          </w:r>
        </w:del>
      </w:moveTo>
    </w:p>
    <w:moveToRangeEnd w:id="275"/>
    <w:p w14:paraId="3565AE9A" w14:textId="77777777" w:rsidR="009B16AD" w:rsidRDefault="009B16AD">
      <w:pPr>
        <w:pStyle w:val="NoSpacing"/>
        <w:ind w:firstLine="720"/>
        <w:rPr>
          <w:rFonts w:ascii="Arial" w:hAnsi="Arial" w:cs="Arial"/>
          <w:sz w:val="24"/>
          <w:szCs w:val="24"/>
        </w:rPr>
        <w:pPrChange w:id="279" w:author="alisha saley" w:date="2023-10-26T14:07:00Z">
          <w:pPr>
            <w:pStyle w:val="NoSpacing"/>
          </w:pPr>
        </w:pPrChange>
      </w:pPr>
    </w:p>
    <w:p w14:paraId="12B3CD57" w14:textId="01FB1590" w:rsidR="00EF623E" w:rsidRPr="002C7508" w:rsidDel="006E7A34" w:rsidRDefault="00EF623E" w:rsidP="00EF623E">
      <w:pPr>
        <w:pStyle w:val="NoSpacing"/>
        <w:rPr>
          <w:del w:id="280" w:author="alisha saley" w:date="2023-10-26T10:24:00Z"/>
          <w:rFonts w:ascii="Arial" w:hAnsi="Arial" w:cs="Arial"/>
          <w:b/>
          <w:bCs/>
          <w:sz w:val="24"/>
          <w:szCs w:val="24"/>
        </w:rPr>
      </w:pPr>
      <w:commentRangeStart w:id="281"/>
    </w:p>
    <w:p w14:paraId="112A40D4" w14:textId="3B5E13CA" w:rsidR="00A72E35" w:rsidRDefault="005C5A7B" w:rsidP="006E7A34">
      <w:pPr>
        <w:pStyle w:val="NoSpacing"/>
        <w:ind w:firstLine="720"/>
        <w:rPr>
          <w:ins w:id="282" w:author="alisha saley" w:date="2023-10-26T12:15:00Z"/>
          <w:rFonts w:ascii="Arial" w:hAnsi="Arial" w:cs="Arial"/>
          <w:sz w:val="24"/>
          <w:szCs w:val="24"/>
        </w:rPr>
      </w:pPr>
      <w:r>
        <w:rPr>
          <w:rFonts w:ascii="Arial" w:hAnsi="Arial" w:cs="Arial"/>
          <w:b/>
          <w:bCs/>
          <w:sz w:val="24"/>
          <w:szCs w:val="24"/>
        </w:rPr>
        <w:t>Declines</w:t>
      </w:r>
      <w:r w:rsidRPr="002C7508">
        <w:rPr>
          <w:rFonts w:ascii="Arial" w:hAnsi="Arial" w:cs="Arial"/>
          <w:b/>
          <w:bCs/>
          <w:sz w:val="24"/>
          <w:szCs w:val="24"/>
        </w:rPr>
        <w:t xml:space="preserve"> </w:t>
      </w:r>
      <w:r w:rsidR="00EF623E" w:rsidRPr="002C7508">
        <w:rPr>
          <w:rFonts w:ascii="Arial" w:hAnsi="Arial" w:cs="Arial"/>
          <w:b/>
          <w:bCs/>
          <w:sz w:val="24"/>
          <w:szCs w:val="24"/>
        </w:rPr>
        <w:t>in the scale of shell growth</w:t>
      </w:r>
      <w:r>
        <w:rPr>
          <w:rFonts w:ascii="Arial" w:hAnsi="Arial" w:cs="Arial"/>
          <w:b/>
          <w:bCs/>
          <w:sz w:val="24"/>
          <w:szCs w:val="24"/>
        </w:rPr>
        <w:t xml:space="preserve"> </w:t>
      </w:r>
      <w:del w:id="283" w:author="alisha saley" w:date="2023-10-27T09:16:00Z">
        <w:r w:rsidDel="00BA3729">
          <w:rPr>
            <w:rFonts w:ascii="Arial" w:hAnsi="Arial" w:cs="Arial"/>
            <w:b/>
            <w:bCs/>
            <w:sz w:val="24"/>
            <w:szCs w:val="24"/>
          </w:rPr>
          <w:delText>in the later window</w:delText>
        </w:r>
      </w:del>
      <w:r w:rsidR="00EF623E" w:rsidRPr="002C7508">
        <w:rPr>
          <w:rFonts w:ascii="Arial" w:hAnsi="Arial" w:cs="Arial"/>
          <w:b/>
          <w:bCs/>
          <w:sz w:val="24"/>
          <w:szCs w:val="24"/>
        </w:rPr>
        <w:t xml:space="preserve"> </w:t>
      </w:r>
      <w:r>
        <w:rPr>
          <w:rFonts w:ascii="Arial" w:hAnsi="Arial" w:cs="Arial"/>
          <w:b/>
          <w:bCs/>
          <w:sz w:val="24"/>
          <w:szCs w:val="24"/>
        </w:rPr>
        <w:t>coincided with an effect of TA on shell growth,</w:t>
      </w:r>
      <w:r w:rsidR="00EF623E">
        <w:rPr>
          <w:rFonts w:ascii="Arial" w:hAnsi="Arial" w:cs="Arial"/>
          <w:b/>
          <w:bCs/>
          <w:sz w:val="24"/>
          <w:szCs w:val="24"/>
        </w:rPr>
        <w:t xml:space="preserve"> which </w:t>
      </w:r>
      <w:ins w:id="284" w:author="alisha saley" w:date="2023-10-26T12:05:00Z">
        <w:r w:rsidR="00E37250">
          <w:rPr>
            <w:rFonts w:ascii="Arial" w:hAnsi="Arial" w:cs="Arial"/>
            <w:b/>
            <w:bCs/>
            <w:sz w:val="24"/>
            <w:szCs w:val="24"/>
          </w:rPr>
          <w:t xml:space="preserve">may </w:t>
        </w:r>
      </w:ins>
      <w:del w:id="285" w:author="alisha saley" w:date="2023-10-26T09:50:00Z">
        <w:r w:rsidR="00EF623E" w:rsidDel="00917921">
          <w:rPr>
            <w:rFonts w:ascii="Arial" w:hAnsi="Arial" w:cs="Arial"/>
            <w:b/>
            <w:bCs/>
            <w:sz w:val="24"/>
            <w:szCs w:val="24"/>
          </w:rPr>
          <w:delText xml:space="preserve">could </w:delText>
        </w:r>
      </w:del>
      <w:ins w:id="286" w:author="alisha saley" w:date="2023-10-26T12:06:00Z">
        <w:r w:rsidR="00E7480D">
          <w:rPr>
            <w:rFonts w:ascii="Arial" w:hAnsi="Arial" w:cs="Arial"/>
            <w:b/>
            <w:bCs/>
            <w:sz w:val="24"/>
            <w:szCs w:val="24"/>
          </w:rPr>
          <w:t>suggest</w:t>
        </w:r>
        <w:r w:rsidR="00504624">
          <w:rPr>
            <w:rFonts w:ascii="Arial" w:hAnsi="Arial" w:cs="Arial"/>
            <w:b/>
            <w:bCs/>
            <w:sz w:val="24"/>
            <w:szCs w:val="24"/>
          </w:rPr>
          <w:t xml:space="preserve"> that</w:t>
        </w:r>
      </w:ins>
      <w:ins w:id="287" w:author="alisha saley" w:date="2023-10-26T09:50:00Z">
        <w:r w:rsidR="00917921">
          <w:rPr>
            <w:rFonts w:ascii="Arial" w:hAnsi="Arial" w:cs="Arial"/>
            <w:b/>
            <w:bCs/>
            <w:sz w:val="24"/>
            <w:szCs w:val="24"/>
          </w:rPr>
          <w:t xml:space="preserve"> </w:t>
        </w:r>
      </w:ins>
      <w:del w:id="288" w:author="alisha saley" w:date="2023-10-26T09:50:00Z">
        <w:r w:rsidR="00EF623E" w:rsidDel="00917921">
          <w:rPr>
            <w:rFonts w:ascii="Arial" w:hAnsi="Arial" w:cs="Arial"/>
            <w:b/>
            <w:bCs/>
            <w:sz w:val="24"/>
            <w:szCs w:val="24"/>
          </w:rPr>
          <w:delText>indicate that</w:delText>
        </w:r>
      </w:del>
      <w:del w:id="289" w:author="alisha saley" w:date="2023-10-26T12:06:00Z">
        <w:r w:rsidR="00EF623E" w:rsidDel="00E7480D">
          <w:rPr>
            <w:rFonts w:ascii="Arial" w:hAnsi="Arial" w:cs="Arial"/>
            <w:b/>
            <w:bCs/>
            <w:sz w:val="24"/>
            <w:szCs w:val="24"/>
          </w:rPr>
          <w:delText xml:space="preserve"> </w:delText>
        </w:r>
      </w:del>
      <w:ins w:id="290" w:author="alisha saley" w:date="2023-10-26T09:50:00Z">
        <w:r w:rsidR="00917921">
          <w:rPr>
            <w:rFonts w:ascii="Arial" w:hAnsi="Arial" w:cs="Arial"/>
            <w:b/>
            <w:bCs/>
            <w:sz w:val="24"/>
            <w:szCs w:val="24"/>
          </w:rPr>
          <w:t xml:space="preserve">the effect of TA </w:t>
        </w:r>
      </w:ins>
      <w:ins w:id="291" w:author="alisha saley" w:date="2023-10-26T12:05:00Z">
        <w:r w:rsidR="00E37250">
          <w:rPr>
            <w:rFonts w:ascii="Arial" w:hAnsi="Arial" w:cs="Arial"/>
            <w:b/>
            <w:bCs/>
            <w:sz w:val="24"/>
            <w:szCs w:val="24"/>
          </w:rPr>
          <w:t>was</w:t>
        </w:r>
      </w:ins>
      <w:del w:id="292" w:author="alisha saley" w:date="2023-10-26T10:59:00Z">
        <w:r w:rsidR="00EF623E" w:rsidDel="00245250">
          <w:rPr>
            <w:rFonts w:ascii="Arial" w:hAnsi="Arial" w:cs="Arial"/>
            <w:b/>
            <w:bCs/>
            <w:sz w:val="24"/>
            <w:szCs w:val="24"/>
          </w:rPr>
          <w:delText xml:space="preserve">oyster </w:delText>
        </w:r>
      </w:del>
      <w:del w:id="293" w:author="alisha saley" w:date="2023-10-26T09:50:00Z">
        <w:r w:rsidR="00EF623E" w:rsidDel="00917921">
          <w:rPr>
            <w:rFonts w:ascii="Arial" w:hAnsi="Arial" w:cs="Arial"/>
            <w:b/>
            <w:bCs/>
            <w:sz w:val="24"/>
            <w:szCs w:val="24"/>
          </w:rPr>
          <w:delText xml:space="preserve">responses were </w:delText>
        </w:r>
        <w:r w:rsidDel="00917921">
          <w:rPr>
            <w:rFonts w:ascii="Arial" w:hAnsi="Arial" w:cs="Arial"/>
            <w:b/>
            <w:bCs/>
            <w:sz w:val="24"/>
            <w:szCs w:val="24"/>
          </w:rPr>
          <w:delText>strongly</w:delText>
        </w:r>
        <w:r w:rsidR="00EF623E" w:rsidDel="00917921">
          <w:rPr>
            <w:rFonts w:ascii="Arial" w:hAnsi="Arial" w:cs="Arial"/>
            <w:b/>
            <w:bCs/>
            <w:sz w:val="24"/>
            <w:szCs w:val="24"/>
          </w:rPr>
          <w:delText xml:space="preserve"> </w:delText>
        </w:r>
      </w:del>
      <w:ins w:id="294" w:author="alisha saley" w:date="2023-10-26T12:05:00Z">
        <w:r w:rsidR="00E37250">
          <w:rPr>
            <w:rFonts w:ascii="Arial" w:hAnsi="Arial" w:cs="Arial"/>
            <w:b/>
            <w:bCs/>
            <w:sz w:val="24"/>
            <w:szCs w:val="24"/>
          </w:rPr>
          <w:t xml:space="preserve"> </w:t>
        </w:r>
      </w:ins>
      <w:ins w:id="295" w:author="alisha saley" w:date="2023-10-26T11:19:00Z">
        <w:r w:rsidR="00467756">
          <w:rPr>
            <w:rFonts w:ascii="Arial" w:hAnsi="Arial" w:cs="Arial"/>
            <w:b/>
            <w:bCs/>
            <w:sz w:val="24"/>
            <w:szCs w:val="24"/>
          </w:rPr>
          <w:t xml:space="preserve">biologically </w:t>
        </w:r>
      </w:ins>
      <w:ins w:id="296" w:author="alisha saley" w:date="2023-10-26T09:50:00Z">
        <w:r w:rsidR="00917921">
          <w:rPr>
            <w:rFonts w:ascii="Arial" w:hAnsi="Arial" w:cs="Arial"/>
            <w:b/>
            <w:bCs/>
            <w:sz w:val="24"/>
            <w:szCs w:val="24"/>
          </w:rPr>
          <w:t>medi</w:t>
        </w:r>
      </w:ins>
      <w:ins w:id="297" w:author="alisha saley" w:date="2023-10-26T09:51:00Z">
        <w:r w:rsidR="00917921">
          <w:rPr>
            <w:rFonts w:ascii="Arial" w:hAnsi="Arial" w:cs="Arial"/>
            <w:b/>
            <w:bCs/>
            <w:sz w:val="24"/>
            <w:szCs w:val="24"/>
          </w:rPr>
          <w:t>ated</w:t>
        </w:r>
      </w:ins>
      <w:del w:id="298" w:author="alisha saley" w:date="2023-10-26T09:51:00Z">
        <w:r w:rsidR="00EF623E" w:rsidDel="00917921">
          <w:rPr>
            <w:rFonts w:ascii="Arial" w:hAnsi="Arial" w:cs="Arial"/>
            <w:b/>
            <w:bCs/>
            <w:sz w:val="24"/>
            <w:szCs w:val="24"/>
          </w:rPr>
          <w:delText>linked to</w:delText>
        </w:r>
      </w:del>
      <w:del w:id="299" w:author="alisha saley" w:date="2023-10-26T11:19:00Z">
        <w:r w:rsidR="00EF623E" w:rsidDel="00467756">
          <w:rPr>
            <w:rFonts w:ascii="Arial" w:hAnsi="Arial" w:cs="Arial"/>
            <w:b/>
            <w:bCs/>
            <w:sz w:val="24"/>
            <w:szCs w:val="24"/>
          </w:rPr>
          <w:delText xml:space="preserve"> </w:delText>
        </w:r>
        <w:r w:rsidR="00917921" w:rsidDel="00467756">
          <w:rPr>
            <w:rFonts w:ascii="Arial" w:hAnsi="Arial" w:cs="Arial"/>
            <w:b/>
            <w:bCs/>
            <w:sz w:val="24"/>
            <w:szCs w:val="24"/>
          </w:rPr>
          <w:delText>shell building activity</w:delText>
        </w:r>
      </w:del>
      <w:r w:rsidR="00917921">
        <w:rPr>
          <w:rFonts w:ascii="Arial" w:hAnsi="Arial" w:cs="Arial"/>
          <w:b/>
          <w:bCs/>
          <w:sz w:val="24"/>
          <w:szCs w:val="24"/>
        </w:rPr>
        <w:t>.</w:t>
      </w:r>
      <w:ins w:id="300" w:author="alisha saley" w:date="2023-10-26T12:01:00Z">
        <w:r w:rsidR="00E37250">
          <w:rPr>
            <w:rFonts w:ascii="Arial" w:hAnsi="Arial" w:cs="Arial"/>
            <w:b/>
            <w:bCs/>
            <w:sz w:val="24"/>
            <w:szCs w:val="24"/>
          </w:rPr>
          <w:t xml:space="preserve"> </w:t>
        </w:r>
      </w:ins>
      <w:commentRangeEnd w:id="281"/>
      <w:r w:rsidR="00E531BD">
        <w:rPr>
          <w:rStyle w:val="CommentReference"/>
        </w:rPr>
        <w:commentReference w:id="281"/>
      </w:r>
      <w:commentRangeStart w:id="301"/>
      <w:commentRangeStart w:id="302"/>
      <w:ins w:id="303" w:author="alisha saley" w:date="2023-10-26T12:01:00Z">
        <w:r w:rsidR="00E37250">
          <w:rPr>
            <w:rFonts w:ascii="Arial" w:hAnsi="Arial" w:cs="Arial"/>
            <w:sz w:val="24"/>
            <w:szCs w:val="24"/>
          </w:rPr>
          <w:t>Others</w:t>
        </w:r>
      </w:ins>
      <w:ins w:id="304" w:author="alisha saley" w:date="2023-10-26T12:08:00Z">
        <w:r w:rsidR="00CC6D36">
          <w:rPr>
            <w:rFonts w:ascii="Arial" w:hAnsi="Arial" w:cs="Arial"/>
            <w:sz w:val="24"/>
            <w:szCs w:val="24"/>
          </w:rPr>
          <w:t>, including work from our group,</w:t>
        </w:r>
      </w:ins>
      <w:ins w:id="305" w:author="alisha saley" w:date="2023-10-26T12:01:00Z">
        <w:r w:rsidR="00E37250">
          <w:rPr>
            <w:rFonts w:ascii="Arial" w:hAnsi="Arial" w:cs="Arial"/>
            <w:sz w:val="24"/>
            <w:szCs w:val="24"/>
          </w:rPr>
          <w:t xml:space="preserve"> have </w:t>
        </w:r>
      </w:ins>
      <w:commentRangeEnd w:id="301"/>
      <w:r w:rsidR="00E531BD">
        <w:rPr>
          <w:rStyle w:val="CommentReference"/>
        </w:rPr>
        <w:commentReference w:id="301"/>
      </w:r>
      <w:commentRangeEnd w:id="302"/>
      <w:r w:rsidR="00E531BD">
        <w:rPr>
          <w:rStyle w:val="CommentReference"/>
        </w:rPr>
        <w:commentReference w:id="302"/>
      </w:r>
      <w:ins w:id="306" w:author="alisha saley" w:date="2023-10-26T12:01:00Z">
        <w:r w:rsidR="00E37250">
          <w:rPr>
            <w:rFonts w:ascii="Arial" w:hAnsi="Arial" w:cs="Arial"/>
            <w:sz w:val="24"/>
            <w:szCs w:val="24"/>
          </w:rPr>
          <w:t>demonstrated an ef</w:t>
        </w:r>
      </w:ins>
      <w:ins w:id="307" w:author="alisha saley" w:date="2023-10-26T12:02:00Z">
        <w:r w:rsidR="00E37250">
          <w:rPr>
            <w:rFonts w:ascii="Arial" w:hAnsi="Arial" w:cs="Arial"/>
            <w:sz w:val="24"/>
            <w:szCs w:val="24"/>
          </w:rPr>
          <w:t xml:space="preserve">fect of </w:t>
        </w:r>
      </w:ins>
      <w:ins w:id="308" w:author="alisha saley" w:date="2023-10-26T12:06:00Z">
        <w:r w:rsidR="00D4589B">
          <w:rPr>
            <w:rFonts w:ascii="Arial" w:hAnsi="Arial" w:cs="Arial"/>
            <w:sz w:val="24"/>
            <w:szCs w:val="24"/>
          </w:rPr>
          <w:t xml:space="preserve">direct </w:t>
        </w:r>
      </w:ins>
      <w:ins w:id="309" w:author="alisha saley" w:date="2023-10-26T12:02:00Z">
        <w:r w:rsidR="00E37250">
          <w:rPr>
            <w:rFonts w:ascii="Arial" w:hAnsi="Arial" w:cs="Arial"/>
            <w:sz w:val="24"/>
            <w:szCs w:val="24"/>
          </w:rPr>
          <w:t>biological compensation</w:t>
        </w:r>
      </w:ins>
      <w:ins w:id="310" w:author="alisha saley" w:date="2023-10-26T12:06:00Z">
        <w:r w:rsidR="00D4589B">
          <w:rPr>
            <w:rFonts w:ascii="Arial" w:hAnsi="Arial" w:cs="Arial"/>
            <w:sz w:val="24"/>
            <w:szCs w:val="24"/>
          </w:rPr>
          <w:t xml:space="preserve"> b</w:t>
        </w:r>
      </w:ins>
      <w:ins w:id="311" w:author="alisha saley" w:date="2023-10-26T12:07:00Z">
        <w:r w:rsidR="00D4589B">
          <w:rPr>
            <w:rFonts w:ascii="Arial" w:hAnsi="Arial" w:cs="Arial"/>
            <w:sz w:val="24"/>
            <w:szCs w:val="24"/>
          </w:rPr>
          <w:t>y the calcifier</w:t>
        </w:r>
      </w:ins>
      <w:ins w:id="312" w:author="alisha saley" w:date="2023-10-26T12:02:00Z">
        <w:r w:rsidR="00E37250">
          <w:rPr>
            <w:rFonts w:ascii="Arial" w:hAnsi="Arial" w:cs="Arial"/>
            <w:sz w:val="24"/>
            <w:szCs w:val="24"/>
          </w:rPr>
          <w:t xml:space="preserve"> in off-setting </w:t>
        </w:r>
      </w:ins>
      <w:ins w:id="313" w:author="alisha saley" w:date="2023-10-26T12:03:00Z">
        <w:r w:rsidR="00E37250">
          <w:rPr>
            <w:rFonts w:ascii="Arial" w:hAnsi="Arial" w:cs="Arial"/>
            <w:sz w:val="24"/>
            <w:szCs w:val="24"/>
          </w:rPr>
          <w:t>seawater-driven</w:t>
        </w:r>
      </w:ins>
      <w:ins w:id="314" w:author="alisha saley" w:date="2023-10-26T12:02:00Z">
        <w:r w:rsidR="00E37250">
          <w:rPr>
            <w:rFonts w:ascii="Arial" w:hAnsi="Arial" w:cs="Arial"/>
            <w:sz w:val="24"/>
            <w:szCs w:val="24"/>
          </w:rPr>
          <w:t xml:space="preserve"> dissolution in other calcifying species (cite</w:t>
        </w:r>
      </w:ins>
      <w:ins w:id="315" w:author="alisha saley" w:date="2023-10-26T12:08:00Z">
        <w:r w:rsidR="00CC6D36">
          <w:rPr>
            <w:rFonts w:ascii="Arial" w:hAnsi="Arial" w:cs="Arial"/>
            <w:sz w:val="24"/>
            <w:szCs w:val="24"/>
          </w:rPr>
          <w:t>), along with the role of</w:t>
        </w:r>
      </w:ins>
      <w:ins w:id="316" w:author="alisha saley" w:date="2023-10-26T12:09:00Z">
        <w:r w:rsidR="005F7F21">
          <w:rPr>
            <w:rFonts w:ascii="Arial" w:hAnsi="Arial" w:cs="Arial"/>
            <w:sz w:val="24"/>
            <w:szCs w:val="24"/>
          </w:rPr>
          <w:t xml:space="preserve"> organic,</w:t>
        </w:r>
      </w:ins>
      <w:ins w:id="317" w:author="alisha saley" w:date="2023-10-26T12:08:00Z">
        <w:r w:rsidR="00CC6D36">
          <w:rPr>
            <w:rFonts w:ascii="Arial" w:hAnsi="Arial" w:cs="Arial"/>
            <w:sz w:val="24"/>
            <w:szCs w:val="24"/>
          </w:rPr>
          <w:t xml:space="preserve"> protective layers that</w:t>
        </w:r>
      </w:ins>
      <w:ins w:id="318" w:author="alisha saley" w:date="2023-10-26T12:09:00Z">
        <w:r w:rsidR="005F7F21">
          <w:rPr>
            <w:rFonts w:ascii="Arial" w:hAnsi="Arial" w:cs="Arial"/>
            <w:sz w:val="24"/>
            <w:szCs w:val="24"/>
          </w:rPr>
          <w:t xml:space="preserve"> can</w:t>
        </w:r>
      </w:ins>
      <w:ins w:id="319" w:author="alisha saley" w:date="2023-10-26T12:08:00Z">
        <w:r w:rsidR="00CC6D36">
          <w:rPr>
            <w:rFonts w:ascii="Arial" w:hAnsi="Arial" w:cs="Arial"/>
            <w:sz w:val="24"/>
            <w:szCs w:val="24"/>
          </w:rPr>
          <w:t xml:space="preserve"> </w:t>
        </w:r>
      </w:ins>
      <w:ins w:id="320" w:author="alisha saley" w:date="2023-10-26T12:09:00Z">
        <w:r w:rsidR="005F7F21">
          <w:rPr>
            <w:rFonts w:ascii="Arial" w:hAnsi="Arial" w:cs="Arial"/>
            <w:sz w:val="24"/>
            <w:szCs w:val="24"/>
          </w:rPr>
          <w:t>reduce</w:t>
        </w:r>
      </w:ins>
      <w:ins w:id="321" w:author="alisha saley" w:date="2023-10-26T12:08:00Z">
        <w:r w:rsidR="00CC6D36">
          <w:rPr>
            <w:rFonts w:ascii="Arial" w:hAnsi="Arial" w:cs="Arial"/>
            <w:sz w:val="24"/>
            <w:szCs w:val="24"/>
          </w:rPr>
          <w:t xml:space="preserve"> </w:t>
        </w:r>
      </w:ins>
      <w:ins w:id="322" w:author="alisha saley" w:date="2023-10-26T12:09:00Z">
        <w:r w:rsidR="005F7F21">
          <w:rPr>
            <w:rFonts w:ascii="Arial" w:hAnsi="Arial" w:cs="Arial"/>
            <w:sz w:val="24"/>
            <w:szCs w:val="24"/>
          </w:rPr>
          <w:t>dissolution rates</w:t>
        </w:r>
      </w:ins>
      <w:ins w:id="323" w:author="alisha saley" w:date="2023-10-26T12:10:00Z">
        <w:r w:rsidR="005F7F21">
          <w:rPr>
            <w:rFonts w:ascii="Arial" w:hAnsi="Arial" w:cs="Arial"/>
            <w:sz w:val="24"/>
            <w:szCs w:val="24"/>
          </w:rPr>
          <w:t xml:space="preserve"> through minimizing contact</w:t>
        </w:r>
      </w:ins>
      <w:ins w:id="324" w:author="alisha saley" w:date="2023-10-26T12:09:00Z">
        <w:r w:rsidR="005F7F21">
          <w:rPr>
            <w:rFonts w:ascii="Arial" w:hAnsi="Arial" w:cs="Arial"/>
            <w:sz w:val="24"/>
            <w:szCs w:val="24"/>
          </w:rPr>
          <w:t xml:space="preserve"> between </w:t>
        </w:r>
      </w:ins>
      <w:ins w:id="325" w:author="alisha saley" w:date="2023-10-26T12:08:00Z">
        <w:r w:rsidR="00CC6D36">
          <w:rPr>
            <w:rFonts w:ascii="Arial" w:hAnsi="Arial" w:cs="Arial"/>
            <w:sz w:val="24"/>
            <w:szCs w:val="24"/>
          </w:rPr>
          <w:t xml:space="preserve">seawater </w:t>
        </w:r>
      </w:ins>
      <w:ins w:id="326" w:author="alisha saley" w:date="2023-10-26T12:09:00Z">
        <w:r w:rsidR="005F7F21">
          <w:rPr>
            <w:rFonts w:ascii="Arial" w:hAnsi="Arial" w:cs="Arial"/>
            <w:sz w:val="24"/>
            <w:szCs w:val="24"/>
          </w:rPr>
          <w:t>and shell</w:t>
        </w:r>
      </w:ins>
      <w:ins w:id="327" w:author="alisha saley" w:date="2023-10-26T12:08:00Z">
        <w:r w:rsidR="00CC6D36">
          <w:rPr>
            <w:rFonts w:ascii="Arial" w:hAnsi="Arial" w:cs="Arial"/>
            <w:sz w:val="24"/>
            <w:szCs w:val="24"/>
          </w:rPr>
          <w:t xml:space="preserve"> (cite)</w:t>
        </w:r>
      </w:ins>
      <w:ins w:id="328" w:author="alisha saley" w:date="2023-10-26T12:10:00Z">
        <w:r w:rsidR="005F7F21">
          <w:rPr>
            <w:rFonts w:ascii="Arial" w:hAnsi="Arial" w:cs="Arial"/>
            <w:sz w:val="24"/>
            <w:szCs w:val="24"/>
          </w:rPr>
          <w:t>.</w:t>
        </w:r>
        <w:r w:rsidR="00A72E35">
          <w:rPr>
            <w:rFonts w:ascii="Arial" w:hAnsi="Arial" w:cs="Arial"/>
            <w:sz w:val="24"/>
            <w:szCs w:val="24"/>
          </w:rPr>
          <w:t xml:space="preserve"> </w:t>
        </w:r>
      </w:ins>
      <w:commentRangeStart w:id="329"/>
      <w:commentRangeStart w:id="330"/>
      <w:ins w:id="331" w:author="alisha saley" w:date="2023-10-26T12:11:00Z">
        <w:r w:rsidR="00A72E35">
          <w:rPr>
            <w:rFonts w:ascii="Arial" w:hAnsi="Arial" w:cs="Arial"/>
            <w:sz w:val="24"/>
            <w:szCs w:val="24"/>
          </w:rPr>
          <w:t>Specifically, we have previously detected an effect of biological activity in mediating short-term calcification responses in another coastal calcifier, the California mussel (</w:t>
        </w:r>
        <w:r w:rsidR="00A72E35">
          <w:rPr>
            <w:rFonts w:ascii="Arial" w:hAnsi="Arial" w:cs="Arial"/>
            <w:i/>
            <w:iCs/>
            <w:sz w:val="24"/>
            <w:szCs w:val="24"/>
          </w:rPr>
          <w:t>Mytilus californianus</w:t>
        </w:r>
        <w:r w:rsidR="00A72E35">
          <w:rPr>
            <w:rFonts w:ascii="Arial" w:hAnsi="Arial" w:cs="Arial"/>
            <w:sz w:val="24"/>
            <w:szCs w:val="24"/>
          </w:rPr>
          <w:t>). In the mussel species, however, we found that sharp declines in shell building corresponded to a particular salinity, below which, resulted in reduced oxygen consumption, a response sometimes measured as a proxy for organism activity. Here we did not measure oxygen consumption activity between the two periods and so we can only speculate that reduced, later window shell growth</w:t>
        </w:r>
      </w:ins>
      <w:ins w:id="332" w:author="alisha saley" w:date="2023-10-26T12:12:00Z">
        <w:r w:rsidR="00A72E35">
          <w:rPr>
            <w:rFonts w:ascii="Arial" w:hAnsi="Arial" w:cs="Arial"/>
            <w:sz w:val="24"/>
            <w:szCs w:val="24"/>
          </w:rPr>
          <w:t xml:space="preserve"> could have</w:t>
        </w:r>
      </w:ins>
      <w:ins w:id="333" w:author="alisha saley" w:date="2023-10-26T12:11:00Z">
        <w:r w:rsidR="00A72E35">
          <w:rPr>
            <w:rFonts w:ascii="Arial" w:hAnsi="Arial" w:cs="Arial"/>
            <w:sz w:val="24"/>
            <w:szCs w:val="24"/>
          </w:rPr>
          <w:t xml:space="preserve"> stem</w:t>
        </w:r>
      </w:ins>
      <w:ins w:id="334" w:author="alisha saley" w:date="2023-10-26T12:12:00Z">
        <w:r w:rsidR="00A72E35">
          <w:rPr>
            <w:rFonts w:ascii="Arial" w:hAnsi="Arial" w:cs="Arial"/>
            <w:sz w:val="24"/>
            <w:szCs w:val="24"/>
          </w:rPr>
          <w:t>med</w:t>
        </w:r>
      </w:ins>
      <w:ins w:id="335" w:author="alisha saley" w:date="2023-10-26T12:11:00Z">
        <w:r w:rsidR="00A72E35">
          <w:rPr>
            <w:rFonts w:ascii="Arial" w:hAnsi="Arial" w:cs="Arial"/>
            <w:sz w:val="24"/>
            <w:szCs w:val="24"/>
          </w:rPr>
          <w:t xml:space="preserve"> from declines in overall activity.</w:t>
        </w:r>
      </w:ins>
      <w:ins w:id="336" w:author="alisha saley" w:date="2023-10-26T13:20:00Z">
        <w:r w:rsidR="004827DA">
          <w:rPr>
            <w:rFonts w:ascii="Arial" w:hAnsi="Arial" w:cs="Arial"/>
            <w:sz w:val="24"/>
            <w:szCs w:val="24"/>
          </w:rPr>
          <w:t xml:space="preserve"> Future work may benefit from measuring changes in activity level through time in conjunction with shell building performance in order to normalize for activity.</w:t>
        </w:r>
      </w:ins>
      <w:commentRangeEnd w:id="329"/>
      <w:r w:rsidR="00E531BD">
        <w:rPr>
          <w:rStyle w:val="CommentReference"/>
        </w:rPr>
        <w:commentReference w:id="329"/>
      </w:r>
      <w:commentRangeEnd w:id="330"/>
      <w:r w:rsidR="00E531BD">
        <w:rPr>
          <w:rStyle w:val="CommentReference"/>
        </w:rPr>
        <w:commentReference w:id="330"/>
      </w:r>
    </w:p>
    <w:p w14:paraId="16D93D80" w14:textId="278C3907" w:rsidR="00EF623E" w:rsidDel="00A72E35" w:rsidRDefault="00E059CD">
      <w:pPr>
        <w:pStyle w:val="NoSpacing"/>
        <w:ind w:firstLine="720"/>
        <w:rPr>
          <w:del w:id="337" w:author="alisha saley" w:date="2023-10-26T10:23:00Z"/>
          <w:rFonts w:ascii="Arial" w:hAnsi="Arial" w:cs="Arial"/>
          <w:sz w:val="24"/>
          <w:szCs w:val="24"/>
        </w:rPr>
      </w:pPr>
      <w:ins w:id="338" w:author="alisha saley" w:date="2023-10-26T13:05:00Z">
        <w:r w:rsidRPr="00506D54">
          <w:rPr>
            <w:rFonts w:ascii="Arial" w:hAnsi="Arial" w:cs="Arial"/>
            <w:b/>
            <w:bCs/>
            <w:sz w:val="24"/>
            <w:szCs w:val="24"/>
            <w:rPrChange w:id="339" w:author="alisha saley" w:date="2023-10-26T13:08:00Z">
              <w:rPr>
                <w:rFonts w:ascii="Arial" w:hAnsi="Arial" w:cs="Arial"/>
                <w:sz w:val="24"/>
                <w:szCs w:val="24"/>
              </w:rPr>
            </w:rPrChange>
          </w:rPr>
          <w:t>Another possibility is that</w:t>
        </w:r>
      </w:ins>
      <w:ins w:id="340" w:author="alisha saley" w:date="2023-10-26T12:12:00Z">
        <w:r w:rsidR="00A72E35" w:rsidRPr="00506D54">
          <w:rPr>
            <w:rFonts w:ascii="Arial" w:hAnsi="Arial" w:cs="Arial"/>
            <w:b/>
            <w:bCs/>
            <w:sz w:val="24"/>
            <w:szCs w:val="24"/>
            <w:rPrChange w:id="341" w:author="alisha saley" w:date="2023-10-26T13:08:00Z">
              <w:rPr>
                <w:rFonts w:ascii="Arial" w:hAnsi="Arial" w:cs="Arial"/>
                <w:sz w:val="24"/>
                <w:szCs w:val="24"/>
              </w:rPr>
            </w:rPrChange>
          </w:rPr>
          <w:t xml:space="preserve"> an effect of </w:t>
        </w:r>
      </w:ins>
      <w:ins w:id="342" w:author="alisha saley" w:date="2023-10-26T12:16:00Z">
        <w:r w:rsidR="003B3B14" w:rsidRPr="00506D54">
          <w:rPr>
            <w:rFonts w:ascii="Arial" w:hAnsi="Arial" w:cs="Arial"/>
            <w:b/>
            <w:bCs/>
            <w:sz w:val="24"/>
            <w:szCs w:val="24"/>
            <w:rPrChange w:id="343" w:author="alisha saley" w:date="2023-10-26T13:08:00Z">
              <w:rPr>
                <w:rFonts w:ascii="Arial" w:hAnsi="Arial" w:cs="Arial"/>
                <w:sz w:val="24"/>
                <w:szCs w:val="24"/>
              </w:rPr>
            </w:rPrChange>
          </w:rPr>
          <w:t xml:space="preserve">low </w:t>
        </w:r>
      </w:ins>
      <w:ins w:id="344" w:author="alisha saley" w:date="2023-10-26T12:12:00Z">
        <w:r w:rsidR="00A72E35" w:rsidRPr="00506D54">
          <w:rPr>
            <w:rFonts w:ascii="Arial" w:hAnsi="Arial" w:cs="Arial"/>
            <w:b/>
            <w:bCs/>
            <w:sz w:val="24"/>
            <w:szCs w:val="24"/>
            <w:rPrChange w:id="345" w:author="alisha saley" w:date="2023-10-26T13:08:00Z">
              <w:rPr>
                <w:rFonts w:ascii="Arial" w:hAnsi="Arial" w:cs="Arial"/>
                <w:sz w:val="24"/>
                <w:szCs w:val="24"/>
              </w:rPr>
            </w:rPrChange>
          </w:rPr>
          <w:t xml:space="preserve">TA </w:t>
        </w:r>
      </w:ins>
      <w:ins w:id="346" w:author="alisha saley" w:date="2023-10-26T13:05:00Z">
        <w:r w:rsidR="00506D54" w:rsidRPr="00506D54">
          <w:rPr>
            <w:rFonts w:ascii="Arial" w:hAnsi="Arial" w:cs="Arial"/>
            <w:b/>
            <w:bCs/>
            <w:sz w:val="24"/>
            <w:szCs w:val="24"/>
            <w:rPrChange w:id="347" w:author="alisha saley" w:date="2023-10-26T13:08:00Z">
              <w:rPr>
                <w:rFonts w:ascii="Arial" w:hAnsi="Arial" w:cs="Arial"/>
                <w:sz w:val="24"/>
                <w:szCs w:val="24"/>
              </w:rPr>
            </w:rPrChange>
          </w:rPr>
          <w:t xml:space="preserve">arose in the later window </w:t>
        </w:r>
      </w:ins>
      <w:ins w:id="348" w:author="alisha saley" w:date="2023-10-26T13:07:00Z">
        <w:r w:rsidR="00506D54" w:rsidRPr="00506D54">
          <w:rPr>
            <w:rFonts w:ascii="Arial" w:hAnsi="Arial" w:cs="Arial"/>
            <w:b/>
            <w:bCs/>
            <w:sz w:val="24"/>
            <w:szCs w:val="24"/>
            <w:rPrChange w:id="349" w:author="alisha saley" w:date="2023-10-26T13:08:00Z">
              <w:rPr>
                <w:rFonts w:ascii="Arial" w:hAnsi="Arial" w:cs="Arial"/>
                <w:sz w:val="24"/>
                <w:szCs w:val="24"/>
              </w:rPr>
            </w:rPrChange>
          </w:rPr>
          <w:t xml:space="preserve">because </w:t>
        </w:r>
      </w:ins>
      <w:ins w:id="350" w:author="alisha saley" w:date="2023-10-26T13:11:00Z">
        <w:r w:rsidR="00801D25">
          <w:rPr>
            <w:rFonts w:ascii="Arial" w:hAnsi="Arial" w:cs="Arial"/>
            <w:b/>
            <w:bCs/>
            <w:sz w:val="24"/>
            <w:szCs w:val="24"/>
          </w:rPr>
          <w:t xml:space="preserve">some form </w:t>
        </w:r>
      </w:ins>
      <w:ins w:id="351" w:author="alisha saley" w:date="2023-10-26T13:10:00Z">
        <w:r w:rsidR="00801D25">
          <w:rPr>
            <w:rFonts w:ascii="Arial" w:hAnsi="Arial" w:cs="Arial"/>
            <w:b/>
            <w:bCs/>
            <w:sz w:val="24"/>
            <w:szCs w:val="24"/>
          </w:rPr>
          <w:t>of</w:t>
        </w:r>
      </w:ins>
      <w:ins w:id="352" w:author="alisha saley" w:date="2023-10-26T13:06:00Z">
        <w:r w:rsidR="00506D54" w:rsidRPr="00506D54">
          <w:rPr>
            <w:rFonts w:ascii="Arial" w:hAnsi="Arial" w:cs="Arial"/>
            <w:b/>
            <w:bCs/>
            <w:sz w:val="24"/>
            <w:szCs w:val="24"/>
            <w:rPrChange w:id="353" w:author="alisha saley" w:date="2023-10-26T13:08:00Z">
              <w:rPr>
                <w:rFonts w:ascii="Arial" w:hAnsi="Arial" w:cs="Arial"/>
                <w:sz w:val="24"/>
                <w:szCs w:val="24"/>
              </w:rPr>
            </w:rPrChange>
          </w:rPr>
          <w:t xml:space="preserve"> </w:t>
        </w:r>
      </w:ins>
      <w:commentRangeStart w:id="354"/>
      <w:ins w:id="355" w:author="alisha saley" w:date="2023-10-26T13:11:00Z">
        <w:r w:rsidR="00801D25">
          <w:rPr>
            <w:rFonts w:ascii="Arial" w:hAnsi="Arial" w:cs="Arial"/>
            <w:b/>
            <w:bCs/>
            <w:sz w:val="24"/>
            <w:szCs w:val="24"/>
          </w:rPr>
          <w:t xml:space="preserve">external </w:t>
        </w:r>
      </w:ins>
      <w:ins w:id="356" w:author="alisha saley" w:date="2023-10-26T13:08:00Z">
        <w:r w:rsidR="00506D54" w:rsidRPr="00506D54">
          <w:rPr>
            <w:rFonts w:ascii="Arial" w:hAnsi="Arial" w:cs="Arial"/>
            <w:b/>
            <w:bCs/>
            <w:sz w:val="24"/>
            <w:szCs w:val="24"/>
            <w:rPrChange w:id="357" w:author="alisha saley" w:date="2023-10-26T13:08:00Z">
              <w:rPr>
                <w:rFonts w:ascii="Arial" w:hAnsi="Arial" w:cs="Arial"/>
                <w:sz w:val="24"/>
                <w:szCs w:val="24"/>
              </w:rPr>
            </w:rPrChange>
          </w:rPr>
          <w:t xml:space="preserve">shell </w:t>
        </w:r>
      </w:ins>
      <w:ins w:id="358" w:author="alisha saley" w:date="2023-10-26T13:06:00Z">
        <w:r w:rsidR="00506D54" w:rsidRPr="00506D54">
          <w:rPr>
            <w:rFonts w:ascii="Arial" w:hAnsi="Arial" w:cs="Arial"/>
            <w:b/>
            <w:bCs/>
            <w:sz w:val="24"/>
            <w:szCs w:val="24"/>
            <w:rPrChange w:id="359" w:author="alisha saley" w:date="2023-10-26T13:08:00Z">
              <w:rPr>
                <w:rFonts w:ascii="Arial" w:hAnsi="Arial" w:cs="Arial"/>
                <w:sz w:val="24"/>
                <w:szCs w:val="24"/>
              </w:rPr>
            </w:rPrChange>
          </w:rPr>
          <w:t>protection</w:t>
        </w:r>
      </w:ins>
      <w:ins w:id="360" w:author="alisha saley" w:date="2023-10-26T13:08:00Z">
        <w:r w:rsidR="00506D54" w:rsidRPr="00506D54">
          <w:rPr>
            <w:rFonts w:ascii="Arial" w:hAnsi="Arial" w:cs="Arial"/>
            <w:b/>
            <w:bCs/>
            <w:sz w:val="24"/>
            <w:szCs w:val="24"/>
            <w:rPrChange w:id="361" w:author="alisha saley" w:date="2023-10-26T13:08:00Z">
              <w:rPr>
                <w:rFonts w:ascii="Arial" w:hAnsi="Arial" w:cs="Arial"/>
                <w:sz w:val="24"/>
                <w:szCs w:val="24"/>
              </w:rPr>
            </w:rPrChange>
          </w:rPr>
          <w:t xml:space="preserve"> </w:t>
        </w:r>
      </w:ins>
      <w:commentRangeEnd w:id="354"/>
      <w:r w:rsidR="00E531BD">
        <w:rPr>
          <w:rStyle w:val="CommentReference"/>
        </w:rPr>
        <w:commentReference w:id="354"/>
      </w:r>
      <w:ins w:id="362" w:author="alisha saley" w:date="2023-10-26T13:08:00Z">
        <w:r w:rsidR="00506D54" w:rsidRPr="00506D54">
          <w:rPr>
            <w:rFonts w:ascii="Arial" w:hAnsi="Arial" w:cs="Arial"/>
            <w:b/>
            <w:bCs/>
            <w:sz w:val="24"/>
            <w:szCs w:val="24"/>
            <w:rPrChange w:id="363" w:author="alisha saley" w:date="2023-10-26T13:08:00Z">
              <w:rPr>
                <w:rFonts w:ascii="Arial" w:hAnsi="Arial" w:cs="Arial"/>
                <w:sz w:val="24"/>
                <w:szCs w:val="24"/>
              </w:rPr>
            </w:rPrChange>
          </w:rPr>
          <w:t xml:space="preserve">that was present in the </w:t>
        </w:r>
      </w:ins>
      <w:ins w:id="364" w:author="alisha saley" w:date="2023-10-26T13:06:00Z">
        <w:r w:rsidR="00506D54" w:rsidRPr="00506D54">
          <w:rPr>
            <w:rFonts w:ascii="Arial" w:hAnsi="Arial" w:cs="Arial"/>
            <w:b/>
            <w:bCs/>
            <w:sz w:val="24"/>
            <w:szCs w:val="24"/>
            <w:rPrChange w:id="365" w:author="alisha saley" w:date="2023-10-26T13:08:00Z">
              <w:rPr>
                <w:rFonts w:ascii="Arial" w:hAnsi="Arial" w:cs="Arial"/>
                <w:sz w:val="24"/>
                <w:szCs w:val="24"/>
              </w:rPr>
            </w:rPrChange>
          </w:rPr>
          <w:t>earlier window</w:t>
        </w:r>
      </w:ins>
      <w:ins w:id="366" w:author="alisha saley" w:date="2023-10-26T13:12:00Z">
        <w:r w:rsidR="00654B44">
          <w:rPr>
            <w:rFonts w:ascii="Arial" w:hAnsi="Arial" w:cs="Arial"/>
            <w:b/>
            <w:bCs/>
            <w:sz w:val="24"/>
            <w:szCs w:val="24"/>
          </w:rPr>
          <w:t xml:space="preserve"> to prevent seawater contact with the shell</w:t>
        </w:r>
      </w:ins>
      <w:ins w:id="367" w:author="alisha saley" w:date="2023-10-26T13:06:00Z">
        <w:r w:rsidR="00506D54" w:rsidRPr="00506D54">
          <w:rPr>
            <w:rFonts w:ascii="Arial" w:hAnsi="Arial" w:cs="Arial"/>
            <w:b/>
            <w:bCs/>
            <w:sz w:val="24"/>
            <w:szCs w:val="24"/>
            <w:rPrChange w:id="368" w:author="alisha saley" w:date="2023-10-26T13:08:00Z">
              <w:rPr>
                <w:rFonts w:ascii="Arial" w:hAnsi="Arial" w:cs="Arial"/>
                <w:sz w:val="24"/>
                <w:szCs w:val="24"/>
              </w:rPr>
            </w:rPrChange>
          </w:rPr>
          <w:t>,</w:t>
        </w:r>
      </w:ins>
      <w:ins w:id="369" w:author="alisha saley" w:date="2023-10-26T13:08:00Z">
        <w:r w:rsidR="00506D54" w:rsidRPr="00506D54">
          <w:rPr>
            <w:rFonts w:ascii="Arial" w:hAnsi="Arial" w:cs="Arial"/>
            <w:b/>
            <w:bCs/>
            <w:sz w:val="24"/>
            <w:szCs w:val="24"/>
            <w:rPrChange w:id="370" w:author="alisha saley" w:date="2023-10-26T13:08:00Z">
              <w:rPr>
                <w:rFonts w:ascii="Arial" w:hAnsi="Arial" w:cs="Arial"/>
                <w:sz w:val="24"/>
                <w:szCs w:val="24"/>
              </w:rPr>
            </w:rPrChange>
          </w:rPr>
          <w:t xml:space="preserve"> was</w:t>
        </w:r>
      </w:ins>
      <w:ins w:id="371" w:author="alisha saley" w:date="2023-10-26T13:10:00Z">
        <w:r w:rsidR="00801D25">
          <w:rPr>
            <w:rFonts w:ascii="Arial" w:hAnsi="Arial" w:cs="Arial"/>
            <w:b/>
            <w:bCs/>
            <w:sz w:val="24"/>
            <w:szCs w:val="24"/>
          </w:rPr>
          <w:t xml:space="preserve"> no longer present</w:t>
        </w:r>
      </w:ins>
      <w:ins w:id="372" w:author="alisha saley" w:date="2023-10-26T13:11:00Z">
        <w:r w:rsidR="00801D25">
          <w:rPr>
            <w:rFonts w:ascii="Arial" w:hAnsi="Arial" w:cs="Arial"/>
            <w:b/>
            <w:bCs/>
            <w:sz w:val="24"/>
            <w:szCs w:val="24"/>
          </w:rPr>
          <w:t xml:space="preserve"> </w:t>
        </w:r>
      </w:ins>
      <w:ins w:id="373" w:author="alisha saley" w:date="2023-10-26T13:06:00Z">
        <w:r w:rsidR="00506D54" w:rsidRPr="00506D54">
          <w:rPr>
            <w:rFonts w:ascii="Arial" w:hAnsi="Arial" w:cs="Arial"/>
            <w:b/>
            <w:bCs/>
            <w:sz w:val="24"/>
            <w:szCs w:val="24"/>
            <w:rPrChange w:id="374" w:author="alisha saley" w:date="2023-10-26T13:08:00Z">
              <w:rPr>
                <w:rFonts w:ascii="Arial" w:hAnsi="Arial" w:cs="Arial"/>
                <w:sz w:val="24"/>
                <w:szCs w:val="24"/>
              </w:rPr>
            </w:rPrChange>
          </w:rPr>
          <w:t xml:space="preserve">in the </w:t>
        </w:r>
      </w:ins>
      <w:ins w:id="375" w:author="alisha saley" w:date="2023-10-26T13:07:00Z">
        <w:r w:rsidR="00506D54" w:rsidRPr="00506D54">
          <w:rPr>
            <w:rFonts w:ascii="Arial" w:hAnsi="Arial" w:cs="Arial"/>
            <w:b/>
            <w:bCs/>
            <w:sz w:val="24"/>
            <w:szCs w:val="24"/>
            <w:rPrChange w:id="376" w:author="alisha saley" w:date="2023-10-26T13:08:00Z">
              <w:rPr>
                <w:rFonts w:ascii="Arial" w:hAnsi="Arial" w:cs="Arial"/>
                <w:sz w:val="24"/>
                <w:szCs w:val="24"/>
              </w:rPr>
            </w:rPrChange>
          </w:rPr>
          <w:t>later window</w:t>
        </w:r>
      </w:ins>
      <w:ins w:id="377" w:author="alisha saley" w:date="2023-10-26T13:11:00Z">
        <w:r w:rsidR="00801D25">
          <w:rPr>
            <w:rFonts w:ascii="Arial" w:hAnsi="Arial" w:cs="Arial"/>
            <w:b/>
            <w:bCs/>
            <w:sz w:val="24"/>
            <w:szCs w:val="24"/>
          </w:rPr>
          <w:t>.</w:t>
        </w:r>
      </w:ins>
      <w:ins w:id="378" w:author="alisha saley" w:date="2023-10-26T13:12:00Z">
        <w:r w:rsidR="00654B44">
          <w:rPr>
            <w:rFonts w:ascii="Arial" w:hAnsi="Arial" w:cs="Arial"/>
            <w:b/>
            <w:bCs/>
            <w:sz w:val="24"/>
            <w:szCs w:val="24"/>
          </w:rPr>
          <w:t xml:space="preserve"> </w:t>
        </w:r>
      </w:ins>
      <w:ins w:id="379" w:author="alisha saley" w:date="2023-10-26T12:17:00Z">
        <w:r w:rsidR="00632BE7">
          <w:rPr>
            <w:rFonts w:ascii="Arial" w:hAnsi="Arial" w:cs="Arial"/>
            <w:sz w:val="24"/>
            <w:szCs w:val="24"/>
          </w:rPr>
          <w:t xml:space="preserve">For example, other calcifying species have demonstrated the effect of </w:t>
        </w:r>
      </w:ins>
      <w:ins w:id="380" w:author="alisha saley" w:date="2023-10-26T12:18:00Z">
        <w:r w:rsidR="00632BE7">
          <w:rPr>
            <w:rFonts w:ascii="Arial" w:hAnsi="Arial" w:cs="Arial"/>
            <w:sz w:val="24"/>
            <w:szCs w:val="24"/>
          </w:rPr>
          <w:t xml:space="preserve">an organic layer, </w:t>
        </w:r>
        <w:proofErr w:type="gramStart"/>
        <w:r w:rsidR="00632BE7">
          <w:rPr>
            <w:rFonts w:ascii="Arial" w:hAnsi="Arial" w:cs="Arial"/>
            <w:sz w:val="24"/>
            <w:szCs w:val="24"/>
          </w:rPr>
          <w:t>i.e.</w:t>
        </w:r>
        <w:proofErr w:type="gramEnd"/>
        <w:r w:rsidR="00632BE7">
          <w:rPr>
            <w:rFonts w:ascii="Arial" w:hAnsi="Arial" w:cs="Arial"/>
            <w:sz w:val="24"/>
            <w:szCs w:val="24"/>
          </w:rPr>
          <w:t xml:space="preserve"> the</w:t>
        </w:r>
      </w:ins>
      <w:ins w:id="381" w:author="alisha saley" w:date="2023-10-26T12:17:00Z">
        <w:r w:rsidR="00632BE7">
          <w:rPr>
            <w:rFonts w:ascii="Arial" w:hAnsi="Arial" w:cs="Arial"/>
            <w:sz w:val="24"/>
            <w:szCs w:val="24"/>
          </w:rPr>
          <w:t xml:space="preserve"> periostracum</w:t>
        </w:r>
      </w:ins>
      <w:ins w:id="382" w:author="alisha saley" w:date="2023-10-26T12:18:00Z">
        <w:r w:rsidR="00632BE7">
          <w:rPr>
            <w:rFonts w:ascii="Arial" w:hAnsi="Arial" w:cs="Arial"/>
            <w:sz w:val="24"/>
            <w:szCs w:val="24"/>
          </w:rPr>
          <w:t>,</w:t>
        </w:r>
      </w:ins>
      <w:ins w:id="383" w:author="alisha saley" w:date="2023-10-26T12:17:00Z">
        <w:r w:rsidR="00632BE7">
          <w:rPr>
            <w:rFonts w:ascii="Arial" w:hAnsi="Arial" w:cs="Arial"/>
            <w:sz w:val="24"/>
            <w:szCs w:val="24"/>
          </w:rPr>
          <w:t xml:space="preserve"> in protecting under</w:t>
        </w:r>
      </w:ins>
      <w:ins w:id="384" w:author="alisha saley" w:date="2023-10-26T12:18:00Z">
        <w:r w:rsidR="00632BE7">
          <w:rPr>
            <w:rFonts w:ascii="Arial" w:hAnsi="Arial" w:cs="Arial"/>
            <w:sz w:val="24"/>
            <w:szCs w:val="24"/>
          </w:rPr>
          <w:t>lying shell</w:t>
        </w:r>
      </w:ins>
      <w:ins w:id="385" w:author="alisha saley" w:date="2023-10-26T12:22:00Z">
        <w:r w:rsidR="00632BE7">
          <w:rPr>
            <w:rFonts w:ascii="Arial" w:hAnsi="Arial" w:cs="Arial"/>
            <w:sz w:val="24"/>
            <w:szCs w:val="24"/>
          </w:rPr>
          <w:t xml:space="preserve"> material</w:t>
        </w:r>
      </w:ins>
      <w:ins w:id="386" w:author="alisha saley" w:date="2023-10-26T12:18:00Z">
        <w:r w:rsidR="00632BE7">
          <w:rPr>
            <w:rFonts w:ascii="Arial" w:hAnsi="Arial" w:cs="Arial"/>
            <w:sz w:val="24"/>
            <w:szCs w:val="24"/>
          </w:rPr>
          <w:t xml:space="preserve"> from dissolution (</w:t>
        </w:r>
        <w:proofErr w:type="spellStart"/>
        <w:r w:rsidR="00632BE7">
          <w:rPr>
            <w:rFonts w:ascii="Arial" w:hAnsi="Arial" w:cs="Arial"/>
            <w:sz w:val="24"/>
            <w:szCs w:val="24"/>
          </w:rPr>
          <w:t>ptero</w:t>
        </w:r>
        <w:proofErr w:type="spellEnd"/>
        <w:r w:rsidR="00632BE7">
          <w:rPr>
            <w:rFonts w:ascii="Arial" w:hAnsi="Arial" w:cs="Arial"/>
            <w:sz w:val="24"/>
            <w:szCs w:val="24"/>
          </w:rPr>
          <w:t>, us), though oysters are generall</w:t>
        </w:r>
      </w:ins>
      <w:ins w:id="387" w:author="alisha saley" w:date="2023-10-26T12:19:00Z">
        <w:r w:rsidR="00632BE7">
          <w:rPr>
            <w:rFonts w:ascii="Arial" w:hAnsi="Arial" w:cs="Arial"/>
            <w:sz w:val="24"/>
            <w:szCs w:val="24"/>
          </w:rPr>
          <w:t>y thought to lose this layer through X process (cite).</w:t>
        </w:r>
      </w:ins>
      <w:ins w:id="388" w:author="alisha saley" w:date="2023-10-26T12:23:00Z">
        <w:r w:rsidR="00632BE7">
          <w:rPr>
            <w:rFonts w:ascii="Arial" w:hAnsi="Arial" w:cs="Arial"/>
            <w:sz w:val="24"/>
            <w:szCs w:val="24"/>
          </w:rPr>
          <w:t xml:space="preserve"> </w:t>
        </w:r>
      </w:ins>
      <w:ins w:id="389" w:author="alisha saley" w:date="2023-10-26T13:12:00Z">
        <w:r w:rsidR="00654B44">
          <w:rPr>
            <w:rFonts w:ascii="Arial" w:hAnsi="Arial" w:cs="Arial"/>
            <w:sz w:val="24"/>
            <w:szCs w:val="24"/>
          </w:rPr>
          <w:t>Thoug</w:t>
        </w:r>
      </w:ins>
      <w:ins w:id="390" w:author="alisha saley" w:date="2023-10-26T13:13:00Z">
        <w:r w:rsidR="00654B44">
          <w:rPr>
            <w:rFonts w:ascii="Arial" w:hAnsi="Arial" w:cs="Arial"/>
            <w:sz w:val="24"/>
            <w:szCs w:val="24"/>
          </w:rPr>
          <w:t>h we</w:t>
        </w:r>
      </w:ins>
      <w:ins w:id="391" w:author="alisha saley" w:date="2023-10-26T12:24:00Z">
        <w:r w:rsidR="00632BE7">
          <w:rPr>
            <w:rFonts w:ascii="Arial" w:hAnsi="Arial" w:cs="Arial"/>
            <w:sz w:val="24"/>
            <w:szCs w:val="24"/>
          </w:rPr>
          <w:t xml:space="preserve"> </w:t>
        </w:r>
      </w:ins>
      <w:ins w:id="392" w:author="alisha saley" w:date="2023-10-26T12:25:00Z">
        <w:r w:rsidR="00632BE7">
          <w:rPr>
            <w:rFonts w:ascii="Arial" w:hAnsi="Arial" w:cs="Arial"/>
            <w:sz w:val="24"/>
            <w:szCs w:val="24"/>
          </w:rPr>
          <w:t>d</w:t>
        </w:r>
      </w:ins>
      <w:ins w:id="393" w:author="alisha saley" w:date="2023-10-26T12:26:00Z">
        <w:r w:rsidR="00632BE7">
          <w:rPr>
            <w:rFonts w:ascii="Arial" w:hAnsi="Arial" w:cs="Arial"/>
            <w:sz w:val="24"/>
            <w:szCs w:val="24"/>
          </w:rPr>
          <w:t xml:space="preserve">id not </w:t>
        </w:r>
      </w:ins>
      <w:ins w:id="394" w:author="alisha saley" w:date="2023-10-26T12:30:00Z">
        <w:r w:rsidR="001930F8">
          <w:rPr>
            <w:rFonts w:ascii="Arial" w:hAnsi="Arial" w:cs="Arial"/>
            <w:sz w:val="24"/>
            <w:szCs w:val="24"/>
          </w:rPr>
          <w:t xml:space="preserve">attempt to </w:t>
        </w:r>
      </w:ins>
      <w:ins w:id="395" w:author="alisha saley" w:date="2023-10-26T12:26:00Z">
        <w:r w:rsidR="00632BE7">
          <w:rPr>
            <w:rFonts w:ascii="Arial" w:hAnsi="Arial" w:cs="Arial"/>
            <w:sz w:val="24"/>
            <w:szCs w:val="24"/>
          </w:rPr>
          <w:t>identify</w:t>
        </w:r>
      </w:ins>
      <w:ins w:id="396" w:author="alisha saley" w:date="2023-10-26T12:25:00Z">
        <w:r w:rsidR="00632BE7">
          <w:rPr>
            <w:rFonts w:ascii="Arial" w:hAnsi="Arial" w:cs="Arial"/>
            <w:sz w:val="24"/>
            <w:szCs w:val="24"/>
          </w:rPr>
          <w:t xml:space="preserve"> potential sources of</w:t>
        </w:r>
      </w:ins>
      <w:ins w:id="397" w:author="alisha saley" w:date="2023-10-26T12:24:00Z">
        <w:r w:rsidR="00632BE7">
          <w:rPr>
            <w:rFonts w:ascii="Arial" w:hAnsi="Arial" w:cs="Arial"/>
            <w:sz w:val="24"/>
            <w:szCs w:val="24"/>
          </w:rPr>
          <w:t xml:space="preserve"> </w:t>
        </w:r>
      </w:ins>
      <w:ins w:id="398" w:author="alisha saley" w:date="2023-10-26T12:25:00Z">
        <w:r w:rsidR="00632BE7">
          <w:rPr>
            <w:rFonts w:ascii="Arial" w:hAnsi="Arial" w:cs="Arial"/>
            <w:sz w:val="24"/>
            <w:szCs w:val="24"/>
          </w:rPr>
          <w:t>surface</w:t>
        </w:r>
      </w:ins>
      <w:ins w:id="399" w:author="alisha saley" w:date="2023-10-26T12:24:00Z">
        <w:r w:rsidR="00632BE7">
          <w:rPr>
            <w:rFonts w:ascii="Arial" w:hAnsi="Arial" w:cs="Arial"/>
            <w:sz w:val="24"/>
            <w:szCs w:val="24"/>
          </w:rPr>
          <w:t xml:space="preserve"> </w:t>
        </w:r>
      </w:ins>
      <w:ins w:id="400" w:author="alisha saley" w:date="2023-10-26T12:25:00Z">
        <w:r w:rsidR="00632BE7">
          <w:rPr>
            <w:rFonts w:ascii="Arial" w:hAnsi="Arial" w:cs="Arial"/>
            <w:sz w:val="24"/>
            <w:szCs w:val="24"/>
          </w:rPr>
          <w:t>cover</w:t>
        </w:r>
      </w:ins>
      <w:ins w:id="401" w:author="alisha saley" w:date="2023-10-26T12:26:00Z">
        <w:r w:rsidR="00632BE7">
          <w:rPr>
            <w:rFonts w:ascii="Arial" w:hAnsi="Arial" w:cs="Arial"/>
            <w:sz w:val="24"/>
            <w:szCs w:val="24"/>
          </w:rPr>
          <w:t xml:space="preserve"> protection</w:t>
        </w:r>
      </w:ins>
      <w:ins w:id="402" w:author="alisha saley" w:date="2023-10-26T12:24:00Z">
        <w:r w:rsidR="00632BE7">
          <w:rPr>
            <w:rFonts w:ascii="Arial" w:hAnsi="Arial" w:cs="Arial"/>
            <w:sz w:val="24"/>
            <w:szCs w:val="24"/>
          </w:rPr>
          <w:t xml:space="preserve"> in oysters</w:t>
        </w:r>
      </w:ins>
      <w:ins w:id="403" w:author="alisha saley" w:date="2023-10-26T13:13:00Z">
        <w:r w:rsidR="00654B44">
          <w:rPr>
            <w:rFonts w:ascii="Arial" w:hAnsi="Arial" w:cs="Arial"/>
            <w:sz w:val="24"/>
            <w:szCs w:val="24"/>
          </w:rPr>
          <w:t xml:space="preserve">, </w:t>
        </w:r>
      </w:ins>
      <w:ins w:id="404" w:author="alisha saley" w:date="2023-10-26T13:14:00Z">
        <w:r w:rsidR="00654B44">
          <w:rPr>
            <w:rFonts w:ascii="Arial" w:hAnsi="Arial" w:cs="Arial"/>
            <w:sz w:val="24"/>
            <w:szCs w:val="24"/>
          </w:rPr>
          <w:t>we noted a</w:t>
        </w:r>
      </w:ins>
      <w:ins w:id="405" w:author="alisha saley" w:date="2023-10-26T13:13:00Z">
        <w:r w:rsidR="00654B44">
          <w:rPr>
            <w:rFonts w:ascii="Arial" w:hAnsi="Arial" w:cs="Arial"/>
            <w:sz w:val="24"/>
            <w:szCs w:val="24"/>
          </w:rPr>
          <w:t xml:space="preserve"> </w:t>
        </w:r>
        <w:commentRangeStart w:id="406"/>
        <w:r w:rsidR="00654B44">
          <w:rPr>
            <w:rFonts w:ascii="Arial" w:hAnsi="Arial" w:cs="Arial"/>
            <w:sz w:val="24"/>
            <w:szCs w:val="24"/>
          </w:rPr>
          <w:t xml:space="preserve">discoloration </w:t>
        </w:r>
      </w:ins>
      <w:ins w:id="407" w:author="alisha saley" w:date="2023-10-26T13:15:00Z">
        <w:r w:rsidR="00654B44">
          <w:rPr>
            <w:rFonts w:ascii="Arial" w:hAnsi="Arial" w:cs="Arial"/>
            <w:sz w:val="24"/>
            <w:szCs w:val="24"/>
          </w:rPr>
          <w:t xml:space="preserve">in the shells </w:t>
        </w:r>
      </w:ins>
      <w:commentRangeEnd w:id="406"/>
      <w:r w:rsidR="00552E17">
        <w:rPr>
          <w:rStyle w:val="CommentReference"/>
        </w:rPr>
        <w:commentReference w:id="406"/>
      </w:r>
      <w:ins w:id="408" w:author="alisha saley" w:date="2023-10-26T13:15:00Z">
        <w:r w:rsidR="00654B44">
          <w:rPr>
            <w:rFonts w:ascii="Arial" w:hAnsi="Arial" w:cs="Arial"/>
            <w:sz w:val="24"/>
            <w:szCs w:val="24"/>
          </w:rPr>
          <w:t xml:space="preserve">through time as a function of TA condition (Fig X). </w:t>
        </w:r>
      </w:ins>
      <w:ins w:id="409" w:author="alisha saley" w:date="2023-10-26T13:16:00Z">
        <w:r w:rsidR="00654B44">
          <w:rPr>
            <w:rFonts w:ascii="Arial" w:hAnsi="Arial" w:cs="Arial"/>
            <w:sz w:val="24"/>
            <w:szCs w:val="24"/>
          </w:rPr>
          <w:t xml:space="preserve">Bleaching of the exterior of the shell </w:t>
        </w:r>
      </w:ins>
      <w:ins w:id="410" w:author="alisha saley" w:date="2023-10-26T13:21:00Z">
        <w:r w:rsidR="00824C25">
          <w:rPr>
            <w:rFonts w:ascii="Arial" w:hAnsi="Arial" w:cs="Arial"/>
            <w:sz w:val="24"/>
            <w:szCs w:val="24"/>
          </w:rPr>
          <w:t>has</w:t>
        </w:r>
      </w:ins>
      <w:ins w:id="411" w:author="alisha saley" w:date="2023-10-26T13:16:00Z">
        <w:r w:rsidR="00654B44">
          <w:rPr>
            <w:rFonts w:ascii="Arial" w:hAnsi="Arial" w:cs="Arial"/>
            <w:sz w:val="24"/>
            <w:szCs w:val="24"/>
          </w:rPr>
          <w:t xml:space="preserve"> indicate</w:t>
        </w:r>
      </w:ins>
      <w:ins w:id="412" w:author="alisha saley" w:date="2023-10-26T13:21:00Z">
        <w:r w:rsidR="00824C25">
          <w:rPr>
            <w:rFonts w:ascii="Arial" w:hAnsi="Arial" w:cs="Arial"/>
            <w:sz w:val="24"/>
            <w:szCs w:val="24"/>
          </w:rPr>
          <w:t>d</w:t>
        </w:r>
      </w:ins>
      <w:ins w:id="413" w:author="alisha saley" w:date="2023-10-26T13:16:00Z">
        <w:r w:rsidR="00654B44">
          <w:rPr>
            <w:rFonts w:ascii="Arial" w:hAnsi="Arial" w:cs="Arial"/>
            <w:sz w:val="24"/>
            <w:szCs w:val="24"/>
          </w:rPr>
          <w:t xml:space="preserve"> the loss of a surface epiphyte (cite) or X (cite)</w:t>
        </w:r>
      </w:ins>
      <w:ins w:id="414" w:author="alisha saley" w:date="2023-10-26T13:21:00Z">
        <w:r w:rsidR="00824C25">
          <w:rPr>
            <w:rFonts w:ascii="Arial" w:hAnsi="Arial" w:cs="Arial"/>
            <w:sz w:val="24"/>
            <w:szCs w:val="24"/>
          </w:rPr>
          <w:t xml:space="preserve"> in other bivalve species</w:t>
        </w:r>
      </w:ins>
      <w:ins w:id="415" w:author="alisha saley" w:date="2023-10-26T13:16:00Z">
        <w:r w:rsidR="00654B44">
          <w:rPr>
            <w:rFonts w:ascii="Arial" w:hAnsi="Arial" w:cs="Arial"/>
            <w:sz w:val="24"/>
            <w:szCs w:val="24"/>
          </w:rPr>
          <w:t xml:space="preserve">, </w:t>
        </w:r>
      </w:ins>
      <w:ins w:id="416" w:author="alisha saley" w:date="2023-10-26T13:18:00Z">
        <w:r w:rsidR="00654B44">
          <w:rPr>
            <w:rFonts w:ascii="Arial" w:hAnsi="Arial" w:cs="Arial"/>
            <w:sz w:val="24"/>
            <w:szCs w:val="24"/>
          </w:rPr>
          <w:t>which once removed</w:t>
        </w:r>
      </w:ins>
      <w:ins w:id="417" w:author="alisha saley" w:date="2023-10-26T13:19:00Z">
        <w:r w:rsidR="00654B44">
          <w:rPr>
            <w:rFonts w:ascii="Arial" w:hAnsi="Arial" w:cs="Arial"/>
            <w:sz w:val="24"/>
            <w:szCs w:val="24"/>
          </w:rPr>
          <w:t xml:space="preserve">, </w:t>
        </w:r>
      </w:ins>
      <w:ins w:id="418" w:author="alisha saley" w:date="2023-10-26T13:21:00Z">
        <w:r w:rsidR="00824C25">
          <w:rPr>
            <w:rFonts w:ascii="Arial" w:hAnsi="Arial" w:cs="Arial"/>
            <w:sz w:val="24"/>
            <w:szCs w:val="24"/>
          </w:rPr>
          <w:t>may allow for</w:t>
        </w:r>
      </w:ins>
      <w:ins w:id="419" w:author="alisha saley" w:date="2023-10-26T13:19:00Z">
        <w:r w:rsidR="00654B44">
          <w:rPr>
            <w:rFonts w:ascii="Arial" w:hAnsi="Arial" w:cs="Arial"/>
            <w:sz w:val="24"/>
            <w:szCs w:val="24"/>
          </w:rPr>
          <w:t xml:space="preserve"> corrosive seawater to </w:t>
        </w:r>
      </w:ins>
      <w:ins w:id="420" w:author="alisha saley" w:date="2023-10-26T13:21:00Z">
        <w:r w:rsidR="00824C25">
          <w:rPr>
            <w:rFonts w:ascii="Arial" w:hAnsi="Arial" w:cs="Arial"/>
            <w:sz w:val="24"/>
            <w:szCs w:val="24"/>
          </w:rPr>
          <w:t>interact, and dissolve</w:t>
        </w:r>
      </w:ins>
      <w:ins w:id="421" w:author="alisha saley" w:date="2023-10-26T13:19:00Z">
        <w:r w:rsidR="00654B44">
          <w:rPr>
            <w:rFonts w:ascii="Arial" w:hAnsi="Arial" w:cs="Arial"/>
            <w:sz w:val="24"/>
            <w:szCs w:val="24"/>
          </w:rPr>
          <w:t xml:space="preserve"> exterior shell (cite).</w:t>
        </w:r>
      </w:ins>
    </w:p>
    <w:p w14:paraId="09DCB208" w14:textId="3F189328" w:rsidR="00535183" w:rsidDel="00463F80" w:rsidRDefault="00535183" w:rsidP="00463F80">
      <w:pPr>
        <w:pStyle w:val="NoSpacing"/>
        <w:rPr>
          <w:del w:id="422" w:author="alisha saley" w:date="2023-10-26T11:53:00Z"/>
          <w:rFonts w:ascii="Arial" w:hAnsi="Arial" w:cs="Arial"/>
          <w:sz w:val="24"/>
          <w:szCs w:val="24"/>
        </w:rPr>
      </w:pPr>
    </w:p>
    <w:p w14:paraId="72A6A522" w14:textId="50DF3538" w:rsidR="00535183" w:rsidRPr="002C7508" w:rsidDel="004827DA" w:rsidRDefault="00535183">
      <w:pPr>
        <w:pStyle w:val="NoSpacing"/>
        <w:rPr>
          <w:del w:id="423" w:author="alisha saley" w:date="2023-10-26T13:20:00Z"/>
          <w:moveTo w:id="424" w:author="alisha saley" w:date="2023-10-26T11:52:00Z"/>
          <w:rFonts w:ascii="Arial" w:hAnsi="Arial" w:cs="Arial"/>
          <w:sz w:val="24"/>
          <w:szCs w:val="24"/>
        </w:rPr>
        <w:pPrChange w:id="425" w:author="alisha saley" w:date="2023-10-26T11:53:00Z">
          <w:pPr>
            <w:pStyle w:val="NoSpacing"/>
            <w:numPr>
              <w:numId w:val="11"/>
            </w:numPr>
            <w:ind w:left="720" w:hanging="360"/>
          </w:pPr>
        </w:pPrChange>
      </w:pPr>
      <w:moveToRangeStart w:id="426" w:author="alisha saley" w:date="2023-10-26T11:52:00Z" w:name="move149213571"/>
      <w:moveTo w:id="427" w:author="alisha saley" w:date="2023-10-26T11:52:00Z">
        <w:del w:id="428" w:author="alisha saley" w:date="2023-10-26T11:53:00Z">
          <w:r w:rsidDel="00463F80">
            <w:rPr>
              <w:rFonts w:ascii="Arial" w:hAnsi="Arial" w:cs="Arial"/>
              <w:b/>
              <w:bCs/>
              <w:sz w:val="24"/>
              <w:szCs w:val="24"/>
            </w:rPr>
            <w:delText xml:space="preserve">Potentially seeing </w:delText>
          </w:r>
          <w:r w:rsidRPr="002C7508" w:rsidDel="00463F80">
            <w:rPr>
              <w:rFonts w:ascii="Arial" w:hAnsi="Arial" w:cs="Arial"/>
              <w:b/>
              <w:bCs/>
              <w:sz w:val="24"/>
              <w:szCs w:val="24"/>
            </w:rPr>
            <w:delText>Biological compensation</w:delText>
          </w:r>
          <w:r w:rsidDel="00463F80">
            <w:rPr>
              <w:rFonts w:ascii="Arial" w:hAnsi="Arial" w:cs="Arial"/>
              <w:b/>
              <w:bCs/>
              <w:sz w:val="24"/>
              <w:szCs w:val="24"/>
            </w:rPr>
            <w:delText xml:space="preserve"> or </w:delText>
          </w:r>
        </w:del>
        <w:del w:id="429" w:author="alisha saley" w:date="2023-10-26T13:20:00Z">
          <w:r w:rsidDel="004827DA">
            <w:rPr>
              <w:rFonts w:ascii="Arial" w:hAnsi="Arial" w:cs="Arial"/>
              <w:b/>
              <w:bCs/>
              <w:sz w:val="24"/>
              <w:szCs w:val="24"/>
            </w:rPr>
            <w:delText>effect of epiphytic protection i</w:delText>
          </w:r>
          <w:r w:rsidRPr="002C7508" w:rsidDel="004827DA">
            <w:rPr>
              <w:rFonts w:ascii="Arial" w:hAnsi="Arial" w:cs="Arial"/>
              <w:b/>
              <w:bCs/>
              <w:sz w:val="24"/>
              <w:szCs w:val="24"/>
            </w:rPr>
            <w:delText>n our data</w:delText>
          </w:r>
          <w:r w:rsidDel="004827DA">
            <w:rPr>
              <w:rFonts w:ascii="Arial" w:hAnsi="Arial" w:cs="Arial"/>
              <w:b/>
              <w:bCs/>
              <w:sz w:val="24"/>
              <w:szCs w:val="24"/>
            </w:rPr>
            <w:delText>, though, we were not able to measure either directly</w:delText>
          </w:r>
          <w:r w:rsidRPr="002C7508" w:rsidDel="004827DA">
            <w:rPr>
              <w:rFonts w:ascii="Arial" w:hAnsi="Arial" w:cs="Arial"/>
              <w:b/>
              <w:bCs/>
              <w:sz w:val="24"/>
              <w:szCs w:val="24"/>
            </w:rPr>
            <w:delText xml:space="preserve"> </w:delText>
          </w:r>
        </w:del>
      </w:moveTo>
    </w:p>
    <w:p w14:paraId="7E1A0D72" w14:textId="499BCB4B" w:rsidR="00535183" w:rsidRPr="002C7508" w:rsidDel="00FE535B" w:rsidRDefault="00535183" w:rsidP="00535183">
      <w:pPr>
        <w:pStyle w:val="NoSpacing"/>
        <w:numPr>
          <w:ilvl w:val="1"/>
          <w:numId w:val="11"/>
        </w:numPr>
        <w:rPr>
          <w:del w:id="430" w:author="alisha saley" w:date="2023-10-26T11:52:00Z"/>
          <w:moveTo w:id="431" w:author="alisha saley" w:date="2023-10-26T11:52:00Z"/>
          <w:rFonts w:ascii="Arial" w:hAnsi="Arial" w:cs="Arial"/>
          <w:sz w:val="24"/>
          <w:szCs w:val="24"/>
        </w:rPr>
      </w:pPr>
      <w:moveTo w:id="432" w:author="alisha saley" w:date="2023-10-26T11:52:00Z">
        <w:del w:id="433" w:author="alisha saley" w:date="2023-10-26T11:52:00Z">
          <w:r w:rsidRPr="002C7508" w:rsidDel="00FE535B">
            <w:rPr>
              <w:rFonts w:ascii="Arial" w:hAnsi="Arial" w:cs="Arial"/>
              <w:sz w:val="24"/>
              <w:szCs w:val="24"/>
            </w:rPr>
            <w:delText>Effect of Omega specifically in respect to TA?</w:delText>
          </w:r>
        </w:del>
      </w:moveTo>
    </w:p>
    <w:p w14:paraId="4882D79C" w14:textId="1E6C456B" w:rsidR="00535183" w:rsidRPr="002C7508" w:rsidDel="00FE535B" w:rsidRDefault="00535183" w:rsidP="00535183">
      <w:pPr>
        <w:pStyle w:val="NoSpacing"/>
        <w:numPr>
          <w:ilvl w:val="1"/>
          <w:numId w:val="11"/>
        </w:numPr>
        <w:rPr>
          <w:del w:id="434" w:author="alisha saley" w:date="2023-10-26T11:52:00Z"/>
          <w:moveTo w:id="435" w:author="alisha saley" w:date="2023-10-26T11:52:00Z"/>
          <w:rFonts w:ascii="Arial" w:hAnsi="Arial" w:cs="Arial"/>
          <w:sz w:val="24"/>
          <w:szCs w:val="24"/>
        </w:rPr>
      </w:pPr>
      <w:moveTo w:id="436" w:author="alisha saley" w:date="2023-10-26T11:52:00Z">
        <w:del w:id="437" w:author="alisha saley" w:date="2023-10-26T11:52:00Z">
          <w:r w:rsidRPr="002C7508" w:rsidDel="00FE535B">
            <w:rPr>
              <w:rFonts w:ascii="Arial" w:hAnsi="Arial" w:cs="Arial"/>
              <w:sz w:val="24"/>
              <w:szCs w:val="24"/>
            </w:rPr>
            <w:delText>What does low omega mean for abiotic dissolution</w:delText>
          </w:r>
        </w:del>
      </w:moveTo>
    </w:p>
    <w:p w14:paraId="5E9645A0" w14:textId="2005B1D2" w:rsidR="00535183" w:rsidDel="00FE535B" w:rsidRDefault="00535183" w:rsidP="00535183">
      <w:pPr>
        <w:pStyle w:val="NoSpacing"/>
        <w:numPr>
          <w:ilvl w:val="1"/>
          <w:numId w:val="11"/>
        </w:numPr>
        <w:rPr>
          <w:del w:id="438" w:author="alisha saley" w:date="2023-10-26T11:52:00Z"/>
          <w:moveTo w:id="439" w:author="alisha saley" w:date="2023-10-26T11:52:00Z"/>
          <w:rFonts w:ascii="Arial" w:hAnsi="Arial" w:cs="Arial"/>
          <w:sz w:val="24"/>
          <w:szCs w:val="24"/>
        </w:rPr>
      </w:pPr>
      <w:moveTo w:id="440" w:author="alisha saley" w:date="2023-10-26T11:52:00Z">
        <w:del w:id="441" w:author="alisha saley" w:date="2023-10-26T11:52:00Z">
          <w:r w:rsidRPr="002C7508" w:rsidDel="00FE535B">
            <w:rPr>
              <w:rFonts w:ascii="Arial" w:hAnsi="Arial" w:cs="Arial"/>
              <w:sz w:val="24"/>
              <w:szCs w:val="24"/>
            </w:rPr>
            <w:lastRenderedPageBreak/>
            <w:delText>How do our results relate to that; future work should parse out the effect of abiotic dissolution</w:delText>
          </w:r>
        </w:del>
      </w:moveTo>
    </w:p>
    <w:p w14:paraId="45F9EFAE" w14:textId="696036EF" w:rsidR="00535183" w:rsidRPr="002C7508" w:rsidDel="00FE535B" w:rsidRDefault="00535183" w:rsidP="00535183">
      <w:pPr>
        <w:pStyle w:val="NoSpacing"/>
        <w:numPr>
          <w:ilvl w:val="2"/>
          <w:numId w:val="11"/>
        </w:numPr>
        <w:rPr>
          <w:del w:id="442" w:author="alisha saley" w:date="2023-10-26T11:52:00Z"/>
          <w:moveTo w:id="443" w:author="alisha saley" w:date="2023-10-26T11:52:00Z"/>
          <w:rFonts w:ascii="Arial" w:hAnsi="Arial" w:cs="Arial"/>
          <w:sz w:val="24"/>
          <w:szCs w:val="24"/>
        </w:rPr>
      </w:pPr>
      <w:moveTo w:id="444" w:author="alisha saley" w:date="2023-10-26T11:52:00Z">
        <w:del w:id="445" w:author="alisha saley" w:date="2023-10-26T11:52:00Z">
          <w:r w:rsidDel="00FE535B">
            <w:rPr>
              <w:rFonts w:ascii="Arial" w:hAnsi="Arial" w:cs="Arial"/>
              <w:sz w:val="24"/>
              <w:szCs w:val="24"/>
            </w:rPr>
            <w:delText>reinforce the notion that the effects of surrounding seawater conditions are likely mediated by the extent of biological shell-building activity.</w:delText>
          </w:r>
        </w:del>
      </w:moveTo>
    </w:p>
    <w:p w14:paraId="206CB6E9" w14:textId="4172819A" w:rsidR="00535183" w:rsidDel="00463F80" w:rsidRDefault="00535183">
      <w:pPr>
        <w:pStyle w:val="NoSpacing"/>
        <w:numPr>
          <w:ilvl w:val="1"/>
          <w:numId w:val="11"/>
        </w:numPr>
        <w:ind w:left="0" w:firstLine="0"/>
        <w:rPr>
          <w:del w:id="446" w:author="alisha saley" w:date="2023-10-26T11:53:00Z"/>
          <w:moveTo w:id="447" w:author="alisha saley" w:date="2023-10-26T11:52:00Z"/>
          <w:rFonts w:ascii="Arial" w:hAnsi="Arial" w:cs="Arial"/>
          <w:sz w:val="24"/>
          <w:szCs w:val="24"/>
        </w:rPr>
        <w:pPrChange w:id="448" w:author="alisha saley" w:date="2023-10-26T11:53:00Z">
          <w:pPr>
            <w:pStyle w:val="NoSpacing"/>
            <w:numPr>
              <w:ilvl w:val="1"/>
              <w:numId w:val="11"/>
            </w:numPr>
            <w:ind w:left="1440" w:hanging="360"/>
          </w:pPr>
        </w:pPrChange>
      </w:pPr>
      <w:moveTo w:id="449" w:author="alisha saley" w:date="2023-10-26T11:52:00Z">
        <w:del w:id="450" w:author="alisha saley" w:date="2023-10-26T11:53:00Z">
          <w:r w:rsidRPr="002C7508" w:rsidDel="00463F80">
            <w:rPr>
              <w:rFonts w:ascii="Arial" w:hAnsi="Arial" w:cs="Arial"/>
              <w:sz w:val="24"/>
              <w:szCs w:val="24"/>
            </w:rPr>
            <w:delText xml:space="preserve">Or could it have been due to an interaction with epiphyte that was later absent from the shell, which is an interesting future direction. </w:delText>
          </w:r>
        </w:del>
      </w:moveTo>
    </w:p>
    <w:moveToRangeEnd w:id="426"/>
    <w:p w14:paraId="72A006FC" w14:textId="77777777" w:rsidR="00535183" w:rsidRDefault="00535183" w:rsidP="00A55B02">
      <w:pPr>
        <w:pStyle w:val="NoSpacing"/>
        <w:ind w:firstLine="720"/>
        <w:rPr>
          <w:ins w:id="451" w:author="alisha saley" w:date="2023-10-26T11:52:00Z"/>
          <w:rFonts w:ascii="Arial" w:hAnsi="Arial" w:cs="Arial"/>
          <w:b/>
          <w:bCs/>
          <w:sz w:val="24"/>
          <w:szCs w:val="24"/>
        </w:rPr>
      </w:pPr>
    </w:p>
    <w:p w14:paraId="03F6C283" w14:textId="07ADA5BA" w:rsidR="00204FAF" w:rsidDel="00F14E5D" w:rsidRDefault="00F93D8B" w:rsidP="00A55B02">
      <w:pPr>
        <w:pStyle w:val="NoSpacing"/>
        <w:ind w:firstLine="720"/>
        <w:rPr>
          <w:del w:id="452" w:author="alisha saley" w:date="2023-10-26T11:07:00Z"/>
          <w:rFonts w:ascii="Arial" w:hAnsi="Arial" w:cs="Arial"/>
          <w:sz w:val="24"/>
          <w:szCs w:val="24"/>
        </w:rPr>
      </w:pPr>
      <w:ins w:id="453" w:author="alisha saley" w:date="2023-10-26T10:47:00Z">
        <w:r w:rsidRPr="000B06F3">
          <w:rPr>
            <w:rFonts w:ascii="Arial" w:hAnsi="Arial" w:cs="Arial"/>
            <w:b/>
            <w:bCs/>
            <w:sz w:val="24"/>
            <w:szCs w:val="24"/>
            <w:rPrChange w:id="454" w:author="alisha saley" w:date="2023-10-26T11:07:00Z">
              <w:rPr>
                <w:rFonts w:ascii="Arial" w:hAnsi="Arial" w:cs="Arial"/>
                <w:sz w:val="24"/>
                <w:szCs w:val="24"/>
              </w:rPr>
            </w:rPrChange>
          </w:rPr>
          <w:t xml:space="preserve">We did not detect </w:t>
        </w:r>
      </w:ins>
      <w:ins w:id="455" w:author="alisha saley" w:date="2023-10-26T10:48:00Z">
        <w:r w:rsidRPr="000B06F3">
          <w:rPr>
            <w:rFonts w:ascii="Arial" w:hAnsi="Arial" w:cs="Arial"/>
            <w:b/>
            <w:bCs/>
            <w:sz w:val="24"/>
            <w:szCs w:val="24"/>
            <w:rPrChange w:id="456" w:author="alisha saley" w:date="2023-10-26T11:07:00Z">
              <w:rPr>
                <w:rFonts w:ascii="Arial" w:hAnsi="Arial" w:cs="Arial"/>
                <w:sz w:val="24"/>
                <w:szCs w:val="24"/>
              </w:rPr>
            </w:rPrChange>
          </w:rPr>
          <w:t>differences</w:t>
        </w:r>
      </w:ins>
      <w:ins w:id="457" w:author="alisha saley" w:date="2023-10-26T10:47:00Z">
        <w:r w:rsidRPr="000B06F3">
          <w:rPr>
            <w:rFonts w:ascii="Arial" w:hAnsi="Arial" w:cs="Arial"/>
            <w:b/>
            <w:bCs/>
            <w:sz w:val="24"/>
            <w:szCs w:val="24"/>
            <w:rPrChange w:id="458" w:author="alisha saley" w:date="2023-10-26T11:07:00Z">
              <w:rPr>
                <w:rFonts w:ascii="Arial" w:hAnsi="Arial" w:cs="Arial"/>
                <w:sz w:val="24"/>
                <w:szCs w:val="24"/>
              </w:rPr>
            </w:rPrChange>
          </w:rPr>
          <w:t xml:space="preserve"> in </w:t>
        </w:r>
      </w:ins>
      <w:ins w:id="459" w:author="alisha saley" w:date="2023-10-26T10:48:00Z">
        <w:r w:rsidRPr="000B06F3">
          <w:rPr>
            <w:rFonts w:ascii="Arial" w:hAnsi="Arial" w:cs="Arial"/>
            <w:b/>
            <w:bCs/>
            <w:sz w:val="24"/>
            <w:szCs w:val="24"/>
            <w:rPrChange w:id="460" w:author="alisha saley" w:date="2023-10-26T11:07:00Z">
              <w:rPr>
                <w:rFonts w:ascii="Arial" w:hAnsi="Arial" w:cs="Arial"/>
                <w:sz w:val="24"/>
                <w:szCs w:val="24"/>
              </w:rPr>
            </w:rPrChange>
          </w:rPr>
          <w:t xml:space="preserve">shell </w:t>
        </w:r>
      </w:ins>
      <w:ins w:id="461" w:author="alisha saley" w:date="2023-10-26T11:11:00Z">
        <w:r w:rsidR="00D903DF" w:rsidRPr="00D903DF">
          <w:rPr>
            <w:rFonts w:ascii="Arial" w:hAnsi="Arial" w:cs="Arial"/>
            <w:b/>
            <w:bCs/>
            <w:sz w:val="24"/>
            <w:szCs w:val="24"/>
          </w:rPr>
          <w:t>thickness,</w:t>
        </w:r>
      </w:ins>
      <w:ins w:id="462" w:author="alisha saley" w:date="2023-10-26T10:48:00Z">
        <w:r w:rsidRPr="000B06F3">
          <w:rPr>
            <w:rFonts w:ascii="Arial" w:hAnsi="Arial" w:cs="Arial"/>
            <w:b/>
            <w:bCs/>
            <w:sz w:val="24"/>
            <w:szCs w:val="24"/>
            <w:rPrChange w:id="463" w:author="alisha saley" w:date="2023-10-26T11:07:00Z">
              <w:rPr>
                <w:rFonts w:ascii="Arial" w:hAnsi="Arial" w:cs="Arial"/>
                <w:sz w:val="24"/>
                <w:szCs w:val="24"/>
              </w:rPr>
            </w:rPrChange>
          </w:rPr>
          <w:t xml:space="preserve"> or the condition index of oysters based on TA or salinity exposure</w:t>
        </w:r>
      </w:ins>
      <w:ins w:id="464" w:author="alisha saley" w:date="2023-10-26T10:49:00Z">
        <w:r w:rsidRPr="000B06F3">
          <w:rPr>
            <w:rFonts w:ascii="Arial" w:hAnsi="Arial" w:cs="Arial"/>
            <w:b/>
            <w:bCs/>
            <w:sz w:val="24"/>
            <w:szCs w:val="24"/>
            <w:rPrChange w:id="465" w:author="alisha saley" w:date="2023-10-26T11:07:00Z">
              <w:rPr>
                <w:rFonts w:ascii="Arial" w:hAnsi="Arial" w:cs="Arial"/>
                <w:sz w:val="24"/>
                <w:szCs w:val="24"/>
              </w:rPr>
            </w:rPrChange>
          </w:rPr>
          <w:t>,</w:t>
        </w:r>
      </w:ins>
      <w:ins w:id="466" w:author="alisha saley" w:date="2023-10-26T10:55:00Z">
        <w:r w:rsidR="00721EEB" w:rsidRPr="000B06F3">
          <w:rPr>
            <w:rFonts w:ascii="Arial" w:hAnsi="Arial" w:cs="Arial"/>
            <w:b/>
            <w:bCs/>
            <w:sz w:val="24"/>
            <w:szCs w:val="24"/>
            <w:rPrChange w:id="467" w:author="alisha saley" w:date="2023-10-26T11:07:00Z">
              <w:rPr>
                <w:rFonts w:ascii="Arial" w:hAnsi="Arial" w:cs="Arial"/>
                <w:sz w:val="24"/>
                <w:szCs w:val="24"/>
              </w:rPr>
            </w:rPrChange>
          </w:rPr>
          <w:t xml:space="preserve"> indicating that energy allocation to t</w:t>
        </w:r>
      </w:ins>
      <w:ins w:id="468" w:author="alisha saley" w:date="2023-10-26T11:00:00Z">
        <w:r w:rsidR="00204FAF" w:rsidRPr="000B06F3">
          <w:rPr>
            <w:rFonts w:ascii="Arial" w:hAnsi="Arial" w:cs="Arial"/>
            <w:b/>
            <w:bCs/>
            <w:sz w:val="24"/>
            <w:szCs w:val="24"/>
            <w:rPrChange w:id="469" w:author="alisha saley" w:date="2023-10-26T11:07:00Z">
              <w:rPr>
                <w:rFonts w:ascii="Arial" w:hAnsi="Arial" w:cs="Arial"/>
                <w:sz w:val="24"/>
                <w:szCs w:val="24"/>
              </w:rPr>
            </w:rPrChange>
          </w:rPr>
          <w:t>he X (name for all three responses?)</w:t>
        </w:r>
      </w:ins>
      <w:ins w:id="470" w:author="alisha saley" w:date="2023-10-26T10:55:00Z">
        <w:r w:rsidR="00721EEB" w:rsidRPr="000B06F3">
          <w:rPr>
            <w:rFonts w:ascii="Arial" w:hAnsi="Arial" w:cs="Arial"/>
            <w:b/>
            <w:bCs/>
            <w:sz w:val="24"/>
            <w:szCs w:val="24"/>
            <w:rPrChange w:id="471" w:author="alisha saley" w:date="2023-10-26T11:07:00Z">
              <w:rPr>
                <w:rFonts w:ascii="Arial" w:hAnsi="Arial" w:cs="Arial"/>
                <w:sz w:val="24"/>
                <w:szCs w:val="24"/>
              </w:rPr>
            </w:rPrChange>
          </w:rPr>
          <w:t xml:space="preserve"> </w:t>
        </w:r>
        <w:commentRangeStart w:id="472"/>
        <w:r w:rsidR="00721EEB" w:rsidRPr="000B06F3">
          <w:rPr>
            <w:rFonts w:ascii="Arial" w:hAnsi="Arial" w:cs="Arial"/>
            <w:b/>
            <w:bCs/>
            <w:sz w:val="24"/>
            <w:szCs w:val="24"/>
            <w:rPrChange w:id="473" w:author="alisha saley" w:date="2023-10-26T11:07:00Z">
              <w:rPr>
                <w:rFonts w:ascii="Arial" w:hAnsi="Arial" w:cs="Arial"/>
                <w:sz w:val="24"/>
                <w:szCs w:val="24"/>
              </w:rPr>
            </w:rPrChange>
          </w:rPr>
          <w:t>was uninhibited</w:t>
        </w:r>
      </w:ins>
      <w:ins w:id="474" w:author="alisha saley" w:date="2023-10-26T10:56:00Z">
        <w:r w:rsidR="00721EEB" w:rsidRPr="000B06F3">
          <w:rPr>
            <w:rFonts w:ascii="Arial" w:hAnsi="Arial" w:cs="Arial"/>
            <w:b/>
            <w:bCs/>
            <w:sz w:val="24"/>
            <w:szCs w:val="24"/>
            <w:rPrChange w:id="475" w:author="alisha saley" w:date="2023-10-26T11:07:00Z">
              <w:rPr>
                <w:rFonts w:ascii="Arial" w:hAnsi="Arial" w:cs="Arial"/>
                <w:sz w:val="24"/>
                <w:szCs w:val="24"/>
              </w:rPr>
            </w:rPrChange>
          </w:rPr>
          <w:t xml:space="preserve"> after 36 days</w:t>
        </w:r>
        <w:r w:rsidR="00721EEB">
          <w:rPr>
            <w:rFonts w:ascii="Arial" w:hAnsi="Arial" w:cs="Arial"/>
            <w:sz w:val="24"/>
            <w:szCs w:val="24"/>
          </w:rPr>
          <w:t>.</w:t>
        </w:r>
      </w:ins>
      <w:ins w:id="476" w:author="alisha saley" w:date="2023-10-26T11:02:00Z">
        <w:r w:rsidR="00BC4A06">
          <w:rPr>
            <w:rFonts w:ascii="Arial" w:hAnsi="Arial" w:cs="Arial"/>
            <w:sz w:val="24"/>
            <w:szCs w:val="24"/>
          </w:rPr>
          <w:t xml:space="preserve"> </w:t>
        </w:r>
      </w:ins>
      <w:commentRangeEnd w:id="472"/>
      <w:r w:rsidR="00E531BD">
        <w:rPr>
          <w:rStyle w:val="CommentReference"/>
        </w:rPr>
        <w:commentReference w:id="472"/>
      </w:r>
      <w:ins w:id="477" w:author="alisha saley" w:date="2023-10-26T11:02:00Z">
        <w:r w:rsidR="00BC4A06">
          <w:rPr>
            <w:rFonts w:ascii="Arial" w:hAnsi="Arial" w:cs="Arial"/>
            <w:sz w:val="24"/>
            <w:szCs w:val="24"/>
          </w:rPr>
          <w:t>W</w:t>
        </w:r>
      </w:ins>
      <w:ins w:id="478" w:author="alisha saley" w:date="2023-10-26T11:01:00Z">
        <w:r w:rsidR="00BC4A06">
          <w:rPr>
            <w:rFonts w:ascii="Arial" w:hAnsi="Arial" w:cs="Arial"/>
            <w:sz w:val="24"/>
            <w:szCs w:val="24"/>
          </w:rPr>
          <w:t xml:space="preserve">e did not sacrifice individuals </w:t>
        </w:r>
      </w:ins>
      <w:ins w:id="479" w:author="alisha saley" w:date="2023-10-26T11:02:00Z">
        <w:r w:rsidR="00BC4A06">
          <w:rPr>
            <w:rFonts w:ascii="Arial" w:hAnsi="Arial" w:cs="Arial"/>
            <w:sz w:val="24"/>
            <w:szCs w:val="24"/>
          </w:rPr>
          <w:t xml:space="preserve">on day 18 </w:t>
        </w:r>
      </w:ins>
      <w:ins w:id="480" w:author="alisha saley" w:date="2023-10-26T11:01:00Z">
        <w:r w:rsidR="00BC4A06">
          <w:rPr>
            <w:rFonts w:ascii="Arial" w:hAnsi="Arial" w:cs="Arial"/>
            <w:sz w:val="24"/>
            <w:szCs w:val="24"/>
          </w:rPr>
          <w:t xml:space="preserve">to measure thickness </w:t>
        </w:r>
      </w:ins>
      <w:ins w:id="481" w:author="alisha saley" w:date="2023-10-26T11:02:00Z">
        <w:r w:rsidR="00BC4A06">
          <w:rPr>
            <w:rFonts w:ascii="Arial" w:hAnsi="Arial" w:cs="Arial"/>
            <w:sz w:val="24"/>
            <w:szCs w:val="24"/>
          </w:rPr>
          <w:t>or condition index, however, and so we cannot indicate whether there were initial trade-off</w:t>
        </w:r>
      </w:ins>
      <w:ins w:id="482" w:author="alisha saley" w:date="2023-10-26T11:03:00Z">
        <w:r w:rsidR="00BC4A06">
          <w:rPr>
            <w:rFonts w:ascii="Arial" w:hAnsi="Arial" w:cs="Arial"/>
            <w:sz w:val="24"/>
            <w:szCs w:val="24"/>
          </w:rPr>
          <w:t>s during higher growth in shell area activity. What could have happened, is that oyster</w:t>
        </w:r>
      </w:ins>
      <w:ins w:id="483" w:author="alisha saley" w:date="2023-10-26T11:04:00Z">
        <w:r w:rsidR="00BC4A06">
          <w:rPr>
            <w:rFonts w:ascii="Arial" w:hAnsi="Arial" w:cs="Arial"/>
            <w:sz w:val="24"/>
            <w:szCs w:val="24"/>
          </w:rPr>
          <w:t xml:space="preserve"> shell growth was maximized in the earlier window</w:t>
        </w:r>
        <w:commentRangeStart w:id="484"/>
        <w:r w:rsidR="00BC4A06">
          <w:rPr>
            <w:rFonts w:ascii="Arial" w:hAnsi="Arial" w:cs="Arial"/>
            <w:sz w:val="24"/>
            <w:szCs w:val="24"/>
          </w:rPr>
          <w:t xml:space="preserve">, meanwhile depleting tissue reserves in order to keep up with increasing energetic cost under corrosive seawater conditions. </w:t>
        </w:r>
      </w:ins>
      <w:commentRangeEnd w:id="484"/>
      <w:r w:rsidR="00D517C9">
        <w:rPr>
          <w:rStyle w:val="CommentReference"/>
        </w:rPr>
        <w:commentReference w:id="484"/>
      </w:r>
      <w:ins w:id="485" w:author="alisha saley" w:date="2023-10-26T11:04:00Z">
        <w:r w:rsidR="00BC4A06">
          <w:rPr>
            <w:rFonts w:ascii="Arial" w:hAnsi="Arial" w:cs="Arial"/>
            <w:sz w:val="24"/>
            <w:szCs w:val="24"/>
          </w:rPr>
          <w:t>Then, we could have observed a decline in shell growth activity corresponding to</w:t>
        </w:r>
      </w:ins>
      <w:ins w:id="486" w:author="alisha saley" w:date="2023-10-26T11:05:00Z">
        <w:r w:rsidR="00BC4A06">
          <w:rPr>
            <w:rFonts w:ascii="Arial" w:hAnsi="Arial" w:cs="Arial"/>
            <w:sz w:val="24"/>
            <w:szCs w:val="24"/>
          </w:rPr>
          <w:t xml:space="preserve"> a </w:t>
        </w:r>
      </w:ins>
      <w:ins w:id="487" w:author="alisha saley" w:date="2023-10-26T11:11:00Z">
        <w:r w:rsidR="00D903DF">
          <w:rPr>
            <w:rFonts w:ascii="Arial" w:hAnsi="Arial" w:cs="Arial"/>
            <w:sz w:val="24"/>
            <w:szCs w:val="24"/>
          </w:rPr>
          <w:t>physiological</w:t>
        </w:r>
      </w:ins>
      <w:ins w:id="488" w:author="alisha saley" w:date="2023-10-26T11:05:00Z">
        <w:r w:rsidR="00BC4A06">
          <w:rPr>
            <w:rFonts w:ascii="Arial" w:hAnsi="Arial" w:cs="Arial"/>
            <w:sz w:val="24"/>
            <w:szCs w:val="24"/>
          </w:rPr>
          <w:t xml:space="preserve"> shift to rebuilding/regenerating shell thickness and tissue reserves. </w:t>
        </w:r>
        <w:r w:rsidR="00E604F1">
          <w:rPr>
            <w:rFonts w:ascii="Arial" w:hAnsi="Arial" w:cs="Arial"/>
            <w:sz w:val="24"/>
            <w:szCs w:val="24"/>
          </w:rPr>
          <w:t>This has been detected in X species (cite), though, others have indicated that well-fed individuals are not ofte</w:t>
        </w:r>
      </w:ins>
      <w:ins w:id="489" w:author="alisha saley" w:date="2023-10-26T11:06:00Z">
        <w:r w:rsidR="00E604F1">
          <w:rPr>
            <w:rFonts w:ascii="Arial" w:hAnsi="Arial" w:cs="Arial"/>
            <w:sz w:val="24"/>
            <w:szCs w:val="24"/>
          </w:rPr>
          <w:t xml:space="preserve">n energetically limited (cite), in which case, we could have </w:t>
        </w:r>
      </w:ins>
      <w:ins w:id="490" w:author="alisha saley" w:date="2023-10-26T11:08:00Z">
        <w:r w:rsidR="004A0684">
          <w:rPr>
            <w:rFonts w:ascii="Arial" w:hAnsi="Arial" w:cs="Arial"/>
            <w:sz w:val="24"/>
            <w:szCs w:val="24"/>
          </w:rPr>
          <w:t>been measuring</w:t>
        </w:r>
      </w:ins>
      <w:ins w:id="491" w:author="alisha saley" w:date="2023-10-26T11:06:00Z">
        <w:r w:rsidR="00E604F1">
          <w:rPr>
            <w:rFonts w:ascii="Arial" w:hAnsi="Arial" w:cs="Arial"/>
            <w:sz w:val="24"/>
            <w:szCs w:val="24"/>
          </w:rPr>
          <w:t xml:space="preserve"> natural shifts in</w:t>
        </w:r>
      </w:ins>
      <w:ins w:id="492" w:author="alisha saley" w:date="2023-10-26T11:08:00Z">
        <w:r w:rsidR="004A0684">
          <w:rPr>
            <w:rFonts w:ascii="Arial" w:hAnsi="Arial" w:cs="Arial"/>
            <w:sz w:val="24"/>
            <w:szCs w:val="24"/>
          </w:rPr>
          <w:t xml:space="preserve"> </w:t>
        </w:r>
        <w:r w:rsidR="002C63FD">
          <w:rPr>
            <w:rFonts w:ascii="Arial" w:hAnsi="Arial" w:cs="Arial"/>
            <w:sz w:val="24"/>
            <w:szCs w:val="24"/>
          </w:rPr>
          <w:t>prioritizing</w:t>
        </w:r>
      </w:ins>
      <w:ins w:id="493" w:author="alisha saley" w:date="2023-10-26T11:06:00Z">
        <w:r w:rsidR="00E604F1">
          <w:rPr>
            <w:rFonts w:ascii="Arial" w:hAnsi="Arial" w:cs="Arial"/>
            <w:sz w:val="24"/>
            <w:szCs w:val="24"/>
          </w:rPr>
          <w:t xml:space="preserve"> metabolic pathways.</w:t>
        </w:r>
      </w:ins>
      <w:ins w:id="494" w:author="alisha saley" w:date="2023-10-26T11:09:00Z">
        <w:r w:rsidR="006130A3">
          <w:rPr>
            <w:rFonts w:ascii="Arial" w:hAnsi="Arial" w:cs="Arial"/>
            <w:sz w:val="24"/>
            <w:szCs w:val="24"/>
          </w:rPr>
          <w:t xml:space="preserve"> Future studies that are able to decou</w:t>
        </w:r>
      </w:ins>
      <w:ins w:id="495" w:author="alisha saley" w:date="2023-10-26T11:10:00Z">
        <w:r w:rsidR="006130A3">
          <w:rPr>
            <w:rFonts w:ascii="Arial" w:hAnsi="Arial" w:cs="Arial"/>
            <w:sz w:val="24"/>
            <w:szCs w:val="24"/>
          </w:rPr>
          <w:t>ple naturally shifting metabolic pathways from disruptions of altered seawater conditions</w:t>
        </w:r>
      </w:ins>
      <w:ins w:id="496" w:author="alisha saley" w:date="2023-10-26T13:56:00Z">
        <w:r w:rsidR="00555FD7">
          <w:rPr>
            <w:rFonts w:ascii="Arial" w:hAnsi="Arial" w:cs="Arial"/>
            <w:sz w:val="24"/>
            <w:szCs w:val="24"/>
          </w:rPr>
          <w:t xml:space="preserve"> in </w:t>
        </w:r>
        <w:r w:rsidR="00555FD7">
          <w:rPr>
            <w:rFonts w:ascii="Arial" w:hAnsi="Arial" w:cs="Arial"/>
            <w:i/>
            <w:iCs/>
            <w:sz w:val="24"/>
            <w:szCs w:val="24"/>
          </w:rPr>
          <w:t>C. virginica</w:t>
        </w:r>
        <w:r w:rsidR="00555FD7">
          <w:rPr>
            <w:rFonts w:ascii="Arial" w:hAnsi="Arial" w:cs="Arial"/>
            <w:sz w:val="24"/>
            <w:szCs w:val="24"/>
          </w:rPr>
          <w:t xml:space="preserve"> and other calcifying species</w:t>
        </w:r>
      </w:ins>
      <w:ins w:id="497" w:author="alisha saley" w:date="2023-10-26T13:23:00Z">
        <w:r w:rsidR="00C60B15">
          <w:rPr>
            <w:rFonts w:ascii="Arial" w:hAnsi="Arial" w:cs="Arial"/>
            <w:sz w:val="24"/>
            <w:szCs w:val="24"/>
          </w:rPr>
          <w:t xml:space="preserve"> would be beneficial. </w:t>
        </w:r>
      </w:ins>
      <w:moveToRangeStart w:id="498" w:author="alisha saley" w:date="2023-10-26T11:00:00Z" w:name="move149210434"/>
      <w:moveTo w:id="499" w:author="alisha saley" w:date="2023-10-26T11:00:00Z">
        <w:del w:id="500" w:author="alisha saley" w:date="2023-10-26T11:07:00Z">
          <w:r w:rsidR="00204FAF" w:rsidDel="00DF6A51">
            <w:rPr>
              <w:rFonts w:ascii="Arial" w:hAnsi="Arial" w:cs="Arial"/>
              <w:sz w:val="24"/>
              <w:szCs w:val="24"/>
            </w:rPr>
            <w:delText>Many studies emphasize that consequences of corrosive seawater may often be counteracted with increased food, which helps to off-set the increased costs to acid-base maintenance in osmoconformers. Without it, organisms are left with smaller resources to devote to all growth activities, generally resulting in trade-offs. For example, oysters may devote more energy to growing laterally (SA) versus thickening their shell if X happens (cite). Or, a thicker, smaller shell could result in X env (cite). The relative tissue to shell mass (condition index) can also become depleted by costly shell-building processes, though, tissue mass does cycle separately of shell growth due to gamete production and release over reproductive seasons (cite).</w:delText>
          </w:r>
        </w:del>
      </w:moveTo>
    </w:p>
    <w:p w14:paraId="41739A82" w14:textId="621C7236" w:rsidR="00F14E5D" w:rsidRDefault="00F14E5D" w:rsidP="00A55B02">
      <w:pPr>
        <w:pStyle w:val="NoSpacing"/>
        <w:ind w:firstLine="720"/>
        <w:rPr>
          <w:ins w:id="501" w:author="alisha saley" w:date="2023-10-26T11:17:00Z"/>
          <w:rFonts w:ascii="Arial" w:hAnsi="Arial" w:cs="Arial"/>
          <w:sz w:val="24"/>
          <w:szCs w:val="24"/>
        </w:rPr>
      </w:pPr>
    </w:p>
    <w:p w14:paraId="7B72479D" w14:textId="63714145" w:rsidR="005353A3" w:rsidRPr="005A26C9" w:rsidDel="00164E67" w:rsidRDefault="00467756">
      <w:pPr>
        <w:pStyle w:val="NoSpacing"/>
        <w:rPr>
          <w:del w:id="502" w:author="alisha saley" w:date="2023-10-26T10:40:00Z"/>
          <w:rPrChange w:id="503" w:author="alisha saley" w:date="2023-10-26T13:35:00Z">
            <w:rPr>
              <w:del w:id="504" w:author="alisha saley" w:date="2023-10-26T10:40:00Z"/>
              <w:rFonts w:ascii="Arial" w:hAnsi="Arial" w:cs="Arial"/>
              <w:sz w:val="24"/>
              <w:szCs w:val="24"/>
            </w:rPr>
          </w:rPrChange>
        </w:rPr>
      </w:pPr>
      <w:ins w:id="505" w:author="alisha saley" w:date="2023-10-26T11:18:00Z">
        <w:r>
          <w:rPr>
            <w:rFonts w:ascii="Arial" w:hAnsi="Arial" w:cs="Arial"/>
            <w:sz w:val="24"/>
            <w:szCs w:val="24"/>
          </w:rPr>
          <w:tab/>
        </w:r>
      </w:ins>
      <w:moveToRangeEnd w:id="498"/>
      <w:commentRangeStart w:id="506"/>
      <w:ins w:id="507" w:author="alisha saley" w:date="2023-10-26T13:24:00Z">
        <w:r w:rsidR="00B44D5D" w:rsidRPr="00BE2ADC">
          <w:rPr>
            <w:rFonts w:ascii="Arial" w:hAnsi="Arial" w:cs="Arial"/>
            <w:b/>
            <w:bCs/>
            <w:sz w:val="24"/>
            <w:szCs w:val="24"/>
            <w:rPrChange w:id="508" w:author="alisha saley" w:date="2023-10-26T13:28:00Z">
              <w:rPr>
                <w:rFonts w:ascii="Arial" w:hAnsi="Arial" w:cs="Arial"/>
                <w:sz w:val="24"/>
                <w:szCs w:val="24"/>
              </w:rPr>
            </w:rPrChange>
          </w:rPr>
          <w:t>Though</w:t>
        </w:r>
      </w:ins>
      <w:commentRangeEnd w:id="506"/>
      <w:r w:rsidR="00D517C9">
        <w:rPr>
          <w:rStyle w:val="CommentReference"/>
        </w:rPr>
        <w:commentReference w:id="506"/>
      </w:r>
      <w:ins w:id="509" w:author="alisha saley" w:date="2023-10-26T13:24:00Z">
        <w:r w:rsidR="00B44D5D" w:rsidRPr="00BE2ADC">
          <w:rPr>
            <w:rFonts w:ascii="Arial" w:hAnsi="Arial" w:cs="Arial"/>
            <w:b/>
            <w:bCs/>
            <w:sz w:val="24"/>
            <w:szCs w:val="24"/>
            <w:rPrChange w:id="510" w:author="alisha saley" w:date="2023-10-26T13:28:00Z">
              <w:rPr>
                <w:rFonts w:ascii="Arial" w:hAnsi="Arial" w:cs="Arial"/>
                <w:sz w:val="24"/>
                <w:szCs w:val="24"/>
              </w:rPr>
            </w:rPrChange>
          </w:rPr>
          <w:t xml:space="preserve"> we did not detect negative consequences to </w:t>
        </w:r>
      </w:ins>
      <w:ins w:id="511" w:author="alisha saley" w:date="2023-10-26T14:08:00Z">
        <w:r w:rsidR="00F50284">
          <w:rPr>
            <w:rFonts w:ascii="Arial" w:hAnsi="Arial" w:cs="Arial"/>
            <w:b/>
            <w:bCs/>
            <w:sz w:val="24"/>
            <w:szCs w:val="24"/>
          </w:rPr>
          <w:t>shell or tissue</w:t>
        </w:r>
      </w:ins>
      <w:ins w:id="512" w:author="alisha saley" w:date="2023-10-26T13:24:00Z">
        <w:r w:rsidR="00B44D5D" w:rsidRPr="00BE2ADC">
          <w:rPr>
            <w:rFonts w:ascii="Arial" w:hAnsi="Arial" w:cs="Arial"/>
            <w:b/>
            <w:bCs/>
            <w:sz w:val="24"/>
            <w:szCs w:val="24"/>
            <w:rPrChange w:id="513" w:author="alisha saley" w:date="2023-10-26T13:28:00Z">
              <w:rPr>
                <w:rFonts w:ascii="Arial" w:hAnsi="Arial" w:cs="Arial"/>
                <w:sz w:val="24"/>
                <w:szCs w:val="24"/>
              </w:rPr>
            </w:rPrChange>
          </w:rPr>
          <w:t xml:space="preserve"> growth from </w:t>
        </w:r>
      </w:ins>
      <w:ins w:id="514" w:author="alisha saley" w:date="2023-10-26T14:09:00Z">
        <w:r w:rsidR="00F50284">
          <w:rPr>
            <w:rFonts w:ascii="Arial" w:hAnsi="Arial" w:cs="Arial"/>
            <w:b/>
            <w:bCs/>
            <w:sz w:val="24"/>
            <w:szCs w:val="24"/>
          </w:rPr>
          <w:t>salinity reduced to 27</w:t>
        </w:r>
      </w:ins>
      <w:ins w:id="515" w:author="alisha saley" w:date="2023-10-26T13:26:00Z">
        <w:r w:rsidR="00670AD9" w:rsidRPr="00BE2ADC">
          <w:rPr>
            <w:rFonts w:ascii="Arial" w:hAnsi="Arial" w:cs="Arial"/>
            <w:b/>
            <w:bCs/>
            <w:sz w:val="24"/>
            <w:szCs w:val="24"/>
            <w:rPrChange w:id="516" w:author="alisha saley" w:date="2023-10-26T13:28:00Z">
              <w:rPr>
                <w:rFonts w:ascii="Arial" w:hAnsi="Arial" w:cs="Arial"/>
                <w:sz w:val="24"/>
                <w:szCs w:val="24"/>
              </w:rPr>
            </w:rPrChange>
          </w:rPr>
          <w:t>,</w:t>
        </w:r>
      </w:ins>
      <w:ins w:id="517" w:author="alisha saley" w:date="2023-10-26T13:27:00Z">
        <w:r w:rsidR="00670AD9" w:rsidRPr="00BE2ADC">
          <w:rPr>
            <w:rFonts w:ascii="Arial" w:hAnsi="Arial" w:cs="Arial"/>
            <w:b/>
            <w:bCs/>
            <w:sz w:val="24"/>
            <w:szCs w:val="24"/>
            <w:rPrChange w:id="518" w:author="alisha saley" w:date="2023-10-26T13:28:00Z">
              <w:rPr>
                <w:rFonts w:ascii="Arial" w:hAnsi="Arial" w:cs="Arial"/>
                <w:sz w:val="24"/>
                <w:szCs w:val="24"/>
              </w:rPr>
            </w:rPrChange>
          </w:rPr>
          <w:t xml:space="preserve"> </w:t>
        </w:r>
      </w:ins>
      <w:ins w:id="519" w:author="alisha saley" w:date="2023-10-26T14:09:00Z">
        <w:r w:rsidR="00F50284" w:rsidRPr="002C7508">
          <w:rPr>
            <w:rFonts w:ascii="Arial" w:hAnsi="Arial" w:cs="Arial"/>
            <w:b/>
            <w:bCs/>
            <w:sz w:val="24"/>
            <w:szCs w:val="24"/>
          </w:rPr>
          <w:t>more drastic declines in salinity</w:t>
        </w:r>
      </w:ins>
      <w:ins w:id="520" w:author="alisha saley" w:date="2023-10-26T14:11:00Z">
        <w:r w:rsidR="00CD5BA1">
          <w:rPr>
            <w:rFonts w:ascii="Arial" w:hAnsi="Arial" w:cs="Arial"/>
            <w:b/>
            <w:bCs/>
            <w:sz w:val="24"/>
            <w:szCs w:val="24"/>
          </w:rPr>
          <w:t xml:space="preserve"> that</w:t>
        </w:r>
      </w:ins>
      <w:ins w:id="521" w:author="alisha saley" w:date="2023-10-26T14:09:00Z">
        <w:r w:rsidR="00F50284" w:rsidRPr="00F50284">
          <w:rPr>
            <w:rFonts w:ascii="Arial" w:hAnsi="Arial" w:cs="Arial"/>
            <w:b/>
            <w:bCs/>
            <w:sz w:val="24"/>
            <w:szCs w:val="24"/>
          </w:rPr>
          <w:t xml:space="preserve"> </w:t>
        </w:r>
        <w:r w:rsidR="00F50284">
          <w:rPr>
            <w:rFonts w:ascii="Arial" w:hAnsi="Arial" w:cs="Arial"/>
            <w:b/>
            <w:bCs/>
            <w:sz w:val="24"/>
            <w:szCs w:val="24"/>
          </w:rPr>
          <w:t xml:space="preserve">are </w:t>
        </w:r>
      </w:ins>
      <w:ins w:id="522" w:author="alisha saley" w:date="2023-10-26T13:27:00Z">
        <w:r w:rsidR="00BE2ADC" w:rsidRPr="00BE2ADC">
          <w:rPr>
            <w:rFonts w:ascii="Arial" w:hAnsi="Arial" w:cs="Arial"/>
            <w:b/>
            <w:bCs/>
            <w:sz w:val="24"/>
            <w:szCs w:val="24"/>
            <w:rPrChange w:id="523" w:author="alisha saley" w:date="2023-10-26T13:28:00Z">
              <w:rPr>
                <w:rFonts w:ascii="Arial" w:hAnsi="Arial" w:cs="Arial"/>
                <w:sz w:val="24"/>
                <w:szCs w:val="24"/>
              </w:rPr>
            </w:rPrChange>
          </w:rPr>
          <w:t>forecasted</w:t>
        </w:r>
        <w:r w:rsidR="00670AD9" w:rsidRPr="00BE2ADC">
          <w:rPr>
            <w:rFonts w:ascii="Arial" w:hAnsi="Arial" w:cs="Arial"/>
            <w:b/>
            <w:bCs/>
            <w:sz w:val="24"/>
            <w:szCs w:val="24"/>
            <w:rPrChange w:id="524" w:author="alisha saley" w:date="2023-10-26T13:28:00Z">
              <w:rPr>
                <w:rFonts w:ascii="Arial" w:hAnsi="Arial" w:cs="Arial"/>
                <w:sz w:val="24"/>
                <w:szCs w:val="24"/>
              </w:rPr>
            </w:rPrChange>
          </w:rPr>
          <w:t xml:space="preserve"> </w:t>
        </w:r>
      </w:ins>
      <w:ins w:id="525" w:author="alisha saley" w:date="2023-10-26T14:10:00Z">
        <w:r w:rsidR="00F50284">
          <w:rPr>
            <w:rFonts w:ascii="Arial" w:hAnsi="Arial" w:cs="Arial"/>
            <w:b/>
            <w:bCs/>
            <w:sz w:val="24"/>
            <w:szCs w:val="24"/>
          </w:rPr>
          <w:t xml:space="preserve">with </w:t>
        </w:r>
        <w:commentRangeStart w:id="526"/>
        <w:r w:rsidR="00F50284">
          <w:rPr>
            <w:rFonts w:ascii="Arial" w:hAnsi="Arial" w:cs="Arial"/>
            <w:b/>
            <w:bCs/>
            <w:sz w:val="24"/>
            <w:szCs w:val="24"/>
          </w:rPr>
          <w:t>extreme precipitation</w:t>
        </w:r>
      </w:ins>
      <w:ins w:id="527" w:author="alisha saley" w:date="2023-10-26T14:11:00Z">
        <w:r w:rsidR="00CD5BA1">
          <w:rPr>
            <w:rFonts w:ascii="Arial" w:hAnsi="Arial" w:cs="Arial"/>
            <w:b/>
            <w:bCs/>
            <w:sz w:val="24"/>
            <w:szCs w:val="24"/>
          </w:rPr>
          <w:t xml:space="preserve"> events </w:t>
        </w:r>
      </w:ins>
      <w:commentRangeEnd w:id="526"/>
      <w:r w:rsidR="00D517C9">
        <w:rPr>
          <w:rStyle w:val="CommentReference"/>
        </w:rPr>
        <w:commentReference w:id="526"/>
      </w:r>
      <w:ins w:id="528" w:author="alisha saley" w:date="2023-10-26T14:11:00Z">
        <w:r w:rsidR="00CD5BA1">
          <w:rPr>
            <w:rFonts w:ascii="Arial" w:hAnsi="Arial" w:cs="Arial"/>
            <w:b/>
            <w:bCs/>
            <w:sz w:val="24"/>
            <w:szCs w:val="24"/>
          </w:rPr>
          <w:t>may have an interaction with the effect of TA</w:t>
        </w:r>
      </w:ins>
      <w:ins w:id="529" w:author="alisha saley" w:date="2023-10-26T13:25:00Z">
        <w:r w:rsidR="00B44D5D" w:rsidRPr="00BE2ADC">
          <w:rPr>
            <w:rFonts w:ascii="Arial" w:hAnsi="Arial" w:cs="Arial"/>
            <w:b/>
            <w:bCs/>
            <w:sz w:val="24"/>
            <w:szCs w:val="24"/>
            <w:rPrChange w:id="530" w:author="alisha saley" w:date="2023-10-26T13:28:00Z">
              <w:rPr>
                <w:rFonts w:ascii="Arial" w:hAnsi="Arial" w:cs="Arial"/>
                <w:sz w:val="24"/>
                <w:szCs w:val="24"/>
              </w:rPr>
            </w:rPrChange>
          </w:rPr>
          <w:t>.</w:t>
        </w:r>
      </w:ins>
      <w:ins w:id="531" w:author="alisha saley" w:date="2023-10-26T13:28:00Z">
        <w:r w:rsidR="00102A82">
          <w:rPr>
            <w:rFonts w:ascii="Arial" w:hAnsi="Arial" w:cs="Arial"/>
            <w:b/>
            <w:bCs/>
            <w:sz w:val="24"/>
            <w:szCs w:val="24"/>
          </w:rPr>
          <w:t xml:space="preserve"> </w:t>
        </w:r>
        <w:r w:rsidR="00102A82">
          <w:rPr>
            <w:rFonts w:ascii="Arial" w:hAnsi="Arial" w:cs="Arial"/>
            <w:sz w:val="24"/>
            <w:szCs w:val="24"/>
          </w:rPr>
          <w:t xml:space="preserve">Especially along the Atlantic and Gulf </w:t>
        </w:r>
      </w:ins>
      <w:ins w:id="532" w:author="alisha saley" w:date="2023-10-26T13:31:00Z">
        <w:r w:rsidR="006F0012">
          <w:rPr>
            <w:rFonts w:ascii="Arial" w:hAnsi="Arial" w:cs="Arial"/>
            <w:sz w:val="24"/>
            <w:szCs w:val="24"/>
          </w:rPr>
          <w:t>coast of the United States,</w:t>
        </w:r>
      </w:ins>
      <w:ins w:id="533" w:author="alisha saley" w:date="2023-10-26T13:40:00Z">
        <w:r w:rsidR="005A26C9">
          <w:rPr>
            <w:rFonts w:ascii="Arial" w:hAnsi="Arial" w:cs="Arial"/>
            <w:sz w:val="24"/>
            <w:szCs w:val="24"/>
          </w:rPr>
          <w:t xml:space="preserve"> where </w:t>
        </w:r>
        <w:r w:rsidR="005A26C9">
          <w:rPr>
            <w:rFonts w:ascii="Arial" w:hAnsi="Arial" w:cs="Arial"/>
            <w:i/>
            <w:iCs/>
            <w:sz w:val="24"/>
            <w:szCs w:val="24"/>
          </w:rPr>
          <w:t>C. virginica</w:t>
        </w:r>
        <w:r w:rsidR="005A26C9">
          <w:rPr>
            <w:rFonts w:ascii="Arial" w:hAnsi="Arial" w:cs="Arial"/>
            <w:sz w:val="24"/>
            <w:szCs w:val="24"/>
          </w:rPr>
          <w:t xml:space="preserve"> provides vital coastal habitat and economi</w:t>
        </w:r>
      </w:ins>
      <w:ins w:id="534" w:author="alisha saley" w:date="2023-10-26T13:41:00Z">
        <w:r w:rsidR="005A26C9">
          <w:rPr>
            <w:rFonts w:ascii="Arial" w:hAnsi="Arial" w:cs="Arial"/>
            <w:sz w:val="24"/>
            <w:szCs w:val="24"/>
          </w:rPr>
          <w:t xml:space="preserve">c </w:t>
        </w:r>
        <w:r w:rsidR="00B80EF3">
          <w:rPr>
            <w:rFonts w:ascii="Arial" w:hAnsi="Arial" w:cs="Arial"/>
            <w:sz w:val="24"/>
            <w:szCs w:val="24"/>
          </w:rPr>
          <w:t>services</w:t>
        </w:r>
        <w:r w:rsidR="005A26C9">
          <w:rPr>
            <w:rFonts w:ascii="Arial" w:hAnsi="Arial" w:cs="Arial"/>
            <w:sz w:val="24"/>
            <w:szCs w:val="24"/>
          </w:rPr>
          <w:t>,</w:t>
        </w:r>
      </w:ins>
      <w:ins w:id="535" w:author="alisha saley" w:date="2023-10-26T13:31:00Z">
        <w:r w:rsidR="006F0012">
          <w:rPr>
            <w:rFonts w:ascii="Arial" w:hAnsi="Arial" w:cs="Arial"/>
            <w:sz w:val="24"/>
            <w:szCs w:val="24"/>
          </w:rPr>
          <w:t xml:space="preserve"> hurricanes are becoming more frequent and severe (cite)</w:t>
        </w:r>
      </w:ins>
      <w:ins w:id="536" w:author="alisha saley" w:date="2023-10-26T13:41:00Z">
        <w:r w:rsidR="005A26C9">
          <w:rPr>
            <w:rFonts w:ascii="Arial" w:hAnsi="Arial" w:cs="Arial"/>
            <w:sz w:val="24"/>
            <w:szCs w:val="24"/>
          </w:rPr>
          <w:t>. In some cases, storms</w:t>
        </w:r>
      </w:ins>
      <w:ins w:id="537" w:author="alisha saley" w:date="2023-10-26T13:31:00Z">
        <w:r w:rsidR="006F0012">
          <w:rPr>
            <w:rFonts w:ascii="Arial" w:hAnsi="Arial" w:cs="Arial"/>
            <w:sz w:val="24"/>
            <w:szCs w:val="24"/>
          </w:rPr>
          <w:t xml:space="preserve"> </w:t>
        </w:r>
      </w:ins>
      <w:ins w:id="538" w:author="alisha saley" w:date="2023-10-26T13:32:00Z">
        <w:r w:rsidR="006F0012">
          <w:rPr>
            <w:rFonts w:ascii="Arial" w:hAnsi="Arial" w:cs="Arial"/>
            <w:sz w:val="24"/>
            <w:szCs w:val="24"/>
          </w:rPr>
          <w:t xml:space="preserve">lower salinity to X% of ambient over the course of </w:t>
        </w:r>
      </w:ins>
      <w:ins w:id="539" w:author="alisha saley" w:date="2023-10-26T13:34:00Z">
        <w:r w:rsidR="005A26C9">
          <w:rPr>
            <w:rFonts w:ascii="Arial" w:hAnsi="Arial" w:cs="Arial"/>
            <w:sz w:val="24"/>
            <w:szCs w:val="24"/>
          </w:rPr>
          <w:t xml:space="preserve">X time period </w:t>
        </w:r>
      </w:ins>
      <w:ins w:id="540" w:author="alisha saley" w:date="2023-10-26T13:32:00Z">
        <w:r w:rsidR="006F0012">
          <w:rPr>
            <w:rFonts w:ascii="Arial" w:hAnsi="Arial" w:cs="Arial"/>
            <w:sz w:val="24"/>
            <w:szCs w:val="24"/>
          </w:rPr>
          <w:t>(cite)</w:t>
        </w:r>
      </w:ins>
      <w:ins w:id="541" w:author="alisha saley" w:date="2023-10-26T13:49:00Z">
        <w:r w:rsidR="00440BB9">
          <w:rPr>
            <w:rFonts w:ascii="Arial" w:hAnsi="Arial" w:cs="Arial"/>
            <w:sz w:val="24"/>
            <w:szCs w:val="24"/>
          </w:rPr>
          <w:t xml:space="preserve"> and have caused these issues to coastal communities (cite)</w:t>
        </w:r>
      </w:ins>
      <w:ins w:id="542" w:author="alisha saley" w:date="2023-10-26T13:34:00Z">
        <w:r w:rsidR="005A26C9">
          <w:rPr>
            <w:rFonts w:ascii="Arial" w:hAnsi="Arial" w:cs="Arial"/>
            <w:sz w:val="24"/>
            <w:szCs w:val="24"/>
          </w:rPr>
          <w:t>.</w:t>
        </w:r>
      </w:ins>
      <w:ins w:id="543" w:author="alisha saley" w:date="2023-10-26T13:49:00Z">
        <w:r w:rsidR="00440BB9">
          <w:rPr>
            <w:rFonts w:ascii="Arial" w:hAnsi="Arial" w:cs="Arial"/>
            <w:sz w:val="24"/>
            <w:szCs w:val="24"/>
          </w:rPr>
          <w:t xml:space="preserve"> I</w:t>
        </w:r>
      </w:ins>
      <w:ins w:id="544" w:author="alisha saley" w:date="2023-10-26T13:34:00Z">
        <w:r w:rsidR="005A26C9">
          <w:rPr>
            <w:rFonts w:ascii="Arial" w:hAnsi="Arial" w:cs="Arial"/>
            <w:sz w:val="24"/>
            <w:szCs w:val="24"/>
          </w:rPr>
          <w:t>ncreasing extreme precipitation events along the US West ha</w:t>
        </w:r>
      </w:ins>
      <w:ins w:id="545" w:author="alisha saley" w:date="2023-10-26T13:36:00Z">
        <w:r w:rsidR="005A26C9">
          <w:rPr>
            <w:rFonts w:ascii="Arial" w:hAnsi="Arial" w:cs="Arial"/>
            <w:sz w:val="24"/>
            <w:szCs w:val="24"/>
          </w:rPr>
          <w:t>ve</w:t>
        </w:r>
      </w:ins>
      <w:ins w:id="546" w:author="alisha saley" w:date="2023-10-26T13:34:00Z">
        <w:r w:rsidR="005A26C9">
          <w:rPr>
            <w:rFonts w:ascii="Arial" w:hAnsi="Arial" w:cs="Arial"/>
            <w:sz w:val="24"/>
            <w:szCs w:val="24"/>
          </w:rPr>
          <w:t xml:space="preserve"> </w:t>
        </w:r>
      </w:ins>
      <w:ins w:id="547" w:author="alisha saley" w:date="2023-10-26T13:35:00Z">
        <w:r w:rsidR="005A26C9">
          <w:rPr>
            <w:rFonts w:ascii="Arial" w:hAnsi="Arial" w:cs="Arial"/>
            <w:sz w:val="24"/>
            <w:szCs w:val="24"/>
          </w:rPr>
          <w:t xml:space="preserve">resulted in mass mortality events of </w:t>
        </w:r>
      </w:ins>
      <w:ins w:id="548" w:author="alisha saley" w:date="2023-10-26T13:36:00Z">
        <w:r w:rsidR="005A26C9">
          <w:rPr>
            <w:rFonts w:ascii="Arial" w:hAnsi="Arial" w:cs="Arial"/>
            <w:sz w:val="24"/>
            <w:szCs w:val="24"/>
          </w:rPr>
          <w:t xml:space="preserve">other </w:t>
        </w:r>
      </w:ins>
      <w:ins w:id="549" w:author="alisha saley" w:date="2023-10-26T13:35:00Z">
        <w:r w:rsidR="005A26C9">
          <w:rPr>
            <w:rFonts w:ascii="Arial" w:hAnsi="Arial" w:cs="Arial"/>
            <w:sz w:val="24"/>
            <w:szCs w:val="24"/>
          </w:rPr>
          <w:t>oyster populations</w:t>
        </w:r>
      </w:ins>
      <w:ins w:id="550" w:author="alisha saley" w:date="2023-10-26T13:43:00Z">
        <w:r w:rsidR="00B80EF3">
          <w:rPr>
            <w:rFonts w:ascii="Arial" w:hAnsi="Arial" w:cs="Arial"/>
            <w:sz w:val="24"/>
            <w:szCs w:val="24"/>
          </w:rPr>
          <w:t>,</w:t>
        </w:r>
      </w:ins>
      <w:ins w:id="551" w:author="alisha saley" w:date="2023-10-26T13:49:00Z">
        <w:r w:rsidR="00440BB9">
          <w:rPr>
            <w:rFonts w:ascii="Arial" w:hAnsi="Arial" w:cs="Arial"/>
            <w:sz w:val="24"/>
            <w:szCs w:val="24"/>
          </w:rPr>
          <w:t xml:space="preserve"> though</w:t>
        </w:r>
      </w:ins>
      <w:ins w:id="552" w:author="alisha saley" w:date="2023-10-26T13:45:00Z">
        <w:r w:rsidR="00C111EC">
          <w:rPr>
            <w:rFonts w:ascii="Arial" w:hAnsi="Arial" w:cs="Arial"/>
            <w:sz w:val="24"/>
            <w:szCs w:val="24"/>
          </w:rPr>
          <w:t xml:space="preserve"> </w:t>
        </w:r>
      </w:ins>
      <w:ins w:id="553" w:author="alisha saley" w:date="2023-10-26T13:43:00Z">
        <w:r w:rsidR="00C111EC">
          <w:rPr>
            <w:rFonts w:ascii="Arial" w:hAnsi="Arial" w:cs="Arial"/>
            <w:i/>
            <w:iCs/>
            <w:sz w:val="24"/>
            <w:szCs w:val="24"/>
          </w:rPr>
          <w:t>C. virginica</w:t>
        </w:r>
        <w:r w:rsidR="00C111EC">
          <w:rPr>
            <w:rFonts w:ascii="Arial" w:hAnsi="Arial" w:cs="Arial"/>
            <w:sz w:val="24"/>
            <w:szCs w:val="24"/>
          </w:rPr>
          <w:t xml:space="preserve"> </w:t>
        </w:r>
      </w:ins>
      <w:ins w:id="554" w:author="alisha saley" w:date="2023-10-26T13:44:00Z">
        <w:r w:rsidR="00C111EC">
          <w:rPr>
            <w:rFonts w:ascii="Arial" w:hAnsi="Arial" w:cs="Arial"/>
            <w:sz w:val="24"/>
            <w:szCs w:val="24"/>
          </w:rPr>
          <w:t>is</w:t>
        </w:r>
      </w:ins>
      <w:ins w:id="555" w:author="alisha saley" w:date="2023-10-26T13:43:00Z">
        <w:r w:rsidR="00C111EC">
          <w:rPr>
            <w:rFonts w:ascii="Arial" w:hAnsi="Arial" w:cs="Arial"/>
            <w:sz w:val="24"/>
            <w:szCs w:val="24"/>
          </w:rPr>
          <w:t xml:space="preserve"> thought to be one of the more tolerant oyster</w:t>
        </w:r>
      </w:ins>
      <w:ins w:id="556" w:author="alisha saley" w:date="2023-10-26T13:44:00Z">
        <w:r w:rsidR="00C111EC">
          <w:rPr>
            <w:rFonts w:ascii="Arial" w:hAnsi="Arial" w:cs="Arial"/>
            <w:sz w:val="24"/>
            <w:szCs w:val="24"/>
          </w:rPr>
          <w:t xml:space="preserve"> species</w:t>
        </w:r>
      </w:ins>
      <w:ins w:id="557" w:author="alisha saley" w:date="2023-10-26T13:43:00Z">
        <w:r w:rsidR="00C111EC">
          <w:rPr>
            <w:rFonts w:ascii="Arial" w:hAnsi="Arial" w:cs="Arial"/>
            <w:sz w:val="24"/>
            <w:szCs w:val="24"/>
          </w:rPr>
          <w:t xml:space="preserve"> to </w:t>
        </w:r>
      </w:ins>
      <w:ins w:id="558" w:author="alisha saley" w:date="2023-10-26T13:47:00Z">
        <w:r w:rsidR="00C111EC">
          <w:rPr>
            <w:rFonts w:ascii="Arial" w:hAnsi="Arial" w:cs="Arial"/>
            <w:sz w:val="24"/>
            <w:szCs w:val="24"/>
          </w:rPr>
          <w:t xml:space="preserve">low </w:t>
        </w:r>
      </w:ins>
      <w:ins w:id="559" w:author="alisha saley" w:date="2023-10-26T13:48:00Z">
        <w:r w:rsidR="00DE7915">
          <w:rPr>
            <w:rFonts w:ascii="Arial" w:hAnsi="Arial" w:cs="Arial"/>
            <w:sz w:val="24"/>
            <w:szCs w:val="24"/>
          </w:rPr>
          <w:t>salinity</w:t>
        </w:r>
      </w:ins>
      <w:ins w:id="560" w:author="alisha saley" w:date="2023-10-26T13:50:00Z">
        <w:r w:rsidR="00440BB9">
          <w:rPr>
            <w:rFonts w:ascii="Arial" w:hAnsi="Arial" w:cs="Arial"/>
            <w:sz w:val="24"/>
            <w:szCs w:val="24"/>
          </w:rPr>
          <w:t xml:space="preserve"> environments</w:t>
        </w:r>
      </w:ins>
      <w:ins w:id="561" w:author="alisha saley" w:date="2023-10-26T13:49:00Z">
        <w:r w:rsidR="00440BB9">
          <w:rPr>
            <w:rFonts w:ascii="Arial" w:hAnsi="Arial" w:cs="Arial"/>
            <w:sz w:val="24"/>
            <w:szCs w:val="24"/>
          </w:rPr>
          <w:t>.</w:t>
        </w:r>
      </w:ins>
      <w:ins w:id="562" w:author="alisha saley" w:date="2023-10-26T13:50:00Z">
        <w:r w:rsidR="00440BB9">
          <w:rPr>
            <w:rFonts w:ascii="Arial" w:hAnsi="Arial" w:cs="Arial"/>
            <w:sz w:val="24"/>
            <w:szCs w:val="24"/>
          </w:rPr>
          <w:t xml:space="preserve"> </w:t>
        </w:r>
      </w:ins>
      <w:ins w:id="563" w:author="alisha saley" w:date="2023-10-26T13:35:00Z">
        <w:r w:rsidR="005A26C9">
          <w:rPr>
            <w:rFonts w:ascii="Arial" w:hAnsi="Arial" w:cs="Arial"/>
            <w:sz w:val="24"/>
            <w:szCs w:val="24"/>
          </w:rPr>
          <w:t xml:space="preserve">The extent to which </w:t>
        </w:r>
        <w:r w:rsidR="005A26C9">
          <w:rPr>
            <w:rFonts w:ascii="Arial" w:hAnsi="Arial" w:cs="Arial"/>
            <w:i/>
            <w:iCs/>
            <w:sz w:val="24"/>
            <w:szCs w:val="24"/>
          </w:rPr>
          <w:t xml:space="preserve">C. virginica </w:t>
        </w:r>
        <w:r w:rsidR="005A26C9">
          <w:rPr>
            <w:rFonts w:ascii="Arial" w:hAnsi="Arial" w:cs="Arial"/>
            <w:sz w:val="24"/>
            <w:szCs w:val="24"/>
          </w:rPr>
          <w:t xml:space="preserve">oysters may be able to hand shifts in TA </w:t>
        </w:r>
      </w:ins>
      <w:ins w:id="564" w:author="alisha saley" w:date="2023-10-26T13:48:00Z">
        <w:r w:rsidR="00C111EC">
          <w:rPr>
            <w:rFonts w:ascii="Arial" w:hAnsi="Arial" w:cs="Arial"/>
            <w:sz w:val="24"/>
            <w:szCs w:val="24"/>
          </w:rPr>
          <w:t xml:space="preserve">in </w:t>
        </w:r>
      </w:ins>
      <w:ins w:id="565" w:author="alisha saley" w:date="2023-10-26T13:35:00Z">
        <w:r w:rsidR="005A26C9">
          <w:rPr>
            <w:rFonts w:ascii="Arial" w:hAnsi="Arial" w:cs="Arial"/>
            <w:sz w:val="24"/>
            <w:szCs w:val="24"/>
          </w:rPr>
          <w:t xml:space="preserve">more </w:t>
        </w:r>
      </w:ins>
      <w:ins w:id="566" w:author="alisha saley" w:date="2023-10-26T13:48:00Z">
        <w:r w:rsidR="00C111EC">
          <w:rPr>
            <w:rFonts w:ascii="Arial" w:hAnsi="Arial" w:cs="Arial"/>
            <w:sz w:val="24"/>
            <w:szCs w:val="24"/>
          </w:rPr>
          <w:t>drastic</w:t>
        </w:r>
      </w:ins>
      <w:ins w:id="567" w:author="alisha saley" w:date="2023-10-26T13:35:00Z">
        <w:r w:rsidR="005A26C9">
          <w:rPr>
            <w:rFonts w:ascii="Arial" w:hAnsi="Arial" w:cs="Arial"/>
            <w:sz w:val="24"/>
            <w:szCs w:val="24"/>
          </w:rPr>
          <w:t xml:space="preserve"> reductions in salinity,</w:t>
        </w:r>
      </w:ins>
      <w:ins w:id="568" w:author="alisha saley" w:date="2023-10-26T13:51:00Z">
        <w:r w:rsidR="00440BB9">
          <w:rPr>
            <w:rFonts w:ascii="Arial" w:hAnsi="Arial" w:cs="Arial"/>
            <w:sz w:val="24"/>
            <w:szCs w:val="24"/>
          </w:rPr>
          <w:t xml:space="preserve"> like those corresponding to extreme storms</w:t>
        </w:r>
      </w:ins>
      <w:ins w:id="569" w:author="alisha saley" w:date="2023-10-26T13:48:00Z">
        <w:r w:rsidR="00C111EC">
          <w:rPr>
            <w:rFonts w:ascii="Arial" w:hAnsi="Arial" w:cs="Arial"/>
            <w:sz w:val="24"/>
            <w:szCs w:val="24"/>
          </w:rPr>
          <w:t>,</w:t>
        </w:r>
      </w:ins>
      <w:ins w:id="570" w:author="alisha saley" w:date="2023-10-26T13:35:00Z">
        <w:r w:rsidR="005A26C9">
          <w:rPr>
            <w:rFonts w:ascii="Arial" w:hAnsi="Arial" w:cs="Arial"/>
            <w:sz w:val="24"/>
            <w:szCs w:val="24"/>
          </w:rPr>
          <w:t xml:space="preserve"> </w:t>
        </w:r>
      </w:ins>
      <w:ins w:id="571" w:author="alisha saley" w:date="2023-10-26T13:51:00Z">
        <w:r w:rsidR="00F6344C">
          <w:rPr>
            <w:rFonts w:ascii="Arial" w:hAnsi="Arial" w:cs="Arial"/>
            <w:sz w:val="24"/>
            <w:szCs w:val="24"/>
          </w:rPr>
          <w:t xml:space="preserve">could provide </w:t>
        </w:r>
      </w:ins>
      <w:ins w:id="572" w:author="alisha saley" w:date="2023-10-26T13:52:00Z">
        <w:r w:rsidR="00F6344C">
          <w:rPr>
            <w:rFonts w:ascii="Arial" w:hAnsi="Arial" w:cs="Arial"/>
            <w:sz w:val="24"/>
            <w:szCs w:val="24"/>
          </w:rPr>
          <w:t xml:space="preserve">insight as to </w:t>
        </w:r>
      </w:ins>
      <w:ins w:id="573" w:author="alisha saley" w:date="2023-10-26T13:53:00Z">
        <w:r w:rsidR="00F6344C">
          <w:rPr>
            <w:rFonts w:ascii="Arial" w:hAnsi="Arial" w:cs="Arial"/>
            <w:sz w:val="24"/>
            <w:szCs w:val="24"/>
          </w:rPr>
          <w:t>whether lower salinities would have a similar negligible interaction</w:t>
        </w:r>
        <w:r w:rsidR="00E12D2A">
          <w:rPr>
            <w:rFonts w:ascii="Arial" w:hAnsi="Arial" w:cs="Arial"/>
            <w:sz w:val="24"/>
            <w:szCs w:val="24"/>
          </w:rPr>
          <w:t xml:space="preserve"> with variable TA</w:t>
        </w:r>
        <w:r w:rsidR="00F6344C">
          <w:rPr>
            <w:rFonts w:ascii="Arial" w:hAnsi="Arial" w:cs="Arial"/>
            <w:sz w:val="24"/>
            <w:szCs w:val="24"/>
          </w:rPr>
          <w:t xml:space="preserve"> </w:t>
        </w:r>
        <w:r w:rsidR="00E12D2A">
          <w:rPr>
            <w:rFonts w:ascii="Arial" w:hAnsi="Arial" w:cs="Arial"/>
            <w:sz w:val="24"/>
            <w:szCs w:val="24"/>
          </w:rPr>
          <w:t>on</w:t>
        </w:r>
        <w:r w:rsidR="00F6344C">
          <w:rPr>
            <w:rFonts w:ascii="Arial" w:hAnsi="Arial" w:cs="Arial"/>
            <w:sz w:val="24"/>
            <w:szCs w:val="24"/>
          </w:rPr>
          <w:t xml:space="preserve"> shell growth</w:t>
        </w:r>
      </w:ins>
      <w:ins w:id="574" w:author="alisha saley" w:date="2023-10-26T13:36:00Z">
        <w:r w:rsidR="005A26C9">
          <w:rPr>
            <w:rFonts w:ascii="Arial" w:hAnsi="Arial" w:cs="Arial"/>
            <w:sz w:val="24"/>
            <w:szCs w:val="24"/>
          </w:rPr>
          <w:t>.</w:t>
        </w:r>
      </w:ins>
    </w:p>
    <w:p w14:paraId="0B33778B" w14:textId="188A6847" w:rsidR="00EF623E" w:rsidDel="00717E96" w:rsidRDefault="00F96BAA" w:rsidP="00EF623E">
      <w:pPr>
        <w:pStyle w:val="NoSpacing"/>
        <w:rPr>
          <w:del w:id="575" w:author="alisha saley" w:date="2023-10-26T10:40:00Z"/>
          <w:rFonts w:ascii="Arial" w:hAnsi="Arial" w:cs="Arial"/>
          <w:sz w:val="24"/>
          <w:szCs w:val="24"/>
        </w:rPr>
      </w:pPr>
      <w:ins w:id="576" w:author="alisha saley" w:date="2023-10-26T14:03:00Z">
        <w:r>
          <w:rPr>
            <w:rFonts w:ascii="Arial" w:hAnsi="Arial" w:cs="Arial"/>
            <w:sz w:val="24"/>
            <w:szCs w:val="24"/>
          </w:rPr>
          <w:lastRenderedPageBreak/>
          <w:t xml:space="preserve"> </w:t>
        </w:r>
      </w:ins>
    </w:p>
    <w:p w14:paraId="453AF281" w14:textId="2456E2A9" w:rsidR="00717E96" w:rsidRDefault="00717E96" w:rsidP="00164E67">
      <w:pPr>
        <w:pStyle w:val="NoSpacing"/>
        <w:rPr>
          <w:ins w:id="577" w:author="alisha saley" w:date="2023-10-26T13:55:00Z"/>
          <w:rFonts w:ascii="Arial" w:hAnsi="Arial" w:cs="Arial"/>
          <w:sz w:val="24"/>
          <w:szCs w:val="24"/>
        </w:rPr>
      </w:pPr>
    </w:p>
    <w:p w14:paraId="29AFEDCC" w14:textId="77777777" w:rsidR="00717E96" w:rsidRDefault="00717E96" w:rsidP="00717E96">
      <w:pPr>
        <w:pStyle w:val="NoSpacing"/>
        <w:rPr>
          <w:ins w:id="578" w:author="alisha saley" w:date="2023-10-26T13:55:00Z"/>
          <w:rFonts w:ascii="Arial" w:hAnsi="Arial" w:cs="Arial"/>
          <w:sz w:val="24"/>
          <w:szCs w:val="24"/>
        </w:rPr>
      </w:pPr>
    </w:p>
    <w:p w14:paraId="507DB615" w14:textId="2947AC35" w:rsidR="00EF623E" w:rsidDel="00164E67" w:rsidRDefault="00EF623E">
      <w:pPr>
        <w:pStyle w:val="NoSpacing"/>
        <w:rPr>
          <w:del w:id="579" w:author="alisha saley" w:date="2023-10-26T13:22:00Z"/>
          <w:rFonts w:ascii="Arial" w:hAnsi="Arial" w:cs="Arial"/>
          <w:sz w:val="24"/>
          <w:szCs w:val="24"/>
        </w:rPr>
      </w:pPr>
    </w:p>
    <w:p w14:paraId="01BF3261" w14:textId="34FCC505" w:rsidR="00EF623E" w:rsidDel="00164E67" w:rsidRDefault="00EF623E">
      <w:pPr>
        <w:pStyle w:val="NoSpacing"/>
        <w:rPr>
          <w:del w:id="580" w:author="alisha saley" w:date="2023-10-26T13:22:00Z"/>
          <w:rFonts w:ascii="Arial" w:hAnsi="Arial" w:cs="Arial"/>
          <w:sz w:val="24"/>
          <w:szCs w:val="24"/>
        </w:rPr>
      </w:pPr>
      <w:del w:id="581" w:author="alisha saley" w:date="2023-10-26T13:22:00Z">
        <w:r w:rsidDel="00164E67">
          <w:rPr>
            <w:rFonts w:ascii="Arial" w:hAnsi="Arial" w:cs="Arial"/>
            <w:sz w:val="24"/>
            <w:szCs w:val="24"/>
          </w:rPr>
          <w:delText xml:space="preserve">In some extreme cases, loss in shell area was between 5 – 10% of the size at the start of the time window. </w:delText>
        </w:r>
      </w:del>
    </w:p>
    <w:p w14:paraId="1EFC5230" w14:textId="0D12B43B" w:rsidR="00EF623E" w:rsidRPr="002C7508" w:rsidDel="006130A3" w:rsidRDefault="00EF623E">
      <w:pPr>
        <w:pStyle w:val="NoSpacing"/>
        <w:rPr>
          <w:del w:id="582" w:author="alisha saley" w:date="2023-10-26T11:10:00Z"/>
          <w:rFonts w:ascii="Arial" w:hAnsi="Arial" w:cs="Arial"/>
          <w:b/>
          <w:bCs/>
          <w:sz w:val="24"/>
          <w:szCs w:val="24"/>
        </w:rPr>
      </w:pPr>
    </w:p>
    <w:p w14:paraId="50E9AF97" w14:textId="2C3B9EF0" w:rsidR="00EF623E" w:rsidDel="00F93D8B" w:rsidRDefault="00EF623E">
      <w:pPr>
        <w:pStyle w:val="NoSpacing"/>
        <w:rPr>
          <w:del w:id="583" w:author="alisha saley" w:date="2023-10-26T10:44:00Z"/>
          <w:rFonts w:ascii="Arial" w:hAnsi="Arial" w:cs="Arial"/>
          <w:b/>
          <w:bCs/>
          <w:sz w:val="24"/>
          <w:szCs w:val="24"/>
        </w:rPr>
        <w:pPrChange w:id="584" w:author="alisha saley" w:date="2023-10-26T13:22:00Z">
          <w:pPr>
            <w:pStyle w:val="NoSpacing"/>
            <w:numPr>
              <w:numId w:val="11"/>
            </w:numPr>
            <w:ind w:left="720" w:hanging="360"/>
          </w:pPr>
        </w:pPrChange>
      </w:pPr>
      <w:commentRangeStart w:id="585"/>
      <w:del w:id="586" w:author="alisha saley" w:date="2023-10-26T10:44:00Z">
        <w:r w:rsidRPr="002C7508" w:rsidDel="00F93D8B">
          <w:rPr>
            <w:rFonts w:ascii="Arial" w:hAnsi="Arial" w:cs="Arial"/>
            <w:b/>
            <w:bCs/>
            <w:sz w:val="24"/>
            <w:szCs w:val="24"/>
          </w:rPr>
          <w:delText>Something</w:delText>
        </w:r>
        <w:commentRangeEnd w:id="585"/>
        <w:r w:rsidR="00D445ED" w:rsidDel="00F93D8B">
          <w:rPr>
            <w:rStyle w:val="CommentReference"/>
          </w:rPr>
          <w:commentReference w:id="585"/>
        </w:r>
        <w:r w:rsidRPr="002C7508" w:rsidDel="00F93D8B">
          <w:rPr>
            <w:rFonts w:ascii="Arial" w:hAnsi="Arial" w:cs="Arial"/>
            <w:b/>
            <w:bCs/>
            <w:sz w:val="24"/>
            <w:szCs w:val="24"/>
          </w:rPr>
          <w:delText xml:space="preserve"> about the expected patterns of shell-building responses based on tolerance theory vs biological </w:delText>
        </w:r>
        <w:r w:rsidRPr="00812784" w:rsidDel="00F93D8B">
          <w:rPr>
            <w:rFonts w:ascii="Arial" w:hAnsi="Arial" w:cs="Arial"/>
            <w:b/>
            <w:bCs/>
            <w:sz w:val="24"/>
            <w:szCs w:val="24"/>
          </w:rPr>
          <w:delText>cycling.</w:delText>
        </w:r>
      </w:del>
    </w:p>
    <w:p w14:paraId="30020E85" w14:textId="653EC6A9" w:rsidR="00EF623E" w:rsidRPr="002C7508" w:rsidDel="00F93D8B" w:rsidRDefault="00EF623E">
      <w:pPr>
        <w:pStyle w:val="NoSpacing"/>
        <w:rPr>
          <w:del w:id="587" w:author="alisha saley" w:date="2023-10-26T10:44:00Z"/>
          <w:rFonts w:ascii="Arial" w:hAnsi="Arial" w:cs="Arial"/>
          <w:b/>
          <w:bCs/>
          <w:sz w:val="24"/>
          <w:szCs w:val="24"/>
        </w:rPr>
        <w:pPrChange w:id="588" w:author="alisha saley" w:date="2023-10-26T13:22:00Z">
          <w:pPr>
            <w:pStyle w:val="NoSpacing"/>
            <w:numPr>
              <w:ilvl w:val="1"/>
              <w:numId w:val="11"/>
            </w:numPr>
            <w:ind w:left="1440" w:hanging="360"/>
          </w:pPr>
        </w:pPrChange>
      </w:pPr>
      <w:del w:id="589" w:author="alisha saley" w:date="2023-10-26T10:44:00Z">
        <w:r w:rsidDel="00F93D8B">
          <w:rPr>
            <w:rFonts w:ascii="Arial" w:hAnsi="Arial" w:cs="Arial"/>
            <w:sz w:val="24"/>
            <w:szCs w:val="24"/>
          </w:rPr>
          <w:delText>Did the patterns match any of the potential scenarios described in the intro?</w:delText>
        </w:r>
      </w:del>
    </w:p>
    <w:p w14:paraId="59F3D5E9" w14:textId="2D676648" w:rsidR="00EF623E" w:rsidRPr="002C7508" w:rsidDel="00F93D8B" w:rsidRDefault="00EF623E">
      <w:pPr>
        <w:pStyle w:val="NoSpacing"/>
        <w:rPr>
          <w:del w:id="590" w:author="alisha saley" w:date="2023-10-26T10:44:00Z"/>
          <w:rFonts w:ascii="Arial" w:hAnsi="Arial" w:cs="Arial"/>
          <w:b/>
          <w:bCs/>
          <w:sz w:val="24"/>
          <w:szCs w:val="24"/>
        </w:rPr>
        <w:pPrChange w:id="591" w:author="alisha saley" w:date="2023-10-26T13:22:00Z">
          <w:pPr>
            <w:pStyle w:val="NoSpacing"/>
            <w:numPr>
              <w:ilvl w:val="1"/>
              <w:numId w:val="11"/>
            </w:numPr>
            <w:ind w:left="1440" w:hanging="360"/>
          </w:pPr>
        </w:pPrChange>
      </w:pPr>
      <w:del w:id="592" w:author="alisha saley" w:date="2023-10-26T10:44:00Z">
        <w:r w:rsidDel="00F93D8B">
          <w:rPr>
            <w:rFonts w:ascii="Arial" w:hAnsi="Arial" w:cs="Arial"/>
            <w:sz w:val="24"/>
            <w:szCs w:val="24"/>
          </w:rPr>
          <w:delText>What can we say about this?</w:delText>
        </w:r>
      </w:del>
    </w:p>
    <w:p w14:paraId="7A62446D" w14:textId="3BAD3BD9" w:rsidR="00EF623E" w:rsidRPr="002C7508" w:rsidDel="00F93D8B" w:rsidRDefault="00EF623E">
      <w:pPr>
        <w:pStyle w:val="NoSpacing"/>
        <w:rPr>
          <w:del w:id="593" w:author="alisha saley" w:date="2023-10-26T10:44:00Z"/>
          <w:rFonts w:ascii="Arial" w:hAnsi="Arial" w:cs="Arial"/>
          <w:b/>
          <w:bCs/>
          <w:sz w:val="24"/>
          <w:szCs w:val="24"/>
        </w:rPr>
        <w:pPrChange w:id="594" w:author="alisha saley" w:date="2023-10-26T13:22:00Z">
          <w:pPr>
            <w:pStyle w:val="NoSpacing"/>
            <w:numPr>
              <w:ilvl w:val="1"/>
              <w:numId w:val="11"/>
            </w:numPr>
            <w:ind w:left="1440" w:hanging="360"/>
          </w:pPr>
        </w:pPrChange>
      </w:pPr>
      <w:del w:id="595" w:author="alisha saley" w:date="2023-10-26T10:44:00Z">
        <w:r w:rsidDel="00F93D8B">
          <w:rPr>
            <w:rFonts w:ascii="Arial" w:hAnsi="Arial" w:cs="Arial"/>
            <w:sz w:val="24"/>
            <w:szCs w:val="24"/>
          </w:rPr>
          <w:delText>What are the limitations?</w:delText>
        </w:r>
      </w:del>
    </w:p>
    <w:p w14:paraId="26E8024F" w14:textId="0221F61D" w:rsidR="00EF623E" w:rsidRPr="002C7508" w:rsidDel="00F93D8B" w:rsidRDefault="00EF623E">
      <w:pPr>
        <w:pStyle w:val="NoSpacing"/>
        <w:rPr>
          <w:del w:id="596" w:author="alisha saley" w:date="2023-10-26T10:44:00Z"/>
          <w:rFonts w:ascii="Arial" w:hAnsi="Arial" w:cs="Arial"/>
          <w:b/>
          <w:bCs/>
          <w:sz w:val="24"/>
          <w:szCs w:val="24"/>
        </w:rPr>
        <w:pPrChange w:id="597" w:author="alisha saley" w:date="2023-10-26T13:22:00Z">
          <w:pPr>
            <w:pStyle w:val="NoSpacing"/>
            <w:numPr>
              <w:ilvl w:val="1"/>
              <w:numId w:val="11"/>
            </w:numPr>
            <w:ind w:left="1440" w:hanging="360"/>
          </w:pPr>
        </w:pPrChange>
      </w:pPr>
      <w:del w:id="598" w:author="alisha saley" w:date="2023-10-26T10:44:00Z">
        <w:r w:rsidDel="00F93D8B">
          <w:rPr>
            <w:rFonts w:ascii="Arial" w:hAnsi="Arial" w:cs="Arial"/>
            <w:sz w:val="24"/>
            <w:szCs w:val="24"/>
          </w:rPr>
          <w:delText>Future directions? (measure across seasons to incorporate physiological differences and also look at how much food is enough food for other experiments</w:delText>
        </w:r>
      </w:del>
    </w:p>
    <w:p w14:paraId="2DAD5C27" w14:textId="693841F8" w:rsidR="00EF623E" w:rsidRPr="002C7508" w:rsidDel="00204FAF" w:rsidRDefault="00EF623E">
      <w:pPr>
        <w:pStyle w:val="NoSpacing"/>
        <w:rPr>
          <w:del w:id="599" w:author="alisha saley" w:date="2023-10-26T10:59:00Z"/>
          <w:rFonts w:ascii="Arial" w:hAnsi="Arial" w:cs="Arial"/>
          <w:sz w:val="24"/>
          <w:szCs w:val="24"/>
        </w:rPr>
        <w:pPrChange w:id="600" w:author="alisha saley" w:date="2023-10-26T13:22:00Z">
          <w:pPr>
            <w:pStyle w:val="NoSpacing"/>
            <w:numPr>
              <w:numId w:val="11"/>
            </w:numPr>
            <w:ind w:left="720" w:hanging="360"/>
          </w:pPr>
        </w:pPrChange>
      </w:pPr>
      <w:del w:id="601" w:author="alisha saley" w:date="2023-10-26T10:59:00Z">
        <w:r w:rsidRPr="0017567D" w:rsidDel="00204FAF">
          <w:rPr>
            <w:rFonts w:ascii="Arial" w:hAnsi="Arial" w:cs="Arial"/>
            <w:b/>
            <w:bCs/>
            <w:sz w:val="24"/>
            <w:szCs w:val="24"/>
          </w:rPr>
          <w:delText>We did not detect trade-offs between oyster shell growth and shell thickness nor condition index as a consequence of corrosive seawater conditions, though, ample food-availability was probably the reason for this.</w:delText>
        </w:r>
      </w:del>
    </w:p>
    <w:p w14:paraId="6EB51AA2" w14:textId="1EB88A2A" w:rsidR="00EF623E" w:rsidRPr="002C7508" w:rsidDel="006130A3" w:rsidRDefault="00EF623E">
      <w:pPr>
        <w:pStyle w:val="NoSpacing"/>
        <w:rPr>
          <w:del w:id="602" w:author="alisha saley" w:date="2023-10-26T11:10:00Z"/>
          <w:rFonts w:ascii="Arial" w:hAnsi="Arial" w:cs="Arial"/>
          <w:sz w:val="24"/>
          <w:szCs w:val="24"/>
        </w:rPr>
        <w:pPrChange w:id="603" w:author="alisha saley" w:date="2023-10-26T13:22:00Z">
          <w:pPr>
            <w:pStyle w:val="NoSpacing"/>
            <w:numPr>
              <w:ilvl w:val="1"/>
              <w:numId w:val="11"/>
            </w:numPr>
            <w:ind w:left="1440" w:hanging="360"/>
          </w:pPr>
        </w:pPrChange>
      </w:pPr>
      <w:del w:id="604" w:author="alisha saley" w:date="2023-10-26T11:10:00Z">
        <w:r w:rsidRPr="002C7508" w:rsidDel="006130A3">
          <w:rPr>
            <w:rFonts w:ascii="Arial" w:hAnsi="Arial" w:cs="Arial"/>
            <w:sz w:val="24"/>
            <w:szCs w:val="24"/>
          </w:rPr>
          <w:delText>This is similar to what others have shown with high food</w:delText>
        </w:r>
      </w:del>
    </w:p>
    <w:p w14:paraId="34CBAA38" w14:textId="5A1FC123" w:rsidR="00EF623E" w:rsidRPr="002C7508" w:rsidDel="006130A3" w:rsidRDefault="00EF623E">
      <w:pPr>
        <w:pStyle w:val="NoSpacing"/>
        <w:rPr>
          <w:del w:id="605" w:author="alisha saley" w:date="2023-10-26T11:10:00Z"/>
          <w:rFonts w:ascii="Arial" w:hAnsi="Arial" w:cs="Arial"/>
          <w:sz w:val="24"/>
          <w:szCs w:val="24"/>
        </w:rPr>
        <w:pPrChange w:id="606" w:author="alisha saley" w:date="2023-10-26T13:22:00Z">
          <w:pPr>
            <w:pStyle w:val="NoSpacing"/>
            <w:numPr>
              <w:ilvl w:val="1"/>
              <w:numId w:val="11"/>
            </w:numPr>
            <w:ind w:left="1440" w:hanging="360"/>
          </w:pPr>
        </w:pPrChange>
      </w:pPr>
      <w:del w:id="607" w:author="alisha saley" w:date="2023-10-26T11:10:00Z">
        <w:r w:rsidRPr="002C7508" w:rsidDel="006130A3">
          <w:rPr>
            <w:rFonts w:ascii="Arial" w:hAnsi="Arial" w:cs="Arial"/>
            <w:sz w:val="24"/>
            <w:szCs w:val="24"/>
          </w:rPr>
          <w:delText>However, food availability can vary, and could likely change under climate change, and so having a better understanding of ‘how much food is enough food’ through time would be good.</w:delText>
        </w:r>
      </w:del>
    </w:p>
    <w:p w14:paraId="044DF971" w14:textId="2F8C612A" w:rsidR="00EF623E" w:rsidDel="006130A3" w:rsidRDefault="00EF623E">
      <w:pPr>
        <w:pStyle w:val="NoSpacing"/>
        <w:rPr>
          <w:del w:id="608" w:author="alisha saley" w:date="2023-10-26T11:10:00Z"/>
          <w:rFonts w:ascii="Arial" w:hAnsi="Arial" w:cs="Arial"/>
          <w:sz w:val="24"/>
          <w:szCs w:val="24"/>
        </w:rPr>
        <w:pPrChange w:id="609" w:author="alisha saley" w:date="2023-10-26T13:22:00Z">
          <w:pPr>
            <w:pStyle w:val="NoSpacing"/>
            <w:numPr>
              <w:ilvl w:val="1"/>
              <w:numId w:val="11"/>
            </w:numPr>
            <w:ind w:left="1440" w:hanging="360"/>
          </w:pPr>
        </w:pPrChange>
      </w:pPr>
      <w:del w:id="610" w:author="alisha saley" w:date="2023-10-26T11:10:00Z">
        <w:r w:rsidRPr="002C7508" w:rsidDel="006130A3">
          <w:rPr>
            <w:rFonts w:ascii="Arial" w:hAnsi="Arial" w:cs="Arial"/>
            <w:sz w:val="24"/>
            <w:szCs w:val="24"/>
          </w:rPr>
          <w:delText>Limitations: we didn’t measure CI or thickness through time to see whether there were consequences to either over the first window.</w:delText>
        </w:r>
      </w:del>
    </w:p>
    <w:p w14:paraId="3E672863" w14:textId="67242D7A" w:rsidR="00EF623E" w:rsidDel="006130A3" w:rsidRDefault="00EF623E">
      <w:pPr>
        <w:pStyle w:val="NoSpacing"/>
        <w:rPr>
          <w:del w:id="611" w:author="alisha saley" w:date="2023-10-26T11:10:00Z"/>
          <w:rFonts w:ascii="Arial" w:hAnsi="Arial" w:cs="Arial"/>
          <w:sz w:val="24"/>
          <w:szCs w:val="24"/>
        </w:rPr>
      </w:pPr>
    </w:p>
    <w:p w14:paraId="16852A9F" w14:textId="71F17DDB" w:rsidR="00EF623E" w:rsidDel="006130A3" w:rsidRDefault="00EF623E">
      <w:pPr>
        <w:pStyle w:val="NoSpacing"/>
        <w:rPr>
          <w:del w:id="612" w:author="alisha saley" w:date="2023-10-26T11:10:00Z"/>
          <w:rFonts w:ascii="Arial" w:hAnsi="Arial" w:cs="Arial"/>
          <w:sz w:val="24"/>
          <w:szCs w:val="24"/>
        </w:rPr>
      </w:pPr>
    </w:p>
    <w:p w14:paraId="0DC0C246" w14:textId="0B5B2567" w:rsidR="00EF623E" w:rsidDel="006130A3" w:rsidRDefault="00EF623E">
      <w:pPr>
        <w:pStyle w:val="NoSpacing"/>
        <w:rPr>
          <w:del w:id="613" w:author="alisha saley" w:date="2023-10-26T11:10:00Z"/>
          <w:moveFrom w:id="614" w:author="alisha saley" w:date="2023-10-26T11:00:00Z"/>
          <w:rFonts w:ascii="Arial" w:hAnsi="Arial" w:cs="Arial"/>
          <w:sz w:val="24"/>
          <w:szCs w:val="24"/>
        </w:rPr>
      </w:pPr>
      <w:moveFromRangeStart w:id="615" w:author="alisha saley" w:date="2023-10-26T11:00:00Z" w:name="move149210434"/>
      <w:moveFrom w:id="616" w:author="alisha saley" w:date="2023-10-26T11:00:00Z">
        <w:del w:id="617" w:author="alisha saley" w:date="2023-10-26T11:10:00Z">
          <w:r w:rsidDel="006130A3">
            <w:rPr>
              <w:rFonts w:ascii="Arial" w:hAnsi="Arial" w:cs="Arial"/>
              <w:sz w:val="24"/>
              <w:szCs w:val="24"/>
            </w:rPr>
            <w:delText>Many studies emphasize that consequences of corrosive seawater may often be counteracted with increased food, which helps to off-set the increased costs to acid-base maintenance in osmoconformers. Without it, organisms are left with smaller resources to devote to all growth activities, generally resulting in trade-offs. For example, oysters may devote more energy to growing laterally (SA) versus thickening their shell if X happens (cite). Or, a thicker, smaller shell could result in X env (cite). The relative tissue to shell mass (condition index) can also become depleted by costly shell-building processes, though, tissue mass does cycle separately of shell growth due to gamete production and release over reproductive seasons (cite).</w:delText>
          </w:r>
        </w:del>
      </w:moveFrom>
    </w:p>
    <w:moveFromRangeEnd w:id="615"/>
    <w:p w14:paraId="36E9A6DC" w14:textId="48D8559E" w:rsidR="00EF623E" w:rsidDel="006130A3" w:rsidRDefault="00EF623E">
      <w:pPr>
        <w:pStyle w:val="NoSpacing"/>
        <w:rPr>
          <w:del w:id="618" w:author="alisha saley" w:date="2023-10-26T11:10:00Z"/>
          <w:rFonts w:ascii="Arial" w:hAnsi="Arial" w:cs="Arial"/>
          <w:sz w:val="24"/>
          <w:szCs w:val="24"/>
        </w:rPr>
      </w:pPr>
    </w:p>
    <w:p w14:paraId="3CB31EF0" w14:textId="7212285B" w:rsidR="00EF623E" w:rsidRPr="00273C3A" w:rsidDel="001123D8" w:rsidRDefault="00EF623E">
      <w:pPr>
        <w:pStyle w:val="NoSpacing"/>
        <w:rPr>
          <w:del w:id="619" w:author="alisha saley" w:date="2023-10-26T13:55:00Z"/>
          <w:moveFrom w:id="620" w:author="alisha saley" w:date="2023-10-26T11:52:00Z"/>
          <w:rFonts w:ascii="Arial" w:hAnsi="Arial" w:cs="Arial"/>
          <w:sz w:val="24"/>
          <w:szCs w:val="24"/>
        </w:rPr>
      </w:pPr>
      <w:moveFromRangeStart w:id="621" w:author="alisha saley" w:date="2023-10-26T11:52:00Z" w:name="move149213571"/>
    </w:p>
    <w:p w14:paraId="3EB6AEEF" w14:textId="6BC67CAA" w:rsidR="00EF623E" w:rsidRPr="002C7508" w:rsidDel="001123D8" w:rsidRDefault="00EF623E">
      <w:pPr>
        <w:pStyle w:val="NoSpacing"/>
        <w:rPr>
          <w:del w:id="622" w:author="alisha saley" w:date="2023-10-26T13:55:00Z"/>
          <w:moveFrom w:id="623" w:author="alisha saley" w:date="2023-10-26T11:52:00Z"/>
          <w:rFonts w:ascii="Arial" w:hAnsi="Arial" w:cs="Arial"/>
          <w:sz w:val="24"/>
          <w:szCs w:val="24"/>
        </w:rPr>
        <w:pPrChange w:id="624" w:author="alisha saley" w:date="2023-10-26T13:22:00Z">
          <w:pPr>
            <w:pStyle w:val="NoSpacing"/>
            <w:numPr>
              <w:numId w:val="11"/>
            </w:numPr>
            <w:ind w:left="720" w:hanging="360"/>
          </w:pPr>
        </w:pPrChange>
      </w:pPr>
      <w:moveFrom w:id="625" w:author="alisha saley" w:date="2023-10-26T11:52:00Z">
        <w:del w:id="626" w:author="alisha saley" w:date="2023-10-26T13:55:00Z">
          <w:r w:rsidDel="001123D8">
            <w:rPr>
              <w:rFonts w:ascii="Arial" w:hAnsi="Arial" w:cs="Arial"/>
              <w:b/>
              <w:bCs/>
              <w:sz w:val="24"/>
              <w:szCs w:val="24"/>
            </w:rPr>
            <w:delText xml:space="preserve">Potentially seeing </w:delText>
          </w:r>
          <w:r w:rsidRPr="002C7508" w:rsidDel="001123D8">
            <w:rPr>
              <w:rFonts w:ascii="Arial" w:hAnsi="Arial" w:cs="Arial"/>
              <w:b/>
              <w:bCs/>
              <w:sz w:val="24"/>
              <w:szCs w:val="24"/>
            </w:rPr>
            <w:delText>Biological compensation</w:delText>
          </w:r>
          <w:r w:rsidDel="001123D8">
            <w:rPr>
              <w:rFonts w:ascii="Arial" w:hAnsi="Arial" w:cs="Arial"/>
              <w:b/>
              <w:bCs/>
              <w:sz w:val="24"/>
              <w:szCs w:val="24"/>
            </w:rPr>
            <w:delText xml:space="preserve"> or effect of epiphytic protection i</w:delText>
          </w:r>
          <w:r w:rsidRPr="002C7508" w:rsidDel="001123D8">
            <w:rPr>
              <w:rFonts w:ascii="Arial" w:hAnsi="Arial" w:cs="Arial"/>
              <w:b/>
              <w:bCs/>
              <w:sz w:val="24"/>
              <w:szCs w:val="24"/>
            </w:rPr>
            <w:delText>n our data</w:delText>
          </w:r>
          <w:r w:rsidDel="001123D8">
            <w:rPr>
              <w:rFonts w:ascii="Arial" w:hAnsi="Arial" w:cs="Arial"/>
              <w:b/>
              <w:bCs/>
              <w:sz w:val="24"/>
              <w:szCs w:val="24"/>
            </w:rPr>
            <w:delText>, though, we were not able to measure either directly</w:delText>
          </w:r>
          <w:r w:rsidRPr="002C7508" w:rsidDel="001123D8">
            <w:rPr>
              <w:rFonts w:ascii="Arial" w:hAnsi="Arial" w:cs="Arial"/>
              <w:b/>
              <w:bCs/>
              <w:sz w:val="24"/>
              <w:szCs w:val="24"/>
            </w:rPr>
            <w:delText xml:space="preserve"> </w:delText>
          </w:r>
        </w:del>
      </w:moveFrom>
    </w:p>
    <w:p w14:paraId="0161E730" w14:textId="55EA8C11" w:rsidR="00EF623E" w:rsidRPr="002C7508" w:rsidDel="001123D8" w:rsidRDefault="00EF623E">
      <w:pPr>
        <w:pStyle w:val="NoSpacing"/>
        <w:rPr>
          <w:del w:id="627" w:author="alisha saley" w:date="2023-10-26T13:55:00Z"/>
          <w:moveFrom w:id="628" w:author="alisha saley" w:date="2023-10-26T11:52:00Z"/>
          <w:rFonts w:ascii="Arial" w:hAnsi="Arial" w:cs="Arial"/>
          <w:sz w:val="24"/>
          <w:szCs w:val="24"/>
        </w:rPr>
        <w:pPrChange w:id="629" w:author="alisha saley" w:date="2023-10-26T13:22:00Z">
          <w:pPr>
            <w:pStyle w:val="NoSpacing"/>
            <w:numPr>
              <w:ilvl w:val="1"/>
              <w:numId w:val="11"/>
            </w:numPr>
            <w:ind w:left="1440" w:hanging="360"/>
          </w:pPr>
        </w:pPrChange>
      </w:pPr>
      <w:moveFrom w:id="630" w:author="alisha saley" w:date="2023-10-26T11:52:00Z">
        <w:del w:id="631" w:author="alisha saley" w:date="2023-10-26T13:55:00Z">
          <w:r w:rsidRPr="002C7508" w:rsidDel="001123D8">
            <w:rPr>
              <w:rFonts w:ascii="Arial" w:hAnsi="Arial" w:cs="Arial"/>
              <w:sz w:val="24"/>
              <w:szCs w:val="24"/>
            </w:rPr>
            <w:delText>Effect of Omega specifically in respect to TA?</w:delText>
          </w:r>
        </w:del>
      </w:moveFrom>
    </w:p>
    <w:p w14:paraId="23EEC02E" w14:textId="13F69189" w:rsidR="00EF623E" w:rsidRPr="002C7508" w:rsidDel="001123D8" w:rsidRDefault="00EF623E">
      <w:pPr>
        <w:pStyle w:val="NoSpacing"/>
        <w:rPr>
          <w:del w:id="632" w:author="alisha saley" w:date="2023-10-26T13:55:00Z"/>
          <w:moveFrom w:id="633" w:author="alisha saley" w:date="2023-10-26T11:52:00Z"/>
          <w:rFonts w:ascii="Arial" w:hAnsi="Arial" w:cs="Arial"/>
          <w:sz w:val="24"/>
          <w:szCs w:val="24"/>
        </w:rPr>
        <w:pPrChange w:id="634" w:author="alisha saley" w:date="2023-10-26T13:22:00Z">
          <w:pPr>
            <w:pStyle w:val="NoSpacing"/>
            <w:numPr>
              <w:ilvl w:val="1"/>
              <w:numId w:val="11"/>
            </w:numPr>
            <w:ind w:left="1440" w:hanging="360"/>
          </w:pPr>
        </w:pPrChange>
      </w:pPr>
      <w:moveFrom w:id="635" w:author="alisha saley" w:date="2023-10-26T11:52:00Z">
        <w:del w:id="636" w:author="alisha saley" w:date="2023-10-26T13:55:00Z">
          <w:r w:rsidRPr="002C7508" w:rsidDel="001123D8">
            <w:rPr>
              <w:rFonts w:ascii="Arial" w:hAnsi="Arial" w:cs="Arial"/>
              <w:sz w:val="24"/>
              <w:szCs w:val="24"/>
            </w:rPr>
            <w:delText>What does low omega mean for abiotic dissolution</w:delText>
          </w:r>
        </w:del>
      </w:moveFrom>
    </w:p>
    <w:p w14:paraId="194F70D8" w14:textId="1FEFA449" w:rsidR="00EF623E" w:rsidDel="001123D8" w:rsidRDefault="00EF623E">
      <w:pPr>
        <w:pStyle w:val="NoSpacing"/>
        <w:rPr>
          <w:del w:id="637" w:author="alisha saley" w:date="2023-10-26T13:55:00Z"/>
          <w:moveFrom w:id="638" w:author="alisha saley" w:date="2023-10-26T11:52:00Z"/>
          <w:rFonts w:ascii="Arial" w:hAnsi="Arial" w:cs="Arial"/>
          <w:sz w:val="24"/>
          <w:szCs w:val="24"/>
        </w:rPr>
        <w:pPrChange w:id="639" w:author="alisha saley" w:date="2023-10-26T13:22:00Z">
          <w:pPr>
            <w:pStyle w:val="NoSpacing"/>
            <w:numPr>
              <w:ilvl w:val="1"/>
              <w:numId w:val="11"/>
            </w:numPr>
            <w:ind w:left="1440" w:hanging="360"/>
          </w:pPr>
        </w:pPrChange>
      </w:pPr>
      <w:moveFrom w:id="640" w:author="alisha saley" w:date="2023-10-26T11:52:00Z">
        <w:del w:id="641" w:author="alisha saley" w:date="2023-10-26T13:55:00Z">
          <w:r w:rsidRPr="002C7508" w:rsidDel="001123D8">
            <w:rPr>
              <w:rFonts w:ascii="Arial" w:hAnsi="Arial" w:cs="Arial"/>
              <w:sz w:val="24"/>
              <w:szCs w:val="24"/>
            </w:rPr>
            <w:delText>How do our results relate to that; future work should parse out the effect of abiotic dissolution</w:delText>
          </w:r>
        </w:del>
      </w:moveFrom>
    </w:p>
    <w:p w14:paraId="17A8BC11" w14:textId="03D92523" w:rsidR="00EF623E" w:rsidRPr="002C7508" w:rsidDel="001123D8" w:rsidRDefault="00EF623E">
      <w:pPr>
        <w:pStyle w:val="NoSpacing"/>
        <w:rPr>
          <w:del w:id="642" w:author="alisha saley" w:date="2023-10-26T13:55:00Z"/>
          <w:moveFrom w:id="643" w:author="alisha saley" w:date="2023-10-26T11:52:00Z"/>
          <w:rFonts w:ascii="Arial" w:hAnsi="Arial" w:cs="Arial"/>
          <w:sz w:val="24"/>
          <w:szCs w:val="24"/>
        </w:rPr>
        <w:pPrChange w:id="644" w:author="alisha saley" w:date="2023-10-26T13:22:00Z">
          <w:pPr>
            <w:pStyle w:val="NoSpacing"/>
            <w:numPr>
              <w:ilvl w:val="2"/>
              <w:numId w:val="11"/>
            </w:numPr>
            <w:ind w:left="2160" w:hanging="180"/>
          </w:pPr>
        </w:pPrChange>
      </w:pPr>
      <w:moveFrom w:id="645" w:author="alisha saley" w:date="2023-10-26T11:52:00Z">
        <w:del w:id="646" w:author="alisha saley" w:date="2023-10-26T13:55:00Z">
          <w:r w:rsidDel="001123D8">
            <w:rPr>
              <w:rFonts w:ascii="Arial" w:hAnsi="Arial" w:cs="Arial"/>
              <w:sz w:val="24"/>
              <w:szCs w:val="24"/>
            </w:rPr>
            <w:delText>reinforce the notion that the effects of surrounding seawater conditions are likely mediated by the extent of biological shell-building activity.</w:delText>
          </w:r>
        </w:del>
      </w:moveFrom>
    </w:p>
    <w:p w14:paraId="3F438CBD" w14:textId="2E0F436A" w:rsidR="00EF623E" w:rsidDel="001123D8" w:rsidRDefault="00EF623E">
      <w:pPr>
        <w:pStyle w:val="NoSpacing"/>
        <w:rPr>
          <w:del w:id="647" w:author="alisha saley" w:date="2023-10-26T13:55:00Z"/>
          <w:moveFrom w:id="648" w:author="alisha saley" w:date="2023-10-26T11:52:00Z"/>
          <w:rFonts w:ascii="Arial" w:hAnsi="Arial" w:cs="Arial"/>
          <w:sz w:val="24"/>
          <w:szCs w:val="24"/>
        </w:rPr>
        <w:pPrChange w:id="649" w:author="alisha saley" w:date="2023-10-26T13:22:00Z">
          <w:pPr>
            <w:pStyle w:val="NoSpacing"/>
            <w:numPr>
              <w:ilvl w:val="1"/>
              <w:numId w:val="11"/>
            </w:numPr>
            <w:ind w:left="1440" w:hanging="360"/>
          </w:pPr>
        </w:pPrChange>
      </w:pPr>
      <w:moveFrom w:id="650" w:author="alisha saley" w:date="2023-10-26T11:52:00Z">
        <w:del w:id="651" w:author="alisha saley" w:date="2023-10-26T13:55:00Z">
          <w:r w:rsidRPr="002C7508" w:rsidDel="001123D8">
            <w:rPr>
              <w:rFonts w:ascii="Arial" w:hAnsi="Arial" w:cs="Arial"/>
              <w:sz w:val="24"/>
              <w:szCs w:val="24"/>
            </w:rPr>
            <w:delText xml:space="preserve">Or could it have been due to an interaction with epiphyte that was later absent from the shell, which is an interesting future direction. </w:delText>
          </w:r>
        </w:del>
      </w:moveFrom>
    </w:p>
    <w:p w14:paraId="64210112" w14:textId="3FC425FB" w:rsidR="00DC419A" w:rsidDel="001123D8" w:rsidRDefault="00DC419A">
      <w:pPr>
        <w:pStyle w:val="NoSpacing"/>
        <w:rPr>
          <w:del w:id="652" w:author="alisha saley" w:date="2023-10-26T13:55:00Z"/>
          <w:moveFrom w:id="653" w:author="alisha saley" w:date="2023-10-26T11:19:00Z"/>
          <w:rFonts w:ascii="Arial" w:hAnsi="Arial" w:cs="Arial"/>
          <w:sz w:val="24"/>
          <w:szCs w:val="24"/>
        </w:rPr>
      </w:pPr>
      <w:moveFromRangeStart w:id="654" w:author="alisha saley" w:date="2023-10-26T11:19:00Z" w:name="move149211610"/>
      <w:moveFromRangeEnd w:id="621"/>
      <w:moveFrom w:id="655" w:author="alisha saley" w:date="2023-10-26T11:19:00Z">
        <w:del w:id="656" w:author="alisha saley" w:date="2023-10-26T13:55:00Z">
          <w:r w:rsidDel="001123D8">
            <w:rPr>
              <w:rFonts w:ascii="Arial" w:hAnsi="Arial" w:cs="Arial"/>
              <w:sz w:val="24"/>
              <w:szCs w:val="24"/>
            </w:rPr>
            <w:lastRenderedPageBreak/>
            <w:delText>Moreover, shell growth was robust to corrosive seawater conditions caused by low TA but did not elevate growth in higher TA conditions (Table 2). As our some of our treatments fell below the saturation state for calcium carbonate minerals, oyster shells in these treatments had an abiotic tendency to dissolve in seawater. Because we did not detect an effect of TA, this suggests that oysters were able to overcome consequences of an increased tendency to dissolve in seawater conditions. To maintain similar overall shell growth suggests oysters in corrosive seawater conditions may have upregulated biological calcification rates to off-set ‘low-TA driven’ shell dissolution. We speculate this stems from a well-fed environment but did not target the impact of food-availability in this study. We detected higher shell growth from oysters that were initially larger in size possibly due to the increased surface area available to calcify onto or the greater ability of larger oysters (with maintained tissue reserves) to calcify.</w:delText>
          </w:r>
        </w:del>
      </w:moveFrom>
    </w:p>
    <w:p w14:paraId="0DC7B522" w14:textId="62F1EA58" w:rsidR="00DC419A" w:rsidRPr="002C7508" w:rsidDel="001123D8" w:rsidRDefault="00DC419A">
      <w:pPr>
        <w:pStyle w:val="NoSpacing"/>
        <w:rPr>
          <w:del w:id="657" w:author="alisha saley" w:date="2023-10-26T13:55:00Z"/>
          <w:moveFrom w:id="658" w:author="alisha saley" w:date="2023-10-26T11:12:00Z"/>
          <w:rFonts w:ascii="Arial" w:hAnsi="Arial" w:cs="Arial"/>
          <w:sz w:val="24"/>
          <w:szCs w:val="24"/>
        </w:rPr>
      </w:pPr>
      <w:moveFromRangeStart w:id="659" w:author="alisha saley" w:date="2023-10-26T11:12:00Z" w:name="move149211167"/>
      <w:moveFromRangeEnd w:id="654"/>
    </w:p>
    <w:p w14:paraId="1D7B0578" w14:textId="584DD5E7" w:rsidR="00EF623E" w:rsidRPr="002C7508" w:rsidDel="001123D8" w:rsidRDefault="00EF623E">
      <w:pPr>
        <w:pStyle w:val="NoSpacing"/>
        <w:rPr>
          <w:del w:id="660" w:author="alisha saley" w:date="2023-10-26T13:55:00Z"/>
          <w:moveFrom w:id="661" w:author="alisha saley" w:date="2023-10-26T11:12:00Z"/>
          <w:rFonts w:ascii="Arial" w:hAnsi="Arial" w:cs="Arial"/>
          <w:sz w:val="24"/>
          <w:szCs w:val="24"/>
        </w:rPr>
        <w:pPrChange w:id="662" w:author="alisha saley" w:date="2023-10-26T13:22:00Z">
          <w:pPr>
            <w:pStyle w:val="NoSpacing"/>
            <w:numPr>
              <w:numId w:val="11"/>
            </w:numPr>
            <w:ind w:left="720" w:hanging="360"/>
          </w:pPr>
        </w:pPrChange>
      </w:pPr>
      <w:moveFrom w:id="663" w:author="alisha saley" w:date="2023-10-26T11:12:00Z">
        <w:del w:id="664" w:author="alisha saley" w:date="2023-10-26T13:55:00Z">
          <w:r w:rsidRPr="002C7508" w:rsidDel="001123D8">
            <w:rPr>
              <w:rFonts w:ascii="Arial" w:hAnsi="Arial" w:cs="Arial"/>
              <w:b/>
              <w:bCs/>
              <w:sz w:val="24"/>
              <w:szCs w:val="24"/>
            </w:rPr>
            <w:delText xml:space="preserve">Given that other calcifiers have shown variability in shell growth performance under altered pCO2 conditions, it would be interesting to see whether those patterns matched responses to altered TA. </w:delText>
          </w:r>
          <w:r w:rsidRPr="002C7508" w:rsidDel="001123D8">
            <w:rPr>
              <w:rFonts w:ascii="Arial" w:hAnsi="Arial" w:cs="Arial"/>
              <w:b/>
              <w:bCs/>
              <w:i/>
              <w:iCs/>
              <w:sz w:val="24"/>
              <w:szCs w:val="24"/>
            </w:rPr>
            <w:delText>Difference between changing pCO2 vs changing TA, mechanistic consequences? (aaron writes?)</w:delText>
          </w:r>
        </w:del>
      </w:moveFrom>
    </w:p>
    <w:p w14:paraId="138D7D73" w14:textId="087AF59C" w:rsidR="00EF623E" w:rsidRPr="002C7508" w:rsidDel="001123D8" w:rsidRDefault="00EF623E">
      <w:pPr>
        <w:pStyle w:val="NoSpacing"/>
        <w:rPr>
          <w:del w:id="665" w:author="alisha saley" w:date="2023-10-26T13:55:00Z"/>
          <w:moveFrom w:id="666" w:author="alisha saley" w:date="2023-10-26T11:12:00Z"/>
          <w:rFonts w:ascii="Arial" w:hAnsi="Arial" w:cs="Arial"/>
          <w:sz w:val="24"/>
          <w:szCs w:val="24"/>
        </w:rPr>
        <w:pPrChange w:id="667" w:author="alisha saley" w:date="2023-10-26T13:22:00Z">
          <w:pPr>
            <w:pStyle w:val="NoSpacing"/>
            <w:numPr>
              <w:ilvl w:val="1"/>
              <w:numId w:val="11"/>
            </w:numPr>
            <w:ind w:left="1440" w:hanging="360"/>
          </w:pPr>
        </w:pPrChange>
      </w:pPr>
      <w:moveFrom w:id="668" w:author="alisha saley" w:date="2023-10-26T11:12:00Z">
        <w:del w:id="669" w:author="alisha saley" w:date="2023-10-26T13:55:00Z">
          <w:r w:rsidRPr="002C7508" w:rsidDel="001123D8">
            <w:rPr>
              <w:rFonts w:ascii="Arial" w:hAnsi="Arial" w:cs="Arial"/>
              <w:sz w:val="24"/>
              <w:szCs w:val="24"/>
            </w:rPr>
            <w:delText>This is what people think increased pCO2 in seawater does to impact calcifiers</w:delText>
          </w:r>
        </w:del>
      </w:moveFrom>
    </w:p>
    <w:p w14:paraId="361268BD" w14:textId="08364497" w:rsidR="00EF623E" w:rsidRPr="002C7508" w:rsidDel="001123D8" w:rsidRDefault="00EF623E">
      <w:pPr>
        <w:pStyle w:val="NoSpacing"/>
        <w:rPr>
          <w:del w:id="670" w:author="alisha saley" w:date="2023-10-26T13:55:00Z"/>
          <w:moveFrom w:id="671" w:author="alisha saley" w:date="2023-10-26T11:12:00Z"/>
          <w:rFonts w:ascii="Arial" w:hAnsi="Arial" w:cs="Arial"/>
          <w:sz w:val="24"/>
          <w:szCs w:val="24"/>
        </w:rPr>
        <w:pPrChange w:id="672" w:author="alisha saley" w:date="2023-10-26T13:22:00Z">
          <w:pPr>
            <w:pStyle w:val="NoSpacing"/>
            <w:numPr>
              <w:ilvl w:val="1"/>
              <w:numId w:val="11"/>
            </w:numPr>
            <w:ind w:left="1440" w:hanging="360"/>
          </w:pPr>
        </w:pPrChange>
      </w:pPr>
      <w:moveFrom w:id="673" w:author="alisha saley" w:date="2023-10-26T11:12:00Z">
        <w:del w:id="674" w:author="alisha saley" w:date="2023-10-26T13:55:00Z">
          <w:r w:rsidRPr="002C7508" w:rsidDel="001123D8">
            <w:rPr>
              <w:rFonts w:ascii="Arial" w:hAnsi="Arial" w:cs="Arial"/>
              <w:sz w:val="24"/>
              <w:szCs w:val="24"/>
            </w:rPr>
            <w:delText>This is how altered TA could impact calcifiers similarly or differently than pCO2</w:delText>
          </w:r>
        </w:del>
      </w:moveFrom>
    </w:p>
    <w:p w14:paraId="7B48EAD5" w14:textId="13FA0984" w:rsidR="00EF623E" w:rsidRPr="002C7508" w:rsidDel="001123D8" w:rsidRDefault="00EF623E">
      <w:pPr>
        <w:pStyle w:val="NoSpacing"/>
        <w:rPr>
          <w:del w:id="675" w:author="alisha saley" w:date="2023-10-26T13:55:00Z"/>
          <w:moveFrom w:id="676" w:author="alisha saley" w:date="2023-10-26T11:12:00Z"/>
          <w:rFonts w:ascii="Arial" w:hAnsi="Arial" w:cs="Arial"/>
          <w:sz w:val="24"/>
          <w:szCs w:val="24"/>
        </w:rPr>
        <w:pPrChange w:id="677" w:author="alisha saley" w:date="2023-10-26T13:22:00Z">
          <w:pPr>
            <w:pStyle w:val="NoSpacing"/>
            <w:numPr>
              <w:ilvl w:val="1"/>
              <w:numId w:val="11"/>
            </w:numPr>
            <w:ind w:left="1440" w:hanging="360"/>
          </w:pPr>
        </w:pPrChange>
      </w:pPr>
      <w:moveFrom w:id="678" w:author="alisha saley" w:date="2023-10-26T11:12:00Z">
        <w:del w:id="679" w:author="alisha saley" w:date="2023-10-26T13:55:00Z">
          <w:r w:rsidRPr="002C7508" w:rsidDel="001123D8">
            <w:rPr>
              <w:rFonts w:ascii="Arial" w:hAnsi="Arial" w:cs="Arial"/>
              <w:sz w:val="24"/>
              <w:szCs w:val="24"/>
            </w:rPr>
            <w:delText>This is why we might expect that.</w:delText>
          </w:r>
        </w:del>
      </w:moveFrom>
    </w:p>
    <w:moveFromRangeEnd w:id="659"/>
    <w:p w14:paraId="3765D4DB" w14:textId="5874C0F3" w:rsidR="00EF623E" w:rsidRPr="002C7508" w:rsidDel="001123D8" w:rsidRDefault="00EF623E">
      <w:pPr>
        <w:pStyle w:val="NoSpacing"/>
        <w:rPr>
          <w:del w:id="680" w:author="alisha saley" w:date="2023-10-26T13:55:00Z"/>
          <w:rFonts w:ascii="Arial" w:hAnsi="Arial" w:cs="Arial"/>
          <w:sz w:val="24"/>
          <w:szCs w:val="24"/>
        </w:rPr>
        <w:pPrChange w:id="681" w:author="alisha saley" w:date="2023-10-26T13:22:00Z">
          <w:pPr>
            <w:pStyle w:val="NoSpacing"/>
            <w:numPr>
              <w:numId w:val="11"/>
            </w:numPr>
            <w:ind w:left="720" w:hanging="360"/>
          </w:pPr>
        </w:pPrChange>
      </w:pPr>
      <w:commentRangeStart w:id="682"/>
      <w:del w:id="683" w:author="alisha saley" w:date="2023-10-26T13:55:00Z">
        <w:r w:rsidRPr="002C7508" w:rsidDel="001123D8">
          <w:rPr>
            <w:rFonts w:ascii="Arial" w:hAnsi="Arial" w:cs="Arial"/>
            <w:b/>
            <w:bCs/>
            <w:sz w:val="24"/>
            <w:szCs w:val="24"/>
          </w:rPr>
          <w:delText xml:space="preserve">Our </w:delText>
        </w:r>
        <w:commentRangeEnd w:id="682"/>
        <w:r w:rsidR="00D445ED" w:rsidDel="001123D8">
          <w:rPr>
            <w:rStyle w:val="CommentReference"/>
          </w:rPr>
          <w:commentReference w:id="682"/>
        </w:r>
        <w:r w:rsidRPr="002C7508" w:rsidDel="001123D8">
          <w:rPr>
            <w:rFonts w:ascii="Arial" w:hAnsi="Arial" w:cs="Arial"/>
            <w:b/>
            <w:bCs/>
            <w:sz w:val="24"/>
            <w:szCs w:val="24"/>
          </w:rPr>
          <w:delText>simulated changes in conditions are likely to coincide with increasingly common precipitation events, like hurricanes along the eastern and gulf coasts (cite) and extreme rain-fall events (cite) along the west coast of the United States.</w:delText>
        </w:r>
        <w:r w:rsidDel="001123D8">
          <w:rPr>
            <w:rFonts w:ascii="Arial" w:hAnsi="Arial" w:cs="Arial"/>
            <w:b/>
            <w:bCs/>
            <w:sz w:val="24"/>
            <w:szCs w:val="24"/>
          </w:rPr>
          <w:delText xml:space="preserve"> (magnitude) SEVERE SAL REDUCTION</w:delText>
        </w:r>
      </w:del>
    </w:p>
    <w:p w14:paraId="58A3A98D" w14:textId="1B0AC9F8" w:rsidR="00EF623E" w:rsidDel="001123D8" w:rsidRDefault="00EF623E" w:rsidP="00EF623E">
      <w:pPr>
        <w:pStyle w:val="NoSpacing"/>
        <w:numPr>
          <w:ilvl w:val="1"/>
          <w:numId w:val="11"/>
        </w:numPr>
        <w:rPr>
          <w:del w:id="684" w:author="alisha saley" w:date="2023-10-26T13:55:00Z"/>
          <w:rFonts w:ascii="Arial" w:hAnsi="Arial" w:cs="Arial"/>
          <w:sz w:val="24"/>
          <w:szCs w:val="24"/>
        </w:rPr>
      </w:pPr>
      <w:del w:id="685" w:author="alisha saley" w:date="2023-10-26T13:55:00Z">
        <w:r w:rsidRPr="002C7508" w:rsidDel="001123D8">
          <w:rPr>
            <w:rFonts w:ascii="Arial" w:hAnsi="Arial" w:cs="Arial"/>
            <w:sz w:val="24"/>
            <w:szCs w:val="24"/>
          </w:rPr>
          <w:delText>Also to see how other things that vary with hurricanes and rain and rivers, like temp/O2/turbidity layer onto the story</w:delText>
        </w:r>
      </w:del>
    </w:p>
    <w:p w14:paraId="19AC77D1" w14:textId="00E8EF6E" w:rsidR="00EF623E" w:rsidDel="001123D8" w:rsidRDefault="00EF623E" w:rsidP="00EF623E">
      <w:pPr>
        <w:pStyle w:val="NoSpacing"/>
        <w:numPr>
          <w:ilvl w:val="1"/>
          <w:numId w:val="11"/>
        </w:numPr>
        <w:rPr>
          <w:del w:id="686" w:author="alisha saley" w:date="2023-10-26T13:55:00Z"/>
          <w:rFonts w:ascii="Arial" w:hAnsi="Arial" w:cs="Arial"/>
          <w:sz w:val="24"/>
          <w:szCs w:val="24"/>
        </w:rPr>
      </w:pPr>
      <w:del w:id="687" w:author="alisha saley" w:date="2023-10-26T13:55:00Z">
        <w:r w:rsidRPr="002C7508" w:rsidDel="001123D8">
          <w:rPr>
            <w:rFonts w:ascii="Arial" w:hAnsi="Arial" w:cs="Arial"/>
            <w:sz w:val="24"/>
            <w:szCs w:val="24"/>
          </w:rPr>
          <w:delText>These events also caught abrupt changes, so we should look at lower salinities too</w:delText>
        </w:r>
      </w:del>
    </w:p>
    <w:p w14:paraId="087D4E7E" w14:textId="03360A15" w:rsidR="00EF623E" w:rsidDel="001123D8" w:rsidRDefault="00EF623E" w:rsidP="00EF623E">
      <w:pPr>
        <w:pStyle w:val="NoSpacing"/>
        <w:rPr>
          <w:del w:id="688" w:author="alisha saley" w:date="2023-10-26T13:55:00Z"/>
          <w:rFonts w:ascii="Arial" w:hAnsi="Arial" w:cs="Arial"/>
          <w:sz w:val="24"/>
          <w:szCs w:val="24"/>
        </w:rPr>
      </w:pPr>
    </w:p>
    <w:p w14:paraId="4A38E8C7" w14:textId="23F96ECA" w:rsidR="00EF623E" w:rsidDel="001123D8" w:rsidRDefault="00EF623E" w:rsidP="00EF623E">
      <w:pPr>
        <w:pStyle w:val="NoSpacing"/>
        <w:rPr>
          <w:del w:id="689" w:author="alisha saley" w:date="2023-10-26T13:55:00Z"/>
          <w:rFonts w:ascii="Arial" w:hAnsi="Arial" w:cs="Arial"/>
          <w:sz w:val="24"/>
          <w:szCs w:val="24"/>
        </w:rPr>
      </w:pPr>
      <w:del w:id="690" w:author="alisha saley" w:date="2023-10-26T13:55:00Z">
        <w:r w:rsidDel="001123D8">
          <w:rPr>
            <w:rFonts w:ascii="Arial" w:hAnsi="Arial" w:cs="Arial"/>
            <w:sz w:val="24"/>
            <w:szCs w:val="24"/>
          </w:rPr>
          <w:delText>Future work may be interesting in looking at changes to growth over average durations of hurricanes, over more variable salinity reductions. Additionally, global acidification is likely to complicate the patterns that we see, as increased pCO2 may separately have implications for shell and tissue growth. More investigations into how acidification stress is likely to layer would be informative as to the capacity for oysters to face these multiple disruptions, through time. Additionally, given the unique responses of oysters to low omega caused by pCO2 versus minimal influence from low TA, it would be informative to test other calcifiers with known disruptions to growth from high-pCO2 induced low pH.</w:delText>
        </w:r>
      </w:del>
    </w:p>
    <w:p w14:paraId="0446EC32" w14:textId="43F71903" w:rsidR="00EF623E" w:rsidRPr="00F62B96" w:rsidDel="006E6217" w:rsidRDefault="00EF623E" w:rsidP="00EF623E">
      <w:pPr>
        <w:pStyle w:val="NoSpacing"/>
        <w:rPr>
          <w:del w:id="691" w:author="alisha saley" w:date="2023-10-26T14:05:00Z"/>
          <w:rFonts w:ascii="Arial" w:hAnsi="Arial" w:cs="Arial"/>
          <w:sz w:val="24"/>
          <w:szCs w:val="24"/>
        </w:rPr>
      </w:pPr>
    </w:p>
    <w:p w14:paraId="2FDFDBBC" w14:textId="6E22874D" w:rsidR="00EF623E" w:rsidDel="006E6217" w:rsidRDefault="00EF623E" w:rsidP="00EF623E">
      <w:pPr>
        <w:pStyle w:val="NoSpacing"/>
        <w:numPr>
          <w:ilvl w:val="0"/>
          <w:numId w:val="11"/>
        </w:numPr>
        <w:rPr>
          <w:del w:id="692" w:author="alisha saley" w:date="2023-10-26T14:05:00Z"/>
          <w:rFonts w:ascii="Arial" w:hAnsi="Arial" w:cs="Arial"/>
          <w:sz w:val="24"/>
          <w:szCs w:val="24"/>
        </w:rPr>
      </w:pPr>
      <w:del w:id="693" w:author="alisha saley" w:date="2023-10-26T14:05:00Z">
        <w:r w:rsidDel="006E6217">
          <w:rPr>
            <w:rFonts w:ascii="Arial" w:hAnsi="Arial" w:cs="Arial"/>
            <w:sz w:val="24"/>
            <w:szCs w:val="24"/>
          </w:rPr>
          <w:delText xml:space="preserve">Processes that alter seawater TA operate at (when/how often) </w:delText>
        </w:r>
        <w:r w:rsidRPr="002C7508" w:rsidDel="006E6217">
          <w:rPr>
            <w:rFonts w:ascii="Arial" w:hAnsi="Arial" w:cs="Arial"/>
            <w:b/>
            <w:bCs/>
            <w:sz w:val="24"/>
            <w:szCs w:val="24"/>
          </w:rPr>
          <w:delText>different time scales</w:delText>
        </w:r>
        <w:r w:rsidDel="006E6217">
          <w:rPr>
            <w:rFonts w:ascii="Arial" w:hAnsi="Arial" w:cs="Arial"/>
            <w:sz w:val="24"/>
            <w:szCs w:val="24"/>
          </w:rPr>
          <w:delText>, as do events that alter TA through reductions to salinity.</w:delText>
        </w:r>
      </w:del>
    </w:p>
    <w:p w14:paraId="39FD7D29" w14:textId="11874DAC" w:rsidR="00EF623E" w:rsidDel="006E6217" w:rsidRDefault="00EF623E" w:rsidP="00EF623E">
      <w:pPr>
        <w:pStyle w:val="NoSpacing"/>
        <w:numPr>
          <w:ilvl w:val="1"/>
          <w:numId w:val="11"/>
        </w:numPr>
        <w:rPr>
          <w:del w:id="694" w:author="alisha saley" w:date="2023-10-26T14:05:00Z"/>
          <w:rFonts w:ascii="Arial" w:hAnsi="Arial" w:cs="Arial"/>
          <w:sz w:val="24"/>
          <w:szCs w:val="24"/>
        </w:rPr>
      </w:pPr>
      <w:del w:id="695" w:author="alisha saley" w:date="2023-10-26T14:05:00Z">
        <w:r w:rsidRPr="00F47BDC" w:rsidDel="006E6217">
          <w:rPr>
            <w:rFonts w:ascii="Arial" w:hAnsi="Arial" w:cs="Arial"/>
            <w:sz w:val="24"/>
            <w:szCs w:val="24"/>
          </w:rPr>
          <w:delText>For example</w:delText>
        </w:r>
        <w:r w:rsidDel="006E6217">
          <w:rPr>
            <w:rFonts w:ascii="Arial" w:hAnsi="Arial" w:cs="Arial"/>
            <w:sz w:val="24"/>
            <w:szCs w:val="24"/>
          </w:rPr>
          <w:delText xml:space="preserve"> (reiteratie the low S thing above)</w:delText>
        </w:r>
      </w:del>
    </w:p>
    <w:p w14:paraId="4CB75AC5" w14:textId="70E77360" w:rsidR="00EF623E" w:rsidDel="006E6217" w:rsidRDefault="00EF623E" w:rsidP="00EF623E">
      <w:pPr>
        <w:pStyle w:val="NoSpacing"/>
        <w:numPr>
          <w:ilvl w:val="1"/>
          <w:numId w:val="11"/>
        </w:numPr>
        <w:rPr>
          <w:del w:id="696" w:author="alisha saley" w:date="2023-10-26T14:05:00Z"/>
          <w:rFonts w:ascii="Arial" w:hAnsi="Arial" w:cs="Arial"/>
          <w:sz w:val="24"/>
          <w:szCs w:val="24"/>
        </w:rPr>
      </w:pPr>
      <w:del w:id="697" w:author="alisha saley" w:date="2023-10-26T14:05:00Z">
        <w:r w:rsidDel="006E6217">
          <w:rPr>
            <w:rFonts w:ascii="Arial" w:hAnsi="Arial" w:cs="Arial"/>
            <w:sz w:val="24"/>
            <w:szCs w:val="24"/>
          </w:rPr>
          <w:delText>Also through biological activity of photosynthetic SAV*</w:delText>
        </w:r>
      </w:del>
    </w:p>
    <w:p w14:paraId="31221F58" w14:textId="73C1E0C9" w:rsidR="00EF623E" w:rsidRPr="002C7508" w:rsidDel="006E6217" w:rsidRDefault="00EF623E" w:rsidP="00EF623E">
      <w:pPr>
        <w:pStyle w:val="NoSpacing"/>
        <w:numPr>
          <w:ilvl w:val="1"/>
          <w:numId w:val="11"/>
        </w:numPr>
        <w:rPr>
          <w:del w:id="698" w:author="alisha saley" w:date="2023-10-26T14:05:00Z"/>
          <w:rFonts w:ascii="Arial" w:hAnsi="Arial" w:cs="Arial"/>
          <w:sz w:val="24"/>
          <w:szCs w:val="24"/>
        </w:rPr>
      </w:pPr>
      <w:del w:id="699" w:author="alisha saley" w:date="2023-10-26T14:05:00Z">
        <w:r w:rsidDel="006E6217">
          <w:rPr>
            <w:rFonts w:ascii="Arial" w:hAnsi="Arial" w:cs="Arial"/>
            <w:sz w:val="24"/>
            <w:szCs w:val="24"/>
          </w:rPr>
          <w:delText xml:space="preserve">What about via weather agents that are slow release? </w:delText>
        </w:r>
      </w:del>
    </w:p>
    <w:p w14:paraId="05193C67" w14:textId="235078BE" w:rsidR="00EF623E" w:rsidRPr="002C7508" w:rsidDel="006E6217" w:rsidRDefault="00EF623E" w:rsidP="00EF623E">
      <w:pPr>
        <w:pStyle w:val="NoSpacing"/>
        <w:numPr>
          <w:ilvl w:val="1"/>
          <w:numId w:val="11"/>
        </w:numPr>
        <w:rPr>
          <w:del w:id="700" w:author="alisha saley" w:date="2023-10-26T14:05:00Z"/>
          <w:rFonts w:ascii="Arial" w:hAnsi="Arial" w:cs="Arial"/>
          <w:sz w:val="24"/>
          <w:szCs w:val="24"/>
        </w:rPr>
      </w:pPr>
      <w:del w:id="701" w:author="alisha saley" w:date="2023-10-26T14:05:00Z">
        <w:r w:rsidDel="006E6217">
          <w:rPr>
            <w:rFonts w:ascii="Arial" w:hAnsi="Arial" w:cs="Arial"/>
            <w:sz w:val="24"/>
            <w:szCs w:val="24"/>
          </w:rPr>
          <w:delText xml:space="preserve">Maybe also add more time windows to cover the ranges potential exposure types and also look at the potential feedback of organism </w:delText>
        </w:r>
        <w:r w:rsidDel="006E6217">
          <w:rPr>
            <w:rFonts w:ascii="Arial" w:hAnsi="Arial" w:cs="Arial"/>
            <w:sz w:val="24"/>
            <w:szCs w:val="24"/>
          </w:rPr>
          <w:lastRenderedPageBreak/>
          <w:delText>responses to the chemical evolution of single-pulse events (vs multi-pulse episodes like ours).</w:delText>
        </w:r>
        <w:r w:rsidRPr="002C7508" w:rsidDel="006E6217">
          <w:rPr>
            <w:rFonts w:ascii="Arial" w:hAnsi="Arial" w:cs="Arial"/>
            <w:b/>
            <w:bCs/>
            <w:sz w:val="24"/>
            <w:szCs w:val="24"/>
          </w:rPr>
          <w:delText xml:space="preserve"> </w:delText>
        </w:r>
      </w:del>
    </w:p>
    <w:p w14:paraId="342EEF32" w14:textId="6134E6F7" w:rsidR="00EF623E" w:rsidDel="006E6217" w:rsidRDefault="00EF623E" w:rsidP="00EF623E">
      <w:pPr>
        <w:pStyle w:val="NoSpacing"/>
        <w:rPr>
          <w:del w:id="702" w:author="alisha saley" w:date="2023-10-26T14:05:00Z"/>
          <w:rFonts w:ascii="Arial" w:hAnsi="Arial" w:cs="Arial"/>
          <w:b/>
          <w:bCs/>
          <w:sz w:val="24"/>
          <w:szCs w:val="24"/>
        </w:rPr>
      </w:pPr>
    </w:p>
    <w:p w14:paraId="079B185A" w14:textId="3C184446" w:rsidR="00EF623E" w:rsidDel="006E6217" w:rsidRDefault="00EF623E" w:rsidP="00EF623E">
      <w:pPr>
        <w:pStyle w:val="NoSpacing"/>
        <w:rPr>
          <w:del w:id="703" w:author="alisha saley" w:date="2023-10-26T14:05:00Z"/>
          <w:rFonts w:ascii="Arial" w:hAnsi="Arial" w:cs="Arial"/>
          <w:b/>
          <w:bCs/>
          <w:sz w:val="24"/>
          <w:szCs w:val="24"/>
        </w:rPr>
      </w:pPr>
      <w:del w:id="704" w:author="alisha saley" w:date="2023-10-26T14:05:00Z">
        <w:r w:rsidDel="006E6217">
          <w:rPr>
            <w:rFonts w:ascii="Arial" w:hAnsi="Arial" w:cs="Arial"/>
            <w:sz w:val="24"/>
            <w:szCs w:val="24"/>
          </w:rPr>
          <w:delText>For example, many studies have show the positive impact of seagrasses on oyster growth through uptaking CO2 during the day, corresponding to higher calcification rates. Recently, interest has risen for adding crushed shell, or commercial products that mimic shell, to areas swith growing oysters as a way to buffer low pH conditions (through increased TA as CaCO3 dissolves), though potential consequences for infection rise with growth rates that do not also have paired tissue growth (cite), and X consequences could happen from the product?</w:delText>
        </w:r>
      </w:del>
    </w:p>
    <w:p w14:paraId="6401D73C" w14:textId="77777777" w:rsidR="00EF623E" w:rsidRPr="002C7508" w:rsidRDefault="00EF623E" w:rsidP="00EF623E">
      <w:pPr>
        <w:pStyle w:val="NoSpacing"/>
        <w:rPr>
          <w:rFonts w:ascii="Arial" w:hAnsi="Arial" w:cs="Arial"/>
          <w:sz w:val="24"/>
          <w:szCs w:val="24"/>
        </w:rPr>
      </w:pPr>
    </w:p>
    <w:p w14:paraId="35AB0EE3" w14:textId="636B6A79" w:rsidR="00EF623E" w:rsidRPr="002C7508" w:rsidRDefault="00131D7A">
      <w:pPr>
        <w:pStyle w:val="NoSpacing"/>
        <w:rPr>
          <w:rFonts w:ascii="Arial" w:hAnsi="Arial" w:cs="Arial"/>
          <w:b/>
          <w:bCs/>
          <w:sz w:val="24"/>
          <w:szCs w:val="24"/>
        </w:rPr>
        <w:pPrChange w:id="705" w:author="alisha saley" w:date="2023-10-26T14:14:00Z">
          <w:pPr>
            <w:pStyle w:val="NoSpacing"/>
            <w:numPr>
              <w:numId w:val="11"/>
            </w:numPr>
            <w:ind w:left="720" w:hanging="360"/>
          </w:pPr>
        </w:pPrChange>
      </w:pPr>
      <w:ins w:id="706" w:author="alisha saley" w:date="2023-10-26T14:14:00Z">
        <w:r>
          <w:rPr>
            <w:rFonts w:ascii="Arial" w:hAnsi="Arial" w:cs="Arial"/>
            <w:b/>
            <w:bCs/>
            <w:sz w:val="24"/>
            <w:szCs w:val="24"/>
          </w:rPr>
          <w:t xml:space="preserve">Final paragraph: </w:t>
        </w:r>
      </w:ins>
      <w:commentRangeStart w:id="707"/>
      <w:r w:rsidR="00EF623E" w:rsidRPr="002C7508">
        <w:rPr>
          <w:rFonts w:ascii="Arial" w:hAnsi="Arial" w:cs="Arial"/>
          <w:b/>
          <w:bCs/>
          <w:sz w:val="24"/>
          <w:szCs w:val="24"/>
        </w:rPr>
        <w:t xml:space="preserve">Additional </w:t>
      </w:r>
      <w:commentRangeEnd w:id="707"/>
      <w:r w:rsidR="009748EA">
        <w:rPr>
          <w:rStyle w:val="CommentReference"/>
        </w:rPr>
        <w:commentReference w:id="707"/>
      </w:r>
      <w:r w:rsidR="00EF623E" w:rsidRPr="002C7508">
        <w:rPr>
          <w:rFonts w:ascii="Arial" w:hAnsi="Arial" w:cs="Arial"/>
          <w:b/>
          <w:bCs/>
          <w:sz w:val="24"/>
          <w:szCs w:val="24"/>
        </w:rPr>
        <w:t xml:space="preserve">work investigating </w:t>
      </w:r>
      <w:commentRangeStart w:id="708"/>
      <w:r w:rsidR="00EF623E" w:rsidRPr="002C7508">
        <w:rPr>
          <w:rFonts w:ascii="Arial" w:hAnsi="Arial" w:cs="Arial"/>
          <w:b/>
          <w:bCs/>
          <w:sz w:val="24"/>
          <w:szCs w:val="24"/>
        </w:rPr>
        <w:t xml:space="preserve">the temporal strength of </w:t>
      </w:r>
      <w:commentRangeEnd w:id="708"/>
      <w:r w:rsidR="00D517C9">
        <w:rPr>
          <w:rStyle w:val="CommentReference"/>
        </w:rPr>
        <w:commentReference w:id="708"/>
      </w:r>
      <w:r w:rsidR="00EF623E" w:rsidRPr="002C7508">
        <w:rPr>
          <w:rFonts w:ascii="Arial" w:hAnsi="Arial" w:cs="Arial"/>
          <w:b/>
          <w:bCs/>
          <w:sz w:val="24"/>
          <w:szCs w:val="24"/>
        </w:rPr>
        <w:t>responses in a variety of coastal calcifiers should be prioritized.</w:t>
      </w:r>
      <w:ins w:id="709" w:author="alisha saley" w:date="2023-10-26T14:14:00Z">
        <w:r>
          <w:rPr>
            <w:rFonts w:ascii="Arial" w:hAnsi="Arial" w:cs="Arial"/>
            <w:b/>
            <w:bCs/>
            <w:sz w:val="24"/>
            <w:szCs w:val="24"/>
          </w:rPr>
          <w:t xml:space="preserve"> </w:t>
        </w:r>
        <w:commentRangeStart w:id="710"/>
        <w:r>
          <w:rPr>
            <w:rFonts w:ascii="Arial" w:hAnsi="Arial" w:cs="Arial"/>
            <w:b/>
            <w:bCs/>
            <w:sz w:val="24"/>
            <w:szCs w:val="24"/>
          </w:rPr>
          <w:t xml:space="preserve">Blah blah blah </w:t>
        </w:r>
      </w:ins>
      <w:commentRangeEnd w:id="710"/>
      <w:r w:rsidR="00D517C9">
        <w:rPr>
          <w:rStyle w:val="CommentReference"/>
        </w:rPr>
        <w:commentReference w:id="710"/>
      </w:r>
    </w:p>
    <w:p w14:paraId="7E66D821" w14:textId="77777777" w:rsidR="00EF623E" w:rsidRPr="0017567D" w:rsidRDefault="00EF623E" w:rsidP="00EF623E">
      <w:pPr>
        <w:pStyle w:val="NoSpacing"/>
        <w:rPr>
          <w:rFonts w:ascii="Arial" w:hAnsi="Arial" w:cs="Arial"/>
          <w:b/>
          <w:bCs/>
          <w:sz w:val="24"/>
          <w:szCs w:val="24"/>
        </w:rPr>
      </w:pPr>
    </w:p>
    <w:p w14:paraId="4A7E56A2" w14:textId="77777777" w:rsidR="00EF623E" w:rsidRDefault="00EF623E" w:rsidP="00EF623E">
      <w:pPr>
        <w:pStyle w:val="NoSpacing"/>
        <w:rPr>
          <w:rFonts w:ascii="Arial" w:hAnsi="Arial" w:cs="Arial"/>
          <w:b/>
          <w:bCs/>
          <w:sz w:val="24"/>
          <w:szCs w:val="24"/>
        </w:rPr>
      </w:pPr>
    </w:p>
    <w:p w14:paraId="6BCE6D60" w14:textId="77777777" w:rsidR="00EF623E" w:rsidRDefault="00EF623E" w:rsidP="00EF623E">
      <w:pPr>
        <w:pStyle w:val="NoSpacing"/>
        <w:rPr>
          <w:rFonts w:ascii="Arial" w:hAnsi="Arial" w:cs="Arial"/>
          <w:b/>
          <w:bCs/>
          <w:sz w:val="24"/>
          <w:szCs w:val="24"/>
        </w:rPr>
      </w:pPr>
    </w:p>
    <w:p w14:paraId="6946E49F" w14:textId="0DF2EE4C" w:rsidR="00EF623E" w:rsidRPr="00160C3E" w:rsidDel="00160C3E" w:rsidRDefault="00EF623E" w:rsidP="00EF623E">
      <w:pPr>
        <w:pStyle w:val="NoSpacing"/>
        <w:rPr>
          <w:del w:id="711" w:author="alisha saley" w:date="2023-10-26T11:51:00Z"/>
          <w:rFonts w:ascii="Arial" w:hAnsi="Arial" w:cs="Arial"/>
          <w:sz w:val="24"/>
          <w:szCs w:val="24"/>
          <w:rPrChange w:id="712" w:author="alisha saley" w:date="2023-10-26T11:51:00Z">
            <w:rPr>
              <w:del w:id="713" w:author="alisha saley" w:date="2023-10-26T11:51:00Z"/>
              <w:rFonts w:ascii="Arial" w:hAnsi="Arial" w:cs="Arial"/>
              <w:b/>
              <w:bCs/>
              <w:sz w:val="24"/>
              <w:szCs w:val="24"/>
            </w:rPr>
          </w:rPrChange>
        </w:rPr>
      </w:pPr>
    </w:p>
    <w:p w14:paraId="5FBDA591" w14:textId="77777777" w:rsidR="00EF623E" w:rsidDel="00160C3E" w:rsidRDefault="00EF623E" w:rsidP="00EF623E">
      <w:pPr>
        <w:pStyle w:val="NoSpacing"/>
        <w:rPr>
          <w:del w:id="714" w:author="alisha saley" w:date="2023-10-26T11:51:00Z"/>
          <w:rFonts w:ascii="Arial" w:hAnsi="Arial" w:cs="Arial"/>
          <w:b/>
          <w:bCs/>
          <w:sz w:val="24"/>
          <w:szCs w:val="24"/>
        </w:rPr>
      </w:pPr>
    </w:p>
    <w:p w14:paraId="0985848B" w14:textId="77777777" w:rsidR="00EF623E" w:rsidRDefault="00EF623E" w:rsidP="00EF623E">
      <w:pPr>
        <w:pStyle w:val="NoSpacing"/>
        <w:rPr>
          <w:rFonts w:ascii="Arial" w:hAnsi="Arial" w:cs="Arial"/>
          <w:b/>
          <w:bCs/>
          <w:sz w:val="24"/>
          <w:szCs w:val="24"/>
        </w:rPr>
      </w:pPr>
    </w:p>
    <w:p w14:paraId="623A8C4E" w14:textId="77777777" w:rsidR="00EF623E" w:rsidRDefault="00EF623E" w:rsidP="00EF623E">
      <w:pPr>
        <w:pStyle w:val="NoSpacing"/>
        <w:rPr>
          <w:rFonts w:ascii="Arial" w:hAnsi="Arial" w:cs="Arial"/>
          <w:b/>
          <w:bCs/>
          <w:sz w:val="24"/>
          <w:szCs w:val="24"/>
        </w:rPr>
      </w:pPr>
    </w:p>
    <w:p w14:paraId="7B2574EF" w14:textId="65CE1E74" w:rsidR="00EF623E" w:rsidDel="00270906" w:rsidRDefault="00EF623E" w:rsidP="00EF623E">
      <w:pPr>
        <w:pStyle w:val="NoSpacing"/>
        <w:rPr>
          <w:del w:id="715" w:author="alisha saley" w:date="2023-10-26T11:51:00Z"/>
          <w:rFonts w:ascii="Arial" w:hAnsi="Arial" w:cs="Arial"/>
          <w:b/>
          <w:bCs/>
          <w:sz w:val="24"/>
          <w:szCs w:val="24"/>
        </w:rPr>
      </w:pPr>
    </w:p>
    <w:p w14:paraId="6703E48A" w14:textId="2F732E6B" w:rsidR="00EF623E" w:rsidDel="00270906" w:rsidRDefault="00EF623E" w:rsidP="00EF623E">
      <w:pPr>
        <w:pStyle w:val="NoSpacing"/>
        <w:rPr>
          <w:del w:id="716" w:author="alisha saley" w:date="2023-10-26T11:51:00Z"/>
          <w:rFonts w:ascii="Arial" w:hAnsi="Arial" w:cs="Arial"/>
          <w:b/>
          <w:bCs/>
          <w:sz w:val="24"/>
          <w:szCs w:val="24"/>
        </w:rPr>
      </w:pPr>
    </w:p>
    <w:p w14:paraId="1B637BBE" w14:textId="70C89662" w:rsidR="00EF623E" w:rsidDel="00270906" w:rsidRDefault="00EF623E" w:rsidP="00EF623E">
      <w:pPr>
        <w:pStyle w:val="NoSpacing"/>
        <w:rPr>
          <w:del w:id="717" w:author="alisha saley" w:date="2023-10-26T11:51:00Z"/>
          <w:rFonts w:ascii="Arial" w:hAnsi="Arial" w:cs="Arial"/>
          <w:b/>
          <w:bCs/>
          <w:i/>
          <w:iCs/>
          <w:sz w:val="24"/>
          <w:szCs w:val="24"/>
        </w:rPr>
      </w:pPr>
    </w:p>
    <w:p w14:paraId="528EFA4B" w14:textId="412D90BD" w:rsidR="00EF623E" w:rsidRPr="002C7508" w:rsidDel="00270906" w:rsidRDefault="00EF623E" w:rsidP="00EF623E">
      <w:pPr>
        <w:pStyle w:val="NoSpacing"/>
        <w:rPr>
          <w:del w:id="718" w:author="alisha saley" w:date="2023-10-26T11:51:00Z"/>
          <w:rFonts w:ascii="Arial" w:hAnsi="Arial" w:cs="Arial"/>
          <w:b/>
          <w:bCs/>
          <w:sz w:val="24"/>
          <w:szCs w:val="24"/>
        </w:rPr>
      </w:pPr>
      <w:del w:id="719" w:author="alisha saley" w:date="2023-10-26T11:51:00Z">
        <w:r w:rsidRPr="002C7508" w:rsidDel="00270906">
          <w:rPr>
            <w:rFonts w:ascii="Arial" w:hAnsi="Arial" w:cs="Arial"/>
            <w:b/>
            <w:bCs/>
            <w:sz w:val="24"/>
            <w:szCs w:val="24"/>
          </w:rPr>
          <w:delText>Something about the expected patterns of shell-building responses?</w:delText>
        </w:r>
      </w:del>
    </w:p>
    <w:p w14:paraId="5224FA05" w14:textId="0C168ABD" w:rsidR="00EF623E" w:rsidRPr="007E3921" w:rsidDel="00270906" w:rsidRDefault="00EF623E" w:rsidP="00EF623E">
      <w:pPr>
        <w:pStyle w:val="NoSpacing"/>
        <w:rPr>
          <w:del w:id="720" w:author="alisha saley" w:date="2023-10-26T11:51:00Z"/>
          <w:rFonts w:ascii="Arial" w:hAnsi="Arial" w:cs="Arial"/>
          <w:b/>
          <w:bCs/>
          <w:sz w:val="24"/>
          <w:szCs w:val="24"/>
        </w:rPr>
      </w:pPr>
    </w:p>
    <w:p w14:paraId="6F98656F" w14:textId="46274B4F" w:rsidR="00EF623E" w:rsidDel="00270906" w:rsidRDefault="00EF623E" w:rsidP="00EF623E">
      <w:pPr>
        <w:rPr>
          <w:del w:id="721" w:author="alisha saley" w:date="2023-10-26T11:51:00Z"/>
          <w:rFonts w:ascii="Arial" w:hAnsi="Arial" w:cs="Arial"/>
          <w:sz w:val="24"/>
          <w:szCs w:val="24"/>
        </w:rPr>
      </w:pPr>
      <w:del w:id="722" w:author="alisha saley" w:date="2023-10-26T11:51:00Z">
        <w:r w:rsidDel="00270906">
          <w:rPr>
            <w:rFonts w:ascii="Arial" w:hAnsi="Arial" w:cs="Arial"/>
            <w:sz w:val="24"/>
            <w:szCs w:val="24"/>
          </w:rPr>
          <w:delText>Moreover, growth in shell area was higher</w:delText>
        </w:r>
        <w:r w:rsidRPr="00100F55" w:rsidDel="00270906">
          <w:rPr>
            <w:rFonts w:ascii="Arial" w:hAnsi="Arial" w:cs="Arial"/>
            <w:sz w:val="24"/>
            <w:szCs w:val="24"/>
          </w:rPr>
          <w:delText xml:space="preserve"> </w:delText>
        </w:r>
        <w:r w:rsidDel="00270906">
          <w:rPr>
            <w:rFonts w:ascii="Arial" w:hAnsi="Arial" w:cs="Arial"/>
            <w:sz w:val="24"/>
            <w:szCs w:val="24"/>
          </w:rPr>
          <w:delText xml:space="preserve">in the early window and declined later on, regardless of treatment, demonstrating the unique trajectory that responses may have. </w:delText>
        </w:r>
      </w:del>
    </w:p>
    <w:p w14:paraId="44784870" w14:textId="3DD63B5F" w:rsidR="00EF623E" w:rsidDel="00270906" w:rsidRDefault="00EF623E" w:rsidP="00EF623E">
      <w:pPr>
        <w:pStyle w:val="ListParagraph"/>
        <w:numPr>
          <w:ilvl w:val="0"/>
          <w:numId w:val="10"/>
        </w:numPr>
        <w:rPr>
          <w:del w:id="723" w:author="alisha saley" w:date="2023-10-26T11:51:00Z"/>
          <w:rFonts w:ascii="Arial" w:hAnsi="Arial" w:cs="Arial"/>
          <w:sz w:val="24"/>
          <w:szCs w:val="24"/>
        </w:rPr>
      </w:pPr>
      <w:del w:id="724" w:author="alisha saley" w:date="2023-10-26T11:51:00Z">
        <w:r w:rsidRPr="006A4C20" w:rsidDel="00270906">
          <w:rPr>
            <w:rFonts w:ascii="Arial" w:hAnsi="Arial" w:cs="Arial"/>
            <w:sz w:val="24"/>
            <w:szCs w:val="24"/>
          </w:rPr>
          <w:delText xml:space="preserve">The root cause of this pattern, however, was not tied to one of our controlled variables, which prevents us from more than speculation. </w:delText>
        </w:r>
      </w:del>
    </w:p>
    <w:p w14:paraId="557FC6EE" w14:textId="33ED4B65" w:rsidR="00EF623E" w:rsidDel="00270906" w:rsidRDefault="00EF623E" w:rsidP="00EF623E">
      <w:pPr>
        <w:pStyle w:val="ListParagraph"/>
        <w:numPr>
          <w:ilvl w:val="0"/>
          <w:numId w:val="10"/>
        </w:numPr>
        <w:rPr>
          <w:del w:id="725" w:author="alisha saley" w:date="2023-10-26T11:51:00Z"/>
          <w:rFonts w:ascii="Arial" w:hAnsi="Arial" w:cs="Arial"/>
          <w:sz w:val="24"/>
          <w:szCs w:val="24"/>
        </w:rPr>
      </w:pPr>
      <w:del w:id="726" w:author="alisha saley" w:date="2023-10-26T11:51:00Z">
        <w:r w:rsidRPr="006A4C20" w:rsidDel="00270906">
          <w:rPr>
            <w:rFonts w:ascii="Arial" w:hAnsi="Arial" w:cs="Arial"/>
            <w:sz w:val="24"/>
            <w:szCs w:val="24"/>
          </w:rPr>
          <w:delText>One possibility is that oysters initially invested in building shell material until switching to tissue growth in the later window.</w:delText>
        </w:r>
      </w:del>
    </w:p>
    <w:p w14:paraId="21FF74ED" w14:textId="53EA25DB" w:rsidR="00EF623E" w:rsidDel="00270906" w:rsidRDefault="00EF623E" w:rsidP="00EF623E">
      <w:pPr>
        <w:pStyle w:val="ListParagraph"/>
        <w:numPr>
          <w:ilvl w:val="0"/>
          <w:numId w:val="10"/>
        </w:numPr>
        <w:rPr>
          <w:del w:id="727" w:author="alisha saley" w:date="2023-10-26T11:51:00Z"/>
          <w:rFonts w:ascii="Arial" w:hAnsi="Arial" w:cs="Arial"/>
          <w:sz w:val="24"/>
          <w:szCs w:val="24"/>
        </w:rPr>
      </w:pPr>
      <w:del w:id="728" w:author="alisha saley" w:date="2023-10-26T11:51:00Z">
        <w:r w:rsidRPr="006A4C20" w:rsidDel="00270906">
          <w:rPr>
            <w:rFonts w:ascii="Arial" w:hAnsi="Arial" w:cs="Arial"/>
            <w:sz w:val="24"/>
            <w:szCs w:val="24"/>
          </w:rPr>
          <w:delText xml:space="preserve"> Whether or not the initial shell building was done at a cost to tissue mass, however, remains known due limitations that prevented coinciding tissue mass sampling through time. </w:delText>
        </w:r>
      </w:del>
    </w:p>
    <w:p w14:paraId="6035611E" w14:textId="7B019968" w:rsidR="00EF623E" w:rsidDel="00270906" w:rsidRDefault="00EF623E" w:rsidP="00EF623E">
      <w:pPr>
        <w:pStyle w:val="ListParagraph"/>
        <w:numPr>
          <w:ilvl w:val="0"/>
          <w:numId w:val="10"/>
        </w:numPr>
        <w:rPr>
          <w:del w:id="729" w:author="alisha saley" w:date="2023-10-26T11:51:00Z"/>
          <w:rFonts w:ascii="Arial" w:hAnsi="Arial" w:cs="Arial"/>
          <w:sz w:val="24"/>
          <w:szCs w:val="24"/>
        </w:rPr>
      </w:pPr>
      <w:del w:id="730" w:author="alisha saley" w:date="2023-10-26T11:51:00Z">
        <w:r w:rsidRPr="006A4C20" w:rsidDel="00270906">
          <w:rPr>
            <w:rFonts w:ascii="Arial" w:hAnsi="Arial" w:cs="Arial"/>
            <w:sz w:val="24"/>
            <w:szCs w:val="24"/>
          </w:rPr>
          <w:delText>The later window of exposure, therefore, could indicate natural cycling of growth patterns, a switch from shell to tissue growth to replenish a depleted condition index</w:delText>
        </w:r>
        <w:r w:rsidDel="00270906">
          <w:rPr>
            <w:rFonts w:ascii="Arial" w:hAnsi="Arial" w:cs="Arial"/>
            <w:sz w:val="24"/>
            <w:szCs w:val="24"/>
          </w:rPr>
          <w:delText>, or just general declines in performance due to extensive time in laboratory conditions</w:delText>
        </w:r>
        <w:r w:rsidRPr="006A4C20" w:rsidDel="00270906">
          <w:rPr>
            <w:rFonts w:ascii="Arial" w:hAnsi="Arial" w:cs="Arial"/>
            <w:sz w:val="24"/>
            <w:szCs w:val="24"/>
          </w:rPr>
          <w:delText xml:space="preserve"> (cite).</w:delText>
        </w:r>
      </w:del>
    </w:p>
    <w:p w14:paraId="7ADB9E80" w14:textId="2284FA22" w:rsidR="00EF623E" w:rsidRPr="002C7508" w:rsidDel="00270906" w:rsidRDefault="00EF623E" w:rsidP="00EF623E">
      <w:pPr>
        <w:pStyle w:val="ListParagraph"/>
        <w:numPr>
          <w:ilvl w:val="0"/>
          <w:numId w:val="10"/>
        </w:numPr>
        <w:rPr>
          <w:del w:id="731" w:author="alisha saley" w:date="2023-10-26T11:51:00Z"/>
          <w:rFonts w:ascii="Arial" w:hAnsi="Arial" w:cs="Arial"/>
          <w:sz w:val="24"/>
          <w:szCs w:val="24"/>
        </w:rPr>
      </w:pPr>
      <w:del w:id="732" w:author="alisha saley" w:date="2023-10-26T11:51:00Z">
        <w:r w:rsidDel="00270906">
          <w:delText>E</w:delText>
        </w:r>
        <w:r w:rsidRPr="00B0587E" w:rsidDel="00270906">
          <w:delText xml:space="preserve">levated food can off-set increased maintenance costs, which could have resulted in </w:delText>
        </w:r>
        <w:r w:rsidDel="00270906">
          <w:delText>a heightened ability to cope with abrupt changes in seawater conditions. Future work disentangling how the temporal variability in food availability may interact with cyclical patterns of growth would be interesting.</w:delText>
        </w:r>
      </w:del>
    </w:p>
    <w:p w14:paraId="565C9633" w14:textId="626EF7CC" w:rsidR="00EF623E" w:rsidDel="00270906" w:rsidRDefault="00EF623E" w:rsidP="00EF623E">
      <w:pPr>
        <w:pStyle w:val="NoSpacing"/>
        <w:numPr>
          <w:ilvl w:val="0"/>
          <w:numId w:val="10"/>
        </w:numPr>
        <w:rPr>
          <w:del w:id="733" w:author="alisha saley" w:date="2023-10-26T11:51:00Z"/>
          <w:rFonts w:ascii="Arial" w:hAnsi="Arial" w:cs="Arial"/>
          <w:sz w:val="24"/>
          <w:szCs w:val="24"/>
        </w:rPr>
      </w:pPr>
      <w:del w:id="734" w:author="alisha saley" w:date="2023-10-26T11:51:00Z">
        <w:r w:rsidDel="00270906">
          <w:rPr>
            <w:rFonts w:ascii="Arial" w:hAnsi="Arial" w:cs="Arial"/>
            <w:sz w:val="24"/>
            <w:szCs w:val="24"/>
          </w:rPr>
          <w:lastRenderedPageBreak/>
          <w:delText xml:space="preserve">Our TA conditions correlated with another parameter used to describe the seawater carbonate system that has known consequences for calcifiers, omega saturation state. </w:delText>
        </w:r>
      </w:del>
    </w:p>
    <w:p w14:paraId="38FB0C8D" w14:textId="28A38285" w:rsidR="00EF623E" w:rsidRPr="0013204A" w:rsidDel="00270906" w:rsidRDefault="00EF623E" w:rsidP="00EF623E">
      <w:pPr>
        <w:pStyle w:val="NoSpacing"/>
        <w:numPr>
          <w:ilvl w:val="0"/>
          <w:numId w:val="10"/>
        </w:numPr>
        <w:rPr>
          <w:del w:id="735" w:author="alisha saley" w:date="2023-10-26T11:51:00Z"/>
          <w:rFonts w:ascii="Arial" w:hAnsi="Arial" w:cs="Arial"/>
          <w:sz w:val="24"/>
          <w:szCs w:val="24"/>
        </w:rPr>
      </w:pPr>
      <w:del w:id="736" w:author="alisha saley" w:date="2023-10-26T11:51:00Z">
        <w:r w:rsidDel="00270906">
          <w:rPr>
            <w:rFonts w:ascii="Arial" w:hAnsi="Arial" w:cs="Arial"/>
            <w:sz w:val="24"/>
            <w:szCs w:val="24"/>
          </w:rPr>
          <w:delText>Specifically for oysters, omega values correspond to calcite, where O &lt; 1 indicate a chemical tendency to dissolve. Numerous studies have demonstrated the effect that O &lt; 1 has to C virginica X, X, and X, with specific note that its main mineral type, calcite, is much more vulnerable to dissolution than other forms used by mussels. However, we did not see the same stunted growth consequences of low omega here, as show previously, likely indicating a biological compensation to offset dissolution in corrosive seawater conditions, as has been made possible through high-food environments in other bivalves (cite).</w:delText>
        </w:r>
      </w:del>
    </w:p>
    <w:p w14:paraId="121D57E4" w14:textId="0BFB7623" w:rsidR="00EF623E" w:rsidDel="00270906" w:rsidRDefault="00EF623E" w:rsidP="00EF623E">
      <w:pPr>
        <w:pStyle w:val="NoSpacing"/>
        <w:numPr>
          <w:ilvl w:val="0"/>
          <w:numId w:val="10"/>
        </w:numPr>
        <w:rPr>
          <w:del w:id="737" w:author="alisha saley" w:date="2023-10-26T11:51:00Z"/>
          <w:rFonts w:ascii="Arial" w:hAnsi="Arial" w:cs="Arial"/>
          <w:sz w:val="24"/>
          <w:szCs w:val="24"/>
        </w:rPr>
      </w:pPr>
      <w:del w:id="738" w:author="alisha saley" w:date="2023-10-26T11:51:00Z">
        <w:r w:rsidDel="00270906">
          <w:rPr>
            <w:rFonts w:ascii="Arial" w:hAnsi="Arial" w:cs="Arial"/>
            <w:sz w:val="24"/>
            <w:szCs w:val="24"/>
          </w:rPr>
          <w:delText>Although we were unable to measure abiotic shell dissolution alongside growth in shell area and shell thickness, visible deterioration of the outer shell (via color bleaching) in the TA treatments that corresponded with O &lt;1 suggest dissolution could have been occurring, or at the least, that low O &lt; 1 could have disrupted the potential chemical boundary created on shells from epiphyte growth (S. Fig. 1) (cite). However, we did not detect differences in shell thickness, a common trade-off in stressful shell building conditions (cite), nor did we detect differences in relative shell growth. To the extent that shells in low TA faced dissolution tendencies, those in low TA seawater could have off-set abiotic dissolution through increased biological shell building.</w:delText>
        </w:r>
      </w:del>
    </w:p>
    <w:p w14:paraId="0AC17111" w14:textId="48EFD73C" w:rsidR="00EF623E" w:rsidDel="00270906" w:rsidRDefault="00EF623E" w:rsidP="00EF623E">
      <w:pPr>
        <w:pStyle w:val="NoSpacing"/>
        <w:rPr>
          <w:del w:id="739" w:author="alisha saley" w:date="2023-10-26T11:51:00Z"/>
          <w:rFonts w:ascii="Arial" w:hAnsi="Arial" w:cs="Arial"/>
          <w:b/>
          <w:bCs/>
          <w:sz w:val="24"/>
          <w:szCs w:val="24"/>
        </w:rPr>
      </w:pPr>
    </w:p>
    <w:p w14:paraId="3A1B453C" w14:textId="3420ED51" w:rsidR="00EF623E" w:rsidDel="00270906" w:rsidRDefault="00EF623E" w:rsidP="00EF623E">
      <w:pPr>
        <w:pStyle w:val="NoSpacing"/>
        <w:rPr>
          <w:del w:id="740" w:author="alisha saley" w:date="2023-10-26T11:51:00Z"/>
          <w:rFonts w:ascii="Arial" w:hAnsi="Arial" w:cs="Arial"/>
          <w:b/>
          <w:bCs/>
          <w:sz w:val="24"/>
          <w:szCs w:val="24"/>
        </w:rPr>
      </w:pPr>
    </w:p>
    <w:p w14:paraId="433BE125" w14:textId="77777777" w:rsidR="00EF623E" w:rsidRPr="002C7508" w:rsidDel="00160C3E" w:rsidRDefault="00EF623E" w:rsidP="00EF623E">
      <w:pPr>
        <w:rPr>
          <w:del w:id="741" w:author="alisha saley" w:date="2023-10-26T11:51:00Z"/>
          <w:rFonts w:ascii="Arial" w:hAnsi="Arial" w:cs="Arial"/>
          <w:sz w:val="24"/>
          <w:szCs w:val="24"/>
        </w:rPr>
      </w:pPr>
    </w:p>
    <w:p w14:paraId="7E44D8A9" w14:textId="6F0C84A9" w:rsidR="00EF623E" w:rsidRPr="00477771" w:rsidDel="00160C3E" w:rsidRDefault="00EF623E" w:rsidP="005F494A">
      <w:pPr>
        <w:pStyle w:val="NoSpacing"/>
        <w:rPr>
          <w:del w:id="742" w:author="alisha saley" w:date="2023-10-26T11:51:00Z"/>
          <w:rFonts w:ascii="Arial" w:hAnsi="Arial" w:cs="Arial"/>
          <w:b/>
          <w:bCs/>
          <w:i/>
          <w:iCs/>
          <w:sz w:val="28"/>
          <w:szCs w:val="28"/>
        </w:rPr>
      </w:pPr>
    </w:p>
    <w:p w14:paraId="5EB7B9BA" w14:textId="77777777" w:rsidR="002B54AB" w:rsidRDefault="002B54AB" w:rsidP="00280737">
      <w:pPr>
        <w:pStyle w:val="NoSpacing"/>
        <w:rPr>
          <w:rFonts w:ascii="Arial" w:hAnsi="Arial" w:cs="Arial"/>
          <w:b/>
          <w:bCs/>
          <w:i/>
          <w:iCs/>
          <w:sz w:val="28"/>
          <w:szCs w:val="28"/>
        </w:rPr>
      </w:pPr>
    </w:p>
    <w:p w14:paraId="2D9B271C" w14:textId="662DF629" w:rsidR="00280737" w:rsidRPr="00102217" w:rsidRDefault="00280737" w:rsidP="00280737">
      <w:pPr>
        <w:pStyle w:val="NoSpacing"/>
        <w:rPr>
          <w:rFonts w:ascii="Arial" w:hAnsi="Arial" w:cs="Arial"/>
          <w:b/>
          <w:bCs/>
          <w:i/>
          <w:iCs/>
          <w:sz w:val="28"/>
          <w:szCs w:val="28"/>
        </w:rPr>
      </w:pPr>
      <w:commentRangeStart w:id="743"/>
      <w:r>
        <w:rPr>
          <w:rFonts w:ascii="Arial" w:hAnsi="Arial" w:cs="Arial"/>
          <w:b/>
          <w:bCs/>
          <w:i/>
          <w:iCs/>
          <w:sz w:val="28"/>
          <w:szCs w:val="28"/>
        </w:rPr>
        <w:t>Tables</w:t>
      </w:r>
      <w:commentRangeEnd w:id="743"/>
      <w:r w:rsidR="00B33015">
        <w:rPr>
          <w:rStyle w:val="CommentReference"/>
        </w:rPr>
        <w:commentReference w:id="743"/>
      </w:r>
      <w:r w:rsidRPr="00102217">
        <w:rPr>
          <w:rFonts w:ascii="Arial" w:hAnsi="Arial" w:cs="Arial"/>
          <w:b/>
          <w:bCs/>
          <w:i/>
          <w:iCs/>
          <w:sz w:val="28"/>
          <w:szCs w:val="28"/>
        </w:rPr>
        <w:t>—</w:t>
      </w:r>
    </w:p>
    <w:p w14:paraId="5B56C4C5" w14:textId="2AC79701" w:rsidR="007C1518" w:rsidRDefault="007C1518" w:rsidP="005F494A">
      <w:pPr>
        <w:pStyle w:val="NoSpacing"/>
        <w:rPr>
          <w:rFonts w:ascii="Arial" w:hAnsi="Arial" w:cs="Arial"/>
          <w:b/>
          <w:bCs/>
          <w:i/>
          <w:iCs/>
          <w:sz w:val="24"/>
          <w:szCs w:val="24"/>
        </w:rPr>
      </w:pPr>
    </w:p>
    <w:p w14:paraId="04C06B08" w14:textId="54245930" w:rsidR="00280737" w:rsidRPr="00B20949" w:rsidRDefault="00280737" w:rsidP="00280737">
      <w:pPr>
        <w:rPr>
          <w:rFonts w:ascii="Arial" w:hAnsi="Arial" w:cs="Arial"/>
          <w:color w:val="000000" w:themeColor="text1"/>
          <w:kern w:val="24"/>
        </w:rPr>
      </w:pPr>
      <w:r w:rsidRPr="00B20949">
        <w:rPr>
          <w:rFonts w:ascii="Arial" w:hAnsi="Arial" w:cs="Arial"/>
          <w:color w:val="000000" w:themeColor="text1"/>
        </w:rPr>
        <w:t xml:space="preserve">Table </w:t>
      </w:r>
      <w:r>
        <w:rPr>
          <w:rFonts w:ascii="Arial" w:hAnsi="Arial" w:cs="Arial"/>
          <w:color w:val="000000" w:themeColor="text1"/>
        </w:rPr>
        <w:t>1</w:t>
      </w:r>
      <w:r w:rsidRPr="00B20949">
        <w:rPr>
          <w:rFonts w:ascii="Arial" w:hAnsi="Arial" w:cs="Arial"/>
          <w:color w:val="000000" w:themeColor="text1"/>
        </w:rPr>
        <w:t xml:space="preserve">. </w:t>
      </w:r>
      <w:r w:rsidRPr="00B20949">
        <w:rPr>
          <w:rFonts w:ascii="Arial" w:hAnsi="Arial" w:cs="Arial"/>
          <w:color w:val="000000" w:themeColor="text1"/>
          <w:kern w:val="24"/>
        </w:rPr>
        <w:t xml:space="preserve">Results of mixed effects, linear model testing the effects of </w:t>
      </w:r>
      <w:r>
        <w:rPr>
          <w:rFonts w:ascii="Arial" w:hAnsi="Arial" w:cs="Arial"/>
          <w:color w:val="000000" w:themeColor="text1"/>
          <w:kern w:val="24"/>
        </w:rPr>
        <w:t xml:space="preserve">TA and initial size on </w:t>
      </w:r>
      <w:r w:rsidR="008E7B88">
        <w:rPr>
          <w:rFonts w:ascii="Arial" w:hAnsi="Arial" w:cs="Arial"/>
          <w:i/>
          <w:iCs/>
          <w:color w:val="000000" w:themeColor="text1"/>
          <w:kern w:val="24"/>
        </w:rPr>
        <w:t>growth in shell area</w:t>
      </w:r>
      <w:r>
        <w:rPr>
          <w:rFonts w:ascii="Arial" w:hAnsi="Arial" w:cs="Arial"/>
          <w:color w:val="000000" w:themeColor="text1"/>
          <w:kern w:val="24"/>
        </w:rPr>
        <w:t xml:space="preserve"> </w:t>
      </w:r>
      <w:r w:rsidR="008E7B88" w:rsidRPr="00B20949">
        <w:rPr>
          <w:rFonts w:ascii="Arial" w:hAnsi="Arial" w:cs="Arial"/>
          <w:color w:val="000000" w:themeColor="text1"/>
          <w:kern w:val="24"/>
        </w:rPr>
        <w:t>(</w:t>
      </w:r>
      <w:r w:rsidR="008E7B88">
        <w:rPr>
          <w:rFonts w:ascii="Arial" w:hAnsi="Arial" w:cs="Arial"/>
          <w:color w:val="000000" w:themeColor="text1"/>
        </w:rPr>
        <w:t>mm</w:t>
      </w:r>
      <w:r w:rsidR="008E7B88">
        <w:rPr>
          <w:rFonts w:ascii="Arial" w:hAnsi="Arial" w:cs="Arial"/>
          <w:color w:val="000000" w:themeColor="text1"/>
          <w:vertAlign w:val="superscript"/>
        </w:rPr>
        <w:t>2</w:t>
      </w:r>
      <w:r w:rsidR="008E7B88" w:rsidRPr="00B20949">
        <w:rPr>
          <w:rFonts w:ascii="Arial" w:hAnsi="Arial" w:cs="Arial"/>
          <w:color w:val="000000" w:themeColor="text1"/>
          <w:kern w:val="24"/>
        </w:rPr>
        <w:t>)</w:t>
      </w:r>
      <w:r w:rsidR="008E7B88">
        <w:rPr>
          <w:rFonts w:ascii="Arial" w:hAnsi="Arial" w:cs="Arial"/>
          <w:color w:val="000000" w:themeColor="text1"/>
          <w:kern w:val="24"/>
        </w:rPr>
        <w:t xml:space="preserve"> between two salinities, </w:t>
      </w:r>
      <w:r>
        <w:rPr>
          <w:rFonts w:ascii="Arial" w:hAnsi="Arial" w:cs="Arial"/>
          <w:color w:val="000000" w:themeColor="text1"/>
          <w:kern w:val="24"/>
        </w:rPr>
        <w:t xml:space="preserve">as a function of </w:t>
      </w:r>
      <w:r w:rsidR="008E7B88">
        <w:rPr>
          <w:rFonts w:ascii="Arial" w:hAnsi="Arial" w:cs="Arial"/>
          <w:color w:val="000000" w:themeColor="text1"/>
          <w:kern w:val="24"/>
        </w:rPr>
        <w:t xml:space="preserve">exposure window </w:t>
      </w:r>
      <w:r>
        <w:rPr>
          <w:rFonts w:ascii="Arial" w:hAnsi="Arial" w:cs="Arial"/>
          <w:color w:val="000000" w:themeColor="text1"/>
          <w:kern w:val="24"/>
        </w:rPr>
        <w:t>(</w:t>
      </w:r>
      <w:r w:rsidR="00B33015">
        <w:rPr>
          <w:rFonts w:ascii="Arial" w:hAnsi="Arial" w:cs="Arial"/>
          <w:color w:val="000000" w:themeColor="text1"/>
          <w:kern w:val="24"/>
        </w:rPr>
        <w:t xml:space="preserve">earlier </w:t>
      </w:r>
      <w:r>
        <w:rPr>
          <w:rFonts w:ascii="Arial" w:hAnsi="Arial" w:cs="Arial"/>
          <w:color w:val="000000" w:themeColor="text1"/>
          <w:kern w:val="24"/>
        </w:rPr>
        <w:t xml:space="preserve">or later)  </w:t>
      </w:r>
      <w:r w:rsidRPr="00B20949">
        <w:rPr>
          <w:rFonts w:ascii="Arial" w:hAnsi="Arial" w:cs="Arial"/>
          <w:color w:val="000000" w:themeColor="text1"/>
          <w:kern w:val="24"/>
        </w:rPr>
        <w:t xml:space="preserve">in </w:t>
      </w:r>
      <w:r>
        <w:rPr>
          <w:rFonts w:ascii="Arial" w:hAnsi="Arial" w:cs="Arial"/>
          <w:color w:val="000000" w:themeColor="text1"/>
          <w:kern w:val="24"/>
        </w:rPr>
        <w:t xml:space="preserve">juvenile </w:t>
      </w:r>
      <w:r>
        <w:rPr>
          <w:rFonts w:ascii="Arial" w:hAnsi="Arial" w:cs="Arial"/>
          <w:i/>
          <w:iCs/>
          <w:color w:val="000000" w:themeColor="text1"/>
          <w:kern w:val="24"/>
        </w:rPr>
        <w:t xml:space="preserve">Crassostrea virginica </w:t>
      </w:r>
      <w:r>
        <w:rPr>
          <w:rFonts w:ascii="Arial" w:hAnsi="Arial" w:cs="Arial"/>
          <w:color w:val="000000" w:themeColor="text1"/>
          <w:kern w:val="24"/>
        </w:rPr>
        <w:t>oysters exposed to altered seawater conditions for 5 weeks.</w:t>
      </w:r>
      <w:r w:rsidRPr="00B20949">
        <w:rPr>
          <w:rFonts w:ascii="Arial" w:hAnsi="Arial" w:cs="Arial"/>
          <w:color w:val="000000" w:themeColor="text1"/>
          <w:kern w:val="24"/>
        </w:rPr>
        <w:t xml:space="preserve"> </w:t>
      </w:r>
      <w:r>
        <w:rPr>
          <w:rFonts w:ascii="Arial" w:hAnsi="Arial" w:cs="Arial"/>
          <w:color w:val="000000" w:themeColor="text1"/>
          <w:kern w:val="24"/>
        </w:rPr>
        <w:t xml:space="preserve">The difference in surface area was calculated relative to the size of the oyster at the beginning of the experimental </w:t>
      </w:r>
      <w:r w:rsidR="00F36D85">
        <w:rPr>
          <w:rFonts w:ascii="Arial" w:hAnsi="Arial" w:cs="Arial"/>
          <w:color w:val="000000" w:themeColor="text1"/>
          <w:kern w:val="24"/>
        </w:rPr>
        <w:t>window</w:t>
      </w:r>
      <w:r>
        <w:rPr>
          <w:rFonts w:ascii="Arial" w:hAnsi="Arial" w:cs="Arial"/>
          <w:color w:val="000000" w:themeColor="text1"/>
          <w:kern w:val="24"/>
        </w:rPr>
        <w:t>.</w:t>
      </w:r>
      <w:r w:rsidRPr="00B20949">
        <w:rPr>
          <w:rFonts w:ascii="Arial" w:hAnsi="Arial" w:cs="Arial"/>
          <w:color w:val="000000" w:themeColor="text1"/>
          <w:kern w:val="24"/>
        </w:rPr>
        <w:t xml:space="preserve"> L-Ratios and p-values were recorded during backward stepwise model selection and refer to the ANOVA test output between the full model and a model with the specified predictor omitted.</w:t>
      </w:r>
      <w:r>
        <w:rPr>
          <w:rFonts w:ascii="Arial" w:hAnsi="Arial" w:cs="Arial"/>
          <w:color w:val="000000" w:themeColor="text1"/>
          <w:kern w:val="24"/>
        </w:rPr>
        <w:t xml:space="preserve"> L. Ratios were not computed for parameters found to be insignificant. </w:t>
      </w:r>
      <w:r w:rsidRPr="00B20949">
        <w:rPr>
          <w:rFonts w:ascii="Arial" w:hAnsi="Arial" w:cs="Arial"/>
          <w:color w:val="000000" w:themeColor="text1"/>
          <w:kern w:val="24"/>
        </w:rPr>
        <w:t xml:space="preserve">Bolded values denote a significant effect, determined by alpha &lt; 0.05. The final model: </w:t>
      </w:r>
      <w:r>
        <w:rPr>
          <w:rFonts w:ascii="Arial" w:hAnsi="Arial" w:cs="Arial"/>
          <w:color w:val="000000" w:themeColor="text1"/>
          <w:kern w:val="24"/>
        </w:rPr>
        <w:t>Incremental growth rate</w:t>
      </w:r>
      <w:r w:rsidRPr="00B20949">
        <w:rPr>
          <w:rFonts w:ascii="Arial" w:hAnsi="Arial" w:cs="Arial"/>
          <w:color w:val="000000" w:themeColor="text1"/>
          <w:kern w:val="24"/>
        </w:rPr>
        <w:t xml:space="preserve"> ~</w:t>
      </w:r>
      <w:r>
        <w:rPr>
          <w:rFonts w:ascii="Arial" w:hAnsi="Arial" w:cs="Arial"/>
          <w:color w:val="000000" w:themeColor="text1"/>
          <w:kern w:val="24"/>
        </w:rPr>
        <w:t xml:space="preserve"> size + categorical(salinity, 2 levels) + continuous(TA) </w:t>
      </w:r>
      <w:r w:rsidRPr="00B20949">
        <w:rPr>
          <w:rFonts w:ascii="Arial" w:hAnsi="Arial" w:cs="Arial"/>
          <w:color w:val="000000" w:themeColor="text1"/>
          <w:kern w:val="24"/>
        </w:rPr>
        <w:t>+</w:t>
      </w:r>
      <w:r>
        <w:rPr>
          <w:rFonts w:ascii="Arial" w:hAnsi="Arial" w:cs="Arial"/>
          <w:color w:val="000000" w:themeColor="text1"/>
          <w:kern w:val="24"/>
        </w:rPr>
        <w:t xml:space="preserve"> categorical</w:t>
      </w:r>
      <w:r w:rsidRPr="00B20949">
        <w:rPr>
          <w:rFonts w:ascii="Arial" w:hAnsi="Arial" w:cs="Arial"/>
          <w:color w:val="000000" w:themeColor="text1"/>
          <w:kern w:val="24"/>
        </w:rPr>
        <w:t>(</w:t>
      </w:r>
      <w:r>
        <w:rPr>
          <w:rFonts w:ascii="Arial" w:hAnsi="Arial" w:cs="Arial"/>
          <w:color w:val="000000" w:themeColor="text1"/>
          <w:kern w:val="24"/>
        </w:rPr>
        <w:t>time period, 2 levels) + interaction (TA: time period) + interaction (S + time period) + RI(</w:t>
      </w:r>
      <w:r w:rsidR="00B33015">
        <w:rPr>
          <w:rFonts w:ascii="Arial" w:hAnsi="Arial" w:cs="Arial"/>
          <w:color w:val="000000" w:themeColor="text1"/>
          <w:kern w:val="24"/>
        </w:rPr>
        <w:t>culture chamber</w:t>
      </w:r>
      <w:r>
        <w:rPr>
          <w:rFonts w:ascii="Arial" w:hAnsi="Arial" w:cs="Arial"/>
          <w:color w:val="000000" w:themeColor="text1"/>
          <w:kern w:val="24"/>
        </w:rPr>
        <w:t>)</w:t>
      </w:r>
      <w:r w:rsidRPr="00B20949">
        <w:rPr>
          <w:rFonts w:ascii="Arial" w:hAnsi="Arial" w:cs="Arial"/>
          <w:color w:val="000000" w:themeColor="text1"/>
          <w:kern w:val="24"/>
        </w:rPr>
        <w:t xml:space="preserve">, accounted for ~ </w:t>
      </w:r>
      <w:r w:rsidR="00BF0B85">
        <w:rPr>
          <w:rFonts w:ascii="Arial" w:hAnsi="Arial" w:cs="Arial"/>
          <w:color w:val="000000" w:themeColor="text1"/>
          <w:kern w:val="24"/>
        </w:rPr>
        <w:t>30</w:t>
      </w:r>
      <w:r w:rsidRPr="00B20949">
        <w:rPr>
          <w:rFonts w:ascii="Arial" w:hAnsi="Arial" w:cs="Arial"/>
          <w:color w:val="000000" w:themeColor="text1"/>
          <w:kern w:val="24"/>
        </w:rPr>
        <w:t xml:space="preserve">% of the </w:t>
      </w:r>
      <w:commentRangeStart w:id="744"/>
      <w:r w:rsidRPr="00B20949">
        <w:rPr>
          <w:rFonts w:ascii="Arial" w:hAnsi="Arial" w:cs="Arial"/>
          <w:color w:val="000000" w:themeColor="text1"/>
          <w:kern w:val="24"/>
        </w:rPr>
        <w:t>variation</w:t>
      </w:r>
      <w:commentRangeEnd w:id="744"/>
      <w:r w:rsidR="00D517C9">
        <w:rPr>
          <w:rStyle w:val="CommentReference"/>
        </w:rPr>
        <w:commentReference w:id="744"/>
      </w:r>
      <w:r w:rsidRPr="00B20949">
        <w:rPr>
          <w:rFonts w:ascii="Arial" w:hAnsi="Arial" w:cs="Arial"/>
          <w:color w:val="000000" w:themeColor="text1"/>
          <w:kern w:val="24"/>
        </w:rPr>
        <w:t>.</w:t>
      </w:r>
      <w:r>
        <w:rPr>
          <w:rFonts w:ascii="Arial" w:hAnsi="Arial" w:cs="Arial"/>
          <w:color w:val="000000" w:themeColor="text1"/>
          <w:kern w:val="24"/>
        </w:rPr>
        <w:t xml:space="preserve"> </w:t>
      </w:r>
    </w:p>
    <w:tbl>
      <w:tblPr>
        <w:tblW w:w="9810" w:type="dxa"/>
        <w:tblInd w:w="-275" w:type="dxa"/>
        <w:tblLook w:val="04A0" w:firstRow="1" w:lastRow="0" w:firstColumn="1" w:lastColumn="0" w:noHBand="0" w:noVBand="1"/>
      </w:tblPr>
      <w:tblGrid>
        <w:gridCol w:w="2700"/>
        <w:gridCol w:w="1379"/>
        <w:gridCol w:w="1260"/>
        <w:gridCol w:w="1080"/>
        <w:gridCol w:w="810"/>
        <w:gridCol w:w="1231"/>
        <w:gridCol w:w="1350"/>
      </w:tblGrid>
      <w:tr w:rsidR="00280737" w:rsidRPr="005D300B" w14:paraId="359B9674" w14:textId="77777777" w:rsidTr="00901EBE">
        <w:trPr>
          <w:trHeight w:val="851"/>
        </w:trPr>
        <w:tc>
          <w:tcPr>
            <w:tcW w:w="2700" w:type="dxa"/>
            <w:tcBorders>
              <w:top w:val="single" w:sz="4" w:space="0" w:color="auto"/>
              <w:left w:val="single" w:sz="4" w:space="0" w:color="auto"/>
              <w:bottom w:val="double" w:sz="6" w:space="0" w:color="auto"/>
              <w:right w:val="nil"/>
            </w:tcBorders>
            <w:shd w:val="clear" w:color="auto" w:fill="auto"/>
            <w:vAlign w:val="center"/>
            <w:hideMark/>
          </w:tcPr>
          <w:p w14:paraId="64D6D6B0" w14:textId="77777777" w:rsidR="00280737" w:rsidRPr="003A626C" w:rsidRDefault="00280737" w:rsidP="00901EBE">
            <w:pPr>
              <w:ind w:right="-44"/>
              <w:rPr>
                <w:rFonts w:ascii="Arial" w:eastAsia="Times New Roman" w:hAnsi="Arial" w:cs="Arial"/>
                <w:b/>
                <w:bCs/>
                <w:color w:val="000000" w:themeColor="text1"/>
                <w:sz w:val="8"/>
                <w:szCs w:val="8"/>
              </w:rPr>
            </w:pPr>
          </w:p>
          <w:p w14:paraId="20F71467" w14:textId="77777777" w:rsidR="00280737" w:rsidRPr="00C4494E" w:rsidRDefault="00280737" w:rsidP="00901EBE">
            <w:pPr>
              <w:ind w:right="-44"/>
              <w:rPr>
                <w:rFonts w:ascii="Arial" w:eastAsia="Times New Roman" w:hAnsi="Arial" w:cs="Arial"/>
                <w:color w:val="000000" w:themeColor="text1"/>
                <w:sz w:val="18"/>
                <w:szCs w:val="18"/>
              </w:rPr>
            </w:pPr>
            <w:r w:rsidRPr="005F0947">
              <w:rPr>
                <w:rFonts w:ascii="Arial" w:eastAsia="Times New Roman" w:hAnsi="Arial" w:cs="Arial"/>
                <w:b/>
                <w:bCs/>
                <w:color w:val="000000" w:themeColor="text1"/>
              </w:rPr>
              <w:t>Fixed Effects</w:t>
            </w:r>
            <w:r w:rsidRPr="00C4494E">
              <w:rPr>
                <w:rFonts w:ascii="Arial" w:eastAsia="Times New Roman" w:hAnsi="Arial" w:cs="Arial"/>
                <w:color w:val="000000" w:themeColor="text1"/>
                <w:sz w:val="18"/>
                <w:szCs w:val="18"/>
              </w:rPr>
              <w:t xml:space="preserve">     </w:t>
            </w:r>
          </w:p>
          <w:p w14:paraId="41D66D90" w14:textId="77777777" w:rsidR="00280737" w:rsidRPr="00C4494E" w:rsidRDefault="00280737" w:rsidP="00901EBE">
            <w:pPr>
              <w:spacing w:line="240" w:lineRule="auto"/>
              <w:ind w:right="-43"/>
              <w:rPr>
                <w:rFonts w:ascii="Arial" w:eastAsia="Times New Roman" w:hAnsi="Arial" w:cs="Arial"/>
                <w:color w:val="000000" w:themeColor="text1"/>
                <w:sz w:val="18"/>
                <w:szCs w:val="18"/>
              </w:rPr>
            </w:pPr>
            <w:r w:rsidRPr="00C4494E">
              <w:rPr>
                <w:rFonts w:ascii="Arial" w:eastAsia="Times New Roman" w:hAnsi="Arial" w:cs="Arial"/>
                <w:color w:val="000000" w:themeColor="text1"/>
                <w:sz w:val="18"/>
                <w:szCs w:val="18"/>
              </w:rPr>
              <w:t xml:space="preserve">  marg.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30</w:t>
            </w:r>
            <w:r w:rsidRPr="00C4494E">
              <w:rPr>
                <w:rFonts w:ascii="Arial" w:eastAsia="Times New Roman" w:hAnsi="Arial" w:cs="Arial"/>
                <w:color w:val="000000" w:themeColor="text1"/>
                <w:sz w:val="18"/>
                <w:szCs w:val="18"/>
              </w:rPr>
              <w:t xml:space="preserve">                                                                             </w:t>
            </w:r>
          </w:p>
          <w:p w14:paraId="5A36055A" w14:textId="77777777" w:rsidR="00280737" w:rsidRPr="005F0947" w:rsidRDefault="00280737" w:rsidP="00901EBE">
            <w:pPr>
              <w:spacing w:line="240" w:lineRule="auto"/>
              <w:ind w:right="-43"/>
              <w:rPr>
                <w:rFonts w:ascii="Arial" w:eastAsia="Times New Roman" w:hAnsi="Arial" w:cs="Arial"/>
                <w:b/>
                <w:bCs/>
                <w:color w:val="000000" w:themeColor="text1"/>
                <w:sz w:val="20"/>
                <w:szCs w:val="20"/>
              </w:rPr>
            </w:pPr>
            <w:r w:rsidRPr="00C4494E">
              <w:rPr>
                <w:rFonts w:ascii="Arial" w:eastAsia="Times New Roman" w:hAnsi="Arial" w:cs="Arial"/>
                <w:color w:val="000000" w:themeColor="text1"/>
                <w:sz w:val="18"/>
                <w:szCs w:val="18"/>
              </w:rPr>
              <w:t xml:space="preserve">  cond.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30</w:t>
            </w:r>
          </w:p>
        </w:tc>
        <w:tc>
          <w:tcPr>
            <w:tcW w:w="1379" w:type="dxa"/>
            <w:tcBorders>
              <w:top w:val="single" w:sz="4" w:space="0" w:color="auto"/>
              <w:left w:val="nil"/>
              <w:bottom w:val="double" w:sz="6" w:space="0" w:color="auto"/>
              <w:right w:val="nil"/>
            </w:tcBorders>
            <w:shd w:val="clear" w:color="auto" w:fill="auto"/>
            <w:noWrap/>
            <w:vAlign w:val="center"/>
            <w:hideMark/>
          </w:tcPr>
          <w:p w14:paraId="657837F1" w14:textId="77777777" w:rsidR="00280737" w:rsidRPr="005F0947" w:rsidRDefault="00280737" w:rsidP="00901EBE">
            <w:pPr>
              <w:rPr>
                <w:rFonts w:ascii="Arial" w:eastAsia="Times New Roman" w:hAnsi="Arial" w:cs="Arial"/>
                <w:b/>
                <w:bCs/>
                <w:color w:val="000000" w:themeColor="text1"/>
              </w:rPr>
            </w:pPr>
            <w:r w:rsidRPr="005F0947">
              <w:rPr>
                <w:rFonts w:ascii="Arial" w:eastAsia="Times New Roman" w:hAnsi="Arial" w:cs="Arial"/>
                <w:b/>
                <w:bCs/>
                <w:color w:val="000000" w:themeColor="text1"/>
              </w:rPr>
              <w:t>Estimate</w:t>
            </w:r>
          </w:p>
        </w:tc>
        <w:tc>
          <w:tcPr>
            <w:tcW w:w="1260" w:type="dxa"/>
            <w:tcBorders>
              <w:top w:val="single" w:sz="4" w:space="0" w:color="auto"/>
              <w:left w:val="nil"/>
              <w:bottom w:val="double" w:sz="6" w:space="0" w:color="auto"/>
              <w:right w:val="nil"/>
            </w:tcBorders>
            <w:shd w:val="clear" w:color="auto" w:fill="auto"/>
            <w:noWrap/>
            <w:vAlign w:val="center"/>
            <w:hideMark/>
          </w:tcPr>
          <w:p w14:paraId="5007081E" w14:textId="77777777" w:rsidR="00280737" w:rsidRPr="005F0947" w:rsidRDefault="00280737" w:rsidP="00901EBE">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38CF527F" w14:textId="77777777" w:rsidR="00280737" w:rsidRPr="005F0947" w:rsidRDefault="00280737" w:rsidP="00901EBE">
            <w:pPr>
              <w:ind w:right="-91"/>
              <w:rPr>
                <w:rFonts w:ascii="Arial" w:eastAsia="Times New Roman" w:hAnsi="Arial" w:cs="Arial"/>
                <w:b/>
                <w:bCs/>
                <w:color w:val="000000" w:themeColor="text1"/>
              </w:rPr>
            </w:pPr>
            <w:r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049CA5B0" w14:textId="77777777" w:rsidR="00280737" w:rsidRPr="005F0947" w:rsidRDefault="00280737" w:rsidP="00901EBE">
            <w:pPr>
              <w:rPr>
                <w:rFonts w:ascii="Arial" w:eastAsia="Times New Roman" w:hAnsi="Arial" w:cs="Arial"/>
                <w:b/>
                <w:bCs/>
                <w:color w:val="000000" w:themeColor="text1"/>
              </w:rPr>
            </w:pPr>
            <w:proofErr w:type="spellStart"/>
            <w:r w:rsidRPr="005F0947">
              <w:rPr>
                <w:rFonts w:ascii="Arial" w:eastAsia="Times New Roman" w:hAnsi="Arial" w:cs="Arial"/>
                <w:b/>
                <w:bCs/>
                <w:color w:val="000000" w:themeColor="text1"/>
              </w:rPr>
              <w:t>df</w:t>
            </w:r>
            <w:proofErr w:type="spellEnd"/>
          </w:p>
        </w:tc>
        <w:tc>
          <w:tcPr>
            <w:tcW w:w="1231" w:type="dxa"/>
            <w:tcBorders>
              <w:top w:val="single" w:sz="4" w:space="0" w:color="auto"/>
              <w:left w:val="nil"/>
              <w:bottom w:val="double" w:sz="6" w:space="0" w:color="auto"/>
              <w:right w:val="nil"/>
            </w:tcBorders>
            <w:shd w:val="clear" w:color="auto" w:fill="auto"/>
            <w:vAlign w:val="center"/>
            <w:hideMark/>
          </w:tcPr>
          <w:p w14:paraId="088CF25C" w14:textId="77777777" w:rsidR="00280737" w:rsidRPr="005F0947" w:rsidRDefault="00280737" w:rsidP="00901EBE">
            <w:pPr>
              <w:rPr>
                <w:rFonts w:ascii="Arial" w:eastAsia="Times New Roman" w:hAnsi="Arial" w:cs="Arial"/>
                <w:b/>
                <w:bCs/>
                <w:color w:val="000000" w:themeColor="text1"/>
              </w:rPr>
            </w:pPr>
            <w:r>
              <w:rPr>
                <w:rFonts w:ascii="Arial" w:eastAsia="Times New Roman" w:hAnsi="Arial" w:cs="Arial"/>
                <w:b/>
                <w:bCs/>
                <w:color w:val="000000" w:themeColor="text1"/>
              </w:rPr>
              <w:t>L. Ratio</w:t>
            </w:r>
          </w:p>
        </w:tc>
        <w:tc>
          <w:tcPr>
            <w:tcW w:w="1350" w:type="dxa"/>
            <w:tcBorders>
              <w:top w:val="single" w:sz="4" w:space="0" w:color="auto"/>
              <w:left w:val="nil"/>
              <w:bottom w:val="double" w:sz="6" w:space="0" w:color="auto"/>
              <w:right w:val="single" w:sz="4" w:space="0" w:color="auto"/>
            </w:tcBorders>
            <w:shd w:val="clear" w:color="auto" w:fill="auto"/>
            <w:vAlign w:val="center"/>
            <w:hideMark/>
          </w:tcPr>
          <w:p w14:paraId="223A6759" w14:textId="77777777" w:rsidR="00280737" w:rsidRPr="005F0947" w:rsidRDefault="00280737" w:rsidP="00901EBE">
            <w:pPr>
              <w:ind w:right="-330"/>
              <w:rPr>
                <w:rFonts w:ascii="Arial" w:eastAsia="Times New Roman" w:hAnsi="Arial" w:cs="Arial"/>
                <w:b/>
                <w:bCs/>
                <w:color w:val="000000" w:themeColor="text1"/>
              </w:rPr>
            </w:pPr>
            <w:r w:rsidRPr="005F0947">
              <w:rPr>
                <w:rFonts w:ascii="Arial" w:eastAsia="Times New Roman" w:hAnsi="Arial" w:cs="Arial"/>
                <w:b/>
                <w:bCs/>
                <w:color w:val="000000" w:themeColor="text1"/>
              </w:rPr>
              <w:t>p-value</w:t>
            </w:r>
          </w:p>
        </w:tc>
      </w:tr>
      <w:tr w:rsidR="00280737" w:rsidRPr="005D300B" w14:paraId="258A57BA" w14:textId="77777777" w:rsidTr="00901EBE">
        <w:trPr>
          <w:trHeight w:val="378"/>
        </w:trPr>
        <w:tc>
          <w:tcPr>
            <w:tcW w:w="2700" w:type="dxa"/>
            <w:tcBorders>
              <w:top w:val="nil"/>
              <w:left w:val="single" w:sz="4" w:space="0" w:color="auto"/>
              <w:bottom w:val="nil"/>
              <w:right w:val="nil"/>
            </w:tcBorders>
            <w:shd w:val="clear" w:color="auto" w:fill="auto"/>
            <w:vAlign w:val="center"/>
          </w:tcPr>
          <w:p w14:paraId="2CE7A0CE" w14:textId="41DF708E" w:rsidR="00280737" w:rsidRPr="005F094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lastRenderedPageBreak/>
              <w:t>Intercept</w:t>
            </w:r>
          </w:p>
        </w:tc>
        <w:tc>
          <w:tcPr>
            <w:tcW w:w="1379" w:type="dxa"/>
            <w:tcBorders>
              <w:top w:val="nil"/>
              <w:left w:val="nil"/>
              <w:bottom w:val="nil"/>
              <w:right w:val="nil"/>
            </w:tcBorders>
            <w:shd w:val="clear" w:color="auto" w:fill="auto"/>
            <w:noWrap/>
            <w:vAlign w:val="center"/>
          </w:tcPr>
          <w:p w14:paraId="4D10CF4F"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1.7609</w:t>
            </w:r>
          </w:p>
        </w:tc>
        <w:tc>
          <w:tcPr>
            <w:tcW w:w="1260" w:type="dxa"/>
            <w:tcBorders>
              <w:top w:val="nil"/>
              <w:left w:val="nil"/>
              <w:bottom w:val="nil"/>
              <w:right w:val="nil"/>
            </w:tcBorders>
            <w:shd w:val="clear" w:color="auto" w:fill="auto"/>
            <w:noWrap/>
            <w:vAlign w:val="center"/>
          </w:tcPr>
          <w:p w14:paraId="18EDE6B0"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2019</w:t>
            </w:r>
          </w:p>
        </w:tc>
        <w:tc>
          <w:tcPr>
            <w:tcW w:w="1080" w:type="dxa"/>
            <w:tcBorders>
              <w:top w:val="nil"/>
              <w:left w:val="nil"/>
              <w:bottom w:val="nil"/>
              <w:right w:val="nil"/>
            </w:tcBorders>
            <w:shd w:val="clear" w:color="auto" w:fill="auto"/>
            <w:noWrap/>
            <w:vAlign w:val="center"/>
          </w:tcPr>
          <w:p w14:paraId="79B7B15F" w14:textId="77777777" w:rsidR="00280737" w:rsidRPr="005F094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8.7220</w:t>
            </w:r>
          </w:p>
        </w:tc>
        <w:tc>
          <w:tcPr>
            <w:tcW w:w="810" w:type="dxa"/>
            <w:tcBorders>
              <w:top w:val="nil"/>
              <w:left w:val="nil"/>
              <w:bottom w:val="nil"/>
              <w:right w:val="nil"/>
            </w:tcBorders>
            <w:shd w:val="clear" w:color="auto" w:fill="auto"/>
            <w:noWrap/>
            <w:vAlign w:val="center"/>
          </w:tcPr>
          <w:p w14:paraId="171C75A3"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446</w:t>
            </w:r>
          </w:p>
        </w:tc>
        <w:tc>
          <w:tcPr>
            <w:tcW w:w="1231" w:type="dxa"/>
            <w:tcBorders>
              <w:top w:val="nil"/>
              <w:left w:val="nil"/>
              <w:bottom w:val="nil"/>
              <w:right w:val="nil"/>
            </w:tcBorders>
            <w:shd w:val="clear" w:color="auto" w:fill="auto"/>
            <w:noWrap/>
            <w:vAlign w:val="center"/>
          </w:tcPr>
          <w:p w14:paraId="39D9A5E3"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w:t>
            </w:r>
          </w:p>
        </w:tc>
        <w:tc>
          <w:tcPr>
            <w:tcW w:w="1350" w:type="dxa"/>
            <w:tcBorders>
              <w:top w:val="nil"/>
              <w:left w:val="nil"/>
              <w:bottom w:val="nil"/>
              <w:right w:val="single" w:sz="4" w:space="0" w:color="auto"/>
            </w:tcBorders>
            <w:shd w:val="clear" w:color="auto" w:fill="auto"/>
            <w:noWrap/>
            <w:vAlign w:val="center"/>
          </w:tcPr>
          <w:p w14:paraId="6DBDCDBA" w14:textId="77777777" w:rsidR="00280737" w:rsidRPr="00660977" w:rsidRDefault="00280737" w:rsidP="00901EBE">
            <w:pPr>
              <w:ind w:right="75"/>
              <w:rPr>
                <w:rFonts w:ascii="Arial" w:hAnsi="Arial" w:cs="Arial"/>
                <w:b/>
                <w:bCs/>
                <w:color w:val="000000" w:themeColor="text1"/>
              </w:rPr>
            </w:pPr>
            <w:r w:rsidRPr="00660977">
              <w:rPr>
                <w:rFonts w:ascii="Arial" w:hAnsi="Arial" w:cs="Arial"/>
                <w:b/>
                <w:bCs/>
                <w:color w:val="000000" w:themeColor="text1"/>
              </w:rPr>
              <w:t>&lt; 0.0001</w:t>
            </w:r>
          </w:p>
        </w:tc>
      </w:tr>
      <w:tr w:rsidR="00280737" w:rsidRPr="005D300B" w14:paraId="11C4C4B4" w14:textId="77777777" w:rsidTr="00901EBE">
        <w:trPr>
          <w:trHeight w:val="214"/>
        </w:trPr>
        <w:tc>
          <w:tcPr>
            <w:tcW w:w="2700" w:type="dxa"/>
            <w:tcBorders>
              <w:top w:val="nil"/>
              <w:left w:val="single" w:sz="4" w:space="0" w:color="auto"/>
              <w:bottom w:val="nil"/>
              <w:right w:val="nil"/>
            </w:tcBorders>
            <w:shd w:val="clear" w:color="auto" w:fill="auto"/>
            <w:vAlign w:val="center"/>
          </w:tcPr>
          <w:p w14:paraId="4754377D" w14:textId="7A956329" w:rsidR="00280737" w:rsidRPr="008775CE" w:rsidRDefault="00B33015" w:rsidP="00901EBE">
            <w:pPr>
              <w:ind w:right="-44"/>
              <w:rPr>
                <w:rFonts w:ascii="Arial" w:eastAsia="Times New Roman" w:hAnsi="Arial" w:cs="Arial"/>
                <w:color w:val="000000" w:themeColor="text1"/>
              </w:rPr>
            </w:pPr>
            <w:r>
              <w:rPr>
                <w:rFonts w:ascii="Arial" w:eastAsia="Times New Roman" w:hAnsi="Arial" w:cs="Arial"/>
                <w:color w:val="000000" w:themeColor="text1"/>
              </w:rPr>
              <w:t>Salinity</w:t>
            </w:r>
          </w:p>
        </w:tc>
        <w:tc>
          <w:tcPr>
            <w:tcW w:w="1379" w:type="dxa"/>
            <w:tcBorders>
              <w:top w:val="nil"/>
              <w:left w:val="nil"/>
              <w:bottom w:val="nil"/>
              <w:right w:val="nil"/>
            </w:tcBorders>
            <w:shd w:val="clear" w:color="auto" w:fill="auto"/>
            <w:noWrap/>
            <w:vAlign w:val="center"/>
          </w:tcPr>
          <w:p w14:paraId="04E183BD"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091</w:t>
            </w:r>
          </w:p>
        </w:tc>
        <w:tc>
          <w:tcPr>
            <w:tcW w:w="1260" w:type="dxa"/>
            <w:tcBorders>
              <w:top w:val="nil"/>
              <w:left w:val="nil"/>
              <w:bottom w:val="nil"/>
              <w:right w:val="nil"/>
            </w:tcBorders>
            <w:shd w:val="clear" w:color="auto" w:fill="auto"/>
            <w:noWrap/>
            <w:vAlign w:val="center"/>
          </w:tcPr>
          <w:p w14:paraId="5A87AE85"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576</w:t>
            </w:r>
          </w:p>
        </w:tc>
        <w:tc>
          <w:tcPr>
            <w:tcW w:w="1080" w:type="dxa"/>
            <w:tcBorders>
              <w:top w:val="nil"/>
              <w:left w:val="nil"/>
              <w:bottom w:val="nil"/>
              <w:right w:val="nil"/>
            </w:tcBorders>
            <w:shd w:val="clear" w:color="auto" w:fill="auto"/>
            <w:noWrap/>
            <w:vAlign w:val="center"/>
          </w:tcPr>
          <w:p w14:paraId="223EFB63" w14:textId="77777777" w:rsidR="00280737" w:rsidRPr="005F094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0.1586</w:t>
            </w:r>
          </w:p>
        </w:tc>
        <w:tc>
          <w:tcPr>
            <w:tcW w:w="810" w:type="dxa"/>
            <w:tcBorders>
              <w:top w:val="nil"/>
              <w:left w:val="nil"/>
              <w:bottom w:val="nil"/>
              <w:right w:val="nil"/>
            </w:tcBorders>
            <w:shd w:val="clear" w:color="auto" w:fill="auto"/>
            <w:noWrap/>
            <w:vAlign w:val="center"/>
          </w:tcPr>
          <w:p w14:paraId="653EBAFC"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446</w:t>
            </w:r>
          </w:p>
        </w:tc>
        <w:tc>
          <w:tcPr>
            <w:tcW w:w="1231" w:type="dxa"/>
            <w:tcBorders>
              <w:top w:val="nil"/>
              <w:left w:val="nil"/>
              <w:bottom w:val="nil"/>
              <w:right w:val="nil"/>
            </w:tcBorders>
            <w:shd w:val="clear" w:color="auto" w:fill="auto"/>
            <w:noWrap/>
            <w:vAlign w:val="center"/>
          </w:tcPr>
          <w:p w14:paraId="32985454"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w:t>
            </w:r>
          </w:p>
        </w:tc>
        <w:tc>
          <w:tcPr>
            <w:tcW w:w="1350" w:type="dxa"/>
            <w:tcBorders>
              <w:top w:val="nil"/>
              <w:left w:val="nil"/>
              <w:bottom w:val="nil"/>
              <w:right w:val="single" w:sz="4" w:space="0" w:color="auto"/>
            </w:tcBorders>
            <w:shd w:val="clear" w:color="auto" w:fill="auto"/>
            <w:noWrap/>
            <w:vAlign w:val="center"/>
          </w:tcPr>
          <w:p w14:paraId="18E7DAE2" w14:textId="77777777" w:rsidR="00280737" w:rsidRPr="00945377" w:rsidRDefault="00280737" w:rsidP="00901EBE">
            <w:pPr>
              <w:ind w:right="75"/>
              <w:rPr>
                <w:rFonts w:ascii="Arial" w:eastAsia="Times New Roman" w:hAnsi="Arial" w:cs="Arial"/>
                <w:color w:val="000000" w:themeColor="text1"/>
              </w:rPr>
            </w:pPr>
            <w:r w:rsidRPr="00660977">
              <w:rPr>
                <w:rFonts w:ascii="Arial" w:eastAsia="Times New Roman" w:hAnsi="Arial" w:cs="Arial"/>
                <w:color w:val="000000" w:themeColor="text1"/>
              </w:rPr>
              <w:t>0.8740</w:t>
            </w:r>
          </w:p>
        </w:tc>
      </w:tr>
      <w:tr w:rsidR="00280737" w:rsidRPr="005D300B" w14:paraId="77B41B77" w14:textId="77777777" w:rsidTr="00901EBE">
        <w:trPr>
          <w:trHeight w:val="355"/>
        </w:trPr>
        <w:tc>
          <w:tcPr>
            <w:tcW w:w="2700" w:type="dxa"/>
            <w:tcBorders>
              <w:top w:val="nil"/>
              <w:left w:val="single" w:sz="4" w:space="0" w:color="auto"/>
              <w:bottom w:val="nil"/>
              <w:right w:val="nil"/>
            </w:tcBorders>
            <w:shd w:val="clear" w:color="auto" w:fill="auto"/>
            <w:vAlign w:val="center"/>
          </w:tcPr>
          <w:p w14:paraId="44BAF47F" w14:textId="77777777" w:rsidR="00280737" w:rsidRPr="005F094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Initial size</w:t>
            </w:r>
          </w:p>
        </w:tc>
        <w:tc>
          <w:tcPr>
            <w:tcW w:w="1379" w:type="dxa"/>
            <w:tcBorders>
              <w:top w:val="nil"/>
              <w:left w:val="nil"/>
              <w:bottom w:val="nil"/>
              <w:right w:val="nil"/>
            </w:tcBorders>
            <w:shd w:val="clear" w:color="auto" w:fill="auto"/>
            <w:noWrap/>
            <w:vAlign w:val="center"/>
          </w:tcPr>
          <w:p w14:paraId="53429470"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012</w:t>
            </w:r>
          </w:p>
        </w:tc>
        <w:tc>
          <w:tcPr>
            <w:tcW w:w="1260" w:type="dxa"/>
            <w:tcBorders>
              <w:top w:val="nil"/>
              <w:left w:val="nil"/>
              <w:bottom w:val="nil"/>
              <w:right w:val="nil"/>
            </w:tcBorders>
            <w:shd w:val="clear" w:color="auto" w:fill="auto"/>
            <w:noWrap/>
            <w:vAlign w:val="center"/>
          </w:tcPr>
          <w:p w14:paraId="3C456088"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004</w:t>
            </w:r>
          </w:p>
        </w:tc>
        <w:tc>
          <w:tcPr>
            <w:tcW w:w="1080" w:type="dxa"/>
            <w:tcBorders>
              <w:top w:val="nil"/>
              <w:left w:val="nil"/>
              <w:bottom w:val="nil"/>
              <w:right w:val="nil"/>
            </w:tcBorders>
            <w:shd w:val="clear" w:color="auto" w:fill="auto"/>
            <w:noWrap/>
            <w:vAlign w:val="center"/>
          </w:tcPr>
          <w:p w14:paraId="4C95250F" w14:textId="77777777" w:rsidR="00280737" w:rsidRPr="005F094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2.7984</w:t>
            </w:r>
          </w:p>
        </w:tc>
        <w:tc>
          <w:tcPr>
            <w:tcW w:w="810" w:type="dxa"/>
            <w:tcBorders>
              <w:top w:val="nil"/>
              <w:left w:val="nil"/>
              <w:bottom w:val="nil"/>
              <w:right w:val="nil"/>
            </w:tcBorders>
            <w:shd w:val="clear" w:color="auto" w:fill="auto"/>
            <w:noWrap/>
            <w:vAlign w:val="center"/>
          </w:tcPr>
          <w:p w14:paraId="10BBA09F"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445</w:t>
            </w:r>
          </w:p>
        </w:tc>
        <w:tc>
          <w:tcPr>
            <w:tcW w:w="1231" w:type="dxa"/>
            <w:tcBorders>
              <w:top w:val="nil"/>
              <w:left w:val="nil"/>
              <w:bottom w:val="nil"/>
              <w:right w:val="nil"/>
            </w:tcBorders>
            <w:shd w:val="clear" w:color="auto" w:fill="auto"/>
            <w:noWrap/>
            <w:vAlign w:val="center"/>
          </w:tcPr>
          <w:p w14:paraId="090DA405"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6.5126</w:t>
            </w:r>
          </w:p>
        </w:tc>
        <w:tc>
          <w:tcPr>
            <w:tcW w:w="1350" w:type="dxa"/>
            <w:tcBorders>
              <w:top w:val="nil"/>
              <w:left w:val="nil"/>
              <w:bottom w:val="nil"/>
              <w:right w:val="single" w:sz="4" w:space="0" w:color="auto"/>
            </w:tcBorders>
            <w:shd w:val="clear" w:color="auto" w:fill="auto"/>
            <w:noWrap/>
            <w:vAlign w:val="center"/>
          </w:tcPr>
          <w:p w14:paraId="6B5A0664" w14:textId="77777777" w:rsidR="00280737" w:rsidRPr="00660977" w:rsidRDefault="00280737" w:rsidP="00901EBE">
            <w:pPr>
              <w:ind w:right="75"/>
              <w:rPr>
                <w:rFonts w:ascii="Arial" w:eastAsia="Times New Roman" w:hAnsi="Arial" w:cs="Arial"/>
                <w:b/>
                <w:bCs/>
                <w:color w:val="000000" w:themeColor="text1"/>
              </w:rPr>
            </w:pPr>
            <w:r w:rsidRPr="00660977">
              <w:rPr>
                <w:rFonts w:ascii="Arial" w:eastAsia="Times New Roman" w:hAnsi="Arial" w:cs="Arial"/>
                <w:b/>
                <w:bCs/>
                <w:color w:val="000000" w:themeColor="text1"/>
              </w:rPr>
              <w:t>0.0016</w:t>
            </w:r>
          </w:p>
        </w:tc>
      </w:tr>
      <w:tr w:rsidR="00280737" w:rsidRPr="005D300B" w14:paraId="6BC7F097" w14:textId="77777777" w:rsidTr="00901EBE">
        <w:trPr>
          <w:trHeight w:val="355"/>
        </w:trPr>
        <w:tc>
          <w:tcPr>
            <w:tcW w:w="2700" w:type="dxa"/>
            <w:tcBorders>
              <w:top w:val="nil"/>
              <w:left w:val="single" w:sz="4" w:space="0" w:color="auto"/>
              <w:bottom w:val="nil"/>
              <w:right w:val="nil"/>
            </w:tcBorders>
            <w:shd w:val="clear" w:color="auto" w:fill="auto"/>
            <w:vAlign w:val="center"/>
          </w:tcPr>
          <w:p w14:paraId="538EAF39" w14:textId="77777777" w:rsidR="00280737" w:rsidRPr="005F094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TA (</w:t>
            </w:r>
            <w:proofErr w:type="spellStart"/>
            <w:r>
              <w:rPr>
                <w:rFonts w:ascii="Arial" w:eastAsia="Times New Roman" w:hAnsi="Arial" w:cs="Arial"/>
                <w:color w:val="000000" w:themeColor="text1"/>
              </w:rPr>
              <w:t>umol</w:t>
            </w:r>
            <w:proofErr w:type="spellEnd"/>
            <w:r>
              <w:rPr>
                <w:rFonts w:ascii="Arial" w:eastAsia="Times New Roman" w:hAnsi="Arial" w:cs="Arial"/>
                <w:color w:val="000000" w:themeColor="text1"/>
              </w:rPr>
              <w:t xml:space="preserve"> kg-1)</w:t>
            </w:r>
          </w:p>
        </w:tc>
        <w:tc>
          <w:tcPr>
            <w:tcW w:w="1379" w:type="dxa"/>
            <w:tcBorders>
              <w:top w:val="nil"/>
              <w:left w:val="nil"/>
              <w:bottom w:val="nil"/>
              <w:right w:val="nil"/>
            </w:tcBorders>
            <w:shd w:val="clear" w:color="auto" w:fill="auto"/>
            <w:noWrap/>
            <w:vAlign w:val="center"/>
          </w:tcPr>
          <w:p w14:paraId="23E4F573"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1.3900e</w:t>
            </w:r>
            <w:r w:rsidRPr="008056BD">
              <w:rPr>
                <w:rFonts w:ascii="Arial" w:eastAsia="Times New Roman" w:hAnsi="Arial" w:cs="Arial"/>
                <w:color w:val="000000" w:themeColor="text1"/>
                <w:vertAlign w:val="superscript"/>
              </w:rPr>
              <w:t>-05</w:t>
            </w:r>
          </w:p>
        </w:tc>
        <w:tc>
          <w:tcPr>
            <w:tcW w:w="1260" w:type="dxa"/>
            <w:tcBorders>
              <w:top w:val="nil"/>
              <w:left w:val="nil"/>
              <w:bottom w:val="nil"/>
              <w:right w:val="nil"/>
            </w:tcBorders>
            <w:shd w:val="clear" w:color="auto" w:fill="auto"/>
            <w:noWrap/>
            <w:vAlign w:val="center"/>
          </w:tcPr>
          <w:p w14:paraId="21A90B28"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4.0090e</w:t>
            </w:r>
            <w:r w:rsidRPr="008056BD">
              <w:rPr>
                <w:rFonts w:ascii="Arial" w:eastAsia="Times New Roman" w:hAnsi="Arial" w:cs="Arial"/>
                <w:color w:val="000000" w:themeColor="text1"/>
                <w:vertAlign w:val="superscript"/>
              </w:rPr>
              <w:t>-05</w:t>
            </w:r>
          </w:p>
        </w:tc>
        <w:tc>
          <w:tcPr>
            <w:tcW w:w="1080" w:type="dxa"/>
            <w:tcBorders>
              <w:top w:val="nil"/>
              <w:left w:val="nil"/>
              <w:bottom w:val="nil"/>
              <w:right w:val="nil"/>
            </w:tcBorders>
            <w:shd w:val="clear" w:color="auto" w:fill="auto"/>
            <w:noWrap/>
            <w:vAlign w:val="center"/>
          </w:tcPr>
          <w:p w14:paraId="6D1DB0DB" w14:textId="77777777" w:rsidR="00280737" w:rsidRPr="005F094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0.3478</w:t>
            </w:r>
          </w:p>
        </w:tc>
        <w:tc>
          <w:tcPr>
            <w:tcW w:w="810" w:type="dxa"/>
            <w:tcBorders>
              <w:top w:val="nil"/>
              <w:left w:val="nil"/>
              <w:bottom w:val="nil"/>
              <w:right w:val="nil"/>
            </w:tcBorders>
            <w:shd w:val="clear" w:color="auto" w:fill="auto"/>
            <w:noWrap/>
            <w:vAlign w:val="center"/>
          </w:tcPr>
          <w:p w14:paraId="2716ABA9"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446</w:t>
            </w:r>
          </w:p>
        </w:tc>
        <w:tc>
          <w:tcPr>
            <w:tcW w:w="1231" w:type="dxa"/>
            <w:tcBorders>
              <w:top w:val="nil"/>
              <w:left w:val="nil"/>
              <w:bottom w:val="nil"/>
              <w:right w:val="nil"/>
            </w:tcBorders>
            <w:shd w:val="clear" w:color="auto" w:fill="auto"/>
            <w:noWrap/>
            <w:vAlign w:val="center"/>
          </w:tcPr>
          <w:p w14:paraId="2BC42DAA"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w:t>
            </w:r>
          </w:p>
        </w:tc>
        <w:tc>
          <w:tcPr>
            <w:tcW w:w="1350" w:type="dxa"/>
            <w:tcBorders>
              <w:top w:val="nil"/>
              <w:left w:val="nil"/>
              <w:bottom w:val="nil"/>
              <w:right w:val="single" w:sz="4" w:space="0" w:color="auto"/>
            </w:tcBorders>
            <w:shd w:val="clear" w:color="auto" w:fill="auto"/>
            <w:noWrap/>
            <w:vAlign w:val="center"/>
          </w:tcPr>
          <w:p w14:paraId="2018A03C" w14:textId="77777777" w:rsidR="00280737" w:rsidRPr="00843E02" w:rsidRDefault="00280737" w:rsidP="00901EBE">
            <w:pPr>
              <w:ind w:right="75"/>
              <w:rPr>
                <w:rFonts w:ascii="Arial" w:eastAsia="Times New Roman" w:hAnsi="Arial" w:cs="Arial"/>
                <w:color w:val="000000" w:themeColor="text1"/>
              </w:rPr>
            </w:pPr>
            <w:r>
              <w:rPr>
                <w:rFonts w:ascii="Arial" w:eastAsia="Times New Roman" w:hAnsi="Arial" w:cs="Arial"/>
                <w:color w:val="000000" w:themeColor="text1"/>
              </w:rPr>
              <w:t>0.7281</w:t>
            </w:r>
          </w:p>
        </w:tc>
      </w:tr>
      <w:tr w:rsidR="00280737" w:rsidRPr="005D300B" w14:paraId="1AB3EBD9" w14:textId="77777777" w:rsidTr="00901EBE">
        <w:trPr>
          <w:trHeight w:val="355"/>
        </w:trPr>
        <w:tc>
          <w:tcPr>
            <w:tcW w:w="2700" w:type="dxa"/>
            <w:tcBorders>
              <w:top w:val="nil"/>
              <w:left w:val="single" w:sz="4" w:space="0" w:color="auto"/>
              <w:bottom w:val="nil"/>
              <w:right w:val="nil"/>
            </w:tcBorders>
            <w:shd w:val="clear" w:color="auto" w:fill="auto"/>
            <w:vAlign w:val="center"/>
          </w:tcPr>
          <w:p w14:paraId="7065C60A" w14:textId="2A585312" w:rsidR="0028073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 xml:space="preserve">Time </w:t>
            </w:r>
            <w:r w:rsidR="00B33015">
              <w:rPr>
                <w:rFonts w:ascii="Arial" w:eastAsia="Times New Roman" w:hAnsi="Arial" w:cs="Arial"/>
                <w:color w:val="000000" w:themeColor="text1"/>
              </w:rPr>
              <w:t>window</w:t>
            </w:r>
          </w:p>
        </w:tc>
        <w:tc>
          <w:tcPr>
            <w:tcW w:w="1379" w:type="dxa"/>
            <w:tcBorders>
              <w:top w:val="nil"/>
              <w:left w:val="nil"/>
              <w:bottom w:val="nil"/>
              <w:right w:val="nil"/>
            </w:tcBorders>
            <w:shd w:val="clear" w:color="auto" w:fill="auto"/>
            <w:noWrap/>
            <w:vAlign w:val="center"/>
          </w:tcPr>
          <w:p w14:paraId="0B6B7123" w14:textId="77777777" w:rsidR="00280737" w:rsidRDefault="00280737" w:rsidP="00901EBE">
            <w:pPr>
              <w:rPr>
                <w:rFonts w:ascii="Arial" w:eastAsia="Times New Roman" w:hAnsi="Arial" w:cs="Arial"/>
                <w:color w:val="000000" w:themeColor="text1"/>
              </w:rPr>
            </w:pPr>
            <w:r>
              <w:rPr>
                <w:rFonts w:ascii="Arial" w:eastAsia="Times New Roman" w:hAnsi="Arial" w:cs="Arial"/>
                <w:color w:val="000000" w:themeColor="text1"/>
              </w:rPr>
              <w:t>-0.0653</w:t>
            </w:r>
          </w:p>
        </w:tc>
        <w:tc>
          <w:tcPr>
            <w:tcW w:w="1260" w:type="dxa"/>
            <w:tcBorders>
              <w:top w:val="nil"/>
              <w:left w:val="nil"/>
              <w:bottom w:val="nil"/>
              <w:right w:val="nil"/>
            </w:tcBorders>
            <w:shd w:val="clear" w:color="auto" w:fill="auto"/>
            <w:noWrap/>
            <w:vAlign w:val="center"/>
          </w:tcPr>
          <w:p w14:paraId="33DFF6CD" w14:textId="77777777" w:rsidR="00280737" w:rsidRDefault="00280737" w:rsidP="00901EBE">
            <w:pPr>
              <w:rPr>
                <w:rFonts w:ascii="Arial" w:eastAsia="Times New Roman" w:hAnsi="Arial" w:cs="Arial"/>
                <w:color w:val="000000" w:themeColor="text1"/>
              </w:rPr>
            </w:pPr>
            <w:r>
              <w:rPr>
                <w:rFonts w:ascii="Arial" w:eastAsia="Times New Roman" w:hAnsi="Arial" w:cs="Arial"/>
                <w:color w:val="000000" w:themeColor="text1"/>
              </w:rPr>
              <w:t>0.0069</w:t>
            </w:r>
          </w:p>
        </w:tc>
        <w:tc>
          <w:tcPr>
            <w:tcW w:w="1080" w:type="dxa"/>
            <w:tcBorders>
              <w:top w:val="nil"/>
              <w:left w:val="nil"/>
              <w:bottom w:val="nil"/>
              <w:right w:val="nil"/>
            </w:tcBorders>
            <w:shd w:val="clear" w:color="auto" w:fill="auto"/>
            <w:noWrap/>
            <w:vAlign w:val="center"/>
          </w:tcPr>
          <w:p w14:paraId="320BDAF5" w14:textId="77777777" w:rsidR="0028073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9.4658</w:t>
            </w:r>
          </w:p>
        </w:tc>
        <w:tc>
          <w:tcPr>
            <w:tcW w:w="810" w:type="dxa"/>
            <w:tcBorders>
              <w:top w:val="nil"/>
              <w:left w:val="nil"/>
              <w:bottom w:val="nil"/>
              <w:right w:val="nil"/>
            </w:tcBorders>
            <w:shd w:val="clear" w:color="auto" w:fill="auto"/>
            <w:noWrap/>
            <w:vAlign w:val="center"/>
          </w:tcPr>
          <w:p w14:paraId="0BDBC399" w14:textId="77777777" w:rsidR="00280737" w:rsidRDefault="00280737" w:rsidP="00901EBE">
            <w:pPr>
              <w:rPr>
                <w:rFonts w:ascii="Arial" w:eastAsia="Times New Roman" w:hAnsi="Arial" w:cs="Arial"/>
                <w:color w:val="000000" w:themeColor="text1"/>
              </w:rPr>
            </w:pPr>
            <w:r>
              <w:rPr>
                <w:rFonts w:ascii="Arial" w:eastAsia="Times New Roman" w:hAnsi="Arial" w:cs="Arial"/>
                <w:color w:val="000000" w:themeColor="text1"/>
              </w:rPr>
              <w:t>445</w:t>
            </w:r>
          </w:p>
        </w:tc>
        <w:tc>
          <w:tcPr>
            <w:tcW w:w="1231" w:type="dxa"/>
            <w:tcBorders>
              <w:top w:val="nil"/>
              <w:left w:val="nil"/>
              <w:bottom w:val="nil"/>
              <w:right w:val="nil"/>
            </w:tcBorders>
            <w:shd w:val="clear" w:color="auto" w:fill="auto"/>
            <w:noWrap/>
            <w:vAlign w:val="center"/>
          </w:tcPr>
          <w:p w14:paraId="08EB68DA"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w:t>
            </w:r>
          </w:p>
        </w:tc>
        <w:tc>
          <w:tcPr>
            <w:tcW w:w="1350" w:type="dxa"/>
            <w:tcBorders>
              <w:top w:val="nil"/>
              <w:left w:val="nil"/>
              <w:bottom w:val="nil"/>
              <w:right w:val="single" w:sz="4" w:space="0" w:color="auto"/>
            </w:tcBorders>
            <w:shd w:val="clear" w:color="auto" w:fill="auto"/>
            <w:noWrap/>
            <w:vAlign w:val="center"/>
          </w:tcPr>
          <w:p w14:paraId="4A222360" w14:textId="77777777" w:rsidR="00280737" w:rsidRPr="00660977" w:rsidRDefault="00280737" w:rsidP="00901EBE">
            <w:pPr>
              <w:ind w:right="75"/>
              <w:rPr>
                <w:rFonts w:ascii="Arial" w:eastAsia="Times New Roman" w:hAnsi="Arial" w:cs="Arial"/>
                <w:b/>
                <w:bCs/>
                <w:color w:val="000000" w:themeColor="text1"/>
              </w:rPr>
            </w:pPr>
            <w:r w:rsidRPr="00660977">
              <w:rPr>
                <w:rFonts w:ascii="Arial" w:eastAsia="Times New Roman" w:hAnsi="Arial" w:cs="Arial"/>
                <w:b/>
                <w:bCs/>
                <w:color w:val="000000" w:themeColor="text1"/>
              </w:rPr>
              <w:t>&lt; 0.0001</w:t>
            </w:r>
          </w:p>
        </w:tc>
      </w:tr>
      <w:tr w:rsidR="00280737" w:rsidRPr="005D300B" w14:paraId="745E31D0" w14:textId="77777777" w:rsidTr="00901EBE">
        <w:trPr>
          <w:trHeight w:val="355"/>
        </w:trPr>
        <w:tc>
          <w:tcPr>
            <w:tcW w:w="2700" w:type="dxa"/>
            <w:tcBorders>
              <w:top w:val="nil"/>
              <w:left w:val="single" w:sz="4" w:space="0" w:color="auto"/>
              <w:bottom w:val="nil"/>
              <w:right w:val="nil"/>
            </w:tcBorders>
            <w:shd w:val="clear" w:color="auto" w:fill="auto"/>
            <w:vAlign w:val="center"/>
          </w:tcPr>
          <w:p w14:paraId="036BB2BC" w14:textId="0F1E448A" w:rsidR="0028073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 xml:space="preserve">Interaction (TA: </w:t>
            </w:r>
            <w:r w:rsidR="00B33015">
              <w:rPr>
                <w:rFonts w:ascii="Arial" w:eastAsia="Times New Roman" w:hAnsi="Arial" w:cs="Arial"/>
                <w:color w:val="000000" w:themeColor="text1"/>
              </w:rPr>
              <w:t>window</w:t>
            </w:r>
            <w:r>
              <w:rPr>
                <w:rFonts w:ascii="Arial" w:eastAsia="Times New Roman" w:hAnsi="Arial" w:cs="Arial"/>
                <w:color w:val="000000" w:themeColor="text1"/>
              </w:rPr>
              <w:t>)</w:t>
            </w:r>
          </w:p>
        </w:tc>
        <w:tc>
          <w:tcPr>
            <w:tcW w:w="1379" w:type="dxa"/>
            <w:tcBorders>
              <w:top w:val="nil"/>
              <w:left w:val="nil"/>
              <w:bottom w:val="nil"/>
              <w:right w:val="nil"/>
            </w:tcBorders>
            <w:shd w:val="clear" w:color="auto" w:fill="auto"/>
            <w:noWrap/>
            <w:vAlign w:val="center"/>
          </w:tcPr>
          <w:p w14:paraId="55B49409" w14:textId="77777777" w:rsidR="00280737" w:rsidRDefault="00280737" w:rsidP="00901EBE">
            <w:pPr>
              <w:rPr>
                <w:rFonts w:ascii="Arial" w:eastAsia="Times New Roman" w:hAnsi="Arial" w:cs="Arial"/>
                <w:color w:val="000000" w:themeColor="text1"/>
              </w:rPr>
            </w:pPr>
            <w:r>
              <w:rPr>
                <w:rFonts w:ascii="Arial" w:eastAsia="Times New Roman" w:hAnsi="Arial" w:cs="Arial"/>
                <w:color w:val="000000" w:themeColor="text1"/>
              </w:rPr>
              <w:t>0.0002</w:t>
            </w:r>
          </w:p>
        </w:tc>
        <w:tc>
          <w:tcPr>
            <w:tcW w:w="1260" w:type="dxa"/>
            <w:tcBorders>
              <w:top w:val="nil"/>
              <w:left w:val="nil"/>
              <w:bottom w:val="nil"/>
              <w:right w:val="nil"/>
            </w:tcBorders>
            <w:shd w:val="clear" w:color="auto" w:fill="auto"/>
            <w:noWrap/>
            <w:vAlign w:val="center"/>
          </w:tcPr>
          <w:p w14:paraId="0BA010E3" w14:textId="77777777" w:rsidR="00280737" w:rsidRDefault="00280737" w:rsidP="00901EBE">
            <w:pPr>
              <w:rPr>
                <w:rFonts w:ascii="Arial" w:eastAsia="Times New Roman" w:hAnsi="Arial" w:cs="Arial"/>
                <w:color w:val="000000" w:themeColor="text1"/>
              </w:rPr>
            </w:pPr>
            <w:r>
              <w:rPr>
                <w:rFonts w:ascii="Arial" w:eastAsia="Times New Roman" w:hAnsi="Arial" w:cs="Arial"/>
                <w:color w:val="000000" w:themeColor="text1"/>
              </w:rPr>
              <w:t>0.0001</w:t>
            </w:r>
          </w:p>
        </w:tc>
        <w:tc>
          <w:tcPr>
            <w:tcW w:w="1080" w:type="dxa"/>
            <w:tcBorders>
              <w:top w:val="nil"/>
              <w:left w:val="nil"/>
              <w:bottom w:val="nil"/>
              <w:right w:val="nil"/>
            </w:tcBorders>
            <w:shd w:val="clear" w:color="auto" w:fill="auto"/>
            <w:noWrap/>
            <w:vAlign w:val="center"/>
          </w:tcPr>
          <w:p w14:paraId="16B4925C" w14:textId="77777777" w:rsidR="0028073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3.5412</w:t>
            </w:r>
          </w:p>
        </w:tc>
        <w:tc>
          <w:tcPr>
            <w:tcW w:w="810" w:type="dxa"/>
            <w:tcBorders>
              <w:top w:val="nil"/>
              <w:left w:val="nil"/>
              <w:bottom w:val="nil"/>
              <w:right w:val="nil"/>
            </w:tcBorders>
            <w:shd w:val="clear" w:color="auto" w:fill="auto"/>
            <w:noWrap/>
            <w:vAlign w:val="center"/>
          </w:tcPr>
          <w:p w14:paraId="285F8840" w14:textId="77777777" w:rsidR="00280737" w:rsidRDefault="00280737" w:rsidP="00901EBE">
            <w:pPr>
              <w:rPr>
                <w:rFonts w:ascii="Arial" w:eastAsia="Times New Roman" w:hAnsi="Arial" w:cs="Arial"/>
                <w:color w:val="000000" w:themeColor="text1"/>
              </w:rPr>
            </w:pPr>
            <w:r>
              <w:rPr>
                <w:rFonts w:ascii="Arial" w:eastAsia="Times New Roman" w:hAnsi="Arial" w:cs="Arial"/>
                <w:color w:val="000000" w:themeColor="text1"/>
              </w:rPr>
              <w:t>445</w:t>
            </w:r>
          </w:p>
        </w:tc>
        <w:tc>
          <w:tcPr>
            <w:tcW w:w="1231" w:type="dxa"/>
            <w:tcBorders>
              <w:top w:val="nil"/>
              <w:left w:val="nil"/>
              <w:bottom w:val="nil"/>
              <w:right w:val="nil"/>
            </w:tcBorders>
            <w:shd w:val="clear" w:color="auto" w:fill="auto"/>
            <w:noWrap/>
            <w:vAlign w:val="center"/>
          </w:tcPr>
          <w:p w14:paraId="73FAB4E5"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12.5400</w:t>
            </w:r>
          </w:p>
        </w:tc>
        <w:tc>
          <w:tcPr>
            <w:tcW w:w="1350" w:type="dxa"/>
            <w:tcBorders>
              <w:top w:val="nil"/>
              <w:left w:val="nil"/>
              <w:bottom w:val="nil"/>
              <w:right w:val="single" w:sz="4" w:space="0" w:color="auto"/>
            </w:tcBorders>
            <w:shd w:val="clear" w:color="auto" w:fill="auto"/>
            <w:noWrap/>
            <w:vAlign w:val="center"/>
          </w:tcPr>
          <w:p w14:paraId="73FAB77D" w14:textId="77777777" w:rsidR="00280737" w:rsidRPr="00660977" w:rsidRDefault="00280737" w:rsidP="00901EBE">
            <w:pPr>
              <w:ind w:right="75"/>
              <w:rPr>
                <w:rFonts w:ascii="Arial" w:eastAsia="Times New Roman" w:hAnsi="Arial" w:cs="Arial"/>
                <w:b/>
                <w:bCs/>
                <w:color w:val="000000" w:themeColor="text1"/>
              </w:rPr>
            </w:pPr>
            <w:r w:rsidRPr="00660977">
              <w:rPr>
                <w:rFonts w:ascii="Arial" w:eastAsia="Times New Roman" w:hAnsi="Arial" w:cs="Arial"/>
                <w:b/>
                <w:bCs/>
                <w:color w:val="000000" w:themeColor="text1"/>
              </w:rPr>
              <w:t>0.0004</w:t>
            </w:r>
          </w:p>
        </w:tc>
      </w:tr>
      <w:tr w:rsidR="00280737" w:rsidRPr="005D300B" w14:paraId="0421A64F" w14:textId="77777777" w:rsidTr="00901EBE">
        <w:trPr>
          <w:trHeight w:val="355"/>
        </w:trPr>
        <w:tc>
          <w:tcPr>
            <w:tcW w:w="2700" w:type="dxa"/>
            <w:tcBorders>
              <w:top w:val="nil"/>
              <w:left w:val="single" w:sz="4" w:space="0" w:color="auto"/>
              <w:bottom w:val="nil"/>
              <w:right w:val="nil"/>
            </w:tcBorders>
            <w:shd w:val="clear" w:color="auto" w:fill="auto"/>
            <w:vAlign w:val="center"/>
          </w:tcPr>
          <w:p w14:paraId="5CA9FF0F" w14:textId="3089EF3E" w:rsidR="0028073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Interaction (S</w:t>
            </w:r>
            <w:r w:rsidR="00B33015">
              <w:rPr>
                <w:rFonts w:ascii="Arial" w:eastAsia="Times New Roman" w:hAnsi="Arial" w:cs="Arial"/>
                <w:color w:val="000000" w:themeColor="text1"/>
              </w:rPr>
              <w:t>alinity</w:t>
            </w:r>
            <w:r>
              <w:rPr>
                <w:rFonts w:ascii="Arial" w:eastAsia="Times New Roman" w:hAnsi="Arial" w:cs="Arial"/>
                <w:color w:val="000000" w:themeColor="text1"/>
              </w:rPr>
              <w:t xml:space="preserve">: </w:t>
            </w:r>
            <w:r w:rsidR="00B33015">
              <w:rPr>
                <w:rFonts w:ascii="Arial" w:eastAsia="Times New Roman" w:hAnsi="Arial" w:cs="Arial"/>
                <w:color w:val="000000" w:themeColor="text1"/>
              </w:rPr>
              <w:t>window</w:t>
            </w:r>
            <w:r>
              <w:rPr>
                <w:rFonts w:ascii="Arial" w:eastAsia="Times New Roman" w:hAnsi="Arial" w:cs="Arial"/>
                <w:color w:val="000000" w:themeColor="text1"/>
              </w:rPr>
              <w:t>)</w:t>
            </w:r>
          </w:p>
        </w:tc>
        <w:tc>
          <w:tcPr>
            <w:tcW w:w="1379" w:type="dxa"/>
            <w:tcBorders>
              <w:top w:val="nil"/>
              <w:left w:val="nil"/>
              <w:bottom w:val="nil"/>
              <w:right w:val="nil"/>
            </w:tcBorders>
            <w:shd w:val="clear" w:color="auto" w:fill="auto"/>
            <w:noWrap/>
            <w:vAlign w:val="center"/>
          </w:tcPr>
          <w:p w14:paraId="00AABE17" w14:textId="77777777" w:rsidR="00280737" w:rsidRDefault="00280737" w:rsidP="00901EBE">
            <w:pPr>
              <w:rPr>
                <w:rFonts w:ascii="Arial" w:eastAsia="Times New Roman" w:hAnsi="Arial" w:cs="Arial"/>
                <w:color w:val="000000" w:themeColor="text1"/>
              </w:rPr>
            </w:pPr>
            <w:r>
              <w:rPr>
                <w:rFonts w:ascii="Arial" w:eastAsia="Times New Roman" w:hAnsi="Arial" w:cs="Arial"/>
                <w:color w:val="000000" w:themeColor="text1"/>
              </w:rPr>
              <w:t>0.1855</w:t>
            </w:r>
          </w:p>
        </w:tc>
        <w:tc>
          <w:tcPr>
            <w:tcW w:w="1260" w:type="dxa"/>
            <w:tcBorders>
              <w:top w:val="nil"/>
              <w:left w:val="nil"/>
              <w:bottom w:val="nil"/>
              <w:right w:val="nil"/>
            </w:tcBorders>
            <w:shd w:val="clear" w:color="auto" w:fill="auto"/>
            <w:noWrap/>
            <w:vAlign w:val="center"/>
          </w:tcPr>
          <w:p w14:paraId="314B3174" w14:textId="77777777" w:rsidR="00280737" w:rsidRDefault="00280737" w:rsidP="00901EBE">
            <w:pPr>
              <w:rPr>
                <w:rFonts w:ascii="Arial" w:eastAsia="Times New Roman" w:hAnsi="Arial" w:cs="Arial"/>
                <w:color w:val="000000" w:themeColor="text1"/>
              </w:rPr>
            </w:pPr>
            <w:r>
              <w:rPr>
                <w:rFonts w:ascii="Arial" w:eastAsia="Times New Roman" w:hAnsi="Arial" w:cs="Arial"/>
                <w:color w:val="000000" w:themeColor="text1"/>
              </w:rPr>
              <w:t>0.0814</w:t>
            </w:r>
          </w:p>
        </w:tc>
        <w:tc>
          <w:tcPr>
            <w:tcW w:w="1080" w:type="dxa"/>
            <w:tcBorders>
              <w:top w:val="nil"/>
              <w:left w:val="nil"/>
              <w:bottom w:val="nil"/>
              <w:right w:val="nil"/>
            </w:tcBorders>
            <w:shd w:val="clear" w:color="auto" w:fill="auto"/>
            <w:noWrap/>
            <w:vAlign w:val="center"/>
          </w:tcPr>
          <w:p w14:paraId="2CB4F25B" w14:textId="77777777" w:rsidR="0028073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2.2796</w:t>
            </w:r>
          </w:p>
        </w:tc>
        <w:tc>
          <w:tcPr>
            <w:tcW w:w="810" w:type="dxa"/>
            <w:tcBorders>
              <w:top w:val="nil"/>
              <w:left w:val="nil"/>
              <w:bottom w:val="nil"/>
              <w:right w:val="nil"/>
            </w:tcBorders>
            <w:shd w:val="clear" w:color="auto" w:fill="auto"/>
            <w:noWrap/>
            <w:vAlign w:val="center"/>
          </w:tcPr>
          <w:p w14:paraId="34C2496A" w14:textId="77777777" w:rsidR="00280737" w:rsidRDefault="00280737" w:rsidP="00901EBE">
            <w:pPr>
              <w:rPr>
                <w:rFonts w:ascii="Arial" w:eastAsia="Times New Roman" w:hAnsi="Arial" w:cs="Arial"/>
                <w:color w:val="000000" w:themeColor="text1"/>
              </w:rPr>
            </w:pPr>
            <w:r>
              <w:rPr>
                <w:rFonts w:ascii="Arial" w:eastAsia="Times New Roman" w:hAnsi="Arial" w:cs="Arial"/>
                <w:color w:val="000000" w:themeColor="text1"/>
              </w:rPr>
              <w:t>445</w:t>
            </w:r>
          </w:p>
        </w:tc>
        <w:tc>
          <w:tcPr>
            <w:tcW w:w="1231" w:type="dxa"/>
            <w:tcBorders>
              <w:top w:val="nil"/>
              <w:left w:val="nil"/>
              <w:bottom w:val="nil"/>
              <w:right w:val="nil"/>
            </w:tcBorders>
            <w:shd w:val="clear" w:color="auto" w:fill="auto"/>
            <w:noWrap/>
            <w:vAlign w:val="center"/>
          </w:tcPr>
          <w:p w14:paraId="1C873A1E"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5.1965</w:t>
            </w:r>
          </w:p>
        </w:tc>
        <w:tc>
          <w:tcPr>
            <w:tcW w:w="1350" w:type="dxa"/>
            <w:tcBorders>
              <w:top w:val="nil"/>
              <w:left w:val="nil"/>
              <w:bottom w:val="nil"/>
              <w:right w:val="single" w:sz="4" w:space="0" w:color="auto"/>
            </w:tcBorders>
            <w:shd w:val="clear" w:color="auto" w:fill="auto"/>
            <w:noWrap/>
            <w:vAlign w:val="center"/>
          </w:tcPr>
          <w:p w14:paraId="0ACD617D" w14:textId="08F8CCB6" w:rsidR="00280737" w:rsidRPr="00660977" w:rsidRDefault="00280737" w:rsidP="00901EBE">
            <w:pPr>
              <w:ind w:right="75"/>
              <w:rPr>
                <w:rFonts w:ascii="Arial" w:eastAsia="Times New Roman" w:hAnsi="Arial" w:cs="Arial"/>
                <w:b/>
                <w:bCs/>
                <w:color w:val="000000" w:themeColor="text1"/>
              </w:rPr>
            </w:pPr>
            <w:r w:rsidRPr="00660977">
              <w:rPr>
                <w:rFonts w:ascii="Arial" w:eastAsia="Times New Roman" w:hAnsi="Arial" w:cs="Arial"/>
                <w:b/>
                <w:bCs/>
                <w:color w:val="000000" w:themeColor="text1"/>
              </w:rPr>
              <w:t>0.</w:t>
            </w:r>
            <w:del w:id="745" w:author="alisha saley" w:date="2023-10-27T09:18:00Z">
              <w:r w:rsidRPr="00660977" w:rsidDel="00BA3729">
                <w:rPr>
                  <w:rFonts w:ascii="Arial" w:eastAsia="Times New Roman" w:hAnsi="Arial" w:cs="Arial"/>
                  <w:b/>
                  <w:bCs/>
                  <w:color w:val="000000" w:themeColor="text1"/>
                </w:rPr>
                <w:delText>0</w:delText>
              </w:r>
            </w:del>
            <w:r w:rsidRPr="00660977">
              <w:rPr>
                <w:rFonts w:ascii="Arial" w:eastAsia="Times New Roman" w:hAnsi="Arial" w:cs="Arial"/>
                <w:b/>
                <w:bCs/>
                <w:color w:val="000000" w:themeColor="text1"/>
              </w:rPr>
              <w:t>229</w:t>
            </w:r>
            <w:ins w:id="746" w:author="alisha saley" w:date="2023-10-27T09:18:00Z">
              <w:r w:rsidR="00BA3729">
                <w:rPr>
                  <w:rFonts w:ascii="Arial" w:eastAsia="Times New Roman" w:hAnsi="Arial" w:cs="Arial"/>
                  <w:b/>
                  <w:bCs/>
                  <w:color w:val="000000" w:themeColor="text1"/>
                </w:rPr>
                <w:t>4</w:t>
              </w:r>
            </w:ins>
          </w:p>
        </w:tc>
      </w:tr>
      <w:tr w:rsidR="00280737" w:rsidRPr="005D300B" w14:paraId="59C7AE59" w14:textId="77777777" w:rsidTr="00901EBE">
        <w:trPr>
          <w:trHeight w:val="503"/>
        </w:trPr>
        <w:tc>
          <w:tcPr>
            <w:tcW w:w="2700" w:type="dxa"/>
            <w:tcBorders>
              <w:top w:val="single" w:sz="4" w:space="0" w:color="auto"/>
              <w:left w:val="single" w:sz="4" w:space="0" w:color="auto"/>
              <w:bottom w:val="single" w:sz="4" w:space="0" w:color="auto"/>
              <w:right w:val="nil"/>
            </w:tcBorders>
            <w:shd w:val="clear" w:color="auto" w:fill="auto"/>
            <w:vAlign w:val="center"/>
          </w:tcPr>
          <w:p w14:paraId="19F5CEC6" w14:textId="77777777" w:rsidR="00280737" w:rsidRPr="005F0947" w:rsidRDefault="00280737" w:rsidP="00901EBE">
            <w:pPr>
              <w:ind w:right="-44"/>
              <w:rPr>
                <w:rFonts w:ascii="Arial" w:eastAsia="Times New Roman" w:hAnsi="Arial" w:cs="Arial"/>
                <w:color w:val="000000" w:themeColor="text1"/>
              </w:rPr>
            </w:pPr>
            <w:r w:rsidRPr="005F0947">
              <w:rPr>
                <w:rFonts w:ascii="Arial" w:eastAsia="Times New Roman" w:hAnsi="Arial" w:cs="Arial"/>
                <w:b/>
                <w:bCs/>
                <w:color w:val="000000" w:themeColor="text1"/>
              </w:rPr>
              <w:t>Random Effects</w:t>
            </w:r>
          </w:p>
        </w:tc>
        <w:tc>
          <w:tcPr>
            <w:tcW w:w="1379" w:type="dxa"/>
            <w:tcBorders>
              <w:top w:val="single" w:sz="4" w:space="0" w:color="auto"/>
              <w:left w:val="nil"/>
              <w:bottom w:val="single" w:sz="4" w:space="0" w:color="auto"/>
              <w:right w:val="nil"/>
            </w:tcBorders>
            <w:shd w:val="clear" w:color="auto" w:fill="auto"/>
            <w:noWrap/>
            <w:vAlign w:val="center"/>
          </w:tcPr>
          <w:p w14:paraId="060A4841" w14:textId="77777777" w:rsidR="00280737" w:rsidRPr="005F0947" w:rsidRDefault="00280737" w:rsidP="00901EBE">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260" w:type="dxa"/>
            <w:tcBorders>
              <w:top w:val="single" w:sz="4" w:space="0" w:color="auto"/>
              <w:left w:val="nil"/>
              <w:bottom w:val="single" w:sz="4" w:space="0" w:color="auto"/>
              <w:right w:val="nil"/>
            </w:tcBorders>
            <w:shd w:val="clear" w:color="auto" w:fill="auto"/>
            <w:noWrap/>
            <w:vAlign w:val="center"/>
          </w:tcPr>
          <w:p w14:paraId="538297ED" w14:textId="77777777" w:rsidR="00280737" w:rsidRPr="005F0947" w:rsidRDefault="00280737" w:rsidP="00901EBE">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540B4B08" w14:textId="77777777" w:rsidR="00280737" w:rsidRPr="005F0947" w:rsidRDefault="00280737" w:rsidP="00901EBE">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504A51AA" w14:textId="77777777" w:rsidR="00280737" w:rsidRPr="005F0947" w:rsidRDefault="00280737" w:rsidP="00901EBE">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4E2BC5D7" w14:textId="77777777" w:rsidR="00280737" w:rsidRPr="005F0947" w:rsidRDefault="00280737" w:rsidP="00901EBE">
            <w:pPr>
              <w:rPr>
                <w:rFonts w:ascii="Arial" w:eastAsia="Times New Roman" w:hAnsi="Arial" w:cs="Arial"/>
                <w:color w:val="000000" w:themeColor="text1"/>
              </w:rPr>
            </w:pPr>
            <w:r w:rsidRPr="005F0947">
              <w:rPr>
                <w:rFonts w:ascii="Arial" w:eastAsia="Times New Roman" w:hAnsi="Arial" w:cs="Arial"/>
                <w:b/>
                <w:bCs/>
                <w:color w:val="000000" w:themeColor="text1"/>
              </w:rPr>
              <w:t>L. Ratio</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0051B635" w14:textId="77777777" w:rsidR="00280737" w:rsidRPr="005F0947" w:rsidRDefault="00280737" w:rsidP="00901EBE">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280737" w:rsidRPr="005D300B" w14:paraId="392548E1" w14:textId="77777777" w:rsidTr="00901EBE">
        <w:trPr>
          <w:trHeight w:val="449"/>
        </w:trPr>
        <w:tc>
          <w:tcPr>
            <w:tcW w:w="2700" w:type="dxa"/>
            <w:tcBorders>
              <w:top w:val="single" w:sz="4" w:space="0" w:color="auto"/>
              <w:left w:val="single" w:sz="4" w:space="0" w:color="auto"/>
              <w:bottom w:val="single" w:sz="4" w:space="0" w:color="auto"/>
              <w:right w:val="nil"/>
            </w:tcBorders>
            <w:shd w:val="clear" w:color="auto" w:fill="auto"/>
            <w:vAlign w:val="center"/>
          </w:tcPr>
          <w:p w14:paraId="5C7874C8" w14:textId="77777777" w:rsidR="00280737" w:rsidRPr="005F0947" w:rsidRDefault="00280737" w:rsidP="00901EBE">
            <w:pPr>
              <w:ind w:right="-44"/>
              <w:rPr>
                <w:rFonts w:ascii="Arial" w:eastAsia="Times New Roman" w:hAnsi="Arial" w:cs="Arial"/>
                <w:b/>
                <w:bCs/>
                <w:color w:val="000000" w:themeColor="text1"/>
              </w:rPr>
            </w:pPr>
            <w:r>
              <w:rPr>
                <w:rFonts w:ascii="Arial" w:eastAsia="Times New Roman" w:hAnsi="Arial" w:cs="Arial"/>
                <w:color w:val="000000" w:themeColor="text1"/>
              </w:rPr>
              <w:t>Individual</w:t>
            </w:r>
          </w:p>
        </w:tc>
        <w:tc>
          <w:tcPr>
            <w:tcW w:w="1379" w:type="dxa"/>
            <w:tcBorders>
              <w:top w:val="single" w:sz="4" w:space="0" w:color="auto"/>
              <w:left w:val="nil"/>
              <w:bottom w:val="single" w:sz="4" w:space="0" w:color="auto"/>
              <w:right w:val="nil"/>
            </w:tcBorders>
            <w:shd w:val="clear" w:color="auto" w:fill="auto"/>
            <w:noWrap/>
            <w:vAlign w:val="center"/>
          </w:tcPr>
          <w:p w14:paraId="14250CD4" w14:textId="77777777" w:rsidR="00280737" w:rsidRPr="000C6679" w:rsidRDefault="00280737" w:rsidP="00901EBE">
            <w:pPr>
              <w:rPr>
                <w:rFonts w:ascii="Arial" w:eastAsia="Times New Roman" w:hAnsi="Arial" w:cs="Arial"/>
                <w:color w:val="000000" w:themeColor="text1"/>
              </w:rPr>
            </w:pPr>
            <w:r>
              <w:rPr>
                <w:rFonts w:ascii="Arial" w:eastAsia="Times New Roman" w:hAnsi="Arial" w:cs="Arial"/>
                <w:color w:val="000000" w:themeColor="text1"/>
              </w:rPr>
              <w:t>2.1804e</w:t>
            </w:r>
            <w:r w:rsidRPr="00660977">
              <w:rPr>
                <w:rFonts w:ascii="Arial" w:eastAsia="Times New Roman" w:hAnsi="Arial" w:cs="Arial"/>
                <w:color w:val="000000" w:themeColor="text1"/>
                <w:vertAlign w:val="superscript"/>
              </w:rPr>
              <w:t>-05</w:t>
            </w:r>
          </w:p>
        </w:tc>
        <w:tc>
          <w:tcPr>
            <w:tcW w:w="1260" w:type="dxa"/>
            <w:tcBorders>
              <w:top w:val="single" w:sz="4" w:space="0" w:color="auto"/>
              <w:left w:val="nil"/>
              <w:bottom w:val="single" w:sz="4" w:space="0" w:color="auto"/>
              <w:right w:val="nil"/>
            </w:tcBorders>
            <w:shd w:val="clear" w:color="auto" w:fill="auto"/>
            <w:noWrap/>
            <w:vAlign w:val="center"/>
          </w:tcPr>
          <w:p w14:paraId="6C69D144"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5762</w:t>
            </w:r>
          </w:p>
        </w:tc>
        <w:tc>
          <w:tcPr>
            <w:tcW w:w="1080" w:type="dxa"/>
            <w:tcBorders>
              <w:top w:val="single" w:sz="4" w:space="0" w:color="auto"/>
              <w:left w:val="nil"/>
              <w:bottom w:val="single" w:sz="4" w:space="0" w:color="auto"/>
              <w:right w:val="nil"/>
            </w:tcBorders>
            <w:shd w:val="clear" w:color="auto" w:fill="auto"/>
            <w:noWrap/>
            <w:vAlign w:val="center"/>
          </w:tcPr>
          <w:p w14:paraId="328E1D02" w14:textId="77777777" w:rsidR="00280737" w:rsidRPr="005F0947" w:rsidRDefault="00280737" w:rsidP="00901EBE">
            <w:pPr>
              <w:ind w:right="-91"/>
              <w:rPr>
                <w:rFonts w:ascii="Arial" w:eastAsia="Times New Roman" w:hAnsi="Arial" w:cs="Arial"/>
                <w:b/>
                <w:bCs/>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10FBA095" w14:textId="77777777" w:rsidR="00280737" w:rsidRPr="005F0947" w:rsidRDefault="00280737" w:rsidP="00901EBE">
            <w:pPr>
              <w:rPr>
                <w:rFonts w:ascii="Arial" w:eastAsia="Times New Roman" w:hAnsi="Arial" w:cs="Arial"/>
                <w:b/>
                <w:bCs/>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204C3937"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6.3379e</w:t>
            </w:r>
            <w:r w:rsidRPr="00660977">
              <w:rPr>
                <w:rFonts w:ascii="Arial" w:eastAsia="Times New Roman" w:hAnsi="Arial" w:cs="Arial"/>
                <w:color w:val="000000" w:themeColor="text1"/>
                <w:vertAlign w:val="superscript"/>
              </w:rPr>
              <w:t>-07</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273BB897" w14:textId="77777777" w:rsidR="00280737" w:rsidRPr="00A37CD4" w:rsidRDefault="00280737" w:rsidP="00901EBE">
            <w:pPr>
              <w:ind w:right="-330"/>
              <w:rPr>
                <w:rFonts w:ascii="Arial" w:eastAsia="Times New Roman" w:hAnsi="Arial" w:cs="Arial"/>
                <w:color w:val="000000" w:themeColor="text1"/>
              </w:rPr>
            </w:pPr>
            <w:r w:rsidRPr="00660977">
              <w:rPr>
                <w:rFonts w:ascii="Arial" w:eastAsia="Times New Roman" w:hAnsi="Arial" w:cs="Arial"/>
                <w:color w:val="000000" w:themeColor="text1"/>
              </w:rPr>
              <w:t>0.9994</w:t>
            </w:r>
          </w:p>
        </w:tc>
      </w:tr>
      <w:tr w:rsidR="006F0510" w:rsidRPr="005D300B" w14:paraId="4E00F041" w14:textId="77777777" w:rsidTr="00901EBE">
        <w:trPr>
          <w:trHeight w:val="449"/>
        </w:trPr>
        <w:tc>
          <w:tcPr>
            <w:tcW w:w="2700" w:type="dxa"/>
            <w:tcBorders>
              <w:top w:val="single" w:sz="4" w:space="0" w:color="auto"/>
              <w:left w:val="single" w:sz="4" w:space="0" w:color="auto"/>
              <w:bottom w:val="single" w:sz="4" w:space="0" w:color="auto"/>
              <w:right w:val="nil"/>
            </w:tcBorders>
            <w:shd w:val="clear" w:color="auto" w:fill="auto"/>
            <w:vAlign w:val="center"/>
          </w:tcPr>
          <w:p w14:paraId="7EA47259" w14:textId="20EFC3E5" w:rsidR="006F0510" w:rsidRDefault="00B33015" w:rsidP="00901EBE">
            <w:pPr>
              <w:ind w:right="-44"/>
              <w:rPr>
                <w:rFonts w:ascii="Arial" w:eastAsia="Times New Roman" w:hAnsi="Arial" w:cs="Arial"/>
                <w:color w:val="000000" w:themeColor="text1"/>
              </w:rPr>
            </w:pPr>
            <w:r>
              <w:rPr>
                <w:rFonts w:ascii="Arial" w:eastAsia="Times New Roman" w:hAnsi="Arial" w:cs="Arial"/>
                <w:color w:val="000000" w:themeColor="text1"/>
              </w:rPr>
              <w:t>Culture chamber</w:t>
            </w:r>
          </w:p>
        </w:tc>
        <w:tc>
          <w:tcPr>
            <w:tcW w:w="1379" w:type="dxa"/>
            <w:tcBorders>
              <w:top w:val="single" w:sz="4" w:space="0" w:color="auto"/>
              <w:left w:val="nil"/>
              <w:bottom w:val="single" w:sz="4" w:space="0" w:color="auto"/>
              <w:right w:val="nil"/>
            </w:tcBorders>
            <w:shd w:val="clear" w:color="auto" w:fill="auto"/>
            <w:noWrap/>
            <w:vAlign w:val="center"/>
          </w:tcPr>
          <w:p w14:paraId="05C3C449" w14:textId="2A53DF6D" w:rsidR="006F0510" w:rsidRDefault="006F0510" w:rsidP="00901EBE">
            <w:pPr>
              <w:rPr>
                <w:rFonts w:ascii="Arial" w:eastAsia="Times New Roman" w:hAnsi="Arial" w:cs="Arial"/>
                <w:color w:val="000000" w:themeColor="text1"/>
              </w:rPr>
            </w:pPr>
            <w:r>
              <w:rPr>
                <w:rFonts w:ascii="Arial" w:eastAsia="Times New Roman" w:hAnsi="Arial" w:cs="Arial"/>
                <w:color w:val="000000" w:themeColor="text1"/>
              </w:rPr>
              <w:t>Add</w:t>
            </w:r>
          </w:p>
        </w:tc>
        <w:tc>
          <w:tcPr>
            <w:tcW w:w="1260" w:type="dxa"/>
            <w:tcBorders>
              <w:top w:val="single" w:sz="4" w:space="0" w:color="auto"/>
              <w:left w:val="nil"/>
              <w:bottom w:val="single" w:sz="4" w:space="0" w:color="auto"/>
              <w:right w:val="nil"/>
            </w:tcBorders>
            <w:shd w:val="clear" w:color="auto" w:fill="auto"/>
            <w:noWrap/>
            <w:vAlign w:val="center"/>
          </w:tcPr>
          <w:p w14:paraId="424DD30D" w14:textId="20725E01" w:rsidR="006F0510" w:rsidRDefault="006F0510" w:rsidP="00901EBE">
            <w:pPr>
              <w:rPr>
                <w:rFonts w:ascii="Arial" w:eastAsia="Times New Roman" w:hAnsi="Arial" w:cs="Arial"/>
                <w:color w:val="000000" w:themeColor="text1"/>
              </w:rPr>
            </w:pPr>
            <w:r>
              <w:rPr>
                <w:rFonts w:ascii="Arial" w:eastAsia="Times New Roman" w:hAnsi="Arial" w:cs="Arial"/>
                <w:color w:val="000000" w:themeColor="text1"/>
              </w:rPr>
              <w:t>Add</w:t>
            </w:r>
          </w:p>
        </w:tc>
        <w:tc>
          <w:tcPr>
            <w:tcW w:w="1080" w:type="dxa"/>
            <w:tcBorders>
              <w:top w:val="single" w:sz="4" w:space="0" w:color="auto"/>
              <w:left w:val="nil"/>
              <w:bottom w:val="single" w:sz="4" w:space="0" w:color="auto"/>
              <w:right w:val="nil"/>
            </w:tcBorders>
            <w:shd w:val="clear" w:color="auto" w:fill="auto"/>
            <w:noWrap/>
            <w:vAlign w:val="center"/>
          </w:tcPr>
          <w:p w14:paraId="3EA66BD8" w14:textId="77777777" w:rsidR="006F0510" w:rsidRPr="005F0947" w:rsidRDefault="006F0510" w:rsidP="00901EBE">
            <w:pPr>
              <w:ind w:right="-91"/>
              <w:rPr>
                <w:rFonts w:ascii="Arial" w:eastAsia="Times New Roman" w:hAnsi="Arial" w:cs="Arial"/>
                <w:b/>
                <w:bCs/>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11841A4F" w14:textId="77777777" w:rsidR="006F0510" w:rsidRPr="005F0947" w:rsidRDefault="006F0510" w:rsidP="00901EBE">
            <w:pPr>
              <w:rPr>
                <w:rFonts w:ascii="Arial" w:eastAsia="Times New Roman" w:hAnsi="Arial" w:cs="Arial"/>
                <w:b/>
                <w:bCs/>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13F1FE33" w14:textId="754A67AC" w:rsidR="006F0510" w:rsidRDefault="006F0510" w:rsidP="00901EBE">
            <w:pPr>
              <w:rPr>
                <w:rFonts w:ascii="Arial" w:eastAsia="Times New Roman" w:hAnsi="Arial" w:cs="Arial"/>
                <w:color w:val="000000" w:themeColor="text1"/>
              </w:rPr>
            </w:pPr>
            <w:r>
              <w:rPr>
                <w:rFonts w:ascii="Arial" w:eastAsia="Times New Roman" w:hAnsi="Arial" w:cs="Arial"/>
                <w:color w:val="000000" w:themeColor="text1"/>
              </w:rPr>
              <w:t>Add</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45B1B887" w14:textId="487D751B" w:rsidR="006F0510" w:rsidRPr="00660977" w:rsidRDefault="006F0510" w:rsidP="00901EBE">
            <w:pPr>
              <w:ind w:right="-330"/>
              <w:rPr>
                <w:rFonts w:ascii="Arial" w:eastAsia="Times New Roman" w:hAnsi="Arial" w:cs="Arial"/>
                <w:color w:val="000000" w:themeColor="text1"/>
              </w:rPr>
            </w:pPr>
            <w:r>
              <w:rPr>
                <w:rFonts w:ascii="Arial" w:eastAsia="Times New Roman" w:hAnsi="Arial" w:cs="Arial"/>
                <w:color w:val="000000" w:themeColor="text1"/>
              </w:rPr>
              <w:t>add</w:t>
            </w:r>
          </w:p>
        </w:tc>
      </w:tr>
    </w:tbl>
    <w:p w14:paraId="6669B947" w14:textId="77777777" w:rsidR="00280737" w:rsidRDefault="00280737" w:rsidP="00280737">
      <w:pPr>
        <w:rPr>
          <w:rFonts w:ascii="Arial" w:hAnsi="Arial" w:cs="Arial"/>
          <w:color w:val="000000" w:themeColor="text1"/>
        </w:rPr>
      </w:pPr>
    </w:p>
    <w:p w14:paraId="00F5B4F5" w14:textId="69E11424" w:rsidR="00280737" w:rsidRPr="00B20949" w:rsidRDefault="00280737" w:rsidP="00280737">
      <w:pPr>
        <w:rPr>
          <w:rFonts w:ascii="Arial" w:hAnsi="Arial" w:cs="Arial"/>
          <w:color w:val="000000" w:themeColor="text1"/>
          <w:kern w:val="24"/>
        </w:rPr>
      </w:pPr>
      <w:r w:rsidRPr="00B20949">
        <w:rPr>
          <w:rFonts w:ascii="Arial" w:hAnsi="Arial" w:cs="Arial"/>
          <w:color w:val="000000" w:themeColor="text1"/>
        </w:rPr>
        <w:t xml:space="preserve">Table </w:t>
      </w:r>
      <w:r>
        <w:rPr>
          <w:rFonts w:ascii="Arial" w:hAnsi="Arial" w:cs="Arial"/>
          <w:color w:val="000000" w:themeColor="text1"/>
        </w:rPr>
        <w:t>2</w:t>
      </w:r>
      <w:r w:rsidRPr="00B20949">
        <w:rPr>
          <w:rFonts w:ascii="Arial" w:hAnsi="Arial" w:cs="Arial"/>
          <w:color w:val="000000" w:themeColor="text1"/>
        </w:rPr>
        <w:t xml:space="preserve">. </w:t>
      </w:r>
      <w:r w:rsidRPr="00B20949">
        <w:rPr>
          <w:rFonts w:ascii="Arial" w:hAnsi="Arial" w:cs="Arial"/>
          <w:color w:val="000000" w:themeColor="text1"/>
          <w:kern w:val="24"/>
        </w:rPr>
        <w:t xml:space="preserve">Results of mixed effects, linear model testing the effects of </w:t>
      </w:r>
      <w:r>
        <w:rPr>
          <w:rFonts w:ascii="Arial" w:hAnsi="Arial" w:cs="Arial"/>
          <w:color w:val="000000" w:themeColor="text1"/>
          <w:kern w:val="24"/>
        </w:rPr>
        <w:t xml:space="preserve">TA, salinity (categorical), and initial size on net shell growth rates </w:t>
      </w:r>
      <w:r w:rsidRPr="00B20949">
        <w:rPr>
          <w:rFonts w:ascii="Arial" w:hAnsi="Arial" w:cs="Arial"/>
          <w:color w:val="000000" w:themeColor="text1"/>
          <w:kern w:val="24"/>
        </w:rPr>
        <w:t>(</w:t>
      </w:r>
      <w:r>
        <w:rPr>
          <w:rFonts w:ascii="Arial" w:hAnsi="Arial" w:cs="Arial"/>
          <w:color w:val="000000" w:themeColor="text1"/>
        </w:rPr>
        <w:t>mm</w:t>
      </w:r>
      <w:r>
        <w:rPr>
          <w:rFonts w:ascii="Arial" w:hAnsi="Arial" w:cs="Arial"/>
          <w:color w:val="000000" w:themeColor="text1"/>
          <w:vertAlign w:val="superscript"/>
        </w:rPr>
        <w:t>2</w:t>
      </w:r>
      <w:r>
        <w:rPr>
          <w:rFonts w:ascii="Arial" w:hAnsi="Arial" w:cs="Arial"/>
          <w:color w:val="000000" w:themeColor="text1"/>
        </w:rPr>
        <w:t xml:space="preserve"> d</w:t>
      </w:r>
      <w:r w:rsidRPr="00B20949">
        <w:rPr>
          <w:rFonts w:ascii="Arial" w:hAnsi="Arial" w:cs="Arial"/>
          <w:color w:val="000000" w:themeColor="text1"/>
          <w:vertAlign w:val="superscript"/>
        </w:rPr>
        <w:t>-1</w:t>
      </w:r>
      <w:r w:rsidRPr="00B20949">
        <w:rPr>
          <w:rFonts w:ascii="Arial" w:hAnsi="Arial" w:cs="Arial"/>
          <w:color w:val="000000" w:themeColor="text1"/>
          <w:kern w:val="24"/>
        </w:rPr>
        <w:t>)</w:t>
      </w:r>
      <w:r>
        <w:rPr>
          <w:rFonts w:ascii="Arial" w:hAnsi="Arial" w:cs="Arial"/>
          <w:color w:val="000000" w:themeColor="text1"/>
          <w:kern w:val="24"/>
        </w:rPr>
        <w:t xml:space="preserve"> </w:t>
      </w:r>
      <w:r w:rsidRPr="00B20949">
        <w:rPr>
          <w:rFonts w:ascii="Arial" w:hAnsi="Arial" w:cs="Arial"/>
          <w:color w:val="000000" w:themeColor="text1"/>
          <w:kern w:val="24"/>
        </w:rPr>
        <w:t xml:space="preserve">in </w:t>
      </w:r>
      <w:r>
        <w:rPr>
          <w:rFonts w:ascii="Arial" w:hAnsi="Arial" w:cs="Arial"/>
          <w:color w:val="000000" w:themeColor="text1"/>
          <w:kern w:val="24"/>
        </w:rPr>
        <w:t xml:space="preserve">juvenile </w:t>
      </w:r>
      <w:r>
        <w:rPr>
          <w:rFonts w:ascii="Arial" w:hAnsi="Arial" w:cs="Arial"/>
          <w:i/>
          <w:iCs/>
          <w:color w:val="000000" w:themeColor="text1"/>
          <w:kern w:val="24"/>
        </w:rPr>
        <w:t xml:space="preserve">Crassostrea virginica </w:t>
      </w:r>
      <w:r>
        <w:rPr>
          <w:rFonts w:ascii="Arial" w:hAnsi="Arial" w:cs="Arial"/>
          <w:color w:val="000000" w:themeColor="text1"/>
          <w:kern w:val="24"/>
        </w:rPr>
        <w:t>oysters.</w:t>
      </w:r>
      <w:r w:rsidRPr="00B20949">
        <w:rPr>
          <w:rFonts w:ascii="Arial" w:hAnsi="Arial" w:cs="Arial"/>
          <w:color w:val="000000" w:themeColor="text1"/>
          <w:kern w:val="24"/>
        </w:rPr>
        <w:t xml:space="preserve"> </w:t>
      </w:r>
      <w:r>
        <w:rPr>
          <w:rFonts w:ascii="Arial" w:hAnsi="Arial" w:cs="Arial"/>
          <w:color w:val="000000" w:themeColor="text1"/>
          <w:kern w:val="24"/>
        </w:rPr>
        <w:t>The difference in surface area was calculated as the difference between starting and ending shell size.</w:t>
      </w:r>
      <w:r w:rsidRPr="00B20949">
        <w:rPr>
          <w:rFonts w:ascii="Arial" w:hAnsi="Arial" w:cs="Arial"/>
          <w:color w:val="000000" w:themeColor="text1"/>
          <w:kern w:val="24"/>
        </w:rPr>
        <w:t xml:space="preserve"> L-Ratios and p-values were recorded during backward stepwise model selection and refer to the ANOVA test output between the full model and a model with the specified predictor omitted. Bolded values denote a significant effect, determined by alpha &lt; 0.05. The final model: </w:t>
      </w:r>
      <w:r>
        <w:rPr>
          <w:rFonts w:ascii="Arial" w:hAnsi="Arial" w:cs="Arial"/>
          <w:color w:val="000000" w:themeColor="text1"/>
          <w:kern w:val="24"/>
        </w:rPr>
        <w:t>Net shell growth rate</w:t>
      </w:r>
      <w:r w:rsidRPr="00B20949">
        <w:rPr>
          <w:rFonts w:ascii="Arial" w:hAnsi="Arial" w:cs="Arial"/>
          <w:color w:val="000000" w:themeColor="text1"/>
          <w:kern w:val="24"/>
        </w:rPr>
        <w:t xml:space="preserve"> ~</w:t>
      </w:r>
      <w:r>
        <w:rPr>
          <w:rFonts w:ascii="Arial" w:hAnsi="Arial" w:cs="Arial"/>
          <w:color w:val="000000" w:themeColor="text1"/>
          <w:kern w:val="24"/>
        </w:rPr>
        <w:t xml:space="preserve"> size + categorical(salinity, 2 levels) + continuous(TA) + RI(</w:t>
      </w:r>
      <w:r w:rsidR="00B33015">
        <w:rPr>
          <w:rFonts w:ascii="Arial" w:hAnsi="Arial" w:cs="Arial"/>
          <w:color w:val="000000" w:themeColor="text1"/>
          <w:kern w:val="24"/>
        </w:rPr>
        <w:t>culture chamber</w:t>
      </w:r>
      <w:r>
        <w:rPr>
          <w:rFonts w:ascii="Arial" w:hAnsi="Arial" w:cs="Arial"/>
          <w:color w:val="000000" w:themeColor="text1"/>
          <w:kern w:val="24"/>
        </w:rPr>
        <w:t>)</w:t>
      </w:r>
      <w:r w:rsidRPr="00B20949">
        <w:rPr>
          <w:rFonts w:ascii="Arial" w:hAnsi="Arial" w:cs="Arial"/>
          <w:color w:val="000000" w:themeColor="text1"/>
          <w:kern w:val="24"/>
        </w:rPr>
        <w:t xml:space="preserve">, accounted for ~ </w:t>
      </w:r>
      <w:r>
        <w:rPr>
          <w:rFonts w:ascii="Arial" w:hAnsi="Arial" w:cs="Arial"/>
          <w:color w:val="000000" w:themeColor="text1"/>
          <w:kern w:val="24"/>
        </w:rPr>
        <w:t>X</w:t>
      </w:r>
      <w:r w:rsidRPr="00B20949">
        <w:rPr>
          <w:rFonts w:ascii="Arial" w:hAnsi="Arial" w:cs="Arial"/>
          <w:color w:val="000000" w:themeColor="text1"/>
          <w:kern w:val="24"/>
        </w:rPr>
        <w:t>% of the variation.</w:t>
      </w:r>
      <w:r>
        <w:rPr>
          <w:rFonts w:ascii="Arial" w:hAnsi="Arial" w:cs="Arial"/>
          <w:color w:val="000000" w:themeColor="text1"/>
          <w:kern w:val="24"/>
        </w:rPr>
        <w:t xml:space="preserve"> </w:t>
      </w:r>
    </w:p>
    <w:tbl>
      <w:tblPr>
        <w:tblW w:w="9810" w:type="dxa"/>
        <w:tblInd w:w="-275" w:type="dxa"/>
        <w:tblLook w:val="04A0" w:firstRow="1" w:lastRow="0" w:firstColumn="1" w:lastColumn="0" w:noHBand="0" w:noVBand="1"/>
      </w:tblPr>
      <w:tblGrid>
        <w:gridCol w:w="2700"/>
        <w:gridCol w:w="1379"/>
        <w:gridCol w:w="1260"/>
        <w:gridCol w:w="1080"/>
        <w:gridCol w:w="810"/>
        <w:gridCol w:w="1231"/>
        <w:gridCol w:w="1350"/>
      </w:tblGrid>
      <w:tr w:rsidR="00280737" w:rsidRPr="005D300B" w14:paraId="2B706078" w14:textId="77777777" w:rsidTr="00901EBE">
        <w:trPr>
          <w:trHeight w:val="851"/>
        </w:trPr>
        <w:tc>
          <w:tcPr>
            <w:tcW w:w="2700" w:type="dxa"/>
            <w:tcBorders>
              <w:top w:val="single" w:sz="4" w:space="0" w:color="auto"/>
              <w:left w:val="single" w:sz="4" w:space="0" w:color="auto"/>
              <w:bottom w:val="double" w:sz="6" w:space="0" w:color="auto"/>
              <w:right w:val="nil"/>
            </w:tcBorders>
            <w:shd w:val="clear" w:color="auto" w:fill="auto"/>
            <w:vAlign w:val="center"/>
            <w:hideMark/>
          </w:tcPr>
          <w:p w14:paraId="6D2BDE83" w14:textId="77777777" w:rsidR="00280737" w:rsidRPr="003A626C" w:rsidRDefault="00280737" w:rsidP="00901EBE">
            <w:pPr>
              <w:ind w:right="-44"/>
              <w:rPr>
                <w:rFonts w:ascii="Arial" w:eastAsia="Times New Roman" w:hAnsi="Arial" w:cs="Arial"/>
                <w:b/>
                <w:bCs/>
                <w:color w:val="000000" w:themeColor="text1"/>
                <w:sz w:val="8"/>
                <w:szCs w:val="8"/>
              </w:rPr>
            </w:pPr>
          </w:p>
          <w:p w14:paraId="47043AAE" w14:textId="77777777" w:rsidR="00280737" w:rsidRPr="00C4494E" w:rsidRDefault="00280737" w:rsidP="00901EBE">
            <w:pPr>
              <w:ind w:right="-44"/>
              <w:rPr>
                <w:rFonts w:ascii="Arial" w:eastAsia="Times New Roman" w:hAnsi="Arial" w:cs="Arial"/>
                <w:color w:val="000000" w:themeColor="text1"/>
                <w:sz w:val="18"/>
                <w:szCs w:val="18"/>
              </w:rPr>
            </w:pPr>
            <w:r w:rsidRPr="005F0947">
              <w:rPr>
                <w:rFonts w:ascii="Arial" w:eastAsia="Times New Roman" w:hAnsi="Arial" w:cs="Arial"/>
                <w:b/>
                <w:bCs/>
                <w:color w:val="000000" w:themeColor="text1"/>
              </w:rPr>
              <w:t>Fixed Effects</w:t>
            </w:r>
            <w:r w:rsidRPr="00C4494E">
              <w:rPr>
                <w:rFonts w:ascii="Arial" w:eastAsia="Times New Roman" w:hAnsi="Arial" w:cs="Arial"/>
                <w:color w:val="000000" w:themeColor="text1"/>
                <w:sz w:val="18"/>
                <w:szCs w:val="18"/>
              </w:rPr>
              <w:t xml:space="preserve">     </w:t>
            </w:r>
          </w:p>
          <w:p w14:paraId="084C0A98" w14:textId="77777777" w:rsidR="00280737" w:rsidRPr="00C4494E" w:rsidRDefault="00280737" w:rsidP="00901EBE">
            <w:pPr>
              <w:spacing w:line="240" w:lineRule="auto"/>
              <w:ind w:right="-43"/>
              <w:rPr>
                <w:rFonts w:ascii="Arial" w:eastAsia="Times New Roman" w:hAnsi="Arial" w:cs="Arial"/>
                <w:color w:val="000000" w:themeColor="text1"/>
                <w:sz w:val="18"/>
                <w:szCs w:val="18"/>
              </w:rPr>
            </w:pPr>
            <w:r w:rsidRPr="00C4494E">
              <w:rPr>
                <w:rFonts w:ascii="Arial" w:eastAsia="Times New Roman" w:hAnsi="Arial" w:cs="Arial"/>
                <w:color w:val="000000" w:themeColor="text1"/>
                <w:sz w:val="18"/>
                <w:szCs w:val="18"/>
              </w:rPr>
              <w:t xml:space="preserve">  marg.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16</w:t>
            </w:r>
            <w:r w:rsidRPr="00C4494E">
              <w:rPr>
                <w:rFonts w:ascii="Arial" w:eastAsia="Times New Roman" w:hAnsi="Arial" w:cs="Arial"/>
                <w:color w:val="000000" w:themeColor="text1"/>
                <w:sz w:val="18"/>
                <w:szCs w:val="18"/>
              </w:rPr>
              <w:t xml:space="preserve">                                                                             </w:t>
            </w:r>
          </w:p>
          <w:p w14:paraId="683F137A" w14:textId="77777777" w:rsidR="00280737" w:rsidRPr="005F0947" w:rsidRDefault="00280737" w:rsidP="00901EBE">
            <w:pPr>
              <w:spacing w:line="240" w:lineRule="auto"/>
              <w:ind w:right="-43"/>
              <w:rPr>
                <w:rFonts w:ascii="Arial" w:eastAsia="Times New Roman" w:hAnsi="Arial" w:cs="Arial"/>
                <w:b/>
                <w:bCs/>
                <w:color w:val="000000" w:themeColor="text1"/>
                <w:sz w:val="20"/>
                <w:szCs w:val="20"/>
              </w:rPr>
            </w:pPr>
            <w:r w:rsidRPr="00C4494E">
              <w:rPr>
                <w:rFonts w:ascii="Arial" w:eastAsia="Times New Roman" w:hAnsi="Arial" w:cs="Arial"/>
                <w:color w:val="000000" w:themeColor="text1"/>
                <w:sz w:val="18"/>
                <w:szCs w:val="18"/>
              </w:rPr>
              <w:t xml:space="preserve">  cond.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52</w:t>
            </w:r>
          </w:p>
        </w:tc>
        <w:tc>
          <w:tcPr>
            <w:tcW w:w="1379" w:type="dxa"/>
            <w:tcBorders>
              <w:top w:val="single" w:sz="4" w:space="0" w:color="auto"/>
              <w:left w:val="nil"/>
              <w:bottom w:val="double" w:sz="6" w:space="0" w:color="auto"/>
              <w:right w:val="nil"/>
            </w:tcBorders>
            <w:shd w:val="clear" w:color="auto" w:fill="auto"/>
            <w:noWrap/>
            <w:vAlign w:val="center"/>
            <w:hideMark/>
          </w:tcPr>
          <w:p w14:paraId="56DB1A3E" w14:textId="77777777" w:rsidR="00280737" w:rsidRPr="005F0947" w:rsidRDefault="00280737" w:rsidP="00901EBE">
            <w:pPr>
              <w:rPr>
                <w:rFonts w:ascii="Arial" w:eastAsia="Times New Roman" w:hAnsi="Arial" w:cs="Arial"/>
                <w:b/>
                <w:bCs/>
                <w:color w:val="000000" w:themeColor="text1"/>
              </w:rPr>
            </w:pPr>
            <w:r w:rsidRPr="005F0947">
              <w:rPr>
                <w:rFonts w:ascii="Arial" w:eastAsia="Times New Roman" w:hAnsi="Arial" w:cs="Arial"/>
                <w:b/>
                <w:bCs/>
                <w:color w:val="000000" w:themeColor="text1"/>
              </w:rPr>
              <w:t>Estimate</w:t>
            </w:r>
          </w:p>
        </w:tc>
        <w:tc>
          <w:tcPr>
            <w:tcW w:w="1260" w:type="dxa"/>
            <w:tcBorders>
              <w:top w:val="single" w:sz="4" w:space="0" w:color="auto"/>
              <w:left w:val="nil"/>
              <w:bottom w:val="double" w:sz="6" w:space="0" w:color="auto"/>
              <w:right w:val="nil"/>
            </w:tcBorders>
            <w:shd w:val="clear" w:color="auto" w:fill="auto"/>
            <w:noWrap/>
            <w:vAlign w:val="center"/>
            <w:hideMark/>
          </w:tcPr>
          <w:p w14:paraId="2E8A9E15" w14:textId="77777777" w:rsidR="00280737" w:rsidRPr="005F0947" w:rsidRDefault="00280737" w:rsidP="00901EBE">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16DF5224" w14:textId="77777777" w:rsidR="00280737" w:rsidRPr="005F0947" w:rsidRDefault="00280737" w:rsidP="00901EBE">
            <w:pPr>
              <w:ind w:right="-91"/>
              <w:rPr>
                <w:rFonts w:ascii="Arial" w:eastAsia="Times New Roman" w:hAnsi="Arial" w:cs="Arial"/>
                <w:b/>
                <w:bCs/>
                <w:color w:val="000000" w:themeColor="text1"/>
              </w:rPr>
            </w:pPr>
            <w:r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105EDFA3" w14:textId="77777777" w:rsidR="00280737" w:rsidRPr="005F0947" w:rsidRDefault="00280737" w:rsidP="00901EBE">
            <w:pPr>
              <w:rPr>
                <w:rFonts w:ascii="Arial" w:eastAsia="Times New Roman" w:hAnsi="Arial" w:cs="Arial"/>
                <w:b/>
                <w:bCs/>
                <w:color w:val="000000" w:themeColor="text1"/>
              </w:rPr>
            </w:pPr>
            <w:proofErr w:type="spellStart"/>
            <w:r w:rsidRPr="005F0947">
              <w:rPr>
                <w:rFonts w:ascii="Arial" w:eastAsia="Times New Roman" w:hAnsi="Arial" w:cs="Arial"/>
                <w:b/>
                <w:bCs/>
                <w:color w:val="000000" w:themeColor="text1"/>
              </w:rPr>
              <w:t>df</w:t>
            </w:r>
            <w:proofErr w:type="spellEnd"/>
          </w:p>
        </w:tc>
        <w:tc>
          <w:tcPr>
            <w:tcW w:w="1231" w:type="dxa"/>
            <w:tcBorders>
              <w:top w:val="single" w:sz="4" w:space="0" w:color="auto"/>
              <w:left w:val="nil"/>
              <w:bottom w:val="double" w:sz="6" w:space="0" w:color="auto"/>
              <w:right w:val="nil"/>
            </w:tcBorders>
            <w:shd w:val="clear" w:color="auto" w:fill="auto"/>
            <w:vAlign w:val="center"/>
            <w:hideMark/>
          </w:tcPr>
          <w:p w14:paraId="22B6184E" w14:textId="77777777" w:rsidR="00280737" w:rsidRPr="005F0947" w:rsidRDefault="00280737" w:rsidP="00901EBE">
            <w:pPr>
              <w:rPr>
                <w:rFonts w:ascii="Arial" w:eastAsia="Times New Roman" w:hAnsi="Arial" w:cs="Arial"/>
                <w:b/>
                <w:bCs/>
                <w:color w:val="000000" w:themeColor="text1"/>
              </w:rPr>
            </w:pPr>
            <w:r>
              <w:rPr>
                <w:rFonts w:ascii="Arial" w:eastAsia="Times New Roman" w:hAnsi="Arial" w:cs="Arial"/>
                <w:b/>
                <w:bCs/>
                <w:color w:val="000000" w:themeColor="text1"/>
              </w:rPr>
              <w:t>L. Ratio</w:t>
            </w:r>
          </w:p>
        </w:tc>
        <w:tc>
          <w:tcPr>
            <w:tcW w:w="1350" w:type="dxa"/>
            <w:tcBorders>
              <w:top w:val="single" w:sz="4" w:space="0" w:color="auto"/>
              <w:left w:val="nil"/>
              <w:bottom w:val="double" w:sz="6" w:space="0" w:color="auto"/>
              <w:right w:val="single" w:sz="4" w:space="0" w:color="auto"/>
            </w:tcBorders>
            <w:shd w:val="clear" w:color="auto" w:fill="auto"/>
            <w:vAlign w:val="center"/>
            <w:hideMark/>
          </w:tcPr>
          <w:p w14:paraId="3ECF22A1" w14:textId="77777777" w:rsidR="00280737" w:rsidRPr="005F0947" w:rsidRDefault="00280737" w:rsidP="00901EBE">
            <w:pPr>
              <w:ind w:right="-330"/>
              <w:rPr>
                <w:rFonts w:ascii="Arial" w:eastAsia="Times New Roman" w:hAnsi="Arial" w:cs="Arial"/>
                <w:b/>
                <w:bCs/>
                <w:color w:val="000000" w:themeColor="text1"/>
              </w:rPr>
            </w:pPr>
            <w:r w:rsidRPr="005F0947">
              <w:rPr>
                <w:rFonts w:ascii="Arial" w:eastAsia="Times New Roman" w:hAnsi="Arial" w:cs="Arial"/>
                <w:b/>
                <w:bCs/>
                <w:color w:val="000000" w:themeColor="text1"/>
              </w:rPr>
              <w:t>p-value</w:t>
            </w:r>
          </w:p>
        </w:tc>
      </w:tr>
      <w:tr w:rsidR="00280737" w:rsidRPr="005D300B" w14:paraId="722068B3" w14:textId="77777777" w:rsidTr="00901EBE">
        <w:trPr>
          <w:trHeight w:val="378"/>
        </w:trPr>
        <w:tc>
          <w:tcPr>
            <w:tcW w:w="2700" w:type="dxa"/>
            <w:tcBorders>
              <w:top w:val="nil"/>
              <w:left w:val="single" w:sz="4" w:space="0" w:color="auto"/>
              <w:bottom w:val="nil"/>
              <w:right w:val="nil"/>
            </w:tcBorders>
            <w:shd w:val="clear" w:color="auto" w:fill="auto"/>
            <w:vAlign w:val="center"/>
          </w:tcPr>
          <w:p w14:paraId="1131973D" w14:textId="77777777" w:rsidR="00280737" w:rsidRPr="005F094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Intercept (ambient S)</w:t>
            </w:r>
          </w:p>
        </w:tc>
        <w:tc>
          <w:tcPr>
            <w:tcW w:w="1379" w:type="dxa"/>
            <w:tcBorders>
              <w:top w:val="nil"/>
              <w:left w:val="nil"/>
              <w:bottom w:val="nil"/>
              <w:right w:val="nil"/>
            </w:tcBorders>
            <w:shd w:val="clear" w:color="auto" w:fill="auto"/>
            <w:noWrap/>
            <w:vAlign w:val="center"/>
          </w:tcPr>
          <w:p w14:paraId="3683C91E"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743</w:t>
            </w:r>
          </w:p>
        </w:tc>
        <w:tc>
          <w:tcPr>
            <w:tcW w:w="1260" w:type="dxa"/>
            <w:tcBorders>
              <w:top w:val="nil"/>
              <w:left w:val="nil"/>
              <w:bottom w:val="nil"/>
              <w:right w:val="nil"/>
            </w:tcBorders>
            <w:shd w:val="clear" w:color="auto" w:fill="auto"/>
            <w:noWrap/>
            <w:vAlign w:val="center"/>
          </w:tcPr>
          <w:p w14:paraId="78C74216"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1611</w:t>
            </w:r>
          </w:p>
        </w:tc>
        <w:tc>
          <w:tcPr>
            <w:tcW w:w="1080" w:type="dxa"/>
            <w:tcBorders>
              <w:top w:val="nil"/>
              <w:left w:val="nil"/>
              <w:bottom w:val="nil"/>
              <w:right w:val="nil"/>
            </w:tcBorders>
            <w:shd w:val="clear" w:color="auto" w:fill="auto"/>
            <w:noWrap/>
            <w:vAlign w:val="center"/>
          </w:tcPr>
          <w:p w14:paraId="0F3F3D0E" w14:textId="77777777" w:rsidR="00280737" w:rsidRPr="005F094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0.4615</w:t>
            </w:r>
          </w:p>
        </w:tc>
        <w:tc>
          <w:tcPr>
            <w:tcW w:w="810" w:type="dxa"/>
            <w:tcBorders>
              <w:top w:val="nil"/>
              <w:left w:val="nil"/>
              <w:bottom w:val="nil"/>
              <w:right w:val="nil"/>
            </w:tcBorders>
            <w:shd w:val="clear" w:color="auto" w:fill="auto"/>
            <w:noWrap/>
            <w:vAlign w:val="center"/>
          </w:tcPr>
          <w:p w14:paraId="08160DB1"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436</w:t>
            </w:r>
          </w:p>
        </w:tc>
        <w:tc>
          <w:tcPr>
            <w:tcW w:w="1231" w:type="dxa"/>
            <w:tcBorders>
              <w:top w:val="nil"/>
              <w:left w:val="nil"/>
              <w:bottom w:val="nil"/>
              <w:right w:val="nil"/>
            </w:tcBorders>
            <w:shd w:val="clear" w:color="auto" w:fill="auto"/>
            <w:noWrap/>
            <w:vAlign w:val="center"/>
          </w:tcPr>
          <w:p w14:paraId="5117FD57" w14:textId="77777777" w:rsidR="00280737" w:rsidRPr="005F0947" w:rsidRDefault="00280737" w:rsidP="00901EBE">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205EDBBB" w14:textId="77777777" w:rsidR="00280737" w:rsidRPr="00660977" w:rsidRDefault="00280737" w:rsidP="00901EBE">
            <w:pPr>
              <w:ind w:right="75"/>
              <w:rPr>
                <w:rFonts w:ascii="Arial" w:hAnsi="Arial" w:cs="Arial"/>
                <w:b/>
                <w:bCs/>
                <w:color w:val="000000" w:themeColor="text1"/>
              </w:rPr>
            </w:pPr>
            <w:r>
              <w:rPr>
                <w:rFonts w:ascii="Arial" w:eastAsia="Times New Roman" w:hAnsi="Arial" w:cs="Arial"/>
                <w:color w:val="000000" w:themeColor="text1"/>
              </w:rPr>
              <w:t>0.6447</w:t>
            </w:r>
          </w:p>
        </w:tc>
      </w:tr>
      <w:tr w:rsidR="00280737" w:rsidRPr="005D300B" w14:paraId="3738389F" w14:textId="77777777" w:rsidTr="00901EBE">
        <w:trPr>
          <w:trHeight w:val="214"/>
        </w:trPr>
        <w:tc>
          <w:tcPr>
            <w:tcW w:w="2700" w:type="dxa"/>
            <w:tcBorders>
              <w:top w:val="nil"/>
              <w:left w:val="single" w:sz="4" w:space="0" w:color="auto"/>
              <w:bottom w:val="nil"/>
              <w:right w:val="nil"/>
            </w:tcBorders>
            <w:shd w:val="clear" w:color="auto" w:fill="auto"/>
            <w:vAlign w:val="center"/>
          </w:tcPr>
          <w:p w14:paraId="605D9E13" w14:textId="77777777" w:rsidR="00280737" w:rsidRPr="008775CE"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Low S</w:t>
            </w:r>
          </w:p>
        </w:tc>
        <w:tc>
          <w:tcPr>
            <w:tcW w:w="1379" w:type="dxa"/>
            <w:tcBorders>
              <w:top w:val="nil"/>
              <w:left w:val="nil"/>
              <w:bottom w:val="nil"/>
              <w:right w:val="nil"/>
            </w:tcBorders>
            <w:shd w:val="clear" w:color="auto" w:fill="auto"/>
            <w:noWrap/>
            <w:vAlign w:val="center"/>
          </w:tcPr>
          <w:p w14:paraId="02863345"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743</w:t>
            </w:r>
          </w:p>
        </w:tc>
        <w:tc>
          <w:tcPr>
            <w:tcW w:w="1260" w:type="dxa"/>
            <w:tcBorders>
              <w:top w:val="nil"/>
              <w:left w:val="nil"/>
              <w:bottom w:val="nil"/>
              <w:right w:val="nil"/>
            </w:tcBorders>
            <w:shd w:val="clear" w:color="auto" w:fill="auto"/>
            <w:noWrap/>
            <w:vAlign w:val="center"/>
          </w:tcPr>
          <w:p w14:paraId="716994E9"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1060</w:t>
            </w:r>
          </w:p>
        </w:tc>
        <w:tc>
          <w:tcPr>
            <w:tcW w:w="1080" w:type="dxa"/>
            <w:tcBorders>
              <w:top w:val="nil"/>
              <w:left w:val="nil"/>
              <w:bottom w:val="nil"/>
              <w:right w:val="nil"/>
            </w:tcBorders>
            <w:shd w:val="clear" w:color="auto" w:fill="auto"/>
            <w:noWrap/>
            <w:vAlign w:val="center"/>
          </w:tcPr>
          <w:p w14:paraId="7A82AD59" w14:textId="77777777" w:rsidR="00280737" w:rsidRPr="005F094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0.7009</w:t>
            </w:r>
          </w:p>
        </w:tc>
        <w:tc>
          <w:tcPr>
            <w:tcW w:w="810" w:type="dxa"/>
            <w:tcBorders>
              <w:top w:val="nil"/>
              <w:left w:val="nil"/>
              <w:bottom w:val="nil"/>
              <w:right w:val="nil"/>
            </w:tcBorders>
            <w:shd w:val="clear" w:color="auto" w:fill="auto"/>
            <w:noWrap/>
            <w:vAlign w:val="center"/>
          </w:tcPr>
          <w:p w14:paraId="02412619"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9</w:t>
            </w:r>
          </w:p>
        </w:tc>
        <w:tc>
          <w:tcPr>
            <w:tcW w:w="1231" w:type="dxa"/>
            <w:tcBorders>
              <w:top w:val="nil"/>
              <w:left w:val="nil"/>
              <w:bottom w:val="nil"/>
              <w:right w:val="nil"/>
            </w:tcBorders>
            <w:shd w:val="clear" w:color="auto" w:fill="auto"/>
            <w:noWrap/>
            <w:vAlign w:val="center"/>
          </w:tcPr>
          <w:p w14:paraId="185F3CD0" w14:textId="77777777" w:rsidR="00280737" w:rsidRPr="005F0947" w:rsidRDefault="00280737" w:rsidP="00901EBE">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18ACC618" w14:textId="77777777" w:rsidR="00280737" w:rsidRPr="00945377" w:rsidRDefault="00280737" w:rsidP="00901EBE">
            <w:pPr>
              <w:ind w:right="75"/>
              <w:rPr>
                <w:rFonts w:ascii="Arial" w:eastAsia="Times New Roman" w:hAnsi="Arial" w:cs="Arial"/>
                <w:color w:val="000000" w:themeColor="text1"/>
              </w:rPr>
            </w:pPr>
            <w:r>
              <w:rPr>
                <w:rFonts w:ascii="Arial" w:eastAsia="Times New Roman" w:hAnsi="Arial" w:cs="Arial"/>
                <w:color w:val="000000" w:themeColor="text1"/>
              </w:rPr>
              <w:t>0.5011</w:t>
            </w:r>
          </w:p>
        </w:tc>
      </w:tr>
      <w:tr w:rsidR="00280737" w:rsidRPr="005D300B" w14:paraId="5626FA8C" w14:textId="77777777" w:rsidTr="00901EBE">
        <w:trPr>
          <w:trHeight w:val="355"/>
        </w:trPr>
        <w:tc>
          <w:tcPr>
            <w:tcW w:w="2700" w:type="dxa"/>
            <w:tcBorders>
              <w:top w:val="nil"/>
              <w:left w:val="single" w:sz="4" w:space="0" w:color="auto"/>
              <w:bottom w:val="nil"/>
              <w:right w:val="nil"/>
            </w:tcBorders>
            <w:shd w:val="clear" w:color="auto" w:fill="auto"/>
            <w:vAlign w:val="center"/>
          </w:tcPr>
          <w:p w14:paraId="02E1048E" w14:textId="77777777" w:rsidR="00280737" w:rsidRPr="005F094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Initial size (mm2)</w:t>
            </w:r>
          </w:p>
        </w:tc>
        <w:tc>
          <w:tcPr>
            <w:tcW w:w="1379" w:type="dxa"/>
            <w:tcBorders>
              <w:top w:val="nil"/>
              <w:left w:val="nil"/>
              <w:bottom w:val="nil"/>
              <w:right w:val="nil"/>
            </w:tcBorders>
            <w:shd w:val="clear" w:color="auto" w:fill="auto"/>
            <w:noWrap/>
            <w:vAlign w:val="center"/>
          </w:tcPr>
          <w:p w14:paraId="0D78786E"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020</w:t>
            </w:r>
          </w:p>
        </w:tc>
        <w:tc>
          <w:tcPr>
            <w:tcW w:w="1260" w:type="dxa"/>
            <w:tcBorders>
              <w:top w:val="nil"/>
              <w:left w:val="nil"/>
              <w:bottom w:val="nil"/>
              <w:right w:val="nil"/>
            </w:tcBorders>
            <w:shd w:val="clear" w:color="auto" w:fill="auto"/>
            <w:noWrap/>
            <w:vAlign w:val="center"/>
          </w:tcPr>
          <w:p w14:paraId="61B0DA52"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002</w:t>
            </w:r>
          </w:p>
        </w:tc>
        <w:tc>
          <w:tcPr>
            <w:tcW w:w="1080" w:type="dxa"/>
            <w:tcBorders>
              <w:top w:val="nil"/>
              <w:left w:val="nil"/>
              <w:bottom w:val="nil"/>
              <w:right w:val="nil"/>
            </w:tcBorders>
            <w:shd w:val="clear" w:color="auto" w:fill="auto"/>
            <w:noWrap/>
            <w:vAlign w:val="center"/>
          </w:tcPr>
          <w:p w14:paraId="58B45BC5" w14:textId="77777777" w:rsidR="00280737" w:rsidRPr="005F094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8.9071</w:t>
            </w:r>
          </w:p>
        </w:tc>
        <w:tc>
          <w:tcPr>
            <w:tcW w:w="810" w:type="dxa"/>
            <w:tcBorders>
              <w:top w:val="nil"/>
              <w:left w:val="nil"/>
              <w:bottom w:val="nil"/>
              <w:right w:val="nil"/>
            </w:tcBorders>
            <w:shd w:val="clear" w:color="auto" w:fill="auto"/>
            <w:noWrap/>
            <w:vAlign w:val="center"/>
          </w:tcPr>
          <w:p w14:paraId="1A31888F"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436</w:t>
            </w:r>
          </w:p>
        </w:tc>
        <w:tc>
          <w:tcPr>
            <w:tcW w:w="1231" w:type="dxa"/>
            <w:tcBorders>
              <w:top w:val="nil"/>
              <w:left w:val="nil"/>
              <w:bottom w:val="nil"/>
              <w:right w:val="nil"/>
            </w:tcBorders>
            <w:shd w:val="clear" w:color="auto" w:fill="auto"/>
            <w:noWrap/>
            <w:vAlign w:val="center"/>
          </w:tcPr>
          <w:p w14:paraId="79509051" w14:textId="77777777" w:rsidR="00280737" w:rsidRPr="005F0947" w:rsidRDefault="00280737" w:rsidP="00901EBE">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22BD6060" w14:textId="77777777" w:rsidR="00280737" w:rsidRPr="009D2D32" w:rsidRDefault="00280737" w:rsidP="00901EBE">
            <w:pPr>
              <w:ind w:right="75"/>
              <w:rPr>
                <w:rFonts w:ascii="Arial" w:eastAsia="Times New Roman" w:hAnsi="Arial" w:cs="Arial"/>
                <w:b/>
                <w:bCs/>
                <w:color w:val="000000" w:themeColor="text1"/>
              </w:rPr>
            </w:pPr>
            <w:r w:rsidRPr="009D2D32">
              <w:rPr>
                <w:rFonts w:ascii="Arial" w:eastAsia="Times New Roman" w:hAnsi="Arial" w:cs="Arial"/>
                <w:b/>
                <w:bCs/>
                <w:color w:val="000000" w:themeColor="text1"/>
              </w:rPr>
              <w:t>&lt; 0.0001</w:t>
            </w:r>
          </w:p>
        </w:tc>
      </w:tr>
      <w:tr w:rsidR="00280737" w:rsidRPr="005D300B" w14:paraId="4D96A1CC" w14:textId="77777777" w:rsidTr="00901EBE">
        <w:trPr>
          <w:trHeight w:val="355"/>
        </w:trPr>
        <w:tc>
          <w:tcPr>
            <w:tcW w:w="2700" w:type="dxa"/>
            <w:tcBorders>
              <w:top w:val="nil"/>
              <w:left w:val="single" w:sz="4" w:space="0" w:color="auto"/>
              <w:bottom w:val="nil"/>
              <w:right w:val="nil"/>
            </w:tcBorders>
            <w:shd w:val="clear" w:color="auto" w:fill="auto"/>
            <w:vAlign w:val="center"/>
          </w:tcPr>
          <w:p w14:paraId="3066A520" w14:textId="77777777" w:rsidR="00280737" w:rsidRPr="005F094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TA</w:t>
            </w:r>
          </w:p>
        </w:tc>
        <w:tc>
          <w:tcPr>
            <w:tcW w:w="1379" w:type="dxa"/>
            <w:tcBorders>
              <w:top w:val="nil"/>
              <w:left w:val="nil"/>
              <w:bottom w:val="nil"/>
              <w:right w:val="nil"/>
            </w:tcBorders>
            <w:shd w:val="clear" w:color="auto" w:fill="auto"/>
            <w:noWrap/>
            <w:vAlign w:val="center"/>
          </w:tcPr>
          <w:p w14:paraId="6CD9956A"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001</w:t>
            </w:r>
          </w:p>
        </w:tc>
        <w:tc>
          <w:tcPr>
            <w:tcW w:w="1260" w:type="dxa"/>
            <w:tcBorders>
              <w:top w:val="nil"/>
              <w:left w:val="nil"/>
              <w:bottom w:val="nil"/>
              <w:right w:val="nil"/>
            </w:tcBorders>
            <w:shd w:val="clear" w:color="auto" w:fill="auto"/>
            <w:noWrap/>
            <w:vAlign w:val="center"/>
          </w:tcPr>
          <w:p w14:paraId="7245E6B6"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001</w:t>
            </w:r>
          </w:p>
        </w:tc>
        <w:tc>
          <w:tcPr>
            <w:tcW w:w="1080" w:type="dxa"/>
            <w:tcBorders>
              <w:top w:val="nil"/>
              <w:left w:val="nil"/>
              <w:bottom w:val="nil"/>
              <w:right w:val="nil"/>
            </w:tcBorders>
            <w:shd w:val="clear" w:color="auto" w:fill="auto"/>
            <w:noWrap/>
            <w:vAlign w:val="center"/>
          </w:tcPr>
          <w:p w14:paraId="7EB0C0D6" w14:textId="77777777" w:rsidR="00280737" w:rsidRPr="005F094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1.4194</w:t>
            </w:r>
          </w:p>
        </w:tc>
        <w:tc>
          <w:tcPr>
            <w:tcW w:w="810" w:type="dxa"/>
            <w:tcBorders>
              <w:top w:val="nil"/>
              <w:left w:val="nil"/>
              <w:bottom w:val="nil"/>
              <w:right w:val="nil"/>
            </w:tcBorders>
            <w:shd w:val="clear" w:color="auto" w:fill="auto"/>
            <w:noWrap/>
            <w:vAlign w:val="center"/>
          </w:tcPr>
          <w:p w14:paraId="5DE2C129"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9</w:t>
            </w:r>
          </w:p>
        </w:tc>
        <w:tc>
          <w:tcPr>
            <w:tcW w:w="1231" w:type="dxa"/>
            <w:tcBorders>
              <w:top w:val="nil"/>
              <w:left w:val="nil"/>
              <w:bottom w:val="nil"/>
              <w:right w:val="nil"/>
            </w:tcBorders>
            <w:shd w:val="clear" w:color="auto" w:fill="auto"/>
            <w:noWrap/>
            <w:vAlign w:val="center"/>
          </w:tcPr>
          <w:p w14:paraId="5F191FA1" w14:textId="77777777" w:rsidR="00280737" w:rsidRPr="005F0947" w:rsidRDefault="00280737" w:rsidP="00901EBE">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61DF463E" w14:textId="77777777" w:rsidR="00280737" w:rsidRPr="00843E02" w:rsidRDefault="00280737" w:rsidP="00901EBE">
            <w:pPr>
              <w:ind w:right="75"/>
              <w:rPr>
                <w:rFonts w:ascii="Arial" w:eastAsia="Times New Roman" w:hAnsi="Arial" w:cs="Arial"/>
                <w:color w:val="000000" w:themeColor="text1"/>
              </w:rPr>
            </w:pPr>
            <w:r>
              <w:rPr>
                <w:rFonts w:ascii="Arial" w:eastAsia="Times New Roman" w:hAnsi="Arial" w:cs="Arial"/>
                <w:color w:val="000000" w:themeColor="text1"/>
              </w:rPr>
              <w:t>0.1895</w:t>
            </w:r>
          </w:p>
        </w:tc>
      </w:tr>
      <w:tr w:rsidR="00280737" w:rsidRPr="005D300B" w14:paraId="05513345" w14:textId="77777777" w:rsidTr="00901EBE">
        <w:trPr>
          <w:trHeight w:val="355"/>
        </w:trPr>
        <w:tc>
          <w:tcPr>
            <w:tcW w:w="2700" w:type="dxa"/>
            <w:tcBorders>
              <w:top w:val="single" w:sz="4" w:space="0" w:color="auto"/>
              <w:left w:val="single" w:sz="4" w:space="0" w:color="auto"/>
              <w:bottom w:val="single" w:sz="4" w:space="0" w:color="auto"/>
              <w:right w:val="nil"/>
            </w:tcBorders>
            <w:shd w:val="clear" w:color="auto" w:fill="auto"/>
            <w:vAlign w:val="center"/>
          </w:tcPr>
          <w:p w14:paraId="26C9F0D1" w14:textId="77777777" w:rsidR="00280737" w:rsidRDefault="00280737" w:rsidP="00901EBE">
            <w:pPr>
              <w:ind w:right="-44"/>
              <w:rPr>
                <w:rFonts w:ascii="Arial" w:eastAsia="Times New Roman" w:hAnsi="Arial" w:cs="Arial"/>
                <w:color w:val="000000" w:themeColor="text1"/>
              </w:rPr>
            </w:pPr>
            <w:r w:rsidRPr="005F0947">
              <w:rPr>
                <w:rFonts w:ascii="Arial" w:eastAsia="Times New Roman" w:hAnsi="Arial" w:cs="Arial"/>
                <w:b/>
                <w:bCs/>
                <w:color w:val="000000" w:themeColor="text1"/>
              </w:rPr>
              <w:t>Random Effects</w:t>
            </w:r>
          </w:p>
        </w:tc>
        <w:tc>
          <w:tcPr>
            <w:tcW w:w="1379" w:type="dxa"/>
            <w:tcBorders>
              <w:top w:val="single" w:sz="4" w:space="0" w:color="auto"/>
              <w:left w:val="nil"/>
              <w:bottom w:val="single" w:sz="4" w:space="0" w:color="auto"/>
              <w:right w:val="nil"/>
            </w:tcBorders>
            <w:shd w:val="clear" w:color="auto" w:fill="auto"/>
            <w:noWrap/>
            <w:vAlign w:val="center"/>
          </w:tcPr>
          <w:p w14:paraId="2C28565F" w14:textId="77777777" w:rsidR="00280737" w:rsidRDefault="00280737" w:rsidP="00901EBE">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260" w:type="dxa"/>
            <w:tcBorders>
              <w:top w:val="single" w:sz="4" w:space="0" w:color="auto"/>
              <w:left w:val="nil"/>
              <w:bottom w:val="single" w:sz="4" w:space="0" w:color="auto"/>
              <w:right w:val="nil"/>
            </w:tcBorders>
            <w:shd w:val="clear" w:color="auto" w:fill="auto"/>
            <w:noWrap/>
            <w:vAlign w:val="center"/>
          </w:tcPr>
          <w:p w14:paraId="22864930" w14:textId="77777777" w:rsidR="00280737" w:rsidRDefault="00280737" w:rsidP="00901EBE">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14B285A4" w14:textId="77777777" w:rsidR="00280737" w:rsidRDefault="00280737" w:rsidP="00901EBE">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1FBD97D5" w14:textId="77777777" w:rsidR="00280737" w:rsidRDefault="00280737" w:rsidP="00901EBE">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47768325" w14:textId="77777777" w:rsidR="00280737" w:rsidRPr="005F0947" w:rsidRDefault="00280737" w:rsidP="00901EBE">
            <w:pPr>
              <w:rPr>
                <w:rFonts w:ascii="Arial" w:eastAsia="Times New Roman" w:hAnsi="Arial" w:cs="Arial"/>
                <w:color w:val="000000" w:themeColor="text1"/>
              </w:rPr>
            </w:pPr>
            <w:r w:rsidRPr="005F0947">
              <w:rPr>
                <w:rFonts w:ascii="Arial" w:eastAsia="Times New Roman" w:hAnsi="Arial" w:cs="Arial"/>
                <w:b/>
                <w:bCs/>
                <w:color w:val="000000" w:themeColor="text1"/>
              </w:rPr>
              <w:t>L. Ratio</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28920832" w14:textId="77777777" w:rsidR="00280737" w:rsidRPr="00660977" w:rsidRDefault="00280737" w:rsidP="00901EBE">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280737" w:rsidRPr="005D300B" w14:paraId="05CD436D" w14:textId="77777777" w:rsidTr="00901EBE">
        <w:trPr>
          <w:trHeight w:val="355"/>
        </w:trPr>
        <w:tc>
          <w:tcPr>
            <w:tcW w:w="2700" w:type="dxa"/>
            <w:tcBorders>
              <w:top w:val="single" w:sz="4" w:space="0" w:color="auto"/>
              <w:left w:val="single" w:sz="4" w:space="0" w:color="auto"/>
              <w:bottom w:val="single" w:sz="4" w:space="0" w:color="auto"/>
              <w:right w:val="nil"/>
            </w:tcBorders>
            <w:shd w:val="clear" w:color="auto" w:fill="auto"/>
            <w:vAlign w:val="center"/>
          </w:tcPr>
          <w:p w14:paraId="17288E06" w14:textId="7556E28A" w:rsidR="00280737" w:rsidRDefault="00B33015" w:rsidP="00901EBE">
            <w:pPr>
              <w:ind w:right="-44"/>
              <w:rPr>
                <w:rFonts w:ascii="Arial" w:eastAsia="Times New Roman" w:hAnsi="Arial" w:cs="Arial"/>
                <w:color w:val="000000" w:themeColor="text1"/>
              </w:rPr>
            </w:pPr>
            <w:r>
              <w:rPr>
                <w:rFonts w:ascii="Arial" w:eastAsia="Times New Roman" w:hAnsi="Arial" w:cs="Arial"/>
                <w:color w:val="000000" w:themeColor="text1"/>
              </w:rPr>
              <w:t>Culture chamber</w:t>
            </w:r>
          </w:p>
        </w:tc>
        <w:tc>
          <w:tcPr>
            <w:tcW w:w="1379" w:type="dxa"/>
            <w:tcBorders>
              <w:top w:val="single" w:sz="4" w:space="0" w:color="auto"/>
              <w:left w:val="nil"/>
              <w:bottom w:val="single" w:sz="4" w:space="0" w:color="auto"/>
              <w:right w:val="nil"/>
            </w:tcBorders>
            <w:shd w:val="clear" w:color="auto" w:fill="auto"/>
            <w:noWrap/>
            <w:vAlign w:val="center"/>
          </w:tcPr>
          <w:p w14:paraId="09DD3940" w14:textId="77777777" w:rsidR="00280737" w:rsidRDefault="00280737" w:rsidP="00901EBE">
            <w:pPr>
              <w:rPr>
                <w:rFonts w:ascii="Arial" w:eastAsia="Times New Roman" w:hAnsi="Arial" w:cs="Arial"/>
                <w:color w:val="000000" w:themeColor="text1"/>
              </w:rPr>
            </w:pPr>
            <w:r>
              <w:rPr>
                <w:rFonts w:ascii="Arial" w:eastAsia="Times New Roman" w:hAnsi="Arial" w:cs="Arial"/>
                <w:color w:val="000000" w:themeColor="text1"/>
              </w:rPr>
              <w:t>0.1681</w:t>
            </w:r>
          </w:p>
        </w:tc>
        <w:tc>
          <w:tcPr>
            <w:tcW w:w="1260" w:type="dxa"/>
            <w:tcBorders>
              <w:top w:val="single" w:sz="4" w:space="0" w:color="auto"/>
              <w:left w:val="nil"/>
              <w:bottom w:val="single" w:sz="4" w:space="0" w:color="auto"/>
              <w:right w:val="nil"/>
            </w:tcBorders>
            <w:shd w:val="clear" w:color="auto" w:fill="auto"/>
            <w:noWrap/>
            <w:vAlign w:val="center"/>
          </w:tcPr>
          <w:p w14:paraId="06EA0127" w14:textId="77777777" w:rsidR="00280737" w:rsidRDefault="00280737" w:rsidP="00901EBE">
            <w:pPr>
              <w:rPr>
                <w:rFonts w:ascii="Arial" w:eastAsia="Times New Roman" w:hAnsi="Arial" w:cs="Arial"/>
                <w:color w:val="000000" w:themeColor="text1"/>
              </w:rPr>
            </w:pPr>
            <w:r>
              <w:rPr>
                <w:rFonts w:ascii="Arial" w:eastAsia="Times New Roman" w:hAnsi="Arial" w:cs="Arial"/>
                <w:color w:val="000000" w:themeColor="text1"/>
              </w:rPr>
              <w:t>0.1956</w:t>
            </w:r>
          </w:p>
        </w:tc>
        <w:tc>
          <w:tcPr>
            <w:tcW w:w="1080" w:type="dxa"/>
            <w:tcBorders>
              <w:top w:val="single" w:sz="4" w:space="0" w:color="auto"/>
              <w:left w:val="nil"/>
              <w:bottom w:val="single" w:sz="4" w:space="0" w:color="auto"/>
              <w:right w:val="nil"/>
            </w:tcBorders>
            <w:shd w:val="clear" w:color="auto" w:fill="auto"/>
            <w:noWrap/>
            <w:vAlign w:val="center"/>
          </w:tcPr>
          <w:p w14:paraId="5A3AF1C9" w14:textId="77777777" w:rsidR="00280737" w:rsidRDefault="00280737" w:rsidP="00901EBE">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225A83D6" w14:textId="77777777" w:rsidR="00280737" w:rsidRDefault="00280737" w:rsidP="00901EBE">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05807E17" w14:textId="77777777" w:rsidR="00280737" w:rsidRPr="005F0947" w:rsidRDefault="00280737" w:rsidP="00901EBE">
            <w:pPr>
              <w:rPr>
                <w:rFonts w:ascii="Arial" w:eastAsia="Times New Roman" w:hAnsi="Arial" w:cs="Arial"/>
                <w:color w:val="000000" w:themeColor="text1"/>
              </w:rPr>
            </w:pPr>
            <w:r w:rsidRPr="00541D7A">
              <w:rPr>
                <w:rFonts w:ascii="Arial" w:eastAsia="Times New Roman" w:hAnsi="Arial" w:cs="Arial"/>
                <w:color w:val="000000" w:themeColor="text1"/>
              </w:rPr>
              <w:t xml:space="preserve">95.48962  </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2D71E790" w14:textId="77777777" w:rsidR="00280737" w:rsidRPr="00660977" w:rsidRDefault="00280737" w:rsidP="00901EBE">
            <w:pPr>
              <w:ind w:right="75"/>
              <w:rPr>
                <w:rFonts w:ascii="Arial" w:eastAsia="Times New Roman" w:hAnsi="Arial" w:cs="Arial"/>
                <w:b/>
                <w:bCs/>
                <w:color w:val="000000" w:themeColor="text1"/>
              </w:rPr>
            </w:pPr>
            <w:r>
              <w:rPr>
                <w:rFonts w:ascii="Arial" w:eastAsia="Times New Roman" w:hAnsi="Arial" w:cs="Arial"/>
                <w:color w:val="000000" w:themeColor="text1"/>
              </w:rPr>
              <w:t>&lt; 0.0001</w:t>
            </w:r>
          </w:p>
        </w:tc>
      </w:tr>
    </w:tbl>
    <w:p w14:paraId="2EA06458" w14:textId="77777777" w:rsidR="00280737" w:rsidRDefault="00280737" w:rsidP="00280737">
      <w:pPr>
        <w:pStyle w:val="NoSpacing"/>
        <w:rPr>
          <w:rFonts w:ascii="Arial" w:hAnsi="Arial" w:cs="Arial"/>
          <w:b/>
          <w:bCs/>
          <w:i/>
          <w:iCs/>
          <w:sz w:val="28"/>
          <w:szCs w:val="28"/>
        </w:rPr>
      </w:pPr>
    </w:p>
    <w:p w14:paraId="5A366334" w14:textId="77777777" w:rsidR="00280737" w:rsidRDefault="00280737" w:rsidP="00280737">
      <w:pPr>
        <w:pStyle w:val="NoSpacing"/>
        <w:rPr>
          <w:rFonts w:ascii="Arial" w:hAnsi="Arial" w:cs="Arial"/>
          <w:b/>
          <w:bCs/>
          <w:i/>
          <w:iCs/>
          <w:sz w:val="28"/>
          <w:szCs w:val="28"/>
        </w:rPr>
      </w:pPr>
    </w:p>
    <w:p w14:paraId="7388968F" w14:textId="753B5997" w:rsidR="00280737" w:rsidRPr="00B20949" w:rsidRDefault="00280737" w:rsidP="00280737">
      <w:pPr>
        <w:rPr>
          <w:rFonts w:ascii="Arial" w:hAnsi="Arial" w:cs="Arial"/>
          <w:color w:val="000000" w:themeColor="text1"/>
          <w:kern w:val="24"/>
        </w:rPr>
      </w:pPr>
      <w:r w:rsidRPr="00B20949">
        <w:rPr>
          <w:rFonts w:ascii="Arial" w:hAnsi="Arial" w:cs="Arial"/>
          <w:color w:val="000000" w:themeColor="text1"/>
        </w:rPr>
        <w:t xml:space="preserve">Table </w:t>
      </w:r>
      <w:r>
        <w:rPr>
          <w:rFonts w:ascii="Arial" w:hAnsi="Arial" w:cs="Arial"/>
          <w:color w:val="000000" w:themeColor="text1"/>
        </w:rPr>
        <w:t>3</w:t>
      </w:r>
      <w:r w:rsidRPr="00B20949">
        <w:rPr>
          <w:rFonts w:ascii="Arial" w:hAnsi="Arial" w:cs="Arial"/>
          <w:color w:val="000000" w:themeColor="text1"/>
        </w:rPr>
        <w:t xml:space="preserve">. </w:t>
      </w:r>
      <w:r w:rsidRPr="00B20949">
        <w:rPr>
          <w:rFonts w:ascii="Arial" w:hAnsi="Arial" w:cs="Arial"/>
          <w:color w:val="000000" w:themeColor="text1"/>
          <w:kern w:val="24"/>
        </w:rPr>
        <w:t xml:space="preserve">Results of mixed effects, linear model testing the effects of </w:t>
      </w:r>
      <w:r>
        <w:rPr>
          <w:rFonts w:ascii="Arial" w:hAnsi="Arial" w:cs="Arial"/>
          <w:color w:val="000000" w:themeColor="text1"/>
          <w:kern w:val="24"/>
        </w:rPr>
        <w:t xml:space="preserve">TA, salinity (categorical), and initial size on shell thickness </w:t>
      </w:r>
      <w:r w:rsidRPr="00B20949">
        <w:rPr>
          <w:rFonts w:ascii="Arial" w:hAnsi="Arial" w:cs="Arial"/>
          <w:color w:val="000000" w:themeColor="text1"/>
          <w:kern w:val="24"/>
        </w:rPr>
        <w:t>(</w:t>
      </w:r>
      <w:r>
        <w:rPr>
          <w:rFonts w:ascii="Arial" w:hAnsi="Arial" w:cs="Arial"/>
          <w:color w:val="000000" w:themeColor="text1"/>
          <w:kern w:val="24"/>
        </w:rPr>
        <w:t xml:space="preserve">mg </w:t>
      </w:r>
      <w:r>
        <w:rPr>
          <w:rFonts w:ascii="Arial" w:hAnsi="Arial" w:cs="Arial"/>
          <w:color w:val="000000" w:themeColor="text1"/>
        </w:rPr>
        <w:t>mm</w:t>
      </w:r>
      <w:r>
        <w:rPr>
          <w:rFonts w:ascii="Arial" w:hAnsi="Arial" w:cs="Arial"/>
          <w:color w:val="000000" w:themeColor="text1"/>
          <w:vertAlign w:val="superscript"/>
        </w:rPr>
        <w:t>2</w:t>
      </w:r>
      <w:r w:rsidRPr="00B20949">
        <w:rPr>
          <w:rFonts w:ascii="Arial" w:hAnsi="Arial" w:cs="Arial"/>
          <w:color w:val="000000" w:themeColor="text1"/>
          <w:kern w:val="24"/>
        </w:rPr>
        <w:t>)</w:t>
      </w:r>
      <w:r>
        <w:rPr>
          <w:rFonts w:ascii="Arial" w:hAnsi="Arial" w:cs="Arial"/>
          <w:color w:val="000000" w:themeColor="text1"/>
          <w:kern w:val="24"/>
        </w:rPr>
        <w:t xml:space="preserve"> </w:t>
      </w:r>
      <w:r w:rsidRPr="00B20949">
        <w:rPr>
          <w:rFonts w:ascii="Arial" w:hAnsi="Arial" w:cs="Arial"/>
          <w:color w:val="000000" w:themeColor="text1"/>
          <w:kern w:val="24"/>
        </w:rPr>
        <w:t xml:space="preserve">in </w:t>
      </w:r>
      <w:r>
        <w:rPr>
          <w:rFonts w:ascii="Arial" w:hAnsi="Arial" w:cs="Arial"/>
          <w:color w:val="000000" w:themeColor="text1"/>
          <w:kern w:val="24"/>
        </w:rPr>
        <w:t xml:space="preserve">juvenile </w:t>
      </w:r>
      <w:r>
        <w:rPr>
          <w:rFonts w:ascii="Arial" w:hAnsi="Arial" w:cs="Arial"/>
          <w:i/>
          <w:iCs/>
          <w:color w:val="000000" w:themeColor="text1"/>
          <w:kern w:val="24"/>
        </w:rPr>
        <w:t xml:space="preserve">Crassostrea virginica </w:t>
      </w:r>
      <w:r>
        <w:rPr>
          <w:rFonts w:ascii="Arial" w:hAnsi="Arial" w:cs="Arial"/>
          <w:color w:val="000000" w:themeColor="text1"/>
          <w:kern w:val="24"/>
        </w:rPr>
        <w:t>oysters.</w:t>
      </w:r>
      <w:r w:rsidRPr="00B20949">
        <w:rPr>
          <w:rFonts w:ascii="Arial" w:hAnsi="Arial" w:cs="Arial"/>
          <w:color w:val="000000" w:themeColor="text1"/>
          <w:kern w:val="24"/>
        </w:rPr>
        <w:t xml:space="preserve"> L-Ratios </w:t>
      </w:r>
      <w:r w:rsidRPr="00B20949">
        <w:rPr>
          <w:rFonts w:ascii="Arial" w:hAnsi="Arial" w:cs="Arial"/>
          <w:color w:val="000000" w:themeColor="text1"/>
          <w:kern w:val="24"/>
        </w:rPr>
        <w:lastRenderedPageBreak/>
        <w:t xml:space="preserve">and p-values were recorded during backward stepwise model selection and refer to the ANOVA test output between the full model and a model with the specified predictor omitted. Bolded values denote a significant effect, determined by alpha &lt; 0.05. The final model: </w:t>
      </w:r>
      <w:r>
        <w:rPr>
          <w:rFonts w:ascii="Arial" w:hAnsi="Arial" w:cs="Arial"/>
          <w:color w:val="000000" w:themeColor="text1"/>
          <w:kern w:val="24"/>
        </w:rPr>
        <w:t>Net shell thickness</w:t>
      </w:r>
      <w:r w:rsidRPr="00B20949">
        <w:rPr>
          <w:rFonts w:ascii="Arial" w:hAnsi="Arial" w:cs="Arial"/>
          <w:color w:val="000000" w:themeColor="text1"/>
          <w:kern w:val="24"/>
        </w:rPr>
        <w:t xml:space="preserve"> ~</w:t>
      </w:r>
      <w:r>
        <w:rPr>
          <w:rFonts w:ascii="Arial" w:hAnsi="Arial" w:cs="Arial"/>
          <w:color w:val="000000" w:themeColor="text1"/>
          <w:kern w:val="24"/>
        </w:rPr>
        <w:t xml:space="preserve"> initial size + categorical(salinity, 2 levels) + continuous(TA) + RI(</w:t>
      </w:r>
      <w:r w:rsidR="000B2B2F">
        <w:rPr>
          <w:rFonts w:ascii="Arial" w:eastAsia="Times New Roman" w:hAnsi="Arial" w:cs="Arial"/>
          <w:color w:val="000000" w:themeColor="text1"/>
        </w:rPr>
        <w:t>c</w:t>
      </w:r>
      <w:r w:rsidR="00B33015">
        <w:rPr>
          <w:rFonts w:ascii="Arial" w:eastAsia="Times New Roman" w:hAnsi="Arial" w:cs="Arial"/>
          <w:color w:val="000000" w:themeColor="text1"/>
        </w:rPr>
        <w:t>ulture chamber</w:t>
      </w:r>
      <w:r>
        <w:rPr>
          <w:rFonts w:ascii="Arial" w:hAnsi="Arial" w:cs="Arial"/>
          <w:color w:val="000000" w:themeColor="text1"/>
          <w:kern w:val="24"/>
        </w:rPr>
        <w:t>)</w:t>
      </w:r>
      <w:r w:rsidRPr="00B20949">
        <w:rPr>
          <w:rFonts w:ascii="Arial" w:hAnsi="Arial" w:cs="Arial"/>
          <w:color w:val="000000" w:themeColor="text1"/>
          <w:kern w:val="24"/>
        </w:rPr>
        <w:t xml:space="preserve">, accounted for ~ </w:t>
      </w:r>
      <w:r>
        <w:rPr>
          <w:rFonts w:ascii="Arial" w:hAnsi="Arial" w:cs="Arial"/>
          <w:color w:val="000000" w:themeColor="text1"/>
          <w:kern w:val="24"/>
        </w:rPr>
        <w:t>X</w:t>
      </w:r>
      <w:r w:rsidRPr="00B20949">
        <w:rPr>
          <w:rFonts w:ascii="Arial" w:hAnsi="Arial" w:cs="Arial"/>
          <w:color w:val="000000" w:themeColor="text1"/>
          <w:kern w:val="24"/>
        </w:rPr>
        <w:t>% of the variation.</w:t>
      </w:r>
      <w:r>
        <w:rPr>
          <w:rFonts w:ascii="Arial" w:hAnsi="Arial" w:cs="Arial"/>
          <w:color w:val="000000" w:themeColor="text1"/>
          <w:kern w:val="24"/>
        </w:rPr>
        <w:t xml:space="preserve"> </w:t>
      </w:r>
    </w:p>
    <w:tbl>
      <w:tblPr>
        <w:tblW w:w="9810" w:type="dxa"/>
        <w:tblInd w:w="-275" w:type="dxa"/>
        <w:tblLook w:val="04A0" w:firstRow="1" w:lastRow="0" w:firstColumn="1" w:lastColumn="0" w:noHBand="0" w:noVBand="1"/>
      </w:tblPr>
      <w:tblGrid>
        <w:gridCol w:w="2700"/>
        <w:gridCol w:w="1379"/>
        <w:gridCol w:w="1260"/>
        <w:gridCol w:w="1080"/>
        <w:gridCol w:w="810"/>
        <w:gridCol w:w="1231"/>
        <w:gridCol w:w="1350"/>
      </w:tblGrid>
      <w:tr w:rsidR="00280737" w:rsidRPr="005D300B" w14:paraId="49A38525" w14:textId="77777777" w:rsidTr="00901EBE">
        <w:trPr>
          <w:trHeight w:val="851"/>
        </w:trPr>
        <w:tc>
          <w:tcPr>
            <w:tcW w:w="2700" w:type="dxa"/>
            <w:tcBorders>
              <w:top w:val="single" w:sz="4" w:space="0" w:color="auto"/>
              <w:left w:val="single" w:sz="4" w:space="0" w:color="auto"/>
              <w:bottom w:val="double" w:sz="6" w:space="0" w:color="auto"/>
              <w:right w:val="nil"/>
            </w:tcBorders>
            <w:shd w:val="clear" w:color="auto" w:fill="auto"/>
            <w:vAlign w:val="center"/>
            <w:hideMark/>
          </w:tcPr>
          <w:p w14:paraId="5A04CF87" w14:textId="77777777" w:rsidR="00280737" w:rsidRPr="003A626C" w:rsidRDefault="00280737" w:rsidP="00901EBE">
            <w:pPr>
              <w:ind w:right="-44"/>
              <w:rPr>
                <w:rFonts w:ascii="Arial" w:eastAsia="Times New Roman" w:hAnsi="Arial" w:cs="Arial"/>
                <w:b/>
                <w:bCs/>
                <w:color w:val="000000" w:themeColor="text1"/>
                <w:sz w:val="8"/>
                <w:szCs w:val="8"/>
              </w:rPr>
            </w:pPr>
          </w:p>
          <w:p w14:paraId="059A5752" w14:textId="77777777" w:rsidR="00280737" w:rsidRPr="00C4494E" w:rsidRDefault="00280737" w:rsidP="00901EBE">
            <w:pPr>
              <w:ind w:right="-44"/>
              <w:rPr>
                <w:rFonts w:ascii="Arial" w:eastAsia="Times New Roman" w:hAnsi="Arial" w:cs="Arial"/>
                <w:color w:val="000000" w:themeColor="text1"/>
                <w:sz w:val="18"/>
                <w:szCs w:val="18"/>
              </w:rPr>
            </w:pPr>
            <w:r w:rsidRPr="005F0947">
              <w:rPr>
                <w:rFonts w:ascii="Arial" w:eastAsia="Times New Roman" w:hAnsi="Arial" w:cs="Arial"/>
                <w:b/>
                <w:bCs/>
                <w:color w:val="000000" w:themeColor="text1"/>
              </w:rPr>
              <w:t>Fixed Effects</w:t>
            </w:r>
            <w:r w:rsidRPr="00C4494E">
              <w:rPr>
                <w:rFonts w:ascii="Arial" w:eastAsia="Times New Roman" w:hAnsi="Arial" w:cs="Arial"/>
                <w:color w:val="000000" w:themeColor="text1"/>
                <w:sz w:val="18"/>
                <w:szCs w:val="18"/>
              </w:rPr>
              <w:t xml:space="preserve">     </w:t>
            </w:r>
          </w:p>
          <w:p w14:paraId="0D14A023" w14:textId="77777777" w:rsidR="00280737" w:rsidRPr="00C4494E" w:rsidRDefault="00280737" w:rsidP="00901EBE">
            <w:pPr>
              <w:spacing w:line="240" w:lineRule="auto"/>
              <w:ind w:right="-43"/>
              <w:rPr>
                <w:rFonts w:ascii="Arial" w:eastAsia="Times New Roman" w:hAnsi="Arial" w:cs="Arial"/>
                <w:color w:val="000000" w:themeColor="text1"/>
                <w:sz w:val="18"/>
                <w:szCs w:val="18"/>
              </w:rPr>
            </w:pPr>
            <w:r w:rsidRPr="00C4494E">
              <w:rPr>
                <w:rFonts w:ascii="Arial" w:eastAsia="Times New Roman" w:hAnsi="Arial" w:cs="Arial"/>
                <w:color w:val="000000" w:themeColor="text1"/>
                <w:sz w:val="18"/>
                <w:szCs w:val="18"/>
              </w:rPr>
              <w:t xml:space="preserve">  marg.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01</w:t>
            </w:r>
            <w:r w:rsidRPr="00C4494E">
              <w:rPr>
                <w:rFonts w:ascii="Arial" w:eastAsia="Times New Roman" w:hAnsi="Arial" w:cs="Arial"/>
                <w:color w:val="000000" w:themeColor="text1"/>
                <w:sz w:val="18"/>
                <w:szCs w:val="18"/>
              </w:rPr>
              <w:t xml:space="preserve">                                                                             </w:t>
            </w:r>
          </w:p>
          <w:p w14:paraId="6B500CCB" w14:textId="77777777" w:rsidR="00280737" w:rsidRPr="005F0947" w:rsidRDefault="00280737" w:rsidP="00901EBE">
            <w:pPr>
              <w:spacing w:line="240" w:lineRule="auto"/>
              <w:ind w:right="-43"/>
              <w:rPr>
                <w:rFonts w:ascii="Arial" w:eastAsia="Times New Roman" w:hAnsi="Arial" w:cs="Arial"/>
                <w:b/>
                <w:bCs/>
                <w:color w:val="000000" w:themeColor="text1"/>
                <w:sz w:val="20"/>
                <w:szCs w:val="20"/>
              </w:rPr>
            </w:pPr>
            <w:r w:rsidRPr="00C4494E">
              <w:rPr>
                <w:rFonts w:ascii="Arial" w:eastAsia="Times New Roman" w:hAnsi="Arial" w:cs="Arial"/>
                <w:color w:val="000000" w:themeColor="text1"/>
                <w:sz w:val="18"/>
                <w:szCs w:val="18"/>
              </w:rPr>
              <w:t xml:space="preserve">  cond.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01</w:t>
            </w:r>
          </w:p>
        </w:tc>
        <w:tc>
          <w:tcPr>
            <w:tcW w:w="1379" w:type="dxa"/>
            <w:tcBorders>
              <w:top w:val="single" w:sz="4" w:space="0" w:color="auto"/>
              <w:left w:val="nil"/>
              <w:bottom w:val="double" w:sz="6" w:space="0" w:color="auto"/>
              <w:right w:val="nil"/>
            </w:tcBorders>
            <w:shd w:val="clear" w:color="auto" w:fill="auto"/>
            <w:noWrap/>
            <w:vAlign w:val="center"/>
            <w:hideMark/>
          </w:tcPr>
          <w:p w14:paraId="7907BCC8" w14:textId="77777777" w:rsidR="00280737" w:rsidRPr="005F0947" w:rsidRDefault="00280737" w:rsidP="00901EBE">
            <w:pPr>
              <w:rPr>
                <w:rFonts w:ascii="Arial" w:eastAsia="Times New Roman" w:hAnsi="Arial" w:cs="Arial"/>
                <w:b/>
                <w:bCs/>
                <w:color w:val="000000" w:themeColor="text1"/>
              </w:rPr>
            </w:pPr>
            <w:r w:rsidRPr="005F0947">
              <w:rPr>
                <w:rFonts w:ascii="Arial" w:eastAsia="Times New Roman" w:hAnsi="Arial" w:cs="Arial"/>
                <w:b/>
                <w:bCs/>
                <w:color w:val="000000" w:themeColor="text1"/>
              </w:rPr>
              <w:t>Estimate</w:t>
            </w:r>
          </w:p>
        </w:tc>
        <w:tc>
          <w:tcPr>
            <w:tcW w:w="1260" w:type="dxa"/>
            <w:tcBorders>
              <w:top w:val="single" w:sz="4" w:space="0" w:color="auto"/>
              <w:left w:val="nil"/>
              <w:bottom w:val="double" w:sz="6" w:space="0" w:color="auto"/>
              <w:right w:val="nil"/>
            </w:tcBorders>
            <w:shd w:val="clear" w:color="auto" w:fill="auto"/>
            <w:noWrap/>
            <w:vAlign w:val="center"/>
            <w:hideMark/>
          </w:tcPr>
          <w:p w14:paraId="38E23A5F" w14:textId="77777777" w:rsidR="00280737" w:rsidRPr="005F0947" w:rsidRDefault="00280737" w:rsidP="00901EBE">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59E60FC6" w14:textId="77777777" w:rsidR="00280737" w:rsidRPr="005F0947" w:rsidRDefault="00280737" w:rsidP="00901EBE">
            <w:pPr>
              <w:ind w:right="-91"/>
              <w:rPr>
                <w:rFonts w:ascii="Arial" w:eastAsia="Times New Roman" w:hAnsi="Arial" w:cs="Arial"/>
                <w:b/>
                <w:bCs/>
                <w:color w:val="000000" w:themeColor="text1"/>
              </w:rPr>
            </w:pPr>
            <w:r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69F800C9" w14:textId="77777777" w:rsidR="00280737" w:rsidRPr="005F0947" w:rsidRDefault="00280737" w:rsidP="00901EBE">
            <w:pPr>
              <w:rPr>
                <w:rFonts w:ascii="Arial" w:eastAsia="Times New Roman" w:hAnsi="Arial" w:cs="Arial"/>
                <w:b/>
                <w:bCs/>
                <w:color w:val="000000" w:themeColor="text1"/>
              </w:rPr>
            </w:pPr>
            <w:proofErr w:type="spellStart"/>
            <w:r w:rsidRPr="005F0947">
              <w:rPr>
                <w:rFonts w:ascii="Arial" w:eastAsia="Times New Roman" w:hAnsi="Arial" w:cs="Arial"/>
                <w:b/>
                <w:bCs/>
                <w:color w:val="000000" w:themeColor="text1"/>
              </w:rPr>
              <w:t>df</w:t>
            </w:r>
            <w:proofErr w:type="spellEnd"/>
          </w:p>
        </w:tc>
        <w:tc>
          <w:tcPr>
            <w:tcW w:w="1231" w:type="dxa"/>
            <w:tcBorders>
              <w:top w:val="single" w:sz="4" w:space="0" w:color="auto"/>
              <w:left w:val="nil"/>
              <w:bottom w:val="double" w:sz="6" w:space="0" w:color="auto"/>
              <w:right w:val="nil"/>
            </w:tcBorders>
            <w:shd w:val="clear" w:color="auto" w:fill="auto"/>
            <w:vAlign w:val="center"/>
            <w:hideMark/>
          </w:tcPr>
          <w:p w14:paraId="6A430166" w14:textId="77777777" w:rsidR="00280737" w:rsidRPr="005F0947" w:rsidRDefault="00280737" w:rsidP="00901EBE">
            <w:pPr>
              <w:rPr>
                <w:rFonts w:ascii="Arial" w:eastAsia="Times New Roman" w:hAnsi="Arial" w:cs="Arial"/>
                <w:b/>
                <w:bCs/>
                <w:color w:val="000000" w:themeColor="text1"/>
              </w:rPr>
            </w:pPr>
            <w:r>
              <w:rPr>
                <w:rFonts w:ascii="Arial" w:eastAsia="Times New Roman" w:hAnsi="Arial" w:cs="Arial"/>
                <w:b/>
                <w:bCs/>
                <w:color w:val="000000" w:themeColor="text1"/>
              </w:rPr>
              <w:t>L. Ratio</w:t>
            </w:r>
          </w:p>
        </w:tc>
        <w:tc>
          <w:tcPr>
            <w:tcW w:w="1350" w:type="dxa"/>
            <w:tcBorders>
              <w:top w:val="single" w:sz="4" w:space="0" w:color="auto"/>
              <w:left w:val="nil"/>
              <w:bottom w:val="double" w:sz="6" w:space="0" w:color="auto"/>
              <w:right w:val="single" w:sz="4" w:space="0" w:color="auto"/>
            </w:tcBorders>
            <w:shd w:val="clear" w:color="auto" w:fill="auto"/>
            <w:vAlign w:val="center"/>
            <w:hideMark/>
          </w:tcPr>
          <w:p w14:paraId="279992DA" w14:textId="77777777" w:rsidR="00280737" w:rsidRPr="005F0947" w:rsidRDefault="00280737" w:rsidP="00901EBE">
            <w:pPr>
              <w:ind w:right="-330"/>
              <w:rPr>
                <w:rFonts w:ascii="Arial" w:eastAsia="Times New Roman" w:hAnsi="Arial" w:cs="Arial"/>
                <w:b/>
                <w:bCs/>
                <w:color w:val="000000" w:themeColor="text1"/>
              </w:rPr>
            </w:pPr>
            <w:r w:rsidRPr="005F0947">
              <w:rPr>
                <w:rFonts w:ascii="Arial" w:eastAsia="Times New Roman" w:hAnsi="Arial" w:cs="Arial"/>
                <w:b/>
                <w:bCs/>
                <w:color w:val="000000" w:themeColor="text1"/>
              </w:rPr>
              <w:t>p-value</w:t>
            </w:r>
          </w:p>
        </w:tc>
      </w:tr>
      <w:tr w:rsidR="00280737" w:rsidRPr="005D300B" w14:paraId="7FD1D3C4" w14:textId="77777777" w:rsidTr="00901EBE">
        <w:trPr>
          <w:trHeight w:val="378"/>
        </w:trPr>
        <w:tc>
          <w:tcPr>
            <w:tcW w:w="2700" w:type="dxa"/>
            <w:tcBorders>
              <w:top w:val="nil"/>
              <w:left w:val="single" w:sz="4" w:space="0" w:color="auto"/>
              <w:bottom w:val="nil"/>
              <w:right w:val="nil"/>
            </w:tcBorders>
            <w:shd w:val="clear" w:color="auto" w:fill="auto"/>
            <w:vAlign w:val="center"/>
          </w:tcPr>
          <w:p w14:paraId="2137AF04" w14:textId="77777777" w:rsidR="00280737" w:rsidRPr="005F094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Intercept (ambient S)</w:t>
            </w:r>
          </w:p>
        </w:tc>
        <w:tc>
          <w:tcPr>
            <w:tcW w:w="1379" w:type="dxa"/>
            <w:tcBorders>
              <w:top w:val="nil"/>
              <w:left w:val="nil"/>
              <w:bottom w:val="nil"/>
              <w:right w:val="nil"/>
            </w:tcBorders>
            <w:shd w:val="clear" w:color="auto" w:fill="auto"/>
            <w:noWrap/>
            <w:vAlign w:val="center"/>
          </w:tcPr>
          <w:p w14:paraId="7041E65F"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2.4040</w:t>
            </w:r>
          </w:p>
        </w:tc>
        <w:tc>
          <w:tcPr>
            <w:tcW w:w="1260" w:type="dxa"/>
            <w:tcBorders>
              <w:top w:val="nil"/>
              <w:left w:val="nil"/>
              <w:bottom w:val="nil"/>
              <w:right w:val="nil"/>
            </w:tcBorders>
            <w:shd w:val="clear" w:color="auto" w:fill="auto"/>
            <w:noWrap/>
            <w:vAlign w:val="center"/>
          </w:tcPr>
          <w:p w14:paraId="2B2FB403"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803</w:t>
            </w:r>
          </w:p>
        </w:tc>
        <w:tc>
          <w:tcPr>
            <w:tcW w:w="1080" w:type="dxa"/>
            <w:tcBorders>
              <w:top w:val="nil"/>
              <w:left w:val="nil"/>
              <w:bottom w:val="nil"/>
              <w:right w:val="nil"/>
            </w:tcBorders>
            <w:shd w:val="clear" w:color="auto" w:fill="auto"/>
            <w:noWrap/>
            <w:vAlign w:val="center"/>
          </w:tcPr>
          <w:p w14:paraId="6019A756" w14:textId="77777777" w:rsidR="00280737" w:rsidRPr="005F094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29.9037</w:t>
            </w:r>
          </w:p>
        </w:tc>
        <w:tc>
          <w:tcPr>
            <w:tcW w:w="810" w:type="dxa"/>
            <w:tcBorders>
              <w:top w:val="nil"/>
              <w:left w:val="nil"/>
              <w:bottom w:val="nil"/>
              <w:right w:val="nil"/>
            </w:tcBorders>
            <w:shd w:val="clear" w:color="auto" w:fill="auto"/>
            <w:noWrap/>
            <w:vAlign w:val="center"/>
          </w:tcPr>
          <w:p w14:paraId="53357CB0"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436</w:t>
            </w:r>
          </w:p>
        </w:tc>
        <w:tc>
          <w:tcPr>
            <w:tcW w:w="1231" w:type="dxa"/>
            <w:tcBorders>
              <w:top w:val="nil"/>
              <w:left w:val="nil"/>
              <w:bottom w:val="nil"/>
              <w:right w:val="nil"/>
            </w:tcBorders>
            <w:shd w:val="clear" w:color="auto" w:fill="auto"/>
            <w:noWrap/>
            <w:vAlign w:val="center"/>
          </w:tcPr>
          <w:p w14:paraId="45FD3BBC"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w:t>
            </w:r>
          </w:p>
        </w:tc>
        <w:tc>
          <w:tcPr>
            <w:tcW w:w="1350" w:type="dxa"/>
            <w:tcBorders>
              <w:top w:val="nil"/>
              <w:left w:val="nil"/>
              <w:bottom w:val="nil"/>
              <w:right w:val="single" w:sz="4" w:space="0" w:color="auto"/>
            </w:tcBorders>
            <w:shd w:val="clear" w:color="auto" w:fill="auto"/>
            <w:noWrap/>
            <w:vAlign w:val="center"/>
          </w:tcPr>
          <w:p w14:paraId="1EE9864C" w14:textId="77777777" w:rsidR="00280737" w:rsidRPr="00660977" w:rsidRDefault="00280737" w:rsidP="00901EBE">
            <w:pPr>
              <w:ind w:right="75"/>
              <w:rPr>
                <w:rFonts w:ascii="Arial" w:hAnsi="Arial" w:cs="Arial"/>
                <w:b/>
                <w:bCs/>
                <w:color w:val="000000" w:themeColor="text1"/>
              </w:rPr>
            </w:pPr>
            <w:r>
              <w:rPr>
                <w:rFonts w:ascii="Arial" w:hAnsi="Arial" w:cs="Arial"/>
                <w:b/>
                <w:bCs/>
                <w:color w:val="000000" w:themeColor="text1"/>
              </w:rPr>
              <w:t>&lt; 0.0001</w:t>
            </w:r>
          </w:p>
        </w:tc>
      </w:tr>
      <w:tr w:rsidR="00280737" w:rsidRPr="005D300B" w14:paraId="287366AF" w14:textId="77777777" w:rsidTr="00901EBE">
        <w:trPr>
          <w:trHeight w:val="214"/>
        </w:trPr>
        <w:tc>
          <w:tcPr>
            <w:tcW w:w="2700" w:type="dxa"/>
            <w:tcBorders>
              <w:top w:val="nil"/>
              <w:left w:val="single" w:sz="4" w:space="0" w:color="auto"/>
              <w:bottom w:val="nil"/>
              <w:right w:val="nil"/>
            </w:tcBorders>
            <w:shd w:val="clear" w:color="auto" w:fill="auto"/>
            <w:vAlign w:val="center"/>
          </w:tcPr>
          <w:p w14:paraId="2FB61551" w14:textId="77777777" w:rsidR="00280737" w:rsidRPr="008775CE"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Low S</w:t>
            </w:r>
          </w:p>
        </w:tc>
        <w:tc>
          <w:tcPr>
            <w:tcW w:w="1379" w:type="dxa"/>
            <w:tcBorders>
              <w:top w:val="nil"/>
              <w:left w:val="nil"/>
              <w:bottom w:val="nil"/>
              <w:right w:val="nil"/>
            </w:tcBorders>
            <w:shd w:val="clear" w:color="auto" w:fill="auto"/>
            <w:noWrap/>
            <w:vAlign w:val="center"/>
          </w:tcPr>
          <w:p w14:paraId="775C9BDD"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355</w:t>
            </w:r>
          </w:p>
        </w:tc>
        <w:tc>
          <w:tcPr>
            <w:tcW w:w="1260" w:type="dxa"/>
            <w:tcBorders>
              <w:top w:val="nil"/>
              <w:left w:val="nil"/>
              <w:bottom w:val="nil"/>
              <w:right w:val="nil"/>
            </w:tcBorders>
            <w:shd w:val="clear" w:color="auto" w:fill="auto"/>
            <w:noWrap/>
            <w:vAlign w:val="center"/>
          </w:tcPr>
          <w:p w14:paraId="36D46C84"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394</w:t>
            </w:r>
          </w:p>
        </w:tc>
        <w:tc>
          <w:tcPr>
            <w:tcW w:w="1080" w:type="dxa"/>
            <w:tcBorders>
              <w:top w:val="nil"/>
              <w:left w:val="nil"/>
              <w:bottom w:val="nil"/>
              <w:right w:val="nil"/>
            </w:tcBorders>
            <w:shd w:val="clear" w:color="auto" w:fill="auto"/>
            <w:noWrap/>
            <w:vAlign w:val="center"/>
          </w:tcPr>
          <w:p w14:paraId="0E53C7EB" w14:textId="77777777" w:rsidR="00280737" w:rsidRPr="005F094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0.9002</w:t>
            </w:r>
          </w:p>
        </w:tc>
        <w:tc>
          <w:tcPr>
            <w:tcW w:w="810" w:type="dxa"/>
            <w:tcBorders>
              <w:top w:val="nil"/>
              <w:left w:val="nil"/>
              <w:bottom w:val="nil"/>
              <w:right w:val="nil"/>
            </w:tcBorders>
            <w:shd w:val="clear" w:color="auto" w:fill="auto"/>
            <w:noWrap/>
            <w:vAlign w:val="center"/>
          </w:tcPr>
          <w:p w14:paraId="3F292C2E"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9</w:t>
            </w:r>
          </w:p>
        </w:tc>
        <w:tc>
          <w:tcPr>
            <w:tcW w:w="1231" w:type="dxa"/>
            <w:tcBorders>
              <w:top w:val="nil"/>
              <w:left w:val="nil"/>
              <w:bottom w:val="nil"/>
              <w:right w:val="nil"/>
            </w:tcBorders>
            <w:shd w:val="clear" w:color="auto" w:fill="auto"/>
            <w:noWrap/>
            <w:vAlign w:val="center"/>
          </w:tcPr>
          <w:p w14:paraId="2990C830"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w:t>
            </w:r>
          </w:p>
        </w:tc>
        <w:tc>
          <w:tcPr>
            <w:tcW w:w="1350" w:type="dxa"/>
            <w:tcBorders>
              <w:top w:val="nil"/>
              <w:left w:val="nil"/>
              <w:bottom w:val="nil"/>
              <w:right w:val="single" w:sz="4" w:space="0" w:color="auto"/>
            </w:tcBorders>
            <w:shd w:val="clear" w:color="auto" w:fill="auto"/>
            <w:noWrap/>
            <w:vAlign w:val="center"/>
          </w:tcPr>
          <w:p w14:paraId="325CAD5C" w14:textId="77777777" w:rsidR="00280737" w:rsidRPr="00945377" w:rsidRDefault="00280737" w:rsidP="00901EBE">
            <w:pPr>
              <w:ind w:right="75"/>
              <w:rPr>
                <w:rFonts w:ascii="Arial" w:eastAsia="Times New Roman" w:hAnsi="Arial" w:cs="Arial"/>
                <w:color w:val="000000" w:themeColor="text1"/>
              </w:rPr>
            </w:pPr>
            <w:r>
              <w:rPr>
                <w:rFonts w:ascii="Arial" w:eastAsia="Times New Roman" w:hAnsi="Arial" w:cs="Arial"/>
                <w:color w:val="000000" w:themeColor="text1"/>
              </w:rPr>
              <w:t>0.3915</w:t>
            </w:r>
          </w:p>
        </w:tc>
      </w:tr>
      <w:tr w:rsidR="00280737" w:rsidRPr="005D300B" w14:paraId="7FB32FC4" w14:textId="77777777" w:rsidTr="00901EBE">
        <w:trPr>
          <w:trHeight w:val="355"/>
        </w:trPr>
        <w:tc>
          <w:tcPr>
            <w:tcW w:w="2700" w:type="dxa"/>
            <w:tcBorders>
              <w:top w:val="nil"/>
              <w:left w:val="single" w:sz="4" w:space="0" w:color="auto"/>
              <w:bottom w:val="nil"/>
              <w:right w:val="nil"/>
            </w:tcBorders>
            <w:shd w:val="clear" w:color="auto" w:fill="auto"/>
            <w:vAlign w:val="center"/>
          </w:tcPr>
          <w:p w14:paraId="6E370D41" w14:textId="77777777" w:rsidR="00280737" w:rsidRPr="005F094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Initial size (mm2)</w:t>
            </w:r>
          </w:p>
        </w:tc>
        <w:tc>
          <w:tcPr>
            <w:tcW w:w="1379" w:type="dxa"/>
            <w:tcBorders>
              <w:top w:val="nil"/>
              <w:left w:val="nil"/>
              <w:bottom w:val="nil"/>
              <w:right w:val="nil"/>
            </w:tcBorders>
            <w:shd w:val="clear" w:color="auto" w:fill="auto"/>
            <w:noWrap/>
            <w:vAlign w:val="center"/>
          </w:tcPr>
          <w:p w14:paraId="510473F8"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006</w:t>
            </w:r>
          </w:p>
        </w:tc>
        <w:tc>
          <w:tcPr>
            <w:tcW w:w="1260" w:type="dxa"/>
            <w:tcBorders>
              <w:top w:val="nil"/>
              <w:left w:val="nil"/>
              <w:bottom w:val="nil"/>
              <w:right w:val="nil"/>
            </w:tcBorders>
            <w:shd w:val="clear" w:color="auto" w:fill="auto"/>
            <w:noWrap/>
            <w:vAlign w:val="center"/>
          </w:tcPr>
          <w:p w14:paraId="32E1C697"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004</w:t>
            </w:r>
          </w:p>
        </w:tc>
        <w:tc>
          <w:tcPr>
            <w:tcW w:w="1080" w:type="dxa"/>
            <w:tcBorders>
              <w:top w:val="nil"/>
              <w:left w:val="nil"/>
              <w:bottom w:val="nil"/>
              <w:right w:val="nil"/>
            </w:tcBorders>
            <w:shd w:val="clear" w:color="auto" w:fill="auto"/>
            <w:noWrap/>
            <w:vAlign w:val="center"/>
          </w:tcPr>
          <w:p w14:paraId="1A8C4C00" w14:textId="77777777" w:rsidR="00280737" w:rsidRPr="005F094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1.3511</w:t>
            </w:r>
          </w:p>
        </w:tc>
        <w:tc>
          <w:tcPr>
            <w:tcW w:w="810" w:type="dxa"/>
            <w:tcBorders>
              <w:top w:val="nil"/>
              <w:left w:val="nil"/>
              <w:bottom w:val="nil"/>
              <w:right w:val="nil"/>
            </w:tcBorders>
            <w:shd w:val="clear" w:color="auto" w:fill="auto"/>
            <w:noWrap/>
            <w:vAlign w:val="center"/>
          </w:tcPr>
          <w:p w14:paraId="134C57DF"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436</w:t>
            </w:r>
          </w:p>
        </w:tc>
        <w:tc>
          <w:tcPr>
            <w:tcW w:w="1231" w:type="dxa"/>
            <w:tcBorders>
              <w:top w:val="nil"/>
              <w:left w:val="nil"/>
              <w:bottom w:val="nil"/>
              <w:right w:val="nil"/>
            </w:tcBorders>
            <w:shd w:val="clear" w:color="auto" w:fill="auto"/>
            <w:noWrap/>
            <w:vAlign w:val="center"/>
          </w:tcPr>
          <w:p w14:paraId="72D3BE81"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w:t>
            </w:r>
          </w:p>
        </w:tc>
        <w:tc>
          <w:tcPr>
            <w:tcW w:w="1350" w:type="dxa"/>
            <w:tcBorders>
              <w:top w:val="nil"/>
              <w:left w:val="nil"/>
              <w:bottom w:val="nil"/>
              <w:right w:val="single" w:sz="4" w:space="0" w:color="auto"/>
            </w:tcBorders>
            <w:shd w:val="clear" w:color="auto" w:fill="auto"/>
            <w:noWrap/>
            <w:vAlign w:val="center"/>
          </w:tcPr>
          <w:p w14:paraId="4040596B" w14:textId="77777777" w:rsidR="00280737" w:rsidRPr="009417C3" w:rsidRDefault="00280737" w:rsidP="00901EBE">
            <w:pPr>
              <w:ind w:right="75"/>
              <w:rPr>
                <w:rFonts w:ascii="Arial" w:eastAsia="Times New Roman" w:hAnsi="Arial" w:cs="Arial"/>
                <w:color w:val="000000" w:themeColor="text1"/>
              </w:rPr>
            </w:pPr>
            <w:r w:rsidRPr="009417C3">
              <w:rPr>
                <w:rFonts w:ascii="Arial" w:eastAsia="Times New Roman" w:hAnsi="Arial" w:cs="Arial"/>
                <w:color w:val="000000" w:themeColor="text1"/>
              </w:rPr>
              <w:t>0.1774</w:t>
            </w:r>
          </w:p>
        </w:tc>
      </w:tr>
      <w:tr w:rsidR="00280737" w:rsidRPr="005D300B" w14:paraId="49DD8785" w14:textId="77777777" w:rsidTr="00901EBE">
        <w:trPr>
          <w:trHeight w:val="355"/>
        </w:trPr>
        <w:tc>
          <w:tcPr>
            <w:tcW w:w="2700" w:type="dxa"/>
            <w:tcBorders>
              <w:top w:val="nil"/>
              <w:left w:val="single" w:sz="4" w:space="0" w:color="auto"/>
              <w:bottom w:val="nil"/>
              <w:right w:val="nil"/>
            </w:tcBorders>
            <w:shd w:val="clear" w:color="auto" w:fill="auto"/>
            <w:vAlign w:val="center"/>
          </w:tcPr>
          <w:p w14:paraId="183C6080" w14:textId="77777777" w:rsidR="00280737" w:rsidRPr="005F094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TA</w:t>
            </w:r>
          </w:p>
        </w:tc>
        <w:tc>
          <w:tcPr>
            <w:tcW w:w="1379" w:type="dxa"/>
            <w:tcBorders>
              <w:top w:val="nil"/>
              <w:left w:val="nil"/>
              <w:bottom w:val="nil"/>
              <w:right w:val="nil"/>
            </w:tcBorders>
            <w:shd w:val="clear" w:color="auto" w:fill="auto"/>
            <w:noWrap/>
            <w:vAlign w:val="center"/>
          </w:tcPr>
          <w:p w14:paraId="5F4ED05C"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4.4500e</w:t>
            </w:r>
            <w:r w:rsidRPr="009417C3">
              <w:rPr>
                <w:rFonts w:ascii="Arial" w:eastAsia="Times New Roman" w:hAnsi="Arial" w:cs="Arial"/>
                <w:color w:val="000000" w:themeColor="text1"/>
                <w:vertAlign w:val="superscript"/>
              </w:rPr>
              <w:t>-05</w:t>
            </w:r>
          </w:p>
        </w:tc>
        <w:tc>
          <w:tcPr>
            <w:tcW w:w="1260" w:type="dxa"/>
            <w:tcBorders>
              <w:top w:val="nil"/>
              <w:left w:val="nil"/>
              <w:bottom w:val="nil"/>
              <w:right w:val="nil"/>
            </w:tcBorders>
            <w:shd w:val="clear" w:color="auto" w:fill="auto"/>
            <w:noWrap/>
            <w:vAlign w:val="center"/>
          </w:tcPr>
          <w:p w14:paraId="6D9C4CA9"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2.7460e</w:t>
            </w:r>
            <w:r w:rsidRPr="008056BD">
              <w:rPr>
                <w:rFonts w:ascii="Arial" w:eastAsia="Times New Roman" w:hAnsi="Arial" w:cs="Arial"/>
                <w:color w:val="000000" w:themeColor="text1"/>
                <w:vertAlign w:val="superscript"/>
              </w:rPr>
              <w:t>-05</w:t>
            </w:r>
          </w:p>
        </w:tc>
        <w:tc>
          <w:tcPr>
            <w:tcW w:w="1080" w:type="dxa"/>
            <w:tcBorders>
              <w:top w:val="nil"/>
              <w:left w:val="nil"/>
              <w:bottom w:val="nil"/>
              <w:right w:val="nil"/>
            </w:tcBorders>
            <w:shd w:val="clear" w:color="auto" w:fill="auto"/>
            <w:noWrap/>
            <w:vAlign w:val="center"/>
          </w:tcPr>
          <w:p w14:paraId="2035D72C" w14:textId="77777777" w:rsidR="00280737" w:rsidRPr="005F094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1.6220</w:t>
            </w:r>
          </w:p>
        </w:tc>
        <w:tc>
          <w:tcPr>
            <w:tcW w:w="810" w:type="dxa"/>
            <w:tcBorders>
              <w:top w:val="nil"/>
              <w:left w:val="nil"/>
              <w:bottom w:val="nil"/>
              <w:right w:val="nil"/>
            </w:tcBorders>
            <w:shd w:val="clear" w:color="auto" w:fill="auto"/>
            <w:noWrap/>
            <w:vAlign w:val="center"/>
          </w:tcPr>
          <w:p w14:paraId="4C8C7C7D"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9</w:t>
            </w:r>
          </w:p>
        </w:tc>
        <w:tc>
          <w:tcPr>
            <w:tcW w:w="1231" w:type="dxa"/>
            <w:tcBorders>
              <w:top w:val="nil"/>
              <w:left w:val="nil"/>
              <w:bottom w:val="nil"/>
              <w:right w:val="nil"/>
            </w:tcBorders>
            <w:shd w:val="clear" w:color="auto" w:fill="auto"/>
            <w:noWrap/>
            <w:vAlign w:val="center"/>
          </w:tcPr>
          <w:p w14:paraId="4490A884"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w:t>
            </w:r>
          </w:p>
        </w:tc>
        <w:tc>
          <w:tcPr>
            <w:tcW w:w="1350" w:type="dxa"/>
            <w:tcBorders>
              <w:top w:val="nil"/>
              <w:left w:val="nil"/>
              <w:bottom w:val="nil"/>
              <w:right w:val="single" w:sz="4" w:space="0" w:color="auto"/>
            </w:tcBorders>
            <w:shd w:val="clear" w:color="auto" w:fill="auto"/>
            <w:noWrap/>
            <w:vAlign w:val="center"/>
          </w:tcPr>
          <w:p w14:paraId="7C9DB960" w14:textId="77777777" w:rsidR="00280737" w:rsidRPr="00843E02" w:rsidRDefault="00280737" w:rsidP="00901EBE">
            <w:pPr>
              <w:ind w:right="75"/>
              <w:rPr>
                <w:rFonts w:ascii="Arial" w:eastAsia="Times New Roman" w:hAnsi="Arial" w:cs="Arial"/>
                <w:color w:val="000000" w:themeColor="text1"/>
              </w:rPr>
            </w:pPr>
            <w:r>
              <w:rPr>
                <w:rFonts w:ascii="Arial" w:eastAsia="Times New Roman" w:hAnsi="Arial" w:cs="Arial"/>
                <w:color w:val="000000" w:themeColor="text1"/>
              </w:rPr>
              <w:t>0.1392</w:t>
            </w:r>
          </w:p>
        </w:tc>
      </w:tr>
      <w:tr w:rsidR="00280737" w:rsidRPr="005D300B" w14:paraId="339F0145" w14:textId="77777777" w:rsidTr="00901EBE">
        <w:trPr>
          <w:trHeight w:val="355"/>
        </w:trPr>
        <w:tc>
          <w:tcPr>
            <w:tcW w:w="2700" w:type="dxa"/>
            <w:tcBorders>
              <w:top w:val="single" w:sz="4" w:space="0" w:color="auto"/>
              <w:left w:val="single" w:sz="4" w:space="0" w:color="auto"/>
              <w:bottom w:val="single" w:sz="4" w:space="0" w:color="auto"/>
              <w:right w:val="nil"/>
            </w:tcBorders>
            <w:shd w:val="clear" w:color="auto" w:fill="auto"/>
            <w:vAlign w:val="center"/>
          </w:tcPr>
          <w:p w14:paraId="52A4C5AB" w14:textId="77777777" w:rsidR="00280737" w:rsidRDefault="00280737" w:rsidP="00901EBE">
            <w:pPr>
              <w:ind w:right="-44"/>
              <w:rPr>
                <w:rFonts w:ascii="Arial" w:eastAsia="Times New Roman" w:hAnsi="Arial" w:cs="Arial"/>
                <w:color w:val="000000" w:themeColor="text1"/>
              </w:rPr>
            </w:pPr>
            <w:r w:rsidRPr="005F0947">
              <w:rPr>
                <w:rFonts w:ascii="Arial" w:eastAsia="Times New Roman" w:hAnsi="Arial" w:cs="Arial"/>
                <w:b/>
                <w:bCs/>
                <w:color w:val="000000" w:themeColor="text1"/>
              </w:rPr>
              <w:t>Random Effects</w:t>
            </w:r>
          </w:p>
        </w:tc>
        <w:tc>
          <w:tcPr>
            <w:tcW w:w="1379" w:type="dxa"/>
            <w:tcBorders>
              <w:top w:val="single" w:sz="4" w:space="0" w:color="auto"/>
              <w:left w:val="nil"/>
              <w:bottom w:val="single" w:sz="4" w:space="0" w:color="auto"/>
              <w:right w:val="nil"/>
            </w:tcBorders>
            <w:shd w:val="clear" w:color="auto" w:fill="auto"/>
            <w:noWrap/>
            <w:vAlign w:val="center"/>
          </w:tcPr>
          <w:p w14:paraId="16400E7C" w14:textId="77777777" w:rsidR="00280737" w:rsidRDefault="00280737" w:rsidP="00901EBE">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260" w:type="dxa"/>
            <w:tcBorders>
              <w:top w:val="single" w:sz="4" w:space="0" w:color="auto"/>
              <w:left w:val="nil"/>
              <w:bottom w:val="single" w:sz="4" w:space="0" w:color="auto"/>
              <w:right w:val="nil"/>
            </w:tcBorders>
            <w:shd w:val="clear" w:color="auto" w:fill="auto"/>
            <w:noWrap/>
            <w:vAlign w:val="center"/>
          </w:tcPr>
          <w:p w14:paraId="32786AF6" w14:textId="77777777" w:rsidR="00280737" w:rsidRDefault="00280737" w:rsidP="00901EBE">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50AC36E2" w14:textId="77777777" w:rsidR="00280737" w:rsidRDefault="00280737" w:rsidP="00901EBE">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79C25BEF" w14:textId="77777777" w:rsidR="00280737" w:rsidRDefault="00280737" w:rsidP="00901EBE">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304DC5E1" w14:textId="77777777" w:rsidR="00280737" w:rsidRPr="005F0947" w:rsidRDefault="00280737" w:rsidP="00901EBE">
            <w:pPr>
              <w:rPr>
                <w:rFonts w:ascii="Arial" w:eastAsia="Times New Roman" w:hAnsi="Arial" w:cs="Arial"/>
                <w:color w:val="000000" w:themeColor="text1"/>
              </w:rPr>
            </w:pPr>
            <w:r w:rsidRPr="005F0947">
              <w:rPr>
                <w:rFonts w:ascii="Arial" w:eastAsia="Times New Roman" w:hAnsi="Arial" w:cs="Arial"/>
                <w:b/>
                <w:bCs/>
                <w:color w:val="000000" w:themeColor="text1"/>
              </w:rPr>
              <w:t>L. Ratio</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32AD0B80" w14:textId="77777777" w:rsidR="00280737" w:rsidRPr="00660977" w:rsidRDefault="00280737" w:rsidP="00901EBE">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280737" w:rsidRPr="005D300B" w14:paraId="741A1483" w14:textId="77777777" w:rsidTr="00901EBE">
        <w:trPr>
          <w:trHeight w:val="355"/>
        </w:trPr>
        <w:tc>
          <w:tcPr>
            <w:tcW w:w="2700" w:type="dxa"/>
            <w:tcBorders>
              <w:top w:val="single" w:sz="4" w:space="0" w:color="auto"/>
              <w:left w:val="single" w:sz="4" w:space="0" w:color="auto"/>
              <w:bottom w:val="single" w:sz="4" w:space="0" w:color="auto"/>
              <w:right w:val="nil"/>
            </w:tcBorders>
            <w:shd w:val="clear" w:color="auto" w:fill="auto"/>
            <w:vAlign w:val="center"/>
          </w:tcPr>
          <w:p w14:paraId="760090C0" w14:textId="23266DF4" w:rsidR="00280737" w:rsidRDefault="00B33015" w:rsidP="00901EBE">
            <w:pPr>
              <w:ind w:right="-44"/>
              <w:rPr>
                <w:rFonts w:ascii="Arial" w:eastAsia="Times New Roman" w:hAnsi="Arial" w:cs="Arial"/>
                <w:color w:val="000000" w:themeColor="text1"/>
              </w:rPr>
            </w:pPr>
            <w:r>
              <w:rPr>
                <w:rFonts w:ascii="Arial" w:eastAsia="Times New Roman" w:hAnsi="Arial" w:cs="Arial"/>
                <w:color w:val="000000" w:themeColor="text1"/>
              </w:rPr>
              <w:t>Culture chamber</w:t>
            </w:r>
          </w:p>
        </w:tc>
        <w:tc>
          <w:tcPr>
            <w:tcW w:w="1379" w:type="dxa"/>
            <w:tcBorders>
              <w:top w:val="single" w:sz="4" w:space="0" w:color="auto"/>
              <w:left w:val="nil"/>
              <w:bottom w:val="single" w:sz="4" w:space="0" w:color="auto"/>
              <w:right w:val="nil"/>
            </w:tcBorders>
            <w:shd w:val="clear" w:color="auto" w:fill="auto"/>
            <w:noWrap/>
            <w:vAlign w:val="center"/>
          </w:tcPr>
          <w:p w14:paraId="0EBE0A0B" w14:textId="77777777" w:rsidR="00280737" w:rsidRDefault="00280737" w:rsidP="00901EBE">
            <w:pPr>
              <w:rPr>
                <w:rFonts w:ascii="Arial" w:eastAsia="Times New Roman" w:hAnsi="Arial" w:cs="Arial"/>
                <w:color w:val="000000" w:themeColor="text1"/>
              </w:rPr>
            </w:pPr>
            <w:r>
              <w:rPr>
                <w:rFonts w:ascii="Arial" w:eastAsia="Times New Roman" w:hAnsi="Arial" w:cs="Arial"/>
                <w:color w:val="000000" w:themeColor="text1"/>
              </w:rPr>
              <w:t>0.01</w:t>
            </w:r>
          </w:p>
        </w:tc>
        <w:tc>
          <w:tcPr>
            <w:tcW w:w="1260" w:type="dxa"/>
            <w:tcBorders>
              <w:top w:val="single" w:sz="4" w:space="0" w:color="auto"/>
              <w:left w:val="nil"/>
              <w:bottom w:val="single" w:sz="4" w:space="0" w:color="auto"/>
              <w:right w:val="nil"/>
            </w:tcBorders>
            <w:shd w:val="clear" w:color="auto" w:fill="auto"/>
            <w:noWrap/>
            <w:vAlign w:val="center"/>
          </w:tcPr>
          <w:p w14:paraId="2B93F7E0" w14:textId="77777777" w:rsidR="00280737" w:rsidRDefault="00280737" w:rsidP="00901EBE">
            <w:pPr>
              <w:rPr>
                <w:rFonts w:ascii="Arial" w:eastAsia="Times New Roman" w:hAnsi="Arial" w:cs="Arial"/>
                <w:color w:val="000000" w:themeColor="text1"/>
              </w:rPr>
            </w:pPr>
            <w:r>
              <w:rPr>
                <w:rFonts w:ascii="Arial" w:eastAsia="Times New Roman" w:hAnsi="Arial" w:cs="Arial"/>
                <w:color w:val="000000" w:themeColor="text1"/>
              </w:rPr>
              <w:t>0.01</w:t>
            </w:r>
          </w:p>
        </w:tc>
        <w:tc>
          <w:tcPr>
            <w:tcW w:w="1080" w:type="dxa"/>
            <w:tcBorders>
              <w:top w:val="single" w:sz="4" w:space="0" w:color="auto"/>
              <w:left w:val="nil"/>
              <w:bottom w:val="single" w:sz="4" w:space="0" w:color="auto"/>
              <w:right w:val="nil"/>
            </w:tcBorders>
            <w:shd w:val="clear" w:color="auto" w:fill="auto"/>
            <w:noWrap/>
            <w:vAlign w:val="center"/>
          </w:tcPr>
          <w:p w14:paraId="669928D6" w14:textId="77777777" w:rsidR="00280737" w:rsidRDefault="00280737" w:rsidP="00901EBE">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1CC07921" w14:textId="77777777" w:rsidR="00280737" w:rsidRDefault="00280737" w:rsidP="00901EBE">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1EF3A33C"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130</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03C9E9C6" w14:textId="77777777" w:rsidR="00280737" w:rsidRPr="009417C3" w:rsidRDefault="00280737" w:rsidP="00901EBE">
            <w:pPr>
              <w:ind w:right="75"/>
              <w:rPr>
                <w:rFonts w:ascii="Arial" w:eastAsia="Times New Roman" w:hAnsi="Arial" w:cs="Arial"/>
                <w:color w:val="000000" w:themeColor="text1"/>
              </w:rPr>
            </w:pPr>
            <w:r w:rsidRPr="009417C3">
              <w:rPr>
                <w:rFonts w:ascii="Arial" w:eastAsia="Times New Roman" w:hAnsi="Arial" w:cs="Arial"/>
                <w:color w:val="000000" w:themeColor="text1"/>
              </w:rPr>
              <w:t>0.9</w:t>
            </w:r>
            <w:r>
              <w:rPr>
                <w:rFonts w:ascii="Arial" w:eastAsia="Times New Roman" w:hAnsi="Arial" w:cs="Arial"/>
                <w:color w:val="000000" w:themeColor="text1"/>
              </w:rPr>
              <w:t>091</w:t>
            </w:r>
          </w:p>
        </w:tc>
      </w:tr>
    </w:tbl>
    <w:p w14:paraId="2791DFA6" w14:textId="77777777" w:rsidR="00280737" w:rsidRDefault="00280737" w:rsidP="00280737">
      <w:pPr>
        <w:pStyle w:val="NoSpacing"/>
        <w:rPr>
          <w:rFonts w:ascii="Arial" w:hAnsi="Arial" w:cs="Arial"/>
          <w:b/>
          <w:bCs/>
          <w:i/>
          <w:iCs/>
          <w:sz w:val="28"/>
          <w:szCs w:val="28"/>
        </w:rPr>
      </w:pPr>
    </w:p>
    <w:p w14:paraId="223DB91A" w14:textId="77777777" w:rsidR="00280737" w:rsidRPr="00BC14D3" w:rsidRDefault="00280737" w:rsidP="00280737">
      <w:pPr>
        <w:pStyle w:val="NoSpacing"/>
        <w:rPr>
          <w:rFonts w:ascii="Arial" w:hAnsi="Arial" w:cs="Arial"/>
          <w:sz w:val="24"/>
          <w:szCs w:val="24"/>
        </w:rPr>
      </w:pPr>
    </w:p>
    <w:p w14:paraId="34F2CD19" w14:textId="77777777" w:rsidR="00280737" w:rsidRDefault="00280737" w:rsidP="00280737">
      <w:pPr>
        <w:pStyle w:val="NoSpacing"/>
        <w:rPr>
          <w:rFonts w:ascii="Arial" w:hAnsi="Arial" w:cs="Arial"/>
          <w:b/>
          <w:bCs/>
          <w:i/>
          <w:iCs/>
          <w:sz w:val="28"/>
          <w:szCs w:val="28"/>
        </w:rPr>
      </w:pPr>
    </w:p>
    <w:p w14:paraId="61B309D4" w14:textId="4D3089B8" w:rsidR="00280737" w:rsidRPr="00B20949" w:rsidRDefault="00280737" w:rsidP="00280737">
      <w:pPr>
        <w:rPr>
          <w:rFonts w:ascii="Arial" w:hAnsi="Arial" w:cs="Arial"/>
          <w:color w:val="000000" w:themeColor="text1"/>
          <w:kern w:val="24"/>
        </w:rPr>
      </w:pPr>
      <w:r w:rsidRPr="00B20949">
        <w:rPr>
          <w:rFonts w:ascii="Arial" w:hAnsi="Arial" w:cs="Arial"/>
          <w:color w:val="000000" w:themeColor="text1"/>
        </w:rPr>
        <w:t xml:space="preserve">Table </w:t>
      </w:r>
      <w:r>
        <w:rPr>
          <w:rFonts w:ascii="Arial" w:hAnsi="Arial" w:cs="Arial"/>
          <w:color w:val="000000" w:themeColor="text1"/>
        </w:rPr>
        <w:t>4</w:t>
      </w:r>
      <w:r w:rsidRPr="00B20949">
        <w:rPr>
          <w:rFonts w:ascii="Arial" w:hAnsi="Arial" w:cs="Arial"/>
          <w:color w:val="000000" w:themeColor="text1"/>
        </w:rPr>
        <w:t xml:space="preserve">. </w:t>
      </w:r>
      <w:r w:rsidRPr="00B20949">
        <w:rPr>
          <w:rFonts w:ascii="Arial" w:hAnsi="Arial" w:cs="Arial"/>
          <w:color w:val="000000" w:themeColor="text1"/>
          <w:kern w:val="24"/>
        </w:rPr>
        <w:t xml:space="preserve">Results of mixed effects, linear model testing the effects of </w:t>
      </w:r>
      <w:r>
        <w:rPr>
          <w:rFonts w:ascii="Arial" w:hAnsi="Arial" w:cs="Arial"/>
          <w:color w:val="000000" w:themeColor="text1"/>
          <w:kern w:val="24"/>
        </w:rPr>
        <w:t xml:space="preserve">TA, salinity (categorical), and initial size on condition index </w:t>
      </w:r>
      <w:r w:rsidRPr="00B20949">
        <w:rPr>
          <w:rFonts w:ascii="Arial" w:hAnsi="Arial" w:cs="Arial"/>
          <w:color w:val="000000" w:themeColor="text1"/>
          <w:kern w:val="24"/>
        </w:rPr>
        <w:t>(</w:t>
      </w:r>
      <w:r>
        <w:rPr>
          <w:rFonts w:ascii="Arial" w:hAnsi="Arial" w:cs="Arial"/>
          <w:color w:val="000000" w:themeColor="text1"/>
          <w:kern w:val="24"/>
        </w:rPr>
        <w:t>mg mg</w:t>
      </w:r>
      <w:r w:rsidRPr="00B20949">
        <w:rPr>
          <w:rFonts w:ascii="Arial" w:hAnsi="Arial" w:cs="Arial"/>
          <w:color w:val="000000" w:themeColor="text1"/>
          <w:vertAlign w:val="superscript"/>
        </w:rPr>
        <w:t>-</w:t>
      </w:r>
      <w:r>
        <w:rPr>
          <w:rFonts w:ascii="Arial" w:hAnsi="Arial" w:cs="Arial"/>
          <w:color w:val="000000" w:themeColor="text1"/>
          <w:vertAlign w:val="superscript"/>
        </w:rPr>
        <w:t>2</w:t>
      </w:r>
      <w:r w:rsidRPr="00B20949">
        <w:rPr>
          <w:rFonts w:ascii="Arial" w:hAnsi="Arial" w:cs="Arial"/>
          <w:color w:val="000000" w:themeColor="text1"/>
          <w:kern w:val="24"/>
        </w:rPr>
        <w:t>)</w:t>
      </w:r>
      <w:r>
        <w:rPr>
          <w:rFonts w:ascii="Arial" w:hAnsi="Arial" w:cs="Arial"/>
          <w:color w:val="000000" w:themeColor="text1"/>
          <w:kern w:val="24"/>
        </w:rPr>
        <w:t xml:space="preserve"> </w:t>
      </w:r>
      <w:r w:rsidRPr="00B20949">
        <w:rPr>
          <w:rFonts w:ascii="Arial" w:hAnsi="Arial" w:cs="Arial"/>
          <w:color w:val="000000" w:themeColor="text1"/>
          <w:kern w:val="24"/>
        </w:rPr>
        <w:t xml:space="preserve">in </w:t>
      </w:r>
      <w:r>
        <w:rPr>
          <w:rFonts w:ascii="Arial" w:hAnsi="Arial" w:cs="Arial"/>
          <w:color w:val="000000" w:themeColor="text1"/>
          <w:kern w:val="24"/>
        </w:rPr>
        <w:t xml:space="preserve">juvenile </w:t>
      </w:r>
      <w:r>
        <w:rPr>
          <w:rFonts w:ascii="Arial" w:hAnsi="Arial" w:cs="Arial"/>
          <w:i/>
          <w:iCs/>
          <w:color w:val="000000" w:themeColor="text1"/>
          <w:kern w:val="24"/>
        </w:rPr>
        <w:t xml:space="preserve">Crassostrea virginica </w:t>
      </w:r>
      <w:r>
        <w:rPr>
          <w:rFonts w:ascii="Arial" w:hAnsi="Arial" w:cs="Arial"/>
          <w:color w:val="000000" w:themeColor="text1"/>
          <w:kern w:val="24"/>
        </w:rPr>
        <w:t>oysters.</w:t>
      </w:r>
      <w:r w:rsidRPr="00B20949">
        <w:rPr>
          <w:rFonts w:ascii="Arial" w:hAnsi="Arial" w:cs="Arial"/>
          <w:color w:val="000000" w:themeColor="text1"/>
          <w:kern w:val="24"/>
        </w:rPr>
        <w:t xml:space="preserve"> L-Ratios and p-values were recorded during backward stepwise model selection and refer to the ANOVA test output between the full model and a model with the specified predictor omitted. Bolded values denote a significant effect, determined by alpha &lt; 0.05. The final model: </w:t>
      </w:r>
      <w:r>
        <w:rPr>
          <w:rFonts w:ascii="Arial" w:hAnsi="Arial" w:cs="Arial"/>
          <w:color w:val="000000" w:themeColor="text1"/>
          <w:kern w:val="24"/>
        </w:rPr>
        <w:t>Condition index</w:t>
      </w:r>
      <w:r w:rsidRPr="00B20949">
        <w:rPr>
          <w:rFonts w:ascii="Arial" w:hAnsi="Arial" w:cs="Arial"/>
          <w:color w:val="000000" w:themeColor="text1"/>
          <w:kern w:val="24"/>
        </w:rPr>
        <w:t xml:space="preserve"> ~</w:t>
      </w:r>
      <w:r>
        <w:rPr>
          <w:rFonts w:ascii="Arial" w:hAnsi="Arial" w:cs="Arial"/>
          <w:color w:val="000000" w:themeColor="text1"/>
          <w:kern w:val="24"/>
        </w:rPr>
        <w:t xml:space="preserve"> size + categorical(salinity, 2 levels) + continuous(TA) + RI(</w:t>
      </w:r>
      <w:r w:rsidR="00B33015">
        <w:rPr>
          <w:rFonts w:ascii="Arial" w:eastAsia="Times New Roman" w:hAnsi="Arial" w:cs="Arial"/>
          <w:color w:val="000000" w:themeColor="text1"/>
        </w:rPr>
        <w:t>Culture chamber</w:t>
      </w:r>
      <w:r>
        <w:rPr>
          <w:rFonts w:ascii="Arial" w:hAnsi="Arial" w:cs="Arial"/>
          <w:color w:val="000000" w:themeColor="text1"/>
          <w:kern w:val="24"/>
        </w:rPr>
        <w:t>)</w:t>
      </w:r>
      <w:r w:rsidRPr="00B20949">
        <w:rPr>
          <w:rFonts w:ascii="Arial" w:hAnsi="Arial" w:cs="Arial"/>
          <w:color w:val="000000" w:themeColor="text1"/>
          <w:kern w:val="24"/>
        </w:rPr>
        <w:t xml:space="preserve">, accounted for ~ </w:t>
      </w:r>
      <w:r>
        <w:rPr>
          <w:rFonts w:ascii="Arial" w:hAnsi="Arial" w:cs="Arial"/>
          <w:color w:val="000000" w:themeColor="text1"/>
          <w:kern w:val="24"/>
        </w:rPr>
        <w:t>X</w:t>
      </w:r>
      <w:r w:rsidRPr="00B20949">
        <w:rPr>
          <w:rFonts w:ascii="Arial" w:hAnsi="Arial" w:cs="Arial"/>
          <w:color w:val="000000" w:themeColor="text1"/>
          <w:kern w:val="24"/>
        </w:rPr>
        <w:t>% of the variation.</w:t>
      </w:r>
      <w:r>
        <w:rPr>
          <w:rFonts w:ascii="Arial" w:hAnsi="Arial" w:cs="Arial"/>
          <w:color w:val="000000" w:themeColor="text1"/>
          <w:kern w:val="24"/>
        </w:rPr>
        <w:t xml:space="preserve"> </w:t>
      </w:r>
    </w:p>
    <w:tbl>
      <w:tblPr>
        <w:tblW w:w="9810" w:type="dxa"/>
        <w:tblInd w:w="-275" w:type="dxa"/>
        <w:tblLook w:val="04A0" w:firstRow="1" w:lastRow="0" w:firstColumn="1" w:lastColumn="0" w:noHBand="0" w:noVBand="1"/>
      </w:tblPr>
      <w:tblGrid>
        <w:gridCol w:w="2564"/>
        <w:gridCol w:w="1515"/>
        <w:gridCol w:w="1260"/>
        <w:gridCol w:w="1080"/>
        <w:gridCol w:w="810"/>
        <w:gridCol w:w="1231"/>
        <w:gridCol w:w="1350"/>
      </w:tblGrid>
      <w:tr w:rsidR="00280737" w:rsidRPr="005D300B" w14:paraId="18FD6603" w14:textId="77777777" w:rsidTr="00901EBE">
        <w:trPr>
          <w:trHeight w:val="851"/>
        </w:trPr>
        <w:tc>
          <w:tcPr>
            <w:tcW w:w="2700" w:type="dxa"/>
            <w:tcBorders>
              <w:top w:val="single" w:sz="4" w:space="0" w:color="auto"/>
              <w:left w:val="single" w:sz="4" w:space="0" w:color="auto"/>
              <w:bottom w:val="double" w:sz="6" w:space="0" w:color="auto"/>
              <w:right w:val="nil"/>
            </w:tcBorders>
            <w:shd w:val="clear" w:color="auto" w:fill="auto"/>
            <w:vAlign w:val="center"/>
            <w:hideMark/>
          </w:tcPr>
          <w:p w14:paraId="2C8CEA60" w14:textId="77777777" w:rsidR="00280737" w:rsidRPr="003A626C" w:rsidRDefault="00280737" w:rsidP="00901EBE">
            <w:pPr>
              <w:ind w:right="-44"/>
              <w:rPr>
                <w:rFonts w:ascii="Arial" w:eastAsia="Times New Roman" w:hAnsi="Arial" w:cs="Arial"/>
                <w:b/>
                <w:bCs/>
                <w:color w:val="000000" w:themeColor="text1"/>
                <w:sz w:val="8"/>
                <w:szCs w:val="8"/>
              </w:rPr>
            </w:pPr>
          </w:p>
          <w:p w14:paraId="35082EFB" w14:textId="77777777" w:rsidR="00280737" w:rsidRPr="00C4494E" w:rsidRDefault="00280737" w:rsidP="00901EBE">
            <w:pPr>
              <w:ind w:right="-44"/>
              <w:rPr>
                <w:rFonts w:ascii="Arial" w:eastAsia="Times New Roman" w:hAnsi="Arial" w:cs="Arial"/>
                <w:color w:val="000000" w:themeColor="text1"/>
                <w:sz w:val="18"/>
                <w:szCs w:val="18"/>
              </w:rPr>
            </w:pPr>
            <w:r w:rsidRPr="005F0947">
              <w:rPr>
                <w:rFonts w:ascii="Arial" w:eastAsia="Times New Roman" w:hAnsi="Arial" w:cs="Arial"/>
                <w:b/>
                <w:bCs/>
                <w:color w:val="000000" w:themeColor="text1"/>
              </w:rPr>
              <w:t>Fixed Effects</w:t>
            </w:r>
            <w:r w:rsidRPr="00C4494E">
              <w:rPr>
                <w:rFonts w:ascii="Arial" w:eastAsia="Times New Roman" w:hAnsi="Arial" w:cs="Arial"/>
                <w:color w:val="000000" w:themeColor="text1"/>
                <w:sz w:val="18"/>
                <w:szCs w:val="18"/>
              </w:rPr>
              <w:t xml:space="preserve">     </w:t>
            </w:r>
          </w:p>
          <w:p w14:paraId="15FF1F50" w14:textId="77777777" w:rsidR="00280737" w:rsidRPr="00C4494E" w:rsidRDefault="00280737" w:rsidP="00901EBE">
            <w:pPr>
              <w:spacing w:line="240" w:lineRule="auto"/>
              <w:ind w:right="-43"/>
              <w:rPr>
                <w:rFonts w:ascii="Arial" w:eastAsia="Times New Roman" w:hAnsi="Arial" w:cs="Arial"/>
                <w:color w:val="000000" w:themeColor="text1"/>
                <w:sz w:val="18"/>
                <w:szCs w:val="18"/>
              </w:rPr>
            </w:pPr>
            <w:r w:rsidRPr="00C4494E">
              <w:rPr>
                <w:rFonts w:ascii="Arial" w:eastAsia="Times New Roman" w:hAnsi="Arial" w:cs="Arial"/>
                <w:color w:val="000000" w:themeColor="text1"/>
                <w:sz w:val="18"/>
                <w:szCs w:val="18"/>
              </w:rPr>
              <w:t xml:space="preserve">  marg.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15</w:t>
            </w:r>
            <w:r w:rsidRPr="00C4494E">
              <w:rPr>
                <w:rFonts w:ascii="Arial" w:eastAsia="Times New Roman" w:hAnsi="Arial" w:cs="Arial"/>
                <w:color w:val="000000" w:themeColor="text1"/>
                <w:sz w:val="18"/>
                <w:szCs w:val="18"/>
              </w:rPr>
              <w:t xml:space="preserve">                                                                             </w:t>
            </w:r>
          </w:p>
          <w:p w14:paraId="77610884" w14:textId="77777777" w:rsidR="00280737" w:rsidRPr="005F0947" w:rsidRDefault="00280737" w:rsidP="00901EBE">
            <w:pPr>
              <w:spacing w:line="240" w:lineRule="auto"/>
              <w:ind w:right="-43"/>
              <w:rPr>
                <w:rFonts w:ascii="Arial" w:eastAsia="Times New Roman" w:hAnsi="Arial" w:cs="Arial"/>
                <w:b/>
                <w:bCs/>
                <w:color w:val="000000" w:themeColor="text1"/>
                <w:sz w:val="20"/>
                <w:szCs w:val="20"/>
              </w:rPr>
            </w:pPr>
            <w:r w:rsidRPr="00C4494E">
              <w:rPr>
                <w:rFonts w:ascii="Arial" w:eastAsia="Times New Roman" w:hAnsi="Arial" w:cs="Arial"/>
                <w:color w:val="000000" w:themeColor="text1"/>
                <w:sz w:val="18"/>
                <w:szCs w:val="18"/>
              </w:rPr>
              <w:t xml:space="preserve">  cond.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28</w:t>
            </w:r>
          </w:p>
        </w:tc>
        <w:tc>
          <w:tcPr>
            <w:tcW w:w="1379" w:type="dxa"/>
            <w:tcBorders>
              <w:top w:val="single" w:sz="4" w:space="0" w:color="auto"/>
              <w:left w:val="nil"/>
              <w:bottom w:val="double" w:sz="6" w:space="0" w:color="auto"/>
              <w:right w:val="nil"/>
            </w:tcBorders>
            <w:shd w:val="clear" w:color="auto" w:fill="auto"/>
            <w:noWrap/>
            <w:vAlign w:val="center"/>
            <w:hideMark/>
          </w:tcPr>
          <w:p w14:paraId="6090A297" w14:textId="77777777" w:rsidR="00280737" w:rsidRPr="005F0947" w:rsidRDefault="00280737" w:rsidP="00901EBE">
            <w:pPr>
              <w:rPr>
                <w:rFonts w:ascii="Arial" w:eastAsia="Times New Roman" w:hAnsi="Arial" w:cs="Arial"/>
                <w:b/>
                <w:bCs/>
                <w:color w:val="000000" w:themeColor="text1"/>
              </w:rPr>
            </w:pPr>
            <w:r w:rsidRPr="005F0947">
              <w:rPr>
                <w:rFonts w:ascii="Arial" w:eastAsia="Times New Roman" w:hAnsi="Arial" w:cs="Arial"/>
                <w:b/>
                <w:bCs/>
                <w:color w:val="000000" w:themeColor="text1"/>
              </w:rPr>
              <w:t>Estimate</w:t>
            </w:r>
          </w:p>
        </w:tc>
        <w:tc>
          <w:tcPr>
            <w:tcW w:w="1260" w:type="dxa"/>
            <w:tcBorders>
              <w:top w:val="single" w:sz="4" w:space="0" w:color="auto"/>
              <w:left w:val="nil"/>
              <w:bottom w:val="double" w:sz="6" w:space="0" w:color="auto"/>
              <w:right w:val="nil"/>
            </w:tcBorders>
            <w:shd w:val="clear" w:color="auto" w:fill="auto"/>
            <w:noWrap/>
            <w:vAlign w:val="center"/>
            <w:hideMark/>
          </w:tcPr>
          <w:p w14:paraId="27BA77C3" w14:textId="77777777" w:rsidR="00280737" w:rsidRPr="005F0947" w:rsidRDefault="00280737" w:rsidP="00901EBE">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379145D0" w14:textId="77777777" w:rsidR="00280737" w:rsidRPr="005F0947" w:rsidRDefault="00280737" w:rsidP="00901EBE">
            <w:pPr>
              <w:ind w:right="-91"/>
              <w:rPr>
                <w:rFonts w:ascii="Arial" w:eastAsia="Times New Roman" w:hAnsi="Arial" w:cs="Arial"/>
                <w:b/>
                <w:bCs/>
                <w:color w:val="000000" w:themeColor="text1"/>
              </w:rPr>
            </w:pPr>
            <w:r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5B300B76" w14:textId="77777777" w:rsidR="00280737" w:rsidRPr="005F0947" w:rsidRDefault="00280737" w:rsidP="00901EBE">
            <w:pPr>
              <w:rPr>
                <w:rFonts w:ascii="Arial" w:eastAsia="Times New Roman" w:hAnsi="Arial" w:cs="Arial"/>
                <w:b/>
                <w:bCs/>
                <w:color w:val="000000" w:themeColor="text1"/>
              </w:rPr>
            </w:pPr>
            <w:proofErr w:type="spellStart"/>
            <w:r w:rsidRPr="005F0947">
              <w:rPr>
                <w:rFonts w:ascii="Arial" w:eastAsia="Times New Roman" w:hAnsi="Arial" w:cs="Arial"/>
                <w:b/>
                <w:bCs/>
                <w:color w:val="000000" w:themeColor="text1"/>
              </w:rPr>
              <w:t>df</w:t>
            </w:r>
            <w:proofErr w:type="spellEnd"/>
          </w:p>
        </w:tc>
        <w:tc>
          <w:tcPr>
            <w:tcW w:w="1231" w:type="dxa"/>
            <w:tcBorders>
              <w:top w:val="single" w:sz="4" w:space="0" w:color="auto"/>
              <w:left w:val="nil"/>
              <w:bottom w:val="double" w:sz="6" w:space="0" w:color="auto"/>
              <w:right w:val="nil"/>
            </w:tcBorders>
            <w:shd w:val="clear" w:color="auto" w:fill="auto"/>
            <w:vAlign w:val="center"/>
            <w:hideMark/>
          </w:tcPr>
          <w:p w14:paraId="5D3491F8" w14:textId="77777777" w:rsidR="00280737" w:rsidRPr="005F0947" w:rsidRDefault="00280737" w:rsidP="00901EBE">
            <w:pPr>
              <w:rPr>
                <w:rFonts w:ascii="Arial" w:eastAsia="Times New Roman" w:hAnsi="Arial" w:cs="Arial"/>
                <w:b/>
                <w:bCs/>
                <w:color w:val="000000" w:themeColor="text1"/>
              </w:rPr>
            </w:pPr>
            <w:r>
              <w:rPr>
                <w:rFonts w:ascii="Arial" w:eastAsia="Times New Roman" w:hAnsi="Arial" w:cs="Arial"/>
                <w:b/>
                <w:bCs/>
                <w:color w:val="000000" w:themeColor="text1"/>
              </w:rPr>
              <w:t>L. Ratio</w:t>
            </w:r>
          </w:p>
        </w:tc>
        <w:tc>
          <w:tcPr>
            <w:tcW w:w="1350" w:type="dxa"/>
            <w:tcBorders>
              <w:top w:val="single" w:sz="4" w:space="0" w:color="auto"/>
              <w:left w:val="nil"/>
              <w:bottom w:val="double" w:sz="6" w:space="0" w:color="auto"/>
              <w:right w:val="single" w:sz="4" w:space="0" w:color="auto"/>
            </w:tcBorders>
            <w:shd w:val="clear" w:color="auto" w:fill="auto"/>
            <w:vAlign w:val="center"/>
            <w:hideMark/>
          </w:tcPr>
          <w:p w14:paraId="44D0CAB5" w14:textId="77777777" w:rsidR="00280737" w:rsidRPr="005F0947" w:rsidRDefault="00280737" w:rsidP="00901EBE">
            <w:pPr>
              <w:ind w:right="-330"/>
              <w:rPr>
                <w:rFonts w:ascii="Arial" w:eastAsia="Times New Roman" w:hAnsi="Arial" w:cs="Arial"/>
                <w:b/>
                <w:bCs/>
                <w:color w:val="000000" w:themeColor="text1"/>
              </w:rPr>
            </w:pPr>
            <w:r w:rsidRPr="005F0947">
              <w:rPr>
                <w:rFonts w:ascii="Arial" w:eastAsia="Times New Roman" w:hAnsi="Arial" w:cs="Arial"/>
                <w:b/>
                <w:bCs/>
                <w:color w:val="000000" w:themeColor="text1"/>
              </w:rPr>
              <w:t>p-value</w:t>
            </w:r>
          </w:p>
        </w:tc>
      </w:tr>
      <w:tr w:rsidR="00280737" w:rsidRPr="005D300B" w14:paraId="64F264EA" w14:textId="77777777" w:rsidTr="00901EBE">
        <w:trPr>
          <w:trHeight w:val="378"/>
        </w:trPr>
        <w:tc>
          <w:tcPr>
            <w:tcW w:w="2700" w:type="dxa"/>
            <w:tcBorders>
              <w:top w:val="nil"/>
              <w:left w:val="single" w:sz="4" w:space="0" w:color="auto"/>
              <w:bottom w:val="nil"/>
              <w:right w:val="nil"/>
            </w:tcBorders>
            <w:shd w:val="clear" w:color="auto" w:fill="auto"/>
            <w:vAlign w:val="center"/>
          </w:tcPr>
          <w:p w14:paraId="4C3F35EA" w14:textId="77777777" w:rsidR="00280737" w:rsidRPr="005F094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Intercept (ambient S)</w:t>
            </w:r>
          </w:p>
        </w:tc>
        <w:tc>
          <w:tcPr>
            <w:tcW w:w="1379" w:type="dxa"/>
            <w:tcBorders>
              <w:top w:val="nil"/>
              <w:left w:val="nil"/>
              <w:bottom w:val="nil"/>
              <w:right w:val="nil"/>
            </w:tcBorders>
            <w:shd w:val="clear" w:color="auto" w:fill="auto"/>
            <w:noWrap/>
            <w:vAlign w:val="center"/>
          </w:tcPr>
          <w:p w14:paraId="30042E05"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262</w:t>
            </w:r>
          </w:p>
        </w:tc>
        <w:tc>
          <w:tcPr>
            <w:tcW w:w="1260" w:type="dxa"/>
            <w:tcBorders>
              <w:top w:val="nil"/>
              <w:left w:val="nil"/>
              <w:bottom w:val="nil"/>
              <w:right w:val="nil"/>
            </w:tcBorders>
            <w:shd w:val="clear" w:color="auto" w:fill="auto"/>
            <w:noWrap/>
            <w:vAlign w:val="center"/>
          </w:tcPr>
          <w:p w14:paraId="2B6651C1"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042</w:t>
            </w:r>
          </w:p>
        </w:tc>
        <w:tc>
          <w:tcPr>
            <w:tcW w:w="1080" w:type="dxa"/>
            <w:tcBorders>
              <w:top w:val="nil"/>
              <w:left w:val="nil"/>
              <w:bottom w:val="nil"/>
              <w:right w:val="nil"/>
            </w:tcBorders>
            <w:shd w:val="clear" w:color="auto" w:fill="auto"/>
            <w:noWrap/>
            <w:vAlign w:val="center"/>
          </w:tcPr>
          <w:p w14:paraId="0F5B2E16" w14:textId="77777777" w:rsidR="00280737" w:rsidRPr="005F094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6.1850</w:t>
            </w:r>
          </w:p>
        </w:tc>
        <w:tc>
          <w:tcPr>
            <w:tcW w:w="810" w:type="dxa"/>
            <w:tcBorders>
              <w:top w:val="nil"/>
              <w:left w:val="nil"/>
              <w:bottom w:val="nil"/>
              <w:right w:val="nil"/>
            </w:tcBorders>
            <w:shd w:val="clear" w:color="auto" w:fill="auto"/>
            <w:noWrap/>
            <w:vAlign w:val="center"/>
          </w:tcPr>
          <w:p w14:paraId="3803B4B8"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436</w:t>
            </w:r>
          </w:p>
        </w:tc>
        <w:tc>
          <w:tcPr>
            <w:tcW w:w="1231" w:type="dxa"/>
            <w:tcBorders>
              <w:top w:val="nil"/>
              <w:left w:val="nil"/>
              <w:bottom w:val="nil"/>
              <w:right w:val="nil"/>
            </w:tcBorders>
            <w:shd w:val="clear" w:color="auto" w:fill="auto"/>
            <w:noWrap/>
            <w:vAlign w:val="center"/>
          </w:tcPr>
          <w:p w14:paraId="0138CF90"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w:t>
            </w:r>
          </w:p>
        </w:tc>
        <w:tc>
          <w:tcPr>
            <w:tcW w:w="1350" w:type="dxa"/>
            <w:tcBorders>
              <w:top w:val="nil"/>
              <w:left w:val="nil"/>
              <w:bottom w:val="nil"/>
              <w:right w:val="single" w:sz="4" w:space="0" w:color="auto"/>
            </w:tcBorders>
            <w:shd w:val="clear" w:color="auto" w:fill="auto"/>
            <w:noWrap/>
            <w:vAlign w:val="center"/>
          </w:tcPr>
          <w:p w14:paraId="7B7F7D2F" w14:textId="77777777" w:rsidR="00280737" w:rsidRPr="00660977" w:rsidRDefault="00280737" w:rsidP="00901EBE">
            <w:pPr>
              <w:ind w:right="75"/>
              <w:rPr>
                <w:rFonts w:ascii="Arial" w:hAnsi="Arial" w:cs="Arial"/>
                <w:b/>
                <w:bCs/>
                <w:color w:val="000000" w:themeColor="text1"/>
              </w:rPr>
            </w:pPr>
            <w:r>
              <w:rPr>
                <w:rFonts w:ascii="Arial" w:hAnsi="Arial" w:cs="Arial"/>
                <w:b/>
                <w:bCs/>
                <w:color w:val="000000" w:themeColor="text1"/>
              </w:rPr>
              <w:t>&lt; 0.0001</w:t>
            </w:r>
          </w:p>
        </w:tc>
      </w:tr>
      <w:tr w:rsidR="00280737" w:rsidRPr="005D300B" w14:paraId="2DFE85FF" w14:textId="77777777" w:rsidTr="00901EBE">
        <w:trPr>
          <w:trHeight w:val="214"/>
        </w:trPr>
        <w:tc>
          <w:tcPr>
            <w:tcW w:w="2700" w:type="dxa"/>
            <w:tcBorders>
              <w:top w:val="nil"/>
              <w:left w:val="single" w:sz="4" w:space="0" w:color="auto"/>
              <w:bottom w:val="nil"/>
              <w:right w:val="nil"/>
            </w:tcBorders>
            <w:shd w:val="clear" w:color="auto" w:fill="auto"/>
            <w:vAlign w:val="center"/>
          </w:tcPr>
          <w:p w14:paraId="42165F84" w14:textId="77777777" w:rsidR="00280737" w:rsidRPr="008775CE"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Low S</w:t>
            </w:r>
          </w:p>
        </w:tc>
        <w:tc>
          <w:tcPr>
            <w:tcW w:w="1379" w:type="dxa"/>
            <w:tcBorders>
              <w:top w:val="nil"/>
              <w:left w:val="nil"/>
              <w:bottom w:val="nil"/>
              <w:right w:val="nil"/>
            </w:tcBorders>
            <w:shd w:val="clear" w:color="auto" w:fill="auto"/>
            <w:noWrap/>
            <w:vAlign w:val="center"/>
          </w:tcPr>
          <w:p w14:paraId="6F5B241D"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035</w:t>
            </w:r>
          </w:p>
        </w:tc>
        <w:tc>
          <w:tcPr>
            <w:tcW w:w="1260" w:type="dxa"/>
            <w:tcBorders>
              <w:top w:val="nil"/>
              <w:left w:val="nil"/>
              <w:bottom w:val="nil"/>
              <w:right w:val="nil"/>
            </w:tcBorders>
            <w:shd w:val="clear" w:color="auto" w:fill="auto"/>
            <w:noWrap/>
            <w:vAlign w:val="center"/>
          </w:tcPr>
          <w:p w14:paraId="16857296"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027</w:t>
            </w:r>
          </w:p>
        </w:tc>
        <w:tc>
          <w:tcPr>
            <w:tcW w:w="1080" w:type="dxa"/>
            <w:tcBorders>
              <w:top w:val="nil"/>
              <w:left w:val="nil"/>
              <w:bottom w:val="nil"/>
              <w:right w:val="nil"/>
            </w:tcBorders>
            <w:shd w:val="clear" w:color="auto" w:fill="auto"/>
            <w:noWrap/>
            <w:vAlign w:val="center"/>
          </w:tcPr>
          <w:p w14:paraId="18899652" w14:textId="77777777" w:rsidR="00280737" w:rsidRPr="005F094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1.3166</w:t>
            </w:r>
          </w:p>
        </w:tc>
        <w:tc>
          <w:tcPr>
            <w:tcW w:w="810" w:type="dxa"/>
            <w:tcBorders>
              <w:top w:val="nil"/>
              <w:left w:val="nil"/>
              <w:bottom w:val="nil"/>
              <w:right w:val="nil"/>
            </w:tcBorders>
            <w:shd w:val="clear" w:color="auto" w:fill="auto"/>
            <w:noWrap/>
            <w:vAlign w:val="center"/>
          </w:tcPr>
          <w:p w14:paraId="7158999C"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9</w:t>
            </w:r>
          </w:p>
        </w:tc>
        <w:tc>
          <w:tcPr>
            <w:tcW w:w="1231" w:type="dxa"/>
            <w:tcBorders>
              <w:top w:val="nil"/>
              <w:left w:val="nil"/>
              <w:bottom w:val="nil"/>
              <w:right w:val="nil"/>
            </w:tcBorders>
            <w:shd w:val="clear" w:color="auto" w:fill="auto"/>
            <w:noWrap/>
            <w:vAlign w:val="center"/>
          </w:tcPr>
          <w:p w14:paraId="6F09DCFF"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w:t>
            </w:r>
          </w:p>
        </w:tc>
        <w:tc>
          <w:tcPr>
            <w:tcW w:w="1350" w:type="dxa"/>
            <w:tcBorders>
              <w:top w:val="nil"/>
              <w:left w:val="nil"/>
              <w:bottom w:val="nil"/>
              <w:right w:val="single" w:sz="4" w:space="0" w:color="auto"/>
            </w:tcBorders>
            <w:shd w:val="clear" w:color="auto" w:fill="auto"/>
            <w:noWrap/>
            <w:vAlign w:val="center"/>
          </w:tcPr>
          <w:p w14:paraId="68700F0E" w14:textId="77777777" w:rsidR="00280737" w:rsidRPr="00945377" w:rsidRDefault="00280737" w:rsidP="00901EBE">
            <w:pPr>
              <w:ind w:right="75"/>
              <w:rPr>
                <w:rFonts w:ascii="Arial" w:eastAsia="Times New Roman" w:hAnsi="Arial" w:cs="Arial"/>
                <w:color w:val="000000" w:themeColor="text1"/>
              </w:rPr>
            </w:pPr>
            <w:r>
              <w:rPr>
                <w:rFonts w:ascii="Arial" w:eastAsia="Times New Roman" w:hAnsi="Arial" w:cs="Arial"/>
                <w:color w:val="000000" w:themeColor="text1"/>
              </w:rPr>
              <w:t>0.2205</w:t>
            </w:r>
          </w:p>
        </w:tc>
      </w:tr>
      <w:tr w:rsidR="00280737" w:rsidRPr="005D300B" w14:paraId="5EBE07F2" w14:textId="77777777" w:rsidTr="00901EBE">
        <w:trPr>
          <w:trHeight w:val="355"/>
        </w:trPr>
        <w:tc>
          <w:tcPr>
            <w:tcW w:w="2700" w:type="dxa"/>
            <w:tcBorders>
              <w:top w:val="nil"/>
              <w:left w:val="single" w:sz="4" w:space="0" w:color="auto"/>
              <w:bottom w:val="nil"/>
              <w:right w:val="nil"/>
            </w:tcBorders>
            <w:shd w:val="clear" w:color="auto" w:fill="auto"/>
            <w:vAlign w:val="center"/>
          </w:tcPr>
          <w:p w14:paraId="18674F6C" w14:textId="77777777" w:rsidR="00280737" w:rsidRPr="005F094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Initial size (mm2)</w:t>
            </w:r>
          </w:p>
        </w:tc>
        <w:tc>
          <w:tcPr>
            <w:tcW w:w="1379" w:type="dxa"/>
            <w:tcBorders>
              <w:top w:val="nil"/>
              <w:left w:val="nil"/>
              <w:bottom w:val="nil"/>
              <w:right w:val="nil"/>
            </w:tcBorders>
            <w:shd w:val="clear" w:color="auto" w:fill="auto"/>
            <w:noWrap/>
            <w:vAlign w:val="center"/>
          </w:tcPr>
          <w:p w14:paraId="4E5E9629"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001</w:t>
            </w:r>
          </w:p>
        </w:tc>
        <w:tc>
          <w:tcPr>
            <w:tcW w:w="1260" w:type="dxa"/>
            <w:tcBorders>
              <w:top w:val="nil"/>
              <w:left w:val="nil"/>
              <w:bottom w:val="nil"/>
              <w:right w:val="nil"/>
            </w:tcBorders>
            <w:shd w:val="clear" w:color="auto" w:fill="auto"/>
            <w:noWrap/>
            <w:vAlign w:val="center"/>
          </w:tcPr>
          <w:p w14:paraId="1DB37804"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1.1252e</w:t>
            </w:r>
            <w:r w:rsidRPr="008056BD">
              <w:rPr>
                <w:rFonts w:ascii="Arial" w:eastAsia="Times New Roman" w:hAnsi="Arial" w:cs="Arial"/>
                <w:color w:val="000000" w:themeColor="text1"/>
                <w:vertAlign w:val="superscript"/>
              </w:rPr>
              <w:t>-05</w:t>
            </w:r>
          </w:p>
        </w:tc>
        <w:tc>
          <w:tcPr>
            <w:tcW w:w="1080" w:type="dxa"/>
            <w:tcBorders>
              <w:top w:val="nil"/>
              <w:left w:val="nil"/>
              <w:bottom w:val="nil"/>
              <w:right w:val="nil"/>
            </w:tcBorders>
            <w:shd w:val="clear" w:color="auto" w:fill="auto"/>
            <w:noWrap/>
            <w:vAlign w:val="center"/>
          </w:tcPr>
          <w:p w14:paraId="090FF21F" w14:textId="77777777" w:rsidR="00280737" w:rsidRPr="005F094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8.5433</w:t>
            </w:r>
          </w:p>
        </w:tc>
        <w:tc>
          <w:tcPr>
            <w:tcW w:w="810" w:type="dxa"/>
            <w:tcBorders>
              <w:top w:val="nil"/>
              <w:left w:val="nil"/>
              <w:bottom w:val="nil"/>
              <w:right w:val="nil"/>
            </w:tcBorders>
            <w:shd w:val="clear" w:color="auto" w:fill="auto"/>
            <w:noWrap/>
            <w:vAlign w:val="center"/>
          </w:tcPr>
          <w:p w14:paraId="43C8395F"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436</w:t>
            </w:r>
          </w:p>
        </w:tc>
        <w:tc>
          <w:tcPr>
            <w:tcW w:w="1231" w:type="dxa"/>
            <w:tcBorders>
              <w:top w:val="nil"/>
              <w:left w:val="nil"/>
              <w:bottom w:val="nil"/>
              <w:right w:val="nil"/>
            </w:tcBorders>
            <w:shd w:val="clear" w:color="auto" w:fill="auto"/>
            <w:noWrap/>
            <w:vAlign w:val="center"/>
          </w:tcPr>
          <w:p w14:paraId="734DCE7F" w14:textId="77777777" w:rsidR="00280737" w:rsidRPr="005F0947" w:rsidRDefault="00280737" w:rsidP="00901EBE">
            <w:pPr>
              <w:rPr>
                <w:rFonts w:ascii="Arial" w:eastAsia="Times New Roman" w:hAnsi="Arial" w:cs="Arial"/>
                <w:color w:val="000000" w:themeColor="text1"/>
              </w:rPr>
            </w:pPr>
            <w:r w:rsidRPr="008A1318">
              <w:rPr>
                <w:rFonts w:ascii="Arial" w:eastAsia="Times New Roman" w:hAnsi="Arial" w:cs="Arial"/>
                <w:color w:val="000000" w:themeColor="text1"/>
              </w:rPr>
              <w:t>69.766</w:t>
            </w:r>
            <w:r>
              <w:rPr>
                <w:rFonts w:ascii="Arial" w:eastAsia="Times New Roman" w:hAnsi="Arial" w:cs="Arial"/>
                <w:color w:val="000000" w:themeColor="text1"/>
              </w:rPr>
              <w:t>0</w:t>
            </w:r>
          </w:p>
        </w:tc>
        <w:tc>
          <w:tcPr>
            <w:tcW w:w="1350" w:type="dxa"/>
            <w:tcBorders>
              <w:top w:val="nil"/>
              <w:left w:val="nil"/>
              <w:bottom w:val="nil"/>
              <w:right w:val="single" w:sz="4" w:space="0" w:color="auto"/>
            </w:tcBorders>
            <w:shd w:val="clear" w:color="auto" w:fill="auto"/>
            <w:noWrap/>
            <w:vAlign w:val="center"/>
          </w:tcPr>
          <w:p w14:paraId="0AF7C7F0" w14:textId="77777777" w:rsidR="00280737" w:rsidRPr="009D2D32" w:rsidRDefault="00280737" w:rsidP="00901EBE">
            <w:pPr>
              <w:ind w:right="75"/>
              <w:rPr>
                <w:rFonts w:ascii="Arial" w:eastAsia="Times New Roman" w:hAnsi="Arial" w:cs="Arial"/>
                <w:b/>
                <w:bCs/>
                <w:color w:val="000000" w:themeColor="text1"/>
              </w:rPr>
            </w:pPr>
            <w:r>
              <w:rPr>
                <w:rFonts w:ascii="Arial" w:eastAsia="Times New Roman" w:hAnsi="Arial" w:cs="Arial"/>
                <w:b/>
                <w:bCs/>
                <w:color w:val="000000" w:themeColor="text1"/>
              </w:rPr>
              <w:t>&lt; 0.0001</w:t>
            </w:r>
          </w:p>
        </w:tc>
      </w:tr>
      <w:tr w:rsidR="00280737" w:rsidRPr="005D300B" w14:paraId="016EBB03" w14:textId="77777777" w:rsidTr="00901EBE">
        <w:trPr>
          <w:trHeight w:val="355"/>
        </w:trPr>
        <w:tc>
          <w:tcPr>
            <w:tcW w:w="2700" w:type="dxa"/>
            <w:tcBorders>
              <w:top w:val="nil"/>
              <w:left w:val="single" w:sz="4" w:space="0" w:color="auto"/>
              <w:bottom w:val="nil"/>
              <w:right w:val="nil"/>
            </w:tcBorders>
            <w:shd w:val="clear" w:color="auto" w:fill="auto"/>
            <w:vAlign w:val="center"/>
          </w:tcPr>
          <w:p w14:paraId="3B43ACE0" w14:textId="77777777" w:rsidR="00280737" w:rsidRPr="005F094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TA</w:t>
            </w:r>
          </w:p>
        </w:tc>
        <w:tc>
          <w:tcPr>
            <w:tcW w:w="1379" w:type="dxa"/>
            <w:tcBorders>
              <w:top w:val="nil"/>
              <w:left w:val="nil"/>
              <w:bottom w:val="nil"/>
              <w:right w:val="nil"/>
            </w:tcBorders>
            <w:shd w:val="clear" w:color="auto" w:fill="auto"/>
            <w:noWrap/>
            <w:vAlign w:val="center"/>
          </w:tcPr>
          <w:p w14:paraId="2E4BDEAC"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1.</w:t>
            </w:r>
            <w:commentRangeStart w:id="747"/>
            <w:r>
              <w:rPr>
                <w:rFonts w:ascii="Arial" w:eastAsia="Times New Roman" w:hAnsi="Arial" w:cs="Arial"/>
                <w:color w:val="000000" w:themeColor="text1"/>
              </w:rPr>
              <w:t>3980e</w:t>
            </w:r>
            <w:commentRangeEnd w:id="747"/>
            <w:r w:rsidR="00D517C9">
              <w:rPr>
                <w:rStyle w:val="CommentReference"/>
              </w:rPr>
              <w:commentReference w:id="747"/>
            </w:r>
            <w:r w:rsidRPr="008056BD">
              <w:rPr>
                <w:rFonts w:ascii="Arial" w:eastAsia="Times New Roman" w:hAnsi="Arial" w:cs="Arial"/>
                <w:color w:val="000000" w:themeColor="text1"/>
                <w:vertAlign w:val="superscript"/>
              </w:rPr>
              <w:t>-05</w:t>
            </w:r>
          </w:p>
        </w:tc>
        <w:tc>
          <w:tcPr>
            <w:tcW w:w="1260" w:type="dxa"/>
            <w:tcBorders>
              <w:top w:val="nil"/>
              <w:left w:val="nil"/>
              <w:bottom w:val="nil"/>
              <w:right w:val="nil"/>
            </w:tcBorders>
            <w:shd w:val="clear" w:color="auto" w:fill="auto"/>
            <w:noWrap/>
            <w:vAlign w:val="center"/>
          </w:tcPr>
          <w:p w14:paraId="2FAA4966"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1.8430e</w:t>
            </w:r>
            <w:r w:rsidRPr="008056BD">
              <w:rPr>
                <w:rFonts w:ascii="Arial" w:eastAsia="Times New Roman" w:hAnsi="Arial" w:cs="Arial"/>
                <w:color w:val="000000" w:themeColor="text1"/>
                <w:vertAlign w:val="superscript"/>
              </w:rPr>
              <w:t>-0</w:t>
            </w:r>
            <w:r>
              <w:rPr>
                <w:rFonts w:ascii="Arial" w:eastAsia="Times New Roman" w:hAnsi="Arial" w:cs="Arial"/>
                <w:color w:val="000000" w:themeColor="text1"/>
                <w:vertAlign w:val="superscript"/>
              </w:rPr>
              <w:t>6</w:t>
            </w:r>
          </w:p>
        </w:tc>
        <w:tc>
          <w:tcPr>
            <w:tcW w:w="1080" w:type="dxa"/>
            <w:tcBorders>
              <w:top w:val="nil"/>
              <w:left w:val="nil"/>
              <w:bottom w:val="nil"/>
              <w:right w:val="nil"/>
            </w:tcBorders>
            <w:shd w:val="clear" w:color="auto" w:fill="auto"/>
            <w:noWrap/>
            <w:vAlign w:val="center"/>
          </w:tcPr>
          <w:p w14:paraId="32CE8A86" w14:textId="77777777" w:rsidR="00280737" w:rsidRPr="005F094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0.7583</w:t>
            </w:r>
          </w:p>
        </w:tc>
        <w:tc>
          <w:tcPr>
            <w:tcW w:w="810" w:type="dxa"/>
            <w:tcBorders>
              <w:top w:val="nil"/>
              <w:left w:val="nil"/>
              <w:bottom w:val="nil"/>
              <w:right w:val="nil"/>
            </w:tcBorders>
            <w:shd w:val="clear" w:color="auto" w:fill="auto"/>
            <w:noWrap/>
            <w:vAlign w:val="center"/>
          </w:tcPr>
          <w:p w14:paraId="38A5008F"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9</w:t>
            </w:r>
          </w:p>
        </w:tc>
        <w:tc>
          <w:tcPr>
            <w:tcW w:w="1231" w:type="dxa"/>
            <w:tcBorders>
              <w:top w:val="nil"/>
              <w:left w:val="nil"/>
              <w:bottom w:val="nil"/>
              <w:right w:val="nil"/>
            </w:tcBorders>
            <w:shd w:val="clear" w:color="auto" w:fill="auto"/>
            <w:noWrap/>
            <w:vAlign w:val="center"/>
          </w:tcPr>
          <w:p w14:paraId="2D134B89"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w:t>
            </w:r>
          </w:p>
        </w:tc>
        <w:tc>
          <w:tcPr>
            <w:tcW w:w="1350" w:type="dxa"/>
            <w:tcBorders>
              <w:top w:val="nil"/>
              <w:left w:val="nil"/>
              <w:bottom w:val="nil"/>
              <w:right w:val="single" w:sz="4" w:space="0" w:color="auto"/>
            </w:tcBorders>
            <w:shd w:val="clear" w:color="auto" w:fill="auto"/>
            <w:noWrap/>
            <w:vAlign w:val="center"/>
          </w:tcPr>
          <w:p w14:paraId="58459B96" w14:textId="77777777" w:rsidR="00280737" w:rsidRPr="00843E02" w:rsidRDefault="00280737" w:rsidP="00901EBE">
            <w:pPr>
              <w:ind w:right="75"/>
              <w:rPr>
                <w:rFonts w:ascii="Arial" w:eastAsia="Times New Roman" w:hAnsi="Arial" w:cs="Arial"/>
                <w:color w:val="000000" w:themeColor="text1"/>
              </w:rPr>
            </w:pPr>
            <w:r>
              <w:rPr>
                <w:rFonts w:ascii="Arial" w:eastAsia="Times New Roman" w:hAnsi="Arial" w:cs="Arial"/>
                <w:color w:val="000000" w:themeColor="text1"/>
              </w:rPr>
              <w:t>0.4677</w:t>
            </w:r>
          </w:p>
        </w:tc>
      </w:tr>
      <w:tr w:rsidR="00280737" w:rsidRPr="005D300B" w14:paraId="41412FDB" w14:textId="77777777" w:rsidTr="00901EBE">
        <w:trPr>
          <w:trHeight w:val="355"/>
        </w:trPr>
        <w:tc>
          <w:tcPr>
            <w:tcW w:w="2700" w:type="dxa"/>
            <w:tcBorders>
              <w:top w:val="single" w:sz="4" w:space="0" w:color="auto"/>
              <w:left w:val="single" w:sz="4" w:space="0" w:color="auto"/>
              <w:bottom w:val="single" w:sz="4" w:space="0" w:color="auto"/>
              <w:right w:val="nil"/>
            </w:tcBorders>
            <w:shd w:val="clear" w:color="auto" w:fill="auto"/>
            <w:vAlign w:val="center"/>
          </w:tcPr>
          <w:p w14:paraId="10091CB0" w14:textId="77777777" w:rsidR="00280737" w:rsidRDefault="00280737" w:rsidP="00901EBE">
            <w:pPr>
              <w:ind w:right="-44"/>
              <w:rPr>
                <w:rFonts w:ascii="Arial" w:eastAsia="Times New Roman" w:hAnsi="Arial" w:cs="Arial"/>
                <w:color w:val="000000" w:themeColor="text1"/>
              </w:rPr>
            </w:pPr>
            <w:r w:rsidRPr="005F0947">
              <w:rPr>
                <w:rFonts w:ascii="Arial" w:eastAsia="Times New Roman" w:hAnsi="Arial" w:cs="Arial"/>
                <w:b/>
                <w:bCs/>
                <w:color w:val="000000" w:themeColor="text1"/>
              </w:rPr>
              <w:t>Random Effects</w:t>
            </w:r>
          </w:p>
        </w:tc>
        <w:tc>
          <w:tcPr>
            <w:tcW w:w="1379" w:type="dxa"/>
            <w:tcBorders>
              <w:top w:val="single" w:sz="4" w:space="0" w:color="auto"/>
              <w:left w:val="nil"/>
              <w:bottom w:val="single" w:sz="4" w:space="0" w:color="auto"/>
              <w:right w:val="nil"/>
            </w:tcBorders>
            <w:shd w:val="clear" w:color="auto" w:fill="auto"/>
            <w:noWrap/>
            <w:vAlign w:val="center"/>
          </w:tcPr>
          <w:p w14:paraId="489E4110" w14:textId="77777777" w:rsidR="00280737" w:rsidRDefault="00280737" w:rsidP="00901EBE">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260" w:type="dxa"/>
            <w:tcBorders>
              <w:top w:val="single" w:sz="4" w:space="0" w:color="auto"/>
              <w:left w:val="nil"/>
              <w:bottom w:val="single" w:sz="4" w:space="0" w:color="auto"/>
              <w:right w:val="nil"/>
            </w:tcBorders>
            <w:shd w:val="clear" w:color="auto" w:fill="auto"/>
            <w:noWrap/>
            <w:vAlign w:val="center"/>
          </w:tcPr>
          <w:p w14:paraId="7A32DFD5" w14:textId="77777777" w:rsidR="00280737" w:rsidRDefault="00280737" w:rsidP="00901EBE">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0CC1EECF" w14:textId="77777777" w:rsidR="00280737" w:rsidRDefault="00280737" w:rsidP="00901EBE">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06F33B91" w14:textId="77777777" w:rsidR="00280737" w:rsidRDefault="00280737" w:rsidP="00901EBE">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3C40DE47" w14:textId="77777777" w:rsidR="00280737" w:rsidRPr="005F0947" w:rsidRDefault="00280737" w:rsidP="00901EBE">
            <w:pPr>
              <w:rPr>
                <w:rFonts w:ascii="Arial" w:eastAsia="Times New Roman" w:hAnsi="Arial" w:cs="Arial"/>
                <w:color w:val="000000" w:themeColor="text1"/>
              </w:rPr>
            </w:pPr>
            <w:r w:rsidRPr="005F0947">
              <w:rPr>
                <w:rFonts w:ascii="Arial" w:eastAsia="Times New Roman" w:hAnsi="Arial" w:cs="Arial"/>
                <w:b/>
                <w:bCs/>
                <w:color w:val="000000" w:themeColor="text1"/>
              </w:rPr>
              <w:t>L. Ratio</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1F9C10E7" w14:textId="77777777" w:rsidR="00280737" w:rsidRPr="00660977" w:rsidRDefault="00280737" w:rsidP="00901EBE">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280737" w:rsidRPr="005D300B" w14:paraId="20672BA1" w14:textId="77777777" w:rsidTr="00901EBE">
        <w:trPr>
          <w:trHeight w:val="355"/>
        </w:trPr>
        <w:tc>
          <w:tcPr>
            <w:tcW w:w="2700" w:type="dxa"/>
            <w:tcBorders>
              <w:top w:val="single" w:sz="4" w:space="0" w:color="auto"/>
              <w:left w:val="single" w:sz="4" w:space="0" w:color="auto"/>
              <w:bottom w:val="single" w:sz="4" w:space="0" w:color="auto"/>
              <w:right w:val="nil"/>
            </w:tcBorders>
            <w:shd w:val="clear" w:color="auto" w:fill="auto"/>
            <w:vAlign w:val="center"/>
          </w:tcPr>
          <w:p w14:paraId="7CD5B866" w14:textId="237B46C6" w:rsidR="00280737" w:rsidRDefault="00B33015" w:rsidP="00901EBE">
            <w:pPr>
              <w:ind w:right="-44"/>
              <w:rPr>
                <w:rFonts w:ascii="Arial" w:eastAsia="Times New Roman" w:hAnsi="Arial" w:cs="Arial"/>
                <w:color w:val="000000" w:themeColor="text1"/>
              </w:rPr>
            </w:pPr>
            <w:r>
              <w:rPr>
                <w:rFonts w:ascii="Arial" w:eastAsia="Times New Roman" w:hAnsi="Arial" w:cs="Arial"/>
                <w:color w:val="000000" w:themeColor="text1"/>
              </w:rPr>
              <w:t>Culture chamber</w:t>
            </w:r>
          </w:p>
        </w:tc>
        <w:tc>
          <w:tcPr>
            <w:tcW w:w="1379" w:type="dxa"/>
            <w:tcBorders>
              <w:top w:val="single" w:sz="4" w:space="0" w:color="auto"/>
              <w:left w:val="nil"/>
              <w:bottom w:val="single" w:sz="4" w:space="0" w:color="auto"/>
              <w:right w:val="nil"/>
            </w:tcBorders>
            <w:shd w:val="clear" w:color="auto" w:fill="auto"/>
            <w:noWrap/>
            <w:vAlign w:val="center"/>
          </w:tcPr>
          <w:p w14:paraId="2E102B13" w14:textId="77777777" w:rsidR="00280737" w:rsidRDefault="00280737" w:rsidP="00901EBE">
            <w:pPr>
              <w:rPr>
                <w:rFonts w:ascii="Arial" w:eastAsia="Times New Roman" w:hAnsi="Arial" w:cs="Arial"/>
                <w:color w:val="000000" w:themeColor="text1"/>
              </w:rPr>
            </w:pPr>
          </w:p>
        </w:tc>
        <w:tc>
          <w:tcPr>
            <w:tcW w:w="1260" w:type="dxa"/>
            <w:tcBorders>
              <w:top w:val="single" w:sz="4" w:space="0" w:color="auto"/>
              <w:left w:val="nil"/>
              <w:bottom w:val="single" w:sz="4" w:space="0" w:color="auto"/>
              <w:right w:val="nil"/>
            </w:tcBorders>
            <w:shd w:val="clear" w:color="auto" w:fill="auto"/>
            <w:noWrap/>
            <w:vAlign w:val="center"/>
          </w:tcPr>
          <w:p w14:paraId="3D5141DB" w14:textId="77777777" w:rsidR="00280737" w:rsidRDefault="00280737" w:rsidP="00901EBE">
            <w:pPr>
              <w:rPr>
                <w:rFonts w:ascii="Arial" w:eastAsia="Times New Roman" w:hAnsi="Arial" w:cs="Arial"/>
                <w:color w:val="000000" w:themeColor="text1"/>
              </w:rPr>
            </w:pPr>
          </w:p>
        </w:tc>
        <w:tc>
          <w:tcPr>
            <w:tcW w:w="1080" w:type="dxa"/>
            <w:tcBorders>
              <w:top w:val="single" w:sz="4" w:space="0" w:color="auto"/>
              <w:left w:val="nil"/>
              <w:bottom w:val="single" w:sz="4" w:space="0" w:color="auto"/>
              <w:right w:val="nil"/>
            </w:tcBorders>
            <w:shd w:val="clear" w:color="auto" w:fill="auto"/>
            <w:noWrap/>
            <w:vAlign w:val="center"/>
          </w:tcPr>
          <w:p w14:paraId="7158531C" w14:textId="77777777" w:rsidR="00280737" w:rsidRDefault="00280737" w:rsidP="00901EBE">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6479503B" w14:textId="77777777" w:rsidR="00280737" w:rsidRDefault="00280737" w:rsidP="00901EBE">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1D07D967" w14:textId="77777777" w:rsidR="00280737" w:rsidRPr="005F0947" w:rsidRDefault="00280737" w:rsidP="00901EBE">
            <w:pPr>
              <w:rPr>
                <w:rFonts w:ascii="Arial" w:eastAsia="Times New Roman" w:hAnsi="Arial" w:cs="Arial"/>
                <w:color w:val="000000" w:themeColor="text1"/>
              </w:rPr>
            </w:pPr>
            <w:r w:rsidRPr="006A4314">
              <w:rPr>
                <w:rFonts w:ascii="Arial" w:eastAsia="Times New Roman" w:hAnsi="Arial" w:cs="Arial"/>
                <w:color w:val="000000" w:themeColor="text1"/>
              </w:rPr>
              <w:t>33.782</w:t>
            </w:r>
            <w:r>
              <w:rPr>
                <w:rFonts w:ascii="Arial" w:eastAsia="Times New Roman" w:hAnsi="Arial" w:cs="Arial"/>
                <w:color w:val="000000" w:themeColor="text1"/>
              </w:rPr>
              <w:t>8</w:t>
            </w:r>
            <w:r w:rsidRPr="006A4314">
              <w:rPr>
                <w:rFonts w:ascii="Arial" w:eastAsia="Times New Roman" w:hAnsi="Arial" w:cs="Arial"/>
                <w:color w:val="000000" w:themeColor="text1"/>
              </w:rPr>
              <w:t xml:space="preserve">  </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512C0275" w14:textId="77777777" w:rsidR="00280737" w:rsidRPr="00660977" w:rsidRDefault="00280737" w:rsidP="00901EBE">
            <w:pPr>
              <w:ind w:right="75"/>
              <w:rPr>
                <w:rFonts w:ascii="Arial" w:eastAsia="Times New Roman" w:hAnsi="Arial" w:cs="Arial"/>
                <w:b/>
                <w:bCs/>
                <w:color w:val="000000" w:themeColor="text1"/>
              </w:rPr>
            </w:pPr>
            <w:r>
              <w:rPr>
                <w:rFonts w:ascii="Arial" w:eastAsia="Times New Roman" w:hAnsi="Arial" w:cs="Arial"/>
                <w:b/>
                <w:bCs/>
                <w:color w:val="000000" w:themeColor="text1"/>
              </w:rPr>
              <w:t>&lt; 0.0001</w:t>
            </w:r>
          </w:p>
        </w:tc>
      </w:tr>
    </w:tbl>
    <w:p w14:paraId="31019342" w14:textId="77777777" w:rsidR="00280737" w:rsidRDefault="00280737" w:rsidP="00280737">
      <w:pPr>
        <w:pStyle w:val="NoSpacing"/>
        <w:rPr>
          <w:rFonts w:ascii="Arial" w:hAnsi="Arial" w:cs="Arial"/>
          <w:b/>
          <w:bCs/>
          <w:i/>
          <w:iCs/>
          <w:sz w:val="28"/>
          <w:szCs w:val="28"/>
        </w:rPr>
      </w:pPr>
    </w:p>
    <w:p w14:paraId="45F8C83F" w14:textId="77777777" w:rsidR="007C1518" w:rsidRDefault="007C1518">
      <w:pPr>
        <w:pPrChange w:id="748" w:author="alisha saley" w:date="2023-10-18T18:28:00Z">
          <w:pPr>
            <w:pStyle w:val="NoSpacing"/>
          </w:pPr>
        </w:pPrChange>
      </w:pPr>
    </w:p>
    <w:sectPr w:rsidR="007C1518">
      <w:footerReference w:type="default" r:id="rId4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Brian P Gaylord" w:date="2023-10-25T10:20:00Z" w:initials="BPG">
    <w:p w14:paraId="1CE0BCF3" w14:textId="3E3607B5" w:rsidR="00BB4801" w:rsidRDefault="00BB4801">
      <w:pPr>
        <w:pStyle w:val="CommentText"/>
      </w:pPr>
      <w:r>
        <w:rPr>
          <w:rStyle w:val="CommentReference"/>
        </w:rPr>
        <w:annotationRef/>
      </w:r>
      <w:r>
        <w:t xml:space="preserve">I like the attempt at a declarative title.  However, the results </w:t>
      </w:r>
      <w:r w:rsidR="00E718F3">
        <w:t xml:space="preserve">of the study </w:t>
      </w:r>
      <w:r>
        <w:t>are complex enough that I wonder if a more general title might be better</w:t>
      </w:r>
      <w:r w:rsidR="00C93742">
        <w:t xml:space="preserve"> (also can’t use an abbreviation in a title)</w:t>
      </w:r>
      <w:r>
        <w:t xml:space="preserve">.  Something like: </w:t>
      </w:r>
      <w:r>
        <w:br/>
        <w:t xml:space="preserve">“Scope and trajectory of response of oysters growing under altered total alkalinity and salinity”  </w:t>
      </w:r>
    </w:p>
  </w:comment>
  <w:comment w:id="1" w:author="Aaron Ninokawa" w:date="2023-10-26T19:08:00Z" w:initials="AN">
    <w:p w14:paraId="7DCEAE57" w14:textId="77777777" w:rsidR="000752E5" w:rsidRDefault="000752E5" w:rsidP="004E3E88">
      <w:pPr>
        <w:pStyle w:val="CommentText"/>
      </w:pPr>
      <w:r>
        <w:rPr>
          <w:rStyle w:val="CommentReference"/>
        </w:rPr>
        <w:annotationRef/>
      </w:r>
      <w:r>
        <w:t>Interaction between total alkalinity and salinity influences juvenile oyster growth? (assuming there's an interaction)</w:t>
      </w:r>
    </w:p>
  </w:comment>
  <w:comment w:id="2" w:author="alisha saley" w:date="2023-10-25T13:32:00Z" w:initials="as">
    <w:p w14:paraId="6E723719" w14:textId="17256C7E" w:rsidR="00EF623E" w:rsidRDefault="00EF623E">
      <w:pPr>
        <w:pStyle w:val="CommentText"/>
      </w:pPr>
      <w:r>
        <w:rPr>
          <w:rStyle w:val="CommentReference"/>
        </w:rPr>
        <w:annotationRef/>
      </w:r>
      <w:r>
        <w:t>standardize term bin from; get rid of sw comment under figure; earlier and later term. legend in fig 2 needs to have one box per color for each treatment; add two colors for the lowest TA. change shading in Fig 2 to be one dark and one light across the windows; yaxis should be mm2; match colors in fig 4 in plot and change legend fig 4 values, put ticks at the y and x axis, x axis change to "window", fig 5 "Overall growth in shell area", fig 4 salinity legend; Shell thickness instead of Net</w:t>
      </w:r>
    </w:p>
    <w:p w14:paraId="2EB8A53B" w14:textId="77777777" w:rsidR="00EF623E" w:rsidRDefault="00EF623E">
      <w:pPr>
        <w:pStyle w:val="CommentText"/>
      </w:pPr>
    </w:p>
    <w:p w14:paraId="7CA798AE" w14:textId="77777777" w:rsidR="00EF623E" w:rsidRDefault="00EF623E">
      <w:pPr>
        <w:pStyle w:val="CommentText"/>
      </w:pPr>
      <w:r>
        <w:t>at low TA over time, algal growth declines. It might have bene protecting the shell (like a perio)</w:t>
      </w:r>
    </w:p>
    <w:p w14:paraId="4E01A2CF" w14:textId="77777777" w:rsidR="00EF623E" w:rsidRDefault="00EF623E" w:rsidP="00501B86">
      <w:pPr>
        <w:pStyle w:val="CommentText"/>
      </w:pPr>
      <w:r>
        <w:t>in time two, make sure that ave TA is rep of time.</w:t>
      </w:r>
    </w:p>
  </w:comment>
  <w:comment w:id="4" w:author="Aaron Ninokawa" w:date="2023-10-26T19:09:00Z" w:initials="AN">
    <w:p w14:paraId="04DF1645" w14:textId="77777777" w:rsidR="000752E5" w:rsidRDefault="000752E5" w:rsidP="00550C5A">
      <w:pPr>
        <w:pStyle w:val="CommentText"/>
      </w:pPr>
      <w:r>
        <w:rPr>
          <w:rStyle w:val="CommentReference"/>
        </w:rPr>
        <w:annotationRef/>
      </w:r>
      <w:r>
        <w:t>Starts off quite specific. Maybe start more general? Rather than carb chem, just estuaries and abiotic conditions (depending on the journal)</w:t>
      </w:r>
    </w:p>
  </w:comment>
  <w:comment w:id="5" w:author="Aaron Ninokawa" w:date="2023-10-26T19:12:00Z" w:initials="AN">
    <w:p w14:paraId="3950AC17" w14:textId="77777777" w:rsidR="000752E5" w:rsidRDefault="000752E5" w:rsidP="00313544">
      <w:pPr>
        <w:pStyle w:val="CommentText"/>
      </w:pPr>
      <w:r>
        <w:rPr>
          <w:rStyle w:val="CommentReference"/>
        </w:rPr>
        <w:annotationRef/>
      </w:r>
      <w:r>
        <w:t>Maybe even start with estuaries being home to lots of organisms, including calcifiers. Then jump into chem conditions they care about</w:t>
      </w:r>
    </w:p>
  </w:comment>
  <w:comment w:id="6" w:author="Aaron Ninokawa" w:date="2023-10-26T19:10:00Z" w:initials="AN">
    <w:p w14:paraId="303D24BF" w14:textId="7F715803" w:rsidR="000752E5" w:rsidRDefault="000752E5" w:rsidP="0001168A">
      <w:pPr>
        <w:pStyle w:val="CommentText"/>
      </w:pPr>
      <w:r>
        <w:rPr>
          <w:rStyle w:val="CommentReference"/>
        </w:rPr>
        <w:annotationRef/>
      </w:r>
      <w:r>
        <w:t>Fassbender</w:t>
      </w:r>
    </w:p>
  </w:comment>
  <w:comment w:id="8" w:author="Aaron Ninokawa" w:date="2023-10-26T19:13:00Z" w:initials="AN">
    <w:p w14:paraId="6D4F087A" w14:textId="77777777" w:rsidR="000752E5" w:rsidRDefault="000752E5" w:rsidP="00C83677">
      <w:pPr>
        <w:pStyle w:val="CommentText"/>
      </w:pPr>
      <w:r>
        <w:rPr>
          <w:rStyle w:val="CommentReference"/>
        </w:rPr>
        <w:annotationRef/>
      </w:r>
      <w:r>
        <w:t>Rephrase topic sentence? Focus on global chances with a little less emphasis on site-specific things (since this paragraph describes global change)</w:t>
      </w:r>
    </w:p>
  </w:comment>
  <w:comment w:id="35" w:author="alisha saley" w:date="2023-10-25T14:01:00Z" w:initials="as">
    <w:p w14:paraId="19A28910" w14:textId="60B57598" w:rsidR="00E635EB" w:rsidRDefault="00E635EB">
      <w:pPr>
        <w:pStyle w:val="CommentText"/>
      </w:pPr>
      <w:r>
        <w:rPr>
          <w:rStyle w:val="CommentReference"/>
        </w:rPr>
        <w:annotationRef/>
      </w:r>
      <w:r>
        <w:rPr>
          <w:b/>
          <w:bCs/>
        </w:rPr>
        <w:t>Overall patterns on growth from both low pH and low S.</w:t>
      </w:r>
    </w:p>
    <w:p w14:paraId="74E4BE91" w14:textId="77777777" w:rsidR="00E635EB" w:rsidRDefault="00E635EB" w:rsidP="004458C2">
      <w:pPr>
        <w:pStyle w:val="CommentText"/>
      </w:pPr>
      <w:r>
        <w:rPr>
          <w:b/>
          <w:bCs/>
        </w:rPr>
        <w:t xml:space="preserve">Potential consequences for other biological activities (tradeoffs) through lower CI or shell thickness? </w:t>
      </w:r>
    </w:p>
  </w:comment>
  <w:comment w:id="37" w:author="Brian P Gaylord" w:date="2023-10-25T09:44:00Z" w:initials="BPG">
    <w:p w14:paraId="33877756" w14:textId="038B3461" w:rsidR="004F119E" w:rsidRDefault="004F119E">
      <w:pPr>
        <w:pStyle w:val="CommentText"/>
      </w:pPr>
      <w:r>
        <w:rPr>
          <w:rStyle w:val="CommentReference"/>
        </w:rPr>
        <w:annotationRef/>
      </w:r>
      <w:r>
        <w:t>This sentence may be redundant with the preceding one.  I might</w:t>
      </w:r>
      <w:r w:rsidR="00046A3D">
        <w:t xml:space="preserve"> consider</w:t>
      </w:r>
      <w:r>
        <w:t xml:space="preserve"> </w:t>
      </w:r>
      <w:r w:rsidR="00046A3D">
        <w:t>deleting</w:t>
      </w:r>
      <w:r>
        <w:t xml:space="preserve"> it.</w:t>
      </w:r>
    </w:p>
  </w:comment>
  <w:comment w:id="38" w:author="Aaron Ninokawa" w:date="2023-10-26T19:15:00Z" w:initials="AN">
    <w:p w14:paraId="33039F22" w14:textId="77777777" w:rsidR="000752E5" w:rsidRDefault="000752E5" w:rsidP="00AB516C">
      <w:pPr>
        <w:pStyle w:val="CommentText"/>
      </w:pPr>
      <w:r>
        <w:rPr>
          <w:rStyle w:val="CommentReference"/>
        </w:rPr>
        <w:annotationRef/>
      </w:r>
      <w:r>
        <w:t>This is such a main thing to the story, that it probably could be a bigger focus (topic sentence even). Maybe not this exact wording but that the timeline of the response matters</w:t>
      </w:r>
    </w:p>
  </w:comment>
  <w:comment w:id="43" w:author="alisha saley" w:date="2023-10-25T14:01:00Z" w:initials="as">
    <w:p w14:paraId="0A78F2D6" w14:textId="34E58BDF" w:rsidR="00E635EB" w:rsidRDefault="00E635EB">
      <w:pPr>
        <w:pStyle w:val="CommentText"/>
      </w:pPr>
      <w:r>
        <w:rPr>
          <w:rStyle w:val="CommentReference"/>
        </w:rPr>
        <w:annotationRef/>
      </w:r>
      <w:r>
        <w:rPr>
          <w:b/>
          <w:bCs/>
        </w:rPr>
        <w:t>as principle of allocation  dictates that growth processes are often not operating at maximums, seeing how the effect of seawater condition may differ between temporally distinct windows, for example, during phases of high and low activity, would be interesting. Expectations of the types of responses we may see?</w:t>
      </w:r>
    </w:p>
    <w:p w14:paraId="6D6EA04A" w14:textId="77777777" w:rsidR="00E635EB" w:rsidRDefault="00E635EB" w:rsidP="00186080">
      <w:pPr>
        <w:pStyle w:val="CommentText"/>
      </w:pPr>
      <w:r>
        <w:rPr>
          <w:b/>
          <w:bCs/>
        </w:rPr>
        <w:t>The effect of food will likely play a role, as increasing energetic reserves can often weaken consequences of energetically costly maintenance of internal acid-base, sometimes full off-setting the effects.</w:t>
      </w:r>
    </w:p>
  </w:comment>
  <w:comment w:id="44" w:author="Aaron Ninokawa" w:date="2023-10-26T19:22:00Z" w:initials="AN">
    <w:p w14:paraId="7A7CBE19" w14:textId="77777777" w:rsidR="004373A3" w:rsidRDefault="004373A3" w:rsidP="00A614D7">
      <w:pPr>
        <w:pStyle w:val="CommentText"/>
      </w:pPr>
      <w:r>
        <w:rPr>
          <w:rStyle w:val="CommentReference"/>
        </w:rPr>
        <w:annotationRef/>
      </w:r>
      <w:r>
        <w:t>Try a stronger topic sentence. Focus on the theme of the paragraph and what you are bringing, rather than "prior work exists". Maybe something along the lines of "Apparent correlations between alkalinity environmental conditions in dynamic estuarine environments challenge our ability to understand [specific coastal things temporally]. While we know that OA is bad, we don't know:."</w:t>
      </w:r>
    </w:p>
  </w:comment>
  <w:comment w:id="56" w:author="alisha saley" w:date="2023-10-25T13:02:00Z" w:initials="as">
    <w:p w14:paraId="71635118" w14:textId="4F05BB43" w:rsidR="00085FF7" w:rsidRDefault="00085FF7" w:rsidP="00A274E8">
      <w:pPr>
        <w:pStyle w:val="CommentText"/>
      </w:pPr>
      <w:r>
        <w:rPr>
          <w:rStyle w:val="CommentReference"/>
        </w:rPr>
        <w:annotationRef/>
      </w:r>
      <w:r>
        <w:t>I worry that without a qualifier that this sentence carries some 'judgement'</w:t>
      </w:r>
    </w:p>
  </w:comment>
  <w:comment w:id="57" w:author="Aaron Ninokawa" w:date="2023-10-26T19:22:00Z" w:initials="AN">
    <w:p w14:paraId="2BC967DE" w14:textId="77777777" w:rsidR="004373A3" w:rsidRDefault="004373A3" w:rsidP="00107EB1">
      <w:pPr>
        <w:pStyle w:val="CommentText"/>
      </w:pPr>
      <w:r>
        <w:rPr>
          <w:rStyle w:val="CommentReference"/>
        </w:rPr>
        <w:annotationRef/>
      </w:r>
      <w:r>
        <w:t>So judgey</w:t>
      </w:r>
    </w:p>
  </w:comment>
  <w:comment w:id="60" w:author="Aaron Ninokawa" w:date="2023-10-26T19:24:00Z" w:initials="AN">
    <w:p w14:paraId="1FC42B29" w14:textId="77777777" w:rsidR="004373A3" w:rsidRDefault="004373A3" w:rsidP="009300A5">
      <w:pPr>
        <w:pStyle w:val="CommentText"/>
      </w:pPr>
      <w:r>
        <w:rPr>
          <w:rStyle w:val="CommentReference"/>
        </w:rPr>
        <w:annotationRef/>
      </w:r>
      <w:r>
        <w:t>This paragraph seems out of place. It's would probably be better (again, depending on the journal) in a study system paragraph in the methods or in a sentence or two in the next paragraph as a justification for choosing CV</w:t>
      </w:r>
    </w:p>
  </w:comment>
  <w:comment w:id="61" w:author="Aaron Ninokawa" w:date="2023-10-26T19:23:00Z" w:initials="AN">
    <w:p w14:paraId="070273C3" w14:textId="3DABDA84" w:rsidR="004373A3" w:rsidRDefault="004373A3" w:rsidP="00BD4FE8">
      <w:pPr>
        <w:pStyle w:val="CommentText"/>
      </w:pPr>
      <w:r>
        <w:rPr>
          <w:rStyle w:val="CommentReference"/>
        </w:rPr>
        <w:annotationRef/>
      </w:r>
      <w:r>
        <w:t>I know him!</w:t>
      </w:r>
    </w:p>
  </w:comment>
  <w:comment w:id="64" w:author="Aaron Ninokawa" w:date="2023-10-26T19:29:00Z" w:initials="AN">
    <w:p w14:paraId="17658C21" w14:textId="77777777" w:rsidR="000F2A9A" w:rsidRDefault="000F2A9A" w:rsidP="00C01DC0">
      <w:pPr>
        <w:pStyle w:val="CommentText"/>
      </w:pPr>
      <w:r>
        <w:rPr>
          <w:rStyle w:val="CommentReference"/>
        </w:rPr>
        <w:annotationRef/>
      </w:r>
      <w:r>
        <w:t>This seems like a jump. I know you're probably bulking up the earlier paragraph on response types but right know this terminology comes out of nowhere (also not a huge fan of trajectory for this since that implies a slow change in a single direction, but maybe that's what the results show?)</w:t>
      </w:r>
    </w:p>
  </w:comment>
  <w:comment w:id="65" w:author="Aaron Ninokawa" w:date="2023-10-26T19:32:00Z" w:initials="AN">
    <w:p w14:paraId="6EEC7167" w14:textId="77777777" w:rsidR="000F2A9A" w:rsidRDefault="000F2A9A" w:rsidP="009B3F2C">
      <w:pPr>
        <w:pStyle w:val="CommentText"/>
      </w:pPr>
      <w:r>
        <w:rPr>
          <w:rStyle w:val="CommentReference"/>
        </w:rPr>
        <w:annotationRef/>
      </w:r>
      <w:r>
        <w:t>Simplify? "In particular, we examine how oyster growth rates (you can define later in the methods) change with time after their environment changes."</w:t>
      </w:r>
    </w:p>
  </w:comment>
  <w:comment w:id="66" w:author="Aaron Ninokawa" w:date="2023-10-26T19:32:00Z" w:initials="AN">
    <w:p w14:paraId="32C273E7" w14:textId="77777777" w:rsidR="000F2A9A" w:rsidRDefault="000F2A9A" w:rsidP="002A3EB6">
      <w:pPr>
        <w:pStyle w:val="CommentText"/>
      </w:pPr>
      <w:r>
        <w:rPr>
          <w:rStyle w:val="CommentReference"/>
        </w:rPr>
        <w:annotationRef/>
      </w:r>
      <w:r>
        <w:t>How is this different than acclimation?</w:t>
      </w:r>
    </w:p>
  </w:comment>
  <w:comment w:id="67" w:author="Aaron Ninokawa" w:date="2023-10-26T19:32:00Z" w:initials="AN">
    <w:p w14:paraId="7C29150C" w14:textId="77777777" w:rsidR="000F2A9A" w:rsidRDefault="000F2A9A" w:rsidP="00E4484B">
      <w:pPr>
        <w:pStyle w:val="CommentText"/>
      </w:pPr>
      <w:r>
        <w:rPr>
          <w:rStyle w:val="CommentReference"/>
        </w:rPr>
        <w:annotationRef/>
      </w:r>
      <w:r>
        <w:t>Or acclimitization. . . I can't keep those two straight</w:t>
      </w:r>
    </w:p>
  </w:comment>
  <w:comment w:id="68" w:author="Aaron Ninokawa" w:date="2023-10-26T19:34:00Z" w:initials="AN">
    <w:p w14:paraId="4EE15266" w14:textId="77777777" w:rsidR="000F2A9A" w:rsidRDefault="000F2A9A" w:rsidP="00112026">
      <w:pPr>
        <w:pStyle w:val="CommentText"/>
      </w:pPr>
      <w:r>
        <w:rPr>
          <w:rStyle w:val="CommentReference"/>
        </w:rPr>
        <w:annotationRef/>
      </w:r>
      <w:r>
        <w:t>Because maybe the whole thing can be framed as acclimation time matters, adding context for timescale of acclimation vs environmental change</w:t>
      </w:r>
    </w:p>
  </w:comment>
  <w:comment w:id="75" w:author="Aaron Ninokawa" w:date="2023-10-26T19:26:00Z" w:initials="AN">
    <w:p w14:paraId="2A6CD39D" w14:textId="57FAA160" w:rsidR="004373A3" w:rsidRDefault="004373A3" w:rsidP="006A418A">
      <w:pPr>
        <w:pStyle w:val="CommentText"/>
      </w:pPr>
      <w:r>
        <w:rPr>
          <w:rStyle w:val="CommentReference"/>
        </w:rPr>
        <w:annotationRef/>
      </w:r>
      <w:r>
        <w:t>Phrased like this make it sound like a lot of qualifiers for a small applicability. Maybe just focus on highly variable conditions. . .</w:t>
      </w:r>
    </w:p>
  </w:comment>
  <w:comment w:id="76" w:author="alisha saley" w:date="2023-10-18T18:29:00Z" w:initials="as">
    <w:p w14:paraId="3428D689" w14:textId="3E4D0143" w:rsidR="0034758C" w:rsidRDefault="0034758C" w:rsidP="00901EBE">
      <w:pPr>
        <w:pStyle w:val="CommentText"/>
      </w:pPr>
      <w:r>
        <w:rPr>
          <w:rStyle w:val="CommentReference"/>
        </w:rPr>
        <w:annotationRef/>
      </w:r>
      <w:r>
        <w:t>I am thinking about adding something to show the temporal aspect of the experiment to show the exposure trajectory and measurements taken</w:t>
      </w:r>
    </w:p>
    <w:p w14:paraId="3F5CD669" w14:textId="14E02D20" w:rsidR="0034758C" w:rsidRDefault="0034758C" w:rsidP="00901EBE">
      <w:pPr>
        <w:pStyle w:val="CommentText"/>
      </w:pPr>
    </w:p>
    <w:p w14:paraId="772FEC2E" w14:textId="3C5DA694" w:rsidR="0034758C" w:rsidRDefault="0034758C" w:rsidP="00901EBE">
      <w:pPr>
        <w:pStyle w:val="CommentText"/>
      </w:pPr>
      <w:r>
        <w:t>BG:  I think this is an excellent idea, especially since the temporal element is the most noticeable result of the study.</w:t>
      </w:r>
    </w:p>
  </w:comment>
  <w:comment w:id="77" w:author="alisha saley" w:date="2023-10-11T12:10:00Z" w:initials="as">
    <w:p w14:paraId="50B53198" w14:textId="032416A2" w:rsidR="0034758C" w:rsidRDefault="0034758C" w:rsidP="000C2617">
      <w:pPr>
        <w:pStyle w:val="CommentText"/>
      </w:pPr>
      <w:r>
        <w:rPr>
          <w:rStyle w:val="CommentReference"/>
        </w:rPr>
        <w:annotationRef/>
      </w:r>
      <w:r>
        <w:t>along with the Chesapeake Bay and tributaries (as the only native oyster species) (cite). C. virginica prefer brackish or marine seawater in subtidal habitats, however, in warmer location they also form reefs intertidally (NOAA). Natural oyster reefs create important habitat for hundreds of species (cite), while commercial aquaculture growers favor C. virginica for X reasons (cite).</w:t>
      </w:r>
    </w:p>
  </w:comment>
  <w:comment w:id="78" w:author="Aaron Ninokawa" w:date="2023-10-26T19:36:00Z" w:initials="AN">
    <w:p w14:paraId="041F44EE" w14:textId="77777777" w:rsidR="000F2A9A" w:rsidRDefault="000F2A9A" w:rsidP="002D6AED">
      <w:pPr>
        <w:pStyle w:val="CommentText"/>
      </w:pPr>
      <w:r>
        <w:rPr>
          <w:rStyle w:val="CommentReference"/>
        </w:rPr>
        <w:annotationRef/>
      </w:r>
      <w:r>
        <w:t>Is this what you were talking about with relative growth? Because, wouldn't the early and later growth rates be relative growth rates too?</w:t>
      </w:r>
    </w:p>
  </w:comment>
  <w:comment w:id="79" w:author="Aaron Ninokawa" w:date="2023-10-26T19:58:00Z" w:initials="AN">
    <w:p w14:paraId="32F83D0D" w14:textId="77777777" w:rsidR="007C3884" w:rsidRDefault="007C3884" w:rsidP="006A37F9">
      <w:pPr>
        <w:pStyle w:val="CommentText"/>
      </w:pPr>
      <w:r>
        <w:rPr>
          <w:rStyle w:val="CommentReference"/>
        </w:rPr>
        <w:annotationRef/>
      </w:r>
      <w:r>
        <w:t xml:space="preserve">Looking at figures, it looks like absolute growth instead? </w:t>
      </w:r>
    </w:p>
  </w:comment>
  <w:comment w:id="80" w:author="Aaron Ninokawa" w:date="2023-10-26T19:36:00Z" w:initials="AN">
    <w:p w14:paraId="2F1E56E8" w14:textId="412F8F3A" w:rsidR="000F2A9A" w:rsidRDefault="000F2A9A" w:rsidP="00BA6D3B">
      <w:pPr>
        <w:pStyle w:val="CommentText"/>
      </w:pPr>
      <w:r>
        <w:rPr>
          <w:rStyle w:val="CommentReference"/>
        </w:rPr>
        <w:annotationRef/>
      </w:r>
      <w:r>
        <w:t>I read this as rainbow input which would be pretty cool</w:t>
      </w:r>
    </w:p>
  </w:comment>
  <w:comment w:id="81" w:author="Aaron Ninokawa" w:date="2023-10-26T19:37:00Z" w:initials="AN">
    <w:p w14:paraId="446A7487" w14:textId="77777777" w:rsidR="00D75BDC" w:rsidRDefault="00D75BDC" w:rsidP="00A75E01">
      <w:pPr>
        <w:pStyle w:val="CommentText"/>
      </w:pPr>
      <w:r>
        <w:rPr>
          <w:rStyle w:val="CommentReference"/>
        </w:rPr>
        <w:annotationRef/>
      </w:r>
      <w:r>
        <w:t>After acclimation/acclimitization?</w:t>
      </w:r>
    </w:p>
  </w:comment>
  <w:comment w:id="82" w:author="Aaron Ninokawa" w:date="2023-10-26T19:39:00Z" w:initials="AN">
    <w:p w14:paraId="6B723F2C" w14:textId="77777777" w:rsidR="00D75BDC" w:rsidRDefault="00D75BDC" w:rsidP="000530D9">
      <w:pPr>
        <w:pStyle w:val="CommentText"/>
      </w:pPr>
      <w:r>
        <w:rPr>
          <w:rStyle w:val="CommentReference"/>
        </w:rPr>
        <w:annotationRef/>
      </w:r>
      <w:r>
        <w:t>I also remember doing this for the Tahoe work. One way I looked at the data was just time vs size to see if growth plateaus vs peaks vs increases. . .</w:t>
      </w:r>
    </w:p>
  </w:comment>
  <w:comment w:id="83" w:author="Aaron Ninokawa" w:date="2023-10-26T19:39:00Z" w:initials="AN">
    <w:p w14:paraId="002EB23C" w14:textId="77777777" w:rsidR="00D75BDC" w:rsidRDefault="00D75BDC" w:rsidP="0045655E">
      <w:pPr>
        <w:pStyle w:val="CommentText"/>
      </w:pPr>
      <w:r>
        <w:rPr>
          <w:rStyle w:val="CommentReference"/>
        </w:rPr>
        <w:annotationRef/>
      </w:r>
      <w:r>
        <w:t>And each time point was different than overall growth</w:t>
      </w:r>
    </w:p>
  </w:comment>
  <w:comment w:id="84" w:author="Aaron Ninokawa" w:date="2023-10-26T19:40:00Z" w:initials="AN">
    <w:p w14:paraId="0A090260" w14:textId="77777777" w:rsidR="00D75BDC" w:rsidRDefault="00D75BDC" w:rsidP="00090064">
      <w:pPr>
        <w:pStyle w:val="CommentText"/>
      </w:pPr>
      <w:r>
        <w:rPr>
          <w:rStyle w:val="CommentReference"/>
        </w:rPr>
        <w:annotationRef/>
      </w:r>
      <w:r>
        <w:t>Oh i guess temp differed for window 1 vs window 2 for tahoe</w:t>
      </w:r>
    </w:p>
  </w:comment>
  <w:comment w:id="85" w:author="Aaron Ninokawa" w:date="2023-10-26T19:40:00Z" w:initials="AN">
    <w:p w14:paraId="2257DBE3" w14:textId="77777777" w:rsidR="00D75BDC" w:rsidRDefault="00D75BDC" w:rsidP="00FA63A9">
      <w:pPr>
        <w:pStyle w:val="CommentText"/>
      </w:pPr>
      <w:r>
        <w:rPr>
          <w:rStyle w:val="CommentReference"/>
        </w:rPr>
        <w:annotationRef/>
      </w:r>
      <w:r>
        <w:t>Twitter percent?</w:t>
      </w:r>
    </w:p>
  </w:comment>
  <w:comment w:id="96" w:author="Aaron Ninokawa" w:date="2023-10-26T19:43:00Z" w:initials="AN">
    <w:p w14:paraId="7A97EA20" w14:textId="77777777" w:rsidR="00D75BDC" w:rsidRDefault="00D75BDC" w:rsidP="00B0492F">
      <w:pPr>
        <w:pStyle w:val="CommentText"/>
      </w:pPr>
      <w:r>
        <w:rPr>
          <w:rStyle w:val="CommentReference"/>
        </w:rPr>
        <w:annotationRef/>
      </w:r>
      <w:r>
        <w:t>Wait. So salinity didn't do anything at all? Then maybe the title should be different</w:t>
      </w:r>
    </w:p>
  </w:comment>
  <w:comment w:id="109" w:author="Aaron Ninokawa" w:date="2023-10-26T19:45:00Z" w:initials="AN">
    <w:p w14:paraId="6E6A8DA6" w14:textId="77777777" w:rsidR="00D75BDC" w:rsidRDefault="00D75BDC" w:rsidP="00911B47">
      <w:pPr>
        <w:pStyle w:val="CommentText"/>
      </w:pPr>
      <w:r>
        <w:rPr>
          <w:rStyle w:val="CommentReference"/>
        </w:rPr>
        <w:annotationRef/>
      </w:r>
      <w:r>
        <w:t>Isn't there a growth per size scaling used by allometry people? Maybe plot vs Log(starting size)? I can't remember right now</w:t>
      </w:r>
    </w:p>
  </w:comment>
  <w:comment w:id="113" w:author="alisha saley" w:date="2023-10-18T19:42:00Z" w:initials="as">
    <w:p w14:paraId="49423B51" w14:textId="6DC7F542" w:rsidR="0034758C" w:rsidRDefault="0034758C">
      <w:pPr>
        <w:pStyle w:val="CommentText"/>
      </w:pPr>
      <w:r>
        <w:rPr>
          <w:rStyle w:val="CommentReference"/>
        </w:rPr>
        <w:annotationRef/>
      </w:r>
      <w:r>
        <w:rPr>
          <w:color w:val="000000"/>
        </w:rPr>
        <w:t>I also tried to contextualize the findings using comparisons but am not sure if they might be more useful in the discussion section….</w:t>
      </w:r>
    </w:p>
    <w:p w14:paraId="0CEA642D" w14:textId="77777777" w:rsidR="0034758C" w:rsidRDefault="0034758C">
      <w:pPr>
        <w:pStyle w:val="CommentText"/>
      </w:pPr>
      <w:r>
        <w:rPr>
          <w:color w:val="000000"/>
        </w:rPr>
        <w:t xml:space="preserve"> An effect of 0.0002 mm2/d per unit TA later on, could equate to 0.45 mm2/ d if TA levels were ~2250umol kg, or 0.20 if TA was 1000 umol kg. Then, if the TA change occurred in low S instead of ambient S, we might also see an increase in 0.20mm2/d when dropping to S = 27. To the extent that TA has a positive role when the organisms downregulate shell building activity, how long organisms stay in cycles of shell building versus tissue growth could play out in different long-term effects.</w:t>
      </w:r>
    </w:p>
    <w:p w14:paraId="76B56F68" w14:textId="137ABB7C" w:rsidR="0034758C" w:rsidRDefault="0034758C" w:rsidP="00901EBE">
      <w:pPr>
        <w:pStyle w:val="CommentText"/>
        <w:rPr>
          <w:color w:val="000000"/>
        </w:rPr>
      </w:pPr>
      <w:r>
        <w:rPr>
          <w:color w:val="000000"/>
        </w:rPr>
        <w:t>Initial size had a 0.0012 mm2/d effect per surface area (mm2), indicating that the  growth between in the smallest individuals (60 mm2) was far lower than in the largest, (160 mm2), specifically,  0.07 mm2d-1 and 0.192 mm2d-1, respectively. This could have been due to larger organisms being more able to osmotically conform to new conditions, or that small individuals may have suffered a higher energetic cost to changing conditions.</w:t>
      </w:r>
    </w:p>
    <w:p w14:paraId="66773785" w14:textId="05540139" w:rsidR="0034758C" w:rsidRDefault="0034758C" w:rsidP="00901EBE">
      <w:pPr>
        <w:pStyle w:val="CommentText"/>
        <w:rPr>
          <w:color w:val="000000"/>
        </w:rPr>
      </w:pPr>
    </w:p>
    <w:p w14:paraId="02BF8D1A" w14:textId="30CC1203" w:rsidR="0034758C" w:rsidRDefault="0034758C" w:rsidP="00901EBE">
      <w:pPr>
        <w:pStyle w:val="CommentText"/>
      </w:pPr>
      <w:r>
        <w:rPr>
          <w:color w:val="000000"/>
        </w:rPr>
        <w:t>BG:  I’m finding the many numbers above less than attention-grabbing.  I’m unsure if there is a way to make the points jump out, or whether the material above is better placed in the Discussion where you have more license to move sedately through an explanation.</w:t>
      </w:r>
    </w:p>
  </w:comment>
  <w:comment w:id="120" w:author="alisha saley" w:date="2023-10-19T15:31:00Z" w:initials="as">
    <w:p w14:paraId="183D1D77" w14:textId="77777777" w:rsidR="0034758C" w:rsidRDefault="0034758C" w:rsidP="00151247">
      <w:pPr>
        <w:pStyle w:val="CommentText"/>
      </w:pPr>
      <w:r>
        <w:rPr>
          <w:rStyle w:val="CommentReference"/>
        </w:rPr>
        <w:annotationRef/>
      </w:r>
      <w:r>
        <w:t xml:space="preserve">a negative interaction between time and the estimated effect of SA on growth, suggests that </w:t>
      </w:r>
    </w:p>
  </w:comment>
  <w:comment w:id="123" w:author="alisha saley" w:date="2023-10-25T13:22:00Z" w:initials="as">
    <w:p w14:paraId="151E565B" w14:textId="77777777" w:rsidR="00DB2C3B" w:rsidRDefault="00DB2C3B" w:rsidP="008018A5">
      <w:pPr>
        <w:pStyle w:val="CommentText"/>
      </w:pPr>
      <w:r>
        <w:rPr>
          <w:rStyle w:val="CommentReference"/>
        </w:rPr>
        <w:annotationRef/>
      </w:r>
      <w:r>
        <w:t>I think if we are going to have a "time clarifier" here we should consider one for the first result paragraph (growth in shell area); I like the simplified title above and so I opted to shorten this one.</w:t>
      </w:r>
    </w:p>
  </w:comment>
  <w:comment w:id="121" w:author="Aaron Ninokawa" w:date="2023-10-26T19:52:00Z" w:initials="AN">
    <w:p w14:paraId="3DE69B0A" w14:textId="77777777" w:rsidR="0070725E" w:rsidRDefault="0070725E" w:rsidP="00F91CD6">
      <w:pPr>
        <w:pStyle w:val="CommentText"/>
      </w:pPr>
      <w:r>
        <w:rPr>
          <w:rStyle w:val="CommentReference"/>
        </w:rPr>
        <w:annotationRef/>
      </w:r>
      <w:r>
        <w:t xml:space="preserve">Maybe phrase as initial growth vs post-acclimation? Or something. . . </w:t>
      </w:r>
    </w:p>
  </w:comment>
  <w:comment w:id="131" w:author="Brian P Gaylord" w:date="2023-10-24T12:30:00Z" w:initials="BPG">
    <w:p w14:paraId="1DA7DB5B" w14:textId="78290F0A" w:rsidR="0034758C" w:rsidRDefault="0034758C">
      <w:pPr>
        <w:pStyle w:val="CommentText"/>
      </w:pPr>
      <w:r>
        <w:rPr>
          <w:rStyle w:val="CommentReference"/>
        </w:rPr>
        <w:annotationRef/>
      </w:r>
      <w:r>
        <w:t>Some of this material is a bit speculative so probably would fit better in the Discussion</w:t>
      </w:r>
    </w:p>
  </w:comment>
  <w:comment w:id="135" w:author="Aaron Ninokawa" w:date="2023-10-26T19:52:00Z" w:initials="AN">
    <w:p w14:paraId="5532C584" w14:textId="77777777" w:rsidR="0070725E" w:rsidRDefault="0070725E" w:rsidP="00736E81">
      <w:pPr>
        <w:pStyle w:val="CommentText"/>
      </w:pPr>
      <w:r>
        <w:rPr>
          <w:rStyle w:val="CommentReference"/>
        </w:rPr>
        <w:annotationRef/>
      </w:r>
      <w:r>
        <w:t>Wait what? Where did these come from?</w:t>
      </w:r>
    </w:p>
  </w:comment>
  <w:comment w:id="143" w:author="alisha saley" w:date="2023-10-25T14:03:00Z" w:initials="as">
    <w:p w14:paraId="201FA9A7" w14:textId="11516C4D" w:rsidR="005C5A7B" w:rsidRDefault="00E635EB" w:rsidP="00A154DC">
      <w:pPr>
        <w:pStyle w:val="CommentText"/>
      </w:pPr>
      <w:r>
        <w:rPr>
          <w:rStyle w:val="CommentReference"/>
        </w:rPr>
        <w:annotationRef/>
      </w:r>
      <w:r w:rsidR="005C5A7B">
        <w:t>Match with iP4: Explorations of how growth rate responds to altered TA and S are especially suited to extending prior work</w:t>
      </w:r>
    </w:p>
  </w:comment>
  <w:comment w:id="144" w:author="Aaron Ninokawa" w:date="2023-10-26T19:57:00Z" w:initials="AN">
    <w:p w14:paraId="65D606F0" w14:textId="77777777" w:rsidR="0070725E" w:rsidRDefault="0070725E" w:rsidP="002C1FBF">
      <w:pPr>
        <w:pStyle w:val="CommentText"/>
      </w:pPr>
      <w:r>
        <w:rPr>
          <w:rStyle w:val="CommentReference"/>
        </w:rPr>
        <w:annotationRef/>
      </w:r>
      <w:r>
        <w:t>Clunky phrasing. Do you have any other metrics of growth? Or can this be just "growth"?</w:t>
      </w:r>
    </w:p>
  </w:comment>
  <w:comment w:id="145" w:author="Aaron Ninokawa" w:date="2023-10-26T19:54:00Z" w:initials="AN">
    <w:p w14:paraId="4ADBD9AD" w14:textId="5C44D9A1" w:rsidR="0070725E" w:rsidRDefault="0070725E" w:rsidP="007E6CC4">
      <w:pPr>
        <w:pStyle w:val="CommentText"/>
      </w:pPr>
      <w:r>
        <w:rPr>
          <w:rStyle w:val="CommentReference"/>
        </w:rPr>
        <w:annotationRef/>
      </w:r>
      <w:r>
        <w:t xml:space="preserve">Hmmm. Not a huge fan of "exposure windows" phrasing. Or is this standard terminology? </w:t>
      </w:r>
    </w:p>
  </w:comment>
  <w:comment w:id="138" w:author="Aaron Ninokawa" w:date="2023-10-26T20:06:00Z" w:initials="AN">
    <w:p w14:paraId="604FDD9F" w14:textId="77777777" w:rsidR="007C3884" w:rsidRDefault="007C3884" w:rsidP="007528BA">
      <w:pPr>
        <w:pStyle w:val="CommentText"/>
      </w:pPr>
      <w:r>
        <w:rPr>
          <w:rStyle w:val="CommentReference"/>
        </w:rPr>
        <w:annotationRef/>
      </w:r>
      <w:r>
        <w:t>Too specific (also having trouble following). Something more generic, then give evidence. Something like, "We've shown here that the response of juvenile oysters to altered alkalinity changes with exposure duration"</w:t>
      </w:r>
    </w:p>
  </w:comment>
  <w:comment w:id="139" w:author="Aaron Ninokawa" w:date="2023-10-26T20:07:00Z" w:initials="AN">
    <w:p w14:paraId="6468DE48" w14:textId="77777777" w:rsidR="007C3884" w:rsidRDefault="007C3884" w:rsidP="004F3275">
      <w:pPr>
        <w:pStyle w:val="CommentText"/>
      </w:pPr>
      <w:r>
        <w:rPr>
          <w:rStyle w:val="CommentReference"/>
        </w:rPr>
        <w:annotationRef/>
      </w:r>
      <w:r>
        <w:t>Or changes over time. . .</w:t>
      </w:r>
    </w:p>
  </w:comment>
  <w:comment w:id="140" w:author="Aaron Ninokawa" w:date="2023-10-26T20:10:00Z" w:initials="AN">
    <w:p w14:paraId="0FE52AEC" w14:textId="77777777" w:rsidR="000C3067" w:rsidRDefault="000C3067" w:rsidP="0000016F">
      <w:pPr>
        <w:pStyle w:val="CommentText"/>
      </w:pPr>
      <w:r>
        <w:rPr>
          <w:rStyle w:val="CommentReference"/>
        </w:rPr>
        <w:annotationRef/>
      </w:r>
      <w:r>
        <w:t>Initially, oyster do this. But, after 18 days their responses change. This complicates our understanding of their responses to chance because these two trends [combine to show no difference]. . .</w:t>
      </w:r>
    </w:p>
  </w:comment>
  <w:comment w:id="146" w:author="Aaron Ninokawa" w:date="2023-10-26T20:06:00Z" w:initials="AN">
    <w:p w14:paraId="1FCC9B31" w14:textId="7FC02E67" w:rsidR="007C3884" w:rsidRDefault="007C3884" w:rsidP="002C6304">
      <w:pPr>
        <w:pStyle w:val="CommentText"/>
      </w:pPr>
      <w:r>
        <w:rPr>
          <w:rStyle w:val="CommentReference"/>
        </w:rPr>
        <w:annotationRef/>
      </w:r>
      <w:r>
        <w:t xml:space="preserve">Any risen osyters? </w:t>
      </w:r>
    </w:p>
  </w:comment>
  <w:comment w:id="172" w:author="Aaron Ninokawa" w:date="2023-10-26T20:14:00Z" w:initials="AN">
    <w:p w14:paraId="34EB1AAF" w14:textId="77777777" w:rsidR="000C3067" w:rsidRDefault="000C3067" w:rsidP="008A087A">
      <w:pPr>
        <w:pStyle w:val="CommentText"/>
      </w:pPr>
      <w:r>
        <w:rPr>
          <w:rStyle w:val="CommentReference"/>
        </w:rPr>
        <w:annotationRef/>
      </w:r>
      <w:r>
        <w:t>These results suggest that oysters can rapidly acclimate to [stuff]. This is especially evident when we observe no alk effect early</w:t>
      </w:r>
    </w:p>
  </w:comment>
  <w:comment w:id="197" w:author="Aaron Ninokawa" w:date="2023-10-26T20:23:00Z" w:initials="AN">
    <w:p w14:paraId="1167F39E" w14:textId="77777777" w:rsidR="00552E17" w:rsidRDefault="00552E17">
      <w:pPr>
        <w:pStyle w:val="CommentText"/>
      </w:pPr>
      <w:r>
        <w:rPr>
          <w:rStyle w:val="CommentReference"/>
        </w:rPr>
        <w:annotationRef/>
      </w:r>
      <w:r>
        <w:t xml:space="preserve">I think restructure the rest of this paragraph. </w:t>
      </w:r>
    </w:p>
    <w:p w14:paraId="5BF9A135" w14:textId="77777777" w:rsidR="00552E17" w:rsidRDefault="00552E17">
      <w:pPr>
        <w:pStyle w:val="CommentText"/>
      </w:pPr>
    </w:p>
    <w:p w14:paraId="12AA5090" w14:textId="77777777" w:rsidR="00552E17" w:rsidRDefault="00552E17">
      <w:pPr>
        <w:pStyle w:val="CommentText"/>
      </w:pPr>
      <w:r>
        <w:t xml:space="preserve">Topic: rapid acclilmation </w:t>
      </w:r>
    </w:p>
    <w:p w14:paraId="2AE163C7" w14:textId="77777777" w:rsidR="00552E17" w:rsidRDefault="00552E17">
      <w:pPr>
        <w:pStyle w:val="CommentText"/>
      </w:pPr>
      <w:r>
        <w:t>This is despite subsaturation.</w:t>
      </w:r>
    </w:p>
    <w:p w14:paraId="23BD9D5D" w14:textId="77777777" w:rsidR="00552E17" w:rsidRDefault="00552E17">
      <w:pPr>
        <w:pStyle w:val="CommentText"/>
      </w:pPr>
      <w:r>
        <w:t>Others have identified that subsaturation is bad</w:t>
      </w:r>
    </w:p>
    <w:p w14:paraId="3C4ACAFB" w14:textId="77777777" w:rsidR="00552E17" w:rsidRDefault="00552E17">
      <w:pPr>
        <w:pStyle w:val="CommentText"/>
      </w:pPr>
      <w:r>
        <w:t>However, these oysters are special because (size, feeding etc)</w:t>
      </w:r>
    </w:p>
    <w:p w14:paraId="1C59E2FE" w14:textId="77777777" w:rsidR="00552E17" w:rsidRDefault="00552E17">
      <w:pPr>
        <w:pStyle w:val="CommentText"/>
      </w:pPr>
    </w:p>
    <w:p w14:paraId="25EBD68F" w14:textId="77777777" w:rsidR="00552E17" w:rsidRDefault="00552E17" w:rsidP="006E5897">
      <w:pPr>
        <w:pStyle w:val="CommentText"/>
      </w:pPr>
      <w:r>
        <w:t>I think save the pco2 stuff for later. It kinda pops out of nowhere here</w:t>
      </w:r>
    </w:p>
  </w:comment>
  <w:comment w:id="204" w:author="Aaron Ninokawa" w:date="2023-10-26T20:15:00Z" w:initials="AN">
    <w:p w14:paraId="347DB696" w14:textId="41A8640B" w:rsidR="000C3067" w:rsidRDefault="000C3067" w:rsidP="0098283D">
      <w:pPr>
        <w:pStyle w:val="CommentText"/>
      </w:pPr>
      <w:r>
        <w:rPr>
          <w:rStyle w:val="CommentReference"/>
        </w:rPr>
        <w:annotationRef/>
      </w:r>
      <w:r>
        <w:t>Two lowest TA created conditions of sub-saturated calcium carbonate (since TA doesn't directly make omega)</w:t>
      </w:r>
    </w:p>
  </w:comment>
  <w:comment w:id="226" w:author="Aaron Ninokawa" w:date="2023-10-26T20:19:00Z" w:initials="AN">
    <w:p w14:paraId="5628216B" w14:textId="77777777" w:rsidR="00552E17" w:rsidRDefault="00552E17" w:rsidP="00B50168">
      <w:pPr>
        <w:pStyle w:val="CommentText"/>
      </w:pPr>
      <w:r>
        <w:rPr>
          <w:rStyle w:val="CommentReference"/>
        </w:rPr>
        <w:annotationRef/>
      </w:r>
      <w:r>
        <w:t>Absolute or relative?</w:t>
      </w:r>
    </w:p>
  </w:comment>
  <w:comment w:id="281" w:author="Aaron Ninokawa" w:date="2023-10-26T20:31:00Z" w:initials="AN">
    <w:p w14:paraId="6AF5BFBE" w14:textId="77777777" w:rsidR="00E531BD" w:rsidRDefault="00E531BD" w:rsidP="003E7A73">
      <w:pPr>
        <w:pStyle w:val="CommentText"/>
      </w:pPr>
      <w:r>
        <w:rPr>
          <w:rStyle w:val="CommentReference"/>
        </w:rPr>
        <w:annotationRef/>
      </w:r>
      <w:r>
        <w:t>I'm having trouble following this. Are you saying TA matters the longer you keep them in there? Why does this imply biologically mediated TA effect?</w:t>
      </w:r>
    </w:p>
  </w:comment>
  <w:comment w:id="301" w:author="Aaron Ninokawa" w:date="2023-10-26T20:31:00Z" w:initials="AN">
    <w:p w14:paraId="299D7556" w14:textId="77777777" w:rsidR="00E531BD" w:rsidRDefault="00E531BD" w:rsidP="00B92A72">
      <w:pPr>
        <w:pStyle w:val="CommentText"/>
      </w:pPr>
      <w:r>
        <w:rPr>
          <w:rStyle w:val="CommentReference"/>
        </w:rPr>
        <w:annotationRef/>
      </w:r>
      <w:r>
        <w:t xml:space="preserve">It has previously been demonstrated. . . </w:t>
      </w:r>
    </w:p>
  </w:comment>
  <w:comment w:id="302" w:author="Aaron Ninokawa" w:date="2023-10-26T20:34:00Z" w:initials="AN">
    <w:p w14:paraId="1016FFA8" w14:textId="77777777" w:rsidR="00E531BD" w:rsidRDefault="00E531BD" w:rsidP="00BA689C">
      <w:pPr>
        <w:pStyle w:val="CommentText"/>
      </w:pPr>
      <w:r>
        <w:rPr>
          <w:rStyle w:val="CommentReference"/>
        </w:rPr>
        <w:annotationRef/>
      </w:r>
      <w:r>
        <w:t>Or, just mention that overall growth (net calc) is reliant on gross calcification, a biologically driven process, mediated by dissolution, an abiotic process</w:t>
      </w:r>
    </w:p>
  </w:comment>
  <w:comment w:id="329" w:author="Aaron Ninokawa" w:date="2023-10-26T20:35:00Z" w:initials="AN">
    <w:p w14:paraId="23E7E8FC" w14:textId="77777777" w:rsidR="00E531BD" w:rsidRDefault="00E531BD" w:rsidP="004B202D">
      <w:pPr>
        <w:pStyle w:val="CommentText"/>
      </w:pPr>
      <w:r>
        <w:rPr>
          <w:rStyle w:val="CommentReference"/>
        </w:rPr>
        <w:annotationRef/>
      </w:r>
      <w:r>
        <w:t xml:space="preserve">I'm having a hard time following this part. Is this just saying, the oysters need to work to make shell and there are no measurements of the amount of work done by the oyster? </w:t>
      </w:r>
    </w:p>
  </w:comment>
  <w:comment w:id="330" w:author="Aaron Ninokawa" w:date="2023-10-26T20:36:00Z" w:initials="AN">
    <w:p w14:paraId="41C9236D" w14:textId="77777777" w:rsidR="00E531BD" w:rsidRDefault="00E531BD" w:rsidP="0087554C">
      <w:pPr>
        <w:pStyle w:val="CommentText"/>
      </w:pPr>
      <w:r>
        <w:rPr>
          <w:rStyle w:val="CommentReference"/>
        </w:rPr>
        <w:annotationRef/>
      </w:r>
      <w:r>
        <w:t xml:space="preserve">Also, this is the expected result right? I think some mention that this is where expectations show up </w:t>
      </w:r>
    </w:p>
  </w:comment>
  <w:comment w:id="354" w:author="Aaron Ninokawa" w:date="2023-10-26T20:36:00Z" w:initials="AN">
    <w:p w14:paraId="7DBE014A" w14:textId="77777777" w:rsidR="00E531BD" w:rsidRDefault="00E531BD" w:rsidP="00367878">
      <w:pPr>
        <w:pStyle w:val="CommentText"/>
      </w:pPr>
      <w:r>
        <w:rPr>
          <w:rStyle w:val="CommentReference"/>
        </w:rPr>
        <w:annotationRef/>
      </w:r>
      <w:r>
        <w:t>Do oysters have this?</w:t>
      </w:r>
    </w:p>
  </w:comment>
  <w:comment w:id="406" w:author="Aaron Ninokawa" w:date="2023-10-26T20:18:00Z" w:initials="AN">
    <w:p w14:paraId="5BE19CFF" w14:textId="1FE631AA" w:rsidR="00552E17" w:rsidRDefault="00552E17" w:rsidP="001F2801">
      <w:pPr>
        <w:pStyle w:val="CommentText"/>
      </w:pPr>
      <w:r>
        <w:rPr>
          <w:rStyle w:val="CommentReference"/>
        </w:rPr>
        <w:annotationRef/>
      </w:r>
      <w:r>
        <w:t>Can you pull this from imageJ?</w:t>
      </w:r>
    </w:p>
  </w:comment>
  <w:comment w:id="472" w:author="Aaron Ninokawa" w:date="2023-10-26T20:36:00Z" w:initials="AN">
    <w:p w14:paraId="613AD871" w14:textId="77777777" w:rsidR="00E531BD" w:rsidRDefault="00E531BD" w:rsidP="00F56D18">
      <w:pPr>
        <w:pStyle w:val="CommentText"/>
      </w:pPr>
      <w:r>
        <w:rPr>
          <w:rStyle w:val="CommentReference"/>
        </w:rPr>
        <w:annotationRef/>
      </w:r>
      <w:r>
        <w:t xml:space="preserve">Or equally inhibited across all treatments. . . </w:t>
      </w:r>
    </w:p>
  </w:comment>
  <w:comment w:id="484" w:author="Aaron Ninokawa" w:date="2023-10-26T20:37:00Z" w:initials="AN">
    <w:p w14:paraId="2CC4BA7F" w14:textId="77777777" w:rsidR="00D517C9" w:rsidRDefault="00D517C9" w:rsidP="000B6E49">
      <w:pPr>
        <w:pStyle w:val="CommentText"/>
      </w:pPr>
      <w:r>
        <w:rPr>
          <w:rStyle w:val="CommentReference"/>
        </w:rPr>
        <w:annotationRef/>
      </w:r>
      <w:r>
        <w:t xml:space="preserve">Wouldn't this show up as a decreased condition index at the end? </w:t>
      </w:r>
    </w:p>
  </w:comment>
  <w:comment w:id="506" w:author="Aaron Ninokawa" w:date="2023-10-26T20:39:00Z" w:initials="AN">
    <w:p w14:paraId="340320C7" w14:textId="77777777" w:rsidR="00D517C9" w:rsidRDefault="00D517C9" w:rsidP="007C5C5A">
      <w:pPr>
        <w:pStyle w:val="CommentText"/>
      </w:pPr>
      <w:r>
        <w:rPr>
          <w:rStyle w:val="CommentReference"/>
        </w:rPr>
        <w:annotationRef/>
      </w:r>
      <w:r>
        <w:t>This could be someplace to put the co2 stuff and make this paragraph generally about how your results interact with global changes</w:t>
      </w:r>
    </w:p>
  </w:comment>
  <w:comment w:id="526" w:author="Aaron Ninokawa" w:date="2023-10-26T20:38:00Z" w:initials="AN">
    <w:p w14:paraId="5C02ED53" w14:textId="099373F5" w:rsidR="00D517C9" w:rsidRDefault="00D517C9" w:rsidP="00726918">
      <w:pPr>
        <w:pStyle w:val="CommentText"/>
      </w:pPr>
      <w:r>
        <w:rPr>
          <w:rStyle w:val="CommentReference"/>
        </w:rPr>
        <w:annotationRef/>
      </w:r>
      <w:r>
        <w:t>Does this show up in the intro ?</w:t>
      </w:r>
    </w:p>
  </w:comment>
  <w:comment w:id="585" w:author="alisha saley" w:date="2023-10-26T09:19:00Z" w:initials="as">
    <w:p w14:paraId="0A040612" w14:textId="773C9A88" w:rsidR="00D445ED" w:rsidRDefault="00D445ED" w:rsidP="00484CE0">
      <w:pPr>
        <w:pStyle w:val="CommentText"/>
      </w:pPr>
      <w:r>
        <w:rPr>
          <w:rStyle w:val="CommentReference"/>
        </w:rPr>
        <w:annotationRef/>
      </w:r>
      <w:r>
        <w:t>Match with iP3: Substantial effort has documented how calcifier growth can be disrupted by an altered carbonate system</w:t>
      </w:r>
    </w:p>
  </w:comment>
  <w:comment w:id="682" w:author="alisha saley" w:date="2023-10-26T09:17:00Z" w:initials="as">
    <w:p w14:paraId="5C9BC970" w14:textId="77777777" w:rsidR="00D445ED" w:rsidRDefault="00D445ED" w:rsidP="00E55D49">
      <w:pPr>
        <w:pStyle w:val="CommentText"/>
      </w:pPr>
      <w:r>
        <w:rPr>
          <w:rStyle w:val="CommentReference"/>
        </w:rPr>
        <w:annotationRef/>
      </w:r>
      <w:r>
        <w:t>Match w iP2: Effects of variation in total alkalinity and salinity at scales local to individual estuaries also intersect with global perturbations</w:t>
      </w:r>
    </w:p>
  </w:comment>
  <w:comment w:id="707" w:author="alisha saley" w:date="2023-10-26T09:20:00Z" w:initials="as">
    <w:p w14:paraId="29D5B094" w14:textId="77777777" w:rsidR="009748EA" w:rsidRDefault="009748EA" w:rsidP="00E86DFE">
      <w:pPr>
        <w:pStyle w:val="CommentText"/>
      </w:pPr>
      <w:r>
        <w:rPr>
          <w:rStyle w:val="CommentReference"/>
        </w:rPr>
        <w:annotationRef/>
      </w:r>
      <w:r>
        <w:t>Match with iP1: Coastal estuaries exhibit variability in the seawater carbonate system, with implications for calcifying inhabitants.</w:t>
      </w:r>
    </w:p>
  </w:comment>
  <w:comment w:id="708" w:author="Aaron Ninokawa" w:date="2023-10-26T20:41:00Z" w:initials="AN">
    <w:p w14:paraId="1EB616B8" w14:textId="77777777" w:rsidR="00D517C9" w:rsidRDefault="00D517C9" w:rsidP="001C1377">
      <w:pPr>
        <w:pStyle w:val="CommentText"/>
      </w:pPr>
      <w:r>
        <w:rPr>
          <w:rStyle w:val="CommentReference"/>
        </w:rPr>
        <w:annotationRef/>
      </w:r>
      <w:r>
        <w:t>Responses during acclimation as field organisms have to undergo this period. Lab studies tend to ignore acclimation period or something</w:t>
      </w:r>
    </w:p>
  </w:comment>
  <w:comment w:id="710" w:author="Aaron Ninokawa" w:date="2023-10-26T20:40:00Z" w:initials="AN">
    <w:p w14:paraId="432EEE7D" w14:textId="01E6A5F3" w:rsidR="00D517C9" w:rsidRDefault="00D517C9" w:rsidP="00DB3998">
      <w:pPr>
        <w:pStyle w:val="CommentText"/>
      </w:pPr>
      <w:r>
        <w:rPr>
          <w:rStyle w:val="CommentReference"/>
        </w:rPr>
        <w:annotationRef/>
      </w:r>
      <w:r>
        <w:t>Yes. Keep.</w:t>
      </w:r>
    </w:p>
  </w:comment>
  <w:comment w:id="743" w:author="alisha saley" w:date="2023-10-25T13:27:00Z" w:initials="as">
    <w:p w14:paraId="26DF8929" w14:textId="2A0CDF8D" w:rsidR="00B33015" w:rsidRDefault="00B33015" w:rsidP="00FB5F7C">
      <w:pPr>
        <w:pStyle w:val="CommentText"/>
      </w:pPr>
      <w:r>
        <w:rPr>
          <w:rStyle w:val="CommentReference"/>
        </w:rPr>
        <w:annotationRef/>
      </w:r>
      <w:r>
        <w:t>Make sure the estimates are clearly described in the table legend since we simplified the in-table phrasing</w:t>
      </w:r>
    </w:p>
  </w:comment>
  <w:comment w:id="744" w:author="Aaron Ninokawa" w:date="2023-10-26T20:42:00Z" w:initials="AN">
    <w:p w14:paraId="721CD4F3" w14:textId="77777777" w:rsidR="00D517C9" w:rsidRDefault="00D517C9" w:rsidP="003614C7">
      <w:pPr>
        <w:pStyle w:val="CommentText"/>
      </w:pPr>
      <w:r>
        <w:rPr>
          <w:rStyle w:val="CommentReference"/>
        </w:rPr>
        <w:annotationRef/>
      </w:r>
      <w:r>
        <w:t>Oh. This is where salinity effect shows up. You mention it in the title. Is this mentioned elsehwere?</w:t>
      </w:r>
    </w:p>
  </w:comment>
  <w:comment w:id="747" w:author="Aaron Ninokawa" w:date="2023-10-26T20:43:00Z" w:initials="AN">
    <w:p w14:paraId="18805029" w14:textId="77777777" w:rsidR="00D517C9" w:rsidRDefault="00D517C9" w:rsidP="001066A7">
      <w:pPr>
        <w:pStyle w:val="CommentText"/>
      </w:pPr>
      <w:r>
        <w:rPr>
          <w:rStyle w:val="CommentReference"/>
        </w:rPr>
        <w:annotationRef/>
      </w:r>
      <w:r>
        <w:t>Is this R's e? Or is this excel's 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CE0BCF3" w15:done="1"/>
  <w15:commentEx w15:paraId="7DCEAE57" w15:paraIdParent="1CE0BCF3" w15:done="1"/>
  <w15:commentEx w15:paraId="4E01A2CF" w15:done="1"/>
  <w15:commentEx w15:paraId="04DF1645" w15:done="0"/>
  <w15:commentEx w15:paraId="3950AC17" w15:paraIdParent="04DF1645" w15:done="0"/>
  <w15:commentEx w15:paraId="303D24BF" w15:done="1"/>
  <w15:commentEx w15:paraId="6D4F087A" w15:done="1"/>
  <w15:commentEx w15:paraId="74E4BE91" w15:done="0"/>
  <w15:commentEx w15:paraId="33877756" w15:done="0"/>
  <w15:commentEx w15:paraId="33039F22" w15:done="0"/>
  <w15:commentEx w15:paraId="6D6EA04A" w15:done="0"/>
  <w15:commentEx w15:paraId="7A7CBE19" w15:done="1"/>
  <w15:commentEx w15:paraId="71635118" w15:done="1"/>
  <w15:commentEx w15:paraId="2BC967DE" w15:paraIdParent="71635118" w15:done="1"/>
  <w15:commentEx w15:paraId="1FC42B29" w15:done="1"/>
  <w15:commentEx w15:paraId="070273C3" w15:done="1"/>
  <w15:commentEx w15:paraId="17658C21" w15:done="1"/>
  <w15:commentEx w15:paraId="6EEC7167" w15:done="1"/>
  <w15:commentEx w15:paraId="32C273E7" w15:paraIdParent="6EEC7167" w15:done="1"/>
  <w15:commentEx w15:paraId="7C29150C" w15:paraIdParent="6EEC7167" w15:done="1"/>
  <w15:commentEx w15:paraId="4EE15266" w15:paraIdParent="6EEC7167" w15:done="1"/>
  <w15:commentEx w15:paraId="2A6CD39D" w15:done="1"/>
  <w15:commentEx w15:paraId="772FEC2E" w15:done="1"/>
  <w15:commentEx w15:paraId="50B53198" w15:done="1"/>
  <w15:commentEx w15:paraId="041F44EE" w15:done="1"/>
  <w15:commentEx w15:paraId="32F83D0D" w15:paraIdParent="041F44EE" w15:done="1"/>
  <w15:commentEx w15:paraId="2F1E56E8" w15:done="1"/>
  <w15:commentEx w15:paraId="446A7487" w15:done="1"/>
  <w15:commentEx w15:paraId="6B723F2C" w15:done="1"/>
  <w15:commentEx w15:paraId="002EB23C" w15:paraIdParent="6B723F2C" w15:done="1"/>
  <w15:commentEx w15:paraId="0A090260" w15:paraIdParent="6B723F2C" w15:done="1"/>
  <w15:commentEx w15:paraId="2257DBE3" w15:done="1"/>
  <w15:commentEx w15:paraId="7A97EA20" w15:done="1"/>
  <w15:commentEx w15:paraId="6E6A8DA6" w15:done="1"/>
  <w15:commentEx w15:paraId="02BF8D1A" w15:done="0"/>
  <w15:commentEx w15:paraId="183D1D77" w15:done="0"/>
  <w15:commentEx w15:paraId="151E565B" w15:done="0"/>
  <w15:commentEx w15:paraId="3DE69B0A" w15:done="0"/>
  <w15:commentEx w15:paraId="1DA7DB5B" w15:done="1"/>
  <w15:commentEx w15:paraId="5532C584" w15:done="0"/>
  <w15:commentEx w15:paraId="201FA9A7" w15:done="1"/>
  <w15:commentEx w15:paraId="65D606F0" w15:done="1"/>
  <w15:commentEx w15:paraId="4ADBD9AD" w15:done="1"/>
  <w15:commentEx w15:paraId="604FDD9F" w15:done="1"/>
  <w15:commentEx w15:paraId="6468DE48" w15:paraIdParent="604FDD9F" w15:done="1"/>
  <w15:commentEx w15:paraId="0FE52AEC" w15:paraIdParent="604FDD9F" w15:done="1"/>
  <w15:commentEx w15:paraId="1FCC9B31" w15:done="1"/>
  <w15:commentEx w15:paraId="34EB1AAF" w15:done="1"/>
  <w15:commentEx w15:paraId="25EBD68F" w15:done="1"/>
  <w15:commentEx w15:paraId="347DB696" w15:done="1"/>
  <w15:commentEx w15:paraId="5628216B" w15:done="1"/>
  <w15:commentEx w15:paraId="6AF5BFBE" w15:done="1"/>
  <w15:commentEx w15:paraId="299D7556" w15:done="1"/>
  <w15:commentEx w15:paraId="1016FFA8" w15:paraIdParent="299D7556" w15:done="1"/>
  <w15:commentEx w15:paraId="23E7E8FC" w15:done="1"/>
  <w15:commentEx w15:paraId="41C9236D" w15:paraIdParent="23E7E8FC" w15:done="1"/>
  <w15:commentEx w15:paraId="7DBE014A" w15:done="1"/>
  <w15:commentEx w15:paraId="5BE19CFF" w15:done="1"/>
  <w15:commentEx w15:paraId="613AD871" w15:done="1"/>
  <w15:commentEx w15:paraId="2CC4BA7F" w15:done="0"/>
  <w15:commentEx w15:paraId="340320C7" w15:done="1"/>
  <w15:commentEx w15:paraId="5C02ED53" w15:done="1"/>
  <w15:commentEx w15:paraId="0A040612" w15:done="0"/>
  <w15:commentEx w15:paraId="5C9BC970" w15:done="0"/>
  <w15:commentEx w15:paraId="29D5B094" w15:done="1"/>
  <w15:commentEx w15:paraId="1EB616B8" w15:done="0"/>
  <w15:commentEx w15:paraId="432EEE7D" w15:done="0"/>
  <w15:commentEx w15:paraId="26DF8929" w15:done="0"/>
  <w15:commentEx w15:paraId="721CD4F3" w15:done="0"/>
  <w15:commentEx w15:paraId="1880502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4F62197B" w16cex:dateUtc="2023-10-26T23:08:00Z"/>
  <w16cex:commentExtensible w16cex:durableId="28E3976F" w16cex:dateUtc="2023-10-25T20:32:00Z"/>
  <w16cex:commentExtensible w16cex:durableId="32AA482E" w16cex:dateUtc="2023-10-26T23:09:00Z"/>
  <w16cex:commentExtensible w16cex:durableId="05A28CB8" w16cex:dateUtc="2023-10-26T23:12:00Z"/>
  <w16cex:commentExtensible w16cex:durableId="595CE7C0" w16cex:dateUtc="2023-10-26T23:10:00Z"/>
  <w16cex:commentExtensible w16cex:durableId="0FA685FD" w16cex:dateUtc="2023-10-26T23:13:00Z"/>
  <w16cex:commentExtensible w16cex:durableId="28E39E31" w16cex:dateUtc="2023-10-25T21:01:00Z"/>
  <w16cex:commentExtensible w16cex:durableId="23127A17" w16cex:dateUtc="2023-10-26T23:15:00Z"/>
  <w16cex:commentExtensible w16cex:durableId="28E39E57" w16cex:dateUtc="2023-10-25T21:01:00Z"/>
  <w16cex:commentExtensible w16cex:durableId="5F4446D1" w16cex:dateUtc="2023-10-26T23:22:00Z"/>
  <w16cex:commentExtensible w16cex:durableId="28E3906C" w16cex:dateUtc="2023-10-25T20:02:00Z"/>
  <w16cex:commentExtensible w16cex:durableId="2245BDCD" w16cex:dateUtc="2023-10-26T23:22:00Z"/>
  <w16cex:commentExtensible w16cex:durableId="5EA66194" w16cex:dateUtc="2023-10-26T23:24:00Z"/>
  <w16cex:commentExtensible w16cex:durableId="44ABA5BC" w16cex:dateUtc="2023-10-26T23:23:00Z"/>
  <w16cex:commentExtensible w16cex:durableId="65B90F4F" w16cex:dateUtc="2023-10-26T23:29:00Z"/>
  <w16cex:commentExtensible w16cex:durableId="7A59BC1C" w16cex:dateUtc="2023-10-26T23:32:00Z"/>
  <w16cex:commentExtensible w16cex:durableId="402A9F5C" w16cex:dateUtc="2023-10-26T23:32:00Z"/>
  <w16cex:commentExtensible w16cex:durableId="79DFA7DD" w16cex:dateUtc="2023-10-26T23:32:00Z"/>
  <w16cex:commentExtensible w16cex:durableId="668B9A66" w16cex:dateUtc="2023-10-26T23:34:00Z"/>
  <w16cex:commentExtensible w16cex:durableId="6A4D0792" w16cex:dateUtc="2023-10-26T23:26:00Z"/>
  <w16cex:commentExtensible w16cex:durableId="28D10F3E" w16cex:dateUtc="2023-10-11T19:10:00Z"/>
  <w16cex:commentExtensible w16cex:durableId="5F65E320" w16cex:dateUtc="2023-10-26T23:36:00Z"/>
  <w16cex:commentExtensible w16cex:durableId="111EC3B8" w16cex:dateUtc="2023-10-26T23:58:00Z"/>
  <w16cex:commentExtensible w16cex:durableId="6E0EA90E" w16cex:dateUtc="2023-10-26T23:36:00Z"/>
  <w16cex:commentExtensible w16cex:durableId="25447F36" w16cex:dateUtc="2023-10-26T23:37:00Z"/>
  <w16cex:commentExtensible w16cex:durableId="6132924F" w16cex:dateUtc="2023-10-26T23:39:00Z"/>
  <w16cex:commentExtensible w16cex:durableId="4477037F" w16cex:dateUtc="2023-10-26T23:39:00Z"/>
  <w16cex:commentExtensible w16cex:durableId="6AB2EB35" w16cex:dateUtc="2023-10-26T23:40:00Z"/>
  <w16cex:commentExtensible w16cex:durableId="0B7A532E" w16cex:dateUtc="2023-10-26T23:40:00Z"/>
  <w16cex:commentExtensible w16cex:durableId="5D44505F" w16cex:dateUtc="2023-10-26T23:43:00Z"/>
  <w16cex:commentExtensible w16cex:durableId="4E1B4DAD" w16cex:dateUtc="2023-10-26T23:45:00Z"/>
  <w16cex:commentExtensible w16cex:durableId="28DBCA61" w16cex:dateUtc="2023-10-19T22:31:00Z"/>
  <w16cex:commentExtensible w16cex:durableId="28E39503" w16cex:dateUtc="2023-10-25T20:22:00Z"/>
  <w16cex:commentExtensible w16cex:durableId="1547E6E3" w16cex:dateUtc="2023-10-26T23:52:00Z"/>
  <w16cex:commentExtensible w16cex:durableId="68BA9CDD" w16cex:dateUtc="2023-10-26T23:52:00Z"/>
  <w16cex:commentExtensible w16cex:durableId="28E39EA4" w16cex:dateUtc="2023-10-25T21:03:00Z"/>
  <w16cex:commentExtensible w16cex:durableId="67F64E47" w16cex:dateUtc="2023-10-26T23:57:00Z"/>
  <w16cex:commentExtensible w16cex:durableId="08F7C51E" w16cex:dateUtc="2023-10-26T23:54:00Z"/>
  <w16cex:commentExtensible w16cex:durableId="4E858174" w16cex:dateUtc="2023-10-27T00:06:00Z"/>
  <w16cex:commentExtensible w16cex:durableId="0422F361" w16cex:dateUtc="2023-10-27T00:07:00Z"/>
  <w16cex:commentExtensible w16cex:durableId="3C979DFE" w16cex:dateUtc="2023-10-27T00:10:00Z"/>
  <w16cex:commentExtensible w16cex:durableId="51F2524A" w16cex:dateUtc="2023-10-27T00:06:00Z"/>
  <w16cex:commentExtensible w16cex:durableId="2FE95D39" w16cex:dateUtc="2023-10-27T00:14:00Z"/>
  <w16cex:commentExtensible w16cex:durableId="3191DA7B" w16cex:dateUtc="2023-10-27T00:23:00Z"/>
  <w16cex:commentExtensible w16cex:durableId="2C96CFB5" w16cex:dateUtc="2023-10-27T00:15:00Z"/>
  <w16cex:commentExtensible w16cex:durableId="13AD1656" w16cex:dateUtc="2023-10-27T00:19:00Z"/>
  <w16cex:commentExtensible w16cex:durableId="6DE01E2E" w16cex:dateUtc="2023-10-27T00:31:00Z"/>
  <w16cex:commentExtensible w16cex:durableId="7718ED67" w16cex:dateUtc="2023-10-27T00:31:00Z"/>
  <w16cex:commentExtensible w16cex:durableId="1204880E" w16cex:dateUtc="2023-10-27T00:34:00Z"/>
  <w16cex:commentExtensible w16cex:durableId="761D57C9" w16cex:dateUtc="2023-10-27T00:35:00Z"/>
  <w16cex:commentExtensible w16cex:durableId="0E801354" w16cex:dateUtc="2023-10-27T00:36:00Z"/>
  <w16cex:commentExtensible w16cex:durableId="5F00D7D9" w16cex:dateUtc="2023-10-27T00:36:00Z"/>
  <w16cex:commentExtensible w16cex:durableId="74148AE8" w16cex:dateUtc="2023-10-27T00:18:00Z"/>
  <w16cex:commentExtensible w16cex:durableId="49D64AAB" w16cex:dateUtc="2023-10-27T00:36:00Z"/>
  <w16cex:commentExtensible w16cex:durableId="785A5DA3" w16cex:dateUtc="2023-10-27T00:37:00Z"/>
  <w16cex:commentExtensible w16cex:durableId="14AC04C5" w16cex:dateUtc="2023-10-27T00:39:00Z"/>
  <w16cex:commentExtensible w16cex:durableId="5F6D6700" w16cex:dateUtc="2023-10-27T00:38:00Z"/>
  <w16cex:commentExtensible w16cex:durableId="28E4ADA0" w16cex:dateUtc="2023-10-26T16:19:00Z"/>
  <w16cex:commentExtensible w16cex:durableId="28E4AD40" w16cex:dateUtc="2023-10-26T16:17:00Z"/>
  <w16cex:commentExtensible w16cex:durableId="28E4ADF1" w16cex:dateUtc="2023-10-26T16:20:00Z"/>
  <w16cex:commentExtensible w16cex:durableId="559E6362" w16cex:dateUtc="2023-10-27T00:41:00Z"/>
  <w16cex:commentExtensible w16cex:durableId="0C217566" w16cex:dateUtc="2023-10-27T00:40:00Z"/>
  <w16cex:commentExtensible w16cex:durableId="28E39624" w16cex:dateUtc="2023-10-25T20:27:00Z"/>
  <w16cex:commentExtensible w16cex:durableId="1C19046E" w16cex:dateUtc="2023-10-27T00:42:00Z"/>
  <w16cex:commentExtensible w16cex:durableId="489C7F23" w16cex:dateUtc="2023-10-27T00: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CE0BCF3" w16cid:durableId="28E38E46"/>
  <w16cid:commentId w16cid:paraId="7DCEAE57" w16cid:durableId="4F62197B"/>
  <w16cid:commentId w16cid:paraId="4E01A2CF" w16cid:durableId="28E3976F"/>
  <w16cid:commentId w16cid:paraId="04DF1645" w16cid:durableId="32AA482E"/>
  <w16cid:commentId w16cid:paraId="3950AC17" w16cid:durableId="05A28CB8"/>
  <w16cid:commentId w16cid:paraId="303D24BF" w16cid:durableId="595CE7C0"/>
  <w16cid:commentId w16cid:paraId="6D4F087A" w16cid:durableId="0FA685FD"/>
  <w16cid:commentId w16cid:paraId="74E4BE91" w16cid:durableId="28E39E31"/>
  <w16cid:commentId w16cid:paraId="33877756" w16cid:durableId="28E38E48"/>
  <w16cid:commentId w16cid:paraId="33039F22" w16cid:durableId="23127A17"/>
  <w16cid:commentId w16cid:paraId="6D6EA04A" w16cid:durableId="28E39E57"/>
  <w16cid:commentId w16cid:paraId="7A7CBE19" w16cid:durableId="5F4446D1"/>
  <w16cid:commentId w16cid:paraId="71635118" w16cid:durableId="28E3906C"/>
  <w16cid:commentId w16cid:paraId="2BC967DE" w16cid:durableId="2245BDCD"/>
  <w16cid:commentId w16cid:paraId="1FC42B29" w16cid:durableId="5EA66194"/>
  <w16cid:commentId w16cid:paraId="070273C3" w16cid:durableId="44ABA5BC"/>
  <w16cid:commentId w16cid:paraId="17658C21" w16cid:durableId="65B90F4F"/>
  <w16cid:commentId w16cid:paraId="6EEC7167" w16cid:durableId="7A59BC1C"/>
  <w16cid:commentId w16cid:paraId="32C273E7" w16cid:durableId="402A9F5C"/>
  <w16cid:commentId w16cid:paraId="7C29150C" w16cid:durableId="79DFA7DD"/>
  <w16cid:commentId w16cid:paraId="4EE15266" w16cid:durableId="668B9A66"/>
  <w16cid:commentId w16cid:paraId="2A6CD39D" w16cid:durableId="6A4D0792"/>
  <w16cid:commentId w16cid:paraId="772FEC2E" w16cid:durableId="28DBA631"/>
  <w16cid:commentId w16cid:paraId="50B53198" w16cid:durableId="28D10F3E"/>
  <w16cid:commentId w16cid:paraId="041F44EE" w16cid:durableId="5F65E320"/>
  <w16cid:commentId w16cid:paraId="32F83D0D" w16cid:durableId="111EC3B8"/>
  <w16cid:commentId w16cid:paraId="2F1E56E8" w16cid:durableId="6E0EA90E"/>
  <w16cid:commentId w16cid:paraId="446A7487" w16cid:durableId="25447F36"/>
  <w16cid:commentId w16cid:paraId="6B723F2C" w16cid:durableId="6132924F"/>
  <w16cid:commentId w16cid:paraId="002EB23C" w16cid:durableId="4477037F"/>
  <w16cid:commentId w16cid:paraId="0A090260" w16cid:durableId="6AB2EB35"/>
  <w16cid:commentId w16cid:paraId="2257DBE3" w16cid:durableId="0B7A532E"/>
  <w16cid:commentId w16cid:paraId="7A97EA20" w16cid:durableId="5D44505F"/>
  <w16cid:commentId w16cid:paraId="6E6A8DA6" w16cid:durableId="4E1B4DAD"/>
  <w16cid:commentId w16cid:paraId="02BF8D1A" w16cid:durableId="28DBA63A"/>
  <w16cid:commentId w16cid:paraId="183D1D77" w16cid:durableId="28DBCA61"/>
  <w16cid:commentId w16cid:paraId="151E565B" w16cid:durableId="28E39503"/>
  <w16cid:commentId w16cid:paraId="3DE69B0A" w16cid:durableId="1547E6E3"/>
  <w16cid:commentId w16cid:paraId="1DA7DB5B" w16cid:durableId="28E38E4D"/>
  <w16cid:commentId w16cid:paraId="5532C584" w16cid:durableId="68BA9CDD"/>
  <w16cid:commentId w16cid:paraId="201FA9A7" w16cid:durableId="28E39EA4"/>
  <w16cid:commentId w16cid:paraId="65D606F0" w16cid:durableId="67F64E47"/>
  <w16cid:commentId w16cid:paraId="4ADBD9AD" w16cid:durableId="08F7C51E"/>
  <w16cid:commentId w16cid:paraId="604FDD9F" w16cid:durableId="4E858174"/>
  <w16cid:commentId w16cid:paraId="6468DE48" w16cid:durableId="0422F361"/>
  <w16cid:commentId w16cid:paraId="0FE52AEC" w16cid:durableId="3C979DFE"/>
  <w16cid:commentId w16cid:paraId="1FCC9B31" w16cid:durableId="51F2524A"/>
  <w16cid:commentId w16cid:paraId="34EB1AAF" w16cid:durableId="2FE95D39"/>
  <w16cid:commentId w16cid:paraId="25EBD68F" w16cid:durableId="3191DA7B"/>
  <w16cid:commentId w16cid:paraId="347DB696" w16cid:durableId="2C96CFB5"/>
  <w16cid:commentId w16cid:paraId="5628216B" w16cid:durableId="13AD1656"/>
  <w16cid:commentId w16cid:paraId="6AF5BFBE" w16cid:durableId="6DE01E2E"/>
  <w16cid:commentId w16cid:paraId="299D7556" w16cid:durableId="7718ED67"/>
  <w16cid:commentId w16cid:paraId="1016FFA8" w16cid:durableId="1204880E"/>
  <w16cid:commentId w16cid:paraId="23E7E8FC" w16cid:durableId="761D57C9"/>
  <w16cid:commentId w16cid:paraId="41C9236D" w16cid:durableId="0E801354"/>
  <w16cid:commentId w16cid:paraId="7DBE014A" w16cid:durableId="5F00D7D9"/>
  <w16cid:commentId w16cid:paraId="5BE19CFF" w16cid:durableId="74148AE8"/>
  <w16cid:commentId w16cid:paraId="613AD871" w16cid:durableId="49D64AAB"/>
  <w16cid:commentId w16cid:paraId="2CC4BA7F" w16cid:durableId="785A5DA3"/>
  <w16cid:commentId w16cid:paraId="340320C7" w16cid:durableId="14AC04C5"/>
  <w16cid:commentId w16cid:paraId="5C02ED53" w16cid:durableId="5F6D6700"/>
  <w16cid:commentId w16cid:paraId="0A040612" w16cid:durableId="28E4ADA0"/>
  <w16cid:commentId w16cid:paraId="5C9BC970" w16cid:durableId="28E4AD40"/>
  <w16cid:commentId w16cid:paraId="29D5B094" w16cid:durableId="28E4ADF1"/>
  <w16cid:commentId w16cid:paraId="1EB616B8" w16cid:durableId="559E6362"/>
  <w16cid:commentId w16cid:paraId="432EEE7D" w16cid:durableId="0C217566"/>
  <w16cid:commentId w16cid:paraId="26DF8929" w16cid:durableId="28E39624"/>
  <w16cid:commentId w16cid:paraId="721CD4F3" w16cid:durableId="1C19046E"/>
  <w16cid:commentId w16cid:paraId="18805029" w16cid:durableId="489C7F2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EEBD5C" w14:textId="77777777" w:rsidR="00066ED9" w:rsidRDefault="00066ED9" w:rsidP="00A72FAD">
      <w:pPr>
        <w:spacing w:after="0" w:line="240" w:lineRule="auto"/>
      </w:pPr>
      <w:r>
        <w:separator/>
      </w:r>
    </w:p>
  </w:endnote>
  <w:endnote w:type="continuationSeparator" w:id="0">
    <w:p w14:paraId="3A968136" w14:textId="77777777" w:rsidR="00066ED9" w:rsidRDefault="00066ED9" w:rsidP="00A72FAD">
      <w:pPr>
        <w:spacing w:after="0" w:line="240" w:lineRule="auto"/>
      </w:pPr>
      <w:r>
        <w:continuationSeparator/>
      </w:r>
    </w:p>
  </w:endnote>
  <w:endnote w:type="continuationNotice" w:id="1">
    <w:p w14:paraId="68B1BE24" w14:textId="77777777" w:rsidR="00066ED9" w:rsidRDefault="00066ED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6055744"/>
      <w:docPartObj>
        <w:docPartGallery w:val="Page Numbers (Bottom of Page)"/>
        <w:docPartUnique/>
      </w:docPartObj>
    </w:sdtPr>
    <w:sdtEndPr>
      <w:rPr>
        <w:noProof/>
      </w:rPr>
    </w:sdtEndPr>
    <w:sdtContent>
      <w:p w14:paraId="4A47EF71" w14:textId="3F017928" w:rsidR="0034758C" w:rsidRDefault="0034758C">
        <w:pPr>
          <w:pStyle w:val="Footer"/>
          <w:jc w:val="center"/>
        </w:pPr>
        <w:r>
          <w:fldChar w:fldCharType="begin"/>
        </w:r>
        <w:r>
          <w:instrText xml:space="preserve"> PAGE   \* MERGEFORMAT </w:instrText>
        </w:r>
        <w:r>
          <w:fldChar w:fldCharType="separate"/>
        </w:r>
        <w:r w:rsidR="003B0CE4">
          <w:rPr>
            <w:noProof/>
          </w:rPr>
          <w:t>16</w:t>
        </w:r>
        <w:r>
          <w:rPr>
            <w:noProof/>
          </w:rPr>
          <w:fldChar w:fldCharType="end"/>
        </w:r>
      </w:p>
    </w:sdtContent>
  </w:sdt>
  <w:p w14:paraId="15608DCB" w14:textId="77777777" w:rsidR="0034758C" w:rsidRDefault="003475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562823" w14:textId="77777777" w:rsidR="00066ED9" w:rsidRDefault="00066ED9" w:rsidP="00A72FAD">
      <w:pPr>
        <w:spacing w:after="0" w:line="240" w:lineRule="auto"/>
      </w:pPr>
      <w:r>
        <w:separator/>
      </w:r>
    </w:p>
  </w:footnote>
  <w:footnote w:type="continuationSeparator" w:id="0">
    <w:p w14:paraId="154CAF6F" w14:textId="77777777" w:rsidR="00066ED9" w:rsidRDefault="00066ED9" w:rsidP="00A72FAD">
      <w:pPr>
        <w:spacing w:after="0" w:line="240" w:lineRule="auto"/>
      </w:pPr>
      <w:r>
        <w:continuationSeparator/>
      </w:r>
    </w:p>
  </w:footnote>
  <w:footnote w:type="continuationNotice" w:id="1">
    <w:p w14:paraId="35D71DC9" w14:textId="77777777" w:rsidR="00066ED9" w:rsidRDefault="00066ED9">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07517F"/>
    <w:multiLevelType w:val="hybridMultilevel"/>
    <w:tmpl w:val="916673EA"/>
    <w:lvl w:ilvl="0" w:tplc="A614CCE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D0665B"/>
    <w:multiLevelType w:val="hybridMultilevel"/>
    <w:tmpl w:val="B9BA9DB6"/>
    <w:lvl w:ilvl="0" w:tplc="BC6E659E">
      <w:start w:val="5"/>
      <w:numFmt w:val="bullet"/>
      <w:lvlText w:val="-"/>
      <w:lvlJc w:val="left"/>
      <w:pPr>
        <w:ind w:left="720" w:hanging="360"/>
      </w:pPr>
      <w:rPr>
        <w:rFonts w:ascii="Arial" w:eastAsiaTheme="minorHAnsi" w:hAnsi="Arial" w:cs="Arial" w:hint="default"/>
        <w:b/>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F323A9"/>
    <w:multiLevelType w:val="hybridMultilevel"/>
    <w:tmpl w:val="BF1C1E3A"/>
    <w:lvl w:ilvl="0" w:tplc="B4C219EC">
      <w:start w:val="3"/>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6217A21"/>
    <w:multiLevelType w:val="hybridMultilevel"/>
    <w:tmpl w:val="2DC8BCB2"/>
    <w:lvl w:ilvl="0" w:tplc="BA224AB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9E311CD"/>
    <w:multiLevelType w:val="hybridMultilevel"/>
    <w:tmpl w:val="DE3E9DF2"/>
    <w:lvl w:ilvl="0" w:tplc="52FCEEE8">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A4C41B9"/>
    <w:multiLevelType w:val="hybridMultilevel"/>
    <w:tmpl w:val="D7E04730"/>
    <w:lvl w:ilvl="0" w:tplc="E28CC9D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4CF70E5"/>
    <w:multiLevelType w:val="hybridMultilevel"/>
    <w:tmpl w:val="B510B2AE"/>
    <w:lvl w:ilvl="0" w:tplc="54F6C172">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0371A0C"/>
    <w:multiLevelType w:val="hybridMultilevel"/>
    <w:tmpl w:val="0B50388C"/>
    <w:lvl w:ilvl="0" w:tplc="BBF4252C">
      <w:start w:val="1"/>
      <w:numFmt w:val="decimal"/>
      <w:lvlText w:val="%1."/>
      <w:lvlJc w:val="left"/>
      <w:pPr>
        <w:ind w:left="720" w:hanging="360"/>
      </w:pPr>
      <w:rPr>
        <w:rFonts w:ascii="Arial" w:eastAsiaTheme="minorHAnsi" w:hAnsi="Arial" w:cs="Arial"/>
        <w:b/>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8D12324"/>
    <w:multiLevelType w:val="hybridMultilevel"/>
    <w:tmpl w:val="D0B8A5DC"/>
    <w:lvl w:ilvl="0" w:tplc="F20C6082">
      <w:numFmt w:val="bullet"/>
      <w:lvlText w:val="-"/>
      <w:lvlJc w:val="left"/>
      <w:pPr>
        <w:ind w:left="720" w:hanging="360"/>
      </w:pPr>
      <w:rPr>
        <w:rFonts w:ascii="Calibri" w:eastAsiaTheme="minorHAnsi" w:hAnsi="Calibri" w:cs="Calibri"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F1E0E6A"/>
    <w:multiLevelType w:val="hybridMultilevel"/>
    <w:tmpl w:val="CCF0B24A"/>
    <w:lvl w:ilvl="0" w:tplc="2CF04448">
      <w:start w:val="5"/>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1CF6AA0"/>
    <w:multiLevelType w:val="hybridMultilevel"/>
    <w:tmpl w:val="BE4CDBAE"/>
    <w:lvl w:ilvl="0" w:tplc="6D7EFD16">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DA15D1A"/>
    <w:multiLevelType w:val="hybridMultilevel"/>
    <w:tmpl w:val="0B8C3FA8"/>
    <w:lvl w:ilvl="0" w:tplc="3B3E2A3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36279362">
    <w:abstractNumId w:val="0"/>
  </w:num>
  <w:num w:numId="2" w16cid:durableId="221411109">
    <w:abstractNumId w:val="5"/>
  </w:num>
  <w:num w:numId="3" w16cid:durableId="1316447390">
    <w:abstractNumId w:val="11"/>
  </w:num>
  <w:num w:numId="4" w16cid:durableId="24524117">
    <w:abstractNumId w:val="10"/>
  </w:num>
  <w:num w:numId="5" w16cid:durableId="420764206">
    <w:abstractNumId w:val="9"/>
  </w:num>
  <w:num w:numId="6" w16cid:durableId="215623658">
    <w:abstractNumId w:val="3"/>
  </w:num>
  <w:num w:numId="7" w16cid:durableId="309789458">
    <w:abstractNumId w:val="1"/>
  </w:num>
  <w:num w:numId="8" w16cid:durableId="1902713746">
    <w:abstractNumId w:val="7"/>
  </w:num>
  <w:num w:numId="9" w16cid:durableId="923689078">
    <w:abstractNumId w:val="8"/>
  </w:num>
  <w:num w:numId="10" w16cid:durableId="434790787">
    <w:abstractNumId w:val="4"/>
  </w:num>
  <w:num w:numId="11" w16cid:durableId="648899008">
    <w:abstractNumId w:val="6"/>
  </w:num>
  <w:num w:numId="12" w16cid:durableId="1255435680">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rian P Gaylord">
    <w15:presenceInfo w15:providerId="AD" w15:userId="S-1-5-21-3516884288-2819916808-3028616173-17414"/>
  </w15:person>
  <w15:person w15:author="Aaron Ninokawa">
    <w15:presenceInfo w15:providerId="AD" w15:userId="S::atninoka@esf.edu::1216b979-fb34-4c0a-b5c9-45567a853cb5"/>
  </w15:person>
  <w15:person w15:author="alisha saley">
    <w15:presenceInfo w15:providerId="Windows Live" w15:userId="92261b077c2843b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5"/>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07AD7"/>
    <w:rsid w:val="0000002D"/>
    <w:rsid w:val="00000AD1"/>
    <w:rsid w:val="000010AD"/>
    <w:rsid w:val="00001198"/>
    <w:rsid w:val="000014D7"/>
    <w:rsid w:val="00001A96"/>
    <w:rsid w:val="00001DA9"/>
    <w:rsid w:val="00001F7D"/>
    <w:rsid w:val="00002D7E"/>
    <w:rsid w:val="00003555"/>
    <w:rsid w:val="000035CB"/>
    <w:rsid w:val="00003D05"/>
    <w:rsid w:val="00004F22"/>
    <w:rsid w:val="0000504D"/>
    <w:rsid w:val="00005552"/>
    <w:rsid w:val="00005EAF"/>
    <w:rsid w:val="0000610F"/>
    <w:rsid w:val="00006187"/>
    <w:rsid w:val="0000637D"/>
    <w:rsid w:val="0000645A"/>
    <w:rsid w:val="00006D58"/>
    <w:rsid w:val="000073F6"/>
    <w:rsid w:val="000077B2"/>
    <w:rsid w:val="00007B7A"/>
    <w:rsid w:val="0001054A"/>
    <w:rsid w:val="00010968"/>
    <w:rsid w:val="000115C9"/>
    <w:rsid w:val="00011BEE"/>
    <w:rsid w:val="00011F05"/>
    <w:rsid w:val="00013089"/>
    <w:rsid w:val="000131C5"/>
    <w:rsid w:val="00013A35"/>
    <w:rsid w:val="00014642"/>
    <w:rsid w:val="000158C7"/>
    <w:rsid w:val="0001620B"/>
    <w:rsid w:val="000204E6"/>
    <w:rsid w:val="0002119D"/>
    <w:rsid w:val="000212B4"/>
    <w:rsid w:val="000213B5"/>
    <w:rsid w:val="000213CB"/>
    <w:rsid w:val="00022047"/>
    <w:rsid w:val="0002322C"/>
    <w:rsid w:val="00023DA7"/>
    <w:rsid w:val="00024132"/>
    <w:rsid w:val="000245F6"/>
    <w:rsid w:val="00024911"/>
    <w:rsid w:val="00025063"/>
    <w:rsid w:val="00025319"/>
    <w:rsid w:val="00025881"/>
    <w:rsid w:val="00025CDC"/>
    <w:rsid w:val="00025EA0"/>
    <w:rsid w:val="00026092"/>
    <w:rsid w:val="000262AA"/>
    <w:rsid w:val="000272D9"/>
    <w:rsid w:val="0002747C"/>
    <w:rsid w:val="00027693"/>
    <w:rsid w:val="00027839"/>
    <w:rsid w:val="00030C54"/>
    <w:rsid w:val="00032354"/>
    <w:rsid w:val="000326F2"/>
    <w:rsid w:val="000343E0"/>
    <w:rsid w:val="0003663C"/>
    <w:rsid w:val="00037999"/>
    <w:rsid w:val="00037B59"/>
    <w:rsid w:val="000401F5"/>
    <w:rsid w:val="0004060C"/>
    <w:rsid w:val="0004167D"/>
    <w:rsid w:val="00042787"/>
    <w:rsid w:val="00042F08"/>
    <w:rsid w:val="000439D6"/>
    <w:rsid w:val="00043B92"/>
    <w:rsid w:val="00043F7A"/>
    <w:rsid w:val="000447B4"/>
    <w:rsid w:val="00044AB8"/>
    <w:rsid w:val="00045AB1"/>
    <w:rsid w:val="00046A3D"/>
    <w:rsid w:val="00046A5F"/>
    <w:rsid w:val="00050773"/>
    <w:rsid w:val="00050F94"/>
    <w:rsid w:val="0005272B"/>
    <w:rsid w:val="00052956"/>
    <w:rsid w:val="00052F65"/>
    <w:rsid w:val="00053458"/>
    <w:rsid w:val="000536D8"/>
    <w:rsid w:val="000545D3"/>
    <w:rsid w:val="00054A80"/>
    <w:rsid w:val="00054D9B"/>
    <w:rsid w:val="00055D35"/>
    <w:rsid w:val="000561D6"/>
    <w:rsid w:val="000569A3"/>
    <w:rsid w:val="00056CC1"/>
    <w:rsid w:val="00060A63"/>
    <w:rsid w:val="000617C8"/>
    <w:rsid w:val="000629DD"/>
    <w:rsid w:val="00063049"/>
    <w:rsid w:val="00064DEB"/>
    <w:rsid w:val="00065A05"/>
    <w:rsid w:val="00065CB8"/>
    <w:rsid w:val="00065D7E"/>
    <w:rsid w:val="00065E7F"/>
    <w:rsid w:val="000660C8"/>
    <w:rsid w:val="000666B3"/>
    <w:rsid w:val="00066B66"/>
    <w:rsid w:val="00066ED9"/>
    <w:rsid w:val="00067A8C"/>
    <w:rsid w:val="00067DCE"/>
    <w:rsid w:val="0007010E"/>
    <w:rsid w:val="0007051C"/>
    <w:rsid w:val="00070D99"/>
    <w:rsid w:val="0007150B"/>
    <w:rsid w:val="00071714"/>
    <w:rsid w:val="00071910"/>
    <w:rsid w:val="00072750"/>
    <w:rsid w:val="00072A64"/>
    <w:rsid w:val="00072AF1"/>
    <w:rsid w:val="000730FD"/>
    <w:rsid w:val="00073562"/>
    <w:rsid w:val="000748AA"/>
    <w:rsid w:val="00075049"/>
    <w:rsid w:val="00075271"/>
    <w:rsid w:val="000752E5"/>
    <w:rsid w:val="000762B6"/>
    <w:rsid w:val="0007657F"/>
    <w:rsid w:val="00077A24"/>
    <w:rsid w:val="00080F3F"/>
    <w:rsid w:val="000825F9"/>
    <w:rsid w:val="00084BE2"/>
    <w:rsid w:val="00084CAD"/>
    <w:rsid w:val="00084F40"/>
    <w:rsid w:val="00085581"/>
    <w:rsid w:val="00085910"/>
    <w:rsid w:val="00085FEC"/>
    <w:rsid w:val="00085FF7"/>
    <w:rsid w:val="00086D24"/>
    <w:rsid w:val="00087337"/>
    <w:rsid w:val="0008774F"/>
    <w:rsid w:val="00091A3C"/>
    <w:rsid w:val="000922DE"/>
    <w:rsid w:val="00092444"/>
    <w:rsid w:val="00092E49"/>
    <w:rsid w:val="00093769"/>
    <w:rsid w:val="00093942"/>
    <w:rsid w:val="00093A36"/>
    <w:rsid w:val="00093B32"/>
    <w:rsid w:val="000940D2"/>
    <w:rsid w:val="00094182"/>
    <w:rsid w:val="00094692"/>
    <w:rsid w:val="000946E1"/>
    <w:rsid w:val="00095A95"/>
    <w:rsid w:val="000963CE"/>
    <w:rsid w:val="000968CC"/>
    <w:rsid w:val="00097712"/>
    <w:rsid w:val="000A0174"/>
    <w:rsid w:val="000A0527"/>
    <w:rsid w:val="000A1488"/>
    <w:rsid w:val="000A1CD3"/>
    <w:rsid w:val="000A24EE"/>
    <w:rsid w:val="000A2F6A"/>
    <w:rsid w:val="000A32A1"/>
    <w:rsid w:val="000A3613"/>
    <w:rsid w:val="000A3AFB"/>
    <w:rsid w:val="000A3EA7"/>
    <w:rsid w:val="000A4A5E"/>
    <w:rsid w:val="000A4B0F"/>
    <w:rsid w:val="000A522F"/>
    <w:rsid w:val="000A52FC"/>
    <w:rsid w:val="000A53A0"/>
    <w:rsid w:val="000A54AA"/>
    <w:rsid w:val="000A5A1A"/>
    <w:rsid w:val="000A5FAD"/>
    <w:rsid w:val="000A6556"/>
    <w:rsid w:val="000A66A9"/>
    <w:rsid w:val="000A67D5"/>
    <w:rsid w:val="000A6EB4"/>
    <w:rsid w:val="000A73E0"/>
    <w:rsid w:val="000B06F3"/>
    <w:rsid w:val="000B0789"/>
    <w:rsid w:val="000B0935"/>
    <w:rsid w:val="000B0EFB"/>
    <w:rsid w:val="000B103E"/>
    <w:rsid w:val="000B1342"/>
    <w:rsid w:val="000B1937"/>
    <w:rsid w:val="000B1974"/>
    <w:rsid w:val="000B2B2F"/>
    <w:rsid w:val="000B2E5E"/>
    <w:rsid w:val="000B2EE9"/>
    <w:rsid w:val="000B38E0"/>
    <w:rsid w:val="000B42A6"/>
    <w:rsid w:val="000B46B1"/>
    <w:rsid w:val="000B5180"/>
    <w:rsid w:val="000B5301"/>
    <w:rsid w:val="000B58B6"/>
    <w:rsid w:val="000B5F8E"/>
    <w:rsid w:val="000B5FBA"/>
    <w:rsid w:val="000B6DC4"/>
    <w:rsid w:val="000C027E"/>
    <w:rsid w:val="000C0664"/>
    <w:rsid w:val="000C07A7"/>
    <w:rsid w:val="000C0975"/>
    <w:rsid w:val="000C0C29"/>
    <w:rsid w:val="000C10C9"/>
    <w:rsid w:val="000C1506"/>
    <w:rsid w:val="000C196C"/>
    <w:rsid w:val="000C2617"/>
    <w:rsid w:val="000C2C01"/>
    <w:rsid w:val="000C2FD4"/>
    <w:rsid w:val="000C3067"/>
    <w:rsid w:val="000C3A7D"/>
    <w:rsid w:val="000C4254"/>
    <w:rsid w:val="000C425F"/>
    <w:rsid w:val="000C4438"/>
    <w:rsid w:val="000C4A37"/>
    <w:rsid w:val="000C5955"/>
    <w:rsid w:val="000C5FBF"/>
    <w:rsid w:val="000C6679"/>
    <w:rsid w:val="000C68DC"/>
    <w:rsid w:val="000C76F9"/>
    <w:rsid w:val="000C7A78"/>
    <w:rsid w:val="000C7F08"/>
    <w:rsid w:val="000D0388"/>
    <w:rsid w:val="000D0AEC"/>
    <w:rsid w:val="000D0FDD"/>
    <w:rsid w:val="000D21A6"/>
    <w:rsid w:val="000D2531"/>
    <w:rsid w:val="000D2A2C"/>
    <w:rsid w:val="000D310C"/>
    <w:rsid w:val="000D3440"/>
    <w:rsid w:val="000D3457"/>
    <w:rsid w:val="000D36DB"/>
    <w:rsid w:val="000D37E3"/>
    <w:rsid w:val="000D4B05"/>
    <w:rsid w:val="000D4C52"/>
    <w:rsid w:val="000D58CD"/>
    <w:rsid w:val="000D61AE"/>
    <w:rsid w:val="000D698A"/>
    <w:rsid w:val="000D6A86"/>
    <w:rsid w:val="000D6B7B"/>
    <w:rsid w:val="000D71CE"/>
    <w:rsid w:val="000D72D0"/>
    <w:rsid w:val="000D7492"/>
    <w:rsid w:val="000D7982"/>
    <w:rsid w:val="000E09C1"/>
    <w:rsid w:val="000E0C12"/>
    <w:rsid w:val="000E0F75"/>
    <w:rsid w:val="000E218B"/>
    <w:rsid w:val="000E234B"/>
    <w:rsid w:val="000E4546"/>
    <w:rsid w:val="000E5900"/>
    <w:rsid w:val="000E5D8C"/>
    <w:rsid w:val="000E62FA"/>
    <w:rsid w:val="000E66D7"/>
    <w:rsid w:val="000E6812"/>
    <w:rsid w:val="000E758D"/>
    <w:rsid w:val="000F1420"/>
    <w:rsid w:val="000F1819"/>
    <w:rsid w:val="000F1ACF"/>
    <w:rsid w:val="000F2A9A"/>
    <w:rsid w:val="000F39CD"/>
    <w:rsid w:val="000F4995"/>
    <w:rsid w:val="000F4C75"/>
    <w:rsid w:val="000F54D7"/>
    <w:rsid w:val="000F7A81"/>
    <w:rsid w:val="000F7AF8"/>
    <w:rsid w:val="000F7C93"/>
    <w:rsid w:val="000F7E63"/>
    <w:rsid w:val="000F7E98"/>
    <w:rsid w:val="0010067C"/>
    <w:rsid w:val="00100FE9"/>
    <w:rsid w:val="00101122"/>
    <w:rsid w:val="00101333"/>
    <w:rsid w:val="00101916"/>
    <w:rsid w:val="00101C00"/>
    <w:rsid w:val="00101C9D"/>
    <w:rsid w:val="001020BF"/>
    <w:rsid w:val="00102217"/>
    <w:rsid w:val="00102A30"/>
    <w:rsid w:val="00102A82"/>
    <w:rsid w:val="0010430C"/>
    <w:rsid w:val="00104E4F"/>
    <w:rsid w:val="00105C99"/>
    <w:rsid w:val="001063D4"/>
    <w:rsid w:val="00106998"/>
    <w:rsid w:val="00107139"/>
    <w:rsid w:val="00107982"/>
    <w:rsid w:val="00110303"/>
    <w:rsid w:val="001109D1"/>
    <w:rsid w:val="001112F7"/>
    <w:rsid w:val="00111A1C"/>
    <w:rsid w:val="001121E6"/>
    <w:rsid w:val="001123D8"/>
    <w:rsid w:val="00113B58"/>
    <w:rsid w:val="00114A2C"/>
    <w:rsid w:val="001151A4"/>
    <w:rsid w:val="00115C92"/>
    <w:rsid w:val="00115EF5"/>
    <w:rsid w:val="00116397"/>
    <w:rsid w:val="00117A27"/>
    <w:rsid w:val="00117BDB"/>
    <w:rsid w:val="00117E48"/>
    <w:rsid w:val="00117FE1"/>
    <w:rsid w:val="001206A0"/>
    <w:rsid w:val="001207C7"/>
    <w:rsid w:val="001209DD"/>
    <w:rsid w:val="00120C3E"/>
    <w:rsid w:val="0012130F"/>
    <w:rsid w:val="00121B7F"/>
    <w:rsid w:val="00122279"/>
    <w:rsid w:val="00122B81"/>
    <w:rsid w:val="00122BB8"/>
    <w:rsid w:val="00123066"/>
    <w:rsid w:val="0012314E"/>
    <w:rsid w:val="00123EFE"/>
    <w:rsid w:val="00125132"/>
    <w:rsid w:val="00125402"/>
    <w:rsid w:val="00125A07"/>
    <w:rsid w:val="00126342"/>
    <w:rsid w:val="00127CF7"/>
    <w:rsid w:val="00131D7A"/>
    <w:rsid w:val="001320DF"/>
    <w:rsid w:val="001326FA"/>
    <w:rsid w:val="00133708"/>
    <w:rsid w:val="0013406E"/>
    <w:rsid w:val="0013424A"/>
    <w:rsid w:val="00134F1E"/>
    <w:rsid w:val="00135145"/>
    <w:rsid w:val="00135ABA"/>
    <w:rsid w:val="00135C88"/>
    <w:rsid w:val="00135E68"/>
    <w:rsid w:val="00136103"/>
    <w:rsid w:val="00136554"/>
    <w:rsid w:val="0013677B"/>
    <w:rsid w:val="0013684C"/>
    <w:rsid w:val="00136DF1"/>
    <w:rsid w:val="00137B12"/>
    <w:rsid w:val="00140CBB"/>
    <w:rsid w:val="00140E60"/>
    <w:rsid w:val="001412BC"/>
    <w:rsid w:val="00141773"/>
    <w:rsid w:val="001435FE"/>
    <w:rsid w:val="001437D3"/>
    <w:rsid w:val="00143D71"/>
    <w:rsid w:val="0014451A"/>
    <w:rsid w:val="0014587B"/>
    <w:rsid w:val="001459BF"/>
    <w:rsid w:val="001467DF"/>
    <w:rsid w:val="00146959"/>
    <w:rsid w:val="00146CF2"/>
    <w:rsid w:val="00147305"/>
    <w:rsid w:val="001474F7"/>
    <w:rsid w:val="00147F13"/>
    <w:rsid w:val="0015042B"/>
    <w:rsid w:val="00150512"/>
    <w:rsid w:val="0015065F"/>
    <w:rsid w:val="00151247"/>
    <w:rsid w:val="00151533"/>
    <w:rsid w:val="001519B0"/>
    <w:rsid w:val="001535EE"/>
    <w:rsid w:val="00153617"/>
    <w:rsid w:val="00153FE6"/>
    <w:rsid w:val="001556A2"/>
    <w:rsid w:val="00155882"/>
    <w:rsid w:val="00156DED"/>
    <w:rsid w:val="00157228"/>
    <w:rsid w:val="00157674"/>
    <w:rsid w:val="00160C3E"/>
    <w:rsid w:val="00161A30"/>
    <w:rsid w:val="00161BD8"/>
    <w:rsid w:val="0016203D"/>
    <w:rsid w:val="0016243C"/>
    <w:rsid w:val="001627F7"/>
    <w:rsid w:val="001636E0"/>
    <w:rsid w:val="001642F2"/>
    <w:rsid w:val="0016499A"/>
    <w:rsid w:val="00164A16"/>
    <w:rsid w:val="00164C44"/>
    <w:rsid w:val="00164E3F"/>
    <w:rsid w:val="00164E67"/>
    <w:rsid w:val="00165AA7"/>
    <w:rsid w:val="001675E6"/>
    <w:rsid w:val="00167914"/>
    <w:rsid w:val="001679A6"/>
    <w:rsid w:val="00170572"/>
    <w:rsid w:val="0017064B"/>
    <w:rsid w:val="001712A1"/>
    <w:rsid w:val="00171667"/>
    <w:rsid w:val="00173E23"/>
    <w:rsid w:val="00174438"/>
    <w:rsid w:val="00174566"/>
    <w:rsid w:val="001746CD"/>
    <w:rsid w:val="00174A3A"/>
    <w:rsid w:val="00175684"/>
    <w:rsid w:val="001756DA"/>
    <w:rsid w:val="001757A6"/>
    <w:rsid w:val="001758EA"/>
    <w:rsid w:val="00175973"/>
    <w:rsid w:val="00176BA2"/>
    <w:rsid w:val="0017741F"/>
    <w:rsid w:val="001778C5"/>
    <w:rsid w:val="0018027A"/>
    <w:rsid w:val="00180C34"/>
    <w:rsid w:val="0018130D"/>
    <w:rsid w:val="001813E9"/>
    <w:rsid w:val="00181701"/>
    <w:rsid w:val="001818FE"/>
    <w:rsid w:val="001821A0"/>
    <w:rsid w:val="001829A8"/>
    <w:rsid w:val="00182EA1"/>
    <w:rsid w:val="00183032"/>
    <w:rsid w:val="00183587"/>
    <w:rsid w:val="0018389D"/>
    <w:rsid w:val="001838B0"/>
    <w:rsid w:val="0018567B"/>
    <w:rsid w:val="001863F8"/>
    <w:rsid w:val="001864A7"/>
    <w:rsid w:val="00186576"/>
    <w:rsid w:val="001868B3"/>
    <w:rsid w:val="0018717B"/>
    <w:rsid w:val="001906C9"/>
    <w:rsid w:val="00190D64"/>
    <w:rsid w:val="00191443"/>
    <w:rsid w:val="0019195B"/>
    <w:rsid w:val="00191A4C"/>
    <w:rsid w:val="00192684"/>
    <w:rsid w:val="0019295D"/>
    <w:rsid w:val="00193063"/>
    <w:rsid w:val="001930F8"/>
    <w:rsid w:val="001930FE"/>
    <w:rsid w:val="001939E7"/>
    <w:rsid w:val="001963DA"/>
    <w:rsid w:val="00196770"/>
    <w:rsid w:val="00196BBF"/>
    <w:rsid w:val="00196C97"/>
    <w:rsid w:val="00196DAF"/>
    <w:rsid w:val="00197C66"/>
    <w:rsid w:val="001A073E"/>
    <w:rsid w:val="001A0BAA"/>
    <w:rsid w:val="001A1168"/>
    <w:rsid w:val="001A1633"/>
    <w:rsid w:val="001A1782"/>
    <w:rsid w:val="001A1A94"/>
    <w:rsid w:val="001A22BF"/>
    <w:rsid w:val="001A368B"/>
    <w:rsid w:val="001A5DEB"/>
    <w:rsid w:val="001A6414"/>
    <w:rsid w:val="001A7371"/>
    <w:rsid w:val="001A7D5B"/>
    <w:rsid w:val="001A7E99"/>
    <w:rsid w:val="001B1089"/>
    <w:rsid w:val="001B15D5"/>
    <w:rsid w:val="001B1793"/>
    <w:rsid w:val="001B264C"/>
    <w:rsid w:val="001B2E0D"/>
    <w:rsid w:val="001B3230"/>
    <w:rsid w:val="001B3D13"/>
    <w:rsid w:val="001B4E92"/>
    <w:rsid w:val="001B52C9"/>
    <w:rsid w:val="001B56AC"/>
    <w:rsid w:val="001B5881"/>
    <w:rsid w:val="001B7503"/>
    <w:rsid w:val="001C0009"/>
    <w:rsid w:val="001C0343"/>
    <w:rsid w:val="001C0522"/>
    <w:rsid w:val="001C0727"/>
    <w:rsid w:val="001C107F"/>
    <w:rsid w:val="001C1EE1"/>
    <w:rsid w:val="001C1FA5"/>
    <w:rsid w:val="001C20BD"/>
    <w:rsid w:val="001C24E4"/>
    <w:rsid w:val="001C27A8"/>
    <w:rsid w:val="001C2BBA"/>
    <w:rsid w:val="001C3805"/>
    <w:rsid w:val="001C391F"/>
    <w:rsid w:val="001C39D2"/>
    <w:rsid w:val="001C3F15"/>
    <w:rsid w:val="001C41E2"/>
    <w:rsid w:val="001C4632"/>
    <w:rsid w:val="001C4880"/>
    <w:rsid w:val="001C5CCD"/>
    <w:rsid w:val="001C65D5"/>
    <w:rsid w:val="001C671B"/>
    <w:rsid w:val="001C6A91"/>
    <w:rsid w:val="001C6CA4"/>
    <w:rsid w:val="001C7780"/>
    <w:rsid w:val="001C7BDB"/>
    <w:rsid w:val="001C7EE0"/>
    <w:rsid w:val="001D00CD"/>
    <w:rsid w:val="001D083E"/>
    <w:rsid w:val="001D0AFA"/>
    <w:rsid w:val="001D0F4F"/>
    <w:rsid w:val="001D1027"/>
    <w:rsid w:val="001D1B9F"/>
    <w:rsid w:val="001D2111"/>
    <w:rsid w:val="001D2613"/>
    <w:rsid w:val="001D3071"/>
    <w:rsid w:val="001D32DD"/>
    <w:rsid w:val="001D3A78"/>
    <w:rsid w:val="001D521D"/>
    <w:rsid w:val="001D53D6"/>
    <w:rsid w:val="001D55A2"/>
    <w:rsid w:val="001D5E23"/>
    <w:rsid w:val="001D5F4E"/>
    <w:rsid w:val="001D7890"/>
    <w:rsid w:val="001D7B63"/>
    <w:rsid w:val="001E12B1"/>
    <w:rsid w:val="001E2E05"/>
    <w:rsid w:val="001E3172"/>
    <w:rsid w:val="001E37AA"/>
    <w:rsid w:val="001E392D"/>
    <w:rsid w:val="001E3A12"/>
    <w:rsid w:val="001E4410"/>
    <w:rsid w:val="001E4434"/>
    <w:rsid w:val="001E4A73"/>
    <w:rsid w:val="001E4E3D"/>
    <w:rsid w:val="001E51C0"/>
    <w:rsid w:val="001E523E"/>
    <w:rsid w:val="001E5368"/>
    <w:rsid w:val="001E58C6"/>
    <w:rsid w:val="001E673D"/>
    <w:rsid w:val="001E6F48"/>
    <w:rsid w:val="001E7948"/>
    <w:rsid w:val="001F041B"/>
    <w:rsid w:val="001F07E6"/>
    <w:rsid w:val="001F0CFD"/>
    <w:rsid w:val="001F1BFD"/>
    <w:rsid w:val="001F219E"/>
    <w:rsid w:val="001F27F3"/>
    <w:rsid w:val="001F382E"/>
    <w:rsid w:val="001F3F27"/>
    <w:rsid w:val="001F4B36"/>
    <w:rsid w:val="001F57EA"/>
    <w:rsid w:val="001F58B1"/>
    <w:rsid w:val="001F71A6"/>
    <w:rsid w:val="001F736A"/>
    <w:rsid w:val="00201AC8"/>
    <w:rsid w:val="0020217D"/>
    <w:rsid w:val="002025CB"/>
    <w:rsid w:val="00202704"/>
    <w:rsid w:val="00203041"/>
    <w:rsid w:val="00203338"/>
    <w:rsid w:val="0020397D"/>
    <w:rsid w:val="0020432F"/>
    <w:rsid w:val="0020487E"/>
    <w:rsid w:val="00204FAF"/>
    <w:rsid w:val="002053C6"/>
    <w:rsid w:val="00205853"/>
    <w:rsid w:val="00205FD6"/>
    <w:rsid w:val="00206975"/>
    <w:rsid w:val="00206B4D"/>
    <w:rsid w:val="0020760E"/>
    <w:rsid w:val="0020765F"/>
    <w:rsid w:val="00207C54"/>
    <w:rsid w:val="00207CC9"/>
    <w:rsid w:val="002101D3"/>
    <w:rsid w:val="00210FAC"/>
    <w:rsid w:val="002113D3"/>
    <w:rsid w:val="00211582"/>
    <w:rsid w:val="00211EAA"/>
    <w:rsid w:val="002124AF"/>
    <w:rsid w:val="00212532"/>
    <w:rsid w:val="00212C88"/>
    <w:rsid w:val="0021372A"/>
    <w:rsid w:val="00214AB9"/>
    <w:rsid w:val="00215837"/>
    <w:rsid w:val="0021624A"/>
    <w:rsid w:val="00216389"/>
    <w:rsid w:val="00216533"/>
    <w:rsid w:val="0021675C"/>
    <w:rsid w:val="00217AA3"/>
    <w:rsid w:val="00221499"/>
    <w:rsid w:val="00222BD3"/>
    <w:rsid w:val="002234F1"/>
    <w:rsid w:val="00223D55"/>
    <w:rsid w:val="00224224"/>
    <w:rsid w:val="00224990"/>
    <w:rsid w:val="00224DFD"/>
    <w:rsid w:val="00225A90"/>
    <w:rsid w:val="00225DE0"/>
    <w:rsid w:val="002263B7"/>
    <w:rsid w:val="002265A1"/>
    <w:rsid w:val="002270F8"/>
    <w:rsid w:val="002274A9"/>
    <w:rsid w:val="00227C9C"/>
    <w:rsid w:val="00227E36"/>
    <w:rsid w:val="0023060D"/>
    <w:rsid w:val="00230F64"/>
    <w:rsid w:val="002315E8"/>
    <w:rsid w:val="002319F7"/>
    <w:rsid w:val="00232417"/>
    <w:rsid w:val="00232A83"/>
    <w:rsid w:val="00232BF1"/>
    <w:rsid w:val="002330CE"/>
    <w:rsid w:val="002332C1"/>
    <w:rsid w:val="00233E9D"/>
    <w:rsid w:val="0023444A"/>
    <w:rsid w:val="002348CC"/>
    <w:rsid w:val="00235A52"/>
    <w:rsid w:val="00235CFC"/>
    <w:rsid w:val="0023697A"/>
    <w:rsid w:val="00236985"/>
    <w:rsid w:val="0023698F"/>
    <w:rsid w:val="00236D7E"/>
    <w:rsid w:val="00237193"/>
    <w:rsid w:val="00237851"/>
    <w:rsid w:val="0023792E"/>
    <w:rsid w:val="00237C49"/>
    <w:rsid w:val="002401C4"/>
    <w:rsid w:val="00240675"/>
    <w:rsid w:val="00240E66"/>
    <w:rsid w:val="00241108"/>
    <w:rsid w:val="00241386"/>
    <w:rsid w:val="002413E9"/>
    <w:rsid w:val="00242A2B"/>
    <w:rsid w:val="00243BB8"/>
    <w:rsid w:val="00244477"/>
    <w:rsid w:val="00244908"/>
    <w:rsid w:val="00245250"/>
    <w:rsid w:val="00246507"/>
    <w:rsid w:val="00246C5C"/>
    <w:rsid w:val="00246D9C"/>
    <w:rsid w:val="002477BF"/>
    <w:rsid w:val="00250631"/>
    <w:rsid w:val="00250734"/>
    <w:rsid w:val="00250B9D"/>
    <w:rsid w:val="00251102"/>
    <w:rsid w:val="00251C55"/>
    <w:rsid w:val="00251E04"/>
    <w:rsid w:val="00252281"/>
    <w:rsid w:val="00252645"/>
    <w:rsid w:val="0025276C"/>
    <w:rsid w:val="002530C6"/>
    <w:rsid w:val="00253B1F"/>
    <w:rsid w:val="002543E1"/>
    <w:rsid w:val="00255300"/>
    <w:rsid w:val="00255853"/>
    <w:rsid w:val="0025643B"/>
    <w:rsid w:val="0025650C"/>
    <w:rsid w:val="00256D60"/>
    <w:rsid w:val="00256E01"/>
    <w:rsid w:val="002570D4"/>
    <w:rsid w:val="00257AF8"/>
    <w:rsid w:val="002611AB"/>
    <w:rsid w:val="0026210E"/>
    <w:rsid w:val="0026240C"/>
    <w:rsid w:val="002627B1"/>
    <w:rsid w:val="002628D8"/>
    <w:rsid w:val="002635AB"/>
    <w:rsid w:val="00263984"/>
    <w:rsid w:val="00263D50"/>
    <w:rsid w:val="00263F10"/>
    <w:rsid w:val="00264592"/>
    <w:rsid w:val="00264E16"/>
    <w:rsid w:val="00266B9C"/>
    <w:rsid w:val="00267A45"/>
    <w:rsid w:val="00267D06"/>
    <w:rsid w:val="00267EA5"/>
    <w:rsid w:val="00270777"/>
    <w:rsid w:val="00270884"/>
    <w:rsid w:val="00270906"/>
    <w:rsid w:val="00270D45"/>
    <w:rsid w:val="002715F2"/>
    <w:rsid w:val="00271853"/>
    <w:rsid w:val="00271CE9"/>
    <w:rsid w:val="002723B3"/>
    <w:rsid w:val="002726C7"/>
    <w:rsid w:val="00273429"/>
    <w:rsid w:val="00273933"/>
    <w:rsid w:val="00274B1A"/>
    <w:rsid w:val="002753BD"/>
    <w:rsid w:val="00275735"/>
    <w:rsid w:val="00275A5F"/>
    <w:rsid w:val="0027612E"/>
    <w:rsid w:val="002767BA"/>
    <w:rsid w:val="00276C87"/>
    <w:rsid w:val="00276F80"/>
    <w:rsid w:val="002770B0"/>
    <w:rsid w:val="00277570"/>
    <w:rsid w:val="00280048"/>
    <w:rsid w:val="00280737"/>
    <w:rsid w:val="002814E0"/>
    <w:rsid w:val="00281DFA"/>
    <w:rsid w:val="00282022"/>
    <w:rsid w:val="0028218C"/>
    <w:rsid w:val="002825CC"/>
    <w:rsid w:val="00282A53"/>
    <w:rsid w:val="00283A43"/>
    <w:rsid w:val="00284F7D"/>
    <w:rsid w:val="002855B6"/>
    <w:rsid w:val="00285FBA"/>
    <w:rsid w:val="00286A8B"/>
    <w:rsid w:val="0028708B"/>
    <w:rsid w:val="0028756E"/>
    <w:rsid w:val="002878FC"/>
    <w:rsid w:val="00287C9E"/>
    <w:rsid w:val="002900A4"/>
    <w:rsid w:val="00290181"/>
    <w:rsid w:val="00290219"/>
    <w:rsid w:val="00290E4E"/>
    <w:rsid w:val="00290EB0"/>
    <w:rsid w:val="00291249"/>
    <w:rsid w:val="00291440"/>
    <w:rsid w:val="0029195F"/>
    <w:rsid w:val="00292A2D"/>
    <w:rsid w:val="00292C3D"/>
    <w:rsid w:val="00292DAD"/>
    <w:rsid w:val="00292F2B"/>
    <w:rsid w:val="00292FDB"/>
    <w:rsid w:val="00293083"/>
    <w:rsid w:val="002933AA"/>
    <w:rsid w:val="00293D13"/>
    <w:rsid w:val="002950BD"/>
    <w:rsid w:val="0029564B"/>
    <w:rsid w:val="002959D6"/>
    <w:rsid w:val="00295B7A"/>
    <w:rsid w:val="00295D57"/>
    <w:rsid w:val="00296BA0"/>
    <w:rsid w:val="0029714F"/>
    <w:rsid w:val="00297B43"/>
    <w:rsid w:val="002A02E8"/>
    <w:rsid w:val="002A0DE1"/>
    <w:rsid w:val="002A1196"/>
    <w:rsid w:val="002A196E"/>
    <w:rsid w:val="002A1ACC"/>
    <w:rsid w:val="002A23BB"/>
    <w:rsid w:val="002A24B9"/>
    <w:rsid w:val="002A255A"/>
    <w:rsid w:val="002A2739"/>
    <w:rsid w:val="002A4FBF"/>
    <w:rsid w:val="002A5C8F"/>
    <w:rsid w:val="002A5EE0"/>
    <w:rsid w:val="002A5FD5"/>
    <w:rsid w:val="002A605F"/>
    <w:rsid w:val="002A707F"/>
    <w:rsid w:val="002A709C"/>
    <w:rsid w:val="002A7648"/>
    <w:rsid w:val="002A78C6"/>
    <w:rsid w:val="002A7E46"/>
    <w:rsid w:val="002B0277"/>
    <w:rsid w:val="002B080A"/>
    <w:rsid w:val="002B0990"/>
    <w:rsid w:val="002B16E7"/>
    <w:rsid w:val="002B1797"/>
    <w:rsid w:val="002B182A"/>
    <w:rsid w:val="002B2A42"/>
    <w:rsid w:val="002B2A9A"/>
    <w:rsid w:val="002B3380"/>
    <w:rsid w:val="002B368F"/>
    <w:rsid w:val="002B3A7E"/>
    <w:rsid w:val="002B473D"/>
    <w:rsid w:val="002B53DE"/>
    <w:rsid w:val="002B54AB"/>
    <w:rsid w:val="002B61D5"/>
    <w:rsid w:val="002B6C93"/>
    <w:rsid w:val="002B701F"/>
    <w:rsid w:val="002B7524"/>
    <w:rsid w:val="002B7947"/>
    <w:rsid w:val="002B7C40"/>
    <w:rsid w:val="002C0B0E"/>
    <w:rsid w:val="002C0EEE"/>
    <w:rsid w:val="002C139F"/>
    <w:rsid w:val="002C172E"/>
    <w:rsid w:val="002C3492"/>
    <w:rsid w:val="002C3516"/>
    <w:rsid w:val="002C3B4A"/>
    <w:rsid w:val="002C3D07"/>
    <w:rsid w:val="002C53BB"/>
    <w:rsid w:val="002C55A3"/>
    <w:rsid w:val="002C5EB9"/>
    <w:rsid w:val="002C6137"/>
    <w:rsid w:val="002C63FD"/>
    <w:rsid w:val="002C6F40"/>
    <w:rsid w:val="002C7085"/>
    <w:rsid w:val="002C70BC"/>
    <w:rsid w:val="002C715D"/>
    <w:rsid w:val="002C72F7"/>
    <w:rsid w:val="002C7D67"/>
    <w:rsid w:val="002D1438"/>
    <w:rsid w:val="002D1602"/>
    <w:rsid w:val="002D1CF9"/>
    <w:rsid w:val="002D1F20"/>
    <w:rsid w:val="002D262A"/>
    <w:rsid w:val="002D315E"/>
    <w:rsid w:val="002D3297"/>
    <w:rsid w:val="002D402F"/>
    <w:rsid w:val="002D40C2"/>
    <w:rsid w:val="002D41DC"/>
    <w:rsid w:val="002D4F29"/>
    <w:rsid w:val="002D500C"/>
    <w:rsid w:val="002D64FB"/>
    <w:rsid w:val="002D66F2"/>
    <w:rsid w:val="002D6C53"/>
    <w:rsid w:val="002D7F08"/>
    <w:rsid w:val="002E0984"/>
    <w:rsid w:val="002E0E44"/>
    <w:rsid w:val="002E0ED7"/>
    <w:rsid w:val="002E0FC5"/>
    <w:rsid w:val="002E1038"/>
    <w:rsid w:val="002E1139"/>
    <w:rsid w:val="002E1148"/>
    <w:rsid w:val="002E1B37"/>
    <w:rsid w:val="002E293A"/>
    <w:rsid w:val="002E3917"/>
    <w:rsid w:val="002E4020"/>
    <w:rsid w:val="002E45ED"/>
    <w:rsid w:val="002E4E71"/>
    <w:rsid w:val="002E517A"/>
    <w:rsid w:val="002E5414"/>
    <w:rsid w:val="002E56EE"/>
    <w:rsid w:val="002E5C79"/>
    <w:rsid w:val="002E604D"/>
    <w:rsid w:val="002E6230"/>
    <w:rsid w:val="002E67E8"/>
    <w:rsid w:val="002E7099"/>
    <w:rsid w:val="002E72EC"/>
    <w:rsid w:val="002F08C3"/>
    <w:rsid w:val="002F092D"/>
    <w:rsid w:val="002F0B63"/>
    <w:rsid w:val="002F0C10"/>
    <w:rsid w:val="002F122F"/>
    <w:rsid w:val="002F1474"/>
    <w:rsid w:val="002F17CA"/>
    <w:rsid w:val="002F26E9"/>
    <w:rsid w:val="002F2D6C"/>
    <w:rsid w:val="002F2F51"/>
    <w:rsid w:val="002F3568"/>
    <w:rsid w:val="002F4467"/>
    <w:rsid w:val="002F4518"/>
    <w:rsid w:val="002F4661"/>
    <w:rsid w:val="002F4DE2"/>
    <w:rsid w:val="002F5356"/>
    <w:rsid w:val="002F5B72"/>
    <w:rsid w:val="002F5D8E"/>
    <w:rsid w:val="002F775C"/>
    <w:rsid w:val="002F7A9C"/>
    <w:rsid w:val="002F7C27"/>
    <w:rsid w:val="003002EE"/>
    <w:rsid w:val="003007F7"/>
    <w:rsid w:val="00300845"/>
    <w:rsid w:val="00300E09"/>
    <w:rsid w:val="00301F40"/>
    <w:rsid w:val="003034C7"/>
    <w:rsid w:val="00303901"/>
    <w:rsid w:val="00303F03"/>
    <w:rsid w:val="00304377"/>
    <w:rsid w:val="003046B8"/>
    <w:rsid w:val="00304BC2"/>
    <w:rsid w:val="00304BEE"/>
    <w:rsid w:val="0030540B"/>
    <w:rsid w:val="003056EC"/>
    <w:rsid w:val="003059AA"/>
    <w:rsid w:val="003069EA"/>
    <w:rsid w:val="00306C41"/>
    <w:rsid w:val="00307261"/>
    <w:rsid w:val="00307420"/>
    <w:rsid w:val="0030777D"/>
    <w:rsid w:val="00307841"/>
    <w:rsid w:val="003102C3"/>
    <w:rsid w:val="003122BA"/>
    <w:rsid w:val="0031247E"/>
    <w:rsid w:val="00313B87"/>
    <w:rsid w:val="00314CC5"/>
    <w:rsid w:val="00314FD5"/>
    <w:rsid w:val="00315861"/>
    <w:rsid w:val="00315C71"/>
    <w:rsid w:val="0031644D"/>
    <w:rsid w:val="00316499"/>
    <w:rsid w:val="00316BDE"/>
    <w:rsid w:val="00316E3B"/>
    <w:rsid w:val="003177FB"/>
    <w:rsid w:val="00317916"/>
    <w:rsid w:val="00320185"/>
    <w:rsid w:val="00320304"/>
    <w:rsid w:val="00320564"/>
    <w:rsid w:val="00320883"/>
    <w:rsid w:val="00320D74"/>
    <w:rsid w:val="00320E9B"/>
    <w:rsid w:val="00320F7E"/>
    <w:rsid w:val="00321486"/>
    <w:rsid w:val="00322132"/>
    <w:rsid w:val="00323DC3"/>
    <w:rsid w:val="003242E1"/>
    <w:rsid w:val="00324CE7"/>
    <w:rsid w:val="00325109"/>
    <w:rsid w:val="00325F3A"/>
    <w:rsid w:val="00325F8F"/>
    <w:rsid w:val="00325FD6"/>
    <w:rsid w:val="0032626C"/>
    <w:rsid w:val="003263D1"/>
    <w:rsid w:val="00327377"/>
    <w:rsid w:val="003275E4"/>
    <w:rsid w:val="00327E12"/>
    <w:rsid w:val="00327EA1"/>
    <w:rsid w:val="0033066B"/>
    <w:rsid w:val="00330B28"/>
    <w:rsid w:val="00330F6A"/>
    <w:rsid w:val="003312BF"/>
    <w:rsid w:val="003319FB"/>
    <w:rsid w:val="00331A0F"/>
    <w:rsid w:val="003326A6"/>
    <w:rsid w:val="00332A11"/>
    <w:rsid w:val="0033369B"/>
    <w:rsid w:val="0033411C"/>
    <w:rsid w:val="00334330"/>
    <w:rsid w:val="0033448A"/>
    <w:rsid w:val="003346E4"/>
    <w:rsid w:val="0033482E"/>
    <w:rsid w:val="003359AE"/>
    <w:rsid w:val="00335BDA"/>
    <w:rsid w:val="00336758"/>
    <w:rsid w:val="003369D6"/>
    <w:rsid w:val="0033703E"/>
    <w:rsid w:val="00337086"/>
    <w:rsid w:val="00337FC1"/>
    <w:rsid w:val="00340E54"/>
    <w:rsid w:val="0034240D"/>
    <w:rsid w:val="00342933"/>
    <w:rsid w:val="00342A40"/>
    <w:rsid w:val="00343F3A"/>
    <w:rsid w:val="00344358"/>
    <w:rsid w:val="00346377"/>
    <w:rsid w:val="00346475"/>
    <w:rsid w:val="00346BBA"/>
    <w:rsid w:val="0034719F"/>
    <w:rsid w:val="0034758C"/>
    <w:rsid w:val="0035088A"/>
    <w:rsid w:val="00350B0F"/>
    <w:rsid w:val="00351586"/>
    <w:rsid w:val="00351E3F"/>
    <w:rsid w:val="003524B2"/>
    <w:rsid w:val="00352FF7"/>
    <w:rsid w:val="003548D2"/>
    <w:rsid w:val="00354E3F"/>
    <w:rsid w:val="00355447"/>
    <w:rsid w:val="00355AE2"/>
    <w:rsid w:val="003563C6"/>
    <w:rsid w:val="003565C7"/>
    <w:rsid w:val="00356C86"/>
    <w:rsid w:val="00356F7C"/>
    <w:rsid w:val="00357513"/>
    <w:rsid w:val="00357962"/>
    <w:rsid w:val="00357D71"/>
    <w:rsid w:val="00357DD2"/>
    <w:rsid w:val="003609AE"/>
    <w:rsid w:val="00361403"/>
    <w:rsid w:val="00361759"/>
    <w:rsid w:val="00361C46"/>
    <w:rsid w:val="003627B4"/>
    <w:rsid w:val="00363485"/>
    <w:rsid w:val="00363CAE"/>
    <w:rsid w:val="00364876"/>
    <w:rsid w:val="00364C83"/>
    <w:rsid w:val="00364DFD"/>
    <w:rsid w:val="003657C6"/>
    <w:rsid w:val="00365DAD"/>
    <w:rsid w:val="0036601C"/>
    <w:rsid w:val="00366411"/>
    <w:rsid w:val="00366641"/>
    <w:rsid w:val="003668A6"/>
    <w:rsid w:val="00366AF6"/>
    <w:rsid w:val="00366F06"/>
    <w:rsid w:val="00370538"/>
    <w:rsid w:val="003710F5"/>
    <w:rsid w:val="0037185F"/>
    <w:rsid w:val="00371FA1"/>
    <w:rsid w:val="00372A71"/>
    <w:rsid w:val="00372A77"/>
    <w:rsid w:val="0037404C"/>
    <w:rsid w:val="003740DC"/>
    <w:rsid w:val="00374398"/>
    <w:rsid w:val="00374734"/>
    <w:rsid w:val="00374BBD"/>
    <w:rsid w:val="00374CBA"/>
    <w:rsid w:val="0037658B"/>
    <w:rsid w:val="00376889"/>
    <w:rsid w:val="00377873"/>
    <w:rsid w:val="00377BB6"/>
    <w:rsid w:val="00377D7E"/>
    <w:rsid w:val="00377DE4"/>
    <w:rsid w:val="003803E3"/>
    <w:rsid w:val="00380CC0"/>
    <w:rsid w:val="00380FE4"/>
    <w:rsid w:val="00381327"/>
    <w:rsid w:val="00381619"/>
    <w:rsid w:val="00381B18"/>
    <w:rsid w:val="00381C2D"/>
    <w:rsid w:val="00381FF0"/>
    <w:rsid w:val="00383060"/>
    <w:rsid w:val="00384077"/>
    <w:rsid w:val="0038455D"/>
    <w:rsid w:val="003846C6"/>
    <w:rsid w:val="00384782"/>
    <w:rsid w:val="00385985"/>
    <w:rsid w:val="00385F2F"/>
    <w:rsid w:val="0038618D"/>
    <w:rsid w:val="003864C9"/>
    <w:rsid w:val="00387345"/>
    <w:rsid w:val="003878AC"/>
    <w:rsid w:val="003901AF"/>
    <w:rsid w:val="00390608"/>
    <w:rsid w:val="00391CFF"/>
    <w:rsid w:val="003928FD"/>
    <w:rsid w:val="00392F2C"/>
    <w:rsid w:val="003931AE"/>
    <w:rsid w:val="003932B3"/>
    <w:rsid w:val="00393813"/>
    <w:rsid w:val="00394048"/>
    <w:rsid w:val="00394906"/>
    <w:rsid w:val="003954F3"/>
    <w:rsid w:val="00395880"/>
    <w:rsid w:val="00395A74"/>
    <w:rsid w:val="00395BA9"/>
    <w:rsid w:val="00396012"/>
    <w:rsid w:val="0039697D"/>
    <w:rsid w:val="003A0652"/>
    <w:rsid w:val="003A08A3"/>
    <w:rsid w:val="003A0A2A"/>
    <w:rsid w:val="003A14E3"/>
    <w:rsid w:val="003A23A5"/>
    <w:rsid w:val="003A2F00"/>
    <w:rsid w:val="003A35C5"/>
    <w:rsid w:val="003A36BA"/>
    <w:rsid w:val="003A45D7"/>
    <w:rsid w:val="003A4D08"/>
    <w:rsid w:val="003A5026"/>
    <w:rsid w:val="003A5852"/>
    <w:rsid w:val="003A6082"/>
    <w:rsid w:val="003A626C"/>
    <w:rsid w:val="003A691E"/>
    <w:rsid w:val="003A6A02"/>
    <w:rsid w:val="003A6B82"/>
    <w:rsid w:val="003A6FBE"/>
    <w:rsid w:val="003B0A01"/>
    <w:rsid w:val="003B0CE4"/>
    <w:rsid w:val="003B1127"/>
    <w:rsid w:val="003B114B"/>
    <w:rsid w:val="003B15D6"/>
    <w:rsid w:val="003B1D4B"/>
    <w:rsid w:val="003B1DEA"/>
    <w:rsid w:val="003B213F"/>
    <w:rsid w:val="003B29AA"/>
    <w:rsid w:val="003B2DE0"/>
    <w:rsid w:val="003B38A2"/>
    <w:rsid w:val="003B3B14"/>
    <w:rsid w:val="003B3EBA"/>
    <w:rsid w:val="003B3ED9"/>
    <w:rsid w:val="003B3F34"/>
    <w:rsid w:val="003B5150"/>
    <w:rsid w:val="003B613C"/>
    <w:rsid w:val="003B7DCE"/>
    <w:rsid w:val="003C0934"/>
    <w:rsid w:val="003C1467"/>
    <w:rsid w:val="003C1804"/>
    <w:rsid w:val="003C1A11"/>
    <w:rsid w:val="003C1D07"/>
    <w:rsid w:val="003C2B65"/>
    <w:rsid w:val="003C2E59"/>
    <w:rsid w:val="003C2F58"/>
    <w:rsid w:val="003C393B"/>
    <w:rsid w:val="003C4365"/>
    <w:rsid w:val="003C4384"/>
    <w:rsid w:val="003C447B"/>
    <w:rsid w:val="003C4E60"/>
    <w:rsid w:val="003C6142"/>
    <w:rsid w:val="003C6895"/>
    <w:rsid w:val="003C7666"/>
    <w:rsid w:val="003C783A"/>
    <w:rsid w:val="003C7B80"/>
    <w:rsid w:val="003D0091"/>
    <w:rsid w:val="003D0380"/>
    <w:rsid w:val="003D048B"/>
    <w:rsid w:val="003D086B"/>
    <w:rsid w:val="003D165D"/>
    <w:rsid w:val="003D16E0"/>
    <w:rsid w:val="003D1BDD"/>
    <w:rsid w:val="003D23D4"/>
    <w:rsid w:val="003D250B"/>
    <w:rsid w:val="003D2935"/>
    <w:rsid w:val="003D2F49"/>
    <w:rsid w:val="003D3174"/>
    <w:rsid w:val="003D375C"/>
    <w:rsid w:val="003D387F"/>
    <w:rsid w:val="003D491A"/>
    <w:rsid w:val="003D4BBF"/>
    <w:rsid w:val="003D5ADD"/>
    <w:rsid w:val="003D5B71"/>
    <w:rsid w:val="003D5BEA"/>
    <w:rsid w:val="003D5D3C"/>
    <w:rsid w:val="003D6069"/>
    <w:rsid w:val="003D791C"/>
    <w:rsid w:val="003E0005"/>
    <w:rsid w:val="003E05F5"/>
    <w:rsid w:val="003E14FB"/>
    <w:rsid w:val="003E15AC"/>
    <w:rsid w:val="003E16BA"/>
    <w:rsid w:val="003E17D2"/>
    <w:rsid w:val="003E19A4"/>
    <w:rsid w:val="003E1DA8"/>
    <w:rsid w:val="003E2935"/>
    <w:rsid w:val="003E3693"/>
    <w:rsid w:val="003E3C55"/>
    <w:rsid w:val="003E4C90"/>
    <w:rsid w:val="003E4F24"/>
    <w:rsid w:val="003E5087"/>
    <w:rsid w:val="003E5256"/>
    <w:rsid w:val="003E527C"/>
    <w:rsid w:val="003E5322"/>
    <w:rsid w:val="003E5924"/>
    <w:rsid w:val="003E60B3"/>
    <w:rsid w:val="003E6291"/>
    <w:rsid w:val="003E671C"/>
    <w:rsid w:val="003E6753"/>
    <w:rsid w:val="003E6C67"/>
    <w:rsid w:val="003E6EBD"/>
    <w:rsid w:val="003E7445"/>
    <w:rsid w:val="003F115C"/>
    <w:rsid w:val="003F2181"/>
    <w:rsid w:val="003F266C"/>
    <w:rsid w:val="003F26FE"/>
    <w:rsid w:val="003F2707"/>
    <w:rsid w:val="003F2BBB"/>
    <w:rsid w:val="003F3821"/>
    <w:rsid w:val="003F5411"/>
    <w:rsid w:val="003F5746"/>
    <w:rsid w:val="003F5B99"/>
    <w:rsid w:val="003F6B50"/>
    <w:rsid w:val="003F6B77"/>
    <w:rsid w:val="003F6BF8"/>
    <w:rsid w:val="003F7614"/>
    <w:rsid w:val="003F7DE4"/>
    <w:rsid w:val="00400201"/>
    <w:rsid w:val="00400DFF"/>
    <w:rsid w:val="004010D0"/>
    <w:rsid w:val="004012BD"/>
    <w:rsid w:val="00401478"/>
    <w:rsid w:val="004015AB"/>
    <w:rsid w:val="004016FC"/>
    <w:rsid w:val="00401A4F"/>
    <w:rsid w:val="00402BDD"/>
    <w:rsid w:val="0040376B"/>
    <w:rsid w:val="004039D1"/>
    <w:rsid w:val="00403E71"/>
    <w:rsid w:val="00405218"/>
    <w:rsid w:val="00405529"/>
    <w:rsid w:val="00405700"/>
    <w:rsid w:val="00406790"/>
    <w:rsid w:val="004102AC"/>
    <w:rsid w:val="00410887"/>
    <w:rsid w:val="00410948"/>
    <w:rsid w:val="004110FA"/>
    <w:rsid w:val="0041112D"/>
    <w:rsid w:val="00411804"/>
    <w:rsid w:val="00411BAB"/>
    <w:rsid w:val="00411DE4"/>
    <w:rsid w:val="00411EB8"/>
    <w:rsid w:val="004122F4"/>
    <w:rsid w:val="004124A6"/>
    <w:rsid w:val="00412DFB"/>
    <w:rsid w:val="004151AB"/>
    <w:rsid w:val="00415246"/>
    <w:rsid w:val="00415A9A"/>
    <w:rsid w:val="00417520"/>
    <w:rsid w:val="004176B3"/>
    <w:rsid w:val="0041775C"/>
    <w:rsid w:val="004177A0"/>
    <w:rsid w:val="004179A8"/>
    <w:rsid w:val="00420628"/>
    <w:rsid w:val="004209C0"/>
    <w:rsid w:val="00420A89"/>
    <w:rsid w:val="004210F0"/>
    <w:rsid w:val="00422533"/>
    <w:rsid w:val="004228E4"/>
    <w:rsid w:val="00423C04"/>
    <w:rsid w:val="00423F01"/>
    <w:rsid w:val="0042434A"/>
    <w:rsid w:val="004243D4"/>
    <w:rsid w:val="004247D8"/>
    <w:rsid w:val="004256C4"/>
    <w:rsid w:val="00425712"/>
    <w:rsid w:val="00425C15"/>
    <w:rsid w:val="004264D8"/>
    <w:rsid w:val="004268AB"/>
    <w:rsid w:val="004271AF"/>
    <w:rsid w:val="0043023C"/>
    <w:rsid w:val="00431AAA"/>
    <w:rsid w:val="00431BBC"/>
    <w:rsid w:val="00432442"/>
    <w:rsid w:val="00432B0B"/>
    <w:rsid w:val="00434161"/>
    <w:rsid w:val="0043456C"/>
    <w:rsid w:val="0043613B"/>
    <w:rsid w:val="00436992"/>
    <w:rsid w:val="0043739B"/>
    <w:rsid w:val="004373A3"/>
    <w:rsid w:val="00437EAE"/>
    <w:rsid w:val="004401D7"/>
    <w:rsid w:val="00440278"/>
    <w:rsid w:val="00440615"/>
    <w:rsid w:val="00440633"/>
    <w:rsid w:val="00440BB9"/>
    <w:rsid w:val="00441A30"/>
    <w:rsid w:val="00443214"/>
    <w:rsid w:val="0044366D"/>
    <w:rsid w:val="00444367"/>
    <w:rsid w:val="00445A0B"/>
    <w:rsid w:val="00445C99"/>
    <w:rsid w:val="004463AA"/>
    <w:rsid w:val="004469F5"/>
    <w:rsid w:val="00446A65"/>
    <w:rsid w:val="004472E8"/>
    <w:rsid w:val="004475C8"/>
    <w:rsid w:val="0044787D"/>
    <w:rsid w:val="00447975"/>
    <w:rsid w:val="00447AA7"/>
    <w:rsid w:val="004511A1"/>
    <w:rsid w:val="004514C7"/>
    <w:rsid w:val="00451878"/>
    <w:rsid w:val="0045192B"/>
    <w:rsid w:val="00453096"/>
    <w:rsid w:val="00453CA6"/>
    <w:rsid w:val="00453D33"/>
    <w:rsid w:val="00453FA0"/>
    <w:rsid w:val="004541AE"/>
    <w:rsid w:val="00454323"/>
    <w:rsid w:val="004568A8"/>
    <w:rsid w:val="00457286"/>
    <w:rsid w:val="004574CB"/>
    <w:rsid w:val="0046039B"/>
    <w:rsid w:val="004611D9"/>
    <w:rsid w:val="004612F6"/>
    <w:rsid w:val="0046136E"/>
    <w:rsid w:val="0046208F"/>
    <w:rsid w:val="00463202"/>
    <w:rsid w:val="00463AFC"/>
    <w:rsid w:val="00463CFE"/>
    <w:rsid w:val="00463F80"/>
    <w:rsid w:val="004645BC"/>
    <w:rsid w:val="00464950"/>
    <w:rsid w:val="00464EE2"/>
    <w:rsid w:val="00465075"/>
    <w:rsid w:val="00465076"/>
    <w:rsid w:val="004653AF"/>
    <w:rsid w:val="00466763"/>
    <w:rsid w:val="00466A05"/>
    <w:rsid w:val="00466EA1"/>
    <w:rsid w:val="00467652"/>
    <w:rsid w:val="00467756"/>
    <w:rsid w:val="00467C1A"/>
    <w:rsid w:val="00467DB9"/>
    <w:rsid w:val="0047040A"/>
    <w:rsid w:val="004706B3"/>
    <w:rsid w:val="00471630"/>
    <w:rsid w:val="00471CB5"/>
    <w:rsid w:val="00471E9B"/>
    <w:rsid w:val="0047270A"/>
    <w:rsid w:val="004727EE"/>
    <w:rsid w:val="004728E0"/>
    <w:rsid w:val="00473881"/>
    <w:rsid w:val="00473BBD"/>
    <w:rsid w:val="00473EE4"/>
    <w:rsid w:val="00474997"/>
    <w:rsid w:val="00474E7D"/>
    <w:rsid w:val="004753F6"/>
    <w:rsid w:val="00475539"/>
    <w:rsid w:val="0047567F"/>
    <w:rsid w:val="00476828"/>
    <w:rsid w:val="00476F44"/>
    <w:rsid w:val="004773C2"/>
    <w:rsid w:val="00477771"/>
    <w:rsid w:val="00477F7C"/>
    <w:rsid w:val="00480098"/>
    <w:rsid w:val="0048044B"/>
    <w:rsid w:val="00480DEE"/>
    <w:rsid w:val="00481504"/>
    <w:rsid w:val="0048154B"/>
    <w:rsid w:val="004820EA"/>
    <w:rsid w:val="004827DA"/>
    <w:rsid w:val="004849A8"/>
    <w:rsid w:val="0048531B"/>
    <w:rsid w:val="00485833"/>
    <w:rsid w:val="0048586F"/>
    <w:rsid w:val="0048607D"/>
    <w:rsid w:val="004862AD"/>
    <w:rsid w:val="004871C1"/>
    <w:rsid w:val="004902A0"/>
    <w:rsid w:val="004907B6"/>
    <w:rsid w:val="004908BD"/>
    <w:rsid w:val="004913DB"/>
    <w:rsid w:val="004917AB"/>
    <w:rsid w:val="00491F6D"/>
    <w:rsid w:val="004923BB"/>
    <w:rsid w:val="00492D58"/>
    <w:rsid w:val="0049345C"/>
    <w:rsid w:val="004934DB"/>
    <w:rsid w:val="00493AE7"/>
    <w:rsid w:val="00493BD8"/>
    <w:rsid w:val="00493CFA"/>
    <w:rsid w:val="004945EF"/>
    <w:rsid w:val="004948F4"/>
    <w:rsid w:val="004950DB"/>
    <w:rsid w:val="004951F3"/>
    <w:rsid w:val="0049529F"/>
    <w:rsid w:val="00495E14"/>
    <w:rsid w:val="004963E8"/>
    <w:rsid w:val="00496C9D"/>
    <w:rsid w:val="00496D13"/>
    <w:rsid w:val="00496FEF"/>
    <w:rsid w:val="004974A4"/>
    <w:rsid w:val="0049767E"/>
    <w:rsid w:val="00497842"/>
    <w:rsid w:val="004A00BA"/>
    <w:rsid w:val="004A0684"/>
    <w:rsid w:val="004A0DE9"/>
    <w:rsid w:val="004A14A1"/>
    <w:rsid w:val="004A16B1"/>
    <w:rsid w:val="004A1A76"/>
    <w:rsid w:val="004A1E29"/>
    <w:rsid w:val="004A21A9"/>
    <w:rsid w:val="004A2347"/>
    <w:rsid w:val="004A27CB"/>
    <w:rsid w:val="004A294D"/>
    <w:rsid w:val="004A2ACA"/>
    <w:rsid w:val="004A3462"/>
    <w:rsid w:val="004A3B7D"/>
    <w:rsid w:val="004A3C21"/>
    <w:rsid w:val="004A5861"/>
    <w:rsid w:val="004A5A84"/>
    <w:rsid w:val="004A5C19"/>
    <w:rsid w:val="004A5D9D"/>
    <w:rsid w:val="004A63E2"/>
    <w:rsid w:val="004A6534"/>
    <w:rsid w:val="004A6578"/>
    <w:rsid w:val="004A6C53"/>
    <w:rsid w:val="004A74E4"/>
    <w:rsid w:val="004A782F"/>
    <w:rsid w:val="004A7B3A"/>
    <w:rsid w:val="004A7DA7"/>
    <w:rsid w:val="004B117C"/>
    <w:rsid w:val="004B1AE3"/>
    <w:rsid w:val="004B1DA4"/>
    <w:rsid w:val="004B2E31"/>
    <w:rsid w:val="004B31B8"/>
    <w:rsid w:val="004B460D"/>
    <w:rsid w:val="004B4DB0"/>
    <w:rsid w:val="004B4E05"/>
    <w:rsid w:val="004B5555"/>
    <w:rsid w:val="004B5BFF"/>
    <w:rsid w:val="004B5C13"/>
    <w:rsid w:val="004B6394"/>
    <w:rsid w:val="004B6576"/>
    <w:rsid w:val="004B6994"/>
    <w:rsid w:val="004B6DF5"/>
    <w:rsid w:val="004B79EF"/>
    <w:rsid w:val="004B7AD6"/>
    <w:rsid w:val="004B7BB0"/>
    <w:rsid w:val="004B7EF9"/>
    <w:rsid w:val="004B7FFE"/>
    <w:rsid w:val="004C0669"/>
    <w:rsid w:val="004C1118"/>
    <w:rsid w:val="004C2070"/>
    <w:rsid w:val="004C36F1"/>
    <w:rsid w:val="004C39FB"/>
    <w:rsid w:val="004C3FBB"/>
    <w:rsid w:val="004C4F7D"/>
    <w:rsid w:val="004C536C"/>
    <w:rsid w:val="004C6A05"/>
    <w:rsid w:val="004C6BE2"/>
    <w:rsid w:val="004C7912"/>
    <w:rsid w:val="004D03D9"/>
    <w:rsid w:val="004D079A"/>
    <w:rsid w:val="004D088D"/>
    <w:rsid w:val="004D13A8"/>
    <w:rsid w:val="004D18A8"/>
    <w:rsid w:val="004D2B6A"/>
    <w:rsid w:val="004D351E"/>
    <w:rsid w:val="004D376B"/>
    <w:rsid w:val="004D421B"/>
    <w:rsid w:val="004D479B"/>
    <w:rsid w:val="004D48E8"/>
    <w:rsid w:val="004D502C"/>
    <w:rsid w:val="004D5A45"/>
    <w:rsid w:val="004D5EB4"/>
    <w:rsid w:val="004D6174"/>
    <w:rsid w:val="004D70A7"/>
    <w:rsid w:val="004D75CA"/>
    <w:rsid w:val="004D7BBE"/>
    <w:rsid w:val="004D7F50"/>
    <w:rsid w:val="004E08FE"/>
    <w:rsid w:val="004E1EBB"/>
    <w:rsid w:val="004E219F"/>
    <w:rsid w:val="004E227B"/>
    <w:rsid w:val="004E2709"/>
    <w:rsid w:val="004E2B15"/>
    <w:rsid w:val="004E2B9A"/>
    <w:rsid w:val="004E35A6"/>
    <w:rsid w:val="004E35D9"/>
    <w:rsid w:val="004E3840"/>
    <w:rsid w:val="004E49C3"/>
    <w:rsid w:val="004E59F2"/>
    <w:rsid w:val="004E5BF0"/>
    <w:rsid w:val="004E73C5"/>
    <w:rsid w:val="004E77B4"/>
    <w:rsid w:val="004E7B70"/>
    <w:rsid w:val="004F119E"/>
    <w:rsid w:val="004F1760"/>
    <w:rsid w:val="004F298F"/>
    <w:rsid w:val="004F3066"/>
    <w:rsid w:val="004F372F"/>
    <w:rsid w:val="004F399A"/>
    <w:rsid w:val="004F409F"/>
    <w:rsid w:val="004F4C90"/>
    <w:rsid w:val="004F5466"/>
    <w:rsid w:val="004F6233"/>
    <w:rsid w:val="004F6681"/>
    <w:rsid w:val="004F748F"/>
    <w:rsid w:val="004F75A3"/>
    <w:rsid w:val="004F761B"/>
    <w:rsid w:val="004F7CD9"/>
    <w:rsid w:val="00500259"/>
    <w:rsid w:val="00500BE5"/>
    <w:rsid w:val="005016F4"/>
    <w:rsid w:val="0050257F"/>
    <w:rsid w:val="005025E1"/>
    <w:rsid w:val="005030AE"/>
    <w:rsid w:val="0050321C"/>
    <w:rsid w:val="00504624"/>
    <w:rsid w:val="00504827"/>
    <w:rsid w:val="00505B9F"/>
    <w:rsid w:val="005067A8"/>
    <w:rsid w:val="0050693D"/>
    <w:rsid w:val="00506D54"/>
    <w:rsid w:val="00506FD7"/>
    <w:rsid w:val="00507A04"/>
    <w:rsid w:val="00507C53"/>
    <w:rsid w:val="00507DA3"/>
    <w:rsid w:val="00510C65"/>
    <w:rsid w:val="005110E9"/>
    <w:rsid w:val="00511294"/>
    <w:rsid w:val="005112C7"/>
    <w:rsid w:val="005118CF"/>
    <w:rsid w:val="00512556"/>
    <w:rsid w:val="0051270D"/>
    <w:rsid w:val="00512FD7"/>
    <w:rsid w:val="00513814"/>
    <w:rsid w:val="005143CB"/>
    <w:rsid w:val="00514ED3"/>
    <w:rsid w:val="00515BED"/>
    <w:rsid w:val="00515E7E"/>
    <w:rsid w:val="00515F8B"/>
    <w:rsid w:val="005165D5"/>
    <w:rsid w:val="00516BCD"/>
    <w:rsid w:val="00517318"/>
    <w:rsid w:val="00517652"/>
    <w:rsid w:val="00517C09"/>
    <w:rsid w:val="00517D77"/>
    <w:rsid w:val="00521815"/>
    <w:rsid w:val="00521C77"/>
    <w:rsid w:val="00521FBC"/>
    <w:rsid w:val="00522AAC"/>
    <w:rsid w:val="00522B5D"/>
    <w:rsid w:val="00522CFD"/>
    <w:rsid w:val="005241ED"/>
    <w:rsid w:val="00525155"/>
    <w:rsid w:val="0052566C"/>
    <w:rsid w:val="0052569D"/>
    <w:rsid w:val="005259EA"/>
    <w:rsid w:val="00526B9D"/>
    <w:rsid w:val="00527E31"/>
    <w:rsid w:val="00530D09"/>
    <w:rsid w:val="00530E70"/>
    <w:rsid w:val="00531453"/>
    <w:rsid w:val="00531788"/>
    <w:rsid w:val="00531C3E"/>
    <w:rsid w:val="005320AB"/>
    <w:rsid w:val="0053268D"/>
    <w:rsid w:val="0053298A"/>
    <w:rsid w:val="00533880"/>
    <w:rsid w:val="00533AAD"/>
    <w:rsid w:val="00533E81"/>
    <w:rsid w:val="00533F70"/>
    <w:rsid w:val="00534DC1"/>
    <w:rsid w:val="00535183"/>
    <w:rsid w:val="005353A3"/>
    <w:rsid w:val="0053565D"/>
    <w:rsid w:val="005363AA"/>
    <w:rsid w:val="005376A6"/>
    <w:rsid w:val="00537773"/>
    <w:rsid w:val="00537EC9"/>
    <w:rsid w:val="005405F4"/>
    <w:rsid w:val="005417A2"/>
    <w:rsid w:val="00541826"/>
    <w:rsid w:val="00541D7A"/>
    <w:rsid w:val="005420A2"/>
    <w:rsid w:val="0054244F"/>
    <w:rsid w:val="0054286D"/>
    <w:rsid w:val="005431D4"/>
    <w:rsid w:val="005433BC"/>
    <w:rsid w:val="0054366C"/>
    <w:rsid w:val="005439C7"/>
    <w:rsid w:val="00543CBB"/>
    <w:rsid w:val="00543EC5"/>
    <w:rsid w:val="005444D9"/>
    <w:rsid w:val="00544B59"/>
    <w:rsid w:val="00544E9E"/>
    <w:rsid w:val="0054592B"/>
    <w:rsid w:val="005467E0"/>
    <w:rsid w:val="00547211"/>
    <w:rsid w:val="00547494"/>
    <w:rsid w:val="005475FA"/>
    <w:rsid w:val="00547C46"/>
    <w:rsid w:val="00547E13"/>
    <w:rsid w:val="0055164E"/>
    <w:rsid w:val="00551650"/>
    <w:rsid w:val="005523AF"/>
    <w:rsid w:val="00552708"/>
    <w:rsid w:val="00552E17"/>
    <w:rsid w:val="00554BEA"/>
    <w:rsid w:val="00554D2E"/>
    <w:rsid w:val="005554CF"/>
    <w:rsid w:val="00555C91"/>
    <w:rsid w:val="00555CD1"/>
    <w:rsid w:val="00555F25"/>
    <w:rsid w:val="00555FD7"/>
    <w:rsid w:val="00556062"/>
    <w:rsid w:val="005560D8"/>
    <w:rsid w:val="00556411"/>
    <w:rsid w:val="005567CF"/>
    <w:rsid w:val="0055697C"/>
    <w:rsid w:val="00557F12"/>
    <w:rsid w:val="00560167"/>
    <w:rsid w:val="00560568"/>
    <w:rsid w:val="0056252D"/>
    <w:rsid w:val="00562ABE"/>
    <w:rsid w:val="00562C7F"/>
    <w:rsid w:val="00563BAD"/>
    <w:rsid w:val="00563C6F"/>
    <w:rsid w:val="0056510F"/>
    <w:rsid w:val="005669DB"/>
    <w:rsid w:val="00566E35"/>
    <w:rsid w:val="00566ECF"/>
    <w:rsid w:val="005700AC"/>
    <w:rsid w:val="005709F6"/>
    <w:rsid w:val="00570CB9"/>
    <w:rsid w:val="00570FC1"/>
    <w:rsid w:val="005710E5"/>
    <w:rsid w:val="00571838"/>
    <w:rsid w:val="00571FC7"/>
    <w:rsid w:val="00572687"/>
    <w:rsid w:val="00572A46"/>
    <w:rsid w:val="00573B57"/>
    <w:rsid w:val="00574A6F"/>
    <w:rsid w:val="00574CC8"/>
    <w:rsid w:val="00575168"/>
    <w:rsid w:val="0057594F"/>
    <w:rsid w:val="005777B1"/>
    <w:rsid w:val="00580014"/>
    <w:rsid w:val="00580712"/>
    <w:rsid w:val="005808C7"/>
    <w:rsid w:val="00580A25"/>
    <w:rsid w:val="005815CD"/>
    <w:rsid w:val="00581A89"/>
    <w:rsid w:val="005822DF"/>
    <w:rsid w:val="005822F8"/>
    <w:rsid w:val="005826BB"/>
    <w:rsid w:val="00583107"/>
    <w:rsid w:val="00583B23"/>
    <w:rsid w:val="00585A89"/>
    <w:rsid w:val="00585CCD"/>
    <w:rsid w:val="005868DE"/>
    <w:rsid w:val="005869D7"/>
    <w:rsid w:val="00586B04"/>
    <w:rsid w:val="00586C63"/>
    <w:rsid w:val="00586ED0"/>
    <w:rsid w:val="00587499"/>
    <w:rsid w:val="005875A8"/>
    <w:rsid w:val="005900DB"/>
    <w:rsid w:val="005904DF"/>
    <w:rsid w:val="00590D04"/>
    <w:rsid w:val="00590FBC"/>
    <w:rsid w:val="00591081"/>
    <w:rsid w:val="00591C88"/>
    <w:rsid w:val="005929E2"/>
    <w:rsid w:val="00593723"/>
    <w:rsid w:val="00593EB1"/>
    <w:rsid w:val="00593FCD"/>
    <w:rsid w:val="00594078"/>
    <w:rsid w:val="005945E0"/>
    <w:rsid w:val="00594BEE"/>
    <w:rsid w:val="00595047"/>
    <w:rsid w:val="00595179"/>
    <w:rsid w:val="005954DE"/>
    <w:rsid w:val="00596064"/>
    <w:rsid w:val="00596DDE"/>
    <w:rsid w:val="005973C3"/>
    <w:rsid w:val="00597963"/>
    <w:rsid w:val="00597D1E"/>
    <w:rsid w:val="005A03A3"/>
    <w:rsid w:val="005A03E7"/>
    <w:rsid w:val="005A192F"/>
    <w:rsid w:val="005A1F92"/>
    <w:rsid w:val="005A21EA"/>
    <w:rsid w:val="005A2219"/>
    <w:rsid w:val="005A25B7"/>
    <w:rsid w:val="005A26C9"/>
    <w:rsid w:val="005A294E"/>
    <w:rsid w:val="005A380E"/>
    <w:rsid w:val="005A3FE0"/>
    <w:rsid w:val="005A64E8"/>
    <w:rsid w:val="005A6723"/>
    <w:rsid w:val="005A7104"/>
    <w:rsid w:val="005A76E5"/>
    <w:rsid w:val="005A7721"/>
    <w:rsid w:val="005A7A1B"/>
    <w:rsid w:val="005A7BBC"/>
    <w:rsid w:val="005A7DB5"/>
    <w:rsid w:val="005B0F3D"/>
    <w:rsid w:val="005B153A"/>
    <w:rsid w:val="005B1E51"/>
    <w:rsid w:val="005B1FCA"/>
    <w:rsid w:val="005B291F"/>
    <w:rsid w:val="005B297A"/>
    <w:rsid w:val="005B3088"/>
    <w:rsid w:val="005B327D"/>
    <w:rsid w:val="005B4433"/>
    <w:rsid w:val="005B45E3"/>
    <w:rsid w:val="005B484E"/>
    <w:rsid w:val="005B4F42"/>
    <w:rsid w:val="005B51E1"/>
    <w:rsid w:val="005B55D7"/>
    <w:rsid w:val="005B55E9"/>
    <w:rsid w:val="005B5B25"/>
    <w:rsid w:val="005B5EA8"/>
    <w:rsid w:val="005B6331"/>
    <w:rsid w:val="005B6C5C"/>
    <w:rsid w:val="005B7098"/>
    <w:rsid w:val="005C0694"/>
    <w:rsid w:val="005C0F73"/>
    <w:rsid w:val="005C1D8D"/>
    <w:rsid w:val="005C2987"/>
    <w:rsid w:val="005C3FAA"/>
    <w:rsid w:val="005C4EC2"/>
    <w:rsid w:val="005C5423"/>
    <w:rsid w:val="005C58B1"/>
    <w:rsid w:val="005C5A7B"/>
    <w:rsid w:val="005C71DA"/>
    <w:rsid w:val="005C77F9"/>
    <w:rsid w:val="005C7F67"/>
    <w:rsid w:val="005D0842"/>
    <w:rsid w:val="005D11E7"/>
    <w:rsid w:val="005D1C96"/>
    <w:rsid w:val="005D22A5"/>
    <w:rsid w:val="005D34AF"/>
    <w:rsid w:val="005D34B9"/>
    <w:rsid w:val="005D3B86"/>
    <w:rsid w:val="005D3C7A"/>
    <w:rsid w:val="005D3EC0"/>
    <w:rsid w:val="005D43A1"/>
    <w:rsid w:val="005D4638"/>
    <w:rsid w:val="005D55C0"/>
    <w:rsid w:val="005D5FB1"/>
    <w:rsid w:val="005D77E4"/>
    <w:rsid w:val="005D78DD"/>
    <w:rsid w:val="005E039D"/>
    <w:rsid w:val="005E0C9E"/>
    <w:rsid w:val="005E1CE2"/>
    <w:rsid w:val="005E1E1B"/>
    <w:rsid w:val="005E2423"/>
    <w:rsid w:val="005E3006"/>
    <w:rsid w:val="005E3511"/>
    <w:rsid w:val="005E42B4"/>
    <w:rsid w:val="005E43AD"/>
    <w:rsid w:val="005E4517"/>
    <w:rsid w:val="005E549F"/>
    <w:rsid w:val="005E575C"/>
    <w:rsid w:val="005E5DBC"/>
    <w:rsid w:val="005E693B"/>
    <w:rsid w:val="005E6940"/>
    <w:rsid w:val="005F0086"/>
    <w:rsid w:val="005F05DE"/>
    <w:rsid w:val="005F073C"/>
    <w:rsid w:val="005F0A0A"/>
    <w:rsid w:val="005F0D13"/>
    <w:rsid w:val="005F0E25"/>
    <w:rsid w:val="005F1778"/>
    <w:rsid w:val="005F1A87"/>
    <w:rsid w:val="005F1D22"/>
    <w:rsid w:val="005F299C"/>
    <w:rsid w:val="005F31FC"/>
    <w:rsid w:val="005F378B"/>
    <w:rsid w:val="005F3886"/>
    <w:rsid w:val="005F39CE"/>
    <w:rsid w:val="005F3EAF"/>
    <w:rsid w:val="005F41CF"/>
    <w:rsid w:val="005F494A"/>
    <w:rsid w:val="005F4F89"/>
    <w:rsid w:val="005F5076"/>
    <w:rsid w:val="005F523B"/>
    <w:rsid w:val="005F5461"/>
    <w:rsid w:val="005F5AAA"/>
    <w:rsid w:val="005F5E19"/>
    <w:rsid w:val="005F61E1"/>
    <w:rsid w:val="005F6405"/>
    <w:rsid w:val="005F6521"/>
    <w:rsid w:val="005F66AB"/>
    <w:rsid w:val="005F71FF"/>
    <w:rsid w:val="005F7C86"/>
    <w:rsid w:val="005F7F21"/>
    <w:rsid w:val="00600970"/>
    <w:rsid w:val="00600B4C"/>
    <w:rsid w:val="00600BCD"/>
    <w:rsid w:val="0060139F"/>
    <w:rsid w:val="0060150B"/>
    <w:rsid w:val="00602C7C"/>
    <w:rsid w:val="006037D6"/>
    <w:rsid w:val="00603F4B"/>
    <w:rsid w:val="00604EAD"/>
    <w:rsid w:val="00605454"/>
    <w:rsid w:val="00606361"/>
    <w:rsid w:val="00606822"/>
    <w:rsid w:val="006069EA"/>
    <w:rsid w:val="00606E3F"/>
    <w:rsid w:val="006074F5"/>
    <w:rsid w:val="00610996"/>
    <w:rsid w:val="00610BF4"/>
    <w:rsid w:val="00610CEE"/>
    <w:rsid w:val="00611E35"/>
    <w:rsid w:val="006127FF"/>
    <w:rsid w:val="00612E1A"/>
    <w:rsid w:val="00612F68"/>
    <w:rsid w:val="006130A3"/>
    <w:rsid w:val="00613C56"/>
    <w:rsid w:val="00614E4A"/>
    <w:rsid w:val="00616376"/>
    <w:rsid w:val="00617468"/>
    <w:rsid w:val="0062064C"/>
    <w:rsid w:val="00621073"/>
    <w:rsid w:val="00621132"/>
    <w:rsid w:val="0062121A"/>
    <w:rsid w:val="00621415"/>
    <w:rsid w:val="006216CD"/>
    <w:rsid w:val="00622EEF"/>
    <w:rsid w:val="00623A30"/>
    <w:rsid w:val="006259D0"/>
    <w:rsid w:val="00625A40"/>
    <w:rsid w:val="00625CF9"/>
    <w:rsid w:val="00625F2D"/>
    <w:rsid w:val="0062642C"/>
    <w:rsid w:val="00626DE9"/>
    <w:rsid w:val="0062713A"/>
    <w:rsid w:val="0062738B"/>
    <w:rsid w:val="006276F7"/>
    <w:rsid w:val="006277E4"/>
    <w:rsid w:val="00627C65"/>
    <w:rsid w:val="00630072"/>
    <w:rsid w:val="006300C3"/>
    <w:rsid w:val="00630C39"/>
    <w:rsid w:val="00630E5A"/>
    <w:rsid w:val="00630F82"/>
    <w:rsid w:val="006313C9"/>
    <w:rsid w:val="00632064"/>
    <w:rsid w:val="00632BE7"/>
    <w:rsid w:val="00633545"/>
    <w:rsid w:val="00634D4D"/>
    <w:rsid w:val="006356FB"/>
    <w:rsid w:val="00635887"/>
    <w:rsid w:val="00635FE3"/>
    <w:rsid w:val="006365EE"/>
    <w:rsid w:val="00636855"/>
    <w:rsid w:val="006369EE"/>
    <w:rsid w:val="00637618"/>
    <w:rsid w:val="00637688"/>
    <w:rsid w:val="00637AEB"/>
    <w:rsid w:val="00640579"/>
    <w:rsid w:val="0064086E"/>
    <w:rsid w:val="00640965"/>
    <w:rsid w:val="00641869"/>
    <w:rsid w:val="0064268A"/>
    <w:rsid w:val="00642A63"/>
    <w:rsid w:val="00643310"/>
    <w:rsid w:val="0064343F"/>
    <w:rsid w:val="00643975"/>
    <w:rsid w:val="006444E3"/>
    <w:rsid w:val="006446AF"/>
    <w:rsid w:val="00645B91"/>
    <w:rsid w:val="006467D3"/>
    <w:rsid w:val="00647E57"/>
    <w:rsid w:val="006501F4"/>
    <w:rsid w:val="0065134E"/>
    <w:rsid w:val="00651508"/>
    <w:rsid w:val="00651FEE"/>
    <w:rsid w:val="006526E1"/>
    <w:rsid w:val="00652CA2"/>
    <w:rsid w:val="0065317C"/>
    <w:rsid w:val="00654B44"/>
    <w:rsid w:val="00654EDD"/>
    <w:rsid w:val="006557E3"/>
    <w:rsid w:val="00655837"/>
    <w:rsid w:val="0065584E"/>
    <w:rsid w:val="00656481"/>
    <w:rsid w:val="0065680B"/>
    <w:rsid w:val="00656D89"/>
    <w:rsid w:val="006575DB"/>
    <w:rsid w:val="00657751"/>
    <w:rsid w:val="00657DBD"/>
    <w:rsid w:val="0066010D"/>
    <w:rsid w:val="0066023C"/>
    <w:rsid w:val="00660977"/>
    <w:rsid w:val="00660C33"/>
    <w:rsid w:val="00660EC6"/>
    <w:rsid w:val="00661165"/>
    <w:rsid w:val="00661BF1"/>
    <w:rsid w:val="00661D07"/>
    <w:rsid w:val="006648D7"/>
    <w:rsid w:val="00665C2E"/>
    <w:rsid w:val="00665D66"/>
    <w:rsid w:val="00667236"/>
    <w:rsid w:val="00667454"/>
    <w:rsid w:val="006676D2"/>
    <w:rsid w:val="00667B5E"/>
    <w:rsid w:val="00667D4C"/>
    <w:rsid w:val="006704ED"/>
    <w:rsid w:val="006707F2"/>
    <w:rsid w:val="00670805"/>
    <w:rsid w:val="00670AD9"/>
    <w:rsid w:val="00670CE2"/>
    <w:rsid w:val="0067117B"/>
    <w:rsid w:val="0067185F"/>
    <w:rsid w:val="0067189E"/>
    <w:rsid w:val="0067258F"/>
    <w:rsid w:val="0067263C"/>
    <w:rsid w:val="00672E07"/>
    <w:rsid w:val="006731BF"/>
    <w:rsid w:val="006732A7"/>
    <w:rsid w:val="00673D6B"/>
    <w:rsid w:val="00674067"/>
    <w:rsid w:val="00674C2E"/>
    <w:rsid w:val="00675E40"/>
    <w:rsid w:val="00676196"/>
    <w:rsid w:val="00676B81"/>
    <w:rsid w:val="006773B1"/>
    <w:rsid w:val="0067748F"/>
    <w:rsid w:val="00677854"/>
    <w:rsid w:val="006778E6"/>
    <w:rsid w:val="00677B9C"/>
    <w:rsid w:val="006808B5"/>
    <w:rsid w:val="00680C83"/>
    <w:rsid w:val="00681364"/>
    <w:rsid w:val="00681D31"/>
    <w:rsid w:val="0068243D"/>
    <w:rsid w:val="00682509"/>
    <w:rsid w:val="006826E7"/>
    <w:rsid w:val="006831A2"/>
    <w:rsid w:val="006831E4"/>
    <w:rsid w:val="00683D5C"/>
    <w:rsid w:val="00683F85"/>
    <w:rsid w:val="00684C07"/>
    <w:rsid w:val="00685DF1"/>
    <w:rsid w:val="006871A7"/>
    <w:rsid w:val="0068760E"/>
    <w:rsid w:val="00687E54"/>
    <w:rsid w:val="006911C0"/>
    <w:rsid w:val="00692BD4"/>
    <w:rsid w:val="00693B61"/>
    <w:rsid w:val="00693F78"/>
    <w:rsid w:val="00694467"/>
    <w:rsid w:val="00694582"/>
    <w:rsid w:val="0069463C"/>
    <w:rsid w:val="00694CE1"/>
    <w:rsid w:val="00694D5E"/>
    <w:rsid w:val="00694E03"/>
    <w:rsid w:val="00695302"/>
    <w:rsid w:val="006957C6"/>
    <w:rsid w:val="00695AB4"/>
    <w:rsid w:val="00695B72"/>
    <w:rsid w:val="006963FE"/>
    <w:rsid w:val="00696A4B"/>
    <w:rsid w:val="00696B34"/>
    <w:rsid w:val="00697E1A"/>
    <w:rsid w:val="006A0059"/>
    <w:rsid w:val="006A00A8"/>
    <w:rsid w:val="006A053F"/>
    <w:rsid w:val="006A0550"/>
    <w:rsid w:val="006A0769"/>
    <w:rsid w:val="006A254A"/>
    <w:rsid w:val="006A29F9"/>
    <w:rsid w:val="006A372D"/>
    <w:rsid w:val="006A3815"/>
    <w:rsid w:val="006A4314"/>
    <w:rsid w:val="006A48DB"/>
    <w:rsid w:val="006A4937"/>
    <w:rsid w:val="006A499D"/>
    <w:rsid w:val="006A4EF7"/>
    <w:rsid w:val="006A5435"/>
    <w:rsid w:val="006A5AB5"/>
    <w:rsid w:val="006A5D0F"/>
    <w:rsid w:val="006A66BD"/>
    <w:rsid w:val="006A795C"/>
    <w:rsid w:val="006B047E"/>
    <w:rsid w:val="006B0AC2"/>
    <w:rsid w:val="006B0EC4"/>
    <w:rsid w:val="006B0FB1"/>
    <w:rsid w:val="006B1041"/>
    <w:rsid w:val="006B1498"/>
    <w:rsid w:val="006B326D"/>
    <w:rsid w:val="006B344C"/>
    <w:rsid w:val="006B3990"/>
    <w:rsid w:val="006B4548"/>
    <w:rsid w:val="006B45CF"/>
    <w:rsid w:val="006B4B21"/>
    <w:rsid w:val="006B4D36"/>
    <w:rsid w:val="006B4F8D"/>
    <w:rsid w:val="006B4FEF"/>
    <w:rsid w:val="006B59F2"/>
    <w:rsid w:val="006B5C54"/>
    <w:rsid w:val="006B5E6F"/>
    <w:rsid w:val="006B607B"/>
    <w:rsid w:val="006B60D1"/>
    <w:rsid w:val="006B6643"/>
    <w:rsid w:val="006B7247"/>
    <w:rsid w:val="006B728E"/>
    <w:rsid w:val="006C0A04"/>
    <w:rsid w:val="006C0BB5"/>
    <w:rsid w:val="006C159D"/>
    <w:rsid w:val="006C205E"/>
    <w:rsid w:val="006C2B0E"/>
    <w:rsid w:val="006C3044"/>
    <w:rsid w:val="006C326E"/>
    <w:rsid w:val="006C39FD"/>
    <w:rsid w:val="006C40FE"/>
    <w:rsid w:val="006C4CBA"/>
    <w:rsid w:val="006C5019"/>
    <w:rsid w:val="006C5309"/>
    <w:rsid w:val="006C5819"/>
    <w:rsid w:val="006C625E"/>
    <w:rsid w:val="006C6767"/>
    <w:rsid w:val="006C6F16"/>
    <w:rsid w:val="006C70B2"/>
    <w:rsid w:val="006C7844"/>
    <w:rsid w:val="006C7BA6"/>
    <w:rsid w:val="006D0AEF"/>
    <w:rsid w:val="006D1183"/>
    <w:rsid w:val="006D132F"/>
    <w:rsid w:val="006D165C"/>
    <w:rsid w:val="006D19E6"/>
    <w:rsid w:val="006D1DE6"/>
    <w:rsid w:val="006D1E34"/>
    <w:rsid w:val="006D1EBC"/>
    <w:rsid w:val="006D203B"/>
    <w:rsid w:val="006D219A"/>
    <w:rsid w:val="006D284A"/>
    <w:rsid w:val="006D2ECC"/>
    <w:rsid w:val="006D3175"/>
    <w:rsid w:val="006D31B3"/>
    <w:rsid w:val="006D4145"/>
    <w:rsid w:val="006D4655"/>
    <w:rsid w:val="006D46F1"/>
    <w:rsid w:val="006D4F8F"/>
    <w:rsid w:val="006D5429"/>
    <w:rsid w:val="006D58EB"/>
    <w:rsid w:val="006D59F0"/>
    <w:rsid w:val="006D5AAE"/>
    <w:rsid w:val="006D6284"/>
    <w:rsid w:val="006D7376"/>
    <w:rsid w:val="006D75D4"/>
    <w:rsid w:val="006D77E0"/>
    <w:rsid w:val="006D77F7"/>
    <w:rsid w:val="006E01C4"/>
    <w:rsid w:val="006E044C"/>
    <w:rsid w:val="006E0B24"/>
    <w:rsid w:val="006E12C4"/>
    <w:rsid w:val="006E1558"/>
    <w:rsid w:val="006E1B89"/>
    <w:rsid w:val="006E3483"/>
    <w:rsid w:val="006E37EC"/>
    <w:rsid w:val="006E4151"/>
    <w:rsid w:val="006E4D88"/>
    <w:rsid w:val="006E4F38"/>
    <w:rsid w:val="006E5A5F"/>
    <w:rsid w:val="006E5CAE"/>
    <w:rsid w:val="006E5D3A"/>
    <w:rsid w:val="006E6217"/>
    <w:rsid w:val="006E7371"/>
    <w:rsid w:val="006E7A34"/>
    <w:rsid w:val="006E7CD8"/>
    <w:rsid w:val="006F0012"/>
    <w:rsid w:val="006F0510"/>
    <w:rsid w:val="006F0897"/>
    <w:rsid w:val="006F0DC5"/>
    <w:rsid w:val="006F158C"/>
    <w:rsid w:val="006F17C6"/>
    <w:rsid w:val="006F2D53"/>
    <w:rsid w:val="006F339B"/>
    <w:rsid w:val="006F3F2C"/>
    <w:rsid w:val="006F3FD4"/>
    <w:rsid w:val="006F41E4"/>
    <w:rsid w:val="006F47DA"/>
    <w:rsid w:val="006F48D4"/>
    <w:rsid w:val="006F4ACC"/>
    <w:rsid w:val="006F542F"/>
    <w:rsid w:val="006F6674"/>
    <w:rsid w:val="006F691D"/>
    <w:rsid w:val="006F69C6"/>
    <w:rsid w:val="006F6BB1"/>
    <w:rsid w:val="006F7665"/>
    <w:rsid w:val="00700744"/>
    <w:rsid w:val="00700BEA"/>
    <w:rsid w:val="007012F6"/>
    <w:rsid w:val="007015FA"/>
    <w:rsid w:val="007018F8"/>
    <w:rsid w:val="00701D94"/>
    <w:rsid w:val="00701F69"/>
    <w:rsid w:val="00702626"/>
    <w:rsid w:val="007028B8"/>
    <w:rsid w:val="0070358A"/>
    <w:rsid w:val="00703717"/>
    <w:rsid w:val="00703BE6"/>
    <w:rsid w:val="00703CFF"/>
    <w:rsid w:val="00703E59"/>
    <w:rsid w:val="0070401C"/>
    <w:rsid w:val="00704CF8"/>
    <w:rsid w:val="00705C2F"/>
    <w:rsid w:val="007062C1"/>
    <w:rsid w:val="007063B7"/>
    <w:rsid w:val="00706822"/>
    <w:rsid w:val="0070725E"/>
    <w:rsid w:val="0070743B"/>
    <w:rsid w:val="00707A2E"/>
    <w:rsid w:val="00707AD2"/>
    <w:rsid w:val="00707AD7"/>
    <w:rsid w:val="007102CD"/>
    <w:rsid w:val="00711200"/>
    <w:rsid w:val="007123E4"/>
    <w:rsid w:val="00713E28"/>
    <w:rsid w:val="007152B0"/>
    <w:rsid w:val="0071596C"/>
    <w:rsid w:val="00716516"/>
    <w:rsid w:val="00716A42"/>
    <w:rsid w:val="00717002"/>
    <w:rsid w:val="00717E96"/>
    <w:rsid w:val="00717FD8"/>
    <w:rsid w:val="007204EA"/>
    <w:rsid w:val="00720C4E"/>
    <w:rsid w:val="007213EE"/>
    <w:rsid w:val="00721AA0"/>
    <w:rsid w:val="00721EEB"/>
    <w:rsid w:val="00722272"/>
    <w:rsid w:val="00722409"/>
    <w:rsid w:val="007227E1"/>
    <w:rsid w:val="00722E30"/>
    <w:rsid w:val="007232D1"/>
    <w:rsid w:val="00723323"/>
    <w:rsid w:val="00725046"/>
    <w:rsid w:val="00725986"/>
    <w:rsid w:val="00727A6A"/>
    <w:rsid w:val="00727AD5"/>
    <w:rsid w:val="00727F7C"/>
    <w:rsid w:val="00730498"/>
    <w:rsid w:val="00731497"/>
    <w:rsid w:val="00731CC1"/>
    <w:rsid w:val="00731FE6"/>
    <w:rsid w:val="007322E8"/>
    <w:rsid w:val="00732460"/>
    <w:rsid w:val="0073265E"/>
    <w:rsid w:val="00732A08"/>
    <w:rsid w:val="00732BCD"/>
    <w:rsid w:val="00732F19"/>
    <w:rsid w:val="00733C0D"/>
    <w:rsid w:val="00733D08"/>
    <w:rsid w:val="00734918"/>
    <w:rsid w:val="007352F7"/>
    <w:rsid w:val="00736512"/>
    <w:rsid w:val="007366B1"/>
    <w:rsid w:val="00736780"/>
    <w:rsid w:val="007376B7"/>
    <w:rsid w:val="00737E4F"/>
    <w:rsid w:val="0074020D"/>
    <w:rsid w:val="00741247"/>
    <w:rsid w:val="007412F5"/>
    <w:rsid w:val="00741825"/>
    <w:rsid w:val="00741C0B"/>
    <w:rsid w:val="0074246B"/>
    <w:rsid w:val="00742AEB"/>
    <w:rsid w:val="00742B64"/>
    <w:rsid w:val="0074355F"/>
    <w:rsid w:val="007439B9"/>
    <w:rsid w:val="00743A7B"/>
    <w:rsid w:val="0074547F"/>
    <w:rsid w:val="0074581E"/>
    <w:rsid w:val="00745AFC"/>
    <w:rsid w:val="00745C45"/>
    <w:rsid w:val="0074618A"/>
    <w:rsid w:val="007464FB"/>
    <w:rsid w:val="00746A04"/>
    <w:rsid w:val="00746F35"/>
    <w:rsid w:val="00747046"/>
    <w:rsid w:val="00747399"/>
    <w:rsid w:val="00747641"/>
    <w:rsid w:val="00750E33"/>
    <w:rsid w:val="007511CC"/>
    <w:rsid w:val="00751BC3"/>
    <w:rsid w:val="00751BD6"/>
    <w:rsid w:val="00751C9F"/>
    <w:rsid w:val="0075229B"/>
    <w:rsid w:val="00752BC5"/>
    <w:rsid w:val="00752E18"/>
    <w:rsid w:val="00753D8E"/>
    <w:rsid w:val="00754BC8"/>
    <w:rsid w:val="00755625"/>
    <w:rsid w:val="007558DF"/>
    <w:rsid w:val="00755B0C"/>
    <w:rsid w:val="00755C04"/>
    <w:rsid w:val="00755E12"/>
    <w:rsid w:val="007562B1"/>
    <w:rsid w:val="0075667A"/>
    <w:rsid w:val="0075668E"/>
    <w:rsid w:val="00756DFB"/>
    <w:rsid w:val="00757241"/>
    <w:rsid w:val="00757D06"/>
    <w:rsid w:val="007609AD"/>
    <w:rsid w:val="007611AC"/>
    <w:rsid w:val="0076259D"/>
    <w:rsid w:val="007625B0"/>
    <w:rsid w:val="00762D83"/>
    <w:rsid w:val="007631B1"/>
    <w:rsid w:val="0076348A"/>
    <w:rsid w:val="00763A2A"/>
    <w:rsid w:val="007644EE"/>
    <w:rsid w:val="00764776"/>
    <w:rsid w:val="00764E13"/>
    <w:rsid w:val="0076779B"/>
    <w:rsid w:val="007700CD"/>
    <w:rsid w:val="007704D4"/>
    <w:rsid w:val="00770666"/>
    <w:rsid w:val="007709ED"/>
    <w:rsid w:val="00770B5B"/>
    <w:rsid w:val="00774945"/>
    <w:rsid w:val="007758C0"/>
    <w:rsid w:val="00775CCA"/>
    <w:rsid w:val="00776797"/>
    <w:rsid w:val="007769D9"/>
    <w:rsid w:val="00776BCF"/>
    <w:rsid w:val="0077727C"/>
    <w:rsid w:val="00780084"/>
    <w:rsid w:val="00781203"/>
    <w:rsid w:val="00781826"/>
    <w:rsid w:val="007826F4"/>
    <w:rsid w:val="0078271B"/>
    <w:rsid w:val="00782949"/>
    <w:rsid w:val="00783B79"/>
    <w:rsid w:val="00783D43"/>
    <w:rsid w:val="007844FC"/>
    <w:rsid w:val="007856D0"/>
    <w:rsid w:val="00786213"/>
    <w:rsid w:val="00786526"/>
    <w:rsid w:val="00786DA8"/>
    <w:rsid w:val="00791035"/>
    <w:rsid w:val="00791412"/>
    <w:rsid w:val="00792893"/>
    <w:rsid w:val="00792A20"/>
    <w:rsid w:val="0079356F"/>
    <w:rsid w:val="00793589"/>
    <w:rsid w:val="0079381A"/>
    <w:rsid w:val="007944FD"/>
    <w:rsid w:val="00794DDF"/>
    <w:rsid w:val="00796424"/>
    <w:rsid w:val="00797213"/>
    <w:rsid w:val="0079747E"/>
    <w:rsid w:val="0079748B"/>
    <w:rsid w:val="00797CAA"/>
    <w:rsid w:val="00797D74"/>
    <w:rsid w:val="007A0622"/>
    <w:rsid w:val="007A0A61"/>
    <w:rsid w:val="007A141B"/>
    <w:rsid w:val="007A164B"/>
    <w:rsid w:val="007A1DE5"/>
    <w:rsid w:val="007A210E"/>
    <w:rsid w:val="007A38A2"/>
    <w:rsid w:val="007A3F7A"/>
    <w:rsid w:val="007A4EEB"/>
    <w:rsid w:val="007A587B"/>
    <w:rsid w:val="007A6367"/>
    <w:rsid w:val="007A66D5"/>
    <w:rsid w:val="007A71AD"/>
    <w:rsid w:val="007A7367"/>
    <w:rsid w:val="007A7FD6"/>
    <w:rsid w:val="007B0AAC"/>
    <w:rsid w:val="007B1A25"/>
    <w:rsid w:val="007B1B08"/>
    <w:rsid w:val="007B203D"/>
    <w:rsid w:val="007B2548"/>
    <w:rsid w:val="007B27B2"/>
    <w:rsid w:val="007B3E2A"/>
    <w:rsid w:val="007B42F7"/>
    <w:rsid w:val="007B4317"/>
    <w:rsid w:val="007B4702"/>
    <w:rsid w:val="007B4D16"/>
    <w:rsid w:val="007B512F"/>
    <w:rsid w:val="007B628E"/>
    <w:rsid w:val="007B6E03"/>
    <w:rsid w:val="007B6F21"/>
    <w:rsid w:val="007C03A3"/>
    <w:rsid w:val="007C06EE"/>
    <w:rsid w:val="007C080F"/>
    <w:rsid w:val="007C1518"/>
    <w:rsid w:val="007C16B9"/>
    <w:rsid w:val="007C198C"/>
    <w:rsid w:val="007C1A6E"/>
    <w:rsid w:val="007C2362"/>
    <w:rsid w:val="007C2D9D"/>
    <w:rsid w:val="007C2F11"/>
    <w:rsid w:val="007C3089"/>
    <w:rsid w:val="007C31AF"/>
    <w:rsid w:val="007C3884"/>
    <w:rsid w:val="007C3D2F"/>
    <w:rsid w:val="007C3EBA"/>
    <w:rsid w:val="007C40B4"/>
    <w:rsid w:val="007C59C1"/>
    <w:rsid w:val="007C5CD3"/>
    <w:rsid w:val="007C5EA2"/>
    <w:rsid w:val="007C63F5"/>
    <w:rsid w:val="007C6DD8"/>
    <w:rsid w:val="007C6E02"/>
    <w:rsid w:val="007D0981"/>
    <w:rsid w:val="007D242B"/>
    <w:rsid w:val="007D2804"/>
    <w:rsid w:val="007D37C4"/>
    <w:rsid w:val="007D4651"/>
    <w:rsid w:val="007D4D8F"/>
    <w:rsid w:val="007D5EBB"/>
    <w:rsid w:val="007D693A"/>
    <w:rsid w:val="007E0A79"/>
    <w:rsid w:val="007E16D5"/>
    <w:rsid w:val="007E1FDD"/>
    <w:rsid w:val="007E3700"/>
    <w:rsid w:val="007E39C5"/>
    <w:rsid w:val="007E46CE"/>
    <w:rsid w:val="007E4855"/>
    <w:rsid w:val="007E48D0"/>
    <w:rsid w:val="007E4A94"/>
    <w:rsid w:val="007E5117"/>
    <w:rsid w:val="007E5755"/>
    <w:rsid w:val="007E5956"/>
    <w:rsid w:val="007E5BFE"/>
    <w:rsid w:val="007E5DF0"/>
    <w:rsid w:val="007E606D"/>
    <w:rsid w:val="007E60A8"/>
    <w:rsid w:val="007E6487"/>
    <w:rsid w:val="007E657B"/>
    <w:rsid w:val="007E71EF"/>
    <w:rsid w:val="007E7996"/>
    <w:rsid w:val="007F0227"/>
    <w:rsid w:val="007F06C5"/>
    <w:rsid w:val="007F0811"/>
    <w:rsid w:val="007F0B9F"/>
    <w:rsid w:val="007F0DC4"/>
    <w:rsid w:val="007F1212"/>
    <w:rsid w:val="007F1744"/>
    <w:rsid w:val="007F38F6"/>
    <w:rsid w:val="007F3A24"/>
    <w:rsid w:val="007F3BEC"/>
    <w:rsid w:val="007F48EF"/>
    <w:rsid w:val="007F4BDB"/>
    <w:rsid w:val="007F5267"/>
    <w:rsid w:val="007F5BDF"/>
    <w:rsid w:val="007F5C65"/>
    <w:rsid w:val="007F5C77"/>
    <w:rsid w:val="007F5D74"/>
    <w:rsid w:val="007F60D7"/>
    <w:rsid w:val="007F7EF8"/>
    <w:rsid w:val="00801463"/>
    <w:rsid w:val="00801D25"/>
    <w:rsid w:val="00802EE1"/>
    <w:rsid w:val="00803497"/>
    <w:rsid w:val="00803D82"/>
    <w:rsid w:val="00804C82"/>
    <w:rsid w:val="00805174"/>
    <w:rsid w:val="00805279"/>
    <w:rsid w:val="00805644"/>
    <w:rsid w:val="00805882"/>
    <w:rsid w:val="00805A3F"/>
    <w:rsid w:val="008065D2"/>
    <w:rsid w:val="008074CB"/>
    <w:rsid w:val="00807C1D"/>
    <w:rsid w:val="008128A2"/>
    <w:rsid w:val="008132A3"/>
    <w:rsid w:val="0081428E"/>
    <w:rsid w:val="0081547A"/>
    <w:rsid w:val="008156C1"/>
    <w:rsid w:val="008158D3"/>
    <w:rsid w:val="00815F75"/>
    <w:rsid w:val="008162FF"/>
    <w:rsid w:val="00816372"/>
    <w:rsid w:val="008164E1"/>
    <w:rsid w:val="00816FF5"/>
    <w:rsid w:val="00817838"/>
    <w:rsid w:val="008207A9"/>
    <w:rsid w:val="00820809"/>
    <w:rsid w:val="008209F9"/>
    <w:rsid w:val="00820F51"/>
    <w:rsid w:val="008214FA"/>
    <w:rsid w:val="00823AAD"/>
    <w:rsid w:val="00824C25"/>
    <w:rsid w:val="00824D8E"/>
    <w:rsid w:val="008273F6"/>
    <w:rsid w:val="008323D5"/>
    <w:rsid w:val="00832CD6"/>
    <w:rsid w:val="00833321"/>
    <w:rsid w:val="0083352D"/>
    <w:rsid w:val="0083362A"/>
    <w:rsid w:val="00833F78"/>
    <w:rsid w:val="00834140"/>
    <w:rsid w:val="008344B8"/>
    <w:rsid w:val="0083491E"/>
    <w:rsid w:val="00834991"/>
    <w:rsid w:val="0083549F"/>
    <w:rsid w:val="008357F8"/>
    <w:rsid w:val="00835B2D"/>
    <w:rsid w:val="00835DA1"/>
    <w:rsid w:val="008360D6"/>
    <w:rsid w:val="00836466"/>
    <w:rsid w:val="0084011E"/>
    <w:rsid w:val="0084058E"/>
    <w:rsid w:val="0084080F"/>
    <w:rsid w:val="00840A61"/>
    <w:rsid w:val="008411AF"/>
    <w:rsid w:val="00841602"/>
    <w:rsid w:val="00841616"/>
    <w:rsid w:val="0084226A"/>
    <w:rsid w:val="00842C19"/>
    <w:rsid w:val="00842FE6"/>
    <w:rsid w:val="00843E02"/>
    <w:rsid w:val="0084420D"/>
    <w:rsid w:val="008449CD"/>
    <w:rsid w:val="00844D0B"/>
    <w:rsid w:val="00844EA1"/>
    <w:rsid w:val="00845271"/>
    <w:rsid w:val="00845C3C"/>
    <w:rsid w:val="008466B3"/>
    <w:rsid w:val="00847330"/>
    <w:rsid w:val="008507FE"/>
    <w:rsid w:val="00851520"/>
    <w:rsid w:val="00851527"/>
    <w:rsid w:val="008517CC"/>
    <w:rsid w:val="00851C63"/>
    <w:rsid w:val="00851C7F"/>
    <w:rsid w:val="00852067"/>
    <w:rsid w:val="00852F3C"/>
    <w:rsid w:val="00853074"/>
    <w:rsid w:val="008534EF"/>
    <w:rsid w:val="0085365E"/>
    <w:rsid w:val="00854B58"/>
    <w:rsid w:val="00855BF6"/>
    <w:rsid w:val="00856409"/>
    <w:rsid w:val="00856705"/>
    <w:rsid w:val="00856D9A"/>
    <w:rsid w:val="0085754E"/>
    <w:rsid w:val="008578AD"/>
    <w:rsid w:val="00857CEC"/>
    <w:rsid w:val="00860D6D"/>
    <w:rsid w:val="00860DE7"/>
    <w:rsid w:val="00860FA2"/>
    <w:rsid w:val="008612C9"/>
    <w:rsid w:val="00861577"/>
    <w:rsid w:val="00861E51"/>
    <w:rsid w:val="00862158"/>
    <w:rsid w:val="00862E3E"/>
    <w:rsid w:val="00862FF0"/>
    <w:rsid w:val="008631AD"/>
    <w:rsid w:val="0086358A"/>
    <w:rsid w:val="00863A73"/>
    <w:rsid w:val="00863CDB"/>
    <w:rsid w:val="008643B8"/>
    <w:rsid w:val="00864CFF"/>
    <w:rsid w:val="00864FB3"/>
    <w:rsid w:val="00865302"/>
    <w:rsid w:val="008653FB"/>
    <w:rsid w:val="008659EC"/>
    <w:rsid w:val="008669C9"/>
    <w:rsid w:val="00866A8A"/>
    <w:rsid w:val="00867143"/>
    <w:rsid w:val="008673F3"/>
    <w:rsid w:val="00867A9C"/>
    <w:rsid w:val="008700C0"/>
    <w:rsid w:val="00871929"/>
    <w:rsid w:val="00871D5D"/>
    <w:rsid w:val="0087233A"/>
    <w:rsid w:val="00872DA2"/>
    <w:rsid w:val="008735B4"/>
    <w:rsid w:val="00873E61"/>
    <w:rsid w:val="00873F28"/>
    <w:rsid w:val="008749FE"/>
    <w:rsid w:val="00874BFB"/>
    <w:rsid w:val="00875185"/>
    <w:rsid w:val="00875213"/>
    <w:rsid w:val="00875423"/>
    <w:rsid w:val="00875ECC"/>
    <w:rsid w:val="00875EE7"/>
    <w:rsid w:val="00875F48"/>
    <w:rsid w:val="008760BE"/>
    <w:rsid w:val="00876508"/>
    <w:rsid w:val="00877087"/>
    <w:rsid w:val="008775CE"/>
    <w:rsid w:val="008777AD"/>
    <w:rsid w:val="00877DF3"/>
    <w:rsid w:val="00880AAC"/>
    <w:rsid w:val="00881175"/>
    <w:rsid w:val="00881778"/>
    <w:rsid w:val="008819AD"/>
    <w:rsid w:val="00882226"/>
    <w:rsid w:val="0088289D"/>
    <w:rsid w:val="00882C2D"/>
    <w:rsid w:val="00882DF1"/>
    <w:rsid w:val="0088331E"/>
    <w:rsid w:val="00883D43"/>
    <w:rsid w:val="00883EE0"/>
    <w:rsid w:val="00883F58"/>
    <w:rsid w:val="00884158"/>
    <w:rsid w:val="00885823"/>
    <w:rsid w:val="00885FAD"/>
    <w:rsid w:val="0088667D"/>
    <w:rsid w:val="00887082"/>
    <w:rsid w:val="008870B9"/>
    <w:rsid w:val="00890597"/>
    <w:rsid w:val="00890C97"/>
    <w:rsid w:val="0089200C"/>
    <w:rsid w:val="00892062"/>
    <w:rsid w:val="008924CD"/>
    <w:rsid w:val="008944FD"/>
    <w:rsid w:val="00894C01"/>
    <w:rsid w:val="00895BFF"/>
    <w:rsid w:val="00897090"/>
    <w:rsid w:val="008971B6"/>
    <w:rsid w:val="00897439"/>
    <w:rsid w:val="0089749F"/>
    <w:rsid w:val="008974F0"/>
    <w:rsid w:val="008975E9"/>
    <w:rsid w:val="00897AAA"/>
    <w:rsid w:val="008A0103"/>
    <w:rsid w:val="008A0810"/>
    <w:rsid w:val="008A0A5C"/>
    <w:rsid w:val="008A0E21"/>
    <w:rsid w:val="008A1318"/>
    <w:rsid w:val="008A1793"/>
    <w:rsid w:val="008A2062"/>
    <w:rsid w:val="008A3EF6"/>
    <w:rsid w:val="008A42CE"/>
    <w:rsid w:val="008A478F"/>
    <w:rsid w:val="008A59C1"/>
    <w:rsid w:val="008A5A9F"/>
    <w:rsid w:val="008A5B30"/>
    <w:rsid w:val="008A5B8B"/>
    <w:rsid w:val="008A6168"/>
    <w:rsid w:val="008A6BE7"/>
    <w:rsid w:val="008A7545"/>
    <w:rsid w:val="008A757A"/>
    <w:rsid w:val="008A761A"/>
    <w:rsid w:val="008A7CE3"/>
    <w:rsid w:val="008B0A5F"/>
    <w:rsid w:val="008B0C28"/>
    <w:rsid w:val="008B0DA6"/>
    <w:rsid w:val="008B0F82"/>
    <w:rsid w:val="008B123D"/>
    <w:rsid w:val="008B13EE"/>
    <w:rsid w:val="008B29A8"/>
    <w:rsid w:val="008B2EDB"/>
    <w:rsid w:val="008B30D7"/>
    <w:rsid w:val="008B3B2E"/>
    <w:rsid w:val="008B3F1D"/>
    <w:rsid w:val="008B4D87"/>
    <w:rsid w:val="008B53D7"/>
    <w:rsid w:val="008B6173"/>
    <w:rsid w:val="008B623F"/>
    <w:rsid w:val="008B658B"/>
    <w:rsid w:val="008B65E7"/>
    <w:rsid w:val="008B6D1F"/>
    <w:rsid w:val="008C0E45"/>
    <w:rsid w:val="008C0FC8"/>
    <w:rsid w:val="008C1462"/>
    <w:rsid w:val="008C149C"/>
    <w:rsid w:val="008C1A2B"/>
    <w:rsid w:val="008C209C"/>
    <w:rsid w:val="008C20CE"/>
    <w:rsid w:val="008C2A32"/>
    <w:rsid w:val="008C2D8B"/>
    <w:rsid w:val="008C311C"/>
    <w:rsid w:val="008C39B7"/>
    <w:rsid w:val="008C529E"/>
    <w:rsid w:val="008C564F"/>
    <w:rsid w:val="008C57BC"/>
    <w:rsid w:val="008C5F08"/>
    <w:rsid w:val="008C5F68"/>
    <w:rsid w:val="008C6198"/>
    <w:rsid w:val="008C676C"/>
    <w:rsid w:val="008C70C9"/>
    <w:rsid w:val="008C7E0F"/>
    <w:rsid w:val="008C7F05"/>
    <w:rsid w:val="008D014A"/>
    <w:rsid w:val="008D0981"/>
    <w:rsid w:val="008D0BE5"/>
    <w:rsid w:val="008D0D6E"/>
    <w:rsid w:val="008D1A20"/>
    <w:rsid w:val="008D2112"/>
    <w:rsid w:val="008D289C"/>
    <w:rsid w:val="008D2D33"/>
    <w:rsid w:val="008D2DE7"/>
    <w:rsid w:val="008D2EDF"/>
    <w:rsid w:val="008D339B"/>
    <w:rsid w:val="008D3C16"/>
    <w:rsid w:val="008D42E4"/>
    <w:rsid w:val="008D5F6B"/>
    <w:rsid w:val="008D6741"/>
    <w:rsid w:val="008D6956"/>
    <w:rsid w:val="008D6C8D"/>
    <w:rsid w:val="008D70A3"/>
    <w:rsid w:val="008D7313"/>
    <w:rsid w:val="008D75F2"/>
    <w:rsid w:val="008D7FC8"/>
    <w:rsid w:val="008E086D"/>
    <w:rsid w:val="008E0EAF"/>
    <w:rsid w:val="008E1693"/>
    <w:rsid w:val="008E1992"/>
    <w:rsid w:val="008E2996"/>
    <w:rsid w:val="008E2DBE"/>
    <w:rsid w:val="008E35DC"/>
    <w:rsid w:val="008E4282"/>
    <w:rsid w:val="008E54C5"/>
    <w:rsid w:val="008E58E0"/>
    <w:rsid w:val="008E5A80"/>
    <w:rsid w:val="008E6F5B"/>
    <w:rsid w:val="008E711B"/>
    <w:rsid w:val="008E758F"/>
    <w:rsid w:val="008E7B88"/>
    <w:rsid w:val="008E7BDD"/>
    <w:rsid w:val="008F0181"/>
    <w:rsid w:val="008F03C0"/>
    <w:rsid w:val="008F0976"/>
    <w:rsid w:val="008F0E91"/>
    <w:rsid w:val="008F1EA8"/>
    <w:rsid w:val="008F26DA"/>
    <w:rsid w:val="008F3198"/>
    <w:rsid w:val="008F348C"/>
    <w:rsid w:val="008F76CA"/>
    <w:rsid w:val="0090033B"/>
    <w:rsid w:val="009006FB"/>
    <w:rsid w:val="009008D9"/>
    <w:rsid w:val="009019B8"/>
    <w:rsid w:val="00901B72"/>
    <w:rsid w:val="00901E22"/>
    <w:rsid w:val="00901EBE"/>
    <w:rsid w:val="0090209F"/>
    <w:rsid w:val="009025CD"/>
    <w:rsid w:val="009028CE"/>
    <w:rsid w:val="0090303E"/>
    <w:rsid w:val="009033B7"/>
    <w:rsid w:val="00903A60"/>
    <w:rsid w:val="00904480"/>
    <w:rsid w:val="00904EF5"/>
    <w:rsid w:val="00905B1C"/>
    <w:rsid w:val="00905C23"/>
    <w:rsid w:val="00906050"/>
    <w:rsid w:val="00906EED"/>
    <w:rsid w:val="009071B4"/>
    <w:rsid w:val="00907B9F"/>
    <w:rsid w:val="00910161"/>
    <w:rsid w:val="00910274"/>
    <w:rsid w:val="00910359"/>
    <w:rsid w:val="00910750"/>
    <w:rsid w:val="00910E16"/>
    <w:rsid w:val="00912AE3"/>
    <w:rsid w:val="00912DE4"/>
    <w:rsid w:val="00912F98"/>
    <w:rsid w:val="009137E5"/>
    <w:rsid w:val="00913D77"/>
    <w:rsid w:val="00914180"/>
    <w:rsid w:val="009145F5"/>
    <w:rsid w:val="00914F77"/>
    <w:rsid w:val="00915398"/>
    <w:rsid w:val="009154B1"/>
    <w:rsid w:val="00915654"/>
    <w:rsid w:val="0091706F"/>
    <w:rsid w:val="009178EE"/>
    <w:rsid w:val="00917921"/>
    <w:rsid w:val="00917975"/>
    <w:rsid w:val="00917DAF"/>
    <w:rsid w:val="009200CB"/>
    <w:rsid w:val="00920964"/>
    <w:rsid w:val="00920E0A"/>
    <w:rsid w:val="00920FFF"/>
    <w:rsid w:val="00922327"/>
    <w:rsid w:val="00922FA3"/>
    <w:rsid w:val="0092420A"/>
    <w:rsid w:val="009249E8"/>
    <w:rsid w:val="00925DD0"/>
    <w:rsid w:val="00926329"/>
    <w:rsid w:val="00926891"/>
    <w:rsid w:val="00926D00"/>
    <w:rsid w:val="009272B5"/>
    <w:rsid w:val="00927A82"/>
    <w:rsid w:val="00930C7F"/>
    <w:rsid w:val="00930D31"/>
    <w:rsid w:val="00930E00"/>
    <w:rsid w:val="00931677"/>
    <w:rsid w:val="00932453"/>
    <w:rsid w:val="00933858"/>
    <w:rsid w:val="009338CE"/>
    <w:rsid w:val="009339F7"/>
    <w:rsid w:val="009346AF"/>
    <w:rsid w:val="009346E4"/>
    <w:rsid w:val="0093488E"/>
    <w:rsid w:val="00935D2B"/>
    <w:rsid w:val="009367D1"/>
    <w:rsid w:val="009368ED"/>
    <w:rsid w:val="00936D86"/>
    <w:rsid w:val="009379A0"/>
    <w:rsid w:val="00937AEA"/>
    <w:rsid w:val="00937CB2"/>
    <w:rsid w:val="00940687"/>
    <w:rsid w:val="009416D5"/>
    <w:rsid w:val="009417C3"/>
    <w:rsid w:val="0094203D"/>
    <w:rsid w:val="00942101"/>
    <w:rsid w:val="00942C05"/>
    <w:rsid w:val="00943299"/>
    <w:rsid w:val="009432D2"/>
    <w:rsid w:val="009433F5"/>
    <w:rsid w:val="00943634"/>
    <w:rsid w:val="00943688"/>
    <w:rsid w:val="009436A6"/>
    <w:rsid w:val="00943C36"/>
    <w:rsid w:val="00945377"/>
    <w:rsid w:val="009471C7"/>
    <w:rsid w:val="0094791E"/>
    <w:rsid w:val="0095030A"/>
    <w:rsid w:val="00950BB2"/>
    <w:rsid w:val="00950D08"/>
    <w:rsid w:val="00950F53"/>
    <w:rsid w:val="00952894"/>
    <w:rsid w:val="00953157"/>
    <w:rsid w:val="0095347A"/>
    <w:rsid w:val="00953551"/>
    <w:rsid w:val="0095375C"/>
    <w:rsid w:val="009541E8"/>
    <w:rsid w:val="009550E7"/>
    <w:rsid w:val="0095579A"/>
    <w:rsid w:val="0095581F"/>
    <w:rsid w:val="009558B3"/>
    <w:rsid w:val="00955C71"/>
    <w:rsid w:val="00955D22"/>
    <w:rsid w:val="009563BF"/>
    <w:rsid w:val="00956674"/>
    <w:rsid w:val="00956710"/>
    <w:rsid w:val="00957032"/>
    <w:rsid w:val="009572C9"/>
    <w:rsid w:val="009578BD"/>
    <w:rsid w:val="00957B42"/>
    <w:rsid w:val="00960064"/>
    <w:rsid w:val="00960DAD"/>
    <w:rsid w:val="00961238"/>
    <w:rsid w:val="0096162C"/>
    <w:rsid w:val="00961786"/>
    <w:rsid w:val="00962180"/>
    <w:rsid w:val="00962C7D"/>
    <w:rsid w:val="00962C81"/>
    <w:rsid w:val="00962E70"/>
    <w:rsid w:val="00963BB4"/>
    <w:rsid w:val="00964460"/>
    <w:rsid w:val="00964B89"/>
    <w:rsid w:val="00964C56"/>
    <w:rsid w:val="00965481"/>
    <w:rsid w:val="00966A1C"/>
    <w:rsid w:val="0097078E"/>
    <w:rsid w:val="00970931"/>
    <w:rsid w:val="00970E7D"/>
    <w:rsid w:val="00971178"/>
    <w:rsid w:val="00971540"/>
    <w:rsid w:val="00971612"/>
    <w:rsid w:val="00971770"/>
    <w:rsid w:val="00971964"/>
    <w:rsid w:val="009733A3"/>
    <w:rsid w:val="00974583"/>
    <w:rsid w:val="009747B5"/>
    <w:rsid w:val="009748EA"/>
    <w:rsid w:val="00974E04"/>
    <w:rsid w:val="009768A6"/>
    <w:rsid w:val="00976ECF"/>
    <w:rsid w:val="00976EDA"/>
    <w:rsid w:val="00977125"/>
    <w:rsid w:val="009776DD"/>
    <w:rsid w:val="00980251"/>
    <w:rsid w:val="009806B7"/>
    <w:rsid w:val="00980AB8"/>
    <w:rsid w:val="0098101F"/>
    <w:rsid w:val="00981021"/>
    <w:rsid w:val="00981085"/>
    <w:rsid w:val="00981D76"/>
    <w:rsid w:val="009832CB"/>
    <w:rsid w:val="00983C25"/>
    <w:rsid w:val="00983E26"/>
    <w:rsid w:val="009841BF"/>
    <w:rsid w:val="00984331"/>
    <w:rsid w:val="00984918"/>
    <w:rsid w:val="00985731"/>
    <w:rsid w:val="00986BDD"/>
    <w:rsid w:val="00986C07"/>
    <w:rsid w:val="00987C35"/>
    <w:rsid w:val="00987E65"/>
    <w:rsid w:val="00987ECF"/>
    <w:rsid w:val="00990AEC"/>
    <w:rsid w:val="0099182F"/>
    <w:rsid w:val="00991AA3"/>
    <w:rsid w:val="00991C2B"/>
    <w:rsid w:val="00991FFF"/>
    <w:rsid w:val="009929CF"/>
    <w:rsid w:val="00993B99"/>
    <w:rsid w:val="00994742"/>
    <w:rsid w:val="00994E56"/>
    <w:rsid w:val="009957FA"/>
    <w:rsid w:val="00995976"/>
    <w:rsid w:val="00996357"/>
    <w:rsid w:val="00996CE9"/>
    <w:rsid w:val="00997AAA"/>
    <w:rsid w:val="00997E9E"/>
    <w:rsid w:val="009A00EB"/>
    <w:rsid w:val="009A036A"/>
    <w:rsid w:val="009A0E92"/>
    <w:rsid w:val="009A135D"/>
    <w:rsid w:val="009A199C"/>
    <w:rsid w:val="009A1C75"/>
    <w:rsid w:val="009A57EE"/>
    <w:rsid w:val="009A63EF"/>
    <w:rsid w:val="009A6459"/>
    <w:rsid w:val="009A7A3B"/>
    <w:rsid w:val="009B011D"/>
    <w:rsid w:val="009B07BA"/>
    <w:rsid w:val="009B0BC1"/>
    <w:rsid w:val="009B0E1E"/>
    <w:rsid w:val="009B1661"/>
    <w:rsid w:val="009B16AD"/>
    <w:rsid w:val="009B17A4"/>
    <w:rsid w:val="009B1914"/>
    <w:rsid w:val="009B1EDA"/>
    <w:rsid w:val="009B3C63"/>
    <w:rsid w:val="009B44AC"/>
    <w:rsid w:val="009B4F11"/>
    <w:rsid w:val="009B4FDE"/>
    <w:rsid w:val="009B5341"/>
    <w:rsid w:val="009B5913"/>
    <w:rsid w:val="009B6A6B"/>
    <w:rsid w:val="009C02AF"/>
    <w:rsid w:val="009C1503"/>
    <w:rsid w:val="009C1D6C"/>
    <w:rsid w:val="009C29C2"/>
    <w:rsid w:val="009C2B84"/>
    <w:rsid w:val="009C37C0"/>
    <w:rsid w:val="009C39D8"/>
    <w:rsid w:val="009C3EA2"/>
    <w:rsid w:val="009C4E37"/>
    <w:rsid w:val="009C51F5"/>
    <w:rsid w:val="009C53B2"/>
    <w:rsid w:val="009C5450"/>
    <w:rsid w:val="009C6823"/>
    <w:rsid w:val="009C6A31"/>
    <w:rsid w:val="009C7178"/>
    <w:rsid w:val="009C76AE"/>
    <w:rsid w:val="009D0483"/>
    <w:rsid w:val="009D0A29"/>
    <w:rsid w:val="009D175B"/>
    <w:rsid w:val="009D2206"/>
    <w:rsid w:val="009D2A90"/>
    <w:rsid w:val="009D2D32"/>
    <w:rsid w:val="009D380A"/>
    <w:rsid w:val="009D3A76"/>
    <w:rsid w:val="009D3BE0"/>
    <w:rsid w:val="009D43C3"/>
    <w:rsid w:val="009D711C"/>
    <w:rsid w:val="009D71D8"/>
    <w:rsid w:val="009E15A4"/>
    <w:rsid w:val="009E1D70"/>
    <w:rsid w:val="009E2748"/>
    <w:rsid w:val="009E2FCE"/>
    <w:rsid w:val="009E3A33"/>
    <w:rsid w:val="009E4AEB"/>
    <w:rsid w:val="009E5AAF"/>
    <w:rsid w:val="009E5D16"/>
    <w:rsid w:val="009E6048"/>
    <w:rsid w:val="009E6FA5"/>
    <w:rsid w:val="009E7E31"/>
    <w:rsid w:val="009E7F75"/>
    <w:rsid w:val="009F04F3"/>
    <w:rsid w:val="009F0893"/>
    <w:rsid w:val="009F0E1D"/>
    <w:rsid w:val="009F0ED4"/>
    <w:rsid w:val="009F1318"/>
    <w:rsid w:val="009F1538"/>
    <w:rsid w:val="009F2F2C"/>
    <w:rsid w:val="009F33EC"/>
    <w:rsid w:val="009F383D"/>
    <w:rsid w:val="009F3DAA"/>
    <w:rsid w:val="009F3F3F"/>
    <w:rsid w:val="009F488C"/>
    <w:rsid w:val="009F4AD0"/>
    <w:rsid w:val="009F4CAA"/>
    <w:rsid w:val="009F4DA0"/>
    <w:rsid w:val="009F5207"/>
    <w:rsid w:val="009F58C6"/>
    <w:rsid w:val="009F5966"/>
    <w:rsid w:val="009F59D7"/>
    <w:rsid w:val="009F5F2E"/>
    <w:rsid w:val="009F6437"/>
    <w:rsid w:val="009F6C5C"/>
    <w:rsid w:val="009F79FE"/>
    <w:rsid w:val="009F7B98"/>
    <w:rsid w:val="009F7F31"/>
    <w:rsid w:val="009F7F5E"/>
    <w:rsid w:val="00A0007B"/>
    <w:rsid w:val="00A00753"/>
    <w:rsid w:val="00A00E7E"/>
    <w:rsid w:val="00A0258A"/>
    <w:rsid w:val="00A02AE9"/>
    <w:rsid w:val="00A02FC7"/>
    <w:rsid w:val="00A0368B"/>
    <w:rsid w:val="00A048DE"/>
    <w:rsid w:val="00A049CD"/>
    <w:rsid w:val="00A04E4D"/>
    <w:rsid w:val="00A04E5C"/>
    <w:rsid w:val="00A05742"/>
    <w:rsid w:val="00A058A9"/>
    <w:rsid w:val="00A06813"/>
    <w:rsid w:val="00A07B1E"/>
    <w:rsid w:val="00A07C4F"/>
    <w:rsid w:val="00A1028D"/>
    <w:rsid w:val="00A107AE"/>
    <w:rsid w:val="00A11C94"/>
    <w:rsid w:val="00A11F9E"/>
    <w:rsid w:val="00A1518A"/>
    <w:rsid w:val="00A152C4"/>
    <w:rsid w:val="00A15434"/>
    <w:rsid w:val="00A15C4F"/>
    <w:rsid w:val="00A15F52"/>
    <w:rsid w:val="00A1657F"/>
    <w:rsid w:val="00A1668F"/>
    <w:rsid w:val="00A169A6"/>
    <w:rsid w:val="00A17B3F"/>
    <w:rsid w:val="00A2097F"/>
    <w:rsid w:val="00A20B4D"/>
    <w:rsid w:val="00A20FB1"/>
    <w:rsid w:val="00A2126D"/>
    <w:rsid w:val="00A213BC"/>
    <w:rsid w:val="00A2179B"/>
    <w:rsid w:val="00A22700"/>
    <w:rsid w:val="00A22A67"/>
    <w:rsid w:val="00A23973"/>
    <w:rsid w:val="00A23A9D"/>
    <w:rsid w:val="00A24080"/>
    <w:rsid w:val="00A2492F"/>
    <w:rsid w:val="00A24C86"/>
    <w:rsid w:val="00A24CAB"/>
    <w:rsid w:val="00A24E48"/>
    <w:rsid w:val="00A2508B"/>
    <w:rsid w:val="00A258A9"/>
    <w:rsid w:val="00A25F95"/>
    <w:rsid w:val="00A25FA7"/>
    <w:rsid w:val="00A26200"/>
    <w:rsid w:val="00A26496"/>
    <w:rsid w:val="00A2706D"/>
    <w:rsid w:val="00A30017"/>
    <w:rsid w:val="00A30525"/>
    <w:rsid w:val="00A305C2"/>
    <w:rsid w:val="00A31DF5"/>
    <w:rsid w:val="00A32C93"/>
    <w:rsid w:val="00A3366C"/>
    <w:rsid w:val="00A338DB"/>
    <w:rsid w:val="00A33F02"/>
    <w:rsid w:val="00A34113"/>
    <w:rsid w:val="00A35597"/>
    <w:rsid w:val="00A35886"/>
    <w:rsid w:val="00A3652E"/>
    <w:rsid w:val="00A37195"/>
    <w:rsid w:val="00A3792C"/>
    <w:rsid w:val="00A37CD4"/>
    <w:rsid w:val="00A402A7"/>
    <w:rsid w:val="00A406D5"/>
    <w:rsid w:val="00A40D5A"/>
    <w:rsid w:val="00A416BB"/>
    <w:rsid w:val="00A41B74"/>
    <w:rsid w:val="00A41CFD"/>
    <w:rsid w:val="00A42907"/>
    <w:rsid w:val="00A42E7E"/>
    <w:rsid w:val="00A43BBB"/>
    <w:rsid w:val="00A45CA5"/>
    <w:rsid w:val="00A45DD1"/>
    <w:rsid w:val="00A45E8B"/>
    <w:rsid w:val="00A477AA"/>
    <w:rsid w:val="00A47AF1"/>
    <w:rsid w:val="00A50434"/>
    <w:rsid w:val="00A50F21"/>
    <w:rsid w:val="00A51E74"/>
    <w:rsid w:val="00A52249"/>
    <w:rsid w:val="00A52478"/>
    <w:rsid w:val="00A53641"/>
    <w:rsid w:val="00A54AE9"/>
    <w:rsid w:val="00A54B9F"/>
    <w:rsid w:val="00A54C24"/>
    <w:rsid w:val="00A55186"/>
    <w:rsid w:val="00A553B1"/>
    <w:rsid w:val="00A557BC"/>
    <w:rsid w:val="00A55B02"/>
    <w:rsid w:val="00A5621E"/>
    <w:rsid w:val="00A56AAE"/>
    <w:rsid w:val="00A578F1"/>
    <w:rsid w:val="00A57FA9"/>
    <w:rsid w:val="00A6002A"/>
    <w:rsid w:val="00A60809"/>
    <w:rsid w:val="00A6178D"/>
    <w:rsid w:val="00A619C5"/>
    <w:rsid w:val="00A62C02"/>
    <w:rsid w:val="00A63AB8"/>
    <w:rsid w:val="00A63B14"/>
    <w:rsid w:val="00A6417C"/>
    <w:rsid w:val="00A64288"/>
    <w:rsid w:val="00A64AA5"/>
    <w:rsid w:val="00A64DC9"/>
    <w:rsid w:val="00A64DD2"/>
    <w:rsid w:val="00A65B56"/>
    <w:rsid w:val="00A664E8"/>
    <w:rsid w:val="00A66B07"/>
    <w:rsid w:val="00A66D16"/>
    <w:rsid w:val="00A66EA4"/>
    <w:rsid w:val="00A66FD6"/>
    <w:rsid w:val="00A67617"/>
    <w:rsid w:val="00A67BA7"/>
    <w:rsid w:val="00A67EAF"/>
    <w:rsid w:val="00A70871"/>
    <w:rsid w:val="00A70B4C"/>
    <w:rsid w:val="00A70D28"/>
    <w:rsid w:val="00A70E0A"/>
    <w:rsid w:val="00A71A0C"/>
    <w:rsid w:val="00A71FEE"/>
    <w:rsid w:val="00A72C1C"/>
    <w:rsid w:val="00A72C34"/>
    <w:rsid w:val="00A72E35"/>
    <w:rsid w:val="00A72FAD"/>
    <w:rsid w:val="00A7326C"/>
    <w:rsid w:val="00A7422C"/>
    <w:rsid w:val="00A74764"/>
    <w:rsid w:val="00A75628"/>
    <w:rsid w:val="00A75EB9"/>
    <w:rsid w:val="00A761FA"/>
    <w:rsid w:val="00A76A82"/>
    <w:rsid w:val="00A7708A"/>
    <w:rsid w:val="00A775E3"/>
    <w:rsid w:val="00A777B8"/>
    <w:rsid w:val="00A77E81"/>
    <w:rsid w:val="00A80A6E"/>
    <w:rsid w:val="00A80CA6"/>
    <w:rsid w:val="00A81A77"/>
    <w:rsid w:val="00A81BC2"/>
    <w:rsid w:val="00A8202A"/>
    <w:rsid w:val="00A82416"/>
    <w:rsid w:val="00A82B62"/>
    <w:rsid w:val="00A82D99"/>
    <w:rsid w:val="00A82DEF"/>
    <w:rsid w:val="00A84A98"/>
    <w:rsid w:val="00A84BD5"/>
    <w:rsid w:val="00A8581F"/>
    <w:rsid w:val="00A85C8F"/>
    <w:rsid w:val="00A86AE5"/>
    <w:rsid w:val="00A86BA8"/>
    <w:rsid w:val="00A86C6C"/>
    <w:rsid w:val="00A86EB9"/>
    <w:rsid w:val="00A86FE0"/>
    <w:rsid w:val="00A873A5"/>
    <w:rsid w:val="00A874AB"/>
    <w:rsid w:val="00A8768C"/>
    <w:rsid w:val="00A87948"/>
    <w:rsid w:val="00A907CA"/>
    <w:rsid w:val="00A907CF"/>
    <w:rsid w:val="00A908BB"/>
    <w:rsid w:val="00A909F9"/>
    <w:rsid w:val="00A90D4C"/>
    <w:rsid w:val="00A92200"/>
    <w:rsid w:val="00A9267E"/>
    <w:rsid w:val="00A92E8C"/>
    <w:rsid w:val="00A9358A"/>
    <w:rsid w:val="00A93679"/>
    <w:rsid w:val="00A937A5"/>
    <w:rsid w:val="00A937D7"/>
    <w:rsid w:val="00A93D92"/>
    <w:rsid w:val="00A94D74"/>
    <w:rsid w:val="00A94E1A"/>
    <w:rsid w:val="00A95602"/>
    <w:rsid w:val="00A95B8F"/>
    <w:rsid w:val="00A96365"/>
    <w:rsid w:val="00A966E9"/>
    <w:rsid w:val="00A966F1"/>
    <w:rsid w:val="00A96A23"/>
    <w:rsid w:val="00A971E6"/>
    <w:rsid w:val="00A975CC"/>
    <w:rsid w:val="00A97DBE"/>
    <w:rsid w:val="00A97F05"/>
    <w:rsid w:val="00AA10A4"/>
    <w:rsid w:val="00AA13F8"/>
    <w:rsid w:val="00AA2518"/>
    <w:rsid w:val="00AA295A"/>
    <w:rsid w:val="00AA2B00"/>
    <w:rsid w:val="00AA3504"/>
    <w:rsid w:val="00AA392F"/>
    <w:rsid w:val="00AA3C3C"/>
    <w:rsid w:val="00AA4361"/>
    <w:rsid w:val="00AA5CD3"/>
    <w:rsid w:val="00AA649B"/>
    <w:rsid w:val="00AA64B4"/>
    <w:rsid w:val="00AA6867"/>
    <w:rsid w:val="00AA6C6D"/>
    <w:rsid w:val="00AA704B"/>
    <w:rsid w:val="00AA7639"/>
    <w:rsid w:val="00AB0481"/>
    <w:rsid w:val="00AB052E"/>
    <w:rsid w:val="00AB0641"/>
    <w:rsid w:val="00AB0AD2"/>
    <w:rsid w:val="00AB11BE"/>
    <w:rsid w:val="00AB1216"/>
    <w:rsid w:val="00AB1454"/>
    <w:rsid w:val="00AB14D7"/>
    <w:rsid w:val="00AB1908"/>
    <w:rsid w:val="00AB1E86"/>
    <w:rsid w:val="00AB314A"/>
    <w:rsid w:val="00AB485F"/>
    <w:rsid w:val="00AB57E7"/>
    <w:rsid w:val="00AB5816"/>
    <w:rsid w:val="00AB5A2F"/>
    <w:rsid w:val="00AB6160"/>
    <w:rsid w:val="00AB63BD"/>
    <w:rsid w:val="00AB6B45"/>
    <w:rsid w:val="00AB7C53"/>
    <w:rsid w:val="00AB7C95"/>
    <w:rsid w:val="00AB7E27"/>
    <w:rsid w:val="00AB7EFC"/>
    <w:rsid w:val="00AC068B"/>
    <w:rsid w:val="00AC0877"/>
    <w:rsid w:val="00AC12A8"/>
    <w:rsid w:val="00AC250A"/>
    <w:rsid w:val="00AC27E3"/>
    <w:rsid w:val="00AC2CA9"/>
    <w:rsid w:val="00AC2E22"/>
    <w:rsid w:val="00AC3159"/>
    <w:rsid w:val="00AC35D2"/>
    <w:rsid w:val="00AC364B"/>
    <w:rsid w:val="00AC3A54"/>
    <w:rsid w:val="00AC5086"/>
    <w:rsid w:val="00AC5EB5"/>
    <w:rsid w:val="00AC6029"/>
    <w:rsid w:val="00AC60D2"/>
    <w:rsid w:val="00AC6355"/>
    <w:rsid w:val="00AC6BBE"/>
    <w:rsid w:val="00AC6EAA"/>
    <w:rsid w:val="00AC7005"/>
    <w:rsid w:val="00AC7B5E"/>
    <w:rsid w:val="00AD0223"/>
    <w:rsid w:val="00AD066C"/>
    <w:rsid w:val="00AD0D7A"/>
    <w:rsid w:val="00AD2BAD"/>
    <w:rsid w:val="00AD3136"/>
    <w:rsid w:val="00AD33CE"/>
    <w:rsid w:val="00AD3C46"/>
    <w:rsid w:val="00AD3D0E"/>
    <w:rsid w:val="00AD593C"/>
    <w:rsid w:val="00AD5D3A"/>
    <w:rsid w:val="00AD64CE"/>
    <w:rsid w:val="00AD68CB"/>
    <w:rsid w:val="00AD701C"/>
    <w:rsid w:val="00AE0458"/>
    <w:rsid w:val="00AE0B44"/>
    <w:rsid w:val="00AE0D8F"/>
    <w:rsid w:val="00AE0E9B"/>
    <w:rsid w:val="00AE0FB6"/>
    <w:rsid w:val="00AE2923"/>
    <w:rsid w:val="00AE45C5"/>
    <w:rsid w:val="00AE4A15"/>
    <w:rsid w:val="00AE4B2D"/>
    <w:rsid w:val="00AE5BEF"/>
    <w:rsid w:val="00AE6A91"/>
    <w:rsid w:val="00AE6F85"/>
    <w:rsid w:val="00AE7733"/>
    <w:rsid w:val="00AF07E0"/>
    <w:rsid w:val="00AF107F"/>
    <w:rsid w:val="00AF1DFA"/>
    <w:rsid w:val="00AF216A"/>
    <w:rsid w:val="00AF2394"/>
    <w:rsid w:val="00AF2459"/>
    <w:rsid w:val="00AF254C"/>
    <w:rsid w:val="00AF281F"/>
    <w:rsid w:val="00AF2BDD"/>
    <w:rsid w:val="00AF31D2"/>
    <w:rsid w:val="00AF3471"/>
    <w:rsid w:val="00AF3703"/>
    <w:rsid w:val="00AF3737"/>
    <w:rsid w:val="00AF42CB"/>
    <w:rsid w:val="00AF483B"/>
    <w:rsid w:val="00AF4A26"/>
    <w:rsid w:val="00AF4F17"/>
    <w:rsid w:val="00AF4F46"/>
    <w:rsid w:val="00AF5C5D"/>
    <w:rsid w:val="00AF5F6F"/>
    <w:rsid w:val="00AF61B4"/>
    <w:rsid w:val="00AF66EE"/>
    <w:rsid w:val="00AF6C02"/>
    <w:rsid w:val="00AF7CD7"/>
    <w:rsid w:val="00B000F3"/>
    <w:rsid w:val="00B010C3"/>
    <w:rsid w:val="00B01301"/>
    <w:rsid w:val="00B0230F"/>
    <w:rsid w:val="00B0274A"/>
    <w:rsid w:val="00B02A70"/>
    <w:rsid w:val="00B02C7D"/>
    <w:rsid w:val="00B02F43"/>
    <w:rsid w:val="00B036B0"/>
    <w:rsid w:val="00B03C61"/>
    <w:rsid w:val="00B0402D"/>
    <w:rsid w:val="00B0437F"/>
    <w:rsid w:val="00B0452B"/>
    <w:rsid w:val="00B045B7"/>
    <w:rsid w:val="00B049E2"/>
    <w:rsid w:val="00B04B61"/>
    <w:rsid w:val="00B04E57"/>
    <w:rsid w:val="00B0520C"/>
    <w:rsid w:val="00B05280"/>
    <w:rsid w:val="00B059CC"/>
    <w:rsid w:val="00B05F6D"/>
    <w:rsid w:val="00B05FCE"/>
    <w:rsid w:val="00B06106"/>
    <w:rsid w:val="00B06211"/>
    <w:rsid w:val="00B0628B"/>
    <w:rsid w:val="00B062F5"/>
    <w:rsid w:val="00B06380"/>
    <w:rsid w:val="00B06508"/>
    <w:rsid w:val="00B06807"/>
    <w:rsid w:val="00B06941"/>
    <w:rsid w:val="00B06A45"/>
    <w:rsid w:val="00B072D9"/>
    <w:rsid w:val="00B07A33"/>
    <w:rsid w:val="00B10437"/>
    <w:rsid w:val="00B113AF"/>
    <w:rsid w:val="00B12ABC"/>
    <w:rsid w:val="00B134E6"/>
    <w:rsid w:val="00B14B4C"/>
    <w:rsid w:val="00B14C94"/>
    <w:rsid w:val="00B14FA1"/>
    <w:rsid w:val="00B154A5"/>
    <w:rsid w:val="00B15BF3"/>
    <w:rsid w:val="00B1683A"/>
    <w:rsid w:val="00B176D6"/>
    <w:rsid w:val="00B17C3C"/>
    <w:rsid w:val="00B17D15"/>
    <w:rsid w:val="00B2105C"/>
    <w:rsid w:val="00B2120E"/>
    <w:rsid w:val="00B2137B"/>
    <w:rsid w:val="00B219DB"/>
    <w:rsid w:val="00B225B1"/>
    <w:rsid w:val="00B22790"/>
    <w:rsid w:val="00B22C3B"/>
    <w:rsid w:val="00B231AD"/>
    <w:rsid w:val="00B23400"/>
    <w:rsid w:val="00B234E2"/>
    <w:rsid w:val="00B237E2"/>
    <w:rsid w:val="00B238F3"/>
    <w:rsid w:val="00B23CD4"/>
    <w:rsid w:val="00B24B48"/>
    <w:rsid w:val="00B24D6C"/>
    <w:rsid w:val="00B24E8E"/>
    <w:rsid w:val="00B2552F"/>
    <w:rsid w:val="00B26176"/>
    <w:rsid w:val="00B26F96"/>
    <w:rsid w:val="00B3044D"/>
    <w:rsid w:val="00B304D5"/>
    <w:rsid w:val="00B31060"/>
    <w:rsid w:val="00B31A07"/>
    <w:rsid w:val="00B3297A"/>
    <w:rsid w:val="00B32F84"/>
    <w:rsid w:val="00B33015"/>
    <w:rsid w:val="00B3303C"/>
    <w:rsid w:val="00B33FED"/>
    <w:rsid w:val="00B347DE"/>
    <w:rsid w:val="00B35373"/>
    <w:rsid w:val="00B360D9"/>
    <w:rsid w:val="00B36424"/>
    <w:rsid w:val="00B365E7"/>
    <w:rsid w:val="00B36C45"/>
    <w:rsid w:val="00B377AC"/>
    <w:rsid w:val="00B37943"/>
    <w:rsid w:val="00B37B41"/>
    <w:rsid w:val="00B40075"/>
    <w:rsid w:val="00B4020D"/>
    <w:rsid w:val="00B4085E"/>
    <w:rsid w:val="00B41491"/>
    <w:rsid w:val="00B42365"/>
    <w:rsid w:val="00B42F9C"/>
    <w:rsid w:val="00B432F3"/>
    <w:rsid w:val="00B43539"/>
    <w:rsid w:val="00B43B9E"/>
    <w:rsid w:val="00B43FDF"/>
    <w:rsid w:val="00B44691"/>
    <w:rsid w:val="00B44B60"/>
    <w:rsid w:val="00B44D5D"/>
    <w:rsid w:val="00B45C0C"/>
    <w:rsid w:val="00B46654"/>
    <w:rsid w:val="00B46FD0"/>
    <w:rsid w:val="00B47720"/>
    <w:rsid w:val="00B501DC"/>
    <w:rsid w:val="00B50491"/>
    <w:rsid w:val="00B51FF2"/>
    <w:rsid w:val="00B522BD"/>
    <w:rsid w:val="00B5258B"/>
    <w:rsid w:val="00B52A68"/>
    <w:rsid w:val="00B52B3A"/>
    <w:rsid w:val="00B53B26"/>
    <w:rsid w:val="00B53DA1"/>
    <w:rsid w:val="00B53F6E"/>
    <w:rsid w:val="00B5493B"/>
    <w:rsid w:val="00B54FA3"/>
    <w:rsid w:val="00B5537E"/>
    <w:rsid w:val="00B5539B"/>
    <w:rsid w:val="00B555D6"/>
    <w:rsid w:val="00B569E2"/>
    <w:rsid w:val="00B56CDE"/>
    <w:rsid w:val="00B56F69"/>
    <w:rsid w:val="00B56FE5"/>
    <w:rsid w:val="00B57758"/>
    <w:rsid w:val="00B57881"/>
    <w:rsid w:val="00B60CE9"/>
    <w:rsid w:val="00B616C2"/>
    <w:rsid w:val="00B61984"/>
    <w:rsid w:val="00B61A0D"/>
    <w:rsid w:val="00B6279F"/>
    <w:rsid w:val="00B631D7"/>
    <w:rsid w:val="00B63CB0"/>
    <w:rsid w:val="00B644A2"/>
    <w:rsid w:val="00B646FD"/>
    <w:rsid w:val="00B64BEA"/>
    <w:rsid w:val="00B64F20"/>
    <w:rsid w:val="00B65D96"/>
    <w:rsid w:val="00B6633B"/>
    <w:rsid w:val="00B66460"/>
    <w:rsid w:val="00B66C86"/>
    <w:rsid w:val="00B6789A"/>
    <w:rsid w:val="00B7017F"/>
    <w:rsid w:val="00B70A52"/>
    <w:rsid w:val="00B7177E"/>
    <w:rsid w:val="00B71993"/>
    <w:rsid w:val="00B719ED"/>
    <w:rsid w:val="00B71A9F"/>
    <w:rsid w:val="00B71CD4"/>
    <w:rsid w:val="00B7229A"/>
    <w:rsid w:val="00B7235A"/>
    <w:rsid w:val="00B724A5"/>
    <w:rsid w:val="00B7314D"/>
    <w:rsid w:val="00B73541"/>
    <w:rsid w:val="00B738A2"/>
    <w:rsid w:val="00B73DDD"/>
    <w:rsid w:val="00B74767"/>
    <w:rsid w:val="00B748B4"/>
    <w:rsid w:val="00B74DC3"/>
    <w:rsid w:val="00B7506A"/>
    <w:rsid w:val="00B7524C"/>
    <w:rsid w:val="00B7594F"/>
    <w:rsid w:val="00B75A87"/>
    <w:rsid w:val="00B760BB"/>
    <w:rsid w:val="00B8020C"/>
    <w:rsid w:val="00B8050F"/>
    <w:rsid w:val="00B80D32"/>
    <w:rsid w:val="00B80D43"/>
    <w:rsid w:val="00B80EF3"/>
    <w:rsid w:val="00B81411"/>
    <w:rsid w:val="00B82E10"/>
    <w:rsid w:val="00B83C22"/>
    <w:rsid w:val="00B8408E"/>
    <w:rsid w:val="00B8414F"/>
    <w:rsid w:val="00B8434E"/>
    <w:rsid w:val="00B84936"/>
    <w:rsid w:val="00B84A79"/>
    <w:rsid w:val="00B84F6F"/>
    <w:rsid w:val="00B85885"/>
    <w:rsid w:val="00B8591E"/>
    <w:rsid w:val="00B85C1A"/>
    <w:rsid w:val="00B85F33"/>
    <w:rsid w:val="00B8643A"/>
    <w:rsid w:val="00B86632"/>
    <w:rsid w:val="00B86896"/>
    <w:rsid w:val="00B86F8D"/>
    <w:rsid w:val="00B877C2"/>
    <w:rsid w:val="00B9074C"/>
    <w:rsid w:val="00B92917"/>
    <w:rsid w:val="00B93A31"/>
    <w:rsid w:val="00B93C19"/>
    <w:rsid w:val="00B94040"/>
    <w:rsid w:val="00B94700"/>
    <w:rsid w:val="00B94CFD"/>
    <w:rsid w:val="00B95536"/>
    <w:rsid w:val="00B95C22"/>
    <w:rsid w:val="00B95E5E"/>
    <w:rsid w:val="00B96352"/>
    <w:rsid w:val="00BA0226"/>
    <w:rsid w:val="00BA077C"/>
    <w:rsid w:val="00BA24F4"/>
    <w:rsid w:val="00BA2A4D"/>
    <w:rsid w:val="00BA2D0C"/>
    <w:rsid w:val="00BA31AC"/>
    <w:rsid w:val="00BA3729"/>
    <w:rsid w:val="00BA380B"/>
    <w:rsid w:val="00BA3A3D"/>
    <w:rsid w:val="00BA3AF3"/>
    <w:rsid w:val="00BA433A"/>
    <w:rsid w:val="00BA5229"/>
    <w:rsid w:val="00BA5577"/>
    <w:rsid w:val="00BA6B66"/>
    <w:rsid w:val="00BA6F7C"/>
    <w:rsid w:val="00BA794A"/>
    <w:rsid w:val="00BB0246"/>
    <w:rsid w:val="00BB03F4"/>
    <w:rsid w:val="00BB0CAC"/>
    <w:rsid w:val="00BB115C"/>
    <w:rsid w:val="00BB1A0E"/>
    <w:rsid w:val="00BB1C71"/>
    <w:rsid w:val="00BB1D1F"/>
    <w:rsid w:val="00BB2039"/>
    <w:rsid w:val="00BB2358"/>
    <w:rsid w:val="00BB2496"/>
    <w:rsid w:val="00BB2588"/>
    <w:rsid w:val="00BB2700"/>
    <w:rsid w:val="00BB2A85"/>
    <w:rsid w:val="00BB2F69"/>
    <w:rsid w:val="00BB4801"/>
    <w:rsid w:val="00BB4B81"/>
    <w:rsid w:val="00BB5438"/>
    <w:rsid w:val="00BB62BD"/>
    <w:rsid w:val="00BB6BA0"/>
    <w:rsid w:val="00BB738C"/>
    <w:rsid w:val="00BB7A09"/>
    <w:rsid w:val="00BC0203"/>
    <w:rsid w:val="00BC03A1"/>
    <w:rsid w:val="00BC05AD"/>
    <w:rsid w:val="00BC0646"/>
    <w:rsid w:val="00BC14D3"/>
    <w:rsid w:val="00BC16B6"/>
    <w:rsid w:val="00BC1978"/>
    <w:rsid w:val="00BC201A"/>
    <w:rsid w:val="00BC2725"/>
    <w:rsid w:val="00BC2A22"/>
    <w:rsid w:val="00BC33B9"/>
    <w:rsid w:val="00BC3649"/>
    <w:rsid w:val="00BC4734"/>
    <w:rsid w:val="00BC4A06"/>
    <w:rsid w:val="00BC4EEA"/>
    <w:rsid w:val="00BC559D"/>
    <w:rsid w:val="00BC55A4"/>
    <w:rsid w:val="00BC57AB"/>
    <w:rsid w:val="00BC5C38"/>
    <w:rsid w:val="00BC666C"/>
    <w:rsid w:val="00BC69DF"/>
    <w:rsid w:val="00BC6C88"/>
    <w:rsid w:val="00BC74A2"/>
    <w:rsid w:val="00BD0E43"/>
    <w:rsid w:val="00BD2364"/>
    <w:rsid w:val="00BD2706"/>
    <w:rsid w:val="00BD31CE"/>
    <w:rsid w:val="00BD38F0"/>
    <w:rsid w:val="00BD5829"/>
    <w:rsid w:val="00BD6349"/>
    <w:rsid w:val="00BD6E02"/>
    <w:rsid w:val="00BD6F57"/>
    <w:rsid w:val="00BD70C1"/>
    <w:rsid w:val="00BD77DB"/>
    <w:rsid w:val="00BE0416"/>
    <w:rsid w:val="00BE1B61"/>
    <w:rsid w:val="00BE1F91"/>
    <w:rsid w:val="00BE20E4"/>
    <w:rsid w:val="00BE22A7"/>
    <w:rsid w:val="00BE250E"/>
    <w:rsid w:val="00BE27F7"/>
    <w:rsid w:val="00BE2ADC"/>
    <w:rsid w:val="00BE2CB0"/>
    <w:rsid w:val="00BE4AD3"/>
    <w:rsid w:val="00BE4EC0"/>
    <w:rsid w:val="00BE5B7B"/>
    <w:rsid w:val="00BE62F7"/>
    <w:rsid w:val="00BE65D1"/>
    <w:rsid w:val="00BE741E"/>
    <w:rsid w:val="00BE7904"/>
    <w:rsid w:val="00BE799B"/>
    <w:rsid w:val="00BE7EE0"/>
    <w:rsid w:val="00BE7F1A"/>
    <w:rsid w:val="00BF06E0"/>
    <w:rsid w:val="00BF091C"/>
    <w:rsid w:val="00BF0B85"/>
    <w:rsid w:val="00BF0D83"/>
    <w:rsid w:val="00BF11E6"/>
    <w:rsid w:val="00BF180E"/>
    <w:rsid w:val="00BF2C01"/>
    <w:rsid w:val="00BF2E58"/>
    <w:rsid w:val="00BF34C2"/>
    <w:rsid w:val="00BF3579"/>
    <w:rsid w:val="00BF3641"/>
    <w:rsid w:val="00BF40EC"/>
    <w:rsid w:val="00BF4113"/>
    <w:rsid w:val="00BF4776"/>
    <w:rsid w:val="00BF630B"/>
    <w:rsid w:val="00BF6F50"/>
    <w:rsid w:val="00C00022"/>
    <w:rsid w:val="00C0012F"/>
    <w:rsid w:val="00C00D2B"/>
    <w:rsid w:val="00C01462"/>
    <w:rsid w:val="00C01E6A"/>
    <w:rsid w:val="00C02267"/>
    <w:rsid w:val="00C02299"/>
    <w:rsid w:val="00C028C0"/>
    <w:rsid w:val="00C03096"/>
    <w:rsid w:val="00C031F3"/>
    <w:rsid w:val="00C033B1"/>
    <w:rsid w:val="00C03D38"/>
    <w:rsid w:val="00C03DA7"/>
    <w:rsid w:val="00C03F63"/>
    <w:rsid w:val="00C04F06"/>
    <w:rsid w:val="00C04F6F"/>
    <w:rsid w:val="00C0536C"/>
    <w:rsid w:val="00C0582B"/>
    <w:rsid w:val="00C06E89"/>
    <w:rsid w:val="00C101B3"/>
    <w:rsid w:val="00C1068A"/>
    <w:rsid w:val="00C10796"/>
    <w:rsid w:val="00C111EC"/>
    <w:rsid w:val="00C116D2"/>
    <w:rsid w:val="00C11B1E"/>
    <w:rsid w:val="00C11FE8"/>
    <w:rsid w:val="00C12240"/>
    <w:rsid w:val="00C12947"/>
    <w:rsid w:val="00C12DFA"/>
    <w:rsid w:val="00C13053"/>
    <w:rsid w:val="00C1327D"/>
    <w:rsid w:val="00C15126"/>
    <w:rsid w:val="00C15DBB"/>
    <w:rsid w:val="00C15F16"/>
    <w:rsid w:val="00C16768"/>
    <w:rsid w:val="00C16BFF"/>
    <w:rsid w:val="00C17232"/>
    <w:rsid w:val="00C1743A"/>
    <w:rsid w:val="00C1748F"/>
    <w:rsid w:val="00C20072"/>
    <w:rsid w:val="00C21191"/>
    <w:rsid w:val="00C214D9"/>
    <w:rsid w:val="00C234F2"/>
    <w:rsid w:val="00C23E24"/>
    <w:rsid w:val="00C2490A"/>
    <w:rsid w:val="00C25134"/>
    <w:rsid w:val="00C254F3"/>
    <w:rsid w:val="00C26019"/>
    <w:rsid w:val="00C26089"/>
    <w:rsid w:val="00C26137"/>
    <w:rsid w:val="00C262E7"/>
    <w:rsid w:val="00C26D48"/>
    <w:rsid w:val="00C27330"/>
    <w:rsid w:val="00C27465"/>
    <w:rsid w:val="00C27530"/>
    <w:rsid w:val="00C27B9E"/>
    <w:rsid w:val="00C31EFD"/>
    <w:rsid w:val="00C321F7"/>
    <w:rsid w:val="00C3257C"/>
    <w:rsid w:val="00C32D3C"/>
    <w:rsid w:val="00C33270"/>
    <w:rsid w:val="00C333FF"/>
    <w:rsid w:val="00C33524"/>
    <w:rsid w:val="00C3357F"/>
    <w:rsid w:val="00C33896"/>
    <w:rsid w:val="00C342B1"/>
    <w:rsid w:val="00C344C7"/>
    <w:rsid w:val="00C3468C"/>
    <w:rsid w:val="00C34D0C"/>
    <w:rsid w:val="00C34FD9"/>
    <w:rsid w:val="00C355FE"/>
    <w:rsid w:val="00C356CD"/>
    <w:rsid w:val="00C365FD"/>
    <w:rsid w:val="00C37162"/>
    <w:rsid w:val="00C377AF"/>
    <w:rsid w:val="00C40422"/>
    <w:rsid w:val="00C407E5"/>
    <w:rsid w:val="00C4082A"/>
    <w:rsid w:val="00C40CCA"/>
    <w:rsid w:val="00C41288"/>
    <w:rsid w:val="00C42E2F"/>
    <w:rsid w:val="00C4301D"/>
    <w:rsid w:val="00C43543"/>
    <w:rsid w:val="00C43D77"/>
    <w:rsid w:val="00C446E2"/>
    <w:rsid w:val="00C44746"/>
    <w:rsid w:val="00C4494E"/>
    <w:rsid w:val="00C451FD"/>
    <w:rsid w:val="00C4529A"/>
    <w:rsid w:val="00C45F41"/>
    <w:rsid w:val="00C463E1"/>
    <w:rsid w:val="00C476CD"/>
    <w:rsid w:val="00C47D9A"/>
    <w:rsid w:val="00C5011B"/>
    <w:rsid w:val="00C50133"/>
    <w:rsid w:val="00C5017A"/>
    <w:rsid w:val="00C52355"/>
    <w:rsid w:val="00C531CA"/>
    <w:rsid w:val="00C53B8A"/>
    <w:rsid w:val="00C54829"/>
    <w:rsid w:val="00C5559E"/>
    <w:rsid w:val="00C56364"/>
    <w:rsid w:val="00C5656E"/>
    <w:rsid w:val="00C5690B"/>
    <w:rsid w:val="00C5692A"/>
    <w:rsid w:val="00C56C0A"/>
    <w:rsid w:val="00C57AFA"/>
    <w:rsid w:val="00C60129"/>
    <w:rsid w:val="00C60338"/>
    <w:rsid w:val="00C6033F"/>
    <w:rsid w:val="00C6043C"/>
    <w:rsid w:val="00C60B15"/>
    <w:rsid w:val="00C60F3B"/>
    <w:rsid w:val="00C60F4E"/>
    <w:rsid w:val="00C61972"/>
    <w:rsid w:val="00C61AC3"/>
    <w:rsid w:val="00C6231A"/>
    <w:rsid w:val="00C63264"/>
    <w:rsid w:val="00C63B69"/>
    <w:rsid w:val="00C63FDD"/>
    <w:rsid w:val="00C6435D"/>
    <w:rsid w:val="00C6536C"/>
    <w:rsid w:val="00C655CF"/>
    <w:rsid w:val="00C65BFF"/>
    <w:rsid w:val="00C65EFD"/>
    <w:rsid w:val="00C6697A"/>
    <w:rsid w:val="00C66C34"/>
    <w:rsid w:val="00C66D83"/>
    <w:rsid w:val="00C6732C"/>
    <w:rsid w:val="00C6772E"/>
    <w:rsid w:val="00C70092"/>
    <w:rsid w:val="00C702B0"/>
    <w:rsid w:val="00C704BE"/>
    <w:rsid w:val="00C70A2A"/>
    <w:rsid w:val="00C70D15"/>
    <w:rsid w:val="00C70FE3"/>
    <w:rsid w:val="00C7222E"/>
    <w:rsid w:val="00C73055"/>
    <w:rsid w:val="00C73254"/>
    <w:rsid w:val="00C738F6"/>
    <w:rsid w:val="00C742B6"/>
    <w:rsid w:val="00C74BBD"/>
    <w:rsid w:val="00C7619D"/>
    <w:rsid w:val="00C76791"/>
    <w:rsid w:val="00C770E5"/>
    <w:rsid w:val="00C772BC"/>
    <w:rsid w:val="00C773F8"/>
    <w:rsid w:val="00C77414"/>
    <w:rsid w:val="00C77583"/>
    <w:rsid w:val="00C77CBA"/>
    <w:rsid w:val="00C80A1E"/>
    <w:rsid w:val="00C80A4D"/>
    <w:rsid w:val="00C80C07"/>
    <w:rsid w:val="00C80D42"/>
    <w:rsid w:val="00C80E68"/>
    <w:rsid w:val="00C80ED5"/>
    <w:rsid w:val="00C815C1"/>
    <w:rsid w:val="00C827F2"/>
    <w:rsid w:val="00C83B71"/>
    <w:rsid w:val="00C83DD5"/>
    <w:rsid w:val="00C84DD6"/>
    <w:rsid w:val="00C85043"/>
    <w:rsid w:val="00C85883"/>
    <w:rsid w:val="00C85AC2"/>
    <w:rsid w:val="00C908FA"/>
    <w:rsid w:val="00C914EA"/>
    <w:rsid w:val="00C91FFF"/>
    <w:rsid w:val="00C92254"/>
    <w:rsid w:val="00C92B67"/>
    <w:rsid w:val="00C9348F"/>
    <w:rsid w:val="00C93742"/>
    <w:rsid w:val="00C93769"/>
    <w:rsid w:val="00C9380B"/>
    <w:rsid w:val="00C9402D"/>
    <w:rsid w:val="00C943C8"/>
    <w:rsid w:val="00C946B2"/>
    <w:rsid w:val="00C946BF"/>
    <w:rsid w:val="00C94ED2"/>
    <w:rsid w:val="00C94F22"/>
    <w:rsid w:val="00C9632F"/>
    <w:rsid w:val="00C96E99"/>
    <w:rsid w:val="00C97459"/>
    <w:rsid w:val="00CA00EF"/>
    <w:rsid w:val="00CA075A"/>
    <w:rsid w:val="00CA0792"/>
    <w:rsid w:val="00CA086C"/>
    <w:rsid w:val="00CA1267"/>
    <w:rsid w:val="00CA1C93"/>
    <w:rsid w:val="00CA1C95"/>
    <w:rsid w:val="00CA2E3B"/>
    <w:rsid w:val="00CA2E60"/>
    <w:rsid w:val="00CA3435"/>
    <w:rsid w:val="00CA39FF"/>
    <w:rsid w:val="00CA4357"/>
    <w:rsid w:val="00CA45D6"/>
    <w:rsid w:val="00CA497B"/>
    <w:rsid w:val="00CA4A3F"/>
    <w:rsid w:val="00CA4E01"/>
    <w:rsid w:val="00CA52AD"/>
    <w:rsid w:val="00CA5705"/>
    <w:rsid w:val="00CA5B7E"/>
    <w:rsid w:val="00CA5BA0"/>
    <w:rsid w:val="00CA5E2A"/>
    <w:rsid w:val="00CA646A"/>
    <w:rsid w:val="00CA653B"/>
    <w:rsid w:val="00CA6569"/>
    <w:rsid w:val="00CA6AFF"/>
    <w:rsid w:val="00CA759C"/>
    <w:rsid w:val="00CA7B74"/>
    <w:rsid w:val="00CB0591"/>
    <w:rsid w:val="00CB0BAD"/>
    <w:rsid w:val="00CB0C03"/>
    <w:rsid w:val="00CB2032"/>
    <w:rsid w:val="00CB371E"/>
    <w:rsid w:val="00CB3ED2"/>
    <w:rsid w:val="00CB47B0"/>
    <w:rsid w:val="00CB4B01"/>
    <w:rsid w:val="00CB5342"/>
    <w:rsid w:val="00CB573B"/>
    <w:rsid w:val="00CB59A1"/>
    <w:rsid w:val="00CB63B0"/>
    <w:rsid w:val="00CB68DD"/>
    <w:rsid w:val="00CB698E"/>
    <w:rsid w:val="00CB69DF"/>
    <w:rsid w:val="00CB7119"/>
    <w:rsid w:val="00CB7CCC"/>
    <w:rsid w:val="00CB7CF9"/>
    <w:rsid w:val="00CB7EC4"/>
    <w:rsid w:val="00CC07C3"/>
    <w:rsid w:val="00CC0C1E"/>
    <w:rsid w:val="00CC0EC6"/>
    <w:rsid w:val="00CC1482"/>
    <w:rsid w:val="00CC1AFE"/>
    <w:rsid w:val="00CC1DF2"/>
    <w:rsid w:val="00CC31C6"/>
    <w:rsid w:val="00CC34D4"/>
    <w:rsid w:val="00CC363E"/>
    <w:rsid w:val="00CC55C0"/>
    <w:rsid w:val="00CC5848"/>
    <w:rsid w:val="00CC5A96"/>
    <w:rsid w:val="00CC6771"/>
    <w:rsid w:val="00CC6D36"/>
    <w:rsid w:val="00CD0F7A"/>
    <w:rsid w:val="00CD14AC"/>
    <w:rsid w:val="00CD1542"/>
    <w:rsid w:val="00CD179B"/>
    <w:rsid w:val="00CD1862"/>
    <w:rsid w:val="00CD1B24"/>
    <w:rsid w:val="00CD1CD7"/>
    <w:rsid w:val="00CD21C1"/>
    <w:rsid w:val="00CD281F"/>
    <w:rsid w:val="00CD2DC5"/>
    <w:rsid w:val="00CD30B2"/>
    <w:rsid w:val="00CD3157"/>
    <w:rsid w:val="00CD31F2"/>
    <w:rsid w:val="00CD337B"/>
    <w:rsid w:val="00CD349E"/>
    <w:rsid w:val="00CD50AF"/>
    <w:rsid w:val="00CD549C"/>
    <w:rsid w:val="00CD57D6"/>
    <w:rsid w:val="00CD5BA1"/>
    <w:rsid w:val="00CD5E2A"/>
    <w:rsid w:val="00CD604D"/>
    <w:rsid w:val="00CD6EFF"/>
    <w:rsid w:val="00CD7044"/>
    <w:rsid w:val="00CD74A6"/>
    <w:rsid w:val="00CD74C2"/>
    <w:rsid w:val="00CD7A7E"/>
    <w:rsid w:val="00CE002A"/>
    <w:rsid w:val="00CE03BD"/>
    <w:rsid w:val="00CE05A8"/>
    <w:rsid w:val="00CE097C"/>
    <w:rsid w:val="00CE1A9B"/>
    <w:rsid w:val="00CE1D36"/>
    <w:rsid w:val="00CE2646"/>
    <w:rsid w:val="00CE2B68"/>
    <w:rsid w:val="00CE2BB9"/>
    <w:rsid w:val="00CE2FE0"/>
    <w:rsid w:val="00CE30E4"/>
    <w:rsid w:val="00CE3141"/>
    <w:rsid w:val="00CE3210"/>
    <w:rsid w:val="00CE50E3"/>
    <w:rsid w:val="00CE54E1"/>
    <w:rsid w:val="00CE6464"/>
    <w:rsid w:val="00CE74A4"/>
    <w:rsid w:val="00CE758B"/>
    <w:rsid w:val="00CE7ED6"/>
    <w:rsid w:val="00CF003F"/>
    <w:rsid w:val="00CF046C"/>
    <w:rsid w:val="00CF0518"/>
    <w:rsid w:val="00CF21FE"/>
    <w:rsid w:val="00CF2A5F"/>
    <w:rsid w:val="00CF2BD7"/>
    <w:rsid w:val="00CF367D"/>
    <w:rsid w:val="00CF3B02"/>
    <w:rsid w:val="00CF4A55"/>
    <w:rsid w:val="00CF5F2B"/>
    <w:rsid w:val="00CF6B26"/>
    <w:rsid w:val="00CF711D"/>
    <w:rsid w:val="00CF763B"/>
    <w:rsid w:val="00CF7DCB"/>
    <w:rsid w:val="00D00254"/>
    <w:rsid w:val="00D00255"/>
    <w:rsid w:val="00D00726"/>
    <w:rsid w:val="00D00C4D"/>
    <w:rsid w:val="00D0103B"/>
    <w:rsid w:val="00D01082"/>
    <w:rsid w:val="00D0271A"/>
    <w:rsid w:val="00D027DB"/>
    <w:rsid w:val="00D0299B"/>
    <w:rsid w:val="00D02D39"/>
    <w:rsid w:val="00D032A0"/>
    <w:rsid w:val="00D03637"/>
    <w:rsid w:val="00D03EDF"/>
    <w:rsid w:val="00D03F82"/>
    <w:rsid w:val="00D042B3"/>
    <w:rsid w:val="00D04B37"/>
    <w:rsid w:val="00D05841"/>
    <w:rsid w:val="00D06724"/>
    <w:rsid w:val="00D06787"/>
    <w:rsid w:val="00D071EB"/>
    <w:rsid w:val="00D07A23"/>
    <w:rsid w:val="00D07A73"/>
    <w:rsid w:val="00D07C01"/>
    <w:rsid w:val="00D1000D"/>
    <w:rsid w:val="00D1009C"/>
    <w:rsid w:val="00D10DF9"/>
    <w:rsid w:val="00D11814"/>
    <w:rsid w:val="00D11AA5"/>
    <w:rsid w:val="00D121F6"/>
    <w:rsid w:val="00D12DC8"/>
    <w:rsid w:val="00D13AB2"/>
    <w:rsid w:val="00D13D73"/>
    <w:rsid w:val="00D13F7A"/>
    <w:rsid w:val="00D142B1"/>
    <w:rsid w:val="00D14337"/>
    <w:rsid w:val="00D144AB"/>
    <w:rsid w:val="00D14CDC"/>
    <w:rsid w:val="00D156B3"/>
    <w:rsid w:val="00D1592E"/>
    <w:rsid w:val="00D15C05"/>
    <w:rsid w:val="00D1600F"/>
    <w:rsid w:val="00D16189"/>
    <w:rsid w:val="00D209E0"/>
    <w:rsid w:val="00D21311"/>
    <w:rsid w:val="00D2236F"/>
    <w:rsid w:val="00D2273D"/>
    <w:rsid w:val="00D2298A"/>
    <w:rsid w:val="00D244B3"/>
    <w:rsid w:val="00D25888"/>
    <w:rsid w:val="00D25AC6"/>
    <w:rsid w:val="00D25ACF"/>
    <w:rsid w:val="00D25FA6"/>
    <w:rsid w:val="00D26119"/>
    <w:rsid w:val="00D26750"/>
    <w:rsid w:val="00D2689F"/>
    <w:rsid w:val="00D30509"/>
    <w:rsid w:val="00D317A4"/>
    <w:rsid w:val="00D31B25"/>
    <w:rsid w:val="00D32532"/>
    <w:rsid w:val="00D32AB1"/>
    <w:rsid w:val="00D32EA7"/>
    <w:rsid w:val="00D33B37"/>
    <w:rsid w:val="00D33C5D"/>
    <w:rsid w:val="00D34411"/>
    <w:rsid w:val="00D352AF"/>
    <w:rsid w:val="00D35AE0"/>
    <w:rsid w:val="00D3769F"/>
    <w:rsid w:val="00D37B3A"/>
    <w:rsid w:val="00D37C26"/>
    <w:rsid w:val="00D40229"/>
    <w:rsid w:val="00D40511"/>
    <w:rsid w:val="00D4097F"/>
    <w:rsid w:val="00D411B3"/>
    <w:rsid w:val="00D4162A"/>
    <w:rsid w:val="00D42441"/>
    <w:rsid w:val="00D43C27"/>
    <w:rsid w:val="00D445ED"/>
    <w:rsid w:val="00D44A8A"/>
    <w:rsid w:val="00D4589B"/>
    <w:rsid w:val="00D45EC4"/>
    <w:rsid w:val="00D45F2F"/>
    <w:rsid w:val="00D460CE"/>
    <w:rsid w:val="00D463CE"/>
    <w:rsid w:val="00D465FD"/>
    <w:rsid w:val="00D46AFC"/>
    <w:rsid w:val="00D47460"/>
    <w:rsid w:val="00D475EA"/>
    <w:rsid w:val="00D479AF"/>
    <w:rsid w:val="00D47CD3"/>
    <w:rsid w:val="00D47E63"/>
    <w:rsid w:val="00D50491"/>
    <w:rsid w:val="00D504AA"/>
    <w:rsid w:val="00D50EFC"/>
    <w:rsid w:val="00D50FA3"/>
    <w:rsid w:val="00D513CD"/>
    <w:rsid w:val="00D517C5"/>
    <w:rsid w:val="00D517C9"/>
    <w:rsid w:val="00D522AB"/>
    <w:rsid w:val="00D52595"/>
    <w:rsid w:val="00D529CE"/>
    <w:rsid w:val="00D53469"/>
    <w:rsid w:val="00D535CD"/>
    <w:rsid w:val="00D537E6"/>
    <w:rsid w:val="00D53BB5"/>
    <w:rsid w:val="00D53E77"/>
    <w:rsid w:val="00D5430E"/>
    <w:rsid w:val="00D544D2"/>
    <w:rsid w:val="00D54855"/>
    <w:rsid w:val="00D560C7"/>
    <w:rsid w:val="00D5635E"/>
    <w:rsid w:val="00D567C4"/>
    <w:rsid w:val="00D56BFB"/>
    <w:rsid w:val="00D624BD"/>
    <w:rsid w:val="00D62804"/>
    <w:rsid w:val="00D62E96"/>
    <w:rsid w:val="00D631AD"/>
    <w:rsid w:val="00D635B1"/>
    <w:rsid w:val="00D6389E"/>
    <w:rsid w:val="00D639B7"/>
    <w:rsid w:val="00D6477A"/>
    <w:rsid w:val="00D64A7E"/>
    <w:rsid w:val="00D64AEE"/>
    <w:rsid w:val="00D64FD7"/>
    <w:rsid w:val="00D65096"/>
    <w:rsid w:val="00D650F3"/>
    <w:rsid w:val="00D665F1"/>
    <w:rsid w:val="00D66D0A"/>
    <w:rsid w:val="00D6721F"/>
    <w:rsid w:val="00D67953"/>
    <w:rsid w:val="00D708A7"/>
    <w:rsid w:val="00D70E0F"/>
    <w:rsid w:val="00D7145E"/>
    <w:rsid w:val="00D716B8"/>
    <w:rsid w:val="00D71F41"/>
    <w:rsid w:val="00D7206C"/>
    <w:rsid w:val="00D725F4"/>
    <w:rsid w:val="00D72ABA"/>
    <w:rsid w:val="00D73240"/>
    <w:rsid w:val="00D73747"/>
    <w:rsid w:val="00D74278"/>
    <w:rsid w:val="00D74A32"/>
    <w:rsid w:val="00D75215"/>
    <w:rsid w:val="00D75BDC"/>
    <w:rsid w:val="00D76A67"/>
    <w:rsid w:val="00D76E6B"/>
    <w:rsid w:val="00D774DD"/>
    <w:rsid w:val="00D8036D"/>
    <w:rsid w:val="00D8077A"/>
    <w:rsid w:val="00D81490"/>
    <w:rsid w:val="00D81CF9"/>
    <w:rsid w:val="00D82265"/>
    <w:rsid w:val="00D8227A"/>
    <w:rsid w:val="00D82C3B"/>
    <w:rsid w:val="00D833F9"/>
    <w:rsid w:val="00D8442C"/>
    <w:rsid w:val="00D84678"/>
    <w:rsid w:val="00D848A6"/>
    <w:rsid w:val="00D84A55"/>
    <w:rsid w:val="00D86770"/>
    <w:rsid w:val="00D867D9"/>
    <w:rsid w:val="00D86AA7"/>
    <w:rsid w:val="00D86F79"/>
    <w:rsid w:val="00D8763B"/>
    <w:rsid w:val="00D903DF"/>
    <w:rsid w:val="00D90AA7"/>
    <w:rsid w:val="00D91508"/>
    <w:rsid w:val="00D94A90"/>
    <w:rsid w:val="00D957C9"/>
    <w:rsid w:val="00D9593D"/>
    <w:rsid w:val="00D960C3"/>
    <w:rsid w:val="00D9664E"/>
    <w:rsid w:val="00D967EF"/>
    <w:rsid w:val="00D96923"/>
    <w:rsid w:val="00D97B4C"/>
    <w:rsid w:val="00D97EBC"/>
    <w:rsid w:val="00D97F2E"/>
    <w:rsid w:val="00DA010C"/>
    <w:rsid w:val="00DA01EC"/>
    <w:rsid w:val="00DA0343"/>
    <w:rsid w:val="00DA0494"/>
    <w:rsid w:val="00DA0A1D"/>
    <w:rsid w:val="00DA0AD5"/>
    <w:rsid w:val="00DA0EA4"/>
    <w:rsid w:val="00DA167E"/>
    <w:rsid w:val="00DA1830"/>
    <w:rsid w:val="00DA20B8"/>
    <w:rsid w:val="00DA21B7"/>
    <w:rsid w:val="00DA233D"/>
    <w:rsid w:val="00DA2561"/>
    <w:rsid w:val="00DA258A"/>
    <w:rsid w:val="00DA2A68"/>
    <w:rsid w:val="00DA2CAA"/>
    <w:rsid w:val="00DA354D"/>
    <w:rsid w:val="00DA3704"/>
    <w:rsid w:val="00DA37B4"/>
    <w:rsid w:val="00DA3CB5"/>
    <w:rsid w:val="00DA4DE6"/>
    <w:rsid w:val="00DA5851"/>
    <w:rsid w:val="00DA5C95"/>
    <w:rsid w:val="00DA6146"/>
    <w:rsid w:val="00DA64DA"/>
    <w:rsid w:val="00DA77E5"/>
    <w:rsid w:val="00DB1163"/>
    <w:rsid w:val="00DB1564"/>
    <w:rsid w:val="00DB1E2E"/>
    <w:rsid w:val="00DB2312"/>
    <w:rsid w:val="00DB23F5"/>
    <w:rsid w:val="00DB29C1"/>
    <w:rsid w:val="00DB2C3B"/>
    <w:rsid w:val="00DB2E8A"/>
    <w:rsid w:val="00DB3C36"/>
    <w:rsid w:val="00DB3D22"/>
    <w:rsid w:val="00DB3FE4"/>
    <w:rsid w:val="00DB42C9"/>
    <w:rsid w:val="00DB472C"/>
    <w:rsid w:val="00DB4765"/>
    <w:rsid w:val="00DB5143"/>
    <w:rsid w:val="00DB6CC6"/>
    <w:rsid w:val="00DB7E7D"/>
    <w:rsid w:val="00DC0804"/>
    <w:rsid w:val="00DC0C5B"/>
    <w:rsid w:val="00DC19B6"/>
    <w:rsid w:val="00DC1AF1"/>
    <w:rsid w:val="00DC29C5"/>
    <w:rsid w:val="00DC2DD6"/>
    <w:rsid w:val="00DC2F86"/>
    <w:rsid w:val="00DC3079"/>
    <w:rsid w:val="00DC3445"/>
    <w:rsid w:val="00DC419A"/>
    <w:rsid w:val="00DC4323"/>
    <w:rsid w:val="00DC4A3F"/>
    <w:rsid w:val="00DC4CB6"/>
    <w:rsid w:val="00DC56A5"/>
    <w:rsid w:val="00DC5DC8"/>
    <w:rsid w:val="00DC60A8"/>
    <w:rsid w:val="00DC68D9"/>
    <w:rsid w:val="00DC6FA0"/>
    <w:rsid w:val="00DC70EC"/>
    <w:rsid w:val="00DC7B2D"/>
    <w:rsid w:val="00DD200C"/>
    <w:rsid w:val="00DD2FD9"/>
    <w:rsid w:val="00DD301A"/>
    <w:rsid w:val="00DD31E1"/>
    <w:rsid w:val="00DD36FD"/>
    <w:rsid w:val="00DD3948"/>
    <w:rsid w:val="00DD3C58"/>
    <w:rsid w:val="00DD4018"/>
    <w:rsid w:val="00DD405F"/>
    <w:rsid w:val="00DD5677"/>
    <w:rsid w:val="00DD5E50"/>
    <w:rsid w:val="00DD646C"/>
    <w:rsid w:val="00DD7275"/>
    <w:rsid w:val="00DE0B45"/>
    <w:rsid w:val="00DE1331"/>
    <w:rsid w:val="00DE1882"/>
    <w:rsid w:val="00DE1BCF"/>
    <w:rsid w:val="00DE2301"/>
    <w:rsid w:val="00DE3C9E"/>
    <w:rsid w:val="00DE3E47"/>
    <w:rsid w:val="00DE4509"/>
    <w:rsid w:val="00DE5768"/>
    <w:rsid w:val="00DE58B0"/>
    <w:rsid w:val="00DE5AD1"/>
    <w:rsid w:val="00DE61B8"/>
    <w:rsid w:val="00DE6ACB"/>
    <w:rsid w:val="00DE70C7"/>
    <w:rsid w:val="00DE7909"/>
    <w:rsid w:val="00DE7915"/>
    <w:rsid w:val="00DF0FD3"/>
    <w:rsid w:val="00DF31C2"/>
    <w:rsid w:val="00DF43B6"/>
    <w:rsid w:val="00DF45DC"/>
    <w:rsid w:val="00DF4A35"/>
    <w:rsid w:val="00DF4FC4"/>
    <w:rsid w:val="00DF50B8"/>
    <w:rsid w:val="00DF57AC"/>
    <w:rsid w:val="00DF5FCA"/>
    <w:rsid w:val="00DF6909"/>
    <w:rsid w:val="00DF695C"/>
    <w:rsid w:val="00DF6A51"/>
    <w:rsid w:val="00DF6DF0"/>
    <w:rsid w:val="00DF7F2D"/>
    <w:rsid w:val="00E0003E"/>
    <w:rsid w:val="00E0021F"/>
    <w:rsid w:val="00E00DE7"/>
    <w:rsid w:val="00E014C7"/>
    <w:rsid w:val="00E01A31"/>
    <w:rsid w:val="00E01A82"/>
    <w:rsid w:val="00E02C3D"/>
    <w:rsid w:val="00E030EF"/>
    <w:rsid w:val="00E031E0"/>
    <w:rsid w:val="00E03794"/>
    <w:rsid w:val="00E037A1"/>
    <w:rsid w:val="00E03C8B"/>
    <w:rsid w:val="00E0445E"/>
    <w:rsid w:val="00E04BBA"/>
    <w:rsid w:val="00E05843"/>
    <w:rsid w:val="00E05998"/>
    <w:rsid w:val="00E059CD"/>
    <w:rsid w:val="00E05B40"/>
    <w:rsid w:val="00E0606B"/>
    <w:rsid w:val="00E061EE"/>
    <w:rsid w:val="00E0788B"/>
    <w:rsid w:val="00E07C1C"/>
    <w:rsid w:val="00E10FC2"/>
    <w:rsid w:val="00E1135F"/>
    <w:rsid w:val="00E12541"/>
    <w:rsid w:val="00E12C90"/>
    <w:rsid w:val="00E12D2A"/>
    <w:rsid w:val="00E12E2C"/>
    <w:rsid w:val="00E13003"/>
    <w:rsid w:val="00E13FAA"/>
    <w:rsid w:val="00E141C3"/>
    <w:rsid w:val="00E15051"/>
    <w:rsid w:val="00E1531D"/>
    <w:rsid w:val="00E156B7"/>
    <w:rsid w:val="00E15D25"/>
    <w:rsid w:val="00E1692D"/>
    <w:rsid w:val="00E16944"/>
    <w:rsid w:val="00E16A8E"/>
    <w:rsid w:val="00E17185"/>
    <w:rsid w:val="00E17517"/>
    <w:rsid w:val="00E200F1"/>
    <w:rsid w:val="00E2027F"/>
    <w:rsid w:val="00E203C9"/>
    <w:rsid w:val="00E208B8"/>
    <w:rsid w:val="00E212F0"/>
    <w:rsid w:val="00E212FB"/>
    <w:rsid w:val="00E22734"/>
    <w:rsid w:val="00E24277"/>
    <w:rsid w:val="00E244B8"/>
    <w:rsid w:val="00E2550B"/>
    <w:rsid w:val="00E2566E"/>
    <w:rsid w:val="00E25C69"/>
    <w:rsid w:val="00E27618"/>
    <w:rsid w:val="00E27F1A"/>
    <w:rsid w:val="00E3020F"/>
    <w:rsid w:val="00E3027C"/>
    <w:rsid w:val="00E30521"/>
    <w:rsid w:val="00E307A0"/>
    <w:rsid w:val="00E309B3"/>
    <w:rsid w:val="00E30F83"/>
    <w:rsid w:val="00E313B6"/>
    <w:rsid w:val="00E31750"/>
    <w:rsid w:val="00E322A6"/>
    <w:rsid w:val="00E32ADE"/>
    <w:rsid w:val="00E3358A"/>
    <w:rsid w:val="00E33AEC"/>
    <w:rsid w:val="00E346BD"/>
    <w:rsid w:val="00E34DD4"/>
    <w:rsid w:val="00E350C5"/>
    <w:rsid w:val="00E353F8"/>
    <w:rsid w:val="00E35B22"/>
    <w:rsid w:val="00E35C0C"/>
    <w:rsid w:val="00E35F3C"/>
    <w:rsid w:val="00E368A8"/>
    <w:rsid w:val="00E36B13"/>
    <w:rsid w:val="00E36B5D"/>
    <w:rsid w:val="00E3723C"/>
    <w:rsid w:val="00E37250"/>
    <w:rsid w:val="00E37878"/>
    <w:rsid w:val="00E400E8"/>
    <w:rsid w:val="00E4056D"/>
    <w:rsid w:val="00E406FA"/>
    <w:rsid w:val="00E40842"/>
    <w:rsid w:val="00E40FF0"/>
    <w:rsid w:val="00E41B7D"/>
    <w:rsid w:val="00E42906"/>
    <w:rsid w:val="00E429FE"/>
    <w:rsid w:val="00E42F71"/>
    <w:rsid w:val="00E440BA"/>
    <w:rsid w:val="00E44455"/>
    <w:rsid w:val="00E44D6B"/>
    <w:rsid w:val="00E45771"/>
    <w:rsid w:val="00E45BB2"/>
    <w:rsid w:val="00E4606E"/>
    <w:rsid w:val="00E465C4"/>
    <w:rsid w:val="00E468DA"/>
    <w:rsid w:val="00E46970"/>
    <w:rsid w:val="00E4705B"/>
    <w:rsid w:val="00E50321"/>
    <w:rsid w:val="00E5071A"/>
    <w:rsid w:val="00E50CD0"/>
    <w:rsid w:val="00E50FF3"/>
    <w:rsid w:val="00E51ABC"/>
    <w:rsid w:val="00E51B71"/>
    <w:rsid w:val="00E51E8D"/>
    <w:rsid w:val="00E526F0"/>
    <w:rsid w:val="00E527DF"/>
    <w:rsid w:val="00E52C6C"/>
    <w:rsid w:val="00E53165"/>
    <w:rsid w:val="00E531BD"/>
    <w:rsid w:val="00E536C0"/>
    <w:rsid w:val="00E54548"/>
    <w:rsid w:val="00E545F9"/>
    <w:rsid w:val="00E54754"/>
    <w:rsid w:val="00E54CF6"/>
    <w:rsid w:val="00E5571D"/>
    <w:rsid w:val="00E55865"/>
    <w:rsid w:val="00E56FCA"/>
    <w:rsid w:val="00E57155"/>
    <w:rsid w:val="00E57361"/>
    <w:rsid w:val="00E6034B"/>
    <w:rsid w:val="00E604F1"/>
    <w:rsid w:val="00E60CF4"/>
    <w:rsid w:val="00E60F66"/>
    <w:rsid w:val="00E6140B"/>
    <w:rsid w:val="00E621F7"/>
    <w:rsid w:val="00E62D7C"/>
    <w:rsid w:val="00E62F0F"/>
    <w:rsid w:val="00E6305C"/>
    <w:rsid w:val="00E635EB"/>
    <w:rsid w:val="00E635FE"/>
    <w:rsid w:val="00E6378C"/>
    <w:rsid w:val="00E638DD"/>
    <w:rsid w:val="00E64580"/>
    <w:rsid w:val="00E64FEF"/>
    <w:rsid w:val="00E654D4"/>
    <w:rsid w:val="00E65860"/>
    <w:rsid w:val="00E65B24"/>
    <w:rsid w:val="00E65C08"/>
    <w:rsid w:val="00E65D84"/>
    <w:rsid w:val="00E66557"/>
    <w:rsid w:val="00E70060"/>
    <w:rsid w:val="00E70200"/>
    <w:rsid w:val="00E70EBF"/>
    <w:rsid w:val="00E715BF"/>
    <w:rsid w:val="00E71658"/>
    <w:rsid w:val="00E718F3"/>
    <w:rsid w:val="00E71D14"/>
    <w:rsid w:val="00E721B1"/>
    <w:rsid w:val="00E72AF5"/>
    <w:rsid w:val="00E744F6"/>
    <w:rsid w:val="00E7480D"/>
    <w:rsid w:val="00E751A7"/>
    <w:rsid w:val="00E75ECD"/>
    <w:rsid w:val="00E76558"/>
    <w:rsid w:val="00E766C7"/>
    <w:rsid w:val="00E77618"/>
    <w:rsid w:val="00E7776C"/>
    <w:rsid w:val="00E800A2"/>
    <w:rsid w:val="00E802E7"/>
    <w:rsid w:val="00E81C47"/>
    <w:rsid w:val="00E823BE"/>
    <w:rsid w:val="00E82890"/>
    <w:rsid w:val="00E84B9F"/>
    <w:rsid w:val="00E854C7"/>
    <w:rsid w:val="00E86172"/>
    <w:rsid w:val="00E86E99"/>
    <w:rsid w:val="00E873A8"/>
    <w:rsid w:val="00E8787E"/>
    <w:rsid w:val="00E9013F"/>
    <w:rsid w:val="00E912A4"/>
    <w:rsid w:val="00E91329"/>
    <w:rsid w:val="00E913C3"/>
    <w:rsid w:val="00E91466"/>
    <w:rsid w:val="00E91758"/>
    <w:rsid w:val="00E917E1"/>
    <w:rsid w:val="00E924AA"/>
    <w:rsid w:val="00E9271A"/>
    <w:rsid w:val="00E92A55"/>
    <w:rsid w:val="00E9329C"/>
    <w:rsid w:val="00E94074"/>
    <w:rsid w:val="00E941C1"/>
    <w:rsid w:val="00E9551C"/>
    <w:rsid w:val="00E95657"/>
    <w:rsid w:val="00E95D07"/>
    <w:rsid w:val="00E96AE8"/>
    <w:rsid w:val="00EA0168"/>
    <w:rsid w:val="00EA0516"/>
    <w:rsid w:val="00EA0C63"/>
    <w:rsid w:val="00EA0CD3"/>
    <w:rsid w:val="00EA0D24"/>
    <w:rsid w:val="00EA2ADC"/>
    <w:rsid w:val="00EA400C"/>
    <w:rsid w:val="00EA4834"/>
    <w:rsid w:val="00EA4C8F"/>
    <w:rsid w:val="00EA544F"/>
    <w:rsid w:val="00EA5EBF"/>
    <w:rsid w:val="00EA60DF"/>
    <w:rsid w:val="00EA6F69"/>
    <w:rsid w:val="00EA7119"/>
    <w:rsid w:val="00EA7263"/>
    <w:rsid w:val="00EA7BA7"/>
    <w:rsid w:val="00EA7F38"/>
    <w:rsid w:val="00EB0316"/>
    <w:rsid w:val="00EB0418"/>
    <w:rsid w:val="00EB1A8A"/>
    <w:rsid w:val="00EB1A93"/>
    <w:rsid w:val="00EB2E9B"/>
    <w:rsid w:val="00EB337A"/>
    <w:rsid w:val="00EB3AB9"/>
    <w:rsid w:val="00EB3B6F"/>
    <w:rsid w:val="00EB3EA0"/>
    <w:rsid w:val="00EB4D23"/>
    <w:rsid w:val="00EB59B0"/>
    <w:rsid w:val="00EB6226"/>
    <w:rsid w:val="00EB6277"/>
    <w:rsid w:val="00EB6829"/>
    <w:rsid w:val="00EB682C"/>
    <w:rsid w:val="00EB698A"/>
    <w:rsid w:val="00EB7DC4"/>
    <w:rsid w:val="00EB7E9D"/>
    <w:rsid w:val="00EC07BD"/>
    <w:rsid w:val="00EC0968"/>
    <w:rsid w:val="00EC0F5B"/>
    <w:rsid w:val="00EC13BF"/>
    <w:rsid w:val="00EC19FF"/>
    <w:rsid w:val="00EC1A2C"/>
    <w:rsid w:val="00EC2091"/>
    <w:rsid w:val="00EC2422"/>
    <w:rsid w:val="00EC264C"/>
    <w:rsid w:val="00EC3638"/>
    <w:rsid w:val="00EC3882"/>
    <w:rsid w:val="00EC393A"/>
    <w:rsid w:val="00EC3EBD"/>
    <w:rsid w:val="00EC5031"/>
    <w:rsid w:val="00EC519B"/>
    <w:rsid w:val="00EC57A8"/>
    <w:rsid w:val="00EC6018"/>
    <w:rsid w:val="00EC6D58"/>
    <w:rsid w:val="00EC7A3F"/>
    <w:rsid w:val="00ED0162"/>
    <w:rsid w:val="00ED04E2"/>
    <w:rsid w:val="00ED081A"/>
    <w:rsid w:val="00ED0AD9"/>
    <w:rsid w:val="00ED249F"/>
    <w:rsid w:val="00ED361D"/>
    <w:rsid w:val="00ED41B1"/>
    <w:rsid w:val="00ED4459"/>
    <w:rsid w:val="00ED4614"/>
    <w:rsid w:val="00ED517F"/>
    <w:rsid w:val="00ED51F1"/>
    <w:rsid w:val="00ED53E2"/>
    <w:rsid w:val="00ED55F9"/>
    <w:rsid w:val="00ED62AC"/>
    <w:rsid w:val="00ED69CD"/>
    <w:rsid w:val="00ED6D65"/>
    <w:rsid w:val="00ED6FD0"/>
    <w:rsid w:val="00ED7614"/>
    <w:rsid w:val="00ED78CD"/>
    <w:rsid w:val="00ED7A1E"/>
    <w:rsid w:val="00ED7ABB"/>
    <w:rsid w:val="00ED7C31"/>
    <w:rsid w:val="00EE0284"/>
    <w:rsid w:val="00EE0330"/>
    <w:rsid w:val="00EE0684"/>
    <w:rsid w:val="00EE1F4F"/>
    <w:rsid w:val="00EE24A7"/>
    <w:rsid w:val="00EE26F4"/>
    <w:rsid w:val="00EE2860"/>
    <w:rsid w:val="00EE2B1A"/>
    <w:rsid w:val="00EE2CFC"/>
    <w:rsid w:val="00EE2DF2"/>
    <w:rsid w:val="00EE34B4"/>
    <w:rsid w:val="00EE3A9C"/>
    <w:rsid w:val="00EE3C2C"/>
    <w:rsid w:val="00EE3EC2"/>
    <w:rsid w:val="00EE4406"/>
    <w:rsid w:val="00EE516D"/>
    <w:rsid w:val="00EE5517"/>
    <w:rsid w:val="00EE65F9"/>
    <w:rsid w:val="00EE67F2"/>
    <w:rsid w:val="00EE6EAE"/>
    <w:rsid w:val="00EE7761"/>
    <w:rsid w:val="00EE7CD2"/>
    <w:rsid w:val="00EF0303"/>
    <w:rsid w:val="00EF03BB"/>
    <w:rsid w:val="00EF045B"/>
    <w:rsid w:val="00EF17B8"/>
    <w:rsid w:val="00EF1EF2"/>
    <w:rsid w:val="00EF2395"/>
    <w:rsid w:val="00EF24F1"/>
    <w:rsid w:val="00EF26A8"/>
    <w:rsid w:val="00EF2AD2"/>
    <w:rsid w:val="00EF2F59"/>
    <w:rsid w:val="00EF36D7"/>
    <w:rsid w:val="00EF3DDB"/>
    <w:rsid w:val="00EF3E87"/>
    <w:rsid w:val="00EF3F9D"/>
    <w:rsid w:val="00EF4884"/>
    <w:rsid w:val="00EF49A3"/>
    <w:rsid w:val="00EF4C80"/>
    <w:rsid w:val="00EF57FC"/>
    <w:rsid w:val="00EF5E4A"/>
    <w:rsid w:val="00EF60BA"/>
    <w:rsid w:val="00EF623E"/>
    <w:rsid w:val="00EF67B8"/>
    <w:rsid w:val="00EF69A5"/>
    <w:rsid w:val="00EF7B7F"/>
    <w:rsid w:val="00F003F7"/>
    <w:rsid w:val="00F007DA"/>
    <w:rsid w:val="00F00EA4"/>
    <w:rsid w:val="00F01ACD"/>
    <w:rsid w:val="00F01D0E"/>
    <w:rsid w:val="00F03A56"/>
    <w:rsid w:val="00F03BBA"/>
    <w:rsid w:val="00F03D66"/>
    <w:rsid w:val="00F03ED2"/>
    <w:rsid w:val="00F042FF"/>
    <w:rsid w:val="00F0431E"/>
    <w:rsid w:val="00F04C89"/>
    <w:rsid w:val="00F0518E"/>
    <w:rsid w:val="00F06862"/>
    <w:rsid w:val="00F074B4"/>
    <w:rsid w:val="00F07A38"/>
    <w:rsid w:val="00F07EA0"/>
    <w:rsid w:val="00F103E1"/>
    <w:rsid w:val="00F11324"/>
    <w:rsid w:val="00F11665"/>
    <w:rsid w:val="00F11B2C"/>
    <w:rsid w:val="00F11E5A"/>
    <w:rsid w:val="00F12517"/>
    <w:rsid w:val="00F128E9"/>
    <w:rsid w:val="00F12B60"/>
    <w:rsid w:val="00F12FD4"/>
    <w:rsid w:val="00F13418"/>
    <w:rsid w:val="00F13B36"/>
    <w:rsid w:val="00F13B7B"/>
    <w:rsid w:val="00F14328"/>
    <w:rsid w:val="00F1494C"/>
    <w:rsid w:val="00F149CB"/>
    <w:rsid w:val="00F14E5D"/>
    <w:rsid w:val="00F152CA"/>
    <w:rsid w:val="00F15D85"/>
    <w:rsid w:val="00F15F50"/>
    <w:rsid w:val="00F163EC"/>
    <w:rsid w:val="00F16421"/>
    <w:rsid w:val="00F16868"/>
    <w:rsid w:val="00F17253"/>
    <w:rsid w:val="00F20663"/>
    <w:rsid w:val="00F20776"/>
    <w:rsid w:val="00F2080D"/>
    <w:rsid w:val="00F20A47"/>
    <w:rsid w:val="00F2114C"/>
    <w:rsid w:val="00F21844"/>
    <w:rsid w:val="00F2192F"/>
    <w:rsid w:val="00F2206B"/>
    <w:rsid w:val="00F22A95"/>
    <w:rsid w:val="00F22C71"/>
    <w:rsid w:val="00F22E65"/>
    <w:rsid w:val="00F23258"/>
    <w:rsid w:val="00F23351"/>
    <w:rsid w:val="00F2378D"/>
    <w:rsid w:val="00F23C58"/>
    <w:rsid w:val="00F249C1"/>
    <w:rsid w:val="00F24FA9"/>
    <w:rsid w:val="00F25577"/>
    <w:rsid w:val="00F256ED"/>
    <w:rsid w:val="00F258FA"/>
    <w:rsid w:val="00F25C1E"/>
    <w:rsid w:val="00F26145"/>
    <w:rsid w:val="00F2643A"/>
    <w:rsid w:val="00F265AC"/>
    <w:rsid w:val="00F27799"/>
    <w:rsid w:val="00F303FD"/>
    <w:rsid w:val="00F309DB"/>
    <w:rsid w:val="00F30B91"/>
    <w:rsid w:val="00F30C08"/>
    <w:rsid w:val="00F31A22"/>
    <w:rsid w:val="00F31DE7"/>
    <w:rsid w:val="00F3253D"/>
    <w:rsid w:val="00F33088"/>
    <w:rsid w:val="00F3308C"/>
    <w:rsid w:val="00F341AC"/>
    <w:rsid w:val="00F343CA"/>
    <w:rsid w:val="00F34A21"/>
    <w:rsid w:val="00F34B39"/>
    <w:rsid w:val="00F3511C"/>
    <w:rsid w:val="00F35270"/>
    <w:rsid w:val="00F354A6"/>
    <w:rsid w:val="00F35850"/>
    <w:rsid w:val="00F35AAC"/>
    <w:rsid w:val="00F35B88"/>
    <w:rsid w:val="00F35E49"/>
    <w:rsid w:val="00F36222"/>
    <w:rsid w:val="00F3681A"/>
    <w:rsid w:val="00F36D85"/>
    <w:rsid w:val="00F405D2"/>
    <w:rsid w:val="00F4098B"/>
    <w:rsid w:val="00F41427"/>
    <w:rsid w:val="00F42854"/>
    <w:rsid w:val="00F4287B"/>
    <w:rsid w:val="00F4311A"/>
    <w:rsid w:val="00F43909"/>
    <w:rsid w:val="00F43B28"/>
    <w:rsid w:val="00F45343"/>
    <w:rsid w:val="00F45596"/>
    <w:rsid w:val="00F45E28"/>
    <w:rsid w:val="00F46B32"/>
    <w:rsid w:val="00F46D11"/>
    <w:rsid w:val="00F46DBE"/>
    <w:rsid w:val="00F4770B"/>
    <w:rsid w:val="00F478CE"/>
    <w:rsid w:val="00F47E38"/>
    <w:rsid w:val="00F50284"/>
    <w:rsid w:val="00F50B88"/>
    <w:rsid w:val="00F518A7"/>
    <w:rsid w:val="00F51BD5"/>
    <w:rsid w:val="00F51CDA"/>
    <w:rsid w:val="00F51DA1"/>
    <w:rsid w:val="00F51F8A"/>
    <w:rsid w:val="00F52C40"/>
    <w:rsid w:val="00F537E1"/>
    <w:rsid w:val="00F538A7"/>
    <w:rsid w:val="00F53FF3"/>
    <w:rsid w:val="00F54BC6"/>
    <w:rsid w:val="00F55EE5"/>
    <w:rsid w:val="00F57046"/>
    <w:rsid w:val="00F570F2"/>
    <w:rsid w:val="00F574BE"/>
    <w:rsid w:val="00F60A7A"/>
    <w:rsid w:val="00F60AFF"/>
    <w:rsid w:val="00F60CBE"/>
    <w:rsid w:val="00F60FB6"/>
    <w:rsid w:val="00F6124C"/>
    <w:rsid w:val="00F61D95"/>
    <w:rsid w:val="00F62142"/>
    <w:rsid w:val="00F6296C"/>
    <w:rsid w:val="00F62CDE"/>
    <w:rsid w:val="00F62FCB"/>
    <w:rsid w:val="00F6344C"/>
    <w:rsid w:val="00F63FC0"/>
    <w:rsid w:val="00F64943"/>
    <w:rsid w:val="00F6548D"/>
    <w:rsid w:val="00F6566F"/>
    <w:rsid w:val="00F65DFE"/>
    <w:rsid w:val="00F66248"/>
    <w:rsid w:val="00F6666A"/>
    <w:rsid w:val="00F67885"/>
    <w:rsid w:val="00F70510"/>
    <w:rsid w:val="00F7154C"/>
    <w:rsid w:val="00F71A2F"/>
    <w:rsid w:val="00F71C26"/>
    <w:rsid w:val="00F720F8"/>
    <w:rsid w:val="00F72130"/>
    <w:rsid w:val="00F72241"/>
    <w:rsid w:val="00F722F6"/>
    <w:rsid w:val="00F72BD8"/>
    <w:rsid w:val="00F73307"/>
    <w:rsid w:val="00F73350"/>
    <w:rsid w:val="00F733C2"/>
    <w:rsid w:val="00F733C8"/>
    <w:rsid w:val="00F735CA"/>
    <w:rsid w:val="00F73AEF"/>
    <w:rsid w:val="00F75C0B"/>
    <w:rsid w:val="00F7624E"/>
    <w:rsid w:val="00F76C0D"/>
    <w:rsid w:val="00F76F32"/>
    <w:rsid w:val="00F804A0"/>
    <w:rsid w:val="00F80F13"/>
    <w:rsid w:val="00F81823"/>
    <w:rsid w:val="00F81B7D"/>
    <w:rsid w:val="00F8210F"/>
    <w:rsid w:val="00F8221E"/>
    <w:rsid w:val="00F82852"/>
    <w:rsid w:val="00F8315F"/>
    <w:rsid w:val="00F83777"/>
    <w:rsid w:val="00F83BDE"/>
    <w:rsid w:val="00F83D57"/>
    <w:rsid w:val="00F83E26"/>
    <w:rsid w:val="00F8465A"/>
    <w:rsid w:val="00F84D92"/>
    <w:rsid w:val="00F85E23"/>
    <w:rsid w:val="00F86E60"/>
    <w:rsid w:val="00F871D6"/>
    <w:rsid w:val="00F8791D"/>
    <w:rsid w:val="00F87B23"/>
    <w:rsid w:val="00F87E04"/>
    <w:rsid w:val="00F87F7E"/>
    <w:rsid w:val="00F90475"/>
    <w:rsid w:val="00F90D22"/>
    <w:rsid w:val="00F9187D"/>
    <w:rsid w:val="00F91C7F"/>
    <w:rsid w:val="00F91D74"/>
    <w:rsid w:val="00F921D9"/>
    <w:rsid w:val="00F9281E"/>
    <w:rsid w:val="00F935DC"/>
    <w:rsid w:val="00F9366F"/>
    <w:rsid w:val="00F93D8B"/>
    <w:rsid w:val="00F94111"/>
    <w:rsid w:val="00F94188"/>
    <w:rsid w:val="00F94549"/>
    <w:rsid w:val="00F94AC1"/>
    <w:rsid w:val="00F95515"/>
    <w:rsid w:val="00F95E89"/>
    <w:rsid w:val="00F96BAA"/>
    <w:rsid w:val="00F9790D"/>
    <w:rsid w:val="00F97B67"/>
    <w:rsid w:val="00F97D54"/>
    <w:rsid w:val="00F97DE7"/>
    <w:rsid w:val="00FA02DE"/>
    <w:rsid w:val="00FA03EC"/>
    <w:rsid w:val="00FA16B1"/>
    <w:rsid w:val="00FA1C9D"/>
    <w:rsid w:val="00FA278E"/>
    <w:rsid w:val="00FA2C47"/>
    <w:rsid w:val="00FA2F96"/>
    <w:rsid w:val="00FA3E76"/>
    <w:rsid w:val="00FA3FAE"/>
    <w:rsid w:val="00FA6688"/>
    <w:rsid w:val="00FA6AA9"/>
    <w:rsid w:val="00FA7BA7"/>
    <w:rsid w:val="00FB09A7"/>
    <w:rsid w:val="00FB16C7"/>
    <w:rsid w:val="00FB1DD7"/>
    <w:rsid w:val="00FB1F3E"/>
    <w:rsid w:val="00FB22C0"/>
    <w:rsid w:val="00FB38ED"/>
    <w:rsid w:val="00FB3A3E"/>
    <w:rsid w:val="00FB47B7"/>
    <w:rsid w:val="00FB4E5B"/>
    <w:rsid w:val="00FB5D87"/>
    <w:rsid w:val="00FB5FC8"/>
    <w:rsid w:val="00FB650C"/>
    <w:rsid w:val="00FB7A1F"/>
    <w:rsid w:val="00FC03C4"/>
    <w:rsid w:val="00FC0752"/>
    <w:rsid w:val="00FC1F97"/>
    <w:rsid w:val="00FC2153"/>
    <w:rsid w:val="00FC2725"/>
    <w:rsid w:val="00FC2DB0"/>
    <w:rsid w:val="00FC3BE9"/>
    <w:rsid w:val="00FC4CEC"/>
    <w:rsid w:val="00FC6018"/>
    <w:rsid w:val="00FC6051"/>
    <w:rsid w:val="00FC663F"/>
    <w:rsid w:val="00FC6B45"/>
    <w:rsid w:val="00FC6D10"/>
    <w:rsid w:val="00FC6E71"/>
    <w:rsid w:val="00FC7213"/>
    <w:rsid w:val="00FC7242"/>
    <w:rsid w:val="00FC7906"/>
    <w:rsid w:val="00FC7AA1"/>
    <w:rsid w:val="00FD179A"/>
    <w:rsid w:val="00FD24E9"/>
    <w:rsid w:val="00FD25B0"/>
    <w:rsid w:val="00FD2923"/>
    <w:rsid w:val="00FD31DB"/>
    <w:rsid w:val="00FD371F"/>
    <w:rsid w:val="00FD3A01"/>
    <w:rsid w:val="00FD3E66"/>
    <w:rsid w:val="00FD4A37"/>
    <w:rsid w:val="00FD4CB7"/>
    <w:rsid w:val="00FD5DB9"/>
    <w:rsid w:val="00FD5DFD"/>
    <w:rsid w:val="00FD6BBB"/>
    <w:rsid w:val="00FD753F"/>
    <w:rsid w:val="00FD7965"/>
    <w:rsid w:val="00FE0131"/>
    <w:rsid w:val="00FE092D"/>
    <w:rsid w:val="00FE14C9"/>
    <w:rsid w:val="00FE151F"/>
    <w:rsid w:val="00FE18F2"/>
    <w:rsid w:val="00FE1910"/>
    <w:rsid w:val="00FE2411"/>
    <w:rsid w:val="00FE253F"/>
    <w:rsid w:val="00FE2A2C"/>
    <w:rsid w:val="00FE2C8A"/>
    <w:rsid w:val="00FE372A"/>
    <w:rsid w:val="00FE4910"/>
    <w:rsid w:val="00FE4912"/>
    <w:rsid w:val="00FE535B"/>
    <w:rsid w:val="00FE6B81"/>
    <w:rsid w:val="00FE6BB9"/>
    <w:rsid w:val="00FE7E0E"/>
    <w:rsid w:val="00FF02B8"/>
    <w:rsid w:val="00FF12C7"/>
    <w:rsid w:val="00FF1C1B"/>
    <w:rsid w:val="00FF1D96"/>
    <w:rsid w:val="00FF1FC9"/>
    <w:rsid w:val="00FF28FE"/>
    <w:rsid w:val="00FF295E"/>
    <w:rsid w:val="00FF3467"/>
    <w:rsid w:val="00FF390F"/>
    <w:rsid w:val="00FF3B5F"/>
    <w:rsid w:val="00FF3F11"/>
    <w:rsid w:val="00FF436F"/>
    <w:rsid w:val="00FF48E9"/>
    <w:rsid w:val="00FF4EBF"/>
    <w:rsid w:val="00FF5271"/>
    <w:rsid w:val="00FF5A19"/>
    <w:rsid w:val="00FF5EAB"/>
    <w:rsid w:val="00FF62E1"/>
    <w:rsid w:val="00FF6592"/>
    <w:rsid w:val="00FF71B8"/>
    <w:rsid w:val="00FF736D"/>
    <w:rsid w:val="00FF79F3"/>
    <w:rsid w:val="00FF7B46"/>
    <w:rsid w:val="00FF7D0B"/>
    <w:rsid w:val="00FF7D99"/>
    <w:rsid w:val="00FF7DA2"/>
    <w:rsid w:val="00FF7D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EE2BA5"/>
  <w15:chartTrackingRefBased/>
  <w15:docId w15:val="{2CC6CD8F-6C8A-432A-9F06-4616ECCBB5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22A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D41B1"/>
    <w:pPr>
      <w:ind w:left="720"/>
      <w:contextualSpacing/>
    </w:pPr>
  </w:style>
  <w:style w:type="paragraph" w:styleId="NoSpacing">
    <w:name w:val="No Spacing"/>
    <w:uiPriority w:val="1"/>
    <w:qFormat/>
    <w:rsid w:val="005F494A"/>
    <w:pPr>
      <w:spacing w:after="0" w:line="240" w:lineRule="auto"/>
    </w:pPr>
  </w:style>
  <w:style w:type="character" w:styleId="CommentReference">
    <w:name w:val="annotation reference"/>
    <w:basedOn w:val="DefaultParagraphFont"/>
    <w:uiPriority w:val="99"/>
    <w:semiHidden/>
    <w:unhideWhenUsed/>
    <w:rsid w:val="002348CC"/>
    <w:rPr>
      <w:sz w:val="16"/>
      <w:szCs w:val="16"/>
    </w:rPr>
  </w:style>
  <w:style w:type="paragraph" w:styleId="CommentText">
    <w:name w:val="annotation text"/>
    <w:basedOn w:val="Normal"/>
    <w:link w:val="CommentTextChar"/>
    <w:uiPriority w:val="99"/>
    <w:unhideWhenUsed/>
    <w:rsid w:val="002348CC"/>
    <w:pPr>
      <w:spacing w:line="240" w:lineRule="auto"/>
    </w:pPr>
    <w:rPr>
      <w:sz w:val="20"/>
      <w:szCs w:val="20"/>
    </w:rPr>
  </w:style>
  <w:style w:type="character" w:customStyle="1" w:styleId="CommentTextChar">
    <w:name w:val="Comment Text Char"/>
    <w:basedOn w:val="DefaultParagraphFont"/>
    <w:link w:val="CommentText"/>
    <w:uiPriority w:val="99"/>
    <w:rsid w:val="002348CC"/>
    <w:rPr>
      <w:sz w:val="20"/>
      <w:szCs w:val="20"/>
    </w:rPr>
  </w:style>
  <w:style w:type="paragraph" w:styleId="CommentSubject">
    <w:name w:val="annotation subject"/>
    <w:basedOn w:val="CommentText"/>
    <w:next w:val="CommentText"/>
    <w:link w:val="CommentSubjectChar"/>
    <w:uiPriority w:val="99"/>
    <w:semiHidden/>
    <w:unhideWhenUsed/>
    <w:rsid w:val="002348CC"/>
    <w:rPr>
      <w:b/>
      <w:bCs/>
    </w:rPr>
  </w:style>
  <w:style w:type="character" w:customStyle="1" w:styleId="CommentSubjectChar">
    <w:name w:val="Comment Subject Char"/>
    <w:basedOn w:val="CommentTextChar"/>
    <w:link w:val="CommentSubject"/>
    <w:uiPriority w:val="99"/>
    <w:semiHidden/>
    <w:rsid w:val="002348CC"/>
    <w:rPr>
      <w:b/>
      <w:bCs/>
      <w:sz w:val="20"/>
      <w:szCs w:val="20"/>
    </w:rPr>
  </w:style>
  <w:style w:type="paragraph" w:styleId="Header">
    <w:name w:val="header"/>
    <w:basedOn w:val="Normal"/>
    <w:link w:val="HeaderChar"/>
    <w:uiPriority w:val="99"/>
    <w:unhideWhenUsed/>
    <w:rsid w:val="00A72FA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72FAD"/>
  </w:style>
  <w:style w:type="paragraph" w:styleId="Footer">
    <w:name w:val="footer"/>
    <w:basedOn w:val="Normal"/>
    <w:link w:val="FooterChar"/>
    <w:uiPriority w:val="99"/>
    <w:unhideWhenUsed/>
    <w:rsid w:val="00A72FA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72FAD"/>
  </w:style>
  <w:style w:type="character" w:styleId="Hyperlink">
    <w:name w:val="Hyperlink"/>
    <w:basedOn w:val="DefaultParagraphFont"/>
    <w:uiPriority w:val="99"/>
    <w:unhideWhenUsed/>
    <w:rsid w:val="001435FE"/>
    <w:rPr>
      <w:color w:val="0563C1" w:themeColor="hyperlink"/>
      <w:u w:val="single"/>
    </w:rPr>
  </w:style>
  <w:style w:type="character" w:customStyle="1" w:styleId="UnresolvedMention1">
    <w:name w:val="Unresolved Mention1"/>
    <w:basedOn w:val="DefaultParagraphFont"/>
    <w:uiPriority w:val="99"/>
    <w:semiHidden/>
    <w:unhideWhenUsed/>
    <w:rsid w:val="001435FE"/>
    <w:rPr>
      <w:color w:val="605E5C"/>
      <w:shd w:val="clear" w:color="auto" w:fill="E1DFDD"/>
    </w:rPr>
  </w:style>
  <w:style w:type="paragraph" w:styleId="BalloonText">
    <w:name w:val="Balloon Text"/>
    <w:basedOn w:val="Normal"/>
    <w:link w:val="BalloonTextChar"/>
    <w:uiPriority w:val="99"/>
    <w:semiHidden/>
    <w:unhideWhenUsed/>
    <w:rsid w:val="00F249C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49C1"/>
    <w:rPr>
      <w:rFonts w:ascii="Segoe UI" w:hAnsi="Segoe UI" w:cs="Segoe UI"/>
      <w:sz w:val="18"/>
      <w:szCs w:val="18"/>
    </w:rPr>
  </w:style>
  <w:style w:type="paragraph" w:styleId="Revision">
    <w:name w:val="Revision"/>
    <w:hidden/>
    <w:uiPriority w:val="99"/>
    <w:semiHidden/>
    <w:rsid w:val="00950D0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49288">
      <w:bodyDiv w:val="1"/>
      <w:marLeft w:val="0"/>
      <w:marRight w:val="0"/>
      <w:marTop w:val="0"/>
      <w:marBottom w:val="0"/>
      <w:divBdr>
        <w:top w:val="none" w:sz="0" w:space="0" w:color="auto"/>
        <w:left w:val="none" w:sz="0" w:space="0" w:color="auto"/>
        <w:bottom w:val="none" w:sz="0" w:space="0" w:color="auto"/>
        <w:right w:val="none" w:sz="0" w:space="0" w:color="auto"/>
      </w:divBdr>
    </w:div>
    <w:div w:id="116678720">
      <w:bodyDiv w:val="1"/>
      <w:marLeft w:val="0"/>
      <w:marRight w:val="0"/>
      <w:marTop w:val="0"/>
      <w:marBottom w:val="0"/>
      <w:divBdr>
        <w:top w:val="none" w:sz="0" w:space="0" w:color="auto"/>
        <w:left w:val="none" w:sz="0" w:space="0" w:color="auto"/>
        <w:bottom w:val="none" w:sz="0" w:space="0" w:color="auto"/>
        <w:right w:val="none" w:sz="0" w:space="0" w:color="auto"/>
      </w:divBdr>
    </w:div>
    <w:div w:id="122236192">
      <w:bodyDiv w:val="1"/>
      <w:marLeft w:val="0"/>
      <w:marRight w:val="0"/>
      <w:marTop w:val="0"/>
      <w:marBottom w:val="0"/>
      <w:divBdr>
        <w:top w:val="none" w:sz="0" w:space="0" w:color="auto"/>
        <w:left w:val="none" w:sz="0" w:space="0" w:color="auto"/>
        <w:bottom w:val="none" w:sz="0" w:space="0" w:color="auto"/>
        <w:right w:val="none" w:sz="0" w:space="0" w:color="auto"/>
      </w:divBdr>
    </w:div>
    <w:div w:id="132529361">
      <w:bodyDiv w:val="1"/>
      <w:marLeft w:val="0"/>
      <w:marRight w:val="0"/>
      <w:marTop w:val="0"/>
      <w:marBottom w:val="0"/>
      <w:divBdr>
        <w:top w:val="none" w:sz="0" w:space="0" w:color="auto"/>
        <w:left w:val="none" w:sz="0" w:space="0" w:color="auto"/>
        <w:bottom w:val="none" w:sz="0" w:space="0" w:color="auto"/>
        <w:right w:val="none" w:sz="0" w:space="0" w:color="auto"/>
      </w:divBdr>
    </w:div>
    <w:div w:id="176114981">
      <w:bodyDiv w:val="1"/>
      <w:marLeft w:val="0"/>
      <w:marRight w:val="0"/>
      <w:marTop w:val="0"/>
      <w:marBottom w:val="0"/>
      <w:divBdr>
        <w:top w:val="none" w:sz="0" w:space="0" w:color="auto"/>
        <w:left w:val="none" w:sz="0" w:space="0" w:color="auto"/>
        <w:bottom w:val="none" w:sz="0" w:space="0" w:color="auto"/>
        <w:right w:val="none" w:sz="0" w:space="0" w:color="auto"/>
      </w:divBdr>
    </w:div>
    <w:div w:id="180630462">
      <w:bodyDiv w:val="1"/>
      <w:marLeft w:val="0"/>
      <w:marRight w:val="0"/>
      <w:marTop w:val="0"/>
      <w:marBottom w:val="0"/>
      <w:divBdr>
        <w:top w:val="none" w:sz="0" w:space="0" w:color="auto"/>
        <w:left w:val="none" w:sz="0" w:space="0" w:color="auto"/>
        <w:bottom w:val="none" w:sz="0" w:space="0" w:color="auto"/>
        <w:right w:val="none" w:sz="0" w:space="0" w:color="auto"/>
      </w:divBdr>
    </w:div>
    <w:div w:id="213391987">
      <w:bodyDiv w:val="1"/>
      <w:marLeft w:val="0"/>
      <w:marRight w:val="0"/>
      <w:marTop w:val="0"/>
      <w:marBottom w:val="0"/>
      <w:divBdr>
        <w:top w:val="none" w:sz="0" w:space="0" w:color="auto"/>
        <w:left w:val="none" w:sz="0" w:space="0" w:color="auto"/>
        <w:bottom w:val="none" w:sz="0" w:space="0" w:color="auto"/>
        <w:right w:val="none" w:sz="0" w:space="0" w:color="auto"/>
      </w:divBdr>
    </w:div>
    <w:div w:id="221066091">
      <w:bodyDiv w:val="1"/>
      <w:marLeft w:val="0"/>
      <w:marRight w:val="0"/>
      <w:marTop w:val="0"/>
      <w:marBottom w:val="0"/>
      <w:divBdr>
        <w:top w:val="none" w:sz="0" w:space="0" w:color="auto"/>
        <w:left w:val="none" w:sz="0" w:space="0" w:color="auto"/>
        <w:bottom w:val="none" w:sz="0" w:space="0" w:color="auto"/>
        <w:right w:val="none" w:sz="0" w:space="0" w:color="auto"/>
      </w:divBdr>
    </w:div>
    <w:div w:id="237371446">
      <w:bodyDiv w:val="1"/>
      <w:marLeft w:val="0"/>
      <w:marRight w:val="0"/>
      <w:marTop w:val="0"/>
      <w:marBottom w:val="0"/>
      <w:divBdr>
        <w:top w:val="none" w:sz="0" w:space="0" w:color="auto"/>
        <w:left w:val="none" w:sz="0" w:space="0" w:color="auto"/>
        <w:bottom w:val="none" w:sz="0" w:space="0" w:color="auto"/>
        <w:right w:val="none" w:sz="0" w:space="0" w:color="auto"/>
      </w:divBdr>
    </w:div>
    <w:div w:id="243564498">
      <w:bodyDiv w:val="1"/>
      <w:marLeft w:val="0"/>
      <w:marRight w:val="0"/>
      <w:marTop w:val="0"/>
      <w:marBottom w:val="0"/>
      <w:divBdr>
        <w:top w:val="none" w:sz="0" w:space="0" w:color="auto"/>
        <w:left w:val="none" w:sz="0" w:space="0" w:color="auto"/>
        <w:bottom w:val="none" w:sz="0" w:space="0" w:color="auto"/>
        <w:right w:val="none" w:sz="0" w:space="0" w:color="auto"/>
      </w:divBdr>
    </w:div>
    <w:div w:id="259457416">
      <w:bodyDiv w:val="1"/>
      <w:marLeft w:val="0"/>
      <w:marRight w:val="0"/>
      <w:marTop w:val="0"/>
      <w:marBottom w:val="0"/>
      <w:divBdr>
        <w:top w:val="none" w:sz="0" w:space="0" w:color="auto"/>
        <w:left w:val="none" w:sz="0" w:space="0" w:color="auto"/>
        <w:bottom w:val="none" w:sz="0" w:space="0" w:color="auto"/>
        <w:right w:val="none" w:sz="0" w:space="0" w:color="auto"/>
      </w:divBdr>
    </w:div>
    <w:div w:id="465440730">
      <w:bodyDiv w:val="1"/>
      <w:marLeft w:val="0"/>
      <w:marRight w:val="0"/>
      <w:marTop w:val="0"/>
      <w:marBottom w:val="0"/>
      <w:divBdr>
        <w:top w:val="none" w:sz="0" w:space="0" w:color="auto"/>
        <w:left w:val="none" w:sz="0" w:space="0" w:color="auto"/>
        <w:bottom w:val="none" w:sz="0" w:space="0" w:color="auto"/>
        <w:right w:val="none" w:sz="0" w:space="0" w:color="auto"/>
      </w:divBdr>
    </w:div>
    <w:div w:id="466092912">
      <w:bodyDiv w:val="1"/>
      <w:marLeft w:val="0"/>
      <w:marRight w:val="0"/>
      <w:marTop w:val="0"/>
      <w:marBottom w:val="0"/>
      <w:divBdr>
        <w:top w:val="none" w:sz="0" w:space="0" w:color="auto"/>
        <w:left w:val="none" w:sz="0" w:space="0" w:color="auto"/>
        <w:bottom w:val="none" w:sz="0" w:space="0" w:color="auto"/>
        <w:right w:val="none" w:sz="0" w:space="0" w:color="auto"/>
      </w:divBdr>
    </w:div>
    <w:div w:id="586620372">
      <w:bodyDiv w:val="1"/>
      <w:marLeft w:val="0"/>
      <w:marRight w:val="0"/>
      <w:marTop w:val="0"/>
      <w:marBottom w:val="0"/>
      <w:divBdr>
        <w:top w:val="none" w:sz="0" w:space="0" w:color="auto"/>
        <w:left w:val="none" w:sz="0" w:space="0" w:color="auto"/>
        <w:bottom w:val="none" w:sz="0" w:space="0" w:color="auto"/>
        <w:right w:val="none" w:sz="0" w:space="0" w:color="auto"/>
      </w:divBdr>
    </w:div>
    <w:div w:id="592055884">
      <w:bodyDiv w:val="1"/>
      <w:marLeft w:val="0"/>
      <w:marRight w:val="0"/>
      <w:marTop w:val="0"/>
      <w:marBottom w:val="0"/>
      <w:divBdr>
        <w:top w:val="none" w:sz="0" w:space="0" w:color="auto"/>
        <w:left w:val="none" w:sz="0" w:space="0" w:color="auto"/>
        <w:bottom w:val="none" w:sz="0" w:space="0" w:color="auto"/>
        <w:right w:val="none" w:sz="0" w:space="0" w:color="auto"/>
      </w:divBdr>
    </w:div>
    <w:div w:id="614562857">
      <w:bodyDiv w:val="1"/>
      <w:marLeft w:val="0"/>
      <w:marRight w:val="0"/>
      <w:marTop w:val="0"/>
      <w:marBottom w:val="0"/>
      <w:divBdr>
        <w:top w:val="none" w:sz="0" w:space="0" w:color="auto"/>
        <w:left w:val="none" w:sz="0" w:space="0" w:color="auto"/>
        <w:bottom w:val="none" w:sz="0" w:space="0" w:color="auto"/>
        <w:right w:val="none" w:sz="0" w:space="0" w:color="auto"/>
      </w:divBdr>
    </w:div>
    <w:div w:id="618529929">
      <w:bodyDiv w:val="1"/>
      <w:marLeft w:val="0"/>
      <w:marRight w:val="0"/>
      <w:marTop w:val="0"/>
      <w:marBottom w:val="0"/>
      <w:divBdr>
        <w:top w:val="none" w:sz="0" w:space="0" w:color="auto"/>
        <w:left w:val="none" w:sz="0" w:space="0" w:color="auto"/>
        <w:bottom w:val="none" w:sz="0" w:space="0" w:color="auto"/>
        <w:right w:val="none" w:sz="0" w:space="0" w:color="auto"/>
      </w:divBdr>
    </w:div>
    <w:div w:id="645353061">
      <w:bodyDiv w:val="1"/>
      <w:marLeft w:val="0"/>
      <w:marRight w:val="0"/>
      <w:marTop w:val="0"/>
      <w:marBottom w:val="0"/>
      <w:divBdr>
        <w:top w:val="none" w:sz="0" w:space="0" w:color="auto"/>
        <w:left w:val="none" w:sz="0" w:space="0" w:color="auto"/>
        <w:bottom w:val="none" w:sz="0" w:space="0" w:color="auto"/>
        <w:right w:val="none" w:sz="0" w:space="0" w:color="auto"/>
      </w:divBdr>
    </w:div>
    <w:div w:id="773324820">
      <w:bodyDiv w:val="1"/>
      <w:marLeft w:val="0"/>
      <w:marRight w:val="0"/>
      <w:marTop w:val="0"/>
      <w:marBottom w:val="0"/>
      <w:divBdr>
        <w:top w:val="none" w:sz="0" w:space="0" w:color="auto"/>
        <w:left w:val="none" w:sz="0" w:space="0" w:color="auto"/>
        <w:bottom w:val="none" w:sz="0" w:space="0" w:color="auto"/>
        <w:right w:val="none" w:sz="0" w:space="0" w:color="auto"/>
      </w:divBdr>
    </w:div>
    <w:div w:id="816191889">
      <w:bodyDiv w:val="1"/>
      <w:marLeft w:val="0"/>
      <w:marRight w:val="0"/>
      <w:marTop w:val="0"/>
      <w:marBottom w:val="0"/>
      <w:divBdr>
        <w:top w:val="none" w:sz="0" w:space="0" w:color="auto"/>
        <w:left w:val="none" w:sz="0" w:space="0" w:color="auto"/>
        <w:bottom w:val="none" w:sz="0" w:space="0" w:color="auto"/>
        <w:right w:val="none" w:sz="0" w:space="0" w:color="auto"/>
      </w:divBdr>
    </w:div>
    <w:div w:id="824592943">
      <w:bodyDiv w:val="1"/>
      <w:marLeft w:val="0"/>
      <w:marRight w:val="0"/>
      <w:marTop w:val="0"/>
      <w:marBottom w:val="0"/>
      <w:divBdr>
        <w:top w:val="none" w:sz="0" w:space="0" w:color="auto"/>
        <w:left w:val="none" w:sz="0" w:space="0" w:color="auto"/>
        <w:bottom w:val="none" w:sz="0" w:space="0" w:color="auto"/>
        <w:right w:val="none" w:sz="0" w:space="0" w:color="auto"/>
      </w:divBdr>
    </w:div>
    <w:div w:id="916475815">
      <w:bodyDiv w:val="1"/>
      <w:marLeft w:val="0"/>
      <w:marRight w:val="0"/>
      <w:marTop w:val="0"/>
      <w:marBottom w:val="0"/>
      <w:divBdr>
        <w:top w:val="none" w:sz="0" w:space="0" w:color="auto"/>
        <w:left w:val="none" w:sz="0" w:space="0" w:color="auto"/>
        <w:bottom w:val="none" w:sz="0" w:space="0" w:color="auto"/>
        <w:right w:val="none" w:sz="0" w:space="0" w:color="auto"/>
      </w:divBdr>
    </w:div>
    <w:div w:id="925109941">
      <w:bodyDiv w:val="1"/>
      <w:marLeft w:val="0"/>
      <w:marRight w:val="0"/>
      <w:marTop w:val="0"/>
      <w:marBottom w:val="0"/>
      <w:divBdr>
        <w:top w:val="none" w:sz="0" w:space="0" w:color="auto"/>
        <w:left w:val="none" w:sz="0" w:space="0" w:color="auto"/>
        <w:bottom w:val="none" w:sz="0" w:space="0" w:color="auto"/>
        <w:right w:val="none" w:sz="0" w:space="0" w:color="auto"/>
      </w:divBdr>
    </w:div>
    <w:div w:id="927693634">
      <w:bodyDiv w:val="1"/>
      <w:marLeft w:val="0"/>
      <w:marRight w:val="0"/>
      <w:marTop w:val="0"/>
      <w:marBottom w:val="0"/>
      <w:divBdr>
        <w:top w:val="none" w:sz="0" w:space="0" w:color="auto"/>
        <w:left w:val="none" w:sz="0" w:space="0" w:color="auto"/>
        <w:bottom w:val="none" w:sz="0" w:space="0" w:color="auto"/>
        <w:right w:val="none" w:sz="0" w:space="0" w:color="auto"/>
      </w:divBdr>
    </w:div>
    <w:div w:id="1004629482">
      <w:bodyDiv w:val="1"/>
      <w:marLeft w:val="0"/>
      <w:marRight w:val="0"/>
      <w:marTop w:val="0"/>
      <w:marBottom w:val="0"/>
      <w:divBdr>
        <w:top w:val="none" w:sz="0" w:space="0" w:color="auto"/>
        <w:left w:val="none" w:sz="0" w:space="0" w:color="auto"/>
        <w:bottom w:val="none" w:sz="0" w:space="0" w:color="auto"/>
        <w:right w:val="none" w:sz="0" w:space="0" w:color="auto"/>
      </w:divBdr>
    </w:div>
    <w:div w:id="1052970043">
      <w:bodyDiv w:val="1"/>
      <w:marLeft w:val="0"/>
      <w:marRight w:val="0"/>
      <w:marTop w:val="0"/>
      <w:marBottom w:val="0"/>
      <w:divBdr>
        <w:top w:val="none" w:sz="0" w:space="0" w:color="auto"/>
        <w:left w:val="none" w:sz="0" w:space="0" w:color="auto"/>
        <w:bottom w:val="none" w:sz="0" w:space="0" w:color="auto"/>
        <w:right w:val="none" w:sz="0" w:space="0" w:color="auto"/>
      </w:divBdr>
    </w:div>
    <w:div w:id="1057557601">
      <w:bodyDiv w:val="1"/>
      <w:marLeft w:val="0"/>
      <w:marRight w:val="0"/>
      <w:marTop w:val="0"/>
      <w:marBottom w:val="0"/>
      <w:divBdr>
        <w:top w:val="none" w:sz="0" w:space="0" w:color="auto"/>
        <w:left w:val="none" w:sz="0" w:space="0" w:color="auto"/>
        <w:bottom w:val="none" w:sz="0" w:space="0" w:color="auto"/>
        <w:right w:val="none" w:sz="0" w:space="0" w:color="auto"/>
      </w:divBdr>
    </w:div>
    <w:div w:id="1084258333">
      <w:bodyDiv w:val="1"/>
      <w:marLeft w:val="0"/>
      <w:marRight w:val="0"/>
      <w:marTop w:val="0"/>
      <w:marBottom w:val="0"/>
      <w:divBdr>
        <w:top w:val="none" w:sz="0" w:space="0" w:color="auto"/>
        <w:left w:val="none" w:sz="0" w:space="0" w:color="auto"/>
        <w:bottom w:val="none" w:sz="0" w:space="0" w:color="auto"/>
        <w:right w:val="none" w:sz="0" w:space="0" w:color="auto"/>
      </w:divBdr>
    </w:div>
    <w:div w:id="1108965477">
      <w:bodyDiv w:val="1"/>
      <w:marLeft w:val="0"/>
      <w:marRight w:val="0"/>
      <w:marTop w:val="0"/>
      <w:marBottom w:val="0"/>
      <w:divBdr>
        <w:top w:val="none" w:sz="0" w:space="0" w:color="auto"/>
        <w:left w:val="none" w:sz="0" w:space="0" w:color="auto"/>
        <w:bottom w:val="none" w:sz="0" w:space="0" w:color="auto"/>
        <w:right w:val="none" w:sz="0" w:space="0" w:color="auto"/>
      </w:divBdr>
    </w:div>
    <w:div w:id="1130169627">
      <w:bodyDiv w:val="1"/>
      <w:marLeft w:val="0"/>
      <w:marRight w:val="0"/>
      <w:marTop w:val="0"/>
      <w:marBottom w:val="0"/>
      <w:divBdr>
        <w:top w:val="none" w:sz="0" w:space="0" w:color="auto"/>
        <w:left w:val="none" w:sz="0" w:space="0" w:color="auto"/>
        <w:bottom w:val="none" w:sz="0" w:space="0" w:color="auto"/>
        <w:right w:val="none" w:sz="0" w:space="0" w:color="auto"/>
      </w:divBdr>
    </w:div>
    <w:div w:id="1216089206">
      <w:bodyDiv w:val="1"/>
      <w:marLeft w:val="0"/>
      <w:marRight w:val="0"/>
      <w:marTop w:val="0"/>
      <w:marBottom w:val="0"/>
      <w:divBdr>
        <w:top w:val="none" w:sz="0" w:space="0" w:color="auto"/>
        <w:left w:val="none" w:sz="0" w:space="0" w:color="auto"/>
        <w:bottom w:val="none" w:sz="0" w:space="0" w:color="auto"/>
        <w:right w:val="none" w:sz="0" w:space="0" w:color="auto"/>
      </w:divBdr>
    </w:div>
    <w:div w:id="1270746772">
      <w:bodyDiv w:val="1"/>
      <w:marLeft w:val="0"/>
      <w:marRight w:val="0"/>
      <w:marTop w:val="0"/>
      <w:marBottom w:val="0"/>
      <w:divBdr>
        <w:top w:val="none" w:sz="0" w:space="0" w:color="auto"/>
        <w:left w:val="none" w:sz="0" w:space="0" w:color="auto"/>
        <w:bottom w:val="none" w:sz="0" w:space="0" w:color="auto"/>
        <w:right w:val="none" w:sz="0" w:space="0" w:color="auto"/>
      </w:divBdr>
    </w:div>
    <w:div w:id="1299382978">
      <w:bodyDiv w:val="1"/>
      <w:marLeft w:val="0"/>
      <w:marRight w:val="0"/>
      <w:marTop w:val="0"/>
      <w:marBottom w:val="0"/>
      <w:divBdr>
        <w:top w:val="none" w:sz="0" w:space="0" w:color="auto"/>
        <w:left w:val="none" w:sz="0" w:space="0" w:color="auto"/>
        <w:bottom w:val="none" w:sz="0" w:space="0" w:color="auto"/>
        <w:right w:val="none" w:sz="0" w:space="0" w:color="auto"/>
      </w:divBdr>
    </w:div>
    <w:div w:id="1387215368">
      <w:bodyDiv w:val="1"/>
      <w:marLeft w:val="0"/>
      <w:marRight w:val="0"/>
      <w:marTop w:val="0"/>
      <w:marBottom w:val="0"/>
      <w:divBdr>
        <w:top w:val="none" w:sz="0" w:space="0" w:color="auto"/>
        <w:left w:val="none" w:sz="0" w:space="0" w:color="auto"/>
        <w:bottom w:val="none" w:sz="0" w:space="0" w:color="auto"/>
        <w:right w:val="none" w:sz="0" w:space="0" w:color="auto"/>
      </w:divBdr>
    </w:div>
    <w:div w:id="1639803566">
      <w:bodyDiv w:val="1"/>
      <w:marLeft w:val="0"/>
      <w:marRight w:val="0"/>
      <w:marTop w:val="0"/>
      <w:marBottom w:val="0"/>
      <w:divBdr>
        <w:top w:val="none" w:sz="0" w:space="0" w:color="auto"/>
        <w:left w:val="none" w:sz="0" w:space="0" w:color="auto"/>
        <w:bottom w:val="none" w:sz="0" w:space="0" w:color="auto"/>
        <w:right w:val="none" w:sz="0" w:space="0" w:color="auto"/>
      </w:divBdr>
    </w:div>
    <w:div w:id="1642998050">
      <w:bodyDiv w:val="1"/>
      <w:marLeft w:val="0"/>
      <w:marRight w:val="0"/>
      <w:marTop w:val="0"/>
      <w:marBottom w:val="0"/>
      <w:divBdr>
        <w:top w:val="none" w:sz="0" w:space="0" w:color="auto"/>
        <w:left w:val="none" w:sz="0" w:space="0" w:color="auto"/>
        <w:bottom w:val="none" w:sz="0" w:space="0" w:color="auto"/>
        <w:right w:val="none" w:sz="0" w:space="0" w:color="auto"/>
      </w:divBdr>
    </w:div>
    <w:div w:id="1706565189">
      <w:bodyDiv w:val="1"/>
      <w:marLeft w:val="0"/>
      <w:marRight w:val="0"/>
      <w:marTop w:val="0"/>
      <w:marBottom w:val="0"/>
      <w:divBdr>
        <w:top w:val="none" w:sz="0" w:space="0" w:color="auto"/>
        <w:left w:val="none" w:sz="0" w:space="0" w:color="auto"/>
        <w:bottom w:val="none" w:sz="0" w:space="0" w:color="auto"/>
        <w:right w:val="none" w:sz="0" w:space="0" w:color="auto"/>
      </w:divBdr>
    </w:div>
    <w:div w:id="1723139558">
      <w:bodyDiv w:val="1"/>
      <w:marLeft w:val="0"/>
      <w:marRight w:val="0"/>
      <w:marTop w:val="0"/>
      <w:marBottom w:val="0"/>
      <w:divBdr>
        <w:top w:val="none" w:sz="0" w:space="0" w:color="auto"/>
        <w:left w:val="none" w:sz="0" w:space="0" w:color="auto"/>
        <w:bottom w:val="none" w:sz="0" w:space="0" w:color="auto"/>
        <w:right w:val="none" w:sz="0" w:space="0" w:color="auto"/>
      </w:divBdr>
    </w:div>
    <w:div w:id="1775779394">
      <w:bodyDiv w:val="1"/>
      <w:marLeft w:val="0"/>
      <w:marRight w:val="0"/>
      <w:marTop w:val="0"/>
      <w:marBottom w:val="0"/>
      <w:divBdr>
        <w:top w:val="none" w:sz="0" w:space="0" w:color="auto"/>
        <w:left w:val="none" w:sz="0" w:space="0" w:color="auto"/>
        <w:bottom w:val="none" w:sz="0" w:space="0" w:color="auto"/>
        <w:right w:val="none" w:sz="0" w:space="0" w:color="auto"/>
      </w:divBdr>
    </w:div>
    <w:div w:id="1778405265">
      <w:bodyDiv w:val="1"/>
      <w:marLeft w:val="0"/>
      <w:marRight w:val="0"/>
      <w:marTop w:val="0"/>
      <w:marBottom w:val="0"/>
      <w:divBdr>
        <w:top w:val="none" w:sz="0" w:space="0" w:color="auto"/>
        <w:left w:val="none" w:sz="0" w:space="0" w:color="auto"/>
        <w:bottom w:val="none" w:sz="0" w:space="0" w:color="auto"/>
        <w:right w:val="none" w:sz="0" w:space="0" w:color="auto"/>
      </w:divBdr>
    </w:div>
    <w:div w:id="1821573541">
      <w:bodyDiv w:val="1"/>
      <w:marLeft w:val="0"/>
      <w:marRight w:val="0"/>
      <w:marTop w:val="0"/>
      <w:marBottom w:val="0"/>
      <w:divBdr>
        <w:top w:val="none" w:sz="0" w:space="0" w:color="auto"/>
        <w:left w:val="none" w:sz="0" w:space="0" w:color="auto"/>
        <w:bottom w:val="none" w:sz="0" w:space="0" w:color="auto"/>
        <w:right w:val="none" w:sz="0" w:space="0" w:color="auto"/>
      </w:divBdr>
    </w:div>
    <w:div w:id="1827671203">
      <w:bodyDiv w:val="1"/>
      <w:marLeft w:val="0"/>
      <w:marRight w:val="0"/>
      <w:marTop w:val="0"/>
      <w:marBottom w:val="0"/>
      <w:divBdr>
        <w:top w:val="none" w:sz="0" w:space="0" w:color="auto"/>
        <w:left w:val="none" w:sz="0" w:space="0" w:color="auto"/>
        <w:bottom w:val="none" w:sz="0" w:space="0" w:color="auto"/>
        <w:right w:val="none" w:sz="0" w:space="0" w:color="auto"/>
      </w:divBdr>
    </w:div>
    <w:div w:id="1941908496">
      <w:bodyDiv w:val="1"/>
      <w:marLeft w:val="0"/>
      <w:marRight w:val="0"/>
      <w:marTop w:val="0"/>
      <w:marBottom w:val="0"/>
      <w:divBdr>
        <w:top w:val="none" w:sz="0" w:space="0" w:color="auto"/>
        <w:left w:val="none" w:sz="0" w:space="0" w:color="auto"/>
        <w:bottom w:val="none" w:sz="0" w:space="0" w:color="auto"/>
        <w:right w:val="none" w:sz="0" w:space="0" w:color="auto"/>
      </w:divBdr>
    </w:div>
    <w:div w:id="2022316093">
      <w:bodyDiv w:val="1"/>
      <w:marLeft w:val="0"/>
      <w:marRight w:val="0"/>
      <w:marTop w:val="0"/>
      <w:marBottom w:val="0"/>
      <w:divBdr>
        <w:top w:val="none" w:sz="0" w:space="0" w:color="auto"/>
        <w:left w:val="none" w:sz="0" w:space="0" w:color="auto"/>
        <w:bottom w:val="none" w:sz="0" w:space="0" w:color="auto"/>
        <w:right w:val="none" w:sz="0" w:space="0" w:color="auto"/>
      </w:divBdr>
    </w:div>
    <w:div w:id="2024670259">
      <w:bodyDiv w:val="1"/>
      <w:marLeft w:val="0"/>
      <w:marRight w:val="0"/>
      <w:marTop w:val="0"/>
      <w:marBottom w:val="0"/>
      <w:divBdr>
        <w:top w:val="none" w:sz="0" w:space="0" w:color="auto"/>
        <w:left w:val="none" w:sz="0" w:space="0" w:color="auto"/>
        <w:bottom w:val="none" w:sz="0" w:space="0" w:color="auto"/>
        <w:right w:val="none" w:sz="0" w:space="0" w:color="auto"/>
      </w:divBdr>
    </w:div>
    <w:div w:id="2114476552">
      <w:bodyDiv w:val="1"/>
      <w:marLeft w:val="0"/>
      <w:marRight w:val="0"/>
      <w:marTop w:val="0"/>
      <w:marBottom w:val="0"/>
      <w:divBdr>
        <w:top w:val="none" w:sz="0" w:space="0" w:color="auto"/>
        <w:left w:val="none" w:sz="0" w:space="0" w:color="auto"/>
        <w:bottom w:val="none" w:sz="0" w:space="0" w:color="auto"/>
        <w:right w:val="none" w:sz="0" w:space="0" w:color="auto"/>
      </w:divBdr>
    </w:div>
    <w:div w:id="21238384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4"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fontTable" Target="fontTable.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20" Type="http://schemas.openxmlformats.org/officeDocument/2006/relationships/image" Target="media/image9.png"/><Relationship Id="rId41"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B7FEA0-E918-4265-B080-E9C6B2822C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TotalTime>
  <Pages>21</Pages>
  <Words>7132</Words>
  <Characters>40653</Characters>
  <Application>Microsoft Office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6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sha saley</dc:creator>
  <cp:keywords/>
  <dc:description/>
  <cp:lastModifiedBy>alisha saley</cp:lastModifiedBy>
  <cp:revision>16</cp:revision>
  <dcterms:created xsi:type="dcterms:W3CDTF">2023-10-27T00:48:00Z</dcterms:created>
  <dcterms:modified xsi:type="dcterms:W3CDTF">2023-10-27T19:23:00Z</dcterms:modified>
</cp:coreProperties>
</file>